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09D2" w:rsidRDefault="001109D2" w:rsidP="00D37AD0">
      <w:bookmarkStart w:id="0" w:name="_GoBack"/>
      <w:bookmarkEnd w:id="0"/>
      <w:r w:rsidRPr="001109D2">
        <w:t>“Online supporting information for the following article published in Indoor Air, DOI: TO BE ADDED BY THE PRODUCTION EDITOR”</w:t>
      </w:r>
    </w:p>
    <w:p w:rsidR="001109D2" w:rsidRDefault="001109D2" w:rsidP="001109D2">
      <w:r>
        <w:t>Title: 3-Dimensional Printing with Nano-Enabled Filaments Releases Polymer Particles Containing Carbon N</w:t>
      </w:r>
      <w:r w:rsidRPr="001D0A4B">
        <w:t>anotub</w:t>
      </w:r>
      <w:r>
        <w:t>es into Air</w:t>
      </w:r>
    </w:p>
    <w:p w:rsidR="001109D2" w:rsidRDefault="001109D2" w:rsidP="00D37AD0"/>
    <w:p w:rsidR="001109D2" w:rsidRDefault="001109D2">
      <w:pPr>
        <w:spacing w:after="160" w:line="259" w:lineRule="auto"/>
      </w:pPr>
      <w:r>
        <w:br w:type="page"/>
      </w:r>
    </w:p>
    <w:p w:rsidR="00D37AD0" w:rsidRDefault="00D37AD0" w:rsidP="00D37AD0">
      <w:r>
        <w:lastRenderedPageBreak/>
        <w:t>3-Dimensional Printing with Nano-Enabled Filaments Releases Polymer Particles Containing Carbon N</w:t>
      </w:r>
      <w:r w:rsidRPr="001D0A4B">
        <w:t>anotub</w:t>
      </w:r>
      <w:r>
        <w:t>es into Air</w:t>
      </w:r>
    </w:p>
    <w:p w:rsidR="00F365CE" w:rsidRDefault="00F365CE" w:rsidP="00F365CE"/>
    <w:p w:rsidR="008126A5" w:rsidRPr="00270DC7" w:rsidRDefault="008126A5" w:rsidP="008126A5">
      <w:r>
        <w:t>Aleksandr B. Stefaniak</w:t>
      </w:r>
      <w:r w:rsidRPr="003B7704">
        <w:rPr>
          <w:vertAlign w:val="superscript"/>
        </w:rPr>
        <w:t>1</w:t>
      </w:r>
      <w:r>
        <w:rPr>
          <w:vertAlign w:val="superscript"/>
        </w:rPr>
        <w:t>,*</w:t>
      </w:r>
      <w:r>
        <w:t>, Lauren N. Bowers</w:t>
      </w:r>
      <w:r w:rsidRPr="003B7704">
        <w:rPr>
          <w:vertAlign w:val="superscript"/>
        </w:rPr>
        <w:t>1</w:t>
      </w:r>
      <w:r>
        <w:t xml:space="preserve">, Alycia </w:t>
      </w:r>
      <w:r w:rsidR="005F4CB1">
        <w:t>K</w:t>
      </w:r>
      <w:r>
        <w:t>. Knepp</w:t>
      </w:r>
      <w:r w:rsidRPr="00F40AB4">
        <w:rPr>
          <w:vertAlign w:val="superscript"/>
        </w:rPr>
        <w:t>1</w:t>
      </w:r>
      <w:r>
        <w:t xml:space="preserve">, M. Abbas </w:t>
      </w:r>
      <w:r w:rsidRPr="00F53324">
        <w:t>Virji</w:t>
      </w:r>
      <w:r w:rsidRPr="00F53324">
        <w:rPr>
          <w:vertAlign w:val="superscript"/>
        </w:rPr>
        <w:t>1</w:t>
      </w:r>
      <w:r w:rsidRPr="00F53324">
        <w:t xml:space="preserve">, </w:t>
      </w:r>
      <w:r w:rsidR="009F75EC">
        <w:t xml:space="preserve">M. </w:t>
      </w:r>
      <w:r w:rsidRPr="00F53324">
        <w:t>Eileen Birch</w:t>
      </w:r>
      <w:r w:rsidRPr="00F53324">
        <w:rPr>
          <w:vertAlign w:val="superscript"/>
        </w:rPr>
        <w:t>2</w:t>
      </w:r>
      <w:r w:rsidRPr="00F53324">
        <w:t>, Jason E. Ham</w:t>
      </w:r>
      <w:r w:rsidRPr="00F53324">
        <w:rPr>
          <w:vertAlign w:val="superscript"/>
        </w:rPr>
        <w:t>1</w:t>
      </w:r>
      <w:r w:rsidRPr="00F53324">
        <w:t>, J. Raymond Wells</w:t>
      </w:r>
      <w:r w:rsidRPr="00F53324">
        <w:rPr>
          <w:vertAlign w:val="superscript"/>
        </w:rPr>
        <w:t>1</w:t>
      </w:r>
      <w:r w:rsidRPr="00F53324">
        <w:t>, Chaolong Qi</w:t>
      </w:r>
      <w:r w:rsidRPr="00F53324">
        <w:rPr>
          <w:vertAlign w:val="superscript"/>
        </w:rPr>
        <w:t>2</w:t>
      </w:r>
      <w:r w:rsidRPr="00F53324">
        <w:t>, Diane Schwegler-Berry</w:t>
      </w:r>
      <w:r w:rsidRPr="00F53324">
        <w:rPr>
          <w:vertAlign w:val="superscript"/>
        </w:rPr>
        <w:t>1</w:t>
      </w:r>
      <w:r w:rsidRPr="00F53324">
        <w:t>, Sherri Friend</w:t>
      </w:r>
      <w:r w:rsidRPr="00F53324">
        <w:rPr>
          <w:vertAlign w:val="superscript"/>
        </w:rPr>
        <w:t>1</w:t>
      </w:r>
      <w:r w:rsidRPr="00F53324">
        <w:t>, Alyson R. Johnson</w:t>
      </w:r>
      <w:r w:rsidRPr="00F53324">
        <w:rPr>
          <w:vertAlign w:val="superscript"/>
        </w:rPr>
        <w:t>1</w:t>
      </w:r>
      <w:r>
        <w:t>, Stephen B. Martin, Jr.</w:t>
      </w:r>
      <w:r w:rsidRPr="00DD203E">
        <w:rPr>
          <w:vertAlign w:val="superscript"/>
        </w:rPr>
        <w:t xml:space="preserve"> </w:t>
      </w:r>
      <w:r w:rsidRPr="003B7704">
        <w:rPr>
          <w:vertAlign w:val="superscript"/>
        </w:rPr>
        <w:t>1</w:t>
      </w:r>
      <w:r>
        <w:t>, Yong Qian</w:t>
      </w:r>
      <w:r w:rsidRPr="00F40AB4">
        <w:rPr>
          <w:vertAlign w:val="superscript"/>
        </w:rPr>
        <w:t>1</w:t>
      </w:r>
      <w:r>
        <w:t>, Ryan F. LeBouf</w:t>
      </w:r>
      <w:r w:rsidRPr="005C1E94">
        <w:rPr>
          <w:vertAlign w:val="superscript"/>
        </w:rPr>
        <w:t>1</w:t>
      </w:r>
      <w:r>
        <w:t>, Duane Hammond</w:t>
      </w:r>
      <w:r>
        <w:rPr>
          <w:vertAlign w:val="superscript"/>
        </w:rPr>
        <w:t>2</w:t>
      </w:r>
    </w:p>
    <w:p w:rsidR="00F365CE" w:rsidRDefault="00F365CE" w:rsidP="00F365CE">
      <w:pPr>
        <w:rPr>
          <w:vertAlign w:val="superscript"/>
        </w:rPr>
      </w:pPr>
    </w:p>
    <w:p w:rsidR="00F365CE" w:rsidRDefault="00F365CE" w:rsidP="00F365CE">
      <w:r w:rsidRPr="003B7704">
        <w:rPr>
          <w:vertAlign w:val="superscript"/>
        </w:rPr>
        <w:t>1</w:t>
      </w:r>
      <w:r>
        <w:rPr>
          <w:vertAlign w:val="superscript"/>
        </w:rPr>
        <w:t xml:space="preserve"> </w:t>
      </w:r>
      <w:r>
        <w:t>National Institute for Occupational Safety and Health, Morgantown, WV, 26505 USA</w:t>
      </w:r>
    </w:p>
    <w:p w:rsidR="00F365CE" w:rsidRDefault="00F365CE" w:rsidP="00F365CE">
      <w:r>
        <w:rPr>
          <w:vertAlign w:val="superscript"/>
        </w:rPr>
        <w:t xml:space="preserve">2 </w:t>
      </w:r>
      <w:r>
        <w:t xml:space="preserve">National Institute for Occupational Safety and Health, Cincinnati, OH, </w:t>
      </w:r>
      <w:r w:rsidR="00F53324">
        <w:t>45226</w:t>
      </w:r>
      <w:r>
        <w:t xml:space="preserve"> USA</w:t>
      </w:r>
    </w:p>
    <w:p w:rsidR="00B51E3E" w:rsidRDefault="00B51E3E"/>
    <w:p w:rsidR="00F365CE" w:rsidRDefault="00F365CE" w:rsidP="00E966B4">
      <w:pPr>
        <w:pStyle w:val="Heading1"/>
        <w:jc w:val="center"/>
      </w:pPr>
      <w:r>
        <w:t>Supplemental File</w:t>
      </w:r>
    </w:p>
    <w:p w:rsidR="00E966B4" w:rsidRDefault="00E966B4" w:rsidP="00E966B4"/>
    <w:p w:rsidR="00E966B4" w:rsidRPr="00E966B4" w:rsidRDefault="00E966B4" w:rsidP="00E966B4">
      <w:pPr>
        <w:pStyle w:val="Heading1"/>
      </w:pPr>
      <w:r>
        <w:t>Methods</w:t>
      </w:r>
    </w:p>
    <w:p w:rsidR="0015627F" w:rsidRDefault="0015627F" w:rsidP="0015627F">
      <w:pPr>
        <w:pStyle w:val="Heading2"/>
      </w:pPr>
      <w:r>
        <w:t>Chamber set-up and air monitoring</w:t>
      </w:r>
    </w:p>
    <w:p w:rsidR="0015627F" w:rsidRPr="00541709" w:rsidRDefault="0015627F" w:rsidP="00541709">
      <w:pPr>
        <w:spacing w:line="480" w:lineRule="auto"/>
        <w:ind w:firstLine="720"/>
        <w:rPr>
          <w:rFonts w:ascii="Times New Roman" w:hAnsi="Times New Roman" w:cs="Times New Roman"/>
          <w:sz w:val="24"/>
          <w:szCs w:val="24"/>
        </w:rPr>
      </w:pPr>
      <w:r w:rsidRPr="00541709">
        <w:rPr>
          <w:rFonts w:ascii="Times New Roman" w:hAnsi="Times New Roman" w:cs="Times New Roman"/>
          <w:sz w:val="24"/>
          <w:szCs w:val="24"/>
        </w:rPr>
        <w:t>Figure S1 is a photograph of the NIST test artifact used for all 3-D printing tests.</w:t>
      </w:r>
      <w:r w:rsidR="001E6703">
        <w:rPr>
          <w:rFonts w:ascii="Times New Roman" w:hAnsi="Times New Roman" w:cs="Times New Roman"/>
          <w:sz w:val="24"/>
          <w:szCs w:val="24"/>
        </w:rPr>
        <w:fldChar w:fldCharType="begin"/>
      </w:r>
      <w:r w:rsidR="001E6703">
        <w:rPr>
          <w:rFonts w:ascii="Times New Roman" w:hAnsi="Times New Roman" w:cs="Times New Roman"/>
          <w:sz w:val="24"/>
          <w:szCs w:val="24"/>
        </w:rPr>
        <w:instrText xml:space="preserve"> ADDIN EN.CITE &lt;EndNote&gt;&lt;Cite&gt;&lt;Author&gt;Moylan&lt;/Author&gt;&lt;Year&gt;2014&lt;/Year&gt;&lt;RecNum&gt;1083&lt;/RecNum&gt;&lt;DisplayText&gt;&lt;style face="superscript"&gt;1&lt;/style&gt;&lt;/DisplayText&gt;&lt;record&gt;&lt;rec-number&gt;1083&lt;/rec-number&gt;&lt;foreign-keys&gt;&lt;key app="EN" db-id="zs95zxdfhs9v24e2t2k59swiwzxvfa55txfa" timestamp="1498669684"&gt;1083&lt;/key&gt;&lt;/foreign-keys&gt;&lt;ref-type name="Journal Article"&gt;17&lt;/ref-type&gt;&lt;contributors&gt;&lt;authors&gt;&lt;author&gt;Moylan, S.&lt;/author&gt;&lt;author&gt;Slotwinski, J.&lt;/author&gt;&lt;author&gt;Cooke, A.&lt;/author&gt;&lt;author&gt;Jurrens, K.&lt;/author&gt;&lt;author&gt;Donmez, M. A.&lt;/author&gt;&lt;/authors&gt;&lt;/contributors&gt;&lt;titles&gt;&lt;title&gt;An additive manufacturing test artifact&lt;/title&gt;&lt;secondary-title&gt;Journal of Research of the National Institute of Standards and Technology&lt;/secondary-title&gt;&lt;/titles&gt;&lt;periodical&gt;&lt;full-title&gt;Journal of Research of the National Institute of Standards and Technology&lt;/full-title&gt;&lt;/periodical&gt;&lt;pages&gt;429-459&lt;/pages&gt;&lt;volume&gt;119&lt;/volume&gt;&lt;dates&gt;&lt;year&gt;2014&lt;/year&gt;&lt;/dates&gt;&lt;work-type&gt;Article&lt;/work-type&gt;&lt;urls&gt;&lt;related-urls&gt;&lt;url&gt;https://www.scopus.com/inward/record.uri?eid=2-s2.0-84910020161&amp;amp;doi=10.6028%2fjres.119.017&amp;amp;partnerID=40&amp;amp;md5=03ebb9e5abfa6899745686ffe69f58c4&lt;/url&gt;&lt;/related-urls&gt;&lt;/urls&gt;&lt;electronic-resource-num&gt;10.6028/jres.119.017&lt;/electronic-resource-num&gt;&lt;remote-database-name&gt;Scopus&lt;/remote-database-name&gt;&lt;/record&gt;&lt;/Cite&gt;&lt;/EndNote&gt;</w:instrText>
      </w:r>
      <w:r w:rsidR="001E6703">
        <w:rPr>
          <w:rFonts w:ascii="Times New Roman" w:hAnsi="Times New Roman" w:cs="Times New Roman"/>
          <w:sz w:val="24"/>
          <w:szCs w:val="24"/>
        </w:rPr>
        <w:fldChar w:fldCharType="separate"/>
      </w:r>
      <w:r w:rsidR="001E6703" w:rsidRPr="001E6703">
        <w:rPr>
          <w:rFonts w:ascii="Times New Roman" w:hAnsi="Times New Roman" w:cs="Times New Roman"/>
          <w:noProof/>
          <w:sz w:val="24"/>
          <w:szCs w:val="24"/>
          <w:vertAlign w:val="superscript"/>
        </w:rPr>
        <w:t>1</w:t>
      </w:r>
      <w:r w:rsidR="001E6703">
        <w:rPr>
          <w:rFonts w:ascii="Times New Roman" w:hAnsi="Times New Roman" w:cs="Times New Roman"/>
          <w:sz w:val="24"/>
          <w:szCs w:val="24"/>
        </w:rPr>
        <w:fldChar w:fldCharType="end"/>
      </w:r>
    </w:p>
    <w:p w:rsidR="00584DCC" w:rsidRDefault="00584DCC" w:rsidP="00584DCC">
      <w:pPr>
        <w:pStyle w:val="Heading2"/>
      </w:pPr>
      <w:r>
        <w:t>Carbonyl sample analysis</w:t>
      </w:r>
    </w:p>
    <w:p w:rsidR="00584DCC" w:rsidRPr="000D4152" w:rsidRDefault="00584DCC" w:rsidP="00584DCC">
      <w:pPr>
        <w:spacing w:line="480" w:lineRule="auto"/>
        <w:ind w:firstLine="720"/>
        <w:rPr>
          <w:rFonts w:ascii="Times New Roman" w:hAnsi="Times New Roman" w:cs="Times New Roman"/>
          <w:sz w:val="24"/>
          <w:szCs w:val="24"/>
        </w:rPr>
      </w:pPr>
      <w:r w:rsidRPr="000D4152">
        <w:rPr>
          <w:rFonts w:ascii="Times New Roman" w:hAnsi="Times New Roman" w:cs="Times New Roman"/>
          <w:sz w:val="24"/>
          <w:szCs w:val="24"/>
        </w:rPr>
        <w:t xml:space="preserve">All </w:t>
      </w:r>
      <w:r w:rsidR="00D82E80">
        <w:rPr>
          <w:rFonts w:ascii="Times New Roman" w:hAnsi="Times New Roman" w:cs="Times New Roman"/>
          <w:sz w:val="24"/>
          <w:szCs w:val="24"/>
        </w:rPr>
        <w:t xml:space="preserve">samples derivatized using </w:t>
      </w:r>
      <w:r w:rsidR="00D82E80" w:rsidRPr="000D4152">
        <w:rPr>
          <w:rFonts w:ascii="Times New Roman" w:hAnsi="Times New Roman" w:cs="Times New Roman"/>
          <w:sz w:val="24"/>
          <w:szCs w:val="24"/>
        </w:rPr>
        <w:t>O-tert-Butylhydroxylamine hydrochloride (TBOX</w:t>
      </w:r>
      <w:r w:rsidR="00D82E80">
        <w:rPr>
          <w:rFonts w:ascii="Times New Roman" w:hAnsi="Times New Roman" w:cs="Times New Roman"/>
          <w:sz w:val="24"/>
          <w:szCs w:val="24"/>
        </w:rPr>
        <w:t>)</w:t>
      </w:r>
      <w:r w:rsidR="00D82E80" w:rsidRPr="000D4152">
        <w:rPr>
          <w:rFonts w:ascii="Times New Roman" w:hAnsi="Times New Roman" w:cs="Times New Roman"/>
          <w:sz w:val="24"/>
          <w:szCs w:val="24"/>
        </w:rPr>
        <w:t xml:space="preserve"> </w:t>
      </w:r>
      <w:r w:rsidRPr="000D4152">
        <w:rPr>
          <w:rFonts w:ascii="Times New Roman" w:hAnsi="Times New Roman" w:cs="Times New Roman"/>
          <w:sz w:val="24"/>
          <w:szCs w:val="24"/>
        </w:rPr>
        <w:t xml:space="preserve">were analyzed using an Agilent (Santa Clara, CA) 7890B GC coupled to an Agilent 240 Internal EI/CI ion trap mass spectrometer.  Samples were analyzed in both electron ionization (EI) and chemical ionization (CI) modes with liquid methanol serving as the CI reagent.  Compound separation was achieved by an Agilent (Santa Clara, CA) DB-5MS (0.25 mm I.D., 30 m long, 0.25 µm film thickness) column and the following GC oven parameters: 40 </w:t>
      </w:r>
      <w:r>
        <w:rPr>
          <w:rFonts w:ascii="Times New Roman" w:hAnsi="Times New Roman" w:cs="Times New Roman"/>
          <w:sz w:val="24"/>
          <w:szCs w:val="24"/>
        </w:rPr>
        <w:t>°</w:t>
      </w:r>
      <w:r w:rsidRPr="000D4152">
        <w:rPr>
          <w:rFonts w:ascii="Times New Roman" w:hAnsi="Times New Roman" w:cs="Times New Roman"/>
          <w:sz w:val="24"/>
          <w:szCs w:val="24"/>
        </w:rPr>
        <w:t xml:space="preserve">C for 2 min, then 5 </w:t>
      </w:r>
      <w:r>
        <w:rPr>
          <w:rFonts w:ascii="Times New Roman" w:hAnsi="Times New Roman" w:cs="Times New Roman"/>
          <w:sz w:val="24"/>
          <w:szCs w:val="24"/>
        </w:rPr>
        <w:t>°</w:t>
      </w:r>
      <w:r w:rsidRPr="000D4152">
        <w:rPr>
          <w:rFonts w:ascii="Times New Roman" w:hAnsi="Times New Roman" w:cs="Times New Roman"/>
          <w:sz w:val="24"/>
          <w:szCs w:val="24"/>
        </w:rPr>
        <w:t>C</w:t>
      </w:r>
      <w:r>
        <w:rPr>
          <w:rFonts w:ascii="Times New Roman" w:hAnsi="Times New Roman" w:cs="Times New Roman"/>
          <w:sz w:val="24"/>
          <w:szCs w:val="24"/>
        </w:rPr>
        <w:t>/</w:t>
      </w:r>
      <w:r w:rsidRPr="000D4152">
        <w:rPr>
          <w:rFonts w:ascii="Times New Roman" w:hAnsi="Times New Roman" w:cs="Times New Roman"/>
          <w:sz w:val="24"/>
          <w:szCs w:val="24"/>
        </w:rPr>
        <w:t xml:space="preserve">min to 200 </w:t>
      </w:r>
      <w:r>
        <w:rPr>
          <w:rFonts w:ascii="Times New Roman" w:hAnsi="Times New Roman" w:cs="Times New Roman"/>
          <w:sz w:val="24"/>
          <w:szCs w:val="24"/>
        </w:rPr>
        <w:t>°</w:t>
      </w:r>
      <w:r w:rsidRPr="000D4152">
        <w:rPr>
          <w:rFonts w:ascii="Times New Roman" w:hAnsi="Times New Roman" w:cs="Times New Roman"/>
          <w:sz w:val="24"/>
          <w:szCs w:val="24"/>
        </w:rPr>
        <w:t xml:space="preserve">C, then 25 </w:t>
      </w:r>
      <w:r>
        <w:rPr>
          <w:rFonts w:ascii="Times New Roman" w:hAnsi="Times New Roman" w:cs="Times New Roman"/>
          <w:sz w:val="24"/>
          <w:szCs w:val="24"/>
        </w:rPr>
        <w:t>°</w:t>
      </w:r>
      <w:r w:rsidRPr="000D4152">
        <w:rPr>
          <w:rFonts w:ascii="Times New Roman" w:hAnsi="Times New Roman" w:cs="Times New Roman"/>
          <w:sz w:val="24"/>
          <w:szCs w:val="24"/>
        </w:rPr>
        <w:t>C</w:t>
      </w:r>
      <w:r>
        <w:rPr>
          <w:rFonts w:ascii="Times New Roman" w:hAnsi="Times New Roman" w:cs="Times New Roman"/>
          <w:sz w:val="24"/>
          <w:szCs w:val="24"/>
        </w:rPr>
        <w:t>/</w:t>
      </w:r>
      <w:r w:rsidRPr="000D4152">
        <w:rPr>
          <w:rFonts w:ascii="Times New Roman" w:hAnsi="Times New Roman" w:cs="Times New Roman"/>
          <w:sz w:val="24"/>
          <w:szCs w:val="24"/>
        </w:rPr>
        <w:t xml:space="preserve">min to 280 </w:t>
      </w:r>
      <w:r>
        <w:rPr>
          <w:rFonts w:ascii="Times New Roman" w:hAnsi="Times New Roman" w:cs="Times New Roman"/>
          <w:sz w:val="24"/>
          <w:szCs w:val="24"/>
        </w:rPr>
        <w:t>°</w:t>
      </w:r>
      <w:r w:rsidRPr="000D4152">
        <w:rPr>
          <w:rFonts w:ascii="Times New Roman" w:hAnsi="Times New Roman" w:cs="Times New Roman"/>
          <w:sz w:val="24"/>
          <w:szCs w:val="24"/>
        </w:rPr>
        <w:t xml:space="preserve">C and held for 5 min.  One µL of each sample was injected in the splitless mode with the injector temperature at 130 </w:t>
      </w:r>
      <w:r>
        <w:rPr>
          <w:rFonts w:ascii="Times New Roman" w:hAnsi="Times New Roman" w:cs="Times New Roman"/>
          <w:sz w:val="24"/>
          <w:szCs w:val="24"/>
        </w:rPr>
        <w:t>°</w:t>
      </w:r>
      <w:r w:rsidRPr="000D4152">
        <w:rPr>
          <w:rFonts w:ascii="Times New Roman" w:hAnsi="Times New Roman" w:cs="Times New Roman"/>
          <w:sz w:val="24"/>
          <w:szCs w:val="24"/>
        </w:rPr>
        <w:t xml:space="preserve">C.  The ion trap mass analyzer was tuned using perfluorotributylamine (FC-43).  Full-scan mass spectra were collected in the m/z range 40-1000.  </w:t>
      </w:r>
    </w:p>
    <w:p w:rsidR="00584DCC" w:rsidRPr="000D4152" w:rsidRDefault="00584DCC" w:rsidP="00584DCC">
      <w:pPr>
        <w:spacing w:line="480" w:lineRule="auto"/>
        <w:ind w:firstLine="720"/>
        <w:rPr>
          <w:rFonts w:ascii="Times New Roman" w:hAnsi="Times New Roman" w:cs="Times New Roman"/>
          <w:sz w:val="24"/>
          <w:szCs w:val="24"/>
        </w:rPr>
      </w:pPr>
      <w:r w:rsidRPr="000D4152">
        <w:rPr>
          <w:rFonts w:ascii="Times New Roman" w:hAnsi="Times New Roman" w:cs="Times New Roman"/>
          <w:sz w:val="24"/>
          <w:szCs w:val="24"/>
        </w:rPr>
        <w:lastRenderedPageBreak/>
        <w:t xml:space="preserve">All </w:t>
      </w:r>
      <w:r w:rsidR="00D82E80">
        <w:rPr>
          <w:rFonts w:ascii="Times New Roman" w:hAnsi="Times New Roman" w:cs="Times New Roman"/>
          <w:sz w:val="24"/>
          <w:szCs w:val="24"/>
        </w:rPr>
        <w:t xml:space="preserve">samples derivatized using </w:t>
      </w:r>
      <w:r w:rsidR="00D82E80" w:rsidRPr="000D4152">
        <w:rPr>
          <w:rFonts w:ascii="Times New Roman" w:hAnsi="Times New Roman" w:cs="Times New Roman"/>
          <w:sz w:val="24"/>
          <w:szCs w:val="24"/>
        </w:rPr>
        <w:t>O-(2,3,4,5,6-Pentafluorobenzyl)hydroxylamine hydrochloride (PFBHA</w:t>
      </w:r>
      <w:r w:rsidR="00D82E80">
        <w:rPr>
          <w:rFonts w:ascii="Times New Roman" w:hAnsi="Times New Roman" w:cs="Times New Roman"/>
          <w:sz w:val="24"/>
          <w:szCs w:val="24"/>
        </w:rPr>
        <w:t>)</w:t>
      </w:r>
      <w:r w:rsidRPr="000D4152">
        <w:rPr>
          <w:rFonts w:ascii="Times New Roman" w:hAnsi="Times New Roman" w:cs="Times New Roman"/>
          <w:sz w:val="24"/>
          <w:szCs w:val="24"/>
        </w:rPr>
        <w:t xml:space="preserve"> were analyzed using a Varian (Palo Alto, CA) 3800/Saturn 2000 GC/MS system operated in the electron impact (EI) mode.  Compound separation was achieved by an Agilent  (Santa Clara, CA) HP-5MS (0.25 mm I.D., 30 m long, 0.25 µm film thickness) column and the following GC oven parameters: 40 </w:t>
      </w:r>
      <w:r>
        <w:rPr>
          <w:rFonts w:ascii="Times New Roman" w:hAnsi="Times New Roman" w:cs="Times New Roman"/>
          <w:sz w:val="24"/>
          <w:szCs w:val="24"/>
        </w:rPr>
        <w:t>°</w:t>
      </w:r>
      <w:r w:rsidRPr="000D4152">
        <w:rPr>
          <w:rFonts w:ascii="Times New Roman" w:hAnsi="Times New Roman" w:cs="Times New Roman"/>
          <w:sz w:val="24"/>
          <w:szCs w:val="24"/>
        </w:rPr>
        <w:t xml:space="preserve">C for 2 min., then 5 </w:t>
      </w:r>
      <w:r>
        <w:rPr>
          <w:rFonts w:ascii="Times New Roman" w:hAnsi="Times New Roman" w:cs="Times New Roman"/>
          <w:sz w:val="24"/>
          <w:szCs w:val="24"/>
        </w:rPr>
        <w:t>°</w:t>
      </w:r>
      <w:r w:rsidRPr="000D4152">
        <w:rPr>
          <w:rFonts w:ascii="Times New Roman" w:hAnsi="Times New Roman" w:cs="Times New Roman"/>
          <w:sz w:val="24"/>
          <w:szCs w:val="24"/>
        </w:rPr>
        <w:t>C</w:t>
      </w:r>
      <w:r>
        <w:rPr>
          <w:rFonts w:ascii="Times New Roman" w:hAnsi="Times New Roman" w:cs="Times New Roman"/>
          <w:sz w:val="24"/>
          <w:szCs w:val="24"/>
        </w:rPr>
        <w:t>/</w:t>
      </w:r>
      <w:r w:rsidRPr="000D4152">
        <w:rPr>
          <w:rFonts w:ascii="Times New Roman" w:hAnsi="Times New Roman" w:cs="Times New Roman"/>
          <w:sz w:val="24"/>
          <w:szCs w:val="24"/>
        </w:rPr>
        <w:t xml:space="preserve">min to 200 </w:t>
      </w:r>
      <w:r>
        <w:rPr>
          <w:rFonts w:ascii="Times New Roman" w:hAnsi="Times New Roman" w:cs="Times New Roman"/>
          <w:sz w:val="24"/>
          <w:szCs w:val="24"/>
        </w:rPr>
        <w:t>°</w:t>
      </w:r>
      <w:r w:rsidRPr="000D4152">
        <w:rPr>
          <w:rFonts w:ascii="Times New Roman" w:hAnsi="Times New Roman" w:cs="Times New Roman"/>
          <w:sz w:val="24"/>
          <w:szCs w:val="24"/>
        </w:rPr>
        <w:t xml:space="preserve">C, then 25 </w:t>
      </w:r>
      <w:r>
        <w:rPr>
          <w:rFonts w:ascii="Times New Roman" w:hAnsi="Times New Roman" w:cs="Times New Roman"/>
          <w:sz w:val="24"/>
          <w:szCs w:val="24"/>
        </w:rPr>
        <w:t>°</w:t>
      </w:r>
      <w:r w:rsidRPr="000D4152">
        <w:rPr>
          <w:rFonts w:ascii="Times New Roman" w:hAnsi="Times New Roman" w:cs="Times New Roman"/>
          <w:sz w:val="24"/>
          <w:szCs w:val="24"/>
        </w:rPr>
        <w:t>C</w:t>
      </w:r>
      <w:r>
        <w:rPr>
          <w:rFonts w:ascii="Times New Roman" w:hAnsi="Times New Roman" w:cs="Times New Roman"/>
          <w:sz w:val="24"/>
          <w:szCs w:val="24"/>
        </w:rPr>
        <w:t>/</w:t>
      </w:r>
      <w:r w:rsidRPr="000D4152">
        <w:rPr>
          <w:rFonts w:ascii="Times New Roman" w:hAnsi="Times New Roman" w:cs="Times New Roman"/>
          <w:sz w:val="24"/>
          <w:szCs w:val="24"/>
        </w:rPr>
        <w:t xml:space="preserve">min to 280 </w:t>
      </w:r>
      <w:r>
        <w:rPr>
          <w:rFonts w:ascii="Times New Roman" w:hAnsi="Times New Roman" w:cs="Times New Roman"/>
          <w:sz w:val="24"/>
          <w:szCs w:val="24"/>
        </w:rPr>
        <w:t>°</w:t>
      </w:r>
      <w:r w:rsidRPr="000D4152">
        <w:rPr>
          <w:rFonts w:ascii="Times New Roman" w:hAnsi="Times New Roman" w:cs="Times New Roman"/>
          <w:sz w:val="24"/>
          <w:szCs w:val="24"/>
        </w:rPr>
        <w:t xml:space="preserve">C and held for 5 min.  One µL of each sample was injected in the splitless mode, and the GC injector was returned to split mode 1 min after sample injection, with the following injector temperature parameters: 130 </w:t>
      </w:r>
      <w:r>
        <w:rPr>
          <w:rFonts w:ascii="Times New Roman" w:hAnsi="Times New Roman" w:cs="Times New Roman"/>
          <w:sz w:val="24"/>
          <w:szCs w:val="24"/>
        </w:rPr>
        <w:t>°</w:t>
      </w:r>
      <w:r w:rsidRPr="000D4152">
        <w:rPr>
          <w:rFonts w:ascii="Times New Roman" w:hAnsi="Times New Roman" w:cs="Times New Roman"/>
          <w:sz w:val="24"/>
          <w:szCs w:val="24"/>
        </w:rPr>
        <w:t xml:space="preserve">C for 2 min then 200 </w:t>
      </w:r>
      <w:r>
        <w:rPr>
          <w:rFonts w:ascii="Times New Roman" w:hAnsi="Times New Roman" w:cs="Times New Roman"/>
          <w:sz w:val="24"/>
          <w:szCs w:val="24"/>
        </w:rPr>
        <w:t>°</w:t>
      </w:r>
      <w:r w:rsidRPr="000D4152">
        <w:rPr>
          <w:rFonts w:ascii="Times New Roman" w:hAnsi="Times New Roman" w:cs="Times New Roman"/>
          <w:sz w:val="24"/>
          <w:szCs w:val="24"/>
        </w:rPr>
        <w:t>C</w:t>
      </w:r>
      <w:r>
        <w:rPr>
          <w:rFonts w:ascii="Times New Roman" w:hAnsi="Times New Roman" w:cs="Times New Roman"/>
          <w:sz w:val="24"/>
          <w:szCs w:val="24"/>
        </w:rPr>
        <w:t>/</w:t>
      </w:r>
      <w:r w:rsidRPr="000D4152">
        <w:rPr>
          <w:rFonts w:ascii="Times New Roman" w:hAnsi="Times New Roman" w:cs="Times New Roman"/>
          <w:sz w:val="24"/>
          <w:szCs w:val="24"/>
        </w:rPr>
        <w:t xml:space="preserve">min to 300 </w:t>
      </w:r>
      <w:r>
        <w:rPr>
          <w:rFonts w:ascii="Times New Roman" w:hAnsi="Times New Roman" w:cs="Times New Roman"/>
          <w:sz w:val="24"/>
          <w:szCs w:val="24"/>
        </w:rPr>
        <w:t>°</w:t>
      </w:r>
      <w:r w:rsidRPr="000D4152">
        <w:rPr>
          <w:rFonts w:ascii="Times New Roman" w:hAnsi="Times New Roman" w:cs="Times New Roman"/>
          <w:sz w:val="24"/>
          <w:szCs w:val="24"/>
        </w:rPr>
        <w:t xml:space="preserve">C and held for 10 min.  The Saturn 2000 ion trap mass spectrometer was tuned using perfluorotributylamine (FC-43).  Full-scan EI ionization spectra were collected from m/z 40-650.  </w:t>
      </w:r>
    </w:p>
    <w:p w:rsidR="00584DCC" w:rsidRDefault="00584DCC" w:rsidP="00584DCC">
      <w:pPr>
        <w:spacing w:line="480" w:lineRule="auto"/>
        <w:ind w:firstLine="720"/>
        <w:rPr>
          <w:rFonts w:ascii="Times New Roman" w:hAnsi="Times New Roman" w:cs="Times New Roman"/>
          <w:sz w:val="24"/>
          <w:szCs w:val="24"/>
        </w:rPr>
      </w:pPr>
      <w:r w:rsidRPr="000D4152">
        <w:rPr>
          <w:rFonts w:ascii="Times New Roman" w:hAnsi="Times New Roman" w:cs="Times New Roman"/>
          <w:sz w:val="24"/>
          <w:szCs w:val="24"/>
        </w:rPr>
        <w:t>Calibration plots were made by analyzing triplicate measurements of standard solutions (</w:t>
      </w:r>
      <w:r w:rsidR="00B1799F">
        <w:rPr>
          <w:rFonts w:ascii="Times New Roman" w:hAnsi="Times New Roman" w:cs="Times New Roman"/>
          <w:sz w:val="24"/>
          <w:szCs w:val="24"/>
        </w:rPr>
        <w:t>glyoxal</w:t>
      </w:r>
      <w:r w:rsidRPr="000D4152">
        <w:rPr>
          <w:rFonts w:ascii="Times New Roman" w:hAnsi="Times New Roman" w:cs="Times New Roman"/>
          <w:sz w:val="24"/>
          <w:szCs w:val="24"/>
        </w:rPr>
        <w:t>, methylglyoxal, and 4-oxopentanal) that were injected into an 80 L Teflon® chamber at 50% RH, ranging in concentration from 10 – 30 ppb (2.4 – 7.4 x 10</w:t>
      </w:r>
      <w:r w:rsidRPr="00584DCC">
        <w:rPr>
          <w:rFonts w:ascii="Times New Roman" w:hAnsi="Times New Roman" w:cs="Times New Roman"/>
          <w:sz w:val="24"/>
          <w:szCs w:val="24"/>
          <w:vertAlign w:val="superscript"/>
        </w:rPr>
        <w:t>11</w:t>
      </w:r>
      <w:r w:rsidRPr="000D4152">
        <w:rPr>
          <w:rFonts w:ascii="Times New Roman" w:hAnsi="Times New Roman" w:cs="Times New Roman"/>
          <w:sz w:val="24"/>
          <w:szCs w:val="24"/>
        </w:rPr>
        <w:t xml:space="preserve"> molecules</w:t>
      </w:r>
      <w:r>
        <w:rPr>
          <w:rFonts w:ascii="Times New Roman" w:hAnsi="Times New Roman" w:cs="Times New Roman"/>
          <w:sz w:val="24"/>
          <w:szCs w:val="24"/>
        </w:rPr>
        <w:t>/</w:t>
      </w:r>
      <w:r w:rsidRPr="000D4152">
        <w:rPr>
          <w:rFonts w:ascii="Times New Roman" w:hAnsi="Times New Roman" w:cs="Times New Roman"/>
          <w:sz w:val="24"/>
          <w:szCs w:val="24"/>
        </w:rPr>
        <w:t>cm</w:t>
      </w:r>
      <w:r w:rsidRPr="00584DCC">
        <w:rPr>
          <w:rFonts w:ascii="Times New Roman" w:hAnsi="Times New Roman" w:cs="Times New Roman"/>
          <w:sz w:val="24"/>
          <w:szCs w:val="24"/>
          <w:vertAlign w:val="superscript"/>
        </w:rPr>
        <w:t>3</w:t>
      </w:r>
      <w:r w:rsidRPr="000D4152">
        <w:rPr>
          <w:rFonts w:ascii="Times New Roman" w:hAnsi="Times New Roman" w:cs="Times New Roman"/>
          <w:sz w:val="24"/>
          <w:szCs w:val="24"/>
        </w:rPr>
        <w:t>).  Samples were obtained by pulling 60 L of air from the chamber using a pump (URG 3000-02Q, Chapel Hill, NC) into 25 mL of DI H2O in a 60 mL Teflon® impinger (Savillex, Eden Prairie, MN).  After collection, samples were decanted into 40 mL vials</w:t>
      </w:r>
      <w:r>
        <w:rPr>
          <w:rFonts w:ascii="Times New Roman" w:hAnsi="Times New Roman" w:cs="Times New Roman"/>
          <w:sz w:val="24"/>
          <w:szCs w:val="24"/>
        </w:rPr>
        <w:t xml:space="preserve"> and</w:t>
      </w:r>
      <w:r w:rsidRPr="000D4152">
        <w:rPr>
          <w:rFonts w:ascii="Times New Roman" w:hAnsi="Times New Roman" w:cs="Times New Roman"/>
          <w:sz w:val="24"/>
          <w:szCs w:val="24"/>
        </w:rPr>
        <w:t xml:space="preserve"> derivatized with 100 </w:t>
      </w:r>
      <w:r>
        <w:rPr>
          <w:rFonts w:ascii="Times New Roman" w:hAnsi="Times New Roman" w:cs="Times New Roman"/>
          <w:sz w:val="24"/>
          <w:szCs w:val="24"/>
        </w:rPr>
        <w:t>µ</w:t>
      </w:r>
      <w:r w:rsidRPr="000D4152">
        <w:rPr>
          <w:rFonts w:ascii="Times New Roman" w:hAnsi="Times New Roman" w:cs="Times New Roman"/>
          <w:sz w:val="24"/>
          <w:szCs w:val="24"/>
        </w:rPr>
        <w:t xml:space="preserve">L of aqueous 250 mM TBOX or 250 mM PFBHA. </w:t>
      </w:r>
      <w:r>
        <w:rPr>
          <w:rFonts w:ascii="Times New Roman" w:hAnsi="Times New Roman" w:cs="Times New Roman"/>
          <w:sz w:val="24"/>
          <w:szCs w:val="24"/>
        </w:rPr>
        <w:t xml:space="preserve"> </w:t>
      </w:r>
      <w:r w:rsidRPr="000D4152">
        <w:rPr>
          <w:rFonts w:ascii="Times New Roman" w:hAnsi="Times New Roman" w:cs="Times New Roman"/>
          <w:sz w:val="24"/>
          <w:szCs w:val="24"/>
        </w:rPr>
        <w:t xml:space="preserve">Vials were analyzed </w:t>
      </w:r>
      <w:r>
        <w:rPr>
          <w:rFonts w:ascii="Times New Roman" w:hAnsi="Times New Roman" w:cs="Times New Roman"/>
          <w:sz w:val="24"/>
          <w:szCs w:val="24"/>
        </w:rPr>
        <w:t xml:space="preserve">in the same manner </w:t>
      </w:r>
      <w:r w:rsidRPr="000D4152">
        <w:rPr>
          <w:rFonts w:ascii="Times New Roman" w:hAnsi="Times New Roman" w:cs="Times New Roman"/>
          <w:sz w:val="24"/>
          <w:szCs w:val="24"/>
        </w:rPr>
        <w:t>as the 3</w:t>
      </w:r>
      <w:r>
        <w:rPr>
          <w:rFonts w:ascii="Times New Roman" w:hAnsi="Times New Roman" w:cs="Times New Roman"/>
          <w:sz w:val="24"/>
          <w:szCs w:val="24"/>
        </w:rPr>
        <w:t>-</w:t>
      </w:r>
      <w:r w:rsidRPr="000D4152">
        <w:rPr>
          <w:rFonts w:ascii="Times New Roman" w:hAnsi="Times New Roman" w:cs="Times New Roman"/>
          <w:sz w:val="24"/>
          <w:szCs w:val="24"/>
        </w:rPr>
        <w:t>D printer samples</w:t>
      </w:r>
      <w:r>
        <w:rPr>
          <w:rFonts w:ascii="Times New Roman" w:hAnsi="Times New Roman" w:cs="Times New Roman"/>
          <w:sz w:val="24"/>
          <w:szCs w:val="24"/>
        </w:rPr>
        <w:t xml:space="preserve"> as</w:t>
      </w:r>
      <w:r w:rsidRPr="000D4152">
        <w:rPr>
          <w:rFonts w:ascii="Times New Roman" w:hAnsi="Times New Roman" w:cs="Times New Roman"/>
          <w:sz w:val="24"/>
          <w:szCs w:val="24"/>
        </w:rPr>
        <w:t xml:space="preserve"> described above.  </w:t>
      </w:r>
    </w:p>
    <w:p w:rsidR="00E966B4" w:rsidRDefault="00E966B4" w:rsidP="00E966B4">
      <w:pPr>
        <w:pStyle w:val="Heading1"/>
      </w:pPr>
      <w:r>
        <w:t>Results</w:t>
      </w:r>
    </w:p>
    <w:p w:rsidR="0015627F" w:rsidRPr="00F90A22" w:rsidRDefault="0015627F" w:rsidP="0015627F">
      <w:pPr>
        <w:pStyle w:val="Heading2"/>
      </w:pPr>
      <w:r w:rsidRPr="00F90A22">
        <w:t>Filament characterization</w:t>
      </w:r>
    </w:p>
    <w:p w:rsidR="00C73BD6" w:rsidRPr="00251C1B" w:rsidRDefault="00C73BD6" w:rsidP="00C73BD6">
      <w:pPr>
        <w:spacing w:line="480" w:lineRule="auto"/>
        <w:ind w:firstLine="720"/>
        <w:rPr>
          <w:rFonts w:ascii="Times New Roman" w:hAnsi="Times New Roman" w:cs="Times New Roman"/>
          <w:sz w:val="24"/>
          <w:szCs w:val="24"/>
        </w:rPr>
      </w:pPr>
      <w:r w:rsidRPr="00251C1B">
        <w:rPr>
          <w:rFonts w:ascii="Times New Roman" w:hAnsi="Times New Roman" w:cs="Times New Roman"/>
          <w:sz w:val="24"/>
          <w:szCs w:val="24"/>
        </w:rPr>
        <w:t xml:space="preserve">The mean EC content (wt%) of the sample was determined as follows:  </w:t>
      </w:r>
    </w:p>
    <w:p w:rsidR="00C73BD6" w:rsidRPr="00251C1B" w:rsidRDefault="00C73BD6" w:rsidP="00C73BD6">
      <w:pPr>
        <w:spacing w:line="480" w:lineRule="auto"/>
        <w:ind w:firstLine="720"/>
        <w:rPr>
          <w:rFonts w:ascii="Times New Roman" w:hAnsi="Times New Roman" w:cs="Times New Roman"/>
          <w:sz w:val="24"/>
          <w:szCs w:val="24"/>
        </w:rPr>
      </w:pPr>
      <w:r w:rsidRPr="00251C1B">
        <w:rPr>
          <w:rFonts w:ascii="Times New Roman" w:hAnsi="Times New Roman" w:cs="Times New Roman"/>
          <w:sz w:val="24"/>
          <w:szCs w:val="24"/>
        </w:rPr>
        <w:t xml:space="preserve">EC (wt%) = (EC/TC)(TC fraction of base polymer) x 100, </w:t>
      </w:r>
    </w:p>
    <w:p w:rsidR="00C73BD6" w:rsidRDefault="00C73BD6" w:rsidP="00C73BD6">
      <w:pPr>
        <w:spacing w:line="480" w:lineRule="auto"/>
        <w:ind w:firstLine="720"/>
        <w:rPr>
          <w:rFonts w:ascii="Times New Roman" w:hAnsi="Times New Roman" w:cs="Times New Roman"/>
          <w:sz w:val="24"/>
          <w:szCs w:val="24"/>
        </w:rPr>
      </w:pPr>
      <w:r w:rsidRPr="00251C1B">
        <w:rPr>
          <w:rFonts w:ascii="Times New Roman" w:hAnsi="Times New Roman" w:cs="Times New Roman"/>
          <w:sz w:val="24"/>
          <w:szCs w:val="24"/>
        </w:rPr>
        <w:t>where EC/TC is the mean (3 ≤ n ≤ 5) EC fraction of Total Carbon (TC) in the sample.  The EC/TC ratio was multiplied by the mean TC mass fraction of the base polymer filament, determined through analyses of pre-weighed samples of the milled base materials.  The mean (n ≥ 4) TC conte</w:t>
      </w:r>
      <w:r>
        <w:rPr>
          <w:rFonts w:ascii="Times New Roman" w:hAnsi="Times New Roman" w:cs="Times New Roman"/>
          <w:sz w:val="24"/>
          <w:szCs w:val="24"/>
        </w:rPr>
        <w:t>nts (wt</w:t>
      </w:r>
      <w:r w:rsidRPr="00251C1B">
        <w:rPr>
          <w:rFonts w:ascii="Times New Roman" w:hAnsi="Times New Roman" w:cs="Times New Roman"/>
          <w:sz w:val="24"/>
          <w:szCs w:val="24"/>
        </w:rPr>
        <w:t>%) of the ABS, PLA, and PC base polymers were 83</w:t>
      </w:r>
      <w:r w:rsidR="00F85227">
        <w:rPr>
          <w:rFonts w:ascii="Times New Roman" w:hAnsi="Times New Roman" w:cs="Times New Roman"/>
          <w:sz w:val="24"/>
          <w:szCs w:val="24"/>
        </w:rPr>
        <w:t xml:space="preserve"> </w:t>
      </w:r>
      <w:r w:rsidRPr="00251C1B">
        <w:rPr>
          <w:rFonts w:ascii="Times New Roman" w:hAnsi="Times New Roman" w:cs="Times New Roman"/>
          <w:sz w:val="24"/>
          <w:szCs w:val="24"/>
        </w:rPr>
        <w:t>± 10%, 56</w:t>
      </w:r>
      <w:r w:rsidR="00F85227">
        <w:rPr>
          <w:rFonts w:ascii="Times New Roman" w:hAnsi="Times New Roman" w:cs="Times New Roman"/>
          <w:sz w:val="24"/>
          <w:szCs w:val="24"/>
        </w:rPr>
        <w:t xml:space="preserve"> </w:t>
      </w:r>
      <w:r w:rsidRPr="00251C1B">
        <w:rPr>
          <w:rFonts w:ascii="Times New Roman" w:hAnsi="Times New Roman" w:cs="Times New Roman"/>
          <w:sz w:val="24"/>
          <w:szCs w:val="24"/>
        </w:rPr>
        <w:t>± 6%, and 75 ± 7%, respectively.  To account for a potential positive bias due to carbonization of the polymer matrix, EC results for the ABS and PLA composites were corrected for residual char.  Corrected EC contents were calculated by subtracting the mean ‘EC’ fraction (wt%) found for the base polymer (i.e., subtracting char) from that for the corresponding composite.  The mean EC/TC fractions for the ABS and PLA base polymers were relatively low: about 0.4% and 2%, respectively.  These carbon fractions correspond to mean (n = 4) residual char contents (wt%) of 0.34 ± 0.07</w:t>
      </w:r>
      <w:r w:rsidR="00F85227">
        <w:rPr>
          <w:rFonts w:ascii="Times New Roman" w:hAnsi="Times New Roman" w:cs="Times New Roman"/>
          <w:sz w:val="24"/>
          <w:szCs w:val="24"/>
        </w:rPr>
        <w:t>%</w:t>
      </w:r>
      <w:r w:rsidRPr="00251C1B">
        <w:rPr>
          <w:rFonts w:ascii="Times New Roman" w:hAnsi="Times New Roman" w:cs="Times New Roman"/>
          <w:sz w:val="24"/>
          <w:szCs w:val="24"/>
        </w:rPr>
        <w:t xml:space="preserve"> for ABS and 1.04 ± 0.11</w:t>
      </w:r>
      <w:r w:rsidR="00F85227">
        <w:rPr>
          <w:rFonts w:ascii="Times New Roman" w:hAnsi="Times New Roman" w:cs="Times New Roman"/>
          <w:sz w:val="24"/>
          <w:szCs w:val="24"/>
        </w:rPr>
        <w:t>%</w:t>
      </w:r>
      <w:r w:rsidRPr="00251C1B">
        <w:rPr>
          <w:rFonts w:ascii="Times New Roman" w:hAnsi="Times New Roman" w:cs="Times New Roman"/>
          <w:sz w:val="24"/>
          <w:szCs w:val="24"/>
        </w:rPr>
        <w:t xml:space="preserve"> for PLA.  </w:t>
      </w:r>
    </w:p>
    <w:p w:rsidR="00C73BD6" w:rsidRDefault="00C73BD6" w:rsidP="00C73BD6">
      <w:pPr>
        <w:spacing w:line="480" w:lineRule="auto"/>
        <w:ind w:firstLine="720"/>
        <w:rPr>
          <w:rFonts w:ascii="Times New Roman" w:hAnsi="Times New Roman" w:cs="Times New Roman"/>
          <w:sz w:val="24"/>
          <w:szCs w:val="24"/>
        </w:rPr>
      </w:pPr>
      <w:r w:rsidRPr="00251C1B">
        <w:rPr>
          <w:rFonts w:ascii="Times New Roman" w:hAnsi="Times New Roman" w:cs="Times New Roman"/>
          <w:sz w:val="24"/>
          <w:szCs w:val="24"/>
        </w:rPr>
        <w:t>As with the ABS and PLA materials, an OC-EC split was assigned for comparison of the base and composite filaments, but the EC fractions for both samples were identical, about 24%.  Note that although the EC fractions were identical, a direct comparison may not be valid as the filaments were from different commercial sources.  Therefore, an estimate of the EC content of the PC composite was based on the pyrolysis correction feature of the thermal-optical method.  With a transmittance-based correction, EC contents (wt%) of about 2.2% and 3.7% were determined for the base PC (Gizmo Dorks) and PC</w:t>
      </w:r>
      <w:r w:rsidRPr="00251C1B">
        <w:rPr>
          <w:rFonts w:ascii="Times New Roman" w:hAnsi="Times New Roman" w:cs="Times New Roman"/>
          <w:sz w:val="24"/>
          <w:szCs w:val="24"/>
          <w:vertAlign w:val="subscript"/>
        </w:rPr>
        <w:t>CNT</w:t>
      </w:r>
      <w:r w:rsidRPr="00251C1B">
        <w:rPr>
          <w:rFonts w:ascii="Times New Roman" w:hAnsi="Times New Roman" w:cs="Times New Roman"/>
          <w:sz w:val="24"/>
          <w:szCs w:val="24"/>
        </w:rPr>
        <w:t xml:space="preserve"> (3DX-Tech) filaments (Table </w:t>
      </w:r>
      <w:r w:rsidR="003B532F">
        <w:rPr>
          <w:rFonts w:ascii="Times New Roman" w:hAnsi="Times New Roman" w:cs="Times New Roman"/>
          <w:sz w:val="24"/>
          <w:szCs w:val="24"/>
        </w:rPr>
        <w:t>S</w:t>
      </w:r>
      <w:r w:rsidRPr="00251C1B">
        <w:rPr>
          <w:rFonts w:ascii="Times New Roman" w:hAnsi="Times New Roman" w:cs="Times New Roman"/>
          <w:sz w:val="24"/>
          <w:szCs w:val="24"/>
        </w:rPr>
        <w:t>1).  The (base polymer) corrected EC content of the composite was estimated at about 1.5% (wt%)</w:t>
      </w:r>
      <w:r>
        <w:rPr>
          <w:rFonts w:ascii="Times New Roman" w:hAnsi="Times New Roman" w:cs="Times New Roman"/>
          <w:sz w:val="24"/>
          <w:szCs w:val="24"/>
        </w:rPr>
        <w:t xml:space="preserve">, though </w:t>
      </w:r>
      <w:r w:rsidRPr="00251C1B">
        <w:rPr>
          <w:rFonts w:ascii="Times New Roman" w:hAnsi="Times New Roman" w:cs="Times New Roman"/>
          <w:sz w:val="24"/>
          <w:szCs w:val="24"/>
        </w:rPr>
        <w:t>the accuracy of this result is uncertain.</w:t>
      </w:r>
    </w:p>
    <w:p w:rsidR="00C73BD6" w:rsidRDefault="00C73BD6" w:rsidP="00C73BD6">
      <w:pPr>
        <w:spacing w:line="480" w:lineRule="auto"/>
        <w:ind w:firstLine="720"/>
        <w:rPr>
          <w:rFonts w:ascii="Times New Roman" w:hAnsi="Times New Roman" w:cs="Times New Roman"/>
          <w:sz w:val="24"/>
          <w:szCs w:val="24"/>
        </w:rPr>
      </w:pPr>
      <w:r>
        <w:rPr>
          <w:rFonts w:ascii="Times New Roman" w:hAnsi="Times New Roman" w:cs="Times New Roman"/>
          <w:sz w:val="24"/>
          <w:szCs w:val="24"/>
        </w:rPr>
        <w:t>Table S2 presents details of the thermogravimetric analysis results for all filaments tested.</w:t>
      </w:r>
    </w:p>
    <w:p w:rsidR="00F90A22" w:rsidRPr="001972A7" w:rsidRDefault="00F90A22" w:rsidP="00F90A22">
      <w:pPr>
        <w:pStyle w:val="Heading2"/>
      </w:pPr>
      <w:r>
        <w:t>Particle emission rates</w:t>
      </w:r>
    </w:p>
    <w:p w:rsidR="00F365CE" w:rsidRPr="00E1158B" w:rsidRDefault="0046180A" w:rsidP="00DD1740">
      <w:pPr>
        <w:spacing w:line="480" w:lineRule="auto"/>
        <w:ind w:firstLine="720"/>
        <w:rPr>
          <w:rFonts w:ascii="Times New Roman" w:hAnsi="Times New Roman" w:cs="Times New Roman"/>
        </w:rPr>
      </w:pPr>
      <w:r>
        <w:rPr>
          <w:rFonts w:ascii="Times New Roman" w:hAnsi="Times New Roman" w:cs="Times New Roman"/>
        </w:rPr>
        <w:t xml:space="preserve">Figure S2 illustrates that particle number concentration values measured by the FMPS for sizes from 5.6 to 19.8 nm were orders of magnitude higher than for the P-Trak instrument (range: 20 nm to 1 µm).  This observation indicates that particles with size below 20 nm dominated emissions but could not be measured using the P-Trak.  </w:t>
      </w:r>
      <w:r w:rsidR="00B27618">
        <w:rPr>
          <w:rFonts w:ascii="Times New Roman" w:hAnsi="Times New Roman" w:cs="Times New Roman"/>
        </w:rPr>
        <w:t xml:space="preserve">As shown </w:t>
      </w:r>
      <w:r>
        <w:rPr>
          <w:rFonts w:ascii="Times New Roman" w:hAnsi="Times New Roman" w:cs="Times New Roman"/>
        </w:rPr>
        <w:t>in the main text</w:t>
      </w:r>
      <w:r w:rsidR="00B27618">
        <w:rPr>
          <w:rFonts w:ascii="Times New Roman" w:hAnsi="Times New Roman" w:cs="Times New Roman"/>
        </w:rPr>
        <w:t>,</w:t>
      </w:r>
      <w:r>
        <w:rPr>
          <w:rFonts w:ascii="Times New Roman" w:hAnsi="Times New Roman" w:cs="Times New Roman"/>
        </w:rPr>
        <w:t xml:space="preserve"> yield and </w:t>
      </w:r>
      <w:r w:rsidR="008206A1" w:rsidRPr="001972A7">
        <w:rPr>
          <w:rFonts w:ascii="Times New Roman" w:hAnsi="Times New Roman" w:cs="Times New Roman"/>
        </w:rPr>
        <w:t>ER values</w:t>
      </w:r>
      <w:r>
        <w:rPr>
          <w:rFonts w:ascii="Times New Roman" w:hAnsi="Times New Roman" w:cs="Times New Roman"/>
        </w:rPr>
        <w:t xml:space="preserve"> are</w:t>
      </w:r>
      <w:r w:rsidR="00B27618">
        <w:rPr>
          <w:rFonts w:ascii="Times New Roman" w:hAnsi="Times New Roman" w:cs="Times New Roman"/>
        </w:rPr>
        <w:t>, in turn,</w:t>
      </w:r>
      <w:r>
        <w:rPr>
          <w:rFonts w:ascii="Times New Roman" w:hAnsi="Times New Roman" w:cs="Times New Roman"/>
        </w:rPr>
        <w:t xml:space="preserve"> higher when calculated from FMPS data compared to the P-Trak data</w:t>
      </w:r>
      <w:r w:rsidR="008206A1" w:rsidRPr="001972A7">
        <w:rPr>
          <w:rFonts w:ascii="Times New Roman" w:hAnsi="Times New Roman" w:cs="Times New Roman"/>
        </w:rPr>
        <w:t xml:space="preserve">.  </w:t>
      </w:r>
      <w:r w:rsidR="009925CE">
        <w:rPr>
          <w:rFonts w:ascii="Times New Roman" w:hAnsi="Times New Roman" w:cs="Times New Roman"/>
        </w:rPr>
        <w:t xml:space="preserve">Figure S3 is an example number concentration distribution measured using the APS for sizes from 0.5 to 20 µm.  </w:t>
      </w:r>
      <w:r w:rsidR="00265019">
        <w:rPr>
          <w:rFonts w:ascii="Times New Roman" w:hAnsi="Times New Roman" w:cs="Times New Roman"/>
        </w:rPr>
        <w:t>T</w:t>
      </w:r>
      <w:r w:rsidR="00265019" w:rsidRPr="001972A7">
        <w:rPr>
          <w:rFonts w:ascii="Times New Roman" w:hAnsi="Times New Roman" w:cs="Times New Roman"/>
        </w:rPr>
        <w:t xml:space="preserve">he </w:t>
      </w:r>
      <w:r w:rsidR="0062229D" w:rsidRPr="001972A7">
        <w:rPr>
          <w:rFonts w:ascii="Times New Roman" w:hAnsi="Times New Roman" w:cs="Times New Roman"/>
        </w:rPr>
        <w:t>tabul</w:t>
      </w:r>
      <w:r w:rsidR="00F365CE" w:rsidRPr="001972A7">
        <w:rPr>
          <w:rFonts w:ascii="Times New Roman" w:hAnsi="Times New Roman" w:cs="Times New Roman"/>
        </w:rPr>
        <w:t xml:space="preserve">ated </w:t>
      </w:r>
      <w:r w:rsidR="001545C3">
        <w:rPr>
          <w:rFonts w:ascii="Times New Roman" w:hAnsi="Times New Roman" w:cs="Times New Roman"/>
        </w:rPr>
        <w:t>N</w:t>
      </w:r>
      <w:r w:rsidR="001545C3" w:rsidRPr="00541709">
        <w:rPr>
          <w:rFonts w:ascii="Times New Roman" w:hAnsi="Times New Roman" w:cs="Times New Roman"/>
          <w:vertAlign w:val="subscript"/>
        </w:rPr>
        <w:t>peak</w:t>
      </w:r>
      <w:r w:rsidR="001545C3">
        <w:rPr>
          <w:rFonts w:ascii="Times New Roman" w:hAnsi="Times New Roman" w:cs="Times New Roman"/>
        </w:rPr>
        <w:t xml:space="preserve">, ER, and yield </w:t>
      </w:r>
      <w:r w:rsidR="00F365CE" w:rsidRPr="001972A7">
        <w:rPr>
          <w:rFonts w:ascii="Times New Roman" w:hAnsi="Times New Roman" w:cs="Times New Roman"/>
        </w:rPr>
        <w:t>values for each tested filament type</w:t>
      </w:r>
      <w:r w:rsidR="00427AAC" w:rsidRPr="001972A7">
        <w:rPr>
          <w:rFonts w:ascii="Times New Roman" w:hAnsi="Times New Roman" w:cs="Times New Roman"/>
        </w:rPr>
        <w:t xml:space="preserve"> </w:t>
      </w:r>
      <w:r w:rsidR="00265019">
        <w:rPr>
          <w:rFonts w:ascii="Times New Roman" w:hAnsi="Times New Roman" w:cs="Times New Roman"/>
        </w:rPr>
        <w:t>are presented in Tables S</w:t>
      </w:r>
      <w:r w:rsidR="00C73BD6">
        <w:rPr>
          <w:rFonts w:ascii="Times New Roman" w:hAnsi="Times New Roman" w:cs="Times New Roman"/>
        </w:rPr>
        <w:t>3</w:t>
      </w:r>
      <w:r w:rsidR="00265019">
        <w:rPr>
          <w:rFonts w:ascii="Times New Roman" w:hAnsi="Times New Roman" w:cs="Times New Roman"/>
        </w:rPr>
        <w:t xml:space="preserve"> – S</w:t>
      </w:r>
      <w:r w:rsidR="00C73BD6">
        <w:rPr>
          <w:rFonts w:ascii="Times New Roman" w:hAnsi="Times New Roman" w:cs="Times New Roman"/>
        </w:rPr>
        <w:t>5</w:t>
      </w:r>
      <w:r w:rsidR="00265019">
        <w:rPr>
          <w:rFonts w:ascii="Times New Roman" w:hAnsi="Times New Roman" w:cs="Times New Roman"/>
        </w:rPr>
        <w:t xml:space="preserve"> </w:t>
      </w:r>
      <w:r w:rsidR="00427AAC" w:rsidRPr="001972A7">
        <w:rPr>
          <w:rFonts w:ascii="Times New Roman" w:hAnsi="Times New Roman" w:cs="Times New Roman"/>
        </w:rPr>
        <w:t>for particle number (P-Trak</w:t>
      </w:r>
      <w:r w:rsidR="00181C6D" w:rsidRPr="001972A7">
        <w:rPr>
          <w:rFonts w:ascii="Times New Roman" w:hAnsi="Times New Roman" w:cs="Times New Roman"/>
        </w:rPr>
        <w:t xml:space="preserve">, </w:t>
      </w:r>
      <w:r w:rsidR="00541709">
        <w:rPr>
          <w:rFonts w:ascii="Times New Roman" w:hAnsi="Times New Roman" w:cs="Times New Roman"/>
        </w:rPr>
        <w:t>20</w:t>
      </w:r>
      <w:r w:rsidR="00541709" w:rsidRPr="001972A7">
        <w:rPr>
          <w:rFonts w:ascii="Times New Roman" w:hAnsi="Times New Roman" w:cs="Times New Roman"/>
        </w:rPr>
        <w:t xml:space="preserve"> </w:t>
      </w:r>
      <w:r w:rsidR="00181C6D" w:rsidRPr="001972A7">
        <w:rPr>
          <w:rFonts w:ascii="Times New Roman" w:hAnsi="Times New Roman" w:cs="Times New Roman"/>
        </w:rPr>
        <w:t>nm to 1 µm</w:t>
      </w:r>
      <w:r w:rsidR="00427AAC" w:rsidRPr="001972A7">
        <w:rPr>
          <w:rFonts w:ascii="Times New Roman" w:hAnsi="Times New Roman" w:cs="Times New Roman"/>
        </w:rPr>
        <w:t xml:space="preserve">), </w:t>
      </w:r>
      <w:r w:rsidR="00265019">
        <w:rPr>
          <w:rFonts w:ascii="Times New Roman" w:hAnsi="Times New Roman" w:cs="Times New Roman"/>
        </w:rPr>
        <w:t>Tables S</w:t>
      </w:r>
      <w:r w:rsidR="00C73BD6">
        <w:rPr>
          <w:rFonts w:ascii="Times New Roman" w:hAnsi="Times New Roman" w:cs="Times New Roman"/>
        </w:rPr>
        <w:t>6</w:t>
      </w:r>
      <w:r w:rsidR="00265019">
        <w:rPr>
          <w:rFonts w:ascii="Times New Roman" w:hAnsi="Times New Roman" w:cs="Times New Roman"/>
        </w:rPr>
        <w:t xml:space="preserve"> – S</w:t>
      </w:r>
      <w:r w:rsidR="00C73BD6">
        <w:rPr>
          <w:rFonts w:ascii="Times New Roman" w:hAnsi="Times New Roman" w:cs="Times New Roman"/>
        </w:rPr>
        <w:t>8</w:t>
      </w:r>
      <w:r w:rsidR="00265019">
        <w:rPr>
          <w:rFonts w:ascii="Times New Roman" w:hAnsi="Times New Roman" w:cs="Times New Roman"/>
        </w:rPr>
        <w:t xml:space="preserve"> for </w:t>
      </w:r>
      <w:r w:rsidR="00427AAC" w:rsidRPr="001972A7">
        <w:rPr>
          <w:rFonts w:ascii="Times New Roman" w:hAnsi="Times New Roman" w:cs="Times New Roman"/>
        </w:rPr>
        <w:t xml:space="preserve">submicrometer </w:t>
      </w:r>
      <w:r w:rsidR="001545C3">
        <w:rPr>
          <w:rFonts w:ascii="Times New Roman" w:hAnsi="Times New Roman" w:cs="Times New Roman"/>
        </w:rPr>
        <w:t>number</w:t>
      </w:r>
      <w:r w:rsidR="001545C3" w:rsidRPr="001972A7">
        <w:rPr>
          <w:rFonts w:ascii="Times New Roman" w:hAnsi="Times New Roman" w:cs="Times New Roman"/>
        </w:rPr>
        <w:t xml:space="preserve"> </w:t>
      </w:r>
      <w:r w:rsidR="00427AAC" w:rsidRPr="001972A7">
        <w:rPr>
          <w:rFonts w:ascii="Times New Roman" w:hAnsi="Times New Roman" w:cs="Times New Roman"/>
        </w:rPr>
        <w:t>(FMPS</w:t>
      </w:r>
      <w:r w:rsidR="00181C6D" w:rsidRPr="001972A7">
        <w:rPr>
          <w:rFonts w:ascii="Times New Roman" w:hAnsi="Times New Roman" w:cs="Times New Roman"/>
        </w:rPr>
        <w:t>, 5.6 to 560 nm</w:t>
      </w:r>
      <w:r w:rsidR="00427AAC" w:rsidRPr="001972A7">
        <w:rPr>
          <w:rFonts w:ascii="Times New Roman" w:hAnsi="Times New Roman" w:cs="Times New Roman"/>
        </w:rPr>
        <w:t xml:space="preserve">), and </w:t>
      </w:r>
      <w:r w:rsidR="00265019">
        <w:rPr>
          <w:rFonts w:ascii="Times New Roman" w:hAnsi="Times New Roman" w:cs="Times New Roman"/>
        </w:rPr>
        <w:t>Tables S</w:t>
      </w:r>
      <w:r w:rsidR="00C73BD6">
        <w:rPr>
          <w:rFonts w:ascii="Times New Roman" w:hAnsi="Times New Roman" w:cs="Times New Roman"/>
        </w:rPr>
        <w:t>9</w:t>
      </w:r>
      <w:r w:rsidR="00265019">
        <w:rPr>
          <w:rFonts w:ascii="Times New Roman" w:hAnsi="Times New Roman" w:cs="Times New Roman"/>
        </w:rPr>
        <w:t xml:space="preserve"> – S</w:t>
      </w:r>
      <w:r w:rsidR="00C73BD6">
        <w:rPr>
          <w:rFonts w:ascii="Times New Roman" w:hAnsi="Times New Roman" w:cs="Times New Roman"/>
        </w:rPr>
        <w:t>11</w:t>
      </w:r>
      <w:r w:rsidR="00265019">
        <w:rPr>
          <w:rFonts w:ascii="Times New Roman" w:hAnsi="Times New Roman" w:cs="Times New Roman"/>
        </w:rPr>
        <w:t xml:space="preserve"> for </w:t>
      </w:r>
      <w:r w:rsidR="00427AAC" w:rsidRPr="001972A7">
        <w:rPr>
          <w:rFonts w:ascii="Times New Roman" w:hAnsi="Times New Roman" w:cs="Times New Roman"/>
        </w:rPr>
        <w:t xml:space="preserve">micron-scale </w:t>
      </w:r>
      <w:r w:rsidR="001545C3">
        <w:rPr>
          <w:rFonts w:ascii="Times New Roman" w:hAnsi="Times New Roman" w:cs="Times New Roman"/>
        </w:rPr>
        <w:t xml:space="preserve">number </w:t>
      </w:r>
      <w:r w:rsidR="00427AAC" w:rsidRPr="001972A7">
        <w:rPr>
          <w:rFonts w:ascii="Times New Roman" w:hAnsi="Times New Roman" w:cs="Times New Roman"/>
        </w:rPr>
        <w:t>(APS</w:t>
      </w:r>
      <w:r w:rsidR="00181C6D" w:rsidRPr="001972A7">
        <w:rPr>
          <w:rFonts w:ascii="Times New Roman" w:hAnsi="Times New Roman" w:cs="Times New Roman"/>
        </w:rPr>
        <w:t>, 0.5 to 20 µm</w:t>
      </w:r>
      <w:r w:rsidR="00427AAC" w:rsidRPr="001972A7">
        <w:rPr>
          <w:rFonts w:ascii="Times New Roman" w:hAnsi="Times New Roman" w:cs="Times New Roman"/>
        </w:rPr>
        <w:t>) measurements</w:t>
      </w:r>
      <w:r w:rsidR="00FE66B8" w:rsidRPr="001972A7">
        <w:rPr>
          <w:rFonts w:ascii="Times New Roman" w:hAnsi="Times New Roman" w:cs="Times New Roman"/>
        </w:rPr>
        <w:t xml:space="preserve">.  </w:t>
      </w:r>
      <w:r w:rsidR="00265019">
        <w:rPr>
          <w:rFonts w:ascii="Times New Roman" w:hAnsi="Times New Roman" w:cs="Times New Roman"/>
        </w:rPr>
        <w:t>T</w:t>
      </w:r>
      <w:r w:rsidR="004E7C02" w:rsidRPr="001972A7">
        <w:rPr>
          <w:rFonts w:ascii="Times New Roman" w:hAnsi="Times New Roman" w:cs="Times New Roman"/>
        </w:rPr>
        <w:t>he tabulated geometric mean (GM) particle diameters and corresponding geometric standard deviation (GSD) values for each tested filament type</w:t>
      </w:r>
      <w:r w:rsidR="00265019">
        <w:rPr>
          <w:rFonts w:ascii="Times New Roman" w:hAnsi="Times New Roman" w:cs="Times New Roman"/>
        </w:rPr>
        <w:t xml:space="preserve"> are presented in Table S1</w:t>
      </w:r>
      <w:r w:rsidR="00C73BD6">
        <w:rPr>
          <w:rFonts w:ascii="Times New Roman" w:hAnsi="Times New Roman" w:cs="Times New Roman"/>
        </w:rPr>
        <w:t>2</w:t>
      </w:r>
      <w:r w:rsidR="00265019">
        <w:rPr>
          <w:rFonts w:ascii="Times New Roman" w:hAnsi="Times New Roman" w:cs="Times New Roman"/>
        </w:rPr>
        <w:t xml:space="preserve"> for FMPS data and Table S1</w:t>
      </w:r>
      <w:r w:rsidR="00C73BD6">
        <w:rPr>
          <w:rFonts w:ascii="Times New Roman" w:hAnsi="Times New Roman" w:cs="Times New Roman"/>
        </w:rPr>
        <w:t>3</w:t>
      </w:r>
      <w:r w:rsidR="00265019">
        <w:rPr>
          <w:rFonts w:ascii="Times New Roman" w:hAnsi="Times New Roman" w:cs="Times New Roman"/>
        </w:rPr>
        <w:t xml:space="preserve"> for APS data</w:t>
      </w:r>
      <w:r w:rsidR="004E7C02" w:rsidRPr="001972A7">
        <w:rPr>
          <w:rFonts w:ascii="Times New Roman" w:hAnsi="Times New Roman" w:cs="Times New Roman"/>
        </w:rPr>
        <w:t>.</w:t>
      </w:r>
    </w:p>
    <w:p w:rsidR="00D83D80" w:rsidRDefault="00D83D80">
      <w:pPr>
        <w:spacing w:line="480" w:lineRule="auto"/>
        <w:ind w:firstLine="720"/>
        <w:rPr>
          <w:rFonts w:ascii="Times New Roman" w:hAnsi="Times New Roman" w:cs="Times New Roman"/>
        </w:rPr>
      </w:pPr>
      <w:r>
        <w:t xml:space="preserve"> </w:t>
      </w:r>
    </w:p>
    <w:p w:rsidR="00A41595" w:rsidRPr="00A41595" w:rsidRDefault="00A41595" w:rsidP="00A41595">
      <w:pPr>
        <w:spacing w:line="480" w:lineRule="auto"/>
        <w:ind w:firstLine="720"/>
        <w:rPr>
          <w:rFonts w:ascii="Times New Roman" w:hAnsi="Times New Roman" w:cs="Times New Roman"/>
        </w:rPr>
      </w:pPr>
    </w:p>
    <w:p w:rsidR="00E1158B" w:rsidRDefault="00E1158B">
      <w:pPr>
        <w:rPr>
          <w:b/>
        </w:rPr>
        <w:sectPr w:rsidR="00E1158B" w:rsidSect="00F365CE">
          <w:footerReference w:type="default" r:id="rId6"/>
          <w:pgSz w:w="12240" w:h="15840"/>
          <w:pgMar w:top="1440" w:right="1440" w:bottom="1440" w:left="1440" w:header="720" w:footer="720" w:gutter="0"/>
          <w:cols w:space="720"/>
          <w:docGrid w:linePitch="360"/>
        </w:sectPr>
      </w:pPr>
    </w:p>
    <w:p w:rsidR="00C73BD6" w:rsidRDefault="00C73BD6" w:rsidP="00C73BD6">
      <w:pPr>
        <w:pStyle w:val="EndNoteBibliography"/>
        <w:ind w:left="720" w:hanging="720"/>
      </w:pPr>
      <w:r w:rsidRPr="00541709">
        <w:rPr>
          <w:b/>
        </w:rPr>
        <w:t>Table S1</w:t>
      </w:r>
      <w:r>
        <w:t>. Elemental carbon characterization of thermoplastic filaments (all values are arithmetic mean ± standard deviation)</w:t>
      </w:r>
    </w:p>
    <w:tbl>
      <w:tblPr>
        <w:tblStyle w:val="TableGrid"/>
        <w:tblW w:w="102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985"/>
        <w:gridCol w:w="2303"/>
        <w:gridCol w:w="1865"/>
        <w:gridCol w:w="1690"/>
        <w:gridCol w:w="1440"/>
        <w:gridCol w:w="1274"/>
      </w:tblGrid>
      <w:tr w:rsidR="00C73BD6" w:rsidRPr="004F6983" w:rsidTr="00541709">
        <w:tc>
          <w:tcPr>
            <w:tcW w:w="715" w:type="dxa"/>
            <w:tcBorders>
              <w:top w:val="single" w:sz="4" w:space="0" w:color="auto"/>
            </w:tcBorders>
          </w:tcPr>
          <w:p w:rsidR="00C73BD6" w:rsidRDefault="00C73BD6" w:rsidP="00B27618">
            <w:pPr>
              <w:spacing w:line="240" w:lineRule="auto"/>
              <w:jc w:val="center"/>
              <w:rPr>
                <w:rFonts w:cs="Times New Roman"/>
              </w:rPr>
            </w:pPr>
          </w:p>
        </w:tc>
        <w:tc>
          <w:tcPr>
            <w:tcW w:w="985" w:type="dxa"/>
            <w:tcBorders>
              <w:top w:val="single" w:sz="4" w:space="0" w:color="auto"/>
            </w:tcBorders>
          </w:tcPr>
          <w:p w:rsidR="00C73BD6" w:rsidRDefault="00C73BD6" w:rsidP="00B27618">
            <w:pPr>
              <w:tabs>
                <w:tab w:val="left" w:pos="283"/>
              </w:tabs>
              <w:spacing w:line="240" w:lineRule="auto"/>
              <w:jc w:val="center"/>
              <w:rPr>
                <w:rFonts w:cs="Times New Roman"/>
              </w:rPr>
            </w:pPr>
          </w:p>
        </w:tc>
        <w:tc>
          <w:tcPr>
            <w:tcW w:w="2303" w:type="dxa"/>
            <w:tcBorders>
              <w:top w:val="single" w:sz="4" w:space="0" w:color="auto"/>
            </w:tcBorders>
          </w:tcPr>
          <w:p w:rsidR="00C73BD6" w:rsidRPr="004F6983" w:rsidRDefault="00C73BD6" w:rsidP="00B27618">
            <w:pPr>
              <w:spacing w:line="240" w:lineRule="auto"/>
              <w:jc w:val="center"/>
              <w:rPr>
                <w:rFonts w:cs="Times New Roman"/>
              </w:rPr>
            </w:pPr>
          </w:p>
        </w:tc>
        <w:tc>
          <w:tcPr>
            <w:tcW w:w="1865" w:type="dxa"/>
            <w:tcBorders>
              <w:top w:val="single" w:sz="4" w:space="0" w:color="auto"/>
            </w:tcBorders>
          </w:tcPr>
          <w:p w:rsidR="00C73BD6" w:rsidRPr="004F6983" w:rsidRDefault="00C73BD6" w:rsidP="00B27618">
            <w:pPr>
              <w:spacing w:line="240" w:lineRule="auto"/>
              <w:jc w:val="center"/>
              <w:rPr>
                <w:rFonts w:cs="Times New Roman"/>
              </w:rPr>
            </w:pPr>
          </w:p>
        </w:tc>
        <w:tc>
          <w:tcPr>
            <w:tcW w:w="1690" w:type="dxa"/>
            <w:tcBorders>
              <w:top w:val="single" w:sz="4" w:space="0" w:color="auto"/>
            </w:tcBorders>
          </w:tcPr>
          <w:p w:rsidR="00C73BD6" w:rsidRPr="004F6983" w:rsidRDefault="00C73BD6" w:rsidP="00B27618">
            <w:pPr>
              <w:spacing w:line="240" w:lineRule="auto"/>
              <w:jc w:val="center"/>
              <w:rPr>
                <w:rFonts w:cs="Times New Roman"/>
              </w:rPr>
            </w:pPr>
          </w:p>
        </w:tc>
        <w:tc>
          <w:tcPr>
            <w:tcW w:w="2714" w:type="dxa"/>
            <w:gridSpan w:val="2"/>
            <w:tcBorders>
              <w:top w:val="single" w:sz="4" w:space="0" w:color="auto"/>
              <w:bottom w:val="single" w:sz="4" w:space="0" w:color="auto"/>
            </w:tcBorders>
          </w:tcPr>
          <w:p w:rsidR="00C73BD6" w:rsidRPr="004F6983" w:rsidRDefault="00C73BD6" w:rsidP="00B27618">
            <w:pPr>
              <w:spacing w:line="240" w:lineRule="auto"/>
              <w:jc w:val="center"/>
              <w:rPr>
                <w:rFonts w:cs="Times New Roman"/>
              </w:rPr>
            </w:pPr>
            <w:r>
              <w:rPr>
                <w:rFonts w:cs="Times New Roman"/>
              </w:rPr>
              <w:t>EC wt%</w:t>
            </w:r>
          </w:p>
        </w:tc>
      </w:tr>
      <w:tr w:rsidR="00C73BD6" w:rsidRPr="004F6983" w:rsidTr="00541709">
        <w:tc>
          <w:tcPr>
            <w:tcW w:w="715" w:type="dxa"/>
            <w:tcBorders>
              <w:bottom w:val="single" w:sz="4" w:space="0" w:color="auto"/>
            </w:tcBorders>
          </w:tcPr>
          <w:p w:rsidR="00C73BD6" w:rsidRPr="004F6983" w:rsidRDefault="00C73BD6" w:rsidP="00B27618">
            <w:pPr>
              <w:spacing w:line="240" w:lineRule="auto"/>
              <w:jc w:val="center"/>
              <w:rPr>
                <w:rFonts w:cs="Times New Roman"/>
              </w:rPr>
            </w:pPr>
            <w:r>
              <w:rPr>
                <w:rFonts w:cs="Times New Roman"/>
              </w:rPr>
              <w:t>Type</w:t>
            </w:r>
            <w:r w:rsidRPr="009F68F1">
              <w:rPr>
                <w:rFonts w:cs="Times New Roman"/>
                <w:vertAlign w:val="superscript"/>
              </w:rPr>
              <w:t>a</w:t>
            </w:r>
          </w:p>
        </w:tc>
        <w:tc>
          <w:tcPr>
            <w:tcW w:w="985" w:type="dxa"/>
            <w:tcBorders>
              <w:bottom w:val="single" w:sz="4" w:space="0" w:color="auto"/>
            </w:tcBorders>
          </w:tcPr>
          <w:p w:rsidR="00C73BD6" w:rsidRPr="004F6983" w:rsidRDefault="00C73BD6" w:rsidP="00B27618">
            <w:pPr>
              <w:tabs>
                <w:tab w:val="left" w:pos="283"/>
              </w:tabs>
              <w:spacing w:line="240" w:lineRule="auto"/>
              <w:jc w:val="center"/>
              <w:rPr>
                <w:rFonts w:cs="Times New Roman"/>
              </w:rPr>
            </w:pPr>
            <w:r>
              <w:rPr>
                <w:rFonts w:cs="Times New Roman"/>
              </w:rPr>
              <w:t>F</w:t>
            </w:r>
            <w:r w:rsidRPr="004F6983">
              <w:rPr>
                <w:rFonts w:cs="Times New Roman"/>
              </w:rPr>
              <w:t>iller</w:t>
            </w:r>
          </w:p>
        </w:tc>
        <w:tc>
          <w:tcPr>
            <w:tcW w:w="2303" w:type="dxa"/>
            <w:tcBorders>
              <w:bottom w:val="single" w:sz="4" w:space="0" w:color="auto"/>
            </w:tcBorders>
          </w:tcPr>
          <w:p w:rsidR="00C73BD6" w:rsidRPr="004F6983" w:rsidRDefault="00C73BD6" w:rsidP="00B27618">
            <w:pPr>
              <w:spacing w:line="240" w:lineRule="auto"/>
              <w:jc w:val="center"/>
              <w:rPr>
                <w:rFonts w:cs="Times New Roman"/>
              </w:rPr>
            </w:pPr>
            <w:r w:rsidRPr="004F6983">
              <w:rPr>
                <w:rFonts w:cs="Times New Roman"/>
              </w:rPr>
              <w:t>Manufacturer</w:t>
            </w:r>
          </w:p>
        </w:tc>
        <w:tc>
          <w:tcPr>
            <w:tcW w:w="1865" w:type="dxa"/>
            <w:tcBorders>
              <w:bottom w:val="single" w:sz="4" w:space="0" w:color="auto"/>
            </w:tcBorders>
          </w:tcPr>
          <w:p w:rsidR="00C73BD6" w:rsidRPr="004F6983" w:rsidRDefault="00C73BD6" w:rsidP="00B27618">
            <w:pPr>
              <w:spacing w:line="240" w:lineRule="auto"/>
              <w:jc w:val="center"/>
              <w:rPr>
                <w:rFonts w:cs="Times New Roman"/>
              </w:rPr>
            </w:pPr>
            <w:r w:rsidRPr="004F6983">
              <w:rPr>
                <w:rFonts w:cs="Times New Roman"/>
              </w:rPr>
              <w:t>Product</w:t>
            </w:r>
          </w:p>
        </w:tc>
        <w:tc>
          <w:tcPr>
            <w:tcW w:w="1690" w:type="dxa"/>
            <w:tcBorders>
              <w:bottom w:val="single" w:sz="4" w:space="0" w:color="auto"/>
            </w:tcBorders>
          </w:tcPr>
          <w:p w:rsidR="00C73BD6" w:rsidRPr="004F6983" w:rsidRDefault="00C73BD6" w:rsidP="00B27618">
            <w:pPr>
              <w:spacing w:line="240" w:lineRule="auto"/>
              <w:jc w:val="center"/>
              <w:rPr>
                <w:rFonts w:cs="Times New Roman"/>
              </w:rPr>
            </w:pPr>
            <w:r>
              <w:rPr>
                <w:rFonts w:cs="Times New Roman"/>
              </w:rPr>
              <w:t>EC/TC</w:t>
            </w:r>
            <w:r w:rsidRPr="009F68F1">
              <w:rPr>
                <w:rFonts w:cs="Times New Roman"/>
                <w:vertAlign w:val="superscript"/>
              </w:rPr>
              <w:t>b</w:t>
            </w:r>
          </w:p>
        </w:tc>
        <w:tc>
          <w:tcPr>
            <w:tcW w:w="1440" w:type="dxa"/>
            <w:tcBorders>
              <w:top w:val="single" w:sz="4" w:space="0" w:color="auto"/>
              <w:bottom w:val="single" w:sz="4" w:space="0" w:color="auto"/>
            </w:tcBorders>
          </w:tcPr>
          <w:p w:rsidR="00C73BD6" w:rsidRPr="004F6983" w:rsidRDefault="00C73BD6" w:rsidP="00B27618">
            <w:pPr>
              <w:spacing w:line="240" w:lineRule="auto"/>
              <w:jc w:val="center"/>
              <w:rPr>
                <w:rFonts w:cs="Times New Roman"/>
              </w:rPr>
            </w:pPr>
            <w:r>
              <w:rPr>
                <w:rFonts w:cs="Times New Roman"/>
              </w:rPr>
              <w:t>Uncorrected</w:t>
            </w:r>
            <w:r w:rsidRPr="00BD3406">
              <w:rPr>
                <w:rFonts w:cs="Times New Roman"/>
                <w:vertAlign w:val="superscript"/>
              </w:rPr>
              <w:t>c</w:t>
            </w:r>
          </w:p>
        </w:tc>
        <w:tc>
          <w:tcPr>
            <w:tcW w:w="1274" w:type="dxa"/>
            <w:tcBorders>
              <w:top w:val="single" w:sz="4" w:space="0" w:color="auto"/>
              <w:bottom w:val="single" w:sz="4" w:space="0" w:color="auto"/>
            </w:tcBorders>
          </w:tcPr>
          <w:p w:rsidR="00C73BD6" w:rsidRPr="004F6983" w:rsidRDefault="00C73BD6" w:rsidP="00B27618">
            <w:pPr>
              <w:spacing w:line="240" w:lineRule="auto"/>
              <w:jc w:val="center"/>
              <w:rPr>
                <w:rFonts w:cs="Times New Roman"/>
              </w:rPr>
            </w:pPr>
            <w:r>
              <w:rPr>
                <w:rFonts w:cs="Times New Roman"/>
              </w:rPr>
              <w:t>Corrected</w:t>
            </w:r>
            <w:r w:rsidRPr="009920B8">
              <w:rPr>
                <w:rFonts w:cs="Times New Roman"/>
                <w:vertAlign w:val="superscript"/>
              </w:rPr>
              <w:t>d</w:t>
            </w:r>
          </w:p>
        </w:tc>
      </w:tr>
      <w:tr w:rsidR="00C73BD6" w:rsidRPr="004F6983" w:rsidTr="00541709">
        <w:tc>
          <w:tcPr>
            <w:tcW w:w="715" w:type="dxa"/>
            <w:tcBorders>
              <w:top w:val="single" w:sz="4" w:space="0" w:color="auto"/>
            </w:tcBorders>
          </w:tcPr>
          <w:p w:rsidR="00C73BD6" w:rsidRPr="004F6983" w:rsidRDefault="00C73BD6" w:rsidP="00B27618">
            <w:pPr>
              <w:spacing w:line="240" w:lineRule="auto"/>
              <w:rPr>
                <w:rFonts w:cs="Times New Roman"/>
              </w:rPr>
            </w:pPr>
            <w:r w:rsidRPr="004F6983">
              <w:rPr>
                <w:rFonts w:cs="Times New Roman"/>
              </w:rPr>
              <w:t>ABS</w:t>
            </w:r>
          </w:p>
        </w:tc>
        <w:tc>
          <w:tcPr>
            <w:tcW w:w="985" w:type="dxa"/>
            <w:tcBorders>
              <w:top w:val="single" w:sz="4" w:space="0" w:color="auto"/>
            </w:tcBorders>
          </w:tcPr>
          <w:p w:rsidR="00C73BD6" w:rsidRPr="004F6983" w:rsidRDefault="00C73BD6" w:rsidP="00B27618">
            <w:pPr>
              <w:spacing w:line="240" w:lineRule="auto"/>
              <w:rPr>
                <w:rFonts w:cs="Times New Roman"/>
              </w:rPr>
            </w:pPr>
            <w:r>
              <w:rPr>
                <w:rFonts w:cs="Times New Roman"/>
              </w:rPr>
              <w:t>MWCNT</w:t>
            </w:r>
          </w:p>
        </w:tc>
        <w:tc>
          <w:tcPr>
            <w:tcW w:w="2303" w:type="dxa"/>
            <w:tcBorders>
              <w:top w:val="single" w:sz="4" w:space="0" w:color="auto"/>
            </w:tcBorders>
          </w:tcPr>
          <w:p w:rsidR="00C73BD6" w:rsidRPr="004F6983" w:rsidRDefault="00C73BD6" w:rsidP="00B27618">
            <w:pPr>
              <w:spacing w:line="240" w:lineRule="auto"/>
              <w:rPr>
                <w:rFonts w:cs="Times New Roman"/>
              </w:rPr>
            </w:pPr>
            <w:r w:rsidRPr="004F6983">
              <w:rPr>
                <w:rFonts w:cs="Times New Roman"/>
              </w:rPr>
              <w:t>3DXTech</w:t>
            </w:r>
          </w:p>
        </w:tc>
        <w:tc>
          <w:tcPr>
            <w:tcW w:w="1865" w:type="dxa"/>
            <w:tcBorders>
              <w:top w:val="single" w:sz="4" w:space="0" w:color="auto"/>
            </w:tcBorders>
          </w:tcPr>
          <w:p w:rsidR="00C73BD6" w:rsidRPr="004F6983" w:rsidRDefault="00C73BD6" w:rsidP="00B27618">
            <w:pPr>
              <w:spacing w:line="240" w:lineRule="auto"/>
              <w:rPr>
                <w:rFonts w:cs="Times New Roman"/>
              </w:rPr>
            </w:pPr>
            <w:r w:rsidRPr="004F6983">
              <w:rPr>
                <w:rFonts w:cs="Times New Roman"/>
              </w:rPr>
              <w:t>3DXStat</w:t>
            </w:r>
          </w:p>
        </w:tc>
        <w:tc>
          <w:tcPr>
            <w:tcW w:w="1690" w:type="dxa"/>
            <w:tcBorders>
              <w:top w:val="single" w:sz="4" w:space="0" w:color="auto"/>
            </w:tcBorders>
          </w:tcPr>
          <w:p w:rsidR="00C73BD6" w:rsidRPr="004F6983" w:rsidRDefault="00C73BD6" w:rsidP="00B27618">
            <w:pPr>
              <w:spacing w:line="240" w:lineRule="auto"/>
              <w:jc w:val="center"/>
              <w:rPr>
                <w:rFonts w:cs="Times New Roman"/>
              </w:rPr>
            </w:pPr>
            <w:r>
              <w:rPr>
                <w:rFonts w:cs="Times New Roman"/>
              </w:rPr>
              <w:t xml:space="preserve">0.056 </w:t>
            </w:r>
            <w:r>
              <w:rPr>
                <w:rFonts w:cstheme="minorHAnsi"/>
              </w:rPr>
              <w:t>±</w:t>
            </w:r>
            <w:r>
              <w:rPr>
                <w:rFonts w:cs="Times New Roman"/>
              </w:rPr>
              <w:t xml:space="preserve"> 0.003</w:t>
            </w:r>
          </w:p>
        </w:tc>
        <w:tc>
          <w:tcPr>
            <w:tcW w:w="1440" w:type="dxa"/>
            <w:tcBorders>
              <w:top w:val="single" w:sz="4" w:space="0" w:color="auto"/>
            </w:tcBorders>
          </w:tcPr>
          <w:p w:rsidR="00C73BD6" w:rsidRPr="004F6983" w:rsidRDefault="00C73BD6" w:rsidP="00B27618">
            <w:pPr>
              <w:spacing w:line="240" w:lineRule="auto"/>
              <w:jc w:val="center"/>
              <w:rPr>
                <w:rFonts w:cs="Times New Roman"/>
              </w:rPr>
            </w:pPr>
            <w:r>
              <w:rPr>
                <w:rFonts w:cs="Times New Roman"/>
              </w:rPr>
              <w:t xml:space="preserve">4.66 </w:t>
            </w:r>
            <w:r>
              <w:rPr>
                <w:rFonts w:cstheme="minorHAnsi"/>
              </w:rPr>
              <w:t>±</w:t>
            </w:r>
            <w:r>
              <w:rPr>
                <w:rFonts w:cs="Times New Roman"/>
              </w:rPr>
              <w:t xml:space="preserve"> 0.60</w:t>
            </w:r>
          </w:p>
        </w:tc>
        <w:tc>
          <w:tcPr>
            <w:tcW w:w="1274" w:type="dxa"/>
            <w:tcBorders>
              <w:top w:val="single" w:sz="4" w:space="0" w:color="auto"/>
            </w:tcBorders>
          </w:tcPr>
          <w:p w:rsidR="00C73BD6" w:rsidRPr="004F6983" w:rsidRDefault="00C73BD6" w:rsidP="00B27618">
            <w:pPr>
              <w:spacing w:line="240" w:lineRule="auto"/>
              <w:jc w:val="center"/>
              <w:rPr>
                <w:rFonts w:cs="Times New Roman"/>
              </w:rPr>
            </w:pPr>
            <w:r>
              <w:rPr>
                <w:rFonts w:cs="Times New Roman"/>
              </w:rPr>
              <w:t xml:space="preserve">4.32 </w:t>
            </w:r>
            <w:r>
              <w:rPr>
                <w:rFonts w:cstheme="minorHAnsi"/>
              </w:rPr>
              <w:t>±</w:t>
            </w:r>
            <w:r>
              <w:rPr>
                <w:rFonts w:cs="Times New Roman"/>
              </w:rPr>
              <w:t xml:space="preserve"> 0.67</w:t>
            </w:r>
          </w:p>
        </w:tc>
      </w:tr>
      <w:tr w:rsidR="00C73BD6" w:rsidRPr="004F6983" w:rsidTr="00541709">
        <w:tc>
          <w:tcPr>
            <w:tcW w:w="715" w:type="dxa"/>
          </w:tcPr>
          <w:p w:rsidR="00C73BD6" w:rsidRPr="004F6983" w:rsidRDefault="00C73BD6" w:rsidP="00B27618">
            <w:pPr>
              <w:spacing w:line="240" w:lineRule="auto"/>
              <w:rPr>
                <w:rFonts w:cs="Times New Roman"/>
              </w:rPr>
            </w:pPr>
            <w:r w:rsidRPr="004F6983">
              <w:rPr>
                <w:rFonts w:cs="Times New Roman"/>
              </w:rPr>
              <w:t>ABS</w:t>
            </w:r>
          </w:p>
        </w:tc>
        <w:tc>
          <w:tcPr>
            <w:tcW w:w="985" w:type="dxa"/>
          </w:tcPr>
          <w:p w:rsidR="00C73BD6" w:rsidRPr="004F6983" w:rsidRDefault="00C73BD6" w:rsidP="00B27618">
            <w:pPr>
              <w:spacing w:line="240" w:lineRule="auto"/>
              <w:rPr>
                <w:rFonts w:cs="Times New Roman"/>
              </w:rPr>
            </w:pPr>
            <w:r>
              <w:rPr>
                <w:rFonts w:cs="Times New Roman"/>
              </w:rPr>
              <w:t>N/A</w:t>
            </w:r>
          </w:p>
        </w:tc>
        <w:tc>
          <w:tcPr>
            <w:tcW w:w="2303" w:type="dxa"/>
          </w:tcPr>
          <w:p w:rsidR="00C73BD6" w:rsidRDefault="00C73BD6" w:rsidP="00B27618">
            <w:pPr>
              <w:spacing w:line="240" w:lineRule="auto"/>
              <w:rPr>
                <w:rFonts w:cs="Times New Roman"/>
              </w:rPr>
            </w:pPr>
            <w:r w:rsidRPr="004F6983">
              <w:rPr>
                <w:rFonts w:cs="Times New Roman"/>
              </w:rPr>
              <w:t>3DXTech</w:t>
            </w:r>
          </w:p>
        </w:tc>
        <w:tc>
          <w:tcPr>
            <w:tcW w:w="1865" w:type="dxa"/>
          </w:tcPr>
          <w:p w:rsidR="00C73BD6" w:rsidRDefault="00C73BD6" w:rsidP="00B27618">
            <w:pPr>
              <w:spacing w:line="240" w:lineRule="auto"/>
              <w:rPr>
                <w:rFonts w:cs="Times New Roman"/>
              </w:rPr>
            </w:pPr>
            <w:r>
              <w:rPr>
                <w:rFonts w:cs="Times New Roman"/>
              </w:rPr>
              <w:t>ABS</w:t>
            </w:r>
            <w:r w:rsidRPr="004F6983">
              <w:rPr>
                <w:rFonts w:cs="Times New Roman"/>
              </w:rPr>
              <w:t xml:space="preserve"> </w:t>
            </w:r>
          </w:p>
        </w:tc>
        <w:tc>
          <w:tcPr>
            <w:tcW w:w="1690" w:type="dxa"/>
          </w:tcPr>
          <w:p w:rsidR="00C73BD6" w:rsidRDefault="00C73BD6" w:rsidP="00B27618">
            <w:pPr>
              <w:spacing w:line="240" w:lineRule="auto"/>
              <w:jc w:val="center"/>
              <w:rPr>
                <w:rFonts w:cs="Times New Roman"/>
              </w:rPr>
            </w:pPr>
            <w:r>
              <w:rPr>
                <w:rFonts w:cs="Times New Roman"/>
              </w:rPr>
              <w:t xml:space="preserve">0.004 </w:t>
            </w:r>
            <w:r>
              <w:rPr>
                <w:rFonts w:cstheme="minorHAnsi"/>
              </w:rPr>
              <w:t>±</w:t>
            </w:r>
            <w:r>
              <w:rPr>
                <w:rFonts w:cs="Times New Roman"/>
              </w:rPr>
              <w:t xml:space="preserve"> 0.001</w:t>
            </w:r>
          </w:p>
        </w:tc>
        <w:tc>
          <w:tcPr>
            <w:tcW w:w="1440" w:type="dxa"/>
          </w:tcPr>
          <w:p w:rsidR="00C73BD6" w:rsidRDefault="00C73BD6" w:rsidP="00B27618">
            <w:pPr>
              <w:spacing w:line="240" w:lineRule="auto"/>
              <w:jc w:val="center"/>
              <w:rPr>
                <w:rFonts w:cs="Times New Roman"/>
              </w:rPr>
            </w:pPr>
            <w:r>
              <w:rPr>
                <w:rFonts w:cs="Times New Roman"/>
              </w:rPr>
              <w:t xml:space="preserve">0.34 </w:t>
            </w:r>
            <w:r>
              <w:rPr>
                <w:rFonts w:cstheme="minorHAnsi"/>
              </w:rPr>
              <w:t>±</w:t>
            </w:r>
            <w:r>
              <w:rPr>
                <w:rFonts w:cs="Times New Roman"/>
              </w:rPr>
              <w:t xml:space="preserve"> 0.07</w:t>
            </w:r>
          </w:p>
        </w:tc>
        <w:tc>
          <w:tcPr>
            <w:tcW w:w="1274" w:type="dxa"/>
          </w:tcPr>
          <w:p w:rsidR="00C73BD6" w:rsidRDefault="00C73BD6" w:rsidP="00B27618">
            <w:pPr>
              <w:spacing w:line="240" w:lineRule="auto"/>
              <w:jc w:val="center"/>
              <w:rPr>
                <w:rFonts w:cs="Times New Roman"/>
              </w:rPr>
            </w:pPr>
            <w:r>
              <w:rPr>
                <w:rFonts w:cs="Times New Roman"/>
              </w:rPr>
              <w:t>N/A</w:t>
            </w:r>
          </w:p>
        </w:tc>
      </w:tr>
      <w:tr w:rsidR="00C73BD6" w:rsidRPr="004F6983" w:rsidTr="00541709">
        <w:tc>
          <w:tcPr>
            <w:tcW w:w="715" w:type="dxa"/>
          </w:tcPr>
          <w:p w:rsidR="00C73BD6" w:rsidRPr="004F6983" w:rsidRDefault="00C73BD6" w:rsidP="00B27618">
            <w:pPr>
              <w:spacing w:line="240" w:lineRule="auto"/>
              <w:rPr>
                <w:rFonts w:cs="Times New Roman"/>
              </w:rPr>
            </w:pPr>
            <w:r w:rsidRPr="004F6983">
              <w:rPr>
                <w:rFonts w:cs="Times New Roman"/>
              </w:rPr>
              <w:t>PLA</w:t>
            </w:r>
          </w:p>
        </w:tc>
        <w:tc>
          <w:tcPr>
            <w:tcW w:w="985" w:type="dxa"/>
          </w:tcPr>
          <w:p w:rsidR="00C73BD6" w:rsidRPr="004F6983" w:rsidRDefault="00C73BD6" w:rsidP="00B27618">
            <w:pPr>
              <w:spacing w:line="240" w:lineRule="auto"/>
              <w:rPr>
                <w:rFonts w:cs="Times New Roman"/>
              </w:rPr>
            </w:pPr>
            <w:r>
              <w:rPr>
                <w:rFonts w:cs="Times New Roman"/>
              </w:rPr>
              <w:t>MWCNT</w:t>
            </w:r>
          </w:p>
        </w:tc>
        <w:tc>
          <w:tcPr>
            <w:tcW w:w="2303" w:type="dxa"/>
          </w:tcPr>
          <w:p w:rsidR="00C73BD6" w:rsidRDefault="00C73BD6" w:rsidP="00B27618">
            <w:pPr>
              <w:spacing w:line="240" w:lineRule="auto"/>
              <w:rPr>
                <w:rFonts w:cs="Times New Roman"/>
              </w:rPr>
            </w:pPr>
            <w:r w:rsidRPr="004F6983">
              <w:rPr>
                <w:rFonts w:cs="Times New Roman"/>
              </w:rPr>
              <w:t>Functionalize F-Electric</w:t>
            </w:r>
          </w:p>
        </w:tc>
        <w:tc>
          <w:tcPr>
            <w:tcW w:w="1865" w:type="dxa"/>
          </w:tcPr>
          <w:p w:rsidR="00C73BD6" w:rsidRDefault="00C73BD6" w:rsidP="00B27618">
            <w:pPr>
              <w:spacing w:line="240" w:lineRule="auto"/>
              <w:rPr>
                <w:rFonts w:cs="Times New Roman"/>
              </w:rPr>
            </w:pPr>
            <w:r>
              <w:rPr>
                <w:rFonts w:cs="Times New Roman"/>
              </w:rPr>
              <w:t>Highly conductive</w:t>
            </w:r>
          </w:p>
        </w:tc>
        <w:tc>
          <w:tcPr>
            <w:tcW w:w="1690" w:type="dxa"/>
          </w:tcPr>
          <w:p w:rsidR="00C73BD6" w:rsidRPr="004F6983" w:rsidRDefault="00C73BD6" w:rsidP="00B27618">
            <w:pPr>
              <w:spacing w:line="240" w:lineRule="auto"/>
              <w:jc w:val="center"/>
              <w:rPr>
                <w:rFonts w:cs="Times New Roman"/>
              </w:rPr>
            </w:pPr>
            <w:r>
              <w:rPr>
                <w:rFonts w:cs="Times New Roman"/>
              </w:rPr>
              <w:t xml:space="preserve">0.112 </w:t>
            </w:r>
            <w:r>
              <w:rPr>
                <w:rFonts w:cstheme="minorHAnsi"/>
              </w:rPr>
              <w:t>±</w:t>
            </w:r>
            <w:r>
              <w:rPr>
                <w:rFonts w:cs="Times New Roman"/>
              </w:rPr>
              <w:t xml:space="preserve"> 0.005</w:t>
            </w:r>
          </w:p>
        </w:tc>
        <w:tc>
          <w:tcPr>
            <w:tcW w:w="1440" w:type="dxa"/>
          </w:tcPr>
          <w:p w:rsidR="00C73BD6" w:rsidRPr="004F6983" w:rsidRDefault="00C73BD6" w:rsidP="00B27618">
            <w:pPr>
              <w:spacing w:line="240" w:lineRule="auto"/>
              <w:jc w:val="center"/>
              <w:rPr>
                <w:rFonts w:cs="Times New Roman"/>
              </w:rPr>
            </w:pPr>
            <w:r>
              <w:rPr>
                <w:rFonts w:cs="Times New Roman"/>
              </w:rPr>
              <w:t xml:space="preserve">6.25 </w:t>
            </w:r>
            <w:r>
              <w:rPr>
                <w:rFonts w:cstheme="minorHAnsi"/>
              </w:rPr>
              <w:t>±</w:t>
            </w:r>
            <w:r>
              <w:rPr>
                <w:rFonts w:cs="Times New Roman"/>
              </w:rPr>
              <w:t xml:space="preserve"> 0.72</w:t>
            </w:r>
          </w:p>
        </w:tc>
        <w:tc>
          <w:tcPr>
            <w:tcW w:w="1274" w:type="dxa"/>
          </w:tcPr>
          <w:p w:rsidR="00C73BD6" w:rsidRPr="004F6983" w:rsidRDefault="00C73BD6" w:rsidP="00B27618">
            <w:pPr>
              <w:spacing w:line="240" w:lineRule="auto"/>
              <w:jc w:val="center"/>
              <w:rPr>
                <w:rFonts w:cs="Times New Roman"/>
              </w:rPr>
            </w:pPr>
            <w:r>
              <w:rPr>
                <w:rFonts w:cs="Times New Roman"/>
              </w:rPr>
              <w:t xml:space="preserve">5.20 </w:t>
            </w:r>
            <w:r>
              <w:rPr>
                <w:rFonts w:cstheme="minorHAnsi"/>
              </w:rPr>
              <w:t>±</w:t>
            </w:r>
            <w:r>
              <w:rPr>
                <w:rFonts w:cs="Times New Roman"/>
              </w:rPr>
              <w:t xml:space="preserve"> 0.83</w:t>
            </w:r>
          </w:p>
        </w:tc>
      </w:tr>
      <w:tr w:rsidR="00C73BD6" w:rsidRPr="004F6983" w:rsidTr="00541709">
        <w:tc>
          <w:tcPr>
            <w:tcW w:w="715" w:type="dxa"/>
          </w:tcPr>
          <w:p w:rsidR="00C73BD6" w:rsidRPr="004F6983" w:rsidRDefault="00C73BD6" w:rsidP="00B27618">
            <w:pPr>
              <w:spacing w:line="240" w:lineRule="auto"/>
              <w:rPr>
                <w:rFonts w:cs="Times New Roman"/>
              </w:rPr>
            </w:pPr>
            <w:r>
              <w:rPr>
                <w:rFonts w:cs="Times New Roman"/>
              </w:rPr>
              <w:t>PLA</w:t>
            </w:r>
          </w:p>
        </w:tc>
        <w:tc>
          <w:tcPr>
            <w:tcW w:w="985" w:type="dxa"/>
          </w:tcPr>
          <w:p w:rsidR="00C73BD6" w:rsidRPr="004F6983" w:rsidRDefault="00C73BD6" w:rsidP="00B27618">
            <w:pPr>
              <w:spacing w:line="240" w:lineRule="auto"/>
              <w:rPr>
                <w:rFonts w:cs="Times New Roman"/>
              </w:rPr>
            </w:pPr>
            <w:r>
              <w:rPr>
                <w:rFonts w:cs="Times New Roman"/>
              </w:rPr>
              <w:t>N/A</w:t>
            </w:r>
          </w:p>
        </w:tc>
        <w:tc>
          <w:tcPr>
            <w:tcW w:w="2303" w:type="dxa"/>
          </w:tcPr>
          <w:p w:rsidR="00C73BD6" w:rsidRDefault="00C73BD6" w:rsidP="00B27618">
            <w:pPr>
              <w:spacing w:line="240" w:lineRule="auto"/>
              <w:rPr>
                <w:rFonts w:cs="Times New Roman"/>
              </w:rPr>
            </w:pPr>
            <w:r>
              <w:rPr>
                <w:rFonts w:cs="Times New Roman"/>
              </w:rPr>
              <w:t>3DXTech</w:t>
            </w:r>
          </w:p>
        </w:tc>
        <w:tc>
          <w:tcPr>
            <w:tcW w:w="1865" w:type="dxa"/>
          </w:tcPr>
          <w:p w:rsidR="00C73BD6" w:rsidRDefault="00C73BD6" w:rsidP="00B27618">
            <w:pPr>
              <w:spacing w:line="240" w:lineRule="auto"/>
              <w:rPr>
                <w:rFonts w:cs="Times New Roman"/>
              </w:rPr>
            </w:pPr>
            <w:r>
              <w:rPr>
                <w:rFonts w:cs="Times New Roman"/>
              </w:rPr>
              <w:t>PLA</w:t>
            </w:r>
          </w:p>
        </w:tc>
        <w:tc>
          <w:tcPr>
            <w:tcW w:w="1690" w:type="dxa"/>
          </w:tcPr>
          <w:p w:rsidR="00C73BD6" w:rsidRPr="004F6983" w:rsidRDefault="00C73BD6" w:rsidP="00B27618">
            <w:pPr>
              <w:spacing w:line="240" w:lineRule="auto"/>
              <w:jc w:val="center"/>
              <w:rPr>
                <w:rFonts w:cs="Times New Roman"/>
              </w:rPr>
            </w:pPr>
            <w:r>
              <w:rPr>
                <w:rFonts w:cs="Times New Roman"/>
              </w:rPr>
              <w:t xml:space="preserve">0.0186 </w:t>
            </w:r>
            <w:r>
              <w:rPr>
                <w:rFonts w:cstheme="minorHAnsi"/>
              </w:rPr>
              <w:t>±</w:t>
            </w:r>
            <w:r>
              <w:rPr>
                <w:rFonts w:cs="Times New Roman"/>
              </w:rPr>
              <w:t xml:space="preserve"> 0.0001</w:t>
            </w:r>
          </w:p>
        </w:tc>
        <w:tc>
          <w:tcPr>
            <w:tcW w:w="1440" w:type="dxa"/>
          </w:tcPr>
          <w:p w:rsidR="00C73BD6" w:rsidRPr="004F6983" w:rsidRDefault="00C73BD6" w:rsidP="00B27618">
            <w:pPr>
              <w:spacing w:line="240" w:lineRule="auto"/>
              <w:jc w:val="center"/>
              <w:rPr>
                <w:rFonts w:cs="Times New Roman"/>
              </w:rPr>
            </w:pPr>
            <w:r>
              <w:rPr>
                <w:rFonts w:cs="Times New Roman"/>
              </w:rPr>
              <w:t xml:space="preserve">1.04 </w:t>
            </w:r>
            <w:r>
              <w:rPr>
                <w:rFonts w:cstheme="minorHAnsi"/>
              </w:rPr>
              <w:t>±</w:t>
            </w:r>
            <w:r>
              <w:rPr>
                <w:rFonts w:cs="Times New Roman"/>
              </w:rPr>
              <w:t xml:space="preserve"> 0.11</w:t>
            </w:r>
          </w:p>
        </w:tc>
        <w:tc>
          <w:tcPr>
            <w:tcW w:w="1274" w:type="dxa"/>
          </w:tcPr>
          <w:p w:rsidR="00C73BD6" w:rsidRPr="004F6983" w:rsidRDefault="00C73BD6" w:rsidP="00B27618">
            <w:pPr>
              <w:spacing w:line="240" w:lineRule="auto"/>
              <w:jc w:val="center"/>
              <w:rPr>
                <w:rFonts w:cs="Times New Roman"/>
              </w:rPr>
            </w:pPr>
            <w:r>
              <w:rPr>
                <w:rFonts w:cs="Times New Roman"/>
              </w:rPr>
              <w:t>N/A</w:t>
            </w:r>
          </w:p>
        </w:tc>
      </w:tr>
      <w:tr w:rsidR="00C73BD6" w:rsidRPr="004F6983" w:rsidTr="00541709">
        <w:tc>
          <w:tcPr>
            <w:tcW w:w="715" w:type="dxa"/>
          </w:tcPr>
          <w:p w:rsidR="00C73BD6" w:rsidRPr="004F6983" w:rsidRDefault="00C73BD6" w:rsidP="00B27618">
            <w:pPr>
              <w:spacing w:line="240" w:lineRule="auto"/>
              <w:rPr>
                <w:rFonts w:cs="Times New Roman"/>
              </w:rPr>
            </w:pPr>
            <w:r>
              <w:rPr>
                <w:rFonts w:cs="Times New Roman"/>
              </w:rPr>
              <w:t>PC</w:t>
            </w:r>
          </w:p>
        </w:tc>
        <w:tc>
          <w:tcPr>
            <w:tcW w:w="985" w:type="dxa"/>
          </w:tcPr>
          <w:p w:rsidR="00C73BD6" w:rsidRDefault="00C73BD6" w:rsidP="00B27618">
            <w:pPr>
              <w:spacing w:line="240" w:lineRule="auto"/>
              <w:rPr>
                <w:rFonts w:cs="Times New Roman"/>
              </w:rPr>
            </w:pPr>
            <w:r>
              <w:rPr>
                <w:rFonts w:cs="Times New Roman"/>
              </w:rPr>
              <w:t>CNT</w:t>
            </w:r>
          </w:p>
        </w:tc>
        <w:tc>
          <w:tcPr>
            <w:tcW w:w="2303" w:type="dxa"/>
          </w:tcPr>
          <w:p w:rsidR="00C73BD6" w:rsidRDefault="00C73BD6" w:rsidP="00B27618">
            <w:pPr>
              <w:spacing w:line="240" w:lineRule="auto"/>
              <w:rPr>
                <w:rFonts w:cs="Times New Roman"/>
              </w:rPr>
            </w:pPr>
            <w:r>
              <w:rPr>
                <w:rFonts w:cs="Times New Roman"/>
              </w:rPr>
              <w:t>3DXTech</w:t>
            </w:r>
          </w:p>
        </w:tc>
        <w:tc>
          <w:tcPr>
            <w:tcW w:w="1865" w:type="dxa"/>
          </w:tcPr>
          <w:p w:rsidR="00C73BD6" w:rsidRDefault="00C73BD6" w:rsidP="00B27618">
            <w:pPr>
              <w:spacing w:line="240" w:lineRule="auto"/>
              <w:rPr>
                <w:rFonts w:cs="Times New Roman"/>
              </w:rPr>
            </w:pPr>
            <w:r>
              <w:rPr>
                <w:rFonts w:cs="Times New Roman"/>
              </w:rPr>
              <w:t>3DXStat</w:t>
            </w:r>
          </w:p>
        </w:tc>
        <w:tc>
          <w:tcPr>
            <w:tcW w:w="1690" w:type="dxa"/>
          </w:tcPr>
          <w:p w:rsidR="00C73BD6" w:rsidRDefault="00C73BD6" w:rsidP="00B27618">
            <w:pPr>
              <w:spacing w:line="240" w:lineRule="auto"/>
              <w:jc w:val="center"/>
              <w:rPr>
                <w:rFonts w:cs="Times New Roman"/>
              </w:rPr>
            </w:pPr>
            <w:r>
              <w:rPr>
                <w:rFonts w:cs="Times New Roman"/>
              </w:rPr>
              <w:t xml:space="preserve">0.03 </w:t>
            </w:r>
            <w:r>
              <w:rPr>
                <w:rFonts w:cstheme="minorHAnsi"/>
              </w:rPr>
              <w:t>±</w:t>
            </w:r>
            <w:r>
              <w:rPr>
                <w:rFonts w:cs="Times New Roman"/>
              </w:rPr>
              <w:t xml:space="preserve"> 0.05</w:t>
            </w:r>
          </w:p>
        </w:tc>
        <w:tc>
          <w:tcPr>
            <w:tcW w:w="1440" w:type="dxa"/>
          </w:tcPr>
          <w:p w:rsidR="00C73BD6" w:rsidRPr="006E60CD" w:rsidRDefault="00C73BD6" w:rsidP="00B27618">
            <w:pPr>
              <w:spacing w:line="240" w:lineRule="auto"/>
              <w:jc w:val="center"/>
              <w:rPr>
                <w:rFonts w:cs="Times New Roman"/>
              </w:rPr>
            </w:pPr>
            <w:r>
              <w:rPr>
                <w:rFonts w:cs="Times New Roman"/>
              </w:rPr>
              <w:t xml:space="preserve">3.68 </w:t>
            </w:r>
            <w:r>
              <w:rPr>
                <w:rFonts w:cstheme="minorHAnsi"/>
              </w:rPr>
              <w:t>±</w:t>
            </w:r>
            <w:r>
              <w:rPr>
                <w:rFonts w:cs="Times New Roman"/>
              </w:rPr>
              <w:t xml:space="preserve"> 6.10</w:t>
            </w:r>
          </w:p>
        </w:tc>
        <w:tc>
          <w:tcPr>
            <w:tcW w:w="1274" w:type="dxa"/>
          </w:tcPr>
          <w:p w:rsidR="00C73BD6" w:rsidRPr="006E60CD" w:rsidRDefault="00C73BD6" w:rsidP="00B27618">
            <w:pPr>
              <w:spacing w:line="240" w:lineRule="auto"/>
              <w:jc w:val="center"/>
              <w:rPr>
                <w:rFonts w:cs="Times New Roman"/>
              </w:rPr>
            </w:pPr>
            <w:r>
              <w:rPr>
                <w:rFonts w:cs="Times New Roman"/>
              </w:rPr>
              <w:t>N/A</w:t>
            </w:r>
          </w:p>
        </w:tc>
      </w:tr>
      <w:tr w:rsidR="00C73BD6" w:rsidRPr="004F6983" w:rsidTr="00541709">
        <w:tc>
          <w:tcPr>
            <w:tcW w:w="715" w:type="dxa"/>
            <w:tcBorders>
              <w:bottom w:val="single" w:sz="4" w:space="0" w:color="auto"/>
            </w:tcBorders>
          </w:tcPr>
          <w:p w:rsidR="00C73BD6" w:rsidRPr="004F6983" w:rsidRDefault="00C73BD6" w:rsidP="00B27618">
            <w:pPr>
              <w:spacing w:line="240" w:lineRule="auto"/>
              <w:rPr>
                <w:rFonts w:cs="Times New Roman"/>
              </w:rPr>
            </w:pPr>
            <w:r>
              <w:rPr>
                <w:rFonts w:cs="Times New Roman"/>
              </w:rPr>
              <w:t>PC</w:t>
            </w:r>
          </w:p>
        </w:tc>
        <w:tc>
          <w:tcPr>
            <w:tcW w:w="985" w:type="dxa"/>
            <w:tcBorders>
              <w:bottom w:val="single" w:sz="4" w:space="0" w:color="auto"/>
            </w:tcBorders>
          </w:tcPr>
          <w:p w:rsidR="00C73BD6" w:rsidRDefault="00C73BD6" w:rsidP="00B27618">
            <w:pPr>
              <w:spacing w:line="240" w:lineRule="auto"/>
              <w:rPr>
                <w:rFonts w:cs="Times New Roman"/>
              </w:rPr>
            </w:pPr>
            <w:r>
              <w:rPr>
                <w:rFonts w:cs="Times New Roman"/>
              </w:rPr>
              <w:t>N/A</w:t>
            </w:r>
          </w:p>
        </w:tc>
        <w:tc>
          <w:tcPr>
            <w:tcW w:w="2303" w:type="dxa"/>
            <w:tcBorders>
              <w:bottom w:val="single" w:sz="4" w:space="0" w:color="auto"/>
            </w:tcBorders>
          </w:tcPr>
          <w:p w:rsidR="00C73BD6" w:rsidRDefault="00C73BD6" w:rsidP="00B27618">
            <w:pPr>
              <w:spacing w:line="240" w:lineRule="auto"/>
              <w:rPr>
                <w:rFonts w:cs="Times New Roman"/>
              </w:rPr>
            </w:pPr>
            <w:r>
              <w:rPr>
                <w:rFonts w:cs="Times New Roman"/>
              </w:rPr>
              <w:t>Gizmo Dorks</w:t>
            </w:r>
          </w:p>
        </w:tc>
        <w:tc>
          <w:tcPr>
            <w:tcW w:w="1865" w:type="dxa"/>
            <w:tcBorders>
              <w:bottom w:val="single" w:sz="4" w:space="0" w:color="auto"/>
            </w:tcBorders>
          </w:tcPr>
          <w:p w:rsidR="00C73BD6" w:rsidRDefault="00C73BD6" w:rsidP="00B27618">
            <w:pPr>
              <w:spacing w:line="240" w:lineRule="auto"/>
              <w:rPr>
                <w:rFonts w:cs="Times New Roman"/>
              </w:rPr>
            </w:pPr>
            <w:r>
              <w:rPr>
                <w:rFonts w:cs="Times New Roman"/>
              </w:rPr>
              <w:t>PC</w:t>
            </w:r>
          </w:p>
        </w:tc>
        <w:tc>
          <w:tcPr>
            <w:tcW w:w="1690" w:type="dxa"/>
            <w:tcBorders>
              <w:bottom w:val="single" w:sz="4" w:space="0" w:color="auto"/>
            </w:tcBorders>
          </w:tcPr>
          <w:p w:rsidR="00C73BD6" w:rsidRDefault="00C73BD6" w:rsidP="00B27618">
            <w:pPr>
              <w:spacing w:line="240" w:lineRule="auto"/>
              <w:jc w:val="center"/>
              <w:rPr>
                <w:rFonts w:cs="Times New Roman"/>
              </w:rPr>
            </w:pPr>
            <w:r>
              <w:rPr>
                <w:rFonts w:cs="Times New Roman"/>
              </w:rPr>
              <w:t xml:space="preserve">0.05 </w:t>
            </w:r>
            <w:r>
              <w:rPr>
                <w:rFonts w:cstheme="minorHAnsi"/>
              </w:rPr>
              <w:t>±</w:t>
            </w:r>
            <w:r>
              <w:rPr>
                <w:rFonts w:cs="Times New Roman"/>
              </w:rPr>
              <w:t xml:space="preserve"> 0.06</w:t>
            </w:r>
          </w:p>
        </w:tc>
        <w:tc>
          <w:tcPr>
            <w:tcW w:w="1440" w:type="dxa"/>
            <w:tcBorders>
              <w:bottom w:val="single" w:sz="4" w:space="0" w:color="auto"/>
            </w:tcBorders>
          </w:tcPr>
          <w:p w:rsidR="00C73BD6" w:rsidRPr="006E60CD" w:rsidRDefault="00C73BD6" w:rsidP="00B27618">
            <w:pPr>
              <w:spacing w:line="240" w:lineRule="auto"/>
              <w:jc w:val="center"/>
              <w:rPr>
                <w:rFonts w:cs="Times New Roman"/>
              </w:rPr>
            </w:pPr>
            <w:r>
              <w:rPr>
                <w:rFonts w:cs="Times New Roman"/>
              </w:rPr>
              <w:t xml:space="preserve">2.23 </w:t>
            </w:r>
            <w:r>
              <w:rPr>
                <w:rFonts w:cstheme="minorHAnsi"/>
              </w:rPr>
              <w:t>±</w:t>
            </w:r>
            <w:r>
              <w:rPr>
                <w:rFonts w:cs="Times New Roman"/>
              </w:rPr>
              <w:t xml:space="preserve"> 4.89</w:t>
            </w:r>
          </w:p>
        </w:tc>
        <w:tc>
          <w:tcPr>
            <w:tcW w:w="1274" w:type="dxa"/>
            <w:tcBorders>
              <w:bottom w:val="single" w:sz="4" w:space="0" w:color="auto"/>
            </w:tcBorders>
          </w:tcPr>
          <w:p w:rsidR="00C73BD6" w:rsidRPr="006E60CD" w:rsidRDefault="00C73BD6" w:rsidP="00B27618">
            <w:pPr>
              <w:spacing w:line="240" w:lineRule="auto"/>
              <w:jc w:val="center"/>
              <w:rPr>
                <w:rFonts w:cs="Times New Roman"/>
              </w:rPr>
            </w:pPr>
            <w:r>
              <w:rPr>
                <w:rFonts w:cs="Times New Roman"/>
              </w:rPr>
              <w:t>1.5</w:t>
            </w:r>
            <w:r w:rsidRPr="009920B8">
              <w:rPr>
                <w:rFonts w:cs="Times New Roman"/>
                <w:vertAlign w:val="superscript"/>
              </w:rPr>
              <w:t>e</w:t>
            </w:r>
          </w:p>
        </w:tc>
      </w:tr>
    </w:tbl>
    <w:p w:rsidR="00C73BD6" w:rsidRDefault="00C73BD6" w:rsidP="00541709">
      <w:pPr>
        <w:spacing w:after="0"/>
      </w:pPr>
      <w:r w:rsidRPr="009F68F1">
        <w:rPr>
          <w:vertAlign w:val="superscript"/>
        </w:rPr>
        <w:t>a</w:t>
      </w:r>
      <w:r>
        <w:t xml:space="preserve"> ABS = acrylonitrile butadiene styrene; PLA = poly lactic acid; PC = polycarbonate</w:t>
      </w:r>
    </w:p>
    <w:p w:rsidR="00C73BD6" w:rsidRDefault="00C73BD6" w:rsidP="00541709">
      <w:pPr>
        <w:spacing w:after="0"/>
      </w:pPr>
      <w:r w:rsidRPr="009F68F1">
        <w:rPr>
          <w:vertAlign w:val="superscript"/>
        </w:rPr>
        <w:t>b</w:t>
      </w:r>
      <w:r>
        <w:t xml:space="preserve"> Mean (n </w:t>
      </w:r>
      <w:r>
        <w:rPr>
          <w:rFonts w:cstheme="minorHAnsi"/>
        </w:rPr>
        <w:t>≥</w:t>
      </w:r>
      <w:r>
        <w:t xml:space="preserve"> 3) elemental to total carbon ratio (EC/TC)</w:t>
      </w:r>
    </w:p>
    <w:p w:rsidR="00C73BD6" w:rsidRDefault="00C73BD6" w:rsidP="00541709">
      <w:pPr>
        <w:spacing w:after="0"/>
      </w:pPr>
      <w:r w:rsidRPr="009920B8">
        <w:rPr>
          <w:vertAlign w:val="superscript"/>
        </w:rPr>
        <w:t>c</w:t>
      </w:r>
      <w:r>
        <w:t xml:space="preserve"> Mean EC content of filament.  Estimates for ABS and PLA materials are based on mean (n </w:t>
      </w:r>
      <w:r>
        <w:rPr>
          <w:rFonts w:cstheme="minorHAnsi"/>
        </w:rPr>
        <w:t>≥</w:t>
      </w:r>
      <w:r>
        <w:t xml:space="preserve"> 3) EC/TC and TC/base polymer mass fractions.  Estimates for PC based on pyrolysis correction.  See main text for details.</w:t>
      </w:r>
    </w:p>
    <w:p w:rsidR="00C73BD6" w:rsidRDefault="00C73BD6" w:rsidP="00541709">
      <w:pPr>
        <w:spacing w:after="0"/>
      </w:pPr>
      <w:r w:rsidRPr="009920B8">
        <w:rPr>
          <w:vertAlign w:val="superscript"/>
        </w:rPr>
        <w:t>d</w:t>
      </w:r>
      <w:r>
        <w:t xml:space="preserve"> Composite results corrected for char residue from respective polymer matrix</w:t>
      </w:r>
    </w:p>
    <w:p w:rsidR="00C73BD6" w:rsidRDefault="00C73BD6" w:rsidP="00541709">
      <w:pPr>
        <w:spacing w:after="0"/>
      </w:pPr>
      <w:r w:rsidRPr="009920B8">
        <w:rPr>
          <w:vertAlign w:val="superscript"/>
        </w:rPr>
        <w:t>e</w:t>
      </w:r>
      <w:r>
        <w:t xml:space="preserve"> Estimate based on pyrolysis correction.  See supporting text for details.</w:t>
      </w:r>
    </w:p>
    <w:p w:rsidR="00C73BD6" w:rsidRDefault="00C73BD6" w:rsidP="00541709">
      <w:pPr>
        <w:spacing w:after="0"/>
      </w:pPr>
      <w:r>
        <w:t>N/A = Not applicable</w:t>
      </w:r>
    </w:p>
    <w:p w:rsidR="00C73BD6" w:rsidRDefault="00C73BD6" w:rsidP="00C73BD6">
      <w:pPr>
        <w:pStyle w:val="EndNoteBibliography"/>
        <w:ind w:left="720" w:hanging="720"/>
      </w:pPr>
    </w:p>
    <w:p w:rsidR="00C73BD6" w:rsidRDefault="00C73BD6">
      <w:pPr>
        <w:rPr>
          <w:rFonts w:ascii="Times New Roman" w:hAnsi="Times New Roman" w:cs="Times New Roman"/>
          <w:b/>
        </w:rPr>
      </w:pPr>
      <w:r>
        <w:rPr>
          <w:rFonts w:ascii="Times New Roman" w:hAnsi="Times New Roman" w:cs="Times New Roman"/>
          <w:b/>
        </w:rPr>
        <w:br w:type="page"/>
      </w:r>
    </w:p>
    <w:p w:rsidR="00C73BD6" w:rsidRPr="00341C0F" w:rsidRDefault="00C73BD6" w:rsidP="00C73BD6">
      <w:pPr>
        <w:pStyle w:val="EndNoteBibliography"/>
        <w:ind w:left="720" w:hanging="720"/>
        <w:rPr>
          <w:i/>
          <w:iCs/>
        </w:rPr>
      </w:pPr>
      <w:r w:rsidRPr="00541709">
        <w:rPr>
          <w:b/>
        </w:rPr>
        <w:t>Table S2</w:t>
      </w:r>
      <w:r w:rsidRPr="00341C0F">
        <w:t xml:space="preserve">. Oxidation temperatures and residual ash results for thermoplastic filaments, determined by thermogravimetric analysis. </w:t>
      </w:r>
    </w:p>
    <w:tbl>
      <w:tblPr>
        <w:tblW w:w="11823" w:type="dxa"/>
        <w:tblLook w:val="04A0" w:firstRow="1" w:lastRow="0" w:firstColumn="1" w:lastColumn="0" w:noHBand="0" w:noVBand="1"/>
      </w:tblPr>
      <w:tblGrid>
        <w:gridCol w:w="810"/>
        <w:gridCol w:w="1085"/>
        <w:gridCol w:w="2278"/>
        <w:gridCol w:w="1918"/>
        <w:gridCol w:w="1232"/>
        <w:gridCol w:w="810"/>
        <w:gridCol w:w="1286"/>
        <w:gridCol w:w="1144"/>
        <w:gridCol w:w="1260"/>
      </w:tblGrid>
      <w:tr w:rsidR="00C73BD6" w:rsidRPr="00341C0F" w:rsidTr="00C73BD6">
        <w:trPr>
          <w:trHeight w:val="782"/>
        </w:trPr>
        <w:tc>
          <w:tcPr>
            <w:tcW w:w="810" w:type="dxa"/>
            <w:tcBorders>
              <w:top w:val="single" w:sz="4" w:space="0" w:color="auto"/>
              <w:left w:val="nil"/>
              <w:bottom w:val="single" w:sz="4" w:space="0" w:color="auto"/>
              <w:right w:val="nil"/>
            </w:tcBorders>
            <w:shd w:val="clear" w:color="auto" w:fill="auto"/>
            <w:vAlign w:val="center"/>
            <w:hideMark/>
          </w:tcPr>
          <w:p w:rsidR="00C73BD6" w:rsidRPr="00341C0F" w:rsidRDefault="00C73BD6" w:rsidP="00C73BD6">
            <w:pPr>
              <w:pStyle w:val="EndNoteBibliography"/>
              <w:spacing w:after="0"/>
              <w:ind w:left="720" w:hanging="720"/>
            </w:pPr>
            <w:r w:rsidRPr="00341C0F">
              <w:t>Type</w:t>
            </w:r>
            <w:r w:rsidRPr="00341C0F">
              <w:rPr>
                <w:vertAlign w:val="superscript"/>
              </w:rPr>
              <w:t>a</w:t>
            </w:r>
          </w:p>
        </w:tc>
        <w:tc>
          <w:tcPr>
            <w:tcW w:w="1085" w:type="dxa"/>
            <w:tcBorders>
              <w:top w:val="single" w:sz="4" w:space="0" w:color="auto"/>
              <w:left w:val="nil"/>
              <w:bottom w:val="single" w:sz="4" w:space="0" w:color="auto"/>
              <w:right w:val="nil"/>
            </w:tcBorders>
            <w:shd w:val="clear" w:color="auto" w:fill="auto"/>
            <w:vAlign w:val="center"/>
            <w:hideMark/>
          </w:tcPr>
          <w:p w:rsidR="00C73BD6" w:rsidRPr="00341C0F" w:rsidRDefault="00C73BD6" w:rsidP="00C73BD6">
            <w:pPr>
              <w:pStyle w:val="EndNoteBibliography"/>
              <w:spacing w:after="0"/>
              <w:ind w:left="720" w:hanging="720"/>
            </w:pPr>
            <w:r w:rsidRPr="00341C0F">
              <w:t>Filler</w:t>
            </w:r>
          </w:p>
        </w:tc>
        <w:tc>
          <w:tcPr>
            <w:tcW w:w="2278" w:type="dxa"/>
            <w:tcBorders>
              <w:top w:val="single" w:sz="4" w:space="0" w:color="auto"/>
              <w:left w:val="nil"/>
              <w:bottom w:val="single" w:sz="4" w:space="0" w:color="auto"/>
              <w:right w:val="nil"/>
            </w:tcBorders>
            <w:shd w:val="clear" w:color="auto" w:fill="auto"/>
            <w:vAlign w:val="center"/>
            <w:hideMark/>
          </w:tcPr>
          <w:p w:rsidR="00C73BD6" w:rsidRPr="00341C0F" w:rsidRDefault="00C73BD6" w:rsidP="00C73BD6">
            <w:pPr>
              <w:pStyle w:val="EndNoteBibliography"/>
              <w:spacing w:after="0"/>
              <w:ind w:left="720" w:hanging="720"/>
            </w:pPr>
            <w:r w:rsidRPr="00341C0F">
              <w:t>Manufacturer</w:t>
            </w:r>
          </w:p>
        </w:tc>
        <w:tc>
          <w:tcPr>
            <w:tcW w:w="1918" w:type="dxa"/>
            <w:tcBorders>
              <w:top w:val="single" w:sz="4" w:space="0" w:color="auto"/>
              <w:left w:val="nil"/>
              <w:bottom w:val="single" w:sz="4" w:space="0" w:color="auto"/>
              <w:right w:val="nil"/>
            </w:tcBorders>
            <w:shd w:val="clear" w:color="auto" w:fill="auto"/>
            <w:vAlign w:val="center"/>
            <w:hideMark/>
          </w:tcPr>
          <w:p w:rsidR="00C73BD6" w:rsidRPr="00341C0F" w:rsidRDefault="00C73BD6" w:rsidP="00C73BD6">
            <w:pPr>
              <w:pStyle w:val="EndNoteBibliography"/>
              <w:spacing w:after="0"/>
              <w:ind w:left="720" w:hanging="720"/>
            </w:pPr>
            <w:r w:rsidRPr="00341C0F">
              <w:t>Product</w:t>
            </w:r>
          </w:p>
        </w:tc>
        <w:tc>
          <w:tcPr>
            <w:tcW w:w="0" w:type="auto"/>
            <w:tcBorders>
              <w:top w:val="single" w:sz="4" w:space="0" w:color="auto"/>
              <w:left w:val="nil"/>
              <w:bottom w:val="single" w:sz="4" w:space="0" w:color="auto"/>
              <w:right w:val="nil"/>
            </w:tcBorders>
            <w:shd w:val="clear" w:color="auto" w:fill="auto"/>
            <w:vAlign w:val="center"/>
            <w:hideMark/>
          </w:tcPr>
          <w:p w:rsidR="00C73BD6" w:rsidRPr="00341C0F" w:rsidRDefault="00C73BD6" w:rsidP="00C73BD6">
            <w:pPr>
              <w:pStyle w:val="EndNoteBibliography"/>
              <w:spacing w:after="0"/>
              <w:ind w:left="-45"/>
              <w:jc w:val="both"/>
            </w:pPr>
            <w:r w:rsidRPr="00341C0F">
              <w:t>Oxidation onset</w:t>
            </w:r>
            <w:r w:rsidRPr="00341C0F">
              <w:rPr>
                <w:vertAlign w:val="superscript"/>
              </w:rPr>
              <w:t>b</w:t>
            </w:r>
            <w:r w:rsidRPr="00341C0F">
              <w:t>, °C</w:t>
            </w:r>
          </w:p>
        </w:tc>
        <w:tc>
          <w:tcPr>
            <w:tcW w:w="810" w:type="dxa"/>
            <w:tcBorders>
              <w:top w:val="single" w:sz="4" w:space="0" w:color="auto"/>
              <w:left w:val="nil"/>
              <w:bottom w:val="single" w:sz="4" w:space="0" w:color="auto"/>
              <w:right w:val="nil"/>
            </w:tcBorders>
            <w:shd w:val="clear" w:color="auto" w:fill="auto"/>
            <w:noWrap/>
            <w:vAlign w:val="center"/>
            <w:hideMark/>
          </w:tcPr>
          <w:p w:rsidR="00C73BD6" w:rsidRPr="00341C0F" w:rsidRDefault="00C73BD6" w:rsidP="00C73BD6">
            <w:pPr>
              <w:pStyle w:val="EndNoteBibliography"/>
              <w:spacing w:after="0"/>
              <w:ind w:left="720" w:hanging="720"/>
            </w:pPr>
            <w:r w:rsidRPr="00341C0F">
              <w:t>RPD</w:t>
            </w:r>
          </w:p>
        </w:tc>
        <w:tc>
          <w:tcPr>
            <w:tcW w:w="1286" w:type="dxa"/>
            <w:tcBorders>
              <w:top w:val="single" w:sz="4" w:space="0" w:color="auto"/>
              <w:left w:val="nil"/>
              <w:bottom w:val="single" w:sz="4" w:space="0" w:color="auto"/>
              <w:right w:val="nil"/>
            </w:tcBorders>
            <w:shd w:val="clear" w:color="auto" w:fill="auto"/>
            <w:vAlign w:val="center"/>
            <w:hideMark/>
          </w:tcPr>
          <w:p w:rsidR="00C73BD6" w:rsidRPr="00341C0F" w:rsidRDefault="00C73BD6" w:rsidP="00C73BD6">
            <w:pPr>
              <w:pStyle w:val="EndNoteBibliography"/>
              <w:spacing w:after="0"/>
              <w:ind w:left="-90"/>
              <w:jc w:val="center"/>
            </w:pPr>
            <w:r w:rsidRPr="00341C0F">
              <w:t>Sample weight, mg</w:t>
            </w:r>
          </w:p>
        </w:tc>
        <w:tc>
          <w:tcPr>
            <w:tcW w:w="1144" w:type="dxa"/>
            <w:tcBorders>
              <w:top w:val="single" w:sz="4" w:space="0" w:color="auto"/>
              <w:left w:val="nil"/>
              <w:bottom w:val="single" w:sz="4" w:space="0" w:color="auto"/>
              <w:right w:val="nil"/>
            </w:tcBorders>
            <w:shd w:val="clear" w:color="auto" w:fill="auto"/>
            <w:vAlign w:val="center"/>
            <w:hideMark/>
          </w:tcPr>
          <w:p w:rsidR="00C73BD6" w:rsidRPr="00341C0F" w:rsidRDefault="00C73BD6" w:rsidP="00C73BD6">
            <w:pPr>
              <w:pStyle w:val="EndNoteBibliography"/>
              <w:spacing w:after="0"/>
              <w:ind w:left="-45"/>
              <w:jc w:val="center"/>
            </w:pPr>
            <w:r w:rsidRPr="00341C0F">
              <w:t>Residual ash, mg</w:t>
            </w:r>
          </w:p>
        </w:tc>
        <w:tc>
          <w:tcPr>
            <w:tcW w:w="1260" w:type="dxa"/>
            <w:tcBorders>
              <w:top w:val="single" w:sz="4" w:space="0" w:color="auto"/>
              <w:left w:val="nil"/>
              <w:bottom w:val="single" w:sz="4" w:space="0" w:color="auto"/>
              <w:right w:val="nil"/>
            </w:tcBorders>
            <w:shd w:val="clear" w:color="auto" w:fill="auto"/>
            <w:vAlign w:val="center"/>
            <w:hideMark/>
          </w:tcPr>
          <w:p w:rsidR="00C73BD6" w:rsidRPr="00341C0F" w:rsidRDefault="00C73BD6" w:rsidP="00C73BD6">
            <w:pPr>
              <w:pStyle w:val="EndNoteBibliography"/>
              <w:spacing w:after="0"/>
              <w:ind w:left="-75"/>
              <w:jc w:val="center"/>
            </w:pPr>
            <w:r w:rsidRPr="00341C0F">
              <w:t>Residual ash, %</w:t>
            </w:r>
          </w:p>
        </w:tc>
      </w:tr>
      <w:tr w:rsidR="00C73BD6" w:rsidRPr="00341C0F" w:rsidTr="00C73BD6">
        <w:trPr>
          <w:trHeight w:val="300"/>
        </w:trPr>
        <w:tc>
          <w:tcPr>
            <w:tcW w:w="810"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ABS</w:t>
            </w:r>
          </w:p>
        </w:tc>
        <w:tc>
          <w:tcPr>
            <w:tcW w:w="1085"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MWCNT</w:t>
            </w:r>
          </w:p>
        </w:tc>
        <w:tc>
          <w:tcPr>
            <w:tcW w:w="2278"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pPr>
            <w:r w:rsidRPr="00341C0F">
              <w:t>3DXTech</w:t>
            </w:r>
          </w:p>
        </w:tc>
        <w:tc>
          <w:tcPr>
            <w:tcW w:w="1918"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3DXStat</w:t>
            </w:r>
          </w:p>
        </w:tc>
        <w:tc>
          <w:tcPr>
            <w:tcW w:w="1232"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pPr>
            <w:r w:rsidRPr="00341C0F">
              <w:t>329</w:t>
            </w:r>
          </w:p>
        </w:tc>
        <w:tc>
          <w:tcPr>
            <w:tcW w:w="810"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pPr>
            <w:r w:rsidRPr="00341C0F">
              <w:t>0.04</w:t>
            </w:r>
          </w:p>
        </w:tc>
        <w:tc>
          <w:tcPr>
            <w:tcW w:w="1286"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jc w:val="center"/>
            </w:pPr>
            <w:r w:rsidRPr="00341C0F">
              <w:t>9.044</w:t>
            </w:r>
          </w:p>
        </w:tc>
        <w:tc>
          <w:tcPr>
            <w:tcW w:w="1144"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jc w:val="center"/>
            </w:pPr>
            <w:r w:rsidRPr="00341C0F">
              <w:t>0.078</w:t>
            </w:r>
          </w:p>
        </w:tc>
        <w:tc>
          <w:tcPr>
            <w:tcW w:w="1260" w:type="dxa"/>
            <w:tcBorders>
              <w:top w:val="nil"/>
              <w:left w:val="nil"/>
              <w:bottom w:val="nil"/>
              <w:right w:val="nil"/>
            </w:tcBorders>
            <w:shd w:val="clear" w:color="auto" w:fill="auto"/>
            <w:noWrap/>
            <w:vAlign w:val="bottom"/>
            <w:hideMark/>
          </w:tcPr>
          <w:p w:rsidR="00C73BD6" w:rsidRPr="00341C0F" w:rsidRDefault="00C73BD6" w:rsidP="00C73BD6">
            <w:pPr>
              <w:pStyle w:val="EndNoteBibliography"/>
              <w:ind w:left="720" w:hanging="720"/>
              <w:jc w:val="center"/>
            </w:pPr>
            <w:r w:rsidRPr="00341C0F">
              <w:t>0.86</w:t>
            </w:r>
          </w:p>
        </w:tc>
      </w:tr>
      <w:tr w:rsidR="00C73BD6" w:rsidRPr="00341C0F" w:rsidTr="00C73BD6">
        <w:trPr>
          <w:trHeight w:val="300"/>
        </w:trPr>
        <w:tc>
          <w:tcPr>
            <w:tcW w:w="810"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ABS</w:t>
            </w:r>
          </w:p>
        </w:tc>
        <w:tc>
          <w:tcPr>
            <w:tcW w:w="1085"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N/A</w:t>
            </w:r>
          </w:p>
        </w:tc>
        <w:tc>
          <w:tcPr>
            <w:tcW w:w="2278"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pPr>
            <w:r w:rsidRPr="00341C0F">
              <w:t xml:space="preserve">3DX Tech </w:t>
            </w:r>
          </w:p>
        </w:tc>
        <w:tc>
          <w:tcPr>
            <w:tcW w:w="1918"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ABS</w:t>
            </w:r>
          </w:p>
        </w:tc>
        <w:tc>
          <w:tcPr>
            <w:tcW w:w="1232"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pPr>
            <w:r w:rsidRPr="00341C0F">
              <w:t>333</w:t>
            </w:r>
          </w:p>
        </w:tc>
        <w:tc>
          <w:tcPr>
            <w:tcW w:w="810"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pPr>
            <w:r w:rsidRPr="00341C0F">
              <w:t>0.79</w:t>
            </w:r>
          </w:p>
        </w:tc>
        <w:tc>
          <w:tcPr>
            <w:tcW w:w="1286"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jc w:val="center"/>
            </w:pPr>
            <w:r w:rsidRPr="00341C0F">
              <w:t>8.588</w:t>
            </w:r>
          </w:p>
        </w:tc>
        <w:tc>
          <w:tcPr>
            <w:tcW w:w="1144"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jc w:val="center"/>
            </w:pPr>
            <w:r w:rsidRPr="00341C0F">
              <w:t>0.018</w:t>
            </w:r>
          </w:p>
        </w:tc>
        <w:tc>
          <w:tcPr>
            <w:tcW w:w="1260" w:type="dxa"/>
            <w:tcBorders>
              <w:top w:val="nil"/>
              <w:left w:val="nil"/>
              <w:bottom w:val="nil"/>
              <w:right w:val="nil"/>
            </w:tcBorders>
            <w:shd w:val="clear" w:color="auto" w:fill="auto"/>
            <w:noWrap/>
            <w:vAlign w:val="bottom"/>
            <w:hideMark/>
          </w:tcPr>
          <w:p w:rsidR="00C73BD6" w:rsidRPr="00341C0F" w:rsidRDefault="00C73BD6" w:rsidP="00C73BD6">
            <w:pPr>
              <w:pStyle w:val="EndNoteBibliography"/>
              <w:ind w:left="720" w:hanging="720"/>
              <w:jc w:val="center"/>
            </w:pPr>
            <w:r w:rsidRPr="00341C0F">
              <w:t>0.21</w:t>
            </w:r>
          </w:p>
        </w:tc>
      </w:tr>
      <w:tr w:rsidR="00C73BD6" w:rsidRPr="00341C0F" w:rsidTr="00C73BD6">
        <w:trPr>
          <w:trHeight w:val="300"/>
        </w:trPr>
        <w:tc>
          <w:tcPr>
            <w:tcW w:w="810"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PLA</w:t>
            </w:r>
          </w:p>
        </w:tc>
        <w:tc>
          <w:tcPr>
            <w:tcW w:w="1085"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MWCNT</w:t>
            </w:r>
          </w:p>
        </w:tc>
        <w:tc>
          <w:tcPr>
            <w:tcW w:w="2278"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pPr>
            <w:r w:rsidRPr="00341C0F">
              <w:t xml:space="preserve">Functionalize F-Electric </w:t>
            </w:r>
          </w:p>
        </w:tc>
        <w:tc>
          <w:tcPr>
            <w:tcW w:w="1918"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Highly conductive</w:t>
            </w:r>
          </w:p>
        </w:tc>
        <w:tc>
          <w:tcPr>
            <w:tcW w:w="1232"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pPr>
            <w:r w:rsidRPr="00341C0F">
              <w:t>314</w:t>
            </w:r>
          </w:p>
        </w:tc>
        <w:tc>
          <w:tcPr>
            <w:tcW w:w="810"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pPr>
            <w:r w:rsidRPr="00341C0F">
              <w:t>1.41</w:t>
            </w:r>
          </w:p>
        </w:tc>
        <w:tc>
          <w:tcPr>
            <w:tcW w:w="1286"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jc w:val="center"/>
            </w:pPr>
            <w:r w:rsidRPr="00341C0F">
              <w:t>9.871</w:t>
            </w:r>
          </w:p>
        </w:tc>
        <w:tc>
          <w:tcPr>
            <w:tcW w:w="1144"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jc w:val="center"/>
            </w:pPr>
            <w:r w:rsidRPr="00341C0F">
              <w:t>0.105</w:t>
            </w:r>
          </w:p>
        </w:tc>
        <w:tc>
          <w:tcPr>
            <w:tcW w:w="1260" w:type="dxa"/>
            <w:tcBorders>
              <w:top w:val="nil"/>
              <w:left w:val="nil"/>
              <w:bottom w:val="nil"/>
              <w:right w:val="nil"/>
            </w:tcBorders>
            <w:shd w:val="clear" w:color="auto" w:fill="auto"/>
            <w:noWrap/>
            <w:vAlign w:val="bottom"/>
            <w:hideMark/>
          </w:tcPr>
          <w:p w:rsidR="00C73BD6" w:rsidRPr="00341C0F" w:rsidRDefault="00C73BD6" w:rsidP="00C73BD6">
            <w:pPr>
              <w:pStyle w:val="EndNoteBibliography"/>
              <w:ind w:left="720" w:hanging="720"/>
              <w:jc w:val="center"/>
            </w:pPr>
            <w:r w:rsidRPr="00341C0F">
              <w:t>1.07</w:t>
            </w:r>
          </w:p>
        </w:tc>
      </w:tr>
      <w:tr w:rsidR="00C73BD6" w:rsidRPr="00341C0F" w:rsidTr="00C73BD6">
        <w:trPr>
          <w:trHeight w:val="300"/>
        </w:trPr>
        <w:tc>
          <w:tcPr>
            <w:tcW w:w="810"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PLA</w:t>
            </w:r>
          </w:p>
        </w:tc>
        <w:tc>
          <w:tcPr>
            <w:tcW w:w="1085"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N/A</w:t>
            </w:r>
          </w:p>
        </w:tc>
        <w:tc>
          <w:tcPr>
            <w:tcW w:w="2278" w:type="dxa"/>
            <w:tcBorders>
              <w:top w:val="nil"/>
              <w:left w:val="nil"/>
              <w:bottom w:val="nil"/>
              <w:right w:val="nil"/>
            </w:tcBorders>
            <w:shd w:val="clear" w:color="auto" w:fill="auto"/>
            <w:noWrap/>
            <w:vAlign w:val="bottom"/>
            <w:hideMark/>
          </w:tcPr>
          <w:p w:rsidR="00C73BD6" w:rsidRPr="00341C0F" w:rsidRDefault="00C73BD6" w:rsidP="00C73BD6">
            <w:pPr>
              <w:pStyle w:val="EndNoteBibliography"/>
              <w:ind w:left="720" w:hanging="720"/>
            </w:pPr>
            <w:r w:rsidRPr="00341C0F">
              <w:t xml:space="preserve">3DX Tech </w:t>
            </w:r>
          </w:p>
        </w:tc>
        <w:tc>
          <w:tcPr>
            <w:tcW w:w="1918"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PLA</w:t>
            </w:r>
          </w:p>
        </w:tc>
        <w:tc>
          <w:tcPr>
            <w:tcW w:w="1232"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pPr>
            <w:r w:rsidRPr="00341C0F">
              <w:t>314</w:t>
            </w:r>
          </w:p>
        </w:tc>
        <w:tc>
          <w:tcPr>
            <w:tcW w:w="810"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pPr>
            <w:r w:rsidRPr="00341C0F">
              <w:t>1.54</w:t>
            </w:r>
          </w:p>
        </w:tc>
        <w:tc>
          <w:tcPr>
            <w:tcW w:w="1286" w:type="dxa"/>
            <w:tcBorders>
              <w:top w:val="nil"/>
              <w:left w:val="nil"/>
              <w:bottom w:val="nil"/>
              <w:right w:val="nil"/>
            </w:tcBorders>
            <w:shd w:val="clear" w:color="auto" w:fill="auto"/>
            <w:noWrap/>
            <w:vAlign w:val="bottom"/>
            <w:hideMark/>
          </w:tcPr>
          <w:p w:rsidR="00C73BD6" w:rsidRPr="00341C0F" w:rsidRDefault="00C73BD6" w:rsidP="00C73BD6">
            <w:pPr>
              <w:pStyle w:val="EndNoteBibliography"/>
              <w:ind w:left="720" w:hanging="720"/>
              <w:jc w:val="center"/>
            </w:pPr>
            <w:r w:rsidRPr="00341C0F">
              <w:t>15.041</w:t>
            </w:r>
          </w:p>
        </w:tc>
        <w:tc>
          <w:tcPr>
            <w:tcW w:w="1144" w:type="dxa"/>
            <w:tcBorders>
              <w:top w:val="nil"/>
              <w:left w:val="nil"/>
              <w:bottom w:val="nil"/>
              <w:right w:val="nil"/>
            </w:tcBorders>
            <w:shd w:val="clear" w:color="auto" w:fill="auto"/>
            <w:noWrap/>
            <w:vAlign w:val="bottom"/>
            <w:hideMark/>
          </w:tcPr>
          <w:p w:rsidR="00C73BD6" w:rsidRPr="00341C0F" w:rsidRDefault="00C73BD6" w:rsidP="00C73BD6">
            <w:pPr>
              <w:pStyle w:val="EndNoteBibliography"/>
              <w:ind w:left="720" w:hanging="720"/>
              <w:jc w:val="center"/>
            </w:pPr>
            <w:r w:rsidRPr="00341C0F">
              <w:t>0.048</w:t>
            </w:r>
          </w:p>
        </w:tc>
        <w:tc>
          <w:tcPr>
            <w:tcW w:w="1260" w:type="dxa"/>
            <w:tcBorders>
              <w:top w:val="nil"/>
              <w:left w:val="nil"/>
              <w:bottom w:val="nil"/>
              <w:right w:val="nil"/>
            </w:tcBorders>
            <w:shd w:val="clear" w:color="auto" w:fill="auto"/>
            <w:noWrap/>
            <w:vAlign w:val="bottom"/>
            <w:hideMark/>
          </w:tcPr>
          <w:p w:rsidR="00C73BD6" w:rsidRPr="00341C0F" w:rsidRDefault="00C73BD6" w:rsidP="00C73BD6">
            <w:pPr>
              <w:pStyle w:val="EndNoteBibliography"/>
              <w:ind w:left="720" w:hanging="720"/>
              <w:jc w:val="center"/>
            </w:pPr>
            <w:r w:rsidRPr="00341C0F">
              <w:t>0.32</w:t>
            </w:r>
          </w:p>
        </w:tc>
      </w:tr>
      <w:tr w:rsidR="00C73BD6" w:rsidRPr="00341C0F" w:rsidTr="00C73BD6">
        <w:trPr>
          <w:trHeight w:val="300"/>
        </w:trPr>
        <w:tc>
          <w:tcPr>
            <w:tcW w:w="810"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PC</w:t>
            </w:r>
          </w:p>
        </w:tc>
        <w:tc>
          <w:tcPr>
            <w:tcW w:w="1085"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CNT</w:t>
            </w:r>
          </w:p>
        </w:tc>
        <w:tc>
          <w:tcPr>
            <w:tcW w:w="2278" w:type="dxa"/>
            <w:tcBorders>
              <w:top w:val="nil"/>
              <w:left w:val="nil"/>
              <w:bottom w:val="nil"/>
              <w:right w:val="nil"/>
            </w:tcBorders>
            <w:shd w:val="clear" w:color="auto" w:fill="auto"/>
            <w:noWrap/>
            <w:vAlign w:val="bottom"/>
            <w:hideMark/>
          </w:tcPr>
          <w:p w:rsidR="00C73BD6" w:rsidRPr="00341C0F" w:rsidRDefault="00C73BD6" w:rsidP="00C73BD6">
            <w:pPr>
              <w:pStyle w:val="EndNoteBibliography"/>
              <w:ind w:left="720" w:hanging="720"/>
            </w:pPr>
            <w:r w:rsidRPr="00341C0F">
              <w:t xml:space="preserve">3DX Tech </w:t>
            </w:r>
          </w:p>
        </w:tc>
        <w:tc>
          <w:tcPr>
            <w:tcW w:w="1918" w:type="dxa"/>
            <w:tcBorders>
              <w:top w:val="nil"/>
              <w:left w:val="nil"/>
              <w:bottom w:val="nil"/>
              <w:right w:val="nil"/>
            </w:tcBorders>
            <w:shd w:val="clear" w:color="auto" w:fill="auto"/>
            <w:vAlign w:val="center"/>
            <w:hideMark/>
          </w:tcPr>
          <w:p w:rsidR="00C73BD6" w:rsidRPr="00341C0F" w:rsidRDefault="00C73BD6" w:rsidP="00C73BD6">
            <w:pPr>
              <w:pStyle w:val="EndNoteBibliography"/>
              <w:ind w:left="720" w:hanging="720"/>
            </w:pPr>
            <w:r w:rsidRPr="00341C0F">
              <w:t>3DXStat</w:t>
            </w:r>
          </w:p>
        </w:tc>
        <w:tc>
          <w:tcPr>
            <w:tcW w:w="1232"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pPr>
            <w:r w:rsidRPr="00341C0F">
              <w:t>474</w:t>
            </w:r>
          </w:p>
        </w:tc>
        <w:tc>
          <w:tcPr>
            <w:tcW w:w="810" w:type="dxa"/>
            <w:tcBorders>
              <w:top w:val="nil"/>
              <w:left w:val="nil"/>
              <w:bottom w:val="nil"/>
              <w:right w:val="nil"/>
            </w:tcBorders>
            <w:shd w:val="clear" w:color="auto" w:fill="auto"/>
            <w:noWrap/>
            <w:vAlign w:val="center"/>
            <w:hideMark/>
          </w:tcPr>
          <w:p w:rsidR="00C73BD6" w:rsidRPr="00341C0F" w:rsidRDefault="00C73BD6" w:rsidP="00C73BD6">
            <w:pPr>
              <w:pStyle w:val="EndNoteBibliography"/>
              <w:ind w:left="720" w:hanging="720"/>
            </w:pPr>
            <w:r w:rsidRPr="00341C0F">
              <w:t>0.74</w:t>
            </w:r>
          </w:p>
        </w:tc>
        <w:tc>
          <w:tcPr>
            <w:tcW w:w="1286" w:type="dxa"/>
            <w:tcBorders>
              <w:top w:val="nil"/>
              <w:left w:val="nil"/>
              <w:bottom w:val="nil"/>
              <w:right w:val="nil"/>
            </w:tcBorders>
            <w:shd w:val="clear" w:color="auto" w:fill="auto"/>
            <w:noWrap/>
            <w:vAlign w:val="bottom"/>
            <w:hideMark/>
          </w:tcPr>
          <w:p w:rsidR="00C73BD6" w:rsidRPr="00341C0F" w:rsidRDefault="00C73BD6" w:rsidP="00C73BD6">
            <w:pPr>
              <w:pStyle w:val="EndNoteBibliography"/>
              <w:ind w:left="720" w:hanging="720"/>
              <w:jc w:val="center"/>
            </w:pPr>
            <w:r w:rsidRPr="00341C0F">
              <w:t>20.945</w:t>
            </w:r>
          </w:p>
        </w:tc>
        <w:tc>
          <w:tcPr>
            <w:tcW w:w="1144" w:type="dxa"/>
            <w:tcBorders>
              <w:top w:val="nil"/>
              <w:left w:val="nil"/>
              <w:bottom w:val="nil"/>
              <w:right w:val="nil"/>
            </w:tcBorders>
            <w:shd w:val="clear" w:color="auto" w:fill="auto"/>
            <w:noWrap/>
            <w:vAlign w:val="bottom"/>
            <w:hideMark/>
          </w:tcPr>
          <w:p w:rsidR="00C73BD6" w:rsidRPr="00341C0F" w:rsidRDefault="00C73BD6" w:rsidP="00C73BD6">
            <w:pPr>
              <w:pStyle w:val="EndNoteBibliography"/>
              <w:ind w:left="720" w:hanging="720"/>
              <w:jc w:val="center"/>
            </w:pPr>
            <w:r w:rsidRPr="00341C0F">
              <w:t>0.061</w:t>
            </w:r>
          </w:p>
        </w:tc>
        <w:tc>
          <w:tcPr>
            <w:tcW w:w="1260" w:type="dxa"/>
            <w:tcBorders>
              <w:top w:val="nil"/>
              <w:left w:val="nil"/>
              <w:bottom w:val="nil"/>
              <w:right w:val="nil"/>
            </w:tcBorders>
            <w:shd w:val="clear" w:color="auto" w:fill="auto"/>
            <w:noWrap/>
            <w:vAlign w:val="bottom"/>
            <w:hideMark/>
          </w:tcPr>
          <w:p w:rsidR="00C73BD6" w:rsidRPr="00341C0F" w:rsidRDefault="00C73BD6" w:rsidP="00C73BD6">
            <w:pPr>
              <w:pStyle w:val="EndNoteBibliography"/>
              <w:ind w:left="720" w:hanging="720"/>
              <w:jc w:val="center"/>
            </w:pPr>
            <w:r w:rsidRPr="00341C0F">
              <w:t>0.29</w:t>
            </w:r>
          </w:p>
        </w:tc>
      </w:tr>
      <w:tr w:rsidR="00C73BD6" w:rsidRPr="00341C0F" w:rsidTr="00C73BD6">
        <w:trPr>
          <w:trHeight w:val="300"/>
        </w:trPr>
        <w:tc>
          <w:tcPr>
            <w:tcW w:w="810" w:type="dxa"/>
            <w:tcBorders>
              <w:top w:val="nil"/>
              <w:left w:val="nil"/>
              <w:bottom w:val="single" w:sz="4" w:space="0" w:color="auto"/>
              <w:right w:val="nil"/>
            </w:tcBorders>
            <w:shd w:val="clear" w:color="auto" w:fill="auto"/>
            <w:vAlign w:val="center"/>
            <w:hideMark/>
          </w:tcPr>
          <w:p w:rsidR="00C73BD6" w:rsidRPr="00341C0F" w:rsidRDefault="00C73BD6" w:rsidP="00C73BD6">
            <w:pPr>
              <w:pStyle w:val="EndNoteBibliography"/>
              <w:ind w:left="720" w:hanging="720"/>
            </w:pPr>
            <w:r w:rsidRPr="00341C0F">
              <w:t>PC</w:t>
            </w:r>
          </w:p>
        </w:tc>
        <w:tc>
          <w:tcPr>
            <w:tcW w:w="1085" w:type="dxa"/>
            <w:tcBorders>
              <w:top w:val="nil"/>
              <w:left w:val="nil"/>
              <w:bottom w:val="single" w:sz="4" w:space="0" w:color="auto"/>
              <w:right w:val="nil"/>
            </w:tcBorders>
            <w:shd w:val="clear" w:color="auto" w:fill="auto"/>
            <w:vAlign w:val="center"/>
            <w:hideMark/>
          </w:tcPr>
          <w:p w:rsidR="00C73BD6" w:rsidRPr="00341C0F" w:rsidRDefault="00C73BD6" w:rsidP="00C73BD6">
            <w:pPr>
              <w:pStyle w:val="EndNoteBibliography"/>
              <w:ind w:left="720" w:hanging="720"/>
            </w:pPr>
            <w:r w:rsidRPr="00341C0F">
              <w:t>N/A</w:t>
            </w:r>
          </w:p>
        </w:tc>
        <w:tc>
          <w:tcPr>
            <w:tcW w:w="2278" w:type="dxa"/>
            <w:tcBorders>
              <w:top w:val="nil"/>
              <w:left w:val="nil"/>
              <w:bottom w:val="single" w:sz="4" w:space="0" w:color="auto"/>
              <w:right w:val="nil"/>
            </w:tcBorders>
            <w:shd w:val="clear" w:color="auto" w:fill="auto"/>
            <w:noWrap/>
            <w:vAlign w:val="center"/>
            <w:hideMark/>
          </w:tcPr>
          <w:p w:rsidR="00C73BD6" w:rsidRPr="00341C0F" w:rsidRDefault="00C73BD6" w:rsidP="00C73BD6">
            <w:pPr>
              <w:pStyle w:val="EndNoteBibliography"/>
              <w:ind w:left="720" w:hanging="720"/>
            </w:pPr>
            <w:r w:rsidRPr="00341C0F">
              <w:t xml:space="preserve">Gizmo Dorks </w:t>
            </w:r>
          </w:p>
        </w:tc>
        <w:tc>
          <w:tcPr>
            <w:tcW w:w="1918" w:type="dxa"/>
            <w:tcBorders>
              <w:top w:val="nil"/>
              <w:left w:val="nil"/>
              <w:bottom w:val="single" w:sz="4" w:space="0" w:color="auto"/>
              <w:right w:val="nil"/>
            </w:tcBorders>
            <w:shd w:val="clear" w:color="auto" w:fill="auto"/>
            <w:vAlign w:val="center"/>
            <w:hideMark/>
          </w:tcPr>
          <w:p w:rsidR="00C73BD6" w:rsidRPr="00341C0F" w:rsidRDefault="00C73BD6" w:rsidP="00C73BD6">
            <w:pPr>
              <w:pStyle w:val="EndNoteBibliography"/>
              <w:ind w:left="720" w:hanging="720"/>
            </w:pPr>
            <w:r w:rsidRPr="00341C0F">
              <w:t>PC</w:t>
            </w:r>
          </w:p>
        </w:tc>
        <w:tc>
          <w:tcPr>
            <w:tcW w:w="1232" w:type="dxa"/>
            <w:tcBorders>
              <w:top w:val="nil"/>
              <w:left w:val="nil"/>
              <w:bottom w:val="single" w:sz="4" w:space="0" w:color="auto"/>
              <w:right w:val="nil"/>
            </w:tcBorders>
            <w:shd w:val="clear" w:color="auto" w:fill="auto"/>
            <w:noWrap/>
            <w:vAlign w:val="center"/>
            <w:hideMark/>
          </w:tcPr>
          <w:p w:rsidR="00C73BD6" w:rsidRPr="00341C0F" w:rsidRDefault="00C73BD6" w:rsidP="00C73BD6">
            <w:pPr>
              <w:pStyle w:val="EndNoteBibliography"/>
              <w:ind w:left="720" w:hanging="720"/>
            </w:pPr>
            <w:r w:rsidRPr="00341C0F">
              <w:t>434</w:t>
            </w:r>
          </w:p>
        </w:tc>
        <w:tc>
          <w:tcPr>
            <w:tcW w:w="810" w:type="dxa"/>
            <w:tcBorders>
              <w:top w:val="nil"/>
              <w:left w:val="nil"/>
              <w:bottom w:val="single" w:sz="4" w:space="0" w:color="auto"/>
              <w:right w:val="nil"/>
            </w:tcBorders>
            <w:shd w:val="clear" w:color="auto" w:fill="auto"/>
            <w:noWrap/>
            <w:vAlign w:val="center"/>
            <w:hideMark/>
          </w:tcPr>
          <w:p w:rsidR="00C73BD6" w:rsidRPr="00341C0F" w:rsidRDefault="00C73BD6" w:rsidP="00C73BD6">
            <w:pPr>
              <w:pStyle w:val="EndNoteBibliography"/>
              <w:ind w:left="720" w:hanging="720"/>
            </w:pPr>
            <w:r w:rsidRPr="00341C0F">
              <w:t>0.46</w:t>
            </w:r>
          </w:p>
        </w:tc>
        <w:tc>
          <w:tcPr>
            <w:tcW w:w="1286" w:type="dxa"/>
            <w:tcBorders>
              <w:top w:val="nil"/>
              <w:left w:val="nil"/>
              <w:bottom w:val="single" w:sz="4" w:space="0" w:color="auto"/>
              <w:right w:val="nil"/>
            </w:tcBorders>
            <w:shd w:val="clear" w:color="auto" w:fill="auto"/>
            <w:noWrap/>
            <w:vAlign w:val="center"/>
            <w:hideMark/>
          </w:tcPr>
          <w:p w:rsidR="00C73BD6" w:rsidRPr="00341C0F" w:rsidRDefault="00C73BD6" w:rsidP="00C73BD6">
            <w:pPr>
              <w:pStyle w:val="EndNoteBibliography"/>
              <w:ind w:left="720" w:hanging="720"/>
              <w:jc w:val="center"/>
            </w:pPr>
            <w:r w:rsidRPr="00341C0F">
              <w:t>5.138</w:t>
            </w:r>
          </w:p>
        </w:tc>
        <w:tc>
          <w:tcPr>
            <w:tcW w:w="1144" w:type="dxa"/>
            <w:tcBorders>
              <w:top w:val="nil"/>
              <w:left w:val="nil"/>
              <w:bottom w:val="single" w:sz="4" w:space="0" w:color="auto"/>
              <w:right w:val="nil"/>
            </w:tcBorders>
            <w:shd w:val="clear" w:color="auto" w:fill="auto"/>
            <w:noWrap/>
            <w:vAlign w:val="center"/>
            <w:hideMark/>
          </w:tcPr>
          <w:p w:rsidR="00C73BD6" w:rsidRPr="00341C0F" w:rsidRDefault="00C73BD6" w:rsidP="00C73BD6">
            <w:pPr>
              <w:pStyle w:val="EndNoteBibliography"/>
              <w:ind w:left="720" w:hanging="720"/>
              <w:jc w:val="center"/>
            </w:pPr>
            <w:r w:rsidRPr="00341C0F">
              <w:t>0.003</w:t>
            </w:r>
          </w:p>
        </w:tc>
        <w:tc>
          <w:tcPr>
            <w:tcW w:w="1260" w:type="dxa"/>
            <w:tcBorders>
              <w:top w:val="nil"/>
              <w:left w:val="nil"/>
              <w:bottom w:val="single" w:sz="4" w:space="0" w:color="auto"/>
              <w:right w:val="nil"/>
            </w:tcBorders>
            <w:shd w:val="clear" w:color="auto" w:fill="auto"/>
            <w:noWrap/>
            <w:vAlign w:val="bottom"/>
            <w:hideMark/>
          </w:tcPr>
          <w:p w:rsidR="00C73BD6" w:rsidRPr="00341C0F" w:rsidRDefault="00C73BD6" w:rsidP="00C73BD6">
            <w:pPr>
              <w:pStyle w:val="EndNoteBibliography"/>
              <w:ind w:left="720" w:hanging="720"/>
              <w:jc w:val="center"/>
            </w:pPr>
            <w:r w:rsidRPr="00341C0F">
              <w:t>0.06</w:t>
            </w:r>
          </w:p>
        </w:tc>
      </w:tr>
    </w:tbl>
    <w:p w:rsidR="00C73BD6" w:rsidRPr="00341C0F" w:rsidRDefault="00C73BD6" w:rsidP="00C73BD6">
      <w:pPr>
        <w:pStyle w:val="EndNoteBibliography"/>
        <w:ind w:left="720" w:hanging="720"/>
      </w:pPr>
      <w:r w:rsidRPr="00341C0F">
        <w:rPr>
          <w:vertAlign w:val="superscript"/>
        </w:rPr>
        <w:t>a</w:t>
      </w:r>
      <w:r w:rsidRPr="00341C0F">
        <w:t xml:space="preserve"> ABS = acrylonitrile butadiene styrene; PLA = poly lactic acid; PC = polycarbonate</w:t>
      </w:r>
    </w:p>
    <w:p w:rsidR="00C73BD6" w:rsidRDefault="00C73BD6" w:rsidP="00C73BD6">
      <w:pPr>
        <w:pStyle w:val="EndNoteBibliography"/>
        <w:ind w:left="720" w:hanging="720"/>
        <w:sectPr w:rsidR="00C73BD6" w:rsidSect="00C73BD6">
          <w:pgSz w:w="15840" w:h="12240" w:orient="landscape" w:code="1"/>
          <w:pgMar w:top="1440" w:right="1440" w:bottom="1440" w:left="1440" w:header="720" w:footer="720" w:gutter="0"/>
          <w:cols w:space="720"/>
          <w:docGrid w:linePitch="360"/>
        </w:sectPr>
      </w:pPr>
      <w:r w:rsidRPr="00341C0F">
        <w:rPr>
          <w:vertAlign w:val="superscript"/>
        </w:rPr>
        <w:t>b</w:t>
      </w:r>
      <w:r w:rsidRPr="00341C0F">
        <w:t xml:space="preserve"> Average of duplicate analyses.</w:t>
      </w:r>
    </w:p>
    <w:p w:rsidR="00CC6B2C" w:rsidRDefault="00F365CE" w:rsidP="00427AAC">
      <w:pPr>
        <w:rPr>
          <w:rFonts w:ascii="Times New Roman" w:hAnsi="Times New Roman" w:cs="Times New Roman"/>
        </w:rPr>
      </w:pPr>
      <w:r w:rsidRPr="001972A7">
        <w:rPr>
          <w:rFonts w:ascii="Times New Roman" w:hAnsi="Times New Roman" w:cs="Times New Roman"/>
          <w:b/>
        </w:rPr>
        <w:t xml:space="preserve">Table </w:t>
      </w:r>
      <w:r w:rsidR="00C73BD6" w:rsidRPr="001972A7">
        <w:rPr>
          <w:rFonts w:ascii="Times New Roman" w:hAnsi="Times New Roman" w:cs="Times New Roman"/>
          <w:b/>
        </w:rPr>
        <w:t>S</w:t>
      </w:r>
      <w:r w:rsidR="00C73BD6">
        <w:rPr>
          <w:rFonts w:ascii="Times New Roman" w:hAnsi="Times New Roman" w:cs="Times New Roman"/>
          <w:b/>
        </w:rPr>
        <w:t>3</w:t>
      </w:r>
      <w:r w:rsidRPr="001972A7">
        <w:rPr>
          <w:rFonts w:ascii="Times New Roman" w:hAnsi="Times New Roman" w:cs="Times New Roman"/>
        </w:rPr>
        <w:t xml:space="preserve">. </w:t>
      </w:r>
      <w:r w:rsidR="00673C0D">
        <w:rPr>
          <w:rFonts w:ascii="Times New Roman" w:hAnsi="Times New Roman" w:cs="Times New Roman"/>
        </w:rPr>
        <w:t>Peak number concentrations, e</w:t>
      </w:r>
      <w:r w:rsidRPr="001972A7">
        <w:rPr>
          <w:rFonts w:ascii="Times New Roman" w:hAnsi="Times New Roman" w:cs="Times New Roman"/>
        </w:rPr>
        <w:t>mission rates</w:t>
      </w:r>
      <w:r w:rsidR="00673C0D">
        <w:rPr>
          <w:rFonts w:ascii="Times New Roman" w:hAnsi="Times New Roman" w:cs="Times New Roman"/>
        </w:rPr>
        <w:t>,</w:t>
      </w:r>
      <w:r w:rsidR="00FE66B8" w:rsidRPr="001972A7">
        <w:rPr>
          <w:rFonts w:ascii="Times New Roman" w:hAnsi="Times New Roman" w:cs="Times New Roman"/>
        </w:rPr>
        <w:t xml:space="preserve"> </w:t>
      </w:r>
      <w:r w:rsidRPr="001972A7">
        <w:rPr>
          <w:rFonts w:ascii="Times New Roman" w:hAnsi="Times New Roman" w:cs="Times New Roman"/>
        </w:rPr>
        <w:t xml:space="preserve">and </w:t>
      </w:r>
      <w:r w:rsidR="00673C0D">
        <w:rPr>
          <w:rFonts w:ascii="Times New Roman" w:hAnsi="Times New Roman" w:cs="Times New Roman"/>
        </w:rPr>
        <w:t xml:space="preserve">emission </w:t>
      </w:r>
      <w:r w:rsidRPr="001972A7">
        <w:rPr>
          <w:rFonts w:ascii="Times New Roman" w:hAnsi="Times New Roman" w:cs="Times New Roman"/>
        </w:rPr>
        <w:t xml:space="preserve">yields for </w:t>
      </w:r>
      <w:r w:rsidR="00673C0D" w:rsidRPr="001972A7">
        <w:rPr>
          <w:rFonts w:ascii="Times New Roman" w:hAnsi="Times New Roman" w:cs="Times New Roman"/>
        </w:rPr>
        <w:t xml:space="preserve">acrylonitrile butadiene styrene </w:t>
      </w:r>
      <w:r w:rsidR="00871943">
        <w:rPr>
          <w:rFonts w:ascii="Times New Roman" w:hAnsi="Times New Roman" w:cs="Times New Roman"/>
        </w:rPr>
        <w:t xml:space="preserve">(ABS) </w:t>
      </w:r>
      <w:r w:rsidRPr="001972A7">
        <w:rPr>
          <w:rFonts w:ascii="Times New Roman" w:hAnsi="Times New Roman" w:cs="Times New Roman"/>
        </w:rPr>
        <w:t xml:space="preserve">polymer filaments with and without carbon nanotube additives </w:t>
      </w:r>
      <w:r w:rsidR="00427AAC" w:rsidRPr="001972A7">
        <w:rPr>
          <w:rFonts w:ascii="Times New Roman" w:hAnsi="Times New Roman" w:cs="Times New Roman"/>
        </w:rPr>
        <w:t>(P-Trak</w:t>
      </w:r>
      <w:r w:rsidR="00673C0D">
        <w:rPr>
          <w:rFonts w:ascii="Times New Roman" w:hAnsi="Times New Roman" w:cs="Times New Roman"/>
        </w:rPr>
        <w:t xml:space="preserve"> data</w:t>
      </w:r>
      <w:r w:rsidR="00427AAC" w:rsidRPr="001972A7">
        <w:rPr>
          <w:rFonts w:ascii="Times New Roman" w:hAnsi="Times New Roman" w:cs="Times New Roman"/>
        </w:rPr>
        <w:t>)</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350"/>
        <w:gridCol w:w="1890"/>
        <w:gridCol w:w="270"/>
        <w:gridCol w:w="1440"/>
        <w:gridCol w:w="1350"/>
        <w:gridCol w:w="1890"/>
      </w:tblGrid>
      <w:tr w:rsidR="00B336DF" w:rsidRPr="001972A7" w:rsidTr="00DC2F00">
        <w:tc>
          <w:tcPr>
            <w:tcW w:w="4680" w:type="dxa"/>
            <w:gridSpan w:val="3"/>
            <w:tcBorders>
              <w:top w:val="single" w:sz="4" w:space="0" w:color="auto"/>
              <w:bottom w:val="single" w:sz="4" w:space="0" w:color="auto"/>
            </w:tcBorders>
          </w:tcPr>
          <w:p w:rsidR="00B336DF" w:rsidRPr="001972A7" w:rsidRDefault="00B336DF" w:rsidP="00DC2F00">
            <w:pPr>
              <w:jc w:val="center"/>
              <w:rPr>
                <w:rFonts w:ascii="Times New Roman" w:hAnsi="Times New Roman" w:cs="Times New Roman"/>
              </w:rPr>
            </w:pPr>
            <w:r w:rsidRPr="001972A7">
              <w:rPr>
                <w:rFonts w:ascii="Times New Roman" w:hAnsi="Times New Roman" w:cs="Times New Roman"/>
              </w:rPr>
              <w:t>ABS</w:t>
            </w:r>
            <w:r w:rsidRPr="001972A7">
              <w:rPr>
                <w:rFonts w:ascii="Times New Roman" w:hAnsi="Times New Roman" w:cs="Times New Roman"/>
                <w:vertAlign w:val="subscript"/>
              </w:rPr>
              <w:t>CNT</w:t>
            </w:r>
          </w:p>
        </w:tc>
        <w:tc>
          <w:tcPr>
            <w:tcW w:w="270" w:type="dxa"/>
            <w:tcBorders>
              <w:top w:val="single" w:sz="4" w:space="0" w:color="auto"/>
            </w:tcBorders>
          </w:tcPr>
          <w:p w:rsidR="00B336DF" w:rsidRPr="001972A7" w:rsidRDefault="00B336DF" w:rsidP="00DC2F00">
            <w:pPr>
              <w:jc w:val="center"/>
              <w:rPr>
                <w:rFonts w:ascii="Times New Roman" w:hAnsi="Times New Roman" w:cs="Times New Roman"/>
              </w:rPr>
            </w:pPr>
          </w:p>
        </w:tc>
        <w:tc>
          <w:tcPr>
            <w:tcW w:w="4680" w:type="dxa"/>
            <w:gridSpan w:val="3"/>
            <w:tcBorders>
              <w:top w:val="single" w:sz="4" w:space="0" w:color="auto"/>
              <w:bottom w:val="single" w:sz="4" w:space="0" w:color="auto"/>
            </w:tcBorders>
          </w:tcPr>
          <w:p w:rsidR="00B336DF" w:rsidRPr="001972A7" w:rsidRDefault="00B336DF" w:rsidP="00DC2F00">
            <w:pPr>
              <w:jc w:val="center"/>
              <w:rPr>
                <w:rFonts w:ascii="Times New Roman" w:hAnsi="Times New Roman" w:cs="Times New Roman"/>
              </w:rPr>
            </w:pPr>
            <w:r w:rsidRPr="001972A7">
              <w:rPr>
                <w:rFonts w:ascii="Times New Roman" w:hAnsi="Times New Roman" w:cs="Times New Roman"/>
              </w:rPr>
              <w:t>ABS</w:t>
            </w:r>
          </w:p>
        </w:tc>
      </w:tr>
      <w:tr w:rsidR="00B336DF" w:rsidRPr="001972A7" w:rsidTr="00DC2F00">
        <w:tc>
          <w:tcPr>
            <w:tcW w:w="1440" w:type="dxa"/>
            <w:tcBorders>
              <w:top w:val="single" w:sz="4" w:space="0" w:color="auto"/>
              <w:bottom w:val="single" w:sz="4" w:space="0" w:color="auto"/>
            </w:tcBorders>
          </w:tcPr>
          <w:p w:rsidR="00B336DF" w:rsidRPr="00673C0D" w:rsidRDefault="00B336DF" w:rsidP="00DC2F00">
            <w:pPr>
              <w:jc w:val="center"/>
              <w:rPr>
                <w:rFonts w:ascii="Times New Roman" w:hAnsi="Times New Roman" w:cs="Times New Roman"/>
              </w:rPr>
            </w:pPr>
            <w:r>
              <w:rPr>
                <w:rFonts w:ascii="Times New Roman" w:hAnsi="Times New Roman" w:cs="Times New Roman"/>
              </w:rPr>
              <w:t>N</w:t>
            </w:r>
            <w:r w:rsidRPr="00BE2CDA">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350" w:type="dxa"/>
            <w:tcBorders>
              <w:top w:val="single" w:sz="4" w:space="0" w:color="auto"/>
              <w:bottom w:val="single" w:sz="4" w:space="0" w:color="auto"/>
            </w:tcBorders>
          </w:tcPr>
          <w:p w:rsidR="00B336DF" w:rsidRPr="001972A7" w:rsidRDefault="00B336DF" w:rsidP="00DC2F00">
            <w:pPr>
              <w:jc w:val="center"/>
              <w:rPr>
                <w:rFonts w:ascii="Times New Roman" w:hAnsi="Times New Roman" w:cs="Times New Roman"/>
              </w:rPr>
            </w:pPr>
            <w:r w:rsidRPr="001972A7">
              <w:rPr>
                <w:rFonts w:ascii="Times New Roman" w:hAnsi="Times New Roman" w:cs="Times New Roman"/>
              </w:rPr>
              <w:t>Rate (#/min)</w:t>
            </w:r>
          </w:p>
        </w:tc>
        <w:tc>
          <w:tcPr>
            <w:tcW w:w="1890" w:type="dxa"/>
            <w:tcBorders>
              <w:top w:val="single" w:sz="4" w:space="0" w:color="auto"/>
              <w:bottom w:val="single" w:sz="4" w:space="0" w:color="auto"/>
            </w:tcBorders>
          </w:tcPr>
          <w:p w:rsidR="00B336DF" w:rsidRPr="001972A7" w:rsidRDefault="00B336DF" w:rsidP="00DC2F00">
            <w:pPr>
              <w:jc w:val="center"/>
              <w:rPr>
                <w:rFonts w:ascii="Times New Roman" w:hAnsi="Times New Roman" w:cs="Times New Roman"/>
              </w:rPr>
            </w:pPr>
            <w:r w:rsidRPr="001972A7">
              <w:rPr>
                <w:rFonts w:ascii="Times New Roman" w:hAnsi="Times New Roman" w:cs="Times New Roman"/>
              </w:rPr>
              <w:t>Yield (#/g printed)</w:t>
            </w:r>
          </w:p>
        </w:tc>
        <w:tc>
          <w:tcPr>
            <w:tcW w:w="270" w:type="dxa"/>
            <w:tcBorders>
              <w:bottom w:val="single" w:sz="4" w:space="0" w:color="auto"/>
            </w:tcBorders>
          </w:tcPr>
          <w:p w:rsidR="00B336DF" w:rsidRPr="001972A7" w:rsidRDefault="00B336DF" w:rsidP="00DC2F00">
            <w:pPr>
              <w:jc w:val="center"/>
              <w:rPr>
                <w:rFonts w:ascii="Times New Roman" w:hAnsi="Times New Roman" w:cs="Times New Roman"/>
              </w:rPr>
            </w:pPr>
          </w:p>
        </w:tc>
        <w:tc>
          <w:tcPr>
            <w:tcW w:w="1440" w:type="dxa"/>
            <w:tcBorders>
              <w:top w:val="single" w:sz="4" w:space="0" w:color="auto"/>
              <w:bottom w:val="single" w:sz="4" w:space="0" w:color="auto"/>
            </w:tcBorders>
          </w:tcPr>
          <w:p w:rsidR="00B336DF" w:rsidRPr="001972A7" w:rsidRDefault="00B336DF" w:rsidP="00DC2F00">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350" w:type="dxa"/>
            <w:tcBorders>
              <w:top w:val="single" w:sz="4" w:space="0" w:color="auto"/>
              <w:bottom w:val="single" w:sz="4" w:space="0" w:color="auto"/>
            </w:tcBorders>
          </w:tcPr>
          <w:p w:rsidR="00B336DF" w:rsidRPr="001972A7" w:rsidRDefault="00B336DF" w:rsidP="00DC2F00">
            <w:pPr>
              <w:jc w:val="center"/>
              <w:rPr>
                <w:rFonts w:ascii="Times New Roman" w:hAnsi="Times New Roman" w:cs="Times New Roman"/>
              </w:rPr>
            </w:pPr>
            <w:r w:rsidRPr="001972A7">
              <w:rPr>
                <w:rFonts w:ascii="Times New Roman" w:hAnsi="Times New Roman" w:cs="Times New Roman"/>
              </w:rPr>
              <w:t>Rate (#/min)</w:t>
            </w:r>
          </w:p>
        </w:tc>
        <w:tc>
          <w:tcPr>
            <w:tcW w:w="1890" w:type="dxa"/>
            <w:tcBorders>
              <w:top w:val="single" w:sz="4" w:space="0" w:color="auto"/>
              <w:bottom w:val="single" w:sz="4" w:space="0" w:color="auto"/>
            </w:tcBorders>
          </w:tcPr>
          <w:p w:rsidR="00B336DF" w:rsidRPr="001972A7" w:rsidRDefault="00B336DF" w:rsidP="00DC2F00">
            <w:pPr>
              <w:jc w:val="center"/>
              <w:rPr>
                <w:rFonts w:ascii="Times New Roman" w:hAnsi="Times New Roman" w:cs="Times New Roman"/>
              </w:rPr>
            </w:pPr>
            <w:r w:rsidRPr="001972A7">
              <w:rPr>
                <w:rFonts w:ascii="Times New Roman" w:hAnsi="Times New Roman" w:cs="Times New Roman"/>
              </w:rPr>
              <w:t>Yield (#/g printed)</w:t>
            </w:r>
          </w:p>
        </w:tc>
      </w:tr>
      <w:tr w:rsidR="00B336DF" w:rsidRPr="001972A7" w:rsidTr="00DC2F00">
        <w:trPr>
          <w:trHeight w:val="509"/>
        </w:trPr>
        <w:tc>
          <w:tcPr>
            <w:tcW w:w="1440" w:type="dxa"/>
            <w:tcBorders>
              <w:top w:val="single" w:sz="4" w:space="0" w:color="auto"/>
            </w:tcBorders>
          </w:tcPr>
          <w:p w:rsidR="00B336DF" w:rsidRPr="001972A7" w:rsidRDefault="00B336DF" w:rsidP="00B63AA5">
            <w:pPr>
              <w:jc w:val="center"/>
              <w:rPr>
                <w:rFonts w:ascii="Times New Roman" w:hAnsi="Times New Roman" w:cs="Times New Roman"/>
              </w:rPr>
            </w:pPr>
            <w:r>
              <w:rPr>
                <w:rFonts w:ascii="Times New Roman" w:hAnsi="Times New Roman" w:cs="Times New Roman"/>
              </w:rPr>
              <w:t>6.0 x 10</w:t>
            </w:r>
            <w:r>
              <w:rPr>
                <w:rFonts w:ascii="Times New Roman" w:hAnsi="Times New Roman" w:cs="Times New Roman"/>
                <w:vertAlign w:val="superscript"/>
              </w:rPr>
              <w:t>4</w:t>
            </w:r>
          </w:p>
        </w:tc>
        <w:tc>
          <w:tcPr>
            <w:tcW w:w="1350" w:type="dxa"/>
            <w:tcBorders>
              <w:top w:val="single" w:sz="4" w:space="0" w:color="auto"/>
            </w:tcBorders>
          </w:tcPr>
          <w:p w:rsidR="00B336DF" w:rsidRPr="001972A7" w:rsidRDefault="00DC2F00" w:rsidP="00DC2F00">
            <w:pPr>
              <w:jc w:val="center"/>
              <w:rPr>
                <w:rFonts w:ascii="Times New Roman" w:hAnsi="Times New Roman" w:cs="Times New Roman"/>
              </w:rPr>
            </w:pPr>
            <w:r>
              <w:rPr>
                <w:rFonts w:ascii="Times New Roman" w:hAnsi="Times New Roman" w:cs="Times New Roman"/>
              </w:rPr>
              <w:t>8.0</w:t>
            </w:r>
            <w:r w:rsidR="00B336DF" w:rsidRPr="001972A7">
              <w:rPr>
                <w:rFonts w:ascii="Times New Roman" w:hAnsi="Times New Roman" w:cs="Times New Roman"/>
              </w:rPr>
              <w:t xml:space="preserve"> x 10</w:t>
            </w:r>
            <w:r w:rsidR="00B336DF" w:rsidRPr="001972A7">
              <w:rPr>
                <w:rFonts w:ascii="Times New Roman" w:hAnsi="Times New Roman" w:cs="Times New Roman"/>
                <w:vertAlign w:val="superscript"/>
              </w:rPr>
              <w:t>8</w:t>
            </w:r>
          </w:p>
        </w:tc>
        <w:tc>
          <w:tcPr>
            <w:tcW w:w="1890" w:type="dxa"/>
            <w:tcBorders>
              <w:top w:val="single" w:sz="4" w:space="0" w:color="auto"/>
            </w:tcBorders>
          </w:tcPr>
          <w:p w:rsidR="00B336DF" w:rsidRPr="001972A7" w:rsidRDefault="00B336DF">
            <w:pPr>
              <w:jc w:val="center"/>
              <w:rPr>
                <w:rFonts w:ascii="Times New Roman" w:hAnsi="Times New Roman" w:cs="Times New Roman"/>
              </w:rPr>
            </w:pPr>
            <w:r w:rsidRPr="001972A7">
              <w:rPr>
                <w:rFonts w:ascii="Times New Roman" w:hAnsi="Times New Roman" w:cs="Times New Roman"/>
              </w:rPr>
              <w:t>3.</w:t>
            </w:r>
            <w:r w:rsidR="00DC2F00">
              <w:rPr>
                <w:rFonts w:ascii="Times New Roman" w:hAnsi="Times New Roman" w:cs="Times New Roman"/>
              </w:rPr>
              <w:t>5</w:t>
            </w:r>
            <w:r w:rsidRPr="001972A7">
              <w:rPr>
                <w:rFonts w:ascii="Times New Roman" w:hAnsi="Times New Roman" w:cs="Times New Roman"/>
              </w:rPr>
              <w:t xml:space="preserve"> x 10</w:t>
            </w:r>
            <w:r w:rsidRPr="001972A7">
              <w:rPr>
                <w:rFonts w:ascii="Times New Roman" w:hAnsi="Times New Roman" w:cs="Times New Roman"/>
                <w:vertAlign w:val="superscript"/>
              </w:rPr>
              <w:t>9</w:t>
            </w:r>
          </w:p>
        </w:tc>
        <w:tc>
          <w:tcPr>
            <w:tcW w:w="270" w:type="dxa"/>
            <w:tcBorders>
              <w:top w:val="single" w:sz="4" w:space="0" w:color="auto"/>
            </w:tcBorders>
          </w:tcPr>
          <w:p w:rsidR="00B336DF" w:rsidRPr="001972A7" w:rsidRDefault="00B336DF" w:rsidP="00DC2F00">
            <w:pPr>
              <w:jc w:val="center"/>
              <w:rPr>
                <w:rFonts w:ascii="Times New Roman" w:hAnsi="Times New Roman" w:cs="Times New Roman"/>
              </w:rPr>
            </w:pPr>
          </w:p>
        </w:tc>
        <w:tc>
          <w:tcPr>
            <w:tcW w:w="1440" w:type="dxa"/>
            <w:tcBorders>
              <w:top w:val="single" w:sz="4" w:space="0" w:color="auto"/>
            </w:tcBorders>
          </w:tcPr>
          <w:p w:rsidR="00B336DF" w:rsidRPr="001972A7" w:rsidRDefault="00B336DF">
            <w:pPr>
              <w:jc w:val="center"/>
              <w:rPr>
                <w:rFonts w:ascii="Times New Roman" w:hAnsi="Times New Roman" w:cs="Times New Roman"/>
              </w:rPr>
            </w:pPr>
            <w:r>
              <w:rPr>
                <w:rFonts w:ascii="Times New Roman" w:hAnsi="Times New Roman" w:cs="Times New Roman"/>
              </w:rPr>
              <w:t>1.3 x 10</w:t>
            </w:r>
            <w:r w:rsidRPr="00BE2CDA">
              <w:rPr>
                <w:rFonts w:ascii="Times New Roman" w:hAnsi="Times New Roman" w:cs="Times New Roman"/>
                <w:vertAlign w:val="superscript"/>
              </w:rPr>
              <w:t>5</w:t>
            </w:r>
          </w:p>
        </w:tc>
        <w:tc>
          <w:tcPr>
            <w:tcW w:w="1350" w:type="dxa"/>
            <w:tcBorders>
              <w:top w:val="single" w:sz="4" w:space="0" w:color="auto"/>
            </w:tcBorders>
          </w:tcPr>
          <w:p w:rsidR="00B336DF" w:rsidRPr="001972A7" w:rsidRDefault="0012603E">
            <w:pPr>
              <w:jc w:val="center"/>
              <w:rPr>
                <w:rFonts w:ascii="Times New Roman" w:hAnsi="Times New Roman" w:cs="Times New Roman"/>
              </w:rPr>
            </w:pPr>
            <w:r>
              <w:rPr>
                <w:rFonts w:ascii="Times New Roman" w:hAnsi="Times New Roman" w:cs="Times New Roman"/>
              </w:rPr>
              <w:t xml:space="preserve">  </w:t>
            </w:r>
            <w:r w:rsidR="00A21037">
              <w:rPr>
                <w:rFonts w:ascii="Times New Roman" w:hAnsi="Times New Roman" w:cs="Times New Roman"/>
              </w:rPr>
              <w:t>1.4</w:t>
            </w:r>
            <w:r w:rsidR="00B336DF" w:rsidRPr="001972A7">
              <w:rPr>
                <w:rFonts w:ascii="Times New Roman" w:hAnsi="Times New Roman" w:cs="Times New Roman"/>
              </w:rPr>
              <w:t xml:space="preserve"> x 10</w:t>
            </w:r>
            <w:r w:rsidR="00B63AA5">
              <w:rPr>
                <w:rFonts w:ascii="Times New Roman" w:hAnsi="Times New Roman" w:cs="Times New Roman"/>
                <w:vertAlign w:val="superscript"/>
              </w:rPr>
              <w:t>10</w:t>
            </w:r>
          </w:p>
        </w:tc>
        <w:tc>
          <w:tcPr>
            <w:tcW w:w="1890" w:type="dxa"/>
            <w:tcBorders>
              <w:top w:val="single" w:sz="4" w:space="0" w:color="auto"/>
            </w:tcBorders>
          </w:tcPr>
          <w:p w:rsidR="00B336DF" w:rsidRPr="001972A7" w:rsidRDefault="00B63AA5">
            <w:pPr>
              <w:jc w:val="center"/>
              <w:rPr>
                <w:rFonts w:ascii="Times New Roman" w:hAnsi="Times New Roman" w:cs="Times New Roman"/>
              </w:rPr>
            </w:pPr>
            <w:r>
              <w:rPr>
                <w:rFonts w:ascii="Times New Roman" w:hAnsi="Times New Roman" w:cs="Times New Roman"/>
              </w:rPr>
              <w:t xml:space="preserve"> </w:t>
            </w:r>
            <w:r w:rsidR="00A21037">
              <w:rPr>
                <w:rFonts w:ascii="Times New Roman" w:hAnsi="Times New Roman" w:cs="Times New Roman"/>
              </w:rPr>
              <w:t>5.6</w:t>
            </w:r>
            <w:r w:rsidR="00B336DF" w:rsidRPr="001972A7">
              <w:rPr>
                <w:rFonts w:ascii="Times New Roman" w:hAnsi="Times New Roman" w:cs="Times New Roman"/>
              </w:rPr>
              <w:t xml:space="preserve"> x 10</w:t>
            </w:r>
            <w:r>
              <w:rPr>
                <w:rFonts w:ascii="Times New Roman" w:hAnsi="Times New Roman" w:cs="Times New Roman"/>
                <w:vertAlign w:val="superscript"/>
              </w:rPr>
              <w:t>1</w:t>
            </w:r>
            <w:r w:rsidR="00A21037">
              <w:rPr>
                <w:rFonts w:ascii="Times New Roman" w:hAnsi="Times New Roman" w:cs="Times New Roman"/>
                <w:vertAlign w:val="superscript"/>
              </w:rPr>
              <w:t>0</w:t>
            </w:r>
          </w:p>
        </w:tc>
      </w:tr>
      <w:tr w:rsidR="00B336DF" w:rsidRPr="001972A7" w:rsidTr="00DC2F00">
        <w:trPr>
          <w:trHeight w:val="509"/>
        </w:trPr>
        <w:tc>
          <w:tcPr>
            <w:tcW w:w="1440" w:type="dxa"/>
          </w:tcPr>
          <w:p w:rsidR="00B336DF" w:rsidRPr="001972A7" w:rsidRDefault="00B336DF" w:rsidP="00B63AA5">
            <w:pPr>
              <w:jc w:val="center"/>
              <w:rPr>
                <w:rFonts w:ascii="Times New Roman" w:hAnsi="Times New Roman" w:cs="Times New Roman"/>
              </w:rPr>
            </w:pPr>
            <w:r>
              <w:rPr>
                <w:rFonts w:ascii="Times New Roman" w:hAnsi="Times New Roman" w:cs="Times New Roman"/>
              </w:rPr>
              <w:t>5.3 x 10</w:t>
            </w:r>
            <w:r w:rsidRPr="00BE2CDA">
              <w:rPr>
                <w:rFonts w:ascii="Times New Roman" w:hAnsi="Times New Roman" w:cs="Times New Roman"/>
                <w:vertAlign w:val="superscript"/>
              </w:rPr>
              <w:t>3</w:t>
            </w:r>
          </w:p>
        </w:tc>
        <w:tc>
          <w:tcPr>
            <w:tcW w:w="1350" w:type="dxa"/>
          </w:tcPr>
          <w:p w:rsidR="00B336DF" w:rsidRPr="001972A7" w:rsidRDefault="00DC2F00" w:rsidP="00DC2F00">
            <w:pPr>
              <w:jc w:val="center"/>
              <w:rPr>
                <w:rFonts w:ascii="Times New Roman" w:hAnsi="Times New Roman" w:cs="Times New Roman"/>
              </w:rPr>
            </w:pPr>
            <w:r>
              <w:rPr>
                <w:rFonts w:ascii="Times New Roman" w:hAnsi="Times New Roman" w:cs="Times New Roman"/>
              </w:rPr>
              <w:t>4.8</w:t>
            </w:r>
            <w:r w:rsidR="00B336DF" w:rsidRPr="001972A7">
              <w:rPr>
                <w:rFonts w:ascii="Times New Roman" w:hAnsi="Times New Roman" w:cs="Times New Roman"/>
              </w:rPr>
              <w:t xml:space="preserve"> x 10</w:t>
            </w:r>
            <w:r w:rsidR="00B336DF" w:rsidRPr="001972A7">
              <w:rPr>
                <w:rFonts w:ascii="Times New Roman" w:hAnsi="Times New Roman" w:cs="Times New Roman"/>
                <w:vertAlign w:val="superscript"/>
              </w:rPr>
              <w:t>8</w:t>
            </w:r>
          </w:p>
        </w:tc>
        <w:tc>
          <w:tcPr>
            <w:tcW w:w="1890" w:type="dxa"/>
          </w:tcPr>
          <w:p w:rsidR="00B336DF" w:rsidRPr="001972A7" w:rsidRDefault="00DC2F00">
            <w:pPr>
              <w:jc w:val="center"/>
              <w:rPr>
                <w:rFonts w:ascii="Times New Roman" w:hAnsi="Times New Roman" w:cs="Times New Roman"/>
              </w:rPr>
            </w:pPr>
            <w:r>
              <w:rPr>
                <w:rFonts w:ascii="Times New Roman" w:hAnsi="Times New Roman" w:cs="Times New Roman"/>
              </w:rPr>
              <w:t>2.1</w:t>
            </w:r>
            <w:r w:rsidR="00B336DF" w:rsidRPr="001972A7">
              <w:rPr>
                <w:rFonts w:ascii="Times New Roman" w:hAnsi="Times New Roman" w:cs="Times New Roman"/>
              </w:rPr>
              <w:t xml:space="preserve"> x 10</w:t>
            </w:r>
            <w:r>
              <w:rPr>
                <w:rFonts w:ascii="Times New Roman" w:hAnsi="Times New Roman" w:cs="Times New Roman"/>
                <w:vertAlign w:val="superscript"/>
              </w:rPr>
              <w:t>9</w:t>
            </w:r>
          </w:p>
        </w:tc>
        <w:tc>
          <w:tcPr>
            <w:tcW w:w="270" w:type="dxa"/>
          </w:tcPr>
          <w:p w:rsidR="00B336DF" w:rsidRPr="001972A7" w:rsidRDefault="00B336DF" w:rsidP="00DC2F00">
            <w:pPr>
              <w:jc w:val="center"/>
              <w:rPr>
                <w:rFonts w:ascii="Times New Roman" w:hAnsi="Times New Roman" w:cs="Times New Roman"/>
              </w:rPr>
            </w:pPr>
          </w:p>
        </w:tc>
        <w:tc>
          <w:tcPr>
            <w:tcW w:w="1440" w:type="dxa"/>
          </w:tcPr>
          <w:p w:rsidR="00B336DF" w:rsidRPr="001972A7" w:rsidRDefault="00B336DF">
            <w:pPr>
              <w:jc w:val="center"/>
              <w:rPr>
                <w:rFonts w:ascii="Times New Roman" w:hAnsi="Times New Roman" w:cs="Times New Roman"/>
              </w:rPr>
            </w:pPr>
            <w:r>
              <w:rPr>
                <w:rFonts w:ascii="Times New Roman" w:hAnsi="Times New Roman" w:cs="Times New Roman"/>
              </w:rPr>
              <w:t>4.</w:t>
            </w:r>
            <w:r w:rsidR="00B63AA5">
              <w:rPr>
                <w:rFonts w:ascii="Times New Roman" w:hAnsi="Times New Roman" w:cs="Times New Roman"/>
              </w:rPr>
              <w:t>4</w:t>
            </w:r>
            <w:r>
              <w:rPr>
                <w:rFonts w:ascii="Times New Roman" w:hAnsi="Times New Roman" w:cs="Times New Roman"/>
              </w:rPr>
              <w:t xml:space="preserve"> x 10</w:t>
            </w:r>
            <w:r w:rsidRPr="00BE2CDA">
              <w:rPr>
                <w:rFonts w:ascii="Times New Roman" w:hAnsi="Times New Roman" w:cs="Times New Roman"/>
                <w:vertAlign w:val="superscript"/>
              </w:rPr>
              <w:t>4</w:t>
            </w:r>
          </w:p>
        </w:tc>
        <w:tc>
          <w:tcPr>
            <w:tcW w:w="1350" w:type="dxa"/>
          </w:tcPr>
          <w:p w:rsidR="00B336DF" w:rsidRPr="001972A7" w:rsidRDefault="0012603E">
            <w:pPr>
              <w:jc w:val="center"/>
              <w:rPr>
                <w:rFonts w:ascii="Times New Roman" w:hAnsi="Times New Roman" w:cs="Times New Roman"/>
              </w:rPr>
            </w:pPr>
            <w:r>
              <w:rPr>
                <w:rFonts w:ascii="Times New Roman" w:hAnsi="Times New Roman" w:cs="Times New Roman"/>
              </w:rPr>
              <w:t>6.4</w:t>
            </w:r>
            <w:r w:rsidR="00B336DF" w:rsidRPr="001972A7">
              <w:rPr>
                <w:rFonts w:ascii="Times New Roman" w:hAnsi="Times New Roman" w:cs="Times New Roman"/>
              </w:rPr>
              <w:t xml:space="preserve"> x 10</w:t>
            </w:r>
            <w:r>
              <w:rPr>
                <w:rFonts w:ascii="Times New Roman" w:hAnsi="Times New Roman" w:cs="Times New Roman"/>
                <w:vertAlign w:val="superscript"/>
              </w:rPr>
              <w:t>9</w:t>
            </w:r>
          </w:p>
        </w:tc>
        <w:tc>
          <w:tcPr>
            <w:tcW w:w="1890" w:type="dxa"/>
          </w:tcPr>
          <w:p w:rsidR="00B336DF" w:rsidRPr="001972A7" w:rsidRDefault="0012603E">
            <w:pPr>
              <w:jc w:val="center"/>
              <w:rPr>
                <w:rFonts w:ascii="Times New Roman" w:hAnsi="Times New Roman" w:cs="Times New Roman"/>
              </w:rPr>
            </w:pPr>
            <w:r>
              <w:rPr>
                <w:rFonts w:ascii="Times New Roman" w:hAnsi="Times New Roman" w:cs="Times New Roman"/>
              </w:rPr>
              <w:t>2.6</w:t>
            </w:r>
            <w:r w:rsidR="00B336DF" w:rsidRPr="001972A7">
              <w:rPr>
                <w:rFonts w:ascii="Times New Roman" w:hAnsi="Times New Roman" w:cs="Times New Roman"/>
              </w:rPr>
              <w:t xml:space="preserve"> x 10</w:t>
            </w:r>
            <w:r w:rsidR="00B63AA5">
              <w:rPr>
                <w:rFonts w:ascii="Times New Roman" w:hAnsi="Times New Roman" w:cs="Times New Roman"/>
                <w:vertAlign w:val="superscript"/>
              </w:rPr>
              <w:t>1</w:t>
            </w:r>
            <w:r>
              <w:rPr>
                <w:rFonts w:ascii="Times New Roman" w:hAnsi="Times New Roman" w:cs="Times New Roman"/>
                <w:vertAlign w:val="superscript"/>
              </w:rPr>
              <w:t>0</w:t>
            </w:r>
          </w:p>
        </w:tc>
      </w:tr>
      <w:tr w:rsidR="00B336DF" w:rsidRPr="001972A7" w:rsidTr="00DC2F00">
        <w:trPr>
          <w:trHeight w:val="509"/>
        </w:trPr>
        <w:tc>
          <w:tcPr>
            <w:tcW w:w="1440" w:type="dxa"/>
          </w:tcPr>
          <w:p w:rsidR="00B336DF" w:rsidRPr="001972A7" w:rsidRDefault="00B336DF" w:rsidP="00B63AA5">
            <w:pPr>
              <w:jc w:val="center"/>
              <w:rPr>
                <w:rFonts w:ascii="Times New Roman" w:hAnsi="Times New Roman" w:cs="Times New Roman"/>
              </w:rPr>
            </w:pPr>
            <w:r>
              <w:rPr>
                <w:rFonts w:ascii="Times New Roman" w:hAnsi="Times New Roman" w:cs="Times New Roman"/>
              </w:rPr>
              <w:t>1.1 x 10</w:t>
            </w:r>
            <w:r>
              <w:rPr>
                <w:rFonts w:ascii="Times New Roman" w:hAnsi="Times New Roman" w:cs="Times New Roman"/>
                <w:vertAlign w:val="superscript"/>
              </w:rPr>
              <w:t>4</w:t>
            </w:r>
          </w:p>
        </w:tc>
        <w:tc>
          <w:tcPr>
            <w:tcW w:w="1350" w:type="dxa"/>
          </w:tcPr>
          <w:p w:rsidR="00B336DF" w:rsidRPr="001972A7" w:rsidRDefault="00DC2F00" w:rsidP="00DC2F00">
            <w:pPr>
              <w:jc w:val="center"/>
              <w:rPr>
                <w:rFonts w:ascii="Times New Roman" w:hAnsi="Times New Roman" w:cs="Times New Roman"/>
              </w:rPr>
            </w:pPr>
            <w:r>
              <w:rPr>
                <w:rFonts w:ascii="Times New Roman" w:hAnsi="Times New Roman" w:cs="Times New Roman"/>
              </w:rPr>
              <w:t>4.2</w:t>
            </w:r>
            <w:r w:rsidR="00B336DF" w:rsidRPr="001972A7">
              <w:rPr>
                <w:rFonts w:ascii="Times New Roman" w:hAnsi="Times New Roman" w:cs="Times New Roman"/>
              </w:rPr>
              <w:t xml:space="preserve"> x 10</w:t>
            </w:r>
            <w:r w:rsidR="00B336DF" w:rsidRPr="001972A7">
              <w:rPr>
                <w:rFonts w:ascii="Times New Roman" w:hAnsi="Times New Roman" w:cs="Times New Roman"/>
                <w:vertAlign w:val="superscript"/>
              </w:rPr>
              <w:t>8</w:t>
            </w:r>
          </w:p>
        </w:tc>
        <w:tc>
          <w:tcPr>
            <w:tcW w:w="1890" w:type="dxa"/>
          </w:tcPr>
          <w:p w:rsidR="00B336DF" w:rsidRPr="001972A7" w:rsidRDefault="00DC2F00">
            <w:pPr>
              <w:jc w:val="center"/>
              <w:rPr>
                <w:rFonts w:ascii="Times New Roman" w:hAnsi="Times New Roman" w:cs="Times New Roman"/>
              </w:rPr>
            </w:pPr>
            <w:r>
              <w:rPr>
                <w:rFonts w:ascii="Times New Roman" w:hAnsi="Times New Roman" w:cs="Times New Roman"/>
              </w:rPr>
              <w:t>1.8</w:t>
            </w:r>
            <w:r w:rsidR="00B336DF" w:rsidRPr="001972A7">
              <w:rPr>
                <w:rFonts w:ascii="Times New Roman" w:hAnsi="Times New Roman" w:cs="Times New Roman"/>
              </w:rPr>
              <w:t xml:space="preserve"> x 10</w:t>
            </w:r>
            <w:r>
              <w:rPr>
                <w:rFonts w:ascii="Times New Roman" w:hAnsi="Times New Roman" w:cs="Times New Roman"/>
                <w:vertAlign w:val="superscript"/>
              </w:rPr>
              <w:t>9</w:t>
            </w:r>
          </w:p>
        </w:tc>
        <w:tc>
          <w:tcPr>
            <w:tcW w:w="270" w:type="dxa"/>
          </w:tcPr>
          <w:p w:rsidR="00B336DF" w:rsidRPr="001972A7" w:rsidRDefault="00B336DF" w:rsidP="00DC2F00">
            <w:pPr>
              <w:jc w:val="center"/>
              <w:rPr>
                <w:rFonts w:ascii="Times New Roman" w:hAnsi="Times New Roman" w:cs="Times New Roman"/>
              </w:rPr>
            </w:pPr>
          </w:p>
        </w:tc>
        <w:tc>
          <w:tcPr>
            <w:tcW w:w="1440" w:type="dxa"/>
          </w:tcPr>
          <w:p w:rsidR="00B336DF" w:rsidRPr="001972A7" w:rsidRDefault="00B336DF">
            <w:pPr>
              <w:jc w:val="center"/>
              <w:rPr>
                <w:rFonts w:ascii="Times New Roman" w:hAnsi="Times New Roman" w:cs="Times New Roman"/>
              </w:rPr>
            </w:pPr>
            <w:r>
              <w:rPr>
                <w:rFonts w:ascii="Times New Roman" w:hAnsi="Times New Roman" w:cs="Times New Roman"/>
              </w:rPr>
              <w:t>6.</w:t>
            </w:r>
            <w:r w:rsidR="00B63AA5">
              <w:rPr>
                <w:rFonts w:ascii="Times New Roman" w:hAnsi="Times New Roman" w:cs="Times New Roman"/>
              </w:rPr>
              <w:t>3</w:t>
            </w:r>
            <w:r>
              <w:rPr>
                <w:rFonts w:ascii="Times New Roman" w:hAnsi="Times New Roman" w:cs="Times New Roman"/>
              </w:rPr>
              <w:t xml:space="preserve"> x 10</w:t>
            </w:r>
            <w:r w:rsidRPr="00BE2CDA">
              <w:rPr>
                <w:rFonts w:ascii="Times New Roman" w:hAnsi="Times New Roman" w:cs="Times New Roman"/>
                <w:vertAlign w:val="superscript"/>
              </w:rPr>
              <w:t>4</w:t>
            </w:r>
          </w:p>
        </w:tc>
        <w:tc>
          <w:tcPr>
            <w:tcW w:w="1350" w:type="dxa"/>
            <w:shd w:val="clear" w:color="auto" w:fill="auto"/>
          </w:tcPr>
          <w:p w:rsidR="00B336DF" w:rsidRPr="001972A7" w:rsidRDefault="0012603E">
            <w:pPr>
              <w:jc w:val="center"/>
              <w:rPr>
                <w:rFonts w:ascii="Times New Roman" w:hAnsi="Times New Roman" w:cs="Times New Roman"/>
              </w:rPr>
            </w:pPr>
            <w:r>
              <w:rPr>
                <w:rFonts w:ascii="Times New Roman" w:hAnsi="Times New Roman" w:cs="Times New Roman"/>
              </w:rPr>
              <w:t>6.6</w:t>
            </w:r>
            <w:r w:rsidR="00B336DF" w:rsidRPr="001972A7">
              <w:rPr>
                <w:rFonts w:ascii="Times New Roman" w:hAnsi="Times New Roman" w:cs="Times New Roman"/>
              </w:rPr>
              <w:t xml:space="preserve"> x 10</w:t>
            </w:r>
            <w:r>
              <w:rPr>
                <w:rFonts w:ascii="Times New Roman" w:hAnsi="Times New Roman" w:cs="Times New Roman"/>
                <w:vertAlign w:val="superscript"/>
              </w:rPr>
              <w:t>9</w:t>
            </w:r>
          </w:p>
        </w:tc>
        <w:tc>
          <w:tcPr>
            <w:tcW w:w="1890" w:type="dxa"/>
          </w:tcPr>
          <w:p w:rsidR="00B336DF" w:rsidRPr="001972A7" w:rsidRDefault="0012603E">
            <w:pPr>
              <w:jc w:val="center"/>
              <w:rPr>
                <w:rFonts w:ascii="Times New Roman" w:hAnsi="Times New Roman" w:cs="Times New Roman"/>
              </w:rPr>
            </w:pPr>
            <w:r>
              <w:rPr>
                <w:rFonts w:ascii="Times New Roman" w:hAnsi="Times New Roman" w:cs="Times New Roman"/>
              </w:rPr>
              <w:t>2</w:t>
            </w:r>
            <w:r w:rsidR="00B63AA5">
              <w:rPr>
                <w:rFonts w:ascii="Times New Roman" w:hAnsi="Times New Roman" w:cs="Times New Roman"/>
              </w:rPr>
              <w:t>.7</w:t>
            </w:r>
            <w:r w:rsidR="00B336DF" w:rsidRPr="001972A7">
              <w:rPr>
                <w:rFonts w:ascii="Times New Roman" w:hAnsi="Times New Roman" w:cs="Times New Roman"/>
              </w:rPr>
              <w:t xml:space="preserve"> x 10</w:t>
            </w:r>
            <w:r w:rsidR="00B63AA5">
              <w:rPr>
                <w:rFonts w:ascii="Times New Roman" w:hAnsi="Times New Roman" w:cs="Times New Roman"/>
                <w:vertAlign w:val="superscript"/>
              </w:rPr>
              <w:t>10</w:t>
            </w:r>
          </w:p>
        </w:tc>
      </w:tr>
      <w:tr w:rsidR="00B336DF" w:rsidRPr="001972A7" w:rsidTr="00DC2F00">
        <w:trPr>
          <w:trHeight w:val="509"/>
        </w:trPr>
        <w:tc>
          <w:tcPr>
            <w:tcW w:w="1440" w:type="dxa"/>
          </w:tcPr>
          <w:p w:rsidR="00B336DF" w:rsidRPr="001972A7" w:rsidRDefault="00B336DF">
            <w:pPr>
              <w:jc w:val="center"/>
              <w:rPr>
                <w:rFonts w:ascii="Times New Roman" w:hAnsi="Times New Roman" w:cs="Times New Roman"/>
              </w:rPr>
            </w:pPr>
            <w:r>
              <w:rPr>
                <w:rFonts w:ascii="Times New Roman" w:hAnsi="Times New Roman" w:cs="Times New Roman"/>
              </w:rPr>
              <w:t>9.</w:t>
            </w:r>
            <w:r w:rsidR="00B63AA5">
              <w:rPr>
                <w:rFonts w:ascii="Times New Roman" w:hAnsi="Times New Roman" w:cs="Times New Roman"/>
              </w:rPr>
              <w:t>1</w:t>
            </w:r>
            <w:r>
              <w:rPr>
                <w:rFonts w:ascii="Times New Roman" w:hAnsi="Times New Roman" w:cs="Times New Roman"/>
              </w:rPr>
              <w:t xml:space="preserve"> x 10</w:t>
            </w:r>
            <w:r>
              <w:rPr>
                <w:rFonts w:ascii="Times New Roman" w:hAnsi="Times New Roman" w:cs="Times New Roman"/>
                <w:vertAlign w:val="superscript"/>
              </w:rPr>
              <w:t>4</w:t>
            </w:r>
          </w:p>
        </w:tc>
        <w:tc>
          <w:tcPr>
            <w:tcW w:w="1350" w:type="dxa"/>
          </w:tcPr>
          <w:p w:rsidR="00B336DF" w:rsidRPr="001972A7" w:rsidRDefault="00DC2F00">
            <w:pPr>
              <w:jc w:val="center"/>
              <w:rPr>
                <w:rFonts w:ascii="Times New Roman" w:hAnsi="Times New Roman" w:cs="Times New Roman"/>
              </w:rPr>
            </w:pPr>
            <w:r>
              <w:rPr>
                <w:rFonts w:ascii="Times New Roman" w:hAnsi="Times New Roman" w:cs="Times New Roman"/>
              </w:rPr>
              <w:t>2.5</w:t>
            </w:r>
            <w:r w:rsidR="00B336DF" w:rsidRPr="001972A7">
              <w:rPr>
                <w:rFonts w:ascii="Times New Roman" w:hAnsi="Times New Roman" w:cs="Times New Roman"/>
              </w:rPr>
              <w:t xml:space="preserve"> x 10</w:t>
            </w:r>
            <w:r>
              <w:rPr>
                <w:rFonts w:ascii="Times New Roman" w:hAnsi="Times New Roman" w:cs="Times New Roman"/>
                <w:vertAlign w:val="superscript"/>
              </w:rPr>
              <w:t>9</w:t>
            </w:r>
          </w:p>
        </w:tc>
        <w:tc>
          <w:tcPr>
            <w:tcW w:w="1890" w:type="dxa"/>
          </w:tcPr>
          <w:p w:rsidR="00B336DF" w:rsidRPr="001972A7" w:rsidRDefault="00DC2F00">
            <w:pPr>
              <w:jc w:val="center"/>
              <w:rPr>
                <w:rFonts w:ascii="Times New Roman" w:hAnsi="Times New Roman" w:cs="Times New Roman"/>
              </w:rPr>
            </w:pPr>
            <w:r>
              <w:rPr>
                <w:rFonts w:ascii="Times New Roman" w:hAnsi="Times New Roman" w:cs="Times New Roman"/>
              </w:rPr>
              <w:t xml:space="preserve"> </w:t>
            </w:r>
            <w:r w:rsidR="00B336DF" w:rsidRPr="001972A7">
              <w:rPr>
                <w:rFonts w:ascii="Times New Roman" w:hAnsi="Times New Roman" w:cs="Times New Roman"/>
              </w:rPr>
              <w:t>1.</w:t>
            </w:r>
            <w:r>
              <w:rPr>
                <w:rFonts w:ascii="Times New Roman" w:hAnsi="Times New Roman" w:cs="Times New Roman"/>
              </w:rPr>
              <w:t>1</w:t>
            </w:r>
            <w:r w:rsidR="00B336DF" w:rsidRPr="001972A7">
              <w:rPr>
                <w:rFonts w:ascii="Times New Roman" w:hAnsi="Times New Roman" w:cs="Times New Roman"/>
              </w:rPr>
              <w:t xml:space="preserve"> x 10</w:t>
            </w:r>
            <w:r>
              <w:rPr>
                <w:rFonts w:ascii="Times New Roman" w:hAnsi="Times New Roman" w:cs="Times New Roman"/>
                <w:vertAlign w:val="superscript"/>
              </w:rPr>
              <w:t>10</w:t>
            </w:r>
          </w:p>
        </w:tc>
        <w:tc>
          <w:tcPr>
            <w:tcW w:w="270" w:type="dxa"/>
          </w:tcPr>
          <w:p w:rsidR="00B336DF" w:rsidRPr="001972A7" w:rsidRDefault="00B336DF" w:rsidP="00DC2F00">
            <w:pPr>
              <w:jc w:val="center"/>
              <w:rPr>
                <w:rFonts w:ascii="Times New Roman" w:hAnsi="Times New Roman" w:cs="Times New Roman"/>
              </w:rPr>
            </w:pPr>
          </w:p>
        </w:tc>
        <w:tc>
          <w:tcPr>
            <w:tcW w:w="1440" w:type="dxa"/>
          </w:tcPr>
          <w:p w:rsidR="00B336DF" w:rsidRPr="001972A7" w:rsidRDefault="00B336DF">
            <w:pPr>
              <w:jc w:val="center"/>
              <w:rPr>
                <w:rFonts w:ascii="Times New Roman" w:hAnsi="Times New Roman" w:cs="Times New Roman"/>
              </w:rPr>
            </w:pPr>
            <w:r>
              <w:rPr>
                <w:rFonts w:ascii="Times New Roman" w:hAnsi="Times New Roman" w:cs="Times New Roman"/>
              </w:rPr>
              <w:t>5.5 x 10</w:t>
            </w:r>
            <w:r w:rsidRPr="00BE2CDA">
              <w:rPr>
                <w:rFonts w:ascii="Times New Roman" w:hAnsi="Times New Roman" w:cs="Times New Roman"/>
                <w:vertAlign w:val="superscript"/>
              </w:rPr>
              <w:t>4</w:t>
            </w:r>
          </w:p>
        </w:tc>
        <w:tc>
          <w:tcPr>
            <w:tcW w:w="1350" w:type="dxa"/>
          </w:tcPr>
          <w:p w:rsidR="00B336DF" w:rsidRPr="001972A7" w:rsidRDefault="0012603E">
            <w:pPr>
              <w:jc w:val="center"/>
              <w:rPr>
                <w:rFonts w:ascii="Times New Roman" w:hAnsi="Times New Roman" w:cs="Times New Roman"/>
              </w:rPr>
            </w:pPr>
            <w:r>
              <w:rPr>
                <w:rFonts w:ascii="Times New Roman" w:hAnsi="Times New Roman" w:cs="Times New Roman"/>
              </w:rPr>
              <w:t>7</w:t>
            </w:r>
            <w:r w:rsidR="00B63AA5">
              <w:rPr>
                <w:rFonts w:ascii="Times New Roman" w:hAnsi="Times New Roman" w:cs="Times New Roman"/>
              </w:rPr>
              <w:t>.0</w:t>
            </w:r>
            <w:r w:rsidR="00B336DF" w:rsidRPr="001972A7">
              <w:rPr>
                <w:rFonts w:ascii="Times New Roman" w:hAnsi="Times New Roman" w:cs="Times New Roman"/>
              </w:rPr>
              <w:t xml:space="preserve"> x 10</w:t>
            </w:r>
            <w:r>
              <w:rPr>
                <w:rFonts w:ascii="Times New Roman" w:hAnsi="Times New Roman" w:cs="Times New Roman"/>
                <w:vertAlign w:val="superscript"/>
              </w:rPr>
              <w:t>9</w:t>
            </w:r>
          </w:p>
        </w:tc>
        <w:tc>
          <w:tcPr>
            <w:tcW w:w="1890" w:type="dxa"/>
          </w:tcPr>
          <w:p w:rsidR="00B336DF" w:rsidRPr="001972A7" w:rsidRDefault="00B63AA5">
            <w:pPr>
              <w:jc w:val="center"/>
              <w:rPr>
                <w:rFonts w:ascii="Times New Roman" w:hAnsi="Times New Roman" w:cs="Times New Roman"/>
              </w:rPr>
            </w:pPr>
            <w:r>
              <w:rPr>
                <w:rFonts w:ascii="Times New Roman" w:hAnsi="Times New Roman" w:cs="Times New Roman"/>
              </w:rPr>
              <w:t>2.</w:t>
            </w:r>
            <w:r w:rsidR="0012603E">
              <w:rPr>
                <w:rFonts w:ascii="Times New Roman" w:hAnsi="Times New Roman" w:cs="Times New Roman"/>
              </w:rPr>
              <w:t>9</w:t>
            </w:r>
            <w:r w:rsidR="00B336DF" w:rsidRPr="001972A7">
              <w:rPr>
                <w:rFonts w:ascii="Times New Roman" w:hAnsi="Times New Roman" w:cs="Times New Roman"/>
              </w:rPr>
              <w:t xml:space="preserve"> x 10</w:t>
            </w:r>
            <w:r>
              <w:rPr>
                <w:rFonts w:ascii="Times New Roman" w:hAnsi="Times New Roman" w:cs="Times New Roman"/>
                <w:vertAlign w:val="superscript"/>
              </w:rPr>
              <w:t>1</w:t>
            </w:r>
            <w:r w:rsidR="0012603E">
              <w:rPr>
                <w:rFonts w:ascii="Times New Roman" w:hAnsi="Times New Roman" w:cs="Times New Roman"/>
                <w:vertAlign w:val="superscript"/>
              </w:rPr>
              <w:t>0</w:t>
            </w:r>
          </w:p>
        </w:tc>
      </w:tr>
      <w:tr w:rsidR="00B336DF" w:rsidRPr="001972A7" w:rsidTr="00DC2F00">
        <w:trPr>
          <w:trHeight w:val="509"/>
        </w:trPr>
        <w:tc>
          <w:tcPr>
            <w:tcW w:w="1440" w:type="dxa"/>
            <w:tcBorders>
              <w:bottom w:val="single" w:sz="4" w:space="0" w:color="auto"/>
            </w:tcBorders>
          </w:tcPr>
          <w:p w:rsidR="00B336DF" w:rsidRPr="001972A7" w:rsidRDefault="00B336DF">
            <w:pPr>
              <w:jc w:val="center"/>
              <w:rPr>
                <w:rFonts w:ascii="Times New Roman" w:hAnsi="Times New Roman" w:cs="Times New Roman"/>
              </w:rPr>
            </w:pPr>
            <w:r>
              <w:rPr>
                <w:rFonts w:ascii="Times New Roman" w:hAnsi="Times New Roman" w:cs="Times New Roman"/>
              </w:rPr>
              <w:t>4.</w:t>
            </w:r>
            <w:r w:rsidR="00B63AA5">
              <w:rPr>
                <w:rFonts w:ascii="Times New Roman" w:hAnsi="Times New Roman" w:cs="Times New Roman"/>
              </w:rPr>
              <w:t>1</w:t>
            </w:r>
            <w:r>
              <w:rPr>
                <w:rFonts w:ascii="Times New Roman" w:hAnsi="Times New Roman" w:cs="Times New Roman"/>
              </w:rPr>
              <w:t xml:space="preserve"> x 10</w:t>
            </w:r>
            <w:r w:rsidRPr="00BE2CDA">
              <w:rPr>
                <w:rFonts w:ascii="Times New Roman" w:hAnsi="Times New Roman" w:cs="Times New Roman"/>
                <w:vertAlign w:val="superscript"/>
              </w:rPr>
              <w:t>3</w:t>
            </w:r>
          </w:p>
        </w:tc>
        <w:tc>
          <w:tcPr>
            <w:tcW w:w="1350" w:type="dxa"/>
            <w:tcBorders>
              <w:bottom w:val="single" w:sz="4" w:space="0" w:color="auto"/>
            </w:tcBorders>
          </w:tcPr>
          <w:p w:rsidR="00B336DF" w:rsidRPr="001972A7" w:rsidRDefault="00DC2F00" w:rsidP="00DC2F00">
            <w:pPr>
              <w:jc w:val="center"/>
              <w:rPr>
                <w:rFonts w:ascii="Times New Roman" w:hAnsi="Times New Roman" w:cs="Times New Roman"/>
              </w:rPr>
            </w:pPr>
            <w:r>
              <w:rPr>
                <w:rFonts w:ascii="Times New Roman" w:hAnsi="Times New Roman" w:cs="Times New Roman"/>
              </w:rPr>
              <w:t>2.8</w:t>
            </w:r>
            <w:r w:rsidR="00B336DF" w:rsidRPr="001972A7">
              <w:rPr>
                <w:rFonts w:ascii="Times New Roman" w:hAnsi="Times New Roman" w:cs="Times New Roman"/>
              </w:rPr>
              <w:t xml:space="preserve"> x 10</w:t>
            </w:r>
            <w:r w:rsidR="00B336DF" w:rsidRPr="001972A7">
              <w:rPr>
                <w:rFonts w:ascii="Times New Roman" w:hAnsi="Times New Roman" w:cs="Times New Roman"/>
                <w:vertAlign w:val="superscript"/>
              </w:rPr>
              <w:t>8</w:t>
            </w:r>
          </w:p>
        </w:tc>
        <w:tc>
          <w:tcPr>
            <w:tcW w:w="1890" w:type="dxa"/>
            <w:tcBorders>
              <w:bottom w:val="single" w:sz="4" w:space="0" w:color="auto"/>
            </w:tcBorders>
          </w:tcPr>
          <w:p w:rsidR="00B336DF" w:rsidRPr="001972A7" w:rsidRDefault="00DC2F00" w:rsidP="00DC2F00">
            <w:pPr>
              <w:jc w:val="center"/>
              <w:rPr>
                <w:rFonts w:ascii="Times New Roman" w:hAnsi="Times New Roman" w:cs="Times New Roman"/>
              </w:rPr>
            </w:pPr>
            <w:r>
              <w:rPr>
                <w:rFonts w:ascii="Times New Roman" w:hAnsi="Times New Roman" w:cs="Times New Roman"/>
              </w:rPr>
              <w:t>1.2</w:t>
            </w:r>
            <w:r w:rsidR="00B336DF" w:rsidRPr="001972A7">
              <w:rPr>
                <w:rFonts w:ascii="Times New Roman" w:hAnsi="Times New Roman" w:cs="Times New Roman"/>
              </w:rPr>
              <w:t xml:space="preserve"> x 10</w:t>
            </w:r>
            <w:r w:rsidR="00B336DF" w:rsidRPr="001972A7">
              <w:rPr>
                <w:rFonts w:ascii="Times New Roman" w:hAnsi="Times New Roman" w:cs="Times New Roman"/>
                <w:vertAlign w:val="superscript"/>
              </w:rPr>
              <w:t>9</w:t>
            </w:r>
          </w:p>
        </w:tc>
        <w:tc>
          <w:tcPr>
            <w:tcW w:w="270" w:type="dxa"/>
            <w:tcBorders>
              <w:bottom w:val="single" w:sz="4" w:space="0" w:color="auto"/>
            </w:tcBorders>
          </w:tcPr>
          <w:p w:rsidR="00B336DF" w:rsidRPr="001972A7" w:rsidRDefault="00B336DF" w:rsidP="00DC2F00">
            <w:pPr>
              <w:jc w:val="center"/>
              <w:rPr>
                <w:rFonts w:ascii="Times New Roman" w:hAnsi="Times New Roman" w:cs="Times New Roman"/>
              </w:rPr>
            </w:pPr>
          </w:p>
        </w:tc>
        <w:tc>
          <w:tcPr>
            <w:tcW w:w="1440" w:type="dxa"/>
            <w:tcBorders>
              <w:bottom w:val="single" w:sz="4" w:space="0" w:color="auto"/>
            </w:tcBorders>
          </w:tcPr>
          <w:p w:rsidR="00B336DF" w:rsidRPr="001972A7" w:rsidRDefault="00B336DF">
            <w:pPr>
              <w:jc w:val="center"/>
              <w:rPr>
                <w:rFonts w:ascii="Times New Roman" w:hAnsi="Times New Roman" w:cs="Times New Roman"/>
              </w:rPr>
            </w:pPr>
            <w:r>
              <w:rPr>
                <w:rFonts w:ascii="Times New Roman" w:hAnsi="Times New Roman" w:cs="Times New Roman"/>
              </w:rPr>
              <w:t>3.7 x 10</w:t>
            </w:r>
            <w:r w:rsidRPr="00BE2CDA">
              <w:rPr>
                <w:rFonts w:ascii="Times New Roman" w:hAnsi="Times New Roman" w:cs="Times New Roman"/>
                <w:vertAlign w:val="superscript"/>
              </w:rPr>
              <w:t>4</w:t>
            </w:r>
          </w:p>
        </w:tc>
        <w:tc>
          <w:tcPr>
            <w:tcW w:w="1350" w:type="dxa"/>
            <w:tcBorders>
              <w:bottom w:val="single" w:sz="4" w:space="0" w:color="auto"/>
            </w:tcBorders>
          </w:tcPr>
          <w:p w:rsidR="00B336DF" w:rsidRPr="001972A7" w:rsidRDefault="0012603E">
            <w:pPr>
              <w:jc w:val="center"/>
              <w:rPr>
                <w:rFonts w:ascii="Times New Roman" w:hAnsi="Times New Roman" w:cs="Times New Roman"/>
              </w:rPr>
            </w:pPr>
            <w:r>
              <w:rPr>
                <w:rFonts w:ascii="Times New Roman" w:hAnsi="Times New Roman" w:cs="Times New Roman"/>
              </w:rPr>
              <w:t>6.6</w:t>
            </w:r>
            <w:r w:rsidR="00B336DF" w:rsidRPr="001972A7">
              <w:rPr>
                <w:rFonts w:ascii="Times New Roman" w:hAnsi="Times New Roman" w:cs="Times New Roman"/>
              </w:rPr>
              <w:t xml:space="preserve"> x 10</w:t>
            </w:r>
            <w:r>
              <w:rPr>
                <w:rFonts w:ascii="Times New Roman" w:hAnsi="Times New Roman" w:cs="Times New Roman"/>
                <w:vertAlign w:val="superscript"/>
              </w:rPr>
              <w:t>9</w:t>
            </w:r>
          </w:p>
        </w:tc>
        <w:tc>
          <w:tcPr>
            <w:tcW w:w="1890" w:type="dxa"/>
            <w:tcBorders>
              <w:bottom w:val="single" w:sz="4" w:space="0" w:color="auto"/>
            </w:tcBorders>
          </w:tcPr>
          <w:p w:rsidR="00B336DF" w:rsidRPr="001972A7" w:rsidRDefault="0012603E">
            <w:pPr>
              <w:jc w:val="center"/>
              <w:rPr>
                <w:rFonts w:ascii="Times New Roman" w:hAnsi="Times New Roman" w:cs="Times New Roman"/>
              </w:rPr>
            </w:pPr>
            <w:r>
              <w:rPr>
                <w:rFonts w:ascii="Times New Roman" w:hAnsi="Times New Roman" w:cs="Times New Roman"/>
              </w:rPr>
              <w:t>2</w:t>
            </w:r>
            <w:r w:rsidR="00B63AA5">
              <w:rPr>
                <w:rFonts w:ascii="Times New Roman" w:hAnsi="Times New Roman" w:cs="Times New Roman"/>
              </w:rPr>
              <w:t>.7</w:t>
            </w:r>
            <w:r w:rsidR="00B336DF" w:rsidRPr="001972A7">
              <w:rPr>
                <w:rFonts w:ascii="Times New Roman" w:hAnsi="Times New Roman" w:cs="Times New Roman"/>
              </w:rPr>
              <w:t xml:space="preserve"> x 10</w:t>
            </w:r>
            <w:r w:rsidR="00B63AA5">
              <w:rPr>
                <w:rFonts w:ascii="Times New Roman" w:hAnsi="Times New Roman" w:cs="Times New Roman"/>
                <w:vertAlign w:val="superscript"/>
              </w:rPr>
              <w:t>10</w:t>
            </w:r>
          </w:p>
        </w:tc>
      </w:tr>
    </w:tbl>
    <w:p w:rsidR="00CC6B2C" w:rsidRDefault="00CC6B2C" w:rsidP="00673C0D">
      <w:pPr>
        <w:rPr>
          <w:rFonts w:ascii="Times New Roman" w:hAnsi="Times New Roman" w:cs="Times New Roman"/>
          <w:b/>
        </w:rPr>
      </w:pPr>
      <w:r>
        <w:rPr>
          <w:rFonts w:ascii="Times New Roman" w:hAnsi="Times New Roman" w:cs="Times New Roman"/>
          <w:b/>
        </w:rPr>
        <w:br w:type="page"/>
      </w:r>
    </w:p>
    <w:p w:rsidR="00673C0D" w:rsidRPr="001972A7" w:rsidRDefault="00673C0D" w:rsidP="00673C0D">
      <w:pPr>
        <w:rPr>
          <w:rFonts w:ascii="Times New Roman" w:hAnsi="Times New Roman" w:cs="Times New Roman"/>
        </w:rPr>
      </w:pPr>
      <w:r w:rsidRPr="001972A7">
        <w:rPr>
          <w:rFonts w:ascii="Times New Roman" w:hAnsi="Times New Roman" w:cs="Times New Roman"/>
          <w:b/>
        </w:rPr>
        <w:t>Table S</w:t>
      </w:r>
      <w:r w:rsidR="00C73BD6">
        <w:rPr>
          <w:rFonts w:ascii="Times New Roman" w:hAnsi="Times New Roman" w:cs="Times New Roman"/>
          <w:b/>
        </w:rPr>
        <w:t>4</w:t>
      </w:r>
      <w:r w:rsidRPr="001972A7">
        <w:rPr>
          <w:rFonts w:ascii="Times New Roman" w:hAnsi="Times New Roman" w:cs="Times New Roman"/>
        </w:rPr>
        <w:t xml:space="preserve">. </w:t>
      </w:r>
      <w:r w:rsidR="00BE1A47">
        <w:rPr>
          <w:rFonts w:ascii="Times New Roman" w:hAnsi="Times New Roman" w:cs="Times New Roman"/>
        </w:rPr>
        <w:t>Peak number concentrations, e</w:t>
      </w:r>
      <w:r w:rsidRPr="001972A7">
        <w:rPr>
          <w:rFonts w:ascii="Times New Roman" w:hAnsi="Times New Roman" w:cs="Times New Roman"/>
        </w:rPr>
        <w:t>mission rates</w:t>
      </w:r>
      <w:r w:rsidR="00BE1A47">
        <w:rPr>
          <w:rFonts w:ascii="Times New Roman" w:hAnsi="Times New Roman" w:cs="Times New Roman"/>
        </w:rPr>
        <w:t>,</w:t>
      </w:r>
      <w:r w:rsidRPr="001972A7">
        <w:rPr>
          <w:rFonts w:ascii="Times New Roman" w:hAnsi="Times New Roman" w:cs="Times New Roman"/>
        </w:rPr>
        <w:t xml:space="preserve"> and </w:t>
      </w:r>
      <w:r w:rsidR="00BE1A47">
        <w:rPr>
          <w:rFonts w:ascii="Times New Roman" w:hAnsi="Times New Roman" w:cs="Times New Roman"/>
        </w:rPr>
        <w:t xml:space="preserve">emission </w:t>
      </w:r>
      <w:r w:rsidRPr="001972A7">
        <w:rPr>
          <w:rFonts w:ascii="Times New Roman" w:hAnsi="Times New Roman" w:cs="Times New Roman"/>
        </w:rPr>
        <w:t xml:space="preserve">yields for </w:t>
      </w:r>
      <w:r w:rsidR="00BE1A47" w:rsidRPr="001972A7">
        <w:rPr>
          <w:rFonts w:ascii="Times New Roman" w:hAnsi="Times New Roman" w:cs="Times New Roman"/>
        </w:rPr>
        <w:t xml:space="preserve">poly lactic acid </w:t>
      </w:r>
      <w:r w:rsidR="00871943">
        <w:rPr>
          <w:rFonts w:ascii="Times New Roman" w:hAnsi="Times New Roman" w:cs="Times New Roman"/>
        </w:rPr>
        <w:t xml:space="preserve">(PLA) </w:t>
      </w:r>
      <w:r w:rsidRPr="001972A7">
        <w:rPr>
          <w:rFonts w:ascii="Times New Roman" w:hAnsi="Times New Roman" w:cs="Times New Roman"/>
        </w:rPr>
        <w:t>polymer filaments with and without carbon nanotube additives (P-Trak</w:t>
      </w:r>
      <w:r w:rsidR="001545C3">
        <w:rPr>
          <w:rFonts w:ascii="Times New Roman" w:hAnsi="Times New Roman" w:cs="Times New Roman"/>
        </w:rPr>
        <w:t xml:space="preserve"> data</w:t>
      </w:r>
      <w:r w:rsidRPr="001972A7">
        <w:rPr>
          <w:rFonts w:ascii="Times New Roman" w:hAnsi="Times New Roman" w:cs="Times New Roman"/>
        </w:rPr>
        <w:t>)</w:t>
      </w:r>
    </w:p>
    <w:tbl>
      <w:tblPr>
        <w:tblStyle w:val="TableGrid"/>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1"/>
        <w:gridCol w:w="1445"/>
        <w:gridCol w:w="1976"/>
        <w:gridCol w:w="248"/>
        <w:gridCol w:w="1440"/>
        <w:gridCol w:w="1350"/>
        <w:gridCol w:w="1890"/>
      </w:tblGrid>
      <w:tr w:rsidR="00955501" w:rsidRPr="001972A7" w:rsidTr="00541709">
        <w:tc>
          <w:tcPr>
            <w:tcW w:w="4882" w:type="dxa"/>
            <w:gridSpan w:val="3"/>
            <w:tcBorders>
              <w:top w:val="single" w:sz="4" w:space="0" w:color="auto"/>
              <w:bottom w:val="single" w:sz="4" w:space="0" w:color="auto"/>
            </w:tcBorders>
          </w:tcPr>
          <w:p w:rsidR="00955501" w:rsidRPr="001972A7" w:rsidRDefault="00955501" w:rsidP="008955C2">
            <w:pPr>
              <w:jc w:val="center"/>
              <w:rPr>
                <w:rFonts w:ascii="Times New Roman" w:hAnsi="Times New Roman" w:cs="Times New Roman"/>
              </w:rPr>
            </w:pPr>
            <w:r w:rsidRPr="001972A7">
              <w:rPr>
                <w:rFonts w:ascii="Times New Roman" w:hAnsi="Times New Roman" w:cs="Times New Roman"/>
              </w:rPr>
              <w:t>PLA</w:t>
            </w:r>
            <w:r w:rsidRPr="001972A7">
              <w:rPr>
                <w:rFonts w:ascii="Times New Roman" w:hAnsi="Times New Roman" w:cs="Times New Roman"/>
                <w:vertAlign w:val="subscript"/>
              </w:rPr>
              <w:t>CNT</w:t>
            </w:r>
          </w:p>
        </w:tc>
        <w:tc>
          <w:tcPr>
            <w:tcW w:w="248" w:type="dxa"/>
            <w:tcBorders>
              <w:top w:val="single" w:sz="4" w:space="0" w:color="auto"/>
            </w:tcBorders>
          </w:tcPr>
          <w:p w:rsidR="00955501" w:rsidRPr="001972A7" w:rsidRDefault="00955501" w:rsidP="008955C2">
            <w:pPr>
              <w:jc w:val="center"/>
              <w:rPr>
                <w:rFonts w:ascii="Times New Roman" w:hAnsi="Times New Roman" w:cs="Times New Roman"/>
              </w:rPr>
            </w:pPr>
          </w:p>
        </w:tc>
        <w:tc>
          <w:tcPr>
            <w:tcW w:w="4680" w:type="dxa"/>
            <w:gridSpan w:val="3"/>
            <w:tcBorders>
              <w:top w:val="single" w:sz="4" w:space="0" w:color="auto"/>
              <w:bottom w:val="single" w:sz="4" w:space="0" w:color="auto"/>
            </w:tcBorders>
          </w:tcPr>
          <w:p w:rsidR="00955501" w:rsidRPr="001972A7" w:rsidRDefault="00955501" w:rsidP="008955C2">
            <w:pPr>
              <w:jc w:val="center"/>
              <w:rPr>
                <w:rFonts w:ascii="Times New Roman" w:hAnsi="Times New Roman" w:cs="Times New Roman"/>
              </w:rPr>
            </w:pPr>
            <w:r w:rsidRPr="001972A7">
              <w:rPr>
                <w:rFonts w:ascii="Times New Roman" w:hAnsi="Times New Roman" w:cs="Times New Roman"/>
              </w:rPr>
              <w:t>PLA</w:t>
            </w:r>
          </w:p>
        </w:tc>
      </w:tr>
      <w:tr w:rsidR="00BE1A47" w:rsidRPr="001972A7" w:rsidTr="00541709">
        <w:tc>
          <w:tcPr>
            <w:tcW w:w="1461" w:type="dxa"/>
            <w:tcBorders>
              <w:top w:val="single" w:sz="4" w:space="0" w:color="auto"/>
              <w:bottom w:val="single" w:sz="4" w:space="0" w:color="auto"/>
            </w:tcBorders>
          </w:tcPr>
          <w:p w:rsidR="00BE1A47" w:rsidRPr="001972A7" w:rsidRDefault="00BE1A47" w:rsidP="00BE1A47">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445" w:type="dxa"/>
            <w:tcBorders>
              <w:top w:val="single" w:sz="4" w:space="0" w:color="auto"/>
              <w:bottom w:val="single" w:sz="4" w:space="0" w:color="auto"/>
            </w:tcBorders>
          </w:tcPr>
          <w:p w:rsidR="00BE1A47" w:rsidRPr="001972A7" w:rsidRDefault="00BE1A47" w:rsidP="00BE1A47">
            <w:pPr>
              <w:jc w:val="center"/>
              <w:rPr>
                <w:rFonts w:ascii="Times New Roman" w:hAnsi="Times New Roman" w:cs="Times New Roman"/>
              </w:rPr>
            </w:pPr>
            <w:r w:rsidRPr="001972A7">
              <w:rPr>
                <w:rFonts w:ascii="Times New Roman" w:hAnsi="Times New Roman" w:cs="Times New Roman"/>
              </w:rPr>
              <w:t>Rate (#/min)</w:t>
            </w:r>
          </w:p>
        </w:tc>
        <w:tc>
          <w:tcPr>
            <w:tcW w:w="1976" w:type="dxa"/>
            <w:tcBorders>
              <w:top w:val="single" w:sz="4" w:space="0" w:color="auto"/>
              <w:bottom w:val="single" w:sz="4" w:space="0" w:color="auto"/>
            </w:tcBorders>
          </w:tcPr>
          <w:p w:rsidR="00BE1A47" w:rsidRPr="001972A7" w:rsidRDefault="00BE1A47" w:rsidP="00BE1A47">
            <w:pPr>
              <w:jc w:val="center"/>
              <w:rPr>
                <w:rFonts w:ascii="Times New Roman" w:hAnsi="Times New Roman" w:cs="Times New Roman"/>
              </w:rPr>
            </w:pPr>
            <w:r w:rsidRPr="001972A7">
              <w:rPr>
                <w:rFonts w:ascii="Times New Roman" w:hAnsi="Times New Roman" w:cs="Times New Roman"/>
              </w:rPr>
              <w:t>Yield (#/g printed)</w:t>
            </w:r>
          </w:p>
        </w:tc>
        <w:tc>
          <w:tcPr>
            <w:tcW w:w="248" w:type="dxa"/>
            <w:tcBorders>
              <w:bottom w:val="single" w:sz="4" w:space="0" w:color="auto"/>
            </w:tcBorders>
          </w:tcPr>
          <w:p w:rsidR="00BE1A47" w:rsidRPr="001972A7" w:rsidRDefault="00BE1A47" w:rsidP="00BE1A47">
            <w:pPr>
              <w:jc w:val="center"/>
              <w:rPr>
                <w:rFonts w:ascii="Times New Roman" w:hAnsi="Times New Roman" w:cs="Times New Roman"/>
              </w:rPr>
            </w:pPr>
          </w:p>
        </w:tc>
        <w:tc>
          <w:tcPr>
            <w:tcW w:w="1440" w:type="dxa"/>
            <w:tcBorders>
              <w:top w:val="single" w:sz="4" w:space="0" w:color="auto"/>
              <w:bottom w:val="single" w:sz="4" w:space="0" w:color="auto"/>
            </w:tcBorders>
          </w:tcPr>
          <w:p w:rsidR="00BE1A47" w:rsidRPr="001972A7" w:rsidRDefault="00BE1A47" w:rsidP="00BE1A47">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350" w:type="dxa"/>
            <w:tcBorders>
              <w:top w:val="single" w:sz="4" w:space="0" w:color="auto"/>
              <w:bottom w:val="single" w:sz="4" w:space="0" w:color="auto"/>
            </w:tcBorders>
          </w:tcPr>
          <w:p w:rsidR="00BE1A47" w:rsidRPr="001972A7" w:rsidRDefault="00BE1A47" w:rsidP="00BE1A47">
            <w:pPr>
              <w:jc w:val="center"/>
              <w:rPr>
                <w:rFonts w:ascii="Times New Roman" w:hAnsi="Times New Roman" w:cs="Times New Roman"/>
              </w:rPr>
            </w:pPr>
            <w:r w:rsidRPr="001972A7">
              <w:rPr>
                <w:rFonts w:ascii="Times New Roman" w:hAnsi="Times New Roman" w:cs="Times New Roman"/>
              </w:rPr>
              <w:t>Rate (#/min)</w:t>
            </w:r>
          </w:p>
        </w:tc>
        <w:tc>
          <w:tcPr>
            <w:tcW w:w="1890" w:type="dxa"/>
            <w:tcBorders>
              <w:top w:val="single" w:sz="4" w:space="0" w:color="auto"/>
              <w:bottom w:val="single" w:sz="4" w:space="0" w:color="auto"/>
            </w:tcBorders>
          </w:tcPr>
          <w:p w:rsidR="00BE1A47" w:rsidRPr="001972A7" w:rsidRDefault="00BE1A47" w:rsidP="00BE1A47">
            <w:pPr>
              <w:jc w:val="center"/>
              <w:rPr>
                <w:rFonts w:ascii="Times New Roman" w:hAnsi="Times New Roman" w:cs="Times New Roman"/>
              </w:rPr>
            </w:pPr>
            <w:r w:rsidRPr="001972A7">
              <w:rPr>
                <w:rFonts w:ascii="Times New Roman" w:hAnsi="Times New Roman" w:cs="Times New Roman"/>
              </w:rPr>
              <w:t>Yield (#/g printed)</w:t>
            </w:r>
          </w:p>
        </w:tc>
      </w:tr>
      <w:tr w:rsidR="00BE1A47" w:rsidRPr="001972A7" w:rsidTr="00541709">
        <w:trPr>
          <w:trHeight w:val="509"/>
        </w:trPr>
        <w:tc>
          <w:tcPr>
            <w:tcW w:w="1461" w:type="dxa"/>
            <w:tcBorders>
              <w:top w:val="single" w:sz="4" w:space="0" w:color="auto"/>
            </w:tcBorders>
          </w:tcPr>
          <w:p w:rsidR="00BE1A47" w:rsidRPr="001972A7" w:rsidRDefault="00C35116">
            <w:pPr>
              <w:jc w:val="center"/>
              <w:rPr>
                <w:rFonts w:ascii="Times New Roman" w:hAnsi="Times New Roman" w:cs="Times New Roman"/>
              </w:rPr>
            </w:pPr>
            <w:r>
              <w:rPr>
                <w:rFonts w:ascii="Times New Roman" w:hAnsi="Times New Roman" w:cs="Times New Roman"/>
              </w:rPr>
              <w:t>9.</w:t>
            </w:r>
            <w:r w:rsidR="000D30A4">
              <w:rPr>
                <w:rFonts w:ascii="Times New Roman" w:hAnsi="Times New Roman" w:cs="Times New Roman"/>
              </w:rPr>
              <w:t>3</w:t>
            </w:r>
            <w:r w:rsidR="00955501">
              <w:rPr>
                <w:rFonts w:ascii="Times New Roman" w:hAnsi="Times New Roman" w:cs="Times New Roman"/>
              </w:rPr>
              <w:t xml:space="preserve"> x 10</w:t>
            </w:r>
            <w:r>
              <w:rPr>
                <w:rFonts w:ascii="Times New Roman" w:hAnsi="Times New Roman" w:cs="Times New Roman"/>
                <w:vertAlign w:val="superscript"/>
              </w:rPr>
              <w:t>3</w:t>
            </w:r>
          </w:p>
        </w:tc>
        <w:tc>
          <w:tcPr>
            <w:tcW w:w="1445" w:type="dxa"/>
            <w:tcBorders>
              <w:top w:val="single" w:sz="4" w:space="0" w:color="auto"/>
            </w:tcBorders>
          </w:tcPr>
          <w:p w:rsidR="00BE1A47" w:rsidRPr="001972A7" w:rsidRDefault="00A21037">
            <w:pPr>
              <w:jc w:val="center"/>
              <w:rPr>
                <w:rFonts w:ascii="Times New Roman" w:hAnsi="Times New Roman" w:cs="Times New Roman"/>
              </w:rPr>
            </w:pPr>
            <w:r>
              <w:rPr>
                <w:rFonts w:ascii="Times New Roman" w:hAnsi="Times New Roman" w:cs="Times New Roman"/>
              </w:rPr>
              <w:t>8.4</w:t>
            </w:r>
            <w:r w:rsidR="00BE1A47" w:rsidRPr="001972A7">
              <w:rPr>
                <w:rFonts w:ascii="Times New Roman" w:hAnsi="Times New Roman" w:cs="Times New Roman"/>
              </w:rPr>
              <w:t xml:space="preserve"> x 10</w:t>
            </w:r>
            <w:r>
              <w:rPr>
                <w:rFonts w:ascii="Times New Roman" w:hAnsi="Times New Roman" w:cs="Times New Roman"/>
                <w:vertAlign w:val="superscript"/>
              </w:rPr>
              <w:t>7</w:t>
            </w:r>
          </w:p>
        </w:tc>
        <w:tc>
          <w:tcPr>
            <w:tcW w:w="1976" w:type="dxa"/>
            <w:tcBorders>
              <w:top w:val="single" w:sz="4" w:space="0" w:color="auto"/>
            </w:tcBorders>
          </w:tcPr>
          <w:p w:rsidR="00BE1A47" w:rsidRPr="001972A7" w:rsidRDefault="00A21037" w:rsidP="00BE1A47">
            <w:pPr>
              <w:jc w:val="center"/>
              <w:rPr>
                <w:rFonts w:ascii="Times New Roman" w:hAnsi="Times New Roman" w:cs="Times New Roman"/>
              </w:rPr>
            </w:pPr>
            <w:r>
              <w:rPr>
                <w:rFonts w:ascii="Times New Roman" w:hAnsi="Times New Roman" w:cs="Times New Roman"/>
              </w:rPr>
              <w:t>3.7</w:t>
            </w:r>
            <w:r w:rsidR="00BE1A47" w:rsidRPr="001972A7">
              <w:rPr>
                <w:rFonts w:ascii="Times New Roman" w:hAnsi="Times New Roman" w:cs="Times New Roman"/>
              </w:rPr>
              <w:t xml:space="preserve"> x 10</w:t>
            </w:r>
            <w:r w:rsidR="00BE1A47" w:rsidRPr="001972A7">
              <w:rPr>
                <w:rFonts w:ascii="Times New Roman" w:hAnsi="Times New Roman" w:cs="Times New Roman"/>
                <w:vertAlign w:val="superscript"/>
              </w:rPr>
              <w:t>8</w:t>
            </w:r>
          </w:p>
        </w:tc>
        <w:tc>
          <w:tcPr>
            <w:tcW w:w="248" w:type="dxa"/>
            <w:tcBorders>
              <w:top w:val="single" w:sz="4" w:space="0" w:color="auto"/>
            </w:tcBorders>
          </w:tcPr>
          <w:p w:rsidR="00BE1A47" w:rsidRPr="001972A7" w:rsidRDefault="00BE1A47" w:rsidP="00BE1A47">
            <w:pPr>
              <w:jc w:val="center"/>
              <w:rPr>
                <w:rFonts w:ascii="Times New Roman" w:hAnsi="Times New Roman" w:cs="Times New Roman"/>
              </w:rPr>
            </w:pPr>
          </w:p>
        </w:tc>
        <w:tc>
          <w:tcPr>
            <w:tcW w:w="1440" w:type="dxa"/>
            <w:tcBorders>
              <w:top w:val="single" w:sz="4" w:space="0" w:color="auto"/>
            </w:tcBorders>
          </w:tcPr>
          <w:p w:rsidR="00BE1A47" w:rsidRPr="001972A7" w:rsidRDefault="00955501">
            <w:pPr>
              <w:jc w:val="center"/>
              <w:rPr>
                <w:rFonts w:ascii="Times New Roman" w:hAnsi="Times New Roman" w:cs="Times New Roman"/>
              </w:rPr>
            </w:pPr>
            <w:r>
              <w:rPr>
                <w:rFonts w:ascii="Times New Roman" w:hAnsi="Times New Roman" w:cs="Times New Roman"/>
              </w:rPr>
              <w:t>2.4 x 10</w:t>
            </w:r>
            <w:r w:rsidRPr="00541709">
              <w:rPr>
                <w:rFonts w:ascii="Times New Roman" w:hAnsi="Times New Roman" w:cs="Times New Roman"/>
                <w:vertAlign w:val="superscript"/>
              </w:rPr>
              <w:t>3</w:t>
            </w:r>
          </w:p>
        </w:tc>
        <w:tc>
          <w:tcPr>
            <w:tcW w:w="1350" w:type="dxa"/>
            <w:tcBorders>
              <w:top w:val="single" w:sz="4" w:space="0" w:color="auto"/>
            </w:tcBorders>
          </w:tcPr>
          <w:p w:rsidR="00BE1A47" w:rsidRPr="001972A7" w:rsidRDefault="0012603E">
            <w:pPr>
              <w:jc w:val="center"/>
              <w:rPr>
                <w:rFonts w:ascii="Times New Roman" w:hAnsi="Times New Roman" w:cs="Times New Roman"/>
              </w:rPr>
            </w:pPr>
            <w:r>
              <w:rPr>
                <w:rFonts w:ascii="Times New Roman" w:hAnsi="Times New Roman" w:cs="Times New Roman"/>
              </w:rPr>
              <w:t>1.6</w:t>
            </w:r>
            <w:r w:rsidR="00BE1A47" w:rsidRPr="001972A7">
              <w:rPr>
                <w:rFonts w:ascii="Times New Roman" w:hAnsi="Times New Roman" w:cs="Times New Roman"/>
              </w:rPr>
              <w:t xml:space="preserve"> x 10</w:t>
            </w:r>
            <w:r>
              <w:rPr>
                <w:rFonts w:ascii="Times New Roman" w:hAnsi="Times New Roman" w:cs="Times New Roman"/>
                <w:vertAlign w:val="superscript"/>
              </w:rPr>
              <w:t>6</w:t>
            </w:r>
          </w:p>
        </w:tc>
        <w:tc>
          <w:tcPr>
            <w:tcW w:w="1890" w:type="dxa"/>
            <w:tcBorders>
              <w:top w:val="single" w:sz="4" w:space="0" w:color="auto"/>
            </w:tcBorders>
          </w:tcPr>
          <w:p w:rsidR="00BE1A47" w:rsidRPr="001972A7" w:rsidRDefault="0012603E">
            <w:pPr>
              <w:jc w:val="center"/>
              <w:rPr>
                <w:rFonts w:ascii="Times New Roman" w:hAnsi="Times New Roman" w:cs="Times New Roman"/>
              </w:rPr>
            </w:pPr>
            <w:r>
              <w:rPr>
                <w:rFonts w:ascii="Times New Roman" w:hAnsi="Times New Roman" w:cs="Times New Roman"/>
              </w:rPr>
              <w:t>7.9</w:t>
            </w:r>
            <w:r w:rsidR="00BE1A47" w:rsidRPr="001972A7">
              <w:rPr>
                <w:rFonts w:ascii="Times New Roman" w:hAnsi="Times New Roman" w:cs="Times New Roman"/>
              </w:rPr>
              <w:t xml:space="preserve"> x 10</w:t>
            </w:r>
            <w:r>
              <w:rPr>
                <w:rFonts w:ascii="Times New Roman" w:hAnsi="Times New Roman" w:cs="Times New Roman"/>
                <w:vertAlign w:val="superscript"/>
              </w:rPr>
              <w:t>6</w:t>
            </w:r>
          </w:p>
        </w:tc>
      </w:tr>
      <w:tr w:rsidR="00BE1A47" w:rsidRPr="001972A7" w:rsidTr="00541709">
        <w:trPr>
          <w:trHeight w:val="509"/>
        </w:trPr>
        <w:tc>
          <w:tcPr>
            <w:tcW w:w="1461" w:type="dxa"/>
          </w:tcPr>
          <w:p w:rsidR="00BE1A47" w:rsidRPr="001972A7" w:rsidRDefault="00955501">
            <w:pPr>
              <w:jc w:val="center"/>
              <w:rPr>
                <w:rFonts w:ascii="Times New Roman" w:hAnsi="Times New Roman" w:cs="Times New Roman"/>
              </w:rPr>
            </w:pPr>
            <w:r>
              <w:rPr>
                <w:rFonts w:ascii="Times New Roman" w:hAnsi="Times New Roman" w:cs="Times New Roman"/>
              </w:rPr>
              <w:t>3.</w:t>
            </w:r>
            <w:r w:rsidR="000D30A4">
              <w:rPr>
                <w:rFonts w:ascii="Times New Roman" w:hAnsi="Times New Roman" w:cs="Times New Roman"/>
              </w:rPr>
              <w:t>2</w:t>
            </w:r>
            <w:r>
              <w:rPr>
                <w:rFonts w:ascii="Times New Roman" w:hAnsi="Times New Roman" w:cs="Times New Roman"/>
              </w:rPr>
              <w:t xml:space="preserve"> x 10</w:t>
            </w:r>
            <w:r w:rsidRPr="00541709">
              <w:rPr>
                <w:rFonts w:ascii="Times New Roman" w:hAnsi="Times New Roman" w:cs="Times New Roman"/>
                <w:vertAlign w:val="superscript"/>
              </w:rPr>
              <w:t>3</w:t>
            </w:r>
          </w:p>
        </w:tc>
        <w:tc>
          <w:tcPr>
            <w:tcW w:w="1445" w:type="dxa"/>
          </w:tcPr>
          <w:p w:rsidR="00BE1A47" w:rsidRPr="001972A7" w:rsidRDefault="00A21037">
            <w:pPr>
              <w:jc w:val="center"/>
              <w:rPr>
                <w:rFonts w:ascii="Times New Roman" w:hAnsi="Times New Roman" w:cs="Times New Roman"/>
              </w:rPr>
            </w:pPr>
            <w:r>
              <w:rPr>
                <w:rFonts w:ascii="Times New Roman" w:hAnsi="Times New Roman" w:cs="Times New Roman"/>
              </w:rPr>
              <w:t>3.0</w:t>
            </w:r>
            <w:r w:rsidR="00BE1A47" w:rsidRPr="001972A7">
              <w:rPr>
                <w:rFonts w:ascii="Times New Roman" w:hAnsi="Times New Roman" w:cs="Times New Roman"/>
              </w:rPr>
              <w:t xml:space="preserve"> x 10</w:t>
            </w:r>
            <w:r>
              <w:rPr>
                <w:rFonts w:ascii="Times New Roman" w:hAnsi="Times New Roman" w:cs="Times New Roman"/>
                <w:vertAlign w:val="superscript"/>
              </w:rPr>
              <w:t>8</w:t>
            </w:r>
          </w:p>
        </w:tc>
        <w:tc>
          <w:tcPr>
            <w:tcW w:w="1976" w:type="dxa"/>
          </w:tcPr>
          <w:p w:rsidR="00BE1A47" w:rsidRPr="001972A7" w:rsidRDefault="00A21037">
            <w:pPr>
              <w:jc w:val="center"/>
              <w:rPr>
                <w:rFonts w:ascii="Times New Roman" w:hAnsi="Times New Roman" w:cs="Times New Roman"/>
              </w:rPr>
            </w:pPr>
            <w:r>
              <w:rPr>
                <w:rFonts w:ascii="Times New Roman" w:hAnsi="Times New Roman" w:cs="Times New Roman"/>
              </w:rPr>
              <w:t>1.4</w:t>
            </w:r>
            <w:r w:rsidR="00BE1A47" w:rsidRPr="001972A7">
              <w:rPr>
                <w:rFonts w:ascii="Times New Roman" w:hAnsi="Times New Roman" w:cs="Times New Roman"/>
              </w:rPr>
              <w:t xml:space="preserve"> x 10</w:t>
            </w:r>
            <w:r>
              <w:rPr>
                <w:rFonts w:ascii="Times New Roman" w:hAnsi="Times New Roman" w:cs="Times New Roman"/>
                <w:vertAlign w:val="superscript"/>
              </w:rPr>
              <w:t>9</w:t>
            </w:r>
          </w:p>
        </w:tc>
        <w:tc>
          <w:tcPr>
            <w:tcW w:w="248" w:type="dxa"/>
          </w:tcPr>
          <w:p w:rsidR="00BE1A47" w:rsidRPr="001972A7" w:rsidRDefault="00BE1A47" w:rsidP="00BE1A47">
            <w:pPr>
              <w:jc w:val="center"/>
              <w:rPr>
                <w:rFonts w:ascii="Times New Roman" w:hAnsi="Times New Roman" w:cs="Times New Roman"/>
              </w:rPr>
            </w:pPr>
          </w:p>
        </w:tc>
        <w:tc>
          <w:tcPr>
            <w:tcW w:w="1440" w:type="dxa"/>
          </w:tcPr>
          <w:p w:rsidR="00BE1A47" w:rsidRPr="001972A7" w:rsidRDefault="00955501">
            <w:pPr>
              <w:jc w:val="center"/>
              <w:rPr>
                <w:rFonts w:ascii="Times New Roman" w:hAnsi="Times New Roman" w:cs="Times New Roman"/>
              </w:rPr>
            </w:pPr>
            <w:r>
              <w:rPr>
                <w:rFonts w:ascii="Times New Roman" w:hAnsi="Times New Roman" w:cs="Times New Roman"/>
              </w:rPr>
              <w:t>3.8 x 10</w:t>
            </w:r>
            <w:r w:rsidRPr="00541709">
              <w:rPr>
                <w:rFonts w:ascii="Times New Roman" w:hAnsi="Times New Roman" w:cs="Times New Roman"/>
                <w:vertAlign w:val="superscript"/>
              </w:rPr>
              <w:t>3</w:t>
            </w:r>
          </w:p>
        </w:tc>
        <w:tc>
          <w:tcPr>
            <w:tcW w:w="1350" w:type="dxa"/>
          </w:tcPr>
          <w:p w:rsidR="00BE1A47" w:rsidRPr="001972A7" w:rsidRDefault="0012603E">
            <w:pPr>
              <w:jc w:val="center"/>
              <w:rPr>
                <w:rFonts w:ascii="Times New Roman" w:hAnsi="Times New Roman" w:cs="Times New Roman"/>
              </w:rPr>
            </w:pPr>
            <w:r>
              <w:rPr>
                <w:rFonts w:ascii="Times New Roman" w:hAnsi="Times New Roman" w:cs="Times New Roman"/>
              </w:rPr>
              <w:t>6.4</w:t>
            </w:r>
            <w:r w:rsidR="00BE1A47" w:rsidRPr="001972A7">
              <w:rPr>
                <w:rFonts w:ascii="Times New Roman" w:hAnsi="Times New Roman" w:cs="Times New Roman"/>
              </w:rPr>
              <w:t xml:space="preserve"> x 10</w:t>
            </w:r>
            <w:r>
              <w:rPr>
                <w:rFonts w:ascii="Times New Roman" w:hAnsi="Times New Roman" w:cs="Times New Roman"/>
                <w:vertAlign w:val="superscript"/>
              </w:rPr>
              <w:t>8</w:t>
            </w:r>
          </w:p>
        </w:tc>
        <w:tc>
          <w:tcPr>
            <w:tcW w:w="1890" w:type="dxa"/>
          </w:tcPr>
          <w:p w:rsidR="00BE1A47" w:rsidRPr="001972A7" w:rsidRDefault="0012603E">
            <w:pPr>
              <w:jc w:val="center"/>
              <w:rPr>
                <w:rFonts w:ascii="Times New Roman" w:hAnsi="Times New Roman" w:cs="Times New Roman"/>
              </w:rPr>
            </w:pPr>
            <w:r>
              <w:rPr>
                <w:rFonts w:ascii="Times New Roman" w:hAnsi="Times New Roman" w:cs="Times New Roman"/>
              </w:rPr>
              <w:t>3.0</w:t>
            </w:r>
            <w:r w:rsidR="00BE1A47" w:rsidRPr="001972A7">
              <w:rPr>
                <w:rFonts w:ascii="Times New Roman" w:hAnsi="Times New Roman" w:cs="Times New Roman"/>
              </w:rPr>
              <w:t xml:space="preserve"> x 10</w:t>
            </w:r>
            <w:r>
              <w:rPr>
                <w:rFonts w:ascii="Times New Roman" w:hAnsi="Times New Roman" w:cs="Times New Roman"/>
                <w:vertAlign w:val="superscript"/>
              </w:rPr>
              <w:t>9</w:t>
            </w:r>
          </w:p>
        </w:tc>
      </w:tr>
      <w:tr w:rsidR="00BE1A47" w:rsidRPr="001972A7" w:rsidTr="00541709">
        <w:trPr>
          <w:trHeight w:val="509"/>
        </w:trPr>
        <w:tc>
          <w:tcPr>
            <w:tcW w:w="1461" w:type="dxa"/>
          </w:tcPr>
          <w:p w:rsidR="00BE1A47" w:rsidRPr="001972A7" w:rsidRDefault="00955501">
            <w:pPr>
              <w:jc w:val="center"/>
              <w:rPr>
                <w:rFonts w:ascii="Times New Roman" w:hAnsi="Times New Roman" w:cs="Times New Roman"/>
              </w:rPr>
            </w:pPr>
            <w:r>
              <w:rPr>
                <w:rFonts w:ascii="Times New Roman" w:hAnsi="Times New Roman" w:cs="Times New Roman"/>
              </w:rPr>
              <w:t>1.</w:t>
            </w:r>
            <w:r w:rsidR="000D30A4">
              <w:rPr>
                <w:rFonts w:ascii="Times New Roman" w:hAnsi="Times New Roman" w:cs="Times New Roman"/>
              </w:rPr>
              <w:t>1</w:t>
            </w:r>
            <w:r>
              <w:rPr>
                <w:rFonts w:ascii="Times New Roman" w:hAnsi="Times New Roman" w:cs="Times New Roman"/>
              </w:rPr>
              <w:t xml:space="preserve"> x 10</w:t>
            </w:r>
            <w:r w:rsidRPr="00541709">
              <w:rPr>
                <w:rFonts w:ascii="Times New Roman" w:hAnsi="Times New Roman" w:cs="Times New Roman"/>
                <w:vertAlign w:val="superscript"/>
              </w:rPr>
              <w:t>4</w:t>
            </w:r>
          </w:p>
        </w:tc>
        <w:tc>
          <w:tcPr>
            <w:tcW w:w="1445" w:type="dxa"/>
          </w:tcPr>
          <w:p w:rsidR="00BE1A47" w:rsidRPr="001972A7" w:rsidRDefault="00A21037" w:rsidP="00BE1A47">
            <w:pPr>
              <w:jc w:val="center"/>
              <w:rPr>
                <w:rFonts w:ascii="Times New Roman" w:hAnsi="Times New Roman" w:cs="Times New Roman"/>
              </w:rPr>
            </w:pPr>
            <w:r>
              <w:rPr>
                <w:rFonts w:ascii="Times New Roman" w:hAnsi="Times New Roman" w:cs="Times New Roman"/>
              </w:rPr>
              <w:t>2.4</w:t>
            </w:r>
            <w:r w:rsidR="00BE1A47" w:rsidRPr="001972A7">
              <w:rPr>
                <w:rFonts w:ascii="Times New Roman" w:hAnsi="Times New Roman" w:cs="Times New Roman"/>
              </w:rPr>
              <w:t xml:space="preserve"> x 10</w:t>
            </w:r>
            <w:r w:rsidR="00BE1A47" w:rsidRPr="001972A7">
              <w:rPr>
                <w:rFonts w:ascii="Times New Roman" w:hAnsi="Times New Roman" w:cs="Times New Roman"/>
                <w:vertAlign w:val="superscript"/>
              </w:rPr>
              <w:t>8</w:t>
            </w:r>
          </w:p>
        </w:tc>
        <w:tc>
          <w:tcPr>
            <w:tcW w:w="1976" w:type="dxa"/>
          </w:tcPr>
          <w:p w:rsidR="00BE1A47" w:rsidRPr="001972A7" w:rsidRDefault="00A21037">
            <w:pPr>
              <w:jc w:val="center"/>
              <w:rPr>
                <w:rFonts w:ascii="Times New Roman" w:hAnsi="Times New Roman" w:cs="Times New Roman"/>
              </w:rPr>
            </w:pPr>
            <w:r>
              <w:rPr>
                <w:rFonts w:ascii="Times New Roman" w:hAnsi="Times New Roman" w:cs="Times New Roman"/>
              </w:rPr>
              <w:t>1.0</w:t>
            </w:r>
            <w:r w:rsidR="00BE1A47" w:rsidRPr="001972A7">
              <w:rPr>
                <w:rFonts w:ascii="Times New Roman" w:hAnsi="Times New Roman" w:cs="Times New Roman"/>
              </w:rPr>
              <w:t xml:space="preserve"> x 10</w:t>
            </w:r>
            <w:r>
              <w:rPr>
                <w:rFonts w:ascii="Times New Roman" w:hAnsi="Times New Roman" w:cs="Times New Roman"/>
                <w:vertAlign w:val="superscript"/>
              </w:rPr>
              <w:t>9</w:t>
            </w:r>
          </w:p>
        </w:tc>
        <w:tc>
          <w:tcPr>
            <w:tcW w:w="248" w:type="dxa"/>
          </w:tcPr>
          <w:p w:rsidR="00BE1A47" w:rsidRPr="001972A7" w:rsidRDefault="00BE1A47" w:rsidP="00BE1A47">
            <w:pPr>
              <w:jc w:val="center"/>
              <w:rPr>
                <w:rFonts w:ascii="Times New Roman" w:hAnsi="Times New Roman" w:cs="Times New Roman"/>
              </w:rPr>
            </w:pPr>
          </w:p>
        </w:tc>
        <w:tc>
          <w:tcPr>
            <w:tcW w:w="1440" w:type="dxa"/>
          </w:tcPr>
          <w:p w:rsidR="00BE1A47" w:rsidRPr="001972A7" w:rsidRDefault="00C35116">
            <w:pPr>
              <w:jc w:val="center"/>
              <w:rPr>
                <w:rFonts w:ascii="Times New Roman" w:hAnsi="Times New Roman" w:cs="Times New Roman"/>
              </w:rPr>
            </w:pPr>
            <w:r>
              <w:rPr>
                <w:rFonts w:ascii="Times New Roman" w:hAnsi="Times New Roman" w:cs="Times New Roman"/>
              </w:rPr>
              <w:t>1.</w:t>
            </w:r>
            <w:r w:rsidR="000D30A4">
              <w:rPr>
                <w:rFonts w:ascii="Times New Roman" w:hAnsi="Times New Roman" w:cs="Times New Roman"/>
              </w:rPr>
              <w:t>9</w:t>
            </w:r>
            <w:r w:rsidR="00955501">
              <w:rPr>
                <w:rFonts w:ascii="Times New Roman" w:hAnsi="Times New Roman" w:cs="Times New Roman"/>
              </w:rPr>
              <w:t xml:space="preserve"> x 10</w:t>
            </w:r>
            <w:r w:rsidR="00955501" w:rsidRPr="00541709">
              <w:rPr>
                <w:rFonts w:ascii="Times New Roman" w:hAnsi="Times New Roman" w:cs="Times New Roman"/>
                <w:vertAlign w:val="superscript"/>
              </w:rPr>
              <w:t>3</w:t>
            </w:r>
          </w:p>
        </w:tc>
        <w:tc>
          <w:tcPr>
            <w:tcW w:w="1350" w:type="dxa"/>
          </w:tcPr>
          <w:p w:rsidR="00BE1A47" w:rsidRPr="001972A7" w:rsidRDefault="0012603E">
            <w:pPr>
              <w:jc w:val="center"/>
              <w:rPr>
                <w:rFonts w:ascii="Times New Roman" w:hAnsi="Times New Roman" w:cs="Times New Roman"/>
              </w:rPr>
            </w:pPr>
            <w:r>
              <w:rPr>
                <w:rFonts w:ascii="Times New Roman" w:hAnsi="Times New Roman" w:cs="Times New Roman"/>
              </w:rPr>
              <w:t>1.3</w:t>
            </w:r>
            <w:r w:rsidR="00BE1A47" w:rsidRPr="001972A7">
              <w:rPr>
                <w:rFonts w:ascii="Times New Roman" w:hAnsi="Times New Roman" w:cs="Times New Roman"/>
              </w:rPr>
              <w:t xml:space="preserve"> x 10</w:t>
            </w:r>
            <w:r>
              <w:rPr>
                <w:rFonts w:ascii="Times New Roman" w:hAnsi="Times New Roman" w:cs="Times New Roman"/>
                <w:vertAlign w:val="superscript"/>
              </w:rPr>
              <w:t>8</w:t>
            </w:r>
          </w:p>
        </w:tc>
        <w:tc>
          <w:tcPr>
            <w:tcW w:w="1890" w:type="dxa"/>
          </w:tcPr>
          <w:p w:rsidR="00BE1A47" w:rsidRPr="001972A7" w:rsidRDefault="0012603E" w:rsidP="00BE1A47">
            <w:pPr>
              <w:jc w:val="center"/>
              <w:rPr>
                <w:rFonts w:ascii="Times New Roman" w:hAnsi="Times New Roman" w:cs="Times New Roman"/>
              </w:rPr>
            </w:pPr>
            <w:r>
              <w:rPr>
                <w:rFonts w:ascii="Times New Roman" w:hAnsi="Times New Roman" w:cs="Times New Roman"/>
              </w:rPr>
              <w:t>5.7</w:t>
            </w:r>
            <w:r w:rsidR="00BE1A47" w:rsidRPr="001972A7">
              <w:rPr>
                <w:rFonts w:ascii="Times New Roman" w:hAnsi="Times New Roman" w:cs="Times New Roman"/>
              </w:rPr>
              <w:t xml:space="preserve"> x 10</w:t>
            </w:r>
            <w:r w:rsidR="00BE1A47" w:rsidRPr="001972A7">
              <w:rPr>
                <w:rFonts w:ascii="Times New Roman" w:hAnsi="Times New Roman" w:cs="Times New Roman"/>
                <w:vertAlign w:val="superscript"/>
              </w:rPr>
              <w:t>8</w:t>
            </w:r>
          </w:p>
        </w:tc>
      </w:tr>
      <w:tr w:rsidR="00BE1A47" w:rsidRPr="001972A7" w:rsidTr="00541709">
        <w:trPr>
          <w:trHeight w:val="509"/>
        </w:trPr>
        <w:tc>
          <w:tcPr>
            <w:tcW w:w="1461" w:type="dxa"/>
          </w:tcPr>
          <w:p w:rsidR="00BE1A47" w:rsidRPr="001972A7" w:rsidRDefault="00955501">
            <w:pPr>
              <w:jc w:val="center"/>
              <w:rPr>
                <w:rFonts w:ascii="Times New Roman" w:hAnsi="Times New Roman" w:cs="Times New Roman"/>
              </w:rPr>
            </w:pPr>
            <w:r>
              <w:rPr>
                <w:rFonts w:ascii="Times New Roman" w:hAnsi="Times New Roman" w:cs="Times New Roman"/>
              </w:rPr>
              <w:t>5.9 x 10</w:t>
            </w:r>
            <w:r w:rsidRPr="00541709">
              <w:rPr>
                <w:rFonts w:ascii="Times New Roman" w:hAnsi="Times New Roman" w:cs="Times New Roman"/>
                <w:vertAlign w:val="superscript"/>
              </w:rPr>
              <w:t>3</w:t>
            </w:r>
          </w:p>
        </w:tc>
        <w:tc>
          <w:tcPr>
            <w:tcW w:w="1445" w:type="dxa"/>
          </w:tcPr>
          <w:p w:rsidR="00BE1A47" w:rsidRPr="001972A7" w:rsidRDefault="00A21037">
            <w:pPr>
              <w:jc w:val="center"/>
              <w:rPr>
                <w:rFonts w:ascii="Times New Roman" w:hAnsi="Times New Roman" w:cs="Times New Roman"/>
              </w:rPr>
            </w:pPr>
            <w:r>
              <w:rPr>
                <w:rFonts w:ascii="Times New Roman" w:hAnsi="Times New Roman" w:cs="Times New Roman"/>
              </w:rPr>
              <w:t>8.3</w:t>
            </w:r>
            <w:r w:rsidR="00BE1A47" w:rsidRPr="001972A7">
              <w:rPr>
                <w:rFonts w:ascii="Times New Roman" w:hAnsi="Times New Roman" w:cs="Times New Roman"/>
              </w:rPr>
              <w:t xml:space="preserve"> x 10</w:t>
            </w:r>
            <w:r>
              <w:rPr>
                <w:rFonts w:ascii="Times New Roman" w:hAnsi="Times New Roman" w:cs="Times New Roman"/>
                <w:vertAlign w:val="superscript"/>
              </w:rPr>
              <w:t>8</w:t>
            </w:r>
          </w:p>
        </w:tc>
        <w:tc>
          <w:tcPr>
            <w:tcW w:w="1976" w:type="dxa"/>
          </w:tcPr>
          <w:p w:rsidR="00BE1A47" w:rsidRPr="001972A7" w:rsidRDefault="00A21037">
            <w:pPr>
              <w:jc w:val="center"/>
              <w:rPr>
                <w:rFonts w:ascii="Times New Roman" w:hAnsi="Times New Roman" w:cs="Times New Roman"/>
              </w:rPr>
            </w:pPr>
            <w:r>
              <w:rPr>
                <w:rFonts w:ascii="Times New Roman" w:hAnsi="Times New Roman" w:cs="Times New Roman"/>
              </w:rPr>
              <w:t>3.5</w:t>
            </w:r>
            <w:r w:rsidR="00BE1A47" w:rsidRPr="001972A7">
              <w:rPr>
                <w:rFonts w:ascii="Times New Roman" w:hAnsi="Times New Roman" w:cs="Times New Roman"/>
              </w:rPr>
              <w:t xml:space="preserve"> x 10</w:t>
            </w:r>
            <w:r>
              <w:rPr>
                <w:rFonts w:ascii="Times New Roman" w:hAnsi="Times New Roman" w:cs="Times New Roman"/>
                <w:vertAlign w:val="superscript"/>
              </w:rPr>
              <w:t>9</w:t>
            </w:r>
          </w:p>
        </w:tc>
        <w:tc>
          <w:tcPr>
            <w:tcW w:w="248" w:type="dxa"/>
          </w:tcPr>
          <w:p w:rsidR="00BE1A47" w:rsidRPr="001972A7" w:rsidRDefault="00BE1A47" w:rsidP="00BE1A47">
            <w:pPr>
              <w:jc w:val="center"/>
              <w:rPr>
                <w:rFonts w:ascii="Times New Roman" w:hAnsi="Times New Roman" w:cs="Times New Roman"/>
              </w:rPr>
            </w:pPr>
          </w:p>
        </w:tc>
        <w:tc>
          <w:tcPr>
            <w:tcW w:w="1440" w:type="dxa"/>
          </w:tcPr>
          <w:p w:rsidR="00BE1A47" w:rsidRPr="001972A7" w:rsidRDefault="00955501">
            <w:pPr>
              <w:jc w:val="center"/>
              <w:rPr>
                <w:rFonts w:ascii="Times New Roman" w:hAnsi="Times New Roman" w:cs="Times New Roman"/>
              </w:rPr>
            </w:pPr>
            <w:r>
              <w:rPr>
                <w:rFonts w:ascii="Times New Roman" w:hAnsi="Times New Roman" w:cs="Times New Roman"/>
              </w:rPr>
              <w:t>3.1 x 10</w:t>
            </w:r>
            <w:r w:rsidRPr="00541709">
              <w:rPr>
                <w:rFonts w:ascii="Times New Roman" w:hAnsi="Times New Roman" w:cs="Times New Roman"/>
                <w:vertAlign w:val="superscript"/>
              </w:rPr>
              <w:t>3</w:t>
            </w:r>
          </w:p>
        </w:tc>
        <w:tc>
          <w:tcPr>
            <w:tcW w:w="1350" w:type="dxa"/>
          </w:tcPr>
          <w:p w:rsidR="00BE1A47" w:rsidRPr="001972A7" w:rsidRDefault="0012603E">
            <w:pPr>
              <w:jc w:val="center"/>
              <w:rPr>
                <w:rFonts w:ascii="Times New Roman" w:hAnsi="Times New Roman" w:cs="Times New Roman"/>
              </w:rPr>
            </w:pPr>
            <w:r>
              <w:rPr>
                <w:rFonts w:ascii="Times New Roman" w:hAnsi="Times New Roman" w:cs="Times New Roman"/>
              </w:rPr>
              <w:t>1.1</w:t>
            </w:r>
            <w:r w:rsidR="00BE1A47" w:rsidRPr="001972A7">
              <w:rPr>
                <w:rFonts w:ascii="Times New Roman" w:hAnsi="Times New Roman" w:cs="Times New Roman"/>
              </w:rPr>
              <w:t xml:space="preserve"> x 10</w:t>
            </w:r>
            <w:r>
              <w:rPr>
                <w:rFonts w:ascii="Times New Roman" w:hAnsi="Times New Roman" w:cs="Times New Roman"/>
                <w:vertAlign w:val="superscript"/>
              </w:rPr>
              <w:t>8</w:t>
            </w:r>
          </w:p>
        </w:tc>
        <w:tc>
          <w:tcPr>
            <w:tcW w:w="1890" w:type="dxa"/>
          </w:tcPr>
          <w:p w:rsidR="00BE1A47" w:rsidRPr="001972A7" w:rsidRDefault="0012603E" w:rsidP="00BE1A47">
            <w:pPr>
              <w:jc w:val="center"/>
              <w:rPr>
                <w:rFonts w:ascii="Times New Roman" w:hAnsi="Times New Roman" w:cs="Times New Roman"/>
              </w:rPr>
            </w:pPr>
            <w:r>
              <w:rPr>
                <w:rFonts w:ascii="Times New Roman" w:hAnsi="Times New Roman" w:cs="Times New Roman"/>
              </w:rPr>
              <w:t>4.8</w:t>
            </w:r>
            <w:r w:rsidR="00BE1A47" w:rsidRPr="001972A7">
              <w:rPr>
                <w:rFonts w:ascii="Times New Roman" w:hAnsi="Times New Roman" w:cs="Times New Roman"/>
              </w:rPr>
              <w:t xml:space="preserve"> x 10</w:t>
            </w:r>
            <w:r w:rsidR="00BE1A47" w:rsidRPr="001972A7">
              <w:rPr>
                <w:rFonts w:ascii="Times New Roman" w:hAnsi="Times New Roman" w:cs="Times New Roman"/>
                <w:vertAlign w:val="superscript"/>
              </w:rPr>
              <w:t>8</w:t>
            </w:r>
          </w:p>
        </w:tc>
      </w:tr>
      <w:tr w:rsidR="00BE1A47" w:rsidRPr="001972A7" w:rsidTr="00541709">
        <w:trPr>
          <w:trHeight w:val="509"/>
        </w:trPr>
        <w:tc>
          <w:tcPr>
            <w:tcW w:w="1461" w:type="dxa"/>
            <w:tcBorders>
              <w:bottom w:val="single" w:sz="4" w:space="0" w:color="auto"/>
            </w:tcBorders>
          </w:tcPr>
          <w:p w:rsidR="00BE1A47" w:rsidRPr="001972A7" w:rsidRDefault="00955501" w:rsidP="00BE1A47">
            <w:pPr>
              <w:jc w:val="center"/>
              <w:rPr>
                <w:rFonts w:ascii="Times New Roman" w:hAnsi="Times New Roman" w:cs="Times New Roman"/>
              </w:rPr>
            </w:pPr>
            <w:r w:rsidRPr="001972A7">
              <w:rPr>
                <w:rFonts w:ascii="Times New Roman" w:hAnsi="Times New Roman" w:cs="Times New Roman"/>
              </w:rPr>
              <w:t>--</w:t>
            </w:r>
            <w:r w:rsidRPr="001972A7">
              <w:rPr>
                <w:rFonts w:ascii="Times New Roman" w:hAnsi="Times New Roman" w:cs="Times New Roman"/>
                <w:vertAlign w:val="superscript"/>
              </w:rPr>
              <w:t>a</w:t>
            </w:r>
          </w:p>
        </w:tc>
        <w:tc>
          <w:tcPr>
            <w:tcW w:w="1445" w:type="dxa"/>
            <w:tcBorders>
              <w:bottom w:val="single" w:sz="4" w:space="0" w:color="auto"/>
            </w:tcBorders>
          </w:tcPr>
          <w:p w:rsidR="00BE1A47" w:rsidRPr="001972A7" w:rsidRDefault="00955501" w:rsidP="00BE1A47">
            <w:pPr>
              <w:jc w:val="center"/>
              <w:rPr>
                <w:rFonts w:ascii="Times New Roman" w:hAnsi="Times New Roman" w:cs="Times New Roman"/>
              </w:rPr>
            </w:pPr>
            <w:r>
              <w:rPr>
                <w:rFonts w:ascii="Times New Roman" w:hAnsi="Times New Roman" w:cs="Times New Roman"/>
              </w:rPr>
              <w:t>--</w:t>
            </w:r>
          </w:p>
        </w:tc>
        <w:tc>
          <w:tcPr>
            <w:tcW w:w="1976" w:type="dxa"/>
            <w:tcBorders>
              <w:bottom w:val="single" w:sz="4" w:space="0" w:color="auto"/>
            </w:tcBorders>
          </w:tcPr>
          <w:p w:rsidR="00BE1A47" w:rsidRPr="001972A7" w:rsidRDefault="00BE1A47" w:rsidP="00BE1A47">
            <w:pPr>
              <w:jc w:val="center"/>
              <w:rPr>
                <w:rFonts w:ascii="Times New Roman" w:hAnsi="Times New Roman" w:cs="Times New Roman"/>
              </w:rPr>
            </w:pPr>
            <w:r w:rsidRPr="001972A7">
              <w:rPr>
                <w:rFonts w:ascii="Times New Roman" w:hAnsi="Times New Roman" w:cs="Times New Roman"/>
              </w:rPr>
              <w:t>--</w:t>
            </w:r>
          </w:p>
        </w:tc>
        <w:tc>
          <w:tcPr>
            <w:tcW w:w="248" w:type="dxa"/>
            <w:tcBorders>
              <w:bottom w:val="single" w:sz="4" w:space="0" w:color="auto"/>
            </w:tcBorders>
          </w:tcPr>
          <w:p w:rsidR="00BE1A47" w:rsidRPr="001972A7" w:rsidRDefault="00BE1A47" w:rsidP="00BE1A47">
            <w:pPr>
              <w:jc w:val="center"/>
              <w:rPr>
                <w:rFonts w:ascii="Times New Roman" w:hAnsi="Times New Roman" w:cs="Times New Roman"/>
              </w:rPr>
            </w:pPr>
          </w:p>
        </w:tc>
        <w:tc>
          <w:tcPr>
            <w:tcW w:w="1440" w:type="dxa"/>
            <w:tcBorders>
              <w:bottom w:val="single" w:sz="4" w:space="0" w:color="auto"/>
            </w:tcBorders>
          </w:tcPr>
          <w:p w:rsidR="00BE1A47" w:rsidRPr="001972A7" w:rsidRDefault="00955501">
            <w:pPr>
              <w:jc w:val="center"/>
              <w:rPr>
                <w:rFonts w:ascii="Times New Roman" w:hAnsi="Times New Roman" w:cs="Times New Roman"/>
              </w:rPr>
            </w:pPr>
            <w:r>
              <w:rPr>
                <w:rFonts w:ascii="Times New Roman" w:hAnsi="Times New Roman" w:cs="Times New Roman"/>
              </w:rPr>
              <w:t>1.</w:t>
            </w:r>
            <w:r w:rsidR="001D4E05">
              <w:rPr>
                <w:rFonts w:ascii="Times New Roman" w:hAnsi="Times New Roman" w:cs="Times New Roman"/>
              </w:rPr>
              <w:t>3</w:t>
            </w:r>
            <w:r>
              <w:rPr>
                <w:rFonts w:ascii="Times New Roman" w:hAnsi="Times New Roman" w:cs="Times New Roman"/>
              </w:rPr>
              <w:t xml:space="preserve"> x 10</w:t>
            </w:r>
            <w:r w:rsidRPr="00541709">
              <w:rPr>
                <w:rFonts w:ascii="Times New Roman" w:hAnsi="Times New Roman" w:cs="Times New Roman"/>
                <w:vertAlign w:val="superscript"/>
              </w:rPr>
              <w:t>3</w:t>
            </w:r>
          </w:p>
        </w:tc>
        <w:tc>
          <w:tcPr>
            <w:tcW w:w="1350" w:type="dxa"/>
            <w:tcBorders>
              <w:bottom w:val="single" w:sz="4" w:space="0" w:color="auto"/>
            </w:tcBorders>
          </w:tcPr>
          <w:p w:rsidR="00BE1A47" w:rsidRPr="001972A7" w:rsidRDefault="0012603E" w:rsidP="00BE1A47">
            <w:pPr>
              <w:jc w:val="center"/>
              <w:rPr>
                <w:rFonts w:ascii="Times New Roman" w:hAnsi="Times New Roman" w:cs="Times New Roman"/>
              </w:rPr>
            </w:pPr>
            <w:r>
              <w:rPr>
                <w:rFonts w:ascii="Times New Roman" w:hAnsi="Times New Roman" w:cs="Times New Roman"/>
              </w:rPr>
              <w:t>4</w:t>
            </w:r>
            <w:r w:rsidR="00BE1A47" w:rsidRPr="001972A7">
              <w:rPr>
                <w:rFonts w:ascii="Times New Roman" w:hAnsi="Times New Roman" w:cs="Times New Roman"/>
              </w:rPr>
              <w:t>.9 x 10</w:t>
            </w:r>
            <w:r w:rsidR="00BE1A47" w:rsidRPr="001972A7">
              <w:rPr>
                <w:rFonts w:ascii="Times New Roman" w:hAnsi="Times New Roman" w:cs="Times New Roman"/>
                <w:vertAlign w:val="superscript"/>
              </w:rPr>
              <w:t>7</w:t>
            </w:r>
          </w:p>
        </w:tc>
        <w:tc>
          <w:tcPr>
            <w:tcW w:w="1890" w:type="dxa"/>
            <w:tcBorders>
              <w:bottom w:val="single" w:sz="4" w:space="0" w:color="auto"/>
            </w:tcBorders>
          </w:tcPr>
          <w:p w:rsidR="00BE1A47" w:rsidRPr="001972A7" w:rsidRDefault="0073730E" w:rsidP="00BE1A47">
            <w:pPr>
              <w:jc w:val="center"/>
              <w:rPr>
                <w:rFonts w:ascii="Times New Roman" w:hAnsi="Times New Roman" w:cs="Times New Roman"/>
              </w:rPr>
            </w:pPr>
            <w:r>
              <w:rPr>
                <w:rFonts w:ascii="Times New Roman" w:hAnsi="Times New Roman" w:cs="Times New Roman"/>
              </w:rPr>
              <w:t>2.2</w:t>
            </w:r>
            <w:r w:rsidR="00BE1A47" w:rsidRPr="001972A7">
              <w:rPr>
                <w:rFonts w:ascii="Times New Roman" w:hAnsi="Times New Roman" w:cs="Times New Roman"/>
              </w:rPr>
              <w:t xml:space="preserve"> x 10</w:t>
            </w:r>
            <w:r w:rsidR="00BE1A47" w:rsidRPr="001972A7">
              <w:rPr>
                <w:rFonts w:ascii="Times New Roman" w:hAnsi="Times New Roman" w:cs="Times New Roman"/>
                <w:vertAlign w:val="superscript"/>
              </w:rPr>
              <w:t>8</w:t>
            </w:r>
          </w:p>
        </w:tc>
      </w:tr>
    </w:tbl>
    <w:p w:rsidR="00B63AA5" w:rsidRDefault="00673C0D" w:rsidP="00673C0D">
      <w:pPr>
        <w:rPr>
          <w:rFonts w:ascii="Times New Roman" w:hAnsi="Times New Roman" w:cs="Times New Roman"/>
        </w:rPr>
      </w:pPr>
      <w:r w:rsidRPr="001972A7">
        <w:rPr>
          <w:rFonts w:ascii="Times New Roman" w:hAnsi="Times New Roman" w:cs="Times New Roman"/>
          <w:vertAlign w:val="superscript"/>
        </w:rPr>
        <w:t>a</w:t>
      </w:r>
      <w:r w:rsidRPr="001972A7">
        <w:rPr>
          <w:rFonts w:ascii="Times New Roman" w:hAnsi="Times New Roman" w:cs="Times New Roman"/>
        </w:rPr>
        <w:t xml:space="preserve"> Only four replicates (filament broke during repeated attempts to obtain fifth replicate)</w:t>
      </w:r>
    </w:p>
    <w:p w:rsidR="00673C0D" w:rsidRDefault="00673C0D" w:rsidP="00673C0D">
      <w:pPr>
        <w:rPr>
          <w:rFonts w:ascii="Times New Roman" w:hAnsi="Times New Roman" w:cs="Times New Roman"/>
          <w:b/>
        </w:rPr>
      </w:pPr>
      <w:r>
        <w:rPr>
          <w:rFonts w:ascii="Times New Roman" w:hAnsi="Times New Roman" w:cs="Times New Roman"/>
          <w:b/>
        </w:rPr>
        <w:br w:type="page"/>
      </w:r>
    </w:p>
    <w:p w:rsidR="00673C0D" w:rsidRPr="001972A7" w:rsidRDefault="00673C0D" w:rsidP="00673C0D">
      <w:pPr>
        <w:rPr>
          <w:rFonts w:ascii="Times New Roman" w:hAnsi="Times New Roman" w:cs="Times New Roman"/>
        </w:rPr>
      </w:pPr>
      <w:r w:rsidRPr="001972A7">
        <w:rPr>
          <w:rFonts w:ascii="Times New Roman" w:hAnsi="Times New Roman" w:cs="Times New Roman"/>
          <w:b/>
        </w:rPr>
        <w:t>Table S</w:t>
      </w:r>
      <w:r w:rsidR="00C73BD6">
        <w:rPr>
          <w:rFonts w:ascii="Times New Roman" w:hAnsi="Times New Roman" w:cs="Times New Roman"/>
          <w:b/>
        </w:rPr>
        <w:t>5</w:t>
      </w:r>
      <w:r w:rsidRPr="001972A7">
        <w:rPr>
          <w:rFonts w:ascii="Times New Roman" w:hAnsi="Times New Roman" w:cs="Times New Roman"/>
        </w:rPr>
        <w:t xml:space="preserve">. </w:t>
      </w:r>
      <w:r w:rsidR="00955501">
        <w:rPr>
          <w:rFonts w:ascii="Times New Roman" w:hAnsi="Times New Roman" w:cs="Times New Roman"/>
        </w:rPr>
        <w:t>Peak number concentrations, e</w:t>
      </w:r>
      <w:r w:rsidR="00955501" w:rsidRPr="001972A7">
        <w:rPr>
          <w:rFonts w:ascii="Times New Roman" w:hAnsi="Times New Roman" w:cs="Times New Roman"/>
        </w:rPr>
        <w:t>mission rates</w:t>
      </w:r>
      <w:r w:rsidR="00955501">
        <w:rPr>
          <w:rFonts w:ascii="Times New Roman" w:hAnsi="Times New Roman" w:cs="Times New Roman"/>
        </w:rPr>
        <w:t>,</w:t>
      </w:r>
      <w:r w:rsidR="00955501" w:rsidRPr="001972A7">
        <w:rPr>
          <w:rFonts w:ascii="Times New Roman" w:hAnsi="Times New Roman" w:cs="Times New Roman"/>
        </w:rPr>
        <w:t xml:space="preserve"> and </w:t>
      </w:r>
      <w:r w:rsidR="00955501">
        <w:rPr>
          <w:rFonts w:ascii="Times New Roman" w:hAnsi="Times New Roman" w:cs="Times New Roman"/>
        </w:rPr>
        <w:t xml:space="preserve">emission </w:t>
      </w:r>
      <w:r w:rsidR="00955501" w:rsidRPr="001972A7">
        <w:rPr>
          <w:rFonts w:ascii="Times New Roman" w:hAnsi="Times New Roman" w:cs="Times New Roman"/>
        </w:rPr>
        <w:t>yields for poly</w:t>
      </w:r>
      <w:r w:rsidR="00955501">
        <w:rPr>
          <w:rFonts w:ascii="Times New Roman" w:hAnsi="Times New Roman" w:cs="Times New Roman"/>
        </w:rPr>
        <w:t>carbonate</w:t>
      </w:r>
      <w:r w:rsidR="00955501" w:rsidRPr="001972A7">
        <w:rPr>
          <w:rFonts w:ascii="Times New Roman" w:hAnsi="Times New Roman" w:cs="Times New Roman"/>
        </w:rPr>
        <w:t xml:space="preserve"> </w:t>
      </w:r>
      <w:r w:rsidR="00871943">
        <w:rPr>
          <w:rFonts w:ascii="Times New Roman" w:hAnsi="Times New Roman" w:cs="Times New Roman"/>
        </w:rPr>
        <w:t xml:space="preserve">(PC) </w:t>
      </w:r>
      <w:r w:rsidR="00955501" w:rsidRPr="001972A7">
        <w:rPr>
          <w:rFonts w:ascii="Times New Roman" w:hAnsi="Times New Roman" w:cs="Times New Roman"/>
        </w:rPr>
        <w:t>polymer filaments with and without carbon nanotube additives (P-Trak</w:t>
      </w:r>
      <w:r w:rsidR="001545C3">
        <w:rPr>
          <w:rFonts w:ascii="Times New Roman" w:hAnsi="Times New Roman" w:cs="Times New Roman"/>
        </w:rPr>
        <w:t xml:space="preserve"> data</w:t>
      </w:r>
      <w:r w:rsidR="00955501" w:rsidRPr="001972A7">
        <w:rPr>
          <w:rFonts w:ascii="Times New Roman" w:hAnsi="Times New Roman" w:cs="Times New Roman"/>
        </w:rPr>
        <w:t>)</w:t>
      </w:r>
    </w:p>
    <w:tbl>
      <w:tblPr>
        <w:tblStyle w:val="TableGrid"/>
        <w:tblW w:w="100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1"/>
        <w:gridCol w:w="1445"/>
        <w:gridCol w:w="1976"/>
        <w:gridCol w:w="248"/>
        <w:gridCol w:w="1530"/>
        <w:gridCol w:w="1408"/>
        <w:gridCol w:w="1976"/>
      </w:tblGrid>
      <w:tr w:rsidR="00955501" w:rsidRPr="001972A7" w:rsidTr="00541709">
        <w:tc>
          <w:tcPr>
            <w:tcW w:w="4882" w:type="dxa"/>
            <w:gridSpan w:val="3"/>
            <w:tcBorders>
              <w:top w:val="single" w:sz="4" w:space="0" w:color="auto"/>
              <w:bottom w:val="single" w:sz="4" w:space="0" w:color="auto"/>
            </w:tcBorders>
          </w:tcPr>
          <w:p w:rsidR="00955501" w:rsidRPr="001972A7" w:rsidRDefault="00955501" w:rsidP="008955C2">
            <w:pPr>
              <w:jc w:val="center"/>
              <w:rPr>
                <w:rFonts w:ascii="Times New Roman" w:hAnsi="Times New Roman" w:cs="Times New Roman"/>
              </w:rPr>
            </w:pPr>
            <w:r w:rsidRPr="001972A7">
              <w:rPr>
                <w:rFonts w:ascii="Times New Roman" w:hAnsi="Times New Roman" w:cs="Times New Roman"/>
              </w:rPr>
              <w:t>PC</w:t>
            </w:r>
            <w:r w:rsidRPr="001972A7">
              <w:rPr>
                <w:rFonts w:ascii="Times New Roman" w:hAnsi="Times New Roman" w:cs="Times New Roman"/>
                <w:vertAlign w:val="subscript"/>
              </w:rPr>
              <w:t>CNT</w:t>
            </w:r>
          </w:p>
        </w:tc>
        <w:tc>
          <w:tcPr>
            <w:tcW w:w="248" w:type="dxa"/>
            <w:tcBorders>
              <w:top w:val="single" w:sz="4" w:space="0" w:color="auto"/>
            </w:tcBorders>
          </w:tcPr>
          <w:p w:rsidR="00955501" w:rsidRPr="001972A7" w:rsidRDefault="00955501" w:rsidP="008955C2">
            <w:pPr>
              <w:jc w:val="center"/>
              <w:rPr>
                <w:rFonts w:ascii="Times New Roman" w:hAnsi="Times New Roman" w:cs="Times New Roman"/>
              </w:rPr>
            </w:pPr>
          </w:p>
        </w:tc>
        <w:tc>
          <w:tcPr>
            <w:tcW w:w="4914" w:type="dxa"/>
            <w:gridSpan w:val="3"/>
            <w:tcBorders>
              <w:top w:val="single" w:sz="4" w:space="0" w:color="auto"/>
              <w:bottom w:val="single" w:sz="4" w:space="0" w:color="auto"/>
            </w:tcBorders>
          </w:tcPr>
          <w:p w:rsidR="00955501" w:rsidRPr="001972A7" w:rsidRDefault="00955501" w:rsidP="008955C2">
            <w:pPr>
              <w:jc w:val="center"/>
              <w:rPr>
                <w:rFonts w:ascii="Times New Roman" w:hAnsi="Times New Roman" w:cs="Times New Roman"/>
              </w:rPr>
            </w:pPr>
            <w:r w:rsidRPr="001972A7">
              <w:rPr>
                <w:rFonts w:ascii="Times New Roman" w:hAnsi="Times New Roman" w:cs="Times New Roman"/>
              </w:rPr>
              <w:t>PC</w:t>
            </w:r>
          </w:p>
        </w:tc>
      </w:tr>
      <w:tr w:rsidR="00955501" w:rsidRPr="001972A7" w:rsidTr="00541709">
        <w:tc>
          <w:tcPr>
            <w:tcW w:w="1461" w:type="dxa"/>
            <w:tcBorders>
              <w:top w:val="single" w:sz="4" w:space="0" w:color="auto"/>
              <w:bottom w:val="single" w:sz="4" w:space="0" w:color="auto"/>
            </w:tcBorders>
          </w:tcPr>
          <w:p w:rsidR="00955501" w:rsidRPr="001972A7" w:rsidRDefault="00955501" w:rsidP="00955501">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445" w:type="dxa"/>
            <w:tcBorders>
              <w:top w:val="single" w:sz="4" w:space="0" w:color="auto"/>
              <w:bottom w:val="single" w:sz="4" w:space="0" w:color="auto"/>
            </w:tcBorders>
          </w:tcPr>
          <w:p w:rsidR="00955501" w:rsidRPr="001972A7" w:rsidRDefault="00955501" w:rsidP="00955501">
            <w:pPr>
              <w:jc w:val="center"/>
              <w:rPr>
                <w:rFonts w:ascii="Times New Roman" w:hAnsi="Times New Roman" w:cs="Times New Roman"/>
              </w:rPr>
            </w:pPr>
            <w:r w:rsidRPr="001972A7">
              <w:rPr>
                <w:rFonts w:ascii="Times New Roman" w:hAnsi="Times New Roman" w:cs="Times New Roman"/>
              </w:rPr>
              <w:t>Rate (#/min)</w:t>
            </w:r>
          </w:p>
        </w:tc>
        <w:tc>
          <w:tcPr>
            <w:tcW w:w="1976" w:type="dxa"/>
            <w:tcBorders>
              <w:top w:val="single" w:sz="4" w:space="0" w:color="auto"/>
              <w:bottom w:val="single" w:sz="4" w:space="0" w:color="auto"/>
            </w:tcBorders>
          </w:tcPr>
          <w:p w:rsidR="00955501" w:rsidRPr="001972A7" w:rsidRDefault="00955501" w:rsidP="00955501">
            <w:pPr>
              <w:jc w:val="center"/>
              <w:rPr>
                <w:rFonts w:ascii="Times New Roman" w:hAnsi="Times New Roman" w:cs="Times New Roman"/>
              </w:rPr>
            </w:pPr>
            <w:r w:rsidRPr="001972A7">
              <w:rPr>
                <w:rFonts w:ascii="Times New Roman" w:hAnsi="Times New Roman" w:cs="Times New Roman"/>
              </w:rPr>
              <w:t>Yield (#/g printed)</w:t>
            </w:r>
          </w:p>
        </w:tc>
        <w:tc>
          <w:tcPr>
            <w:tcW w:w="248" w:type="dxa"/>
            <w:tcBorders>
              <w:bottom w:val="single" w:sz="4" w:space="0" w:color="auto"/>
            </w:tcBorders>
          </w:tcPr>
          <w:p w:rsidR="00955501" w:rsidRPr="001972A7" w:rsidRDefault="00955501" w:rsidP="00955501">
            <w:pPr>
              <w:jc w:val="center"/>
              <w:rPr>
                <w:rFonts w:ascii="Times New Roman" w:hAnsi="Times New Roman" w:cs="Times New Roman"/>
              </w:rPr>
            </w:pPr>
          </w:p>
        </w:tc>
        <w:tc>
          <w:tcPr>
            <w:tcW w:w="1530" w:type="dxa"/>
            <w:tcBorders>
              <w:top w:val="single" w:sz="4" w:space="0" w:color="auto"/>
              <w:bottom w:val="single" w:sz="4" w:space="0" w:color="auto"/>
            </w:tcBorders>
          </w:tcPr>
          <w:p w:rsidR="00955501" w:rsidRPr="001972A7" w:rsidRDefault="00955501" w:rsidP="00955501">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408" w:type="dxa"/>
            <w:tcBorders>
              <w:top w:val="single" w:sz="4" w:space="0" w:color="auto"/>
              <w:bottom w:val="single" w:sz="4" w:space="0" w:color="auto"/>
            </w:tcBorders>
          </w:tcPr>
          <w:p w:rsidR="00955501" w:rsidRPr="001972A7" w:rsidRDefault="00955501" w:rsidP="00955501">
            <w:pPr>
              <w:jc w:val="center"/>
              <w:rPr>
                <w:rFonts w:ascii="Times New Roman" w:hAnsi="Times New Roman" w:cs="Times New Roman"/>
              </w:rPr>
            </w:pPr>
            <w:r w:rsidRPr="001972A7">
              <w:rPr>
                <w:rFonts w:ascii="Times New Roman" w:hAnsi="Times New Roman" w:cs="Times New Roman"/>
              </w:rPr>
              <w:t>Rate (#/min)</w:t>
            </w:r>
          </w:p>
        </w:tc>
        <w:tc>
          <w:tcPr>
            <w:tcW w:w="1976" w:type="dxa"/>
            <w:tcBorders>
              <w:top w:val="single" w:sz="4" w:space="0" w:color="auto"/>
              <w:bottom w:val="single" w:sz="4" w:space="0" w:color="auto"/>
            </w:tcBorders>
          </w:tcPr>
          <w:p w:rsidR="00955501" w:rsidRPr="001972A7" w:rsidRDefault="00955501" w:rsidP="00955501">
            <w:pPr>
              <w:jc w:val="center"/>
              <w:rPr>
                <w:rFonts w:ascii="Times New Roman" w:hAnsi="Times New Roman" w:cs="Times New Roman"/>
              </w:rPr>
            </w:pPr>
            <w:r w:rsidRPr="001972A7">
              <w:rPr>
                <w:rFonts w:ascii="Times New Roman" w:hAnsi="Times New Roman" w:cs="Times New Roman"/>
              </w:rPr>
              <w:t>Yield (#/g printed)</w:t>
            </w:r>
          </w:p>
        </w:tc>
      </w:tr>
      <w:tr w:rsidR="00955501" w:rsidRPr="001972A7" w:rsidTr="00541709">
        <w:trPr>
          <w:trHeight w:val="509"/>
        </w:trPr>
        <w:tc>
          <w:tcPr>
            <w:tcW w:w="1461" w:type="dxa"/>
            <w:tcBorders>
              <w:top w:val="single" w:sz="4" w:space="0" w:color="auto"/>
            </w:tcBorders>
          </w:tcPr>
          <w:p w:rsidR="00955501" w:rsidRPr="001972A7" w:rsidRDefault="00C074E5">
            <w:pPr>
              <w:jc w:val="center"/>
              <w:rPr>
                <w:rFonts w:ascii="Times New Roman" w:hAnsi="Times New Roman" w:cs="Times New Roman"/>
              </w:rPr>
            </w:pPr>
            <w:r>
              <w:rPr>
                <w:rFonts w:ascii="Times New Roman" w:hAnsi="Times New Roman" w:cs="Times New Roman"/>
              </w:rPr>
              <w:t>3.</w:t>
            </w:r>
            <w:r w:rsidR="001D4E05">
              <w:rPr>
                <w:rFonts w:ascii="Times New Roman" w:hAnsi="Times New Roman" w:cs="Times New Roman"/>
              </w:rPr>
              <w:t>8</w:t>
            </w:r>
            <w:r>
              <w:rPr>
                <w:rFonts w:ascii="Times New Roman" w:hAnsi="Times New Roman" w:cs="Times New Roman"/>
              </w:rPr>
              <w:t xml:space="preserve"> x 10</w:t>
            </w:r>
            <w:r w:rsidRPr="00541709">
              <w:rPr>
                <w:rFonts w:ascii="Times New Roman" w:hAnsi="Times New Roman" w:cs="Times New Roman"/>
                <w:vertAlign w:val="superscript"/>
              </w:rPr>
              <w:t>4</w:t>
            </w:r>
          </w:p>
        </w:tc>
        <w:tc>
          <w:tcPr>
            <w:tcW w:w="1445" w:type="dxa"/>
            <w:tcBorders>
              <w:top w:val="single" w:sz="4" w:space="0" w:color="auto"/>
            </w:tcBorders>
          </w:tcPr>
          <w:p w:rsidR="00955501" w:rsidRPr="001972A7" w:rsidRDefault="00955501">
            <w:pPr>
              <w:jc w:val="center"/>
              <w:rPr>
                <w:rFonts w:ascii="Times New Roman" w:hAnsi="Times New Roman" w:cs="Times New Roman"/>
              </w:rPr>
            </w:pPr>
            <w:r w:rsidRPr="001972A7">
              <w:rPr>
                <w:rFonts w:ascii="Times New Roman" w:hAnsi="Times New Roman" w:cs="Times New Roman"/>
              </w:rPr>
              <w:t>3.</w:t>
            </w:r>
            <w:r w:rsidR="00A21037">
              <w:rPr>
                <w:rFonts w:ascii="Times New Roman" w:hAnsi="Times New Roman" w:cs="Times New Roman"/>
              </w:rPr>
              <w:t>2</w:t>
            </w:r>
            <w:r w:rsidRPr="001972A7">
              <w:rPr>
                <w:rFonts w:ascii="Times New Roman" w:hAnsi="Times New Roman" w:cs="Times New Roman"/>
              </w:rPr>
              <w:t xml:space="preserve"> x 10</w:t>
            </w:r>
            <w:r w:rsidR="00A21037">
              <w:rPr>
                <w:rFonts w:ascii="Times New Roman" w:hAnsi="Times New Roman" w:cs="Times New Roman"/>
                <w:vertAlign w:val="superscript"/>
              </w:rPr>
              <w:t>9</w:t>
            </w:r>
          </w:p>
        </w:tc>
        <w:tc>
          <w:tcPr>
            <w:tcW w:w="1976" w:type="dxa"/>
            <w:tcBorders>
              <w:top w:val="single" w:sz="4" w:space="0" w:color="auto"/>
            </w:tcBorders>
          </w:tcPr>
          <w:p w:rsidR="00955501" w:rsidRPr="001972A7" w:rsidRDefault="00955501">
            <w:pPr>
              <w:jc w:val="center"/>
              <w:rPr>
                <w:rFonts w:ascii="Times New Roman" w:hAnsi="Times New Roman" w:cs="Times New Roman"/>
              </w:rPr>
            </w:pPr>
            <w:r w:rsidRPr="001972A7">
              <w:rPr>
                <w:rFonts w:ascii="Times New Roman" w:hAnsi="Times New Roman" w:cs="Times New Roman"/>
              </w:rPr>
              <w:t>1.</w:t>
            </w:r>
            <w:r w:rsidR="00A21037">
              <w:rPr>
                <w:rFonts w:ascii="Times New Roman" w:hAnsi="Times New Roman" w:cs="Times New Roman"/>
              </w:rPr>
              <w:t>0</w:t>
            </w:r>
            <w:r w:rsidRPr="001972A7">
              <w:rPr>
                <w:rFonts w:ascii="Times New Roman" w:hAnsi="Times New Roman" w:cs="Times New Roman"/>
              </w:rPr>
              <w:t xml:space="preserve"> x 10</w:t>
            </w:r>
            <w:r w:rsidR="00A21037">
              <w:rPr>
                <w:rFonts w:ascii="Times New Roman" w:hAnsi="Times New Roman" w:cs="Times New Roman"/>
                <w:vertAlign w:val="superscript"/>
              </w:rPr>
              <w:t>10</w:t>
            </w:r>
          </w:p>
        </w:tc>
        <w:tc>
          <w:tcPr>
            <w:tcW w:w="248" w:type="dxa"/>
            <w:tcBorders>
              <w:top w:val="single" w:sz="4" w:space="0" w:color="auto"/>
            </w:tcBorders>
          </w:tcPr>
          <w:p w:rsidR="00955501" w:rsidRPr="001972A7" w:rsidRDefault="00955501" w:rsidP="00955501">
            <w:pPr>
              <w:jc w:val="center"/>
              <w:rPr>
                <w:rFonts w:ascii="Times New Roman" w:hAnsi="Times New Roman" w:cs="Times New Roman"/>
              </w:rPr>
            </w:pPr>
          </w:p>
        </w:tc>
        <w:tc>
          <w:tcPr>
            <w:tcW w:w="1530" w:type="dxa"/>
            <w:tcBorders>
              <w:top w:val="single" w:sz="4" w:space="0" w:color="auto"/>
            </w:tcBorders>
          </w:tcPr>
          <w:p w:rsidR="00955501" w:rsidRPr="001972A7" w:rsidRDefault="00E00A9A">
            <w:pPr>
              <w:jc w:val="center"/>
              <w:rPr>
                <w:rFonts w:ascii="Times New Roman" w:hAnsi="Times New Roman" w:cs="Times New Roman"/>
              </w:rPr>
            </w:pPr>
            <w:r>
              <w:rPr>
                <w:rFonts w:ascii="Times New Roman" w:hAnsi="Times New Roman" w:cs="Times New Roman"/>
              </w:rPr>
              <w:t>4.2 x 10</w:t>
            </w:r>
            <w:r w:rsidRPr="00AF76DE">
              <w:rPr>
                <w:rFonts w:ascii="Times New Roman" w:hAnsi="Times New Roman" w:cs="Times New Roman"/>
                <w:vertAlign w:val="superscript"/>
              </w:rPr>
              <w:t>4</w:t>
            </w:r>
          </w:p>
        </w:tc>
        <w:tc>
          <w:tcPr>
            <w:tcW w:w="1408" w:type="dxa"/>
            <w:tcBorders>
              <w:top w:val="single" w:sz="4" w:space="0" w:color="auto"/>
            </w:tcBorders>
          </w:tcPr>
          <w:p w:rsidR="00955501" w:rsidRPr="001972A7" w:rsidRDefault="0073730E">
            <w:pPr>
              <w:jc w:val="center"/>
              <w:rPr>
                <w:rFonts w:ascii="Times New Roman" w:hAnsi="Times New Roman" w:cs="Times New Roman"/>
              </w:rPr>
            </w:pPr>
            <w:r>
              <w:rPr>
                <w:rFonts w:ascii="Times New Roman" w:hAnsi="Times New Roman" w:cs="Times New Roman"/>
              </w:rPr>
              <w:t>2.6</w:t>
            </w:r>
            <w:r w:rsidR="00955501" w:rsidRPr="001972A7">
              <w:rPr>
                <w:rFonts w:ascii="Times New Roman" w:hAnsi="Times New Roman" w:cs="Times New Roman"/>
              </w:rPr>
              <w:t xml:space="preserve"> x 10</w:t>
            </w:r>
            <w:r>
              <w:rPr>
                <w:rFonts w:ascii="Times New Roman" w:hAnsi="Times New Roman" w:cs="Times New Roman"/>
                <w:vertAlign w:val="superscript"/>
              </w:rPr>
              <w:t>9</w:t>
            </w:r>
          </w:p>
        </w:tc>
        <w:tc>
          <w:tcPr>
            <w:tcW w:w="1976" w:type="dxa"/>
            <w:tcBorders>
              <w:top w:val="single" w:sz="4" w:space="0" w:color="auto"/>
            </w:tcBorders>
          </w:tcPr>
          <w:p w:rsidR="00955501" w:rsidRPr="001972A7" w:rsidRDefault="0073730E" w:rsidP="00955501">
            <w:pPr>
              <w:jc w:val="center"/>
              <w:rPr>
                <w:rFonts w:ascii="Times New Roman" w:hAnsi="Times New Roman" w:cs="Times New Roman"/>
              </w:rPr>
            </w:pPr>
            <w:r>
              <w:rPr>
                <w:rFonts w:ascii="Times New Roman" w:hAnsi="Times New Roman" w:cs="Times New Roman"/>
              </w:rPr>
              <w:t>8.5</w:t>
            </w:r>
            <w:r w:rsidR="00955501" w:rsidRPr="001972A7">
              <w:rPr>
                <w:rFonts w:ascii="Times New Roman" w:hAnsi="Times New Roman" w:cs="Times New Roman"/>
              </w:rPr>
              <w:t xml:space="preserve"> x 10</w:t>
            </w:r>
            <w:r w:rsidR="00955501" w:rsidRPr="001972A7">
              <w:rPr>
                <w:rFonts w:ascii="Times New Roman" w:hAnsi="Times New Roman" w:cs="Times New Roman"/>
                <w:vertAlign w:val="superscript"/>
              </w:rPr>
              <w:t>9</w:t>
            </w:r>
          </w:p>
        </w:tc>
      </w:tr>
      <w:tr w:rsidR="00955501" w:rsidRPr="001972A7" w:rsidTr="00541709">
        <w:trPr>
          <w:trHeight w:val="509"/>
        </w:trPr>
        <w:tc>
          <w:tcPr>
            <w:tcW w:w="1461" w:type="dxa"/>
          </w:tcPr>
          <w:p w:rsidR="00955501" w:rsidRPr="001972A7" w:rsidRDefault="00C074E5">
            <w:pPr>
              <w:jc w:val="center"/>
              <w:rPr>
                <w:rFonts w:ascii="Times New Roman" w:hAnsi="Times New Roman" w:cs="Times New Roman"/>
              </w:rPr>
            </w:pPr>
            <w:r>
              <w:rPr>
                <w:rFonts w:ascii="Times New Roman" w:hAnsi="Times New Roman" w:cs="Times New Roman"/>
              </w:rPr>
              <w:t>2.7 x 10</w:t>
            </w:r>
            <w:r w:rsidRPr="00541709">
              <w:rPr>
                <w:rFonts w:ascii="Times New Roman" w:hAnsi="Times New Roman" w:cs="Times New Roman"/>
                <w:vertAlign w:val="superscript"/>
              </w:rPr>
              <w:t>4</w:t>
            </w:r>
          </w:p>
        </w:tc>
        <w:tc>
          <w:tcPr>
            <w:tcW w:w="1445" w:type="dxa"/>
          </w:tcPr>
          <w:p w:rsidR="00955501" w:rsidRPr="001972A7" w:rsidRDefault="00A21037" w:rsidP="00955501">
            <w:pPr>
              <w:jc w:val="center"/>
              <w:rPr>
                <w:rFonts w:ascii="Times New Roman" w:hAnsi="Times New Roman" w:cs="Times New Roman"/>
              </w:rPr>
            </w:pPr>
            <w:r>
              <w:rPr>
                <w:rFonts w:ascii="Times New Roman" w:hAnsi="Times New Roman" w:cs="Times New Roman"/>
              </w:rPr>
              <w:t>9.8</w:t>
            </w:r>
            <w:r w:rsidR="00955501" w:rsidRPr="001972A7">
              <w:rPr>
                <w:rFonts w:ascii="Times New Roman" w:hAnsi="Times New Roman" w:cs="Times New Roman"/>
              </w:rPr>
              <w:t xml:space="preserve"> x 10</w:t>
            </w:r>
            <w:r w:rsidR="00955501" w:rsidRPr="001972A7">
              <w:rPr>
                <w:rFonts w:ascii="Times New Roman" w:hAnsi="Times New Roman" w:cs="Times New Roman"/>
                <w:vertAlign w:val="superscript"/>
              </w:rPr>
              <w:t>8</w:t>
            </w:r>
          </w:p>
        </w:tc>
        <w:tc>
          <w:tcPr>
            <w:tcW w:w="1976" w:type="dxa"/>
          </w:tcPr>
          <w:p w:rsidR="00955501" w:rsidRPr="001972A7" w:rsidRDefault="00A21037">
            <w:pPr>
              <w:jc w:val="center"/>
              <w:rPr>
                <w:rFonts w:ascii="Times New Roman" w:hAnsi="Times New Roman" w:cs="Times New Roman"/>
              </w:rPr>
            </w:pPr>
            <w:r>
              <w:rPr>
                <w:rFonts w:ascii="Times New Roman" w:hAnsi="Times New Roman" w:cs="Times New Roman"/>
              </w:rPr>
              <w:t>3.1</w:t>
            </w:r>
            <w:r w:rsidR="00955501" w:rsidRPr="001972A7">
              <w:rPr>
                <w:rFonts w:ascii="Times New Roman" w:hAnsi="Times New Roman" w:cs="Times New Roman"/>
              </w:rPr>
              <w:t xml:space="preserve"> x 10</w:t>
            </w:r>
            <w:r>
              <w:rPr>
                <w:rFonts w:ascii="Times New Roman" w:hAnsi="Times New Roman" w:cs="Times New Roman"/>
                <w:vertAlign w:val="superscript"/>
              </w:rPr>
              <w:t>9</w:t>
            </w:r>
          </w:p>
        </w:tc>
        <w:tc>
          <w:tcPr>
            <w:tcW w:w="248" w:type="dxa"/>
          </w:tcPr>
          <w:p w:rsidR="00955501" w:rsidRPr="001972A7" w:rsidRDefault="00955501" w:rsidP="00955501">
            <w:pPr>
              <w:jc w:val="center"/>
              <w:rPr>
                <w:rFonts w:ascii="Times New Roman" w:hAnsi="Times New Roman" w:cs="Times New Roman"/>
              </w:rPr>
            </w:pPr>
          </w:p>
        </w:tc>
        <w:tc>
          <w:tcPr>
            <w:tcW w:w="1530" w:type="dxa"/>
          </w:tcPr>
          <w:p w:rsidR="00955501" w:rsidRPr="001972A7" w:rsidRDefault="00E00A9A">
            <w:pPr>
              <w:jc w:val="center"/>
              <w:rPr>
                <w:rFonts w:ascii="Times New Roman" w:hAnsi="Times New Roman" w:cs="Times New Roman"/>
              </w:rPr>
            </w:pPr>
            <w:r>
              <w:rPr>
                <w:rFonts w:ascii="Times New Roman" w:hAnsi="Times New Roman" w:cs="Times New Roman"/>
              </w:rPr>
              <w:t>3.6 x 10</w:t>
            </w:r>
            <w:r w:rsidRPr="00541709">
              <w:rPr>
                <w:rFonts w:ascii="Times New Roman" w:hAnsi="Times New Roman" w:cs="Times New Roman"/>
                <w:vertAlign w:val="superscript"/>
              </w:rPr>
              <w:t>4</w:t>
            </w:r>
          </w:p>
        </w:tc>
        <w:tc>
          <w:tcPr>
            <w:tcW w:w="1408" w:type="dxa"/>
          </w:tcPr>
          <w:p w:rsidR="00955501" w:rsidRPr="001972A7" w:rsidRDefault="0073730E">
            <w:pPr>
              <w:jc w:val="center"/>
              <w:rPr>
                <w:rFonts w:ascii="Times New Roman" w:hAnsi="Times New Roman" w:cs="Times New Roman"/>
              </w:rPr>
            </w:pPr>
            <w:r>
              <w:rPr>
                <w:rFonts w:ascii="Times New Roman" w:hAnsi="Times New Roman" w:cs="Times New Roman"/>
              </w:rPr>
              <w:t>1.8</w:t>
            </w:r>
            <w:r w:rsidR="00955501" w:rsidRPr="001972A7">
              <w:rPr>
                <w:rFonts w:ascii="Times New Roman" w:hAnsi="Times New Roman" w:cs="Times New Roman"/>
              </w:rPr>
              <w:t xml:space="preserve"> x 10</w:t>
            </w:r>
            <w:r>
              <w:rPr>
                <w:rFonts w:ascii="Times New Roman" w:hAnsi="Times New Roman" w:cs="Times New Roman"/>
                <w:vertAlign w:val="superscript"/>
              </w:rPr>
              <w:t>9</w:t>
            </w:r>
          </w:p>
        </w:tc>
        <w:tc>
          <w:tcPr>
            <w:tcW w:w="1976" w:type="dxa"/>
          </w:tcPr>
          <w:p w:rsidR="00955501" w:rsidRPr="001972A7" w:rsidRDefault="0073730E">
            <w:pPr>
              <w:jc w:val="center"/>
              <w:rPr>
                <w:rFonts w:ascii="Times New Roman" w:hAnsi="Times New Roman" w:cs="Times New Roman"/>
              </w:rPr>
            </w:pPr>
            <w:r>
              <w:rPr>
                <w:rFonts w:ascii="Times New Roman" w:hAnsi="Times New Roman" w:cs="Times New Roman"/>
              </w:rPr>
              <w:t>5.9</w:t>
            </w:r>
            <w:r w:rsidR="00955501" w:rsidRPr="001972A7">
              <w:rPr>
                <w:rFonts w:ascii="Times New Roman" w:hAnsi="Times New Roman" w:cs="Times New Roman"/>
              </w:rPr>
              <w:t xml:space="preserve"> x 10</w:t>
            </w:r>
            <w:r>
              <w:rPr>
                <w:rFonts w:ascii="Times New Roman" w:hAnsi="Times New Roman" w:cs="Times New Roman"/>
                <w:vertAlign w:val="superscript"/>
              </w:rPr>
              <w:t>9</w:t>
            </w:r>
          </w:p>
        </w:tc>
      </w:tr>
      <w:tr w:rsidR="00955501" w:rsidRPr="001972A7" w:rsidTr="00541709">
        <w:trPr>
          <w:trHeight w:val="509"/>
        </w:trPr>
        <w:tc>
          <w:tcPr>
            <w:tcW w:w="1461" w:type="dxa"/>
          </w:tcPr>
          <w:p w:rsidR="00955501" w:rsidRPr="001972A7" w:rsidRDefault="00C074E5">
            <w:pPr>
              <w:jc w:val="center"/>
              <w:rPr>
                <w:rFonts w:ascii="Times New Roman" w:hAnsi="Times New Roman" w:cs="Times New Roman"/>
              </w:rPr>
            </w:pPr>
            <w:r>
              <w:rPr>
                <w:rFonts w:ascii="Times New Roman" w:hAnsi="Times New Roman" w:cs="Times New Roman"/>
              </w:rPr>
              <w:t>5.</w:t>
            </w:r>
            <w:r w:rsidR="00C35116">
              <w:rPr>
                <w:rFonts w:ascii="Times New Roman" w:hAnsi="Times New Roman" w:cs="Times New Roman"/>
              </w:rPr>
              <w:t>2</w:t>
            </w:r>
            <w:r>
              <w:rPr>
                <w:rFonts w:ascii="Times New Roman" w:hAnsi="Times New Roman" w:cs="Times New Roman"/>
              </w:rPr>
              <w:t xml:space="preserve"> x 10</w:t>
            </w:r>
            <w:r w:rsidRPr="00541709">
              <w:rPr>
                <w:rFonts w:ascii="Times New Roman" w:hAnsi="Times New Roman" w:cs="Times New Roman"/>
                <w:vertAlign w:val="superscript"/>
              </w:rPr>
              <w:t>4</w:t>
            </w:r>
          </w:p>
        </w:tc>
        <w:tc>
          <w:tcPr>
            <w:tcW w:w="1445" w:type="dxa"/>
          </w:tcPr>
          <w:p w:rsidR="00955501" w:rsidRPr="001972A7" w:rsidRDefault="00955501">
            <w:pPr>
              <w:jc w:val="center"/>
              <w:rPr>
                <w:rFonts w:ascii="Times New Roman" w:hAnsi="Times New Roman" w:cs="Times New Roman"/>
              </w:rPr>
            </w:pPr>
            <w:r w:rsidRPr="001972A7">
              <w:rPr>
                <w:rFonts w:ascii="Times New Roman" w:hAnsi="Times New Roman" w:cs="Times New Roman"/>
              </w:rPr>
              <w:t>3.</w:t>
            </w:r>
            <w:r w:rsidR="00A21037">
              <w:rPr>
                <w:rFonts w:ascii="Times New Roman" w:hAnsi="Times New Roman" w:cs="Times New Roman"/>
              </w:rPr>
              <w:t>4</w:t>
            </w:r>
            <w:r w:rsidRPr="001972A7">
              <w:rPr>
                <w:rFonts w:ascii="Times New Roman" w:hAnsi="Times New Roman" w:cs="Times New Roman"/>
              </w:rPr>
              <w:t xml:space="preserve"> x 10</w:t>
            </w:r>
            <w:r w:rsidR="00A21037">
              <w:rPr>
                <w:rFonts w:ascii="Times New Roman" w:hAnsi="Times New Roman" w:cs="Times New Roman"/>
                <w:vertAlign w:val="superscript"/>
              </w:rPr>
              <w:t>9</w:t>
            </w:r>
          </w:p>
        </w:tc>
        <w:tc>
          <w:tcPr>
            <w:tcW w:w="1976" w:type="dxa"/>
          </w:tcPr>
          <w:p w:rsidR="00955501" w:rsidRPr="001972A7" w:rsidRDefault="00955501">
            <w:pPr>
              <w:jc w:val="center"/>
              <w:rPr>
                <w:rFonts w:ascii="Times New Roman" w:hAnsi="Times New Roman" w:cs="Times New Roman"/>
              </w:rPr>
            </w:pPr>
            <w:r w:rsidRPr="001972A7">
              <w:rPr>
                <w:rFonts w:ascii="Times New Roman" w:hAnsi="Times New Roman" w:cs="Times New Roman"/>
              </w:rPr>
              <w:t>1.1 x 10</w:t>
            </w:r>
            <w:r w:rsidR="00A21037">
              <w:rPr>
                <w:rFonts w:ascii="Times New Roman" w:hAnsi="Times New Roman" w:cs="Times New Roman"/>
                <w:vertAlign w:val="superscript"/>
              </w:rPr>
              <w:t>10</w:t>
            </w:r>
          </w:p>
        </w:tc>
        <w:tc>
          <w:tcPr>
            <w:tcW w:w="248" w:type="dxa"/>
          </w:tcPr>
          <w:p w:rsidR="00955501" w:rsidRPr="001972A7" w:rsidRDefault="00955501" w:rsidP="00955501">
            <w:pPr>
              <w:jc w:val="center"/>
              <w:rPr>
                <w:rFonts w:ascii="Times New Roman" w:hAnsi="Times New Roman" w:cs="Times New Roman"/>
              </w:rPr>
            </w:pPr>
          </w:p>
        </w:tc>
        <w:tc>
          <w:tcPr>
            <w:tcW w:w="1530" w:type="dxa"/>
          </w:tcPr>
          <w:p w:rsidR="00955501" w:rsidRPr="001972A7" w:rsidRDefault="00B47D61">
            <w:pPr>
              <w:jc w:val="center"/>
              <w:rPr>
                <w:rFonts w:ascii="Times New Roman" w:hAnsi="Times New Roman" w:cs="Times New Roman"/>
              </w:rPr>
            </w:pPr>
            <w:r>
              <w:rPr>
                <w:rFonts w:ascii="Times New Roman" w:hAnsi="Times New Roman" w:cs="Times New Roman"/>
              </w:rPr>
              <w:t>2.</w:t>
            </w:r>
            <w:r w:rsidR="001D4E05">
              <w:rPr>
                <w:rFonts w:ascii="Times New Roman" w:hAnsi="Times New Roman" w:cs="Times New Roman"/>
              </w:rPr>
              <w:t>3</w:t>
            </w:r>
            <w:r>
              <w:rPr>
                <w:rFonts w:ascii="Times New Roman" w:hAnsi="Times New Roman" w:cs="Times New Roman"/>
              </w:rPr>
              <w:t xml:space="preserve"> x 10</w:t>
            </w:r>
            <w:r w:rsidRPr="00541709">
              <w:rPr>
                <w:rFonts w:ascii="Times New Roman" w:hAnsi="Times New Roman" w:cs="Times New Roman"/>
                <w:vertAlign w:val="superscript"/>
              </w:rPr>
              <w:t>4</w:t>
            </w:r>
          </w:p>
        </w:tc>
        <w:tc>
          <w:tcPr>
            <w:tcW w:w="1408" w:type="dxa"/>
          </w:tcPr>
          <w:p w:rsidR="00955501" w:rsidRPr="001972A7" w:rsidRDefault="0073730E">
            <w:pPr>
              <w:jc w:val="center"/>
              <w:rPr>
                <w:rFonts w:ascii="Times New Roman" w:hAnsi="Times New Roman" w:cs="Times New Roman"/>
              </w:rPr>
            </w:pPr>
            <w:r>
              <w:rPr>
                <w:rFonts w:ascii="Times New Roman" w:hAnsi="Times New Roman" w:cs="Times New Roman"/>
              </w:rPr>
              <w:t>1.5</w:t>
            </w:r>
            <w:r w:rsidR="00955501" w:rsidRPr="001972A7">
              <w:rPr>
                <w:rFonts w:ascii="Times New Roman" w:hAnsi="Times New Roman" w:cs="Times New Roman"/>
              </w:rPr>
              <w:t xml:space="preserve"> x 10</w:t>
            </w:r>
            <w:r>
              <w:rPr>
                <w:rFonts w:ascii="Times New Roman" w:hAnsi="Times New Roman" w:cs="Times New Roman"/>
                <w:vertAlign w:val="superscript"/>
              </w:rPr>
              <w:t>9</w:t>
            </w:r>
          </w:p>
        </w:tc>
        <w:tc>
          <w:tcPr>
            <w:tcW w:w="1976" w:type="dxa"/>
          </w:tcPr>
          <w:p w:rsidR="00955501" w:rsidRPr="001972A7" w:rsidRDefault="0073730E">
            <w:pPr>
              <w:jc w:val="center"/>
              <w:rPr>
                <w:rFonts w:ascii="Times New Roman" w:hAnsi="Times New Roman" w:cs="Times New Roman"/>
              </w:rPr>
            </w:pPr>
            <w:r>
              <w:rPr>
                <w:rFonts w:ascii="Times New Roman" w:hAnsi="Times New Roman" w:cs="Times New Roman"/>
              </w:rPr>
              <w:t xml:space="preserve">  9.5</w:t>
            </w:r>
            <w:r w:rsidR="00955501" w:rsidRPr="001972A7">
              <w:rPr>
                <w:rFonts w:ascii="Times New Roman" w:hAnsi="Times New Roman" w:cs="Times New Roman"/>
              </w:rPr>
              <w:t xml:space="preserve"> x 10</w:t>
            </w:r>
            <w:r>
              <w:rPr>
                <w:rFonts w:ascii="Times New Roman" w:hAnsi="Times New Roman" w:cs="Times New Roman"/>
                <w:vertAlign w:val="superscript"/>
              </w:rPr>
              <w:t>10</w:t>
            </w:r>
          </w:p>
        </w:tc>
      </w:tr>
      <w:tr w:rsidR="00955501" w:rsidRPr="001972A7" w:rsidTr="00541709">
        <w:trPr>
          <w:trHeight w:val="509"/>
        </w:trPr>
        <w:tc>
          <w:tcPr>
            <w:tcW w:w="1461" w:type="dxa"/>
          </w:tcPr>
          <w:p w:rsidR="00955501" w:rsidRPr="001972A7" w:rsidRDefault="00C074E5">
            <w:pPr>
              <w:jc w:val="center"/>
              <w:rPr>
                <w:rFonts w:ascii="Times New Roman" w:hAnsi="Times New Roman" w:cs="Times New Roman"/>
              </w:rPr>
            </w:pPr>
            <w:r>
              <w:rPr>
                <w:rFonts w:ascii="Times New Roman" w:hAnsi="Times New Roman" w:cs="Times New Roman"/>
              </w:rPr>
              <w:t>3.1 x 10</w:t>
            </w:r>
            <w:r w:rsidRPr="00541709">
              <w:rPr>
                <w:rFonts w:ascii="Times New Roman" w:hAnsi="Times New Roman" w:cs="Times New Roman"/>
                <w:vertAlign w:val="superscript"/>
              </w:rPr>
              <w:t>3</w:t>
            </w:r>
          </w:p>
        </w:tc>
        <w:tc>
          <w:tcPr>
            <w:tcW w:w="1445" w:type="dxa"/>
          </w:tcPr>
          <w:p w:rsidR="00955501" w:rsidRPr="001972A7" w:rsidRDefault="00A21037" w:rsidP="00955501">
            <w:pPr>
              <w:jc w:val="center"/>
              <w:rPr>
                <w:rFonts w:ascii="Times New Roman" w:hAnsi="Times New Roman" w:cs="Times New Roman"/>
              </w:rPr>
            </w:pPr>
            <w:r>
              <w:rPr>
                <w:rFonts w:ascii="Times New Roman" w:hAnsi="Times New Roman" w:cs="Times New Roman"/>
              </w:rPr>
              <w:t>1.4</w:t>
            </w:r>
            <w:r w:rsidR="00955501" w:rsidRPr="001972A7">
              <w:rPr>
                <w:rFonts w:ascii="Times New Roman" w:hAnsi="Times New Roman" w:cs="Times New Roman"/>
              </w:rPr>
              <w:t xml:space="preserve"> x 10</w:t>
            </w:r>
            <w:r w:rsidR="00955501" w:rsidRPr="001972A7">
              <w:rPr>
                <w:rFonts w:ascii="Times New Roman" w:hAnsi="Times New Roman" w:cs="Times New Roman"/>
                <w:vertAlign w:val="superscript"/>
              </w:rPr>
              <w:t>7</w:t>
            </w:r>
          </w:p>
        </w:tc>
        <w:tc>
          <w:tcPr>
            <w:tcW w:w="1976" w:type="dxa"/>
          </w:tcPr>
          <w:p w:rsidR="00955501" w:rsidRPr="001972A7" w:rsidRDefault="00A21037">
            <w:pPr>
              <w:jc w:val="center"/>
              <w:rPr>
                <w:rFonts w:ascii="Times New Roman" w:hAnsi="Times New Roman" w:cs="Times New Roman"/>
              </w:rPr>
            </w:pPr>
            <w:r>
              <w:rPr>
                <w:rFonts w:ascii="Times New Roman" w:hAnsi="Times New Roman" w:cs="Times New Roman"/>
              </w:rPr>
              <w:t>4.6</w:t>
            </w:r>
            <w:r w:rsidR="00955501" w:rsidRPr="001972A7">
              <w:rPr>
                <w:rFonts w:ascii="Times New Roman" w:hAnsi="Times New Roman" w:cs="Times New Roman"/>
              </w:rPr>
              <w:t xml:space="preserve"> x 10</w:t>
            </w:r>
            <w:r>
              <w:rPr>
                <w:rFonts w:ascii="Times New Roman" w:hAnsi="Times New Roman" w:cs="Times New Roman"/>
                <w:vertAlign w:val="superscript"/>
              </w:rPr>
              <w:t>7</w:t>
            </w:r>
          </w:p>
        </w:tc>
        <w:tc>
          <w:tcPr>
            <w:tcW w:w="248" w:type="dxa"/>
          </w:tcPr>
          <w:p w:rsidR="00955501" w:rsidRPr="001972A7" w:rsidRDefault="00955501" w:rsidP="00955501">
            <w:pPr>
              <w:jc w:val="center"/>
              <w:rPr>
                <w:rFonts w:ascii="Times New Roman" w:hAnsi="Times New Roman" w:cs="Times New Roman"/>
              </w:rPr>
            </w:pPr>
          </w:p>
        </w:tc>
        <w:tc>
          <w:tcPr>
            <w:tcW w:w="1530" w:type="dxa"/>
          </w:tcPr>
          <w:p w:rsidR="00955501" w:rsidRPr="001972A7" w:rsidRDefault="00B47D61">
            <w:pPr>
              <w:jc w:val="center"/>
              <w:rPr>
                <w:rFonts w:ascii="Times New Roman" w:hAnsi="Times New Roman" w:cs="Times New Roman"/>
              </w:rPr>
            </w:pPr>
            <w:r>
              <w:rPr>
                <w:rFonts w:ascii="Times New Roman" w:hAnsi="Times New Roman" w:cs="Times New Roman"/>
              </w:rPr>
              <w:t>2.</w:t>
            </w:r>
            <w:r w:rsidR="001D4E05">
              <w:rPr>
                <w:rFonts w:ascii="Times New Roman" w:hAnsi="Times New Roman" w:cs="Times New Roman"/>
              </w:rPr>
              <w:t>2</w:t>
            </w:r>
            <w:r>
              <w:rPr>
                <w:rFonts w:ascii="Times New Roman" w:hAnsi="Times New Roman" w:cs="Times New Roman"/>
              </w:rPr>
              <w:t xml:space="preserve"> x 10</w:t>
            </w:r>
            <w:r w:rsidRPr="00541709">
              <w:rPr>
                <w:rFonts w:ascii="Times New Roman" w:hAnsi="Times New Roman" w:cs="Times New Roman"/>
                <w:vertAlign w:val="superscript"/>
              </w:rPr>
              <w:t>4</w:t>
            </w:r>
          </w:p>
        </w:tc>
        <w:tc>
          <w:tcPr>
            <w:tcW w:w="1408" w:type="dxa"/>
          </w:tcPr>
          <w:p w:rsidR="00955501" w:rsidRPr="001972A7" w:rsidRDefault="0073730E">
            <w:pPr>
              <w:jc w:val="center"/>
              <w:rPr>
                <w:rFonts w:ascii="Times New Roman" w:hAnsi="Times New Roman" w:cs="Times New Roman"/>
              </w:rPr>
            </w:pPr>
            <w:r>
              <w:rPr>
                <w:rFonts w:ascii="Times New Roman" w:hAnsi="Times New Roman" w:cs="Times New Roman"/>
              </w:rPr>
              <w:t>1.4</w:t>
            </w:r>
            <w:r w:rsidR="00955501" w:rsidRPr="001972A7">
              <w:rPr>
                <w:rFonts w:ascii="Times New Roman" w:hAnsi="Times New Roman" w:cs="Times New Roman"/>
              </w:rPr>
              <w:t xml:space="preserve"> x 10</w:t>
            </w:r>
            <w:r>
              <w:rPr>
                <w:rFonts w:ascii="Times New Roman" w:hAnsi="Times New Roman" w:cs="Times New Roman"/>
                <w:vertAlign w:val="superscript"/>
              </w:rPr>
              <w:t>9</w:t>
            </w:r>
          </w:p>
        </w:tc>
        <w:tc>
          <w:tcPr>
            <w:tcW w:w="1976" w:type="dxa"/>
          </w:tcPr>
          <w:p w:rsidR="00955501" w:rsidRPr="001972A7" w:rsidRDefault="0073730E">
            <w:pPr>
              <w:jc w:val="center"/>
              <w:rPr>
                <w:rFonts w:ascii="Times New Roman" w:hAnsi="Times New Roman" w:cs="Times New Roman"/>
              </w:rPr>
            </w:pPr>
            <w:r>
              <w:rPr>
                <w:rFonts w:ascii="Times New Roman" w:hAnsi="Times New Roman" w:cs="Times New Roman"/>
              </w:rPr>
              <w:t>4.5</w:t>
            </w:r>
            <w:r w:rsidR="00955501" w:rsidRPr="001972A7">
              <w:rPr>
                <w:rFonts w:ascii="Times New Roman" w:hAnsi="Times New Roman" w:cs="Times New Roman"/>
              </w:rPr>
              <w:t xml:space="preserve"> x 10</w:t>
            </w:r>
            <w:r>
              <w:rPr>
                <w:rFonts w:ascii="Times New Roman" w:hAnsi="Times New Roman" w:cs="Times New Roman"/>
                <w:vertAlign w:val="superscript"/>
              </w:rPr>
              <w:t>9</w:t>
            </w:r>
          </w:p>
        </w:tc>
      </w:tr>
      <w:tr w:rsidR="00955501" w:rsidRPr="001972A7" w:rsidTr="00541709">
        <w:trPr>
          <w:trHeight w:val="509"/>
        </w:trPr>
        <w:tc>
          <w:tcPr>
            <w:tcW w:w="1461" w:type="dxa"/>
            <w:tcBorders>
              <w:bottom w:val="single" w:sz="4" w:space="0" w:color="auto"/>
            </w:tcBorders>
          </w:tcPr>
          <w:p w:rsidR="00955501" w:rsidRPr="001972A7" w:rsidRDefault="00C074E5">
            <w:pPr>
              <w:jc w:val="center"/>
              <w:rPr>
                <w:rFonts w:ascii="Times New Roman" w:hAnsi="Times New Roman" w:cs="Times New Roman"/>
              </w:rPr>
            </w:pPr>
            <w:r>
              <w:rPr>
                <w:rFonts w:ascii="Times New Roman" w:hAnsi="Times New Roman" w:cs="Times New Roman"/>
              </w:rPr>
              <w:t>3.7 x 10</w:t>
            </w:r>
            <w:r w:rsidRPr="00541709">
              <w:rPr>
                <w:rFonts w:ascii="Times New Roman" w:hAnsi="Times New Roman" w:cs="Times New Roman"/>
                <w:vertAlign w:val="superscript"/>
              </w:rPr>
              <w:t>4</w:t>
            </w:r>
          </w:p>
        </w:tc>
        <w:tc>
          <w:tcPr>
            <w:tcW w:w="1445" w:type="dxa"/>
            <w:tcBorders>
              <w:bottom w:val="single" w:sz="4" w:space="0" w:color="auto"/>
            </w:tcBorders>
          </w:tcPr>
          <w:p w:rsidR="00955501" w:rsidRPr="001972A7" w:rsidRDefault="00955501">
            <w:pPr>
              <w:jc w:val="center"/>
              <w:rPr>
                <w:rFonts w:ascii="Times New Roman" w:hAnsi="Times New Roman" w:cs="Times New Roman"/>
              </w:rPr>
            </w:pPr>
            <w:r w:rsidRPr="001972A7">
              <w:rPr>
                <w:rFonts w:ascii="Times New Roman" w:hAnsi="Times New Roman" w:cs="Times New Roman"/>
              </w:rPr>
              <w:t>3.</w:t>
            </w:r>
            <w:r w:rsidR="00A21037">
              <w:rPr>
                <w:rFonts w:ascii="Times New Roman" w:hAnsi="Times New Roman" w:cs="Times New Roman"/>
              </w:rPr>
              <w:t>9</w:t>
            </w:r>
            <w:r w:rsidRPr="001972A7">
              <w:rPr>
                <w:rFonts w:ascii="Times New Roman" w:hAnsi="Times New Roman" w:cs="Times New Roman"/>
              </w:rPr>
              <w:t xml:space="preserve"> x 10</w:t>
            </w:r>
            <w:r w:rsidR="00A21037">
              <w:rPr>
                <w:rFonts w:ascii="Times New Roman" w:hAnsi="Times New Roman" w:cs="Times New Roman"/>
                <w:vertAlign w:val="superscript"/>
              </w:rPr>
              <w:t>9</w:t>
            </w:r>
          </w:p>
        </w:tc>
        <w:tc>
          <w:tcPr>
            <w:tcW w:w="1976" w:type="dxa"/>
            <w:tcBorders>
              <w:bottom w:val="single" w:sz="4" w:space="0" w:color="auto"/>
            </w:tcBorders>
          </w:tcPr>
          <w:p w:rsidR="00955501" w:rsidRPr="001972A7" w:rsidRDefault="00A21037">
            <w:pPr>
              <w:jc w:val="center"/>
              <w:rPr>
                <w:rFonts w:ascii="Times New Roman" w:hAnsi="Times New Roman" w:cs="Times New Roman"/>
              </w:rPr>
            </w:pPr>
            <w:r>
              <w:rPr>
                <w:rFonts w:ascii="Times New Roman" w:hAnsi="Times New Roman" w:cs="Times New Roman"/>
              </w:rPr>
              <w:t>1.2</w:t>
            </w:r>
            <w:r w:rsidR="00955501" w:rsidRPr="001972A7">
              <w:rPr>
                <w:rFonts w:ascii="Times New Roman" w:hAnsi="Times New Roman" w:cs="Times New Roman"/>
              </w:rPr>
              <w:t xml:space="preserve"> x 10</w:t>
            </w:r>
            <w:r>
              <w:rPr>
                <w:rFonts w:ascii="Times New Roman" w:hAnsi="Times New Roman" w:cs="Times New Roman"/>
                <w:vertAlign w:val="superscript"/>
              </w:rPr>
              <w:t>10</w:t>
            </w:r>
          </w:p>
        </w:tc>
        <w:tc>
          <w:tcPr>
            <w:tcW w:w="248" w:type="dxa"/>
            <w:tcBorders>
              <w:bottom w:val="single" w:sz="4" w:space="0" w:color="auto"/>
            </w:tcBorders>
          </w:tcPr>
          <w:p w:rsidR="00955501" w:rsidRPr="001972A7" w:rsidRDefault="00955501" w:rsidP="00955501">
            <w:pPr>
              <w:jc w:val="center"/>
              <w:rPr>
                <w:rFonts w:ascii="Times New Roman" w:hAnsi="Times New Roman" w:cs="Times New Roman"/>
              </w:rPr>
            </w:pPr>
          </w:p>
        </w:tc>
        <w:tc>
          <w:tcPr>
            <w:tcW w:w="1530" w:type="dxa"/>
            <w:tcBorders>
              <w:bottom w:val="single" w:sz="4" w:space="0" w:color="auto"/>
            </w:tcBorders>
          </w:tcPr>
          <w:p w:rsidR="00955501" w:rsidRPr="001972A7" w:rsidRDefault="00B47D61">
            <w:pPr>
              <w:jc w:val="center"/>
              <w:rPr>
                <w:rFonts w:ascii="Times New Roman" w:hAnsi="Times New Roman" w:cs="Times New Roman"/>
              </w:rPr>
            </w:pPr>
            <w:r>
              <w:rPr>
                <w:rFonts w:ascii="Times New Roman" w:hAnsi="Times New Roman" w:cs="Times New Roman"/>
              </w:rPr>
              <w:t>5.</w:t>
            </w:r>
            <w:r w:rsidR="001D4E05">
              <w:rPr>
                <w:rFonts w:ascii="Times New Roman" w:hAnsi="Times New Roman" w:cs="Times New Roman"/>
              </w:rPr>
              <w:t>6</w:t>
            </w:r>
            <w:r>
              <w:rPr>
                <w:rFonts w:ascii="Times New Roman" w:hAnsi="Times New Roman" w:cs="Times New Roman"/>
              </w:rPr>
              <w:t xml:space="preserve"> x 10</w:t>
            </w:r>
            <w:r w:rsidRPr="00541709">
              <w:rPr>
                <w:rFonts w:ascii="Times New Roman" w:hAnsi="Times New Roman" w:cs="Times New Roman"/>
                <w:vertAlign w:val="superscript"/>
              </w:rPr>
              <w:t>4</w:t>
            </w:r>
          </w:p>
        </w:tc>
        <w:tc>
          <w:tcPr>
            <w:tcW w:w="1408" w:type="dxa"/>
            <w:tcBorders>
              <w:bottom w:val="single" w:sz="4" w:space="0" w:color="auto"/>
            </w:tcBorders>
          </w:tcPr>
          <w:p w:rsidR="00955501" w:rsidRPr="001972A7" w:rsidRDefault="0073730E">
            <w:pPr>
              <w:jc w:val="center"/>
              <w:rPr>
                <w:rFonts w:ascii="Times New Roman" w:hAnsi="Times New Roman" w:cs="Times New Roman"/>
              </w:rPr>
            </w:pPr>
            <w:r>
              <w:rPr>
                <w:rFonts w:ascii="Times New Roman" w:hAnsi="Times New Roman" w:cs="Times New Roman"/>
              </w:rPr>
              <w:t>6.6</w:t>
            </w:r>
            <w:r w:rsidR="00955501" w:rsidRPr="001972A7">
              <w:rPr>
                <w:rFonts w:ascii="Times New Roman" w:hAnsi="Times New Roman" w:cs="Times New Roman"/>
              </w:rPr>
              <w:t xml:space="preserve"> x 10</w:t>
            </w:r>
            <w:r>
              <w:rPr>
                <w:rFonts w:ascii="Times New Roman" w:hAnsi="Times New Roman" w:cs="Times New Roman"/>
                <w:vertAlign w:val="superscript"/>
              </w:rPr>
              <w:t>9</w:t>
            </w:r>
          </w:p>
        </w:tc>
        <w:tc>
          <w:tcPr>
            <w:tcW w:w="1976" w:type="dxa"/>
            <w:tcBorders>
              <w:bottom w:val="single" w:sz="4" w:space="0" w:color="auto"/>
            </w:tcBorders>
          </w:tcPr>
          <w:p w:rsidR="00955501" w:rsidRPr="001972A7" w:rsidRDefault="0073730E">
            <w:pPr>
              <w:jc w:val="center"/>
              <w:rPr>
                <w:rFonts w:ascii="Times New Roman" w:hAnsi="Times New Roman" w:cs="Times New Roman"/>
              </w:rPr>
            </w:pPr>
            <w:r>
              <w:rPr>
                <w:rFonts w:ascii="Times New Roman" w:hAnsi="Times New Roman" w:cs="Times New Roman"/>
              </w:rPr>
              <w:t xml:space="preserve">  2.1</w:t>
            </w:r>
            <w:r w:rsidR="00955501" w:rsidRPr="001972A7">
              <w:rPr>
                <w:rFonts w:ascii="Times New Roman" w:hAnsi="Times New Roman" w:cs="Times New Roman"/>
              </w:rPr>
              <w:t xml:space="preserve"> x 10</w:t>
            </w:r>
            <w:r>
              <w:rPr>
                <w:rFonts w:ascii="Times New Roman" w:hAnsi="Times New Roman" w:cs="Times New Roman"/>
                <w:vertAlign w:val="superscript"/>
              </w:rPr>
              <w:t>10</w:t>
            </w:r>
          </w:p>
        </w:tc>
      </w:tr>
    </w:tbl>
    <w:p w:rsidR="00011B79" w:rsidRDefault="00011B79" w:rsidP="00673C0D">
      <w:pPr>
        <w:rPr>
          <w:rFonts w:ascii="Times New Roman" w:hAnsi="Times New Roman" w:cs="Times New Roman"/>
          <w:b/>
        </w:rPr>
      </w:pPr>
      <w:r w:rsidRPr="001972A7">
        <w:rPr>
          <w:rFonts w:ascii="Times New Roman" w:hAnsi="Times New Roman" w:cs="Times New Roman"/>
          <w:b/>
        </w:rPr>
        <w:br w:type="page"/>
      </w:r>
    </w:p>
    <w:p w:rsidR="00541709" w:rsidRPr="001972A7" w:rsidRDefault="00541709" w:rsidP="00673C0D">
      <w:pPr>
        <w:rPr>
          <w:rFonts w:ascii="Times New Roman" w:hAnsi="Times New Roman" w:cs="Times New Roman"/>
        </w:rPr>
      </w:pPr>
      <w:r w:rsidRPr="001972A7">
        <w:rPr>
          <w:rFonts w:ascii="Times New Roman" w:hAnsi="Times New Roman" w:cs="Times New Roman"/>
          <w:b/>
        </w:rPr>
        <w:t>Table S</w:t>
      </w:r>
      <w:r>
        <w:rPr>
          <w:rFonts w:ascii="Times New Roman" w:hAnsi="Times New Roman" w:cs="Times New Roman"/>
          <w:b/>
        </w:rPr>
        <w:t>6</w:t>
      </w:r>
      <w:r w:rsidRPr="001972A7">
        <w:rPr>
          <w:rFonts w:ascii="Times New Roman" w:hAnsi="Times New Roman" w:cs="Times New Roman"/>
        </w:rPr>
        <w:t xml:space="preserve">. </w:t>
      </w:r>
      <w:r>
        <w:rPr>
          <w:rFonts w:ascii="Times New Roman" w:hAnsi="Times New Roman" w:cs="Times New Roman"/>
        </w:rPr>
        <w:t>Peak number concentrations, e</w:t>
      </w:r>
      <w:r w:rsidRPr="001972A7">
        <w:rPr>
          <w:rFonts w:ascii="Times New Roman" w:hAnsi="Times New Roman" w:cs="Times New Roman"/>
        </w:rPr>
        <w:t>mission rates</w:t>
      </w:r>
      <w:r>
        <w:rPr>
          <w:rFonts w:ascii="Times New Roman" w:hAnsi="Times New Roman" w:cs="Times New Roman"/>
        </w:rPr>
        <w:t>,</w:t>
      </w:r>
      <w:r w:rsidRPr="001972A7">
        <w:rPr>
          <w:rFonts w:ascii="Times New Roman" w:hAnsi="Times New Roman" w:cs="Times New Roman"/>
        </w:rPr>
        <w:t xml:space="preserve"> and </w:t>
      </w:r>
      <w:r>
        <w:rPr>
          <w:rFonts w:ascii="Times New Roman" w:hAnsi="Times New Roman" w:cs="Times New Roman"/>
        </w:rPr>
        <w:t xml:space="preserve">emission </w:t>
      </w:r>
      <w:r w:rsidRPr="001972A7">
        <w:rPr>
          <w:rFonts w:ascii="Times New Roman" w:hAnsi="Times New Roman" w:cs="Times New Roman"/>
        </w:rPr>
        <w:t xml:space="preserve">yields for acrylonitrile butadiene styrene </w:t>
      </w:r>
      <w:r>
        <w:rPr>
          <w:rFonts w:ascii="Times New Roman" w:hAnsi="Times New Roman" w:cs="Times New Roman"/>
        </w:rPr>
        <w:t xml:space="preserve">(ABS) </w:t>
      </w:r>
      <w:r w:rsidRPr="001972A7">
        <w:rPr>
          <w:rFonts w:ascii="Times New Roman" w:hAnsi="Times New Roman" w:cs="Times New Roman"/>
        </w:rPr>
        <w:t>polymer filaments with and without carbon nanotube additives (FMPS</w:t>
      </w:r>
      <w:r>
        <w:rPr>
          <w:rFonts w:ascii="Times New Roman" w:hAnsi="Times New Roman" w:cs="Times New Roman"/>
        </w:rPr>
        <w:t xml:space="preserve"> data</w:t>
      </w:r>
      <w:r w:rsidRPr="001972A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1"/>
        <w:gridCol w:w="1599"/>
        <w:gridCol w:w="1890"/>
        <w:gridCol w:w="272"/>
        <w:gridCol w:w="1461"/>
        <w:gridCol w:w="1687"/>
        <w:gridCol w:w="1890"/>
      </w:tblGrid>
      <w:tr w:rsidR="00871943" w:rsidRPr="001972A7" w:rsidTr="00265019">
        <w:tc>
          <w:tcPr>
            <w:tcW w:w="4950" w:type="dxa"/>
            <w:gridSpan w:val="3"/>
            <w:tcBorders>
              <w:top w:val="single" w:sz="4" w:space="0" w:color="auto"/>
              <w:bottom w:val="single" w:sz="4" w:space="0" w:color="auto"/>
            </w:tcBorders>
          </w:tcPr>
          <w:p w:rsidR="00871943" w:rsidRPr="001972A7" w:rsidRDefault="00871943" w:rsidP="00265019">
            <w:pPr>
              <w:jc w:val="center"/>
              <w:rPr>
                <w:rFonts w:ascii="Times New Roman" w:hAnsi="Times New Roman" w:cs="Times New Roman"/>
              </w:rPr>
            </w:pPr>
            <w:r w:rsidRPr="001972A7">
              <w:rPr>
                <w:rFonts w:ascii="Times New Roman" w:hAnsi="Times New Roman" w:cs="Times New Roman"/>
              </w:rPr>
              <w:t>ABS</w:t>
            </w:r>
            <w:r w:rsidRPr="001972A7">
              <w:rPr>
                <w:rFonts w:ascii="Times New Roman" w:hAnsi="Times New Roman" w:cs="Times New Roman"/>
                <w:vertAlign w:val="subscript"/>
              </w:rPr>
              <w:t>CNT</w:t>
            </w:r>
          </w:p>
        </w:tc>
        <w:tc>
          <w:tcPr>
            <w:tcW w:w="272" w:type="dxa"/>
            <w:tcBorders>
              <w:top w:val="single" w:sz="4" w:space="0" w:color="auto"/>
            </w:tcBorders>
          </w:tcPr>
          <w:p w:rsidR="00871943" w:rsidRPr="001972A7" w:rsidRDefault="00871943" w:rsidP="00265019">
            <w:pPr>
              <w:jc w:val="center"/>
              <w:rPr>
                <w:rFonts w:ascii="Times New Roman" w:hAnsi="Times New Roman" w:cs="Times New Roman"/>
              </w:rPr>
            </w:pPr>
          </w:p>
        </w:tc>
        <w:tc>
          <w:tcPr>
            <w:tcW w:w="5038" w:type="dxa"/>
            <w:gridSpan w:val="3"/>
            <w:tcBorders>
              <w:top w:val="single" w:sz="4" w:space="0" w:color="auto"/>
              <w:bottom w:val="single" w:sz="4" w:space="0" w:color="auto"/>
            </w:tcBorders>
          </w:tcPr>
          <w:p w:rsidR="00871943" w:rsidRPr="001972A7" w:rsidRDefault="00871943" w:rsidP="00265019">
            <w:pPr>
              <w:jc w:val="center"/>
              <w:rPr>
                <w:rFonts w:ascii="Times New Roman" w:hAnsi="Times New Roman" w:cs="Times New Roman"/>
              </w:rPr>
            </w:pPr>
            <w:r w:rsidRPr="001972A7">
              <w:rPr>
                <w:rFonts w:ascii="Times New Roman" w:hAnsi="Times New Roman" w:cs="Times New Roman"/>
              </w:rPr>
              <w:t>ABS</w:t>
            </w:r>
          </w:p>
        </w:tc>
      </w:tr>
      <w:tr w:rsidR="00871943" w:rsidRPr="001972A7" w:rsidTr="00265019">
        <w:tc>
          <w:tcPr>
            <w:tcW w:w="1461" w:type="dxa"/>
            <w:tcBorders>
              <w:top w:val="single" w:sz="4" w:space="0" w:color="auto"/>
              <w:bottom w:val="single" w:sz="4" w:space="0" w:color="auto"/>
            </w:tcBorders>
          </w:tcPr>
          <w:p w:rsidR="00871943" w:rsidRPr="001972A7" w:rsidRDefault="00871943" w:rsidP="00265019">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599" w:type="dxa"/>
            <w:tcBorders>
              <w:top w:val="single" w:sz="4" w:space="0" w:color="auto"/>
              <w:bottom w:val="single" w:sz="4" w:space="0" w:color="auto"/>
            </w:tcBorders>
          </w:tcPr>
          <w:p w:rsidR="00871943" w:rsidRPr="001972A7" w:rsidRDefault="00871943" w:rsidP="00265019">
            <w:pPr>
              <w:jc w:val="center"/>
              <w:rPr>
                <w:rFonts w:ascii="Times New Roman" w:hAnsi="Times New Roman" w:cs="Times New Roman"/>
              </w:rPr>
            </w:pPr>
            <w:r w:rsidRPr="001972A7">
              <w:rPr>
                <w:rFonts w:ascii="Times New Roman" w:hAnsi="Times New Roman" w:cs="Times New Roman"/>
              </w:rPr>
              <w:t>Rate (#/min)</w:t>
            </w:r>
            <w:r>
              <w:rPr>
                <w:rFonts w:ascii="Times New Roman" w:hAnsi="Times New Roman" w:cs="Times New Roman"/>
              </w:rPr>
              <w:t xml:space="preserve"> </w:t>
            </w:r>
          </w:p>
        </w:tc>
        <w:tc>
          <w:tcPr>
            <w:tcW w:w="1890" w:type="dxa"/>
            <w:tcBorders>
              <w:top w:val="single" w:sz="4" w:space="0" w:color="auto"/>
              <w:bottom w:val="single" w:sz="4" w:space="0" w:color="auto"/>
            </w:tcBorders>
          </w:tcPr>
          <w:p w:rsidR="00871943" w:rsidRPr="001972A7" w:rsidRDefault="00871943" w:rsidP="00265019">
            <w:pPr>
              <w:jc w:val="center"/>
              <w:rPr>
                <w:rFonts w:ascii="Times New Roman" w:hAnsi="Times New Roman" w:cs="Times New Roman"/>
              </w:rPr>
            </w:pPr>
            <w:r w:rsidRPr="001972A7">
              <w:rPr>
                <w:rFonts w:ascii="Times New Roman" w:hAnsi="Times New Roman" w:cs="Times New Roman"/>
              </w:rPr>
              <w:t>Yield (#/g printed)</w:t>
            </w:r>
            <w:r>
              <w:rPr>
                <w:rFonts w:ascii="Times New Roman" w:hAnsi="Times New Roman" w:cs="Times New Roman"/>
              </w:rPr>
              <w:t xml:space="preserve"> </w:t>
            </w:r>
          </w:p>
        </w:tc>
        <w:tc>
          <w:tcPr>
            <w:tcW w:w="272" w:type="dxa"/>
            <w:tcBorders>
              <w:bottom w:val="single" w:sz="4" w:space="0" w:color="auto"/>
            </w:tcBorders>
          </w:tcPr>
          <w:p w:rsidR="00871943" w:rsidRPr="001972A7" w:rsidRDefault="00871943" w:rsidP="00265019">
            <w:pPr>
              <w:jc w:val="center"/>
              <w:rPr>
                <w:rFonts w:ascii="Times New Roman" w:hAnsi="Times New Roman" w:cs="Times New Roman"/>
              </w:rPr>
            </w:pPr>
          </w:p>
        </w:tc>
        <w:tc>
          <w:tcPr>
            <w:tcW w:w="1461" w:type="dxa"/>
            <w:tcBorders>
              <w:top w:val="single" w:sz="4" w:space="0" w:color="auto"/>
              <w:bottom w:val="single" w:sz="4" w:space="0" w:color="auto"/>
            </w:tcBorders>
          </w:tcPr>
          <w:p w:rsidR="00871943" w:rsidRPr="001972A7" w:rsidRDefault="00871943" w:rsidP="00265019">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687" w:type="dxa"/>
            <w:tcBorders>
              <w:top w:val="single" w:sz="4" w:space="0" w:color="auto"/>
              <w:bottom w:val="single" w:sz="4" w:space="0" w:color="auto"/>
            </w:tcBorders>
          </w:tcPr>
          <w:p w:rsidR="00871943" w:rsidRPr="001972A7" w:rsidRDefault="00871943" w:rsidP="00265019">
            <w:pPr>
              <w:jc w:val="center"/>
              <w:rPr>
                <w:rFonts w:ascii="Times New Roman" w:hAnsi="Times New Roman" w:cs="Times New Roman"/>
              </w:rPr>
            </w:pPr>
            <w:r w:rsidRPr="001972A7">
              <w:rPr>
                <w:rFonts w:ascii="Times New Roman" w:hAnsi="Times New Roman" w:cs="Times New Roman"/>
              </w:rPr>
              <w:t>Rate (#/min)</w:t>
            </w:r>
            <w:r>
              <w:rPr>
                <w:rFonts w:ascii="Times New Roman" w:hAnsi="Times New Roman" w:cs="Times New Roman"/>
              </w:rPr>
              <w:t xml:space="preserve"> </w:t>
            </w:r>
          </w:p>
        </w:tc>
        <w:tc>
          <w:tcPr>
            <w:tcW w:w="1890" w:type="dxa"/>
            <w:tcBorders>
              <w:top w:val="single" w:sz="4" w:space="0" w:color="auto"/>
              <w:bottom w:val="single" w:sz="4" w:space="0" w:color="auto"/>
            </w:tcBorders>
          </w:tcPr>
          <w:p w:rsidR="00871943" w:rsidRPr="001972A7" w:rsidRDefault="00871943" w:rsidP="00265019">
            <w:pPr>
              <w:jc w:val="center"/>
              <w:rPr>
                <w:rFonts w:ascii="Times New Roman" w:hAnsi="Times New Roman" w:cs="Times New Roman"/>
              </w:rPr>
            </w:pPr>
            <w:r w:rsidRPr="001972A7">
              <w:rPr>
                <w:rFonts w:ascii="Times New Roman" w:hAnsi="Times New Roman" w:cs="Times New Roman"/>
              </w:rPr>
              <w:t>Yield (#/g printed)</w:t>
            </w:r>
            <w:r>
              <w:rPr>
                <w:rFonts w:ascii="Times New Roman" w:hAnsi="Times New Roman" w:cs="Times New Roman"/>
              </w:rPr>
              <w:t xml:space="preserve"> </w:t>
            </w:r>
          </w:p>
        </w:tc>
      </w:tr>
      <w:tr w:rsidR="00871943" w:rsidRPr="001972A7" w:rsidTr="00265019">
        <w:tc>
          <w:tcPr>
            <w:tcW w:w="1461" w:type="dxa"/>
            <w:tcBorders>
              <w:top w:val="single" w:sz="4" w:space="0" w:color="auto"/>
            </w:tcBorders>
          </w:tcPr>
          <w:p w:rsidR="00871943" w:rsidRPr="001972A7" w:rsidRDefault="00871943">
            <w:pPr>
              <w:jc w:val="center"/>
              <w:rPr>
                <w:rFonts w:ascii="Times New Roman" w:hAnsi="Times New Roman" w:cs="Times New Roman"/>
              </w:rPr>
            </w:pPr>
            <w:r>
              <w:rPr>
                <w:rFonts w:ascii="Times New Roman" w:hAnsi="Times New Roman" w:cs="Times New Roman"/>
              </w:rPr>
              <w:t>3.</w:t>
            </w:r>
            <w:r w:rsidR="00FB34C6">
              <w:rPr>
                <w:rFonts w:ascii="Times New Roman" w:hAnsi="Times New Roman" w:cs="Times New Roman"/>
              </w:rPr>
              <w:t>2</w:t>
            </w:r>
            <w:r>
              <w:rPr>
                <w:rFonts w:ascii="Times New Roman" w:hAnsi="Times New Roman" w:cs="Times New Roman"/>
              </w:rPr>
              <w:t xml:space="preserve"> x 10</w:t>
            </w:r>
            <w:r w:rsidRPr="00BE2CDA">
              <w:rPr>
                <w:rFonts w:ascii="Times New Roman" w:hAnsi="Times New Roman" w:cs="Times New Roman"/>
                <w:vertAlign w:val="superscript"/>
              </w:rPr>
              <w:t>7</w:t>
            </w:r>
          </w:p>
        </w:tc>
        <w:tc>
          <w:tcPr>
            <w:tcW w:w="1599" w:type="dxa"/>
            <w:tcBorders>
              <w:top w:val="single" w:sz="4" w:space="0" w:color="auto"/>
            </w:tcBorders>
          </w:tcPr>
          <w:p w:rsidR="00871943" w:rsidRPr="001972A7" w:rsidRDefault="0073730E">
            <w:pPr>
              <w:jc w:val="center"/>
              <w:rPr>
                <w:rFonts w:ascii="Times New Roman" w:hAnsi="Times New Roman" w:cs="Times New Roman"/>
                <w:vertAlign w:val="superscript"/>
              </w:rPr>
            </w:pPr>
            <w:r>
              <w:rPr>
                <w:rFonts w:ascii="Times New Roman" w:hAnsi="Times New Roman" w:cs="Times New Roman"/>
              </w:rPr>
              <w:t>5.0</w:t>
            </w:r>
            <w:r w:rsidR="00871943" w:rsidRPr="001972A7">
              <w:rPr>
                <w:rFonts w:ascii="Times New Roman" w:hAnsi="Times New Roman" w:cs="Times New Roman"/>
              </w:rPr>
              <w:t xml:space="preserve"> x 10</w:t>
            </w:r>
            <w:r w:rsidR="00871943" w:rsidRPr="001972A7">
              <w:rPr>
                <w:rFonts w:ascii="Times New Roman" w:hAnsi="Times New Roman" w:cs="Times New Roman"/>
                <w:vertAlign w:val="superscript"/>
              </w:rPr>
              <w:t>10</w:t>
            </w:r>
          </w:p>
        </w:tc>
        <w:tc>
          <w:tcPr>
            <w:tcW w:w="1890" w:type="dxa"/>
            <w:tcBorders>
              <w:top w:val="single" w:sz="4" w:space="0" w:color="auto"/>
            </w:tcBorders>
          </w:tcPr>
          <w:p w:rsidR="00871943" w:rsidRPr="001972A7" w:rsidRDefault="00B25911" w:rsidP="00265019">
            <w:pPr>
              <w:jc w:val="center"/>
              <w:rPr>
                <w:rFonts w:ascii="Times New Roman" w:hAnsi="Times New Roman" w:cs="Times New Roman"/>
                <w:vertAlign w:val="superscript"/>
              </w:rPr>
            </w:pPr>
            <w:r>
              <w:rPr>
                <w:rFonts w:ascii="Times New Roman" w:hAnsi="Times New Roman" w:cs="Times New Roman"/>
              </w:rPr>
              <w:t>2.2</w:t>
            </w:r>
            <w:r w:rsidR="00871943" w:rsidRPr="001972A7">
              <w:rPr>
                <w:rFonts w:ascii="Times New Roman" w:hAnsi="Times New Roman" w:cs="Times New Roman"/>
              </w:rPr>
              <w:t xml:space="preserve"> x 10</w:t>
            </w:r>
            <w:r w:rsidR="00871943" w:rsidRPr="001972A7">
              <w:rPr>
                <w:rFonts w:ascii="Times New Roman" w:hAnsi="Times New Roman" w:cs="Times New Roman"/>
                <w:vertAlign w:val="superscript"/>
              </w:rPr>
              <w:t>11</w:t>
            </w:r>
          </w:p>
        </w:tc>
        <w:tc>
          <w:tcPr>
            <w:tcW w:w="272" w:type="dxa"/>
            <w:tcBorders>
              <w:top w:val="single" w:sz="4" w:space="0" w:color="auto"/>
            </w:tcBorders>
          </w:tcPr>
          <w:p w:rsidR="00871943" w:rsidRPr="001972A7" w:rsidRDefault="00871943" w:rsidP="00265019">
            <w:pPr>
              <w:jc w:val="center"/>
              <w:rPr>
                <w:rFonts w:ascii="Times New Roman" w:hAnsi="Times New Roman" w:cs="Times New Roman"/>
              </w:rPr>
            </w:pPr>
          </w:p>
        </w:tc>
        <w:tc>
          <w:tcPr>
            <w:tcW w:w="1461" w:type="dxa"/>
            <w:tcBorders>
              <w:top w:val="single" w:sz="4" w:space="0" w:color="auto"/>
            </w:tcBorders>
          </w:tcPr>
          <w:p w:rsidR="00871943" w:rsidRPr="001972A7" w:rsidRDefault="00871943">
            <w:pPr>
              <w:jc w:val="center"/>
              <w:rPr>
                <w:rFonts w:ascii="Times New Roman" w:hAnsi="Times New Roman" w:cs="Times New Roman"/>
              </w:rPr>
            </w:pPr>
            <w:r>
              <w:rPr>
                <w:rFonts w:ascii="Times New Roman" w:hAnsi="Times New Roman" w:cs="Times New Roman"/>
              </w:rPr>
              <w:t>2.</w:t>
            </w:r>
            <w:r w:rsidR="00FB34C6">
              <w:rPr>
                <w:rFonts w:ascii="Times New Roman" w:hAnsi="Times New Roman" w:cs="Times New Roman"/>
              </w:rPr>
              <w:t>4</w:t>
            </w:r>
            <w:r>
              <w:rPr>
                <w:rFonts w:ascii="Times New Roman" w:hAnsi="Times New Roman" w:cs="Times New Roman"/>
              </w:rPr>
              <w:t xml:space="preserve"> x 10</w:t>
            </w:r>
            <w:r w:rsidRPr="00BE2CDA">
              <w:rPr>
                <w:rFonts w:ascii="Times New Roman" w:hAnsi="Times New Roman" w:cs="Times New Roman"/>
                <w:vertAlign w:val="superscript"/>
              </w:rPr>
              <w:t>7</w:t>
            </w:r>
          </w:p>
        </w:tc>
        <w:tc>
          <w:tcPr>
            <w:tcW w:w="1687" w:type="dxa"/>
            <w:tcBorders>
              <w:top w:val="single" w:sz="4" w:space="0" w:color="auto"/>
            </w:tcBorders>
          </w:tcPr>
          <w:p w:rsidR="00871943" w:rsidRPr="001972A7" w:rsidRDefault="00B25911">
            <w:pPr>
              <w:jc w:val="center"/>
              <w:rPr>
                <w:rFonts w:ascii="Times New Roman" w:hAnsi="Times New Roman" w:cs="Times New Roman"/>
                <w:vertAlign w:val="superscript"/>
              </w:rPr>
            </w:pPr>
            <w:r>
              <w:rPr>
                <w:rFonts w:ascii="Times New Roman" w:hAnsi="Times New Roman" w:cs="Times New Roman"/>
              </w:rPr>
              <w:t>1.5</w:t>
            </w:r>
            <w:r w:rsidR="00871943" w:rsidRPr="001972A7">
              <w:rPr>
                <w:rFonts w:ascii="Times New Roman" w:hAnsi="Times New Roman" w:cs="Times New Roman"/>
              </w:rPr>
              <w:t xml:space="preserve"> x 10</w:t>
            </w:r>
            <w:r w:rsidR="00871943" w:rsidRPr="001972A7">
              <w:rPr>
                <w:rFonts w:ascii="Times New Roman" w:hAnsi="Times New Roman" w:cs="Times New Roman"/>
                <w:vertAlign w:val="superscript"/>
              </w:rPr>
              <w:t>1</w:t>
            </w:r>
            <w:r>
              <w:rPr>
                <w:rFonts w:ascii="Times New Roman" w:hAnsi="Times New Roman" w:cs="Times New Roman"/>
                <w:vertAlign w:val="superscript"/>
              </w:rPr>
              <w:t>2</w:t>
            </w:r>
          </w:p>
        </w:tc>
        <w:tc>
          <w:tcPr>
            <w:tcW w:w="1890" w:type="dxa"/>
            <w:tcBorders>
              <w:top w:val="single" w:sz="4" w:space="0" w:color="auto"/>
            </w:tcBorders>
          </w:tcPr>
          <w:p w:rsidR="00871943" w:rsidRPr="001972A7" w:rsidRDefault="00B25911">
            <w:pPr>
              <w:jc w:val="center"/>
              <w:rPr>
                <w:rFonts w:ascii="Times New Roman" w:hAnsi="Times New Roman" w:cs="Times New Roman"/>
                <w:vertAlign w:val="superscript"/>
              </w:rPr>
            </w:pPr>
            <w:r>
              <w:rPr>
                <w:rFonts w:ascii="Times New Roman" w:hAnsi="Times New Roman" w:cs="Times New Roman"/>
              </w:rPr>
              <w:t>6.2</w:t>
            </w:r>
            <w:r w:rsidR="00871943" w:rsidRPr="001972A7">
              <w:rPr>
                <w:rFonts w:ascii="Times New Roman" w:hAnsi="Times New Roman" w:cs="Times New Roman"/>
              </w:rPr>
              <w:t xml:space="preserve"> x 10</w:t>
            </w:r>
            <w:r w:rsidR="00871943" w:rsidRPr="001972A7">
              <w:rPr>
                <w:rFonts w:ascii="Times New Roman" w:hAnsi="Times New Roman" w:cs="Times New Roman"/>
                <w:vertAlign w:val="superscript"/>
              </w:rPr>
              <w:t>1</w:t>
            </w:r>
            <w:r>
              <w:rPr>
                <w:rFonts w:ascii="Times New Roman" w:hAnsi="Times New Roman" w:cs="Times New Roman"/>
                <w:vertAlign w:val="superscript"/>
              </w:rPr>
              <w:t>2</w:t>
            </w:r>
          </w:p>
        </w:tc>
      </w:tr>
      <w:tr w:rsidR="00871943" w:rsidRPr="001972A7" w:rsidTr="00265019">
        <w:tc>
          <w:tcPr>
            <w:tcW w:w="1461" w:type="dxa"/>
          </w:tcPr>
          <w:p w:rsidR="00871943" w:rsidRPr="001972A7" w:rsidRDefault="00265019">
            <w:pPr>
              <w:jc w:val="center"/>
              <w:rPr>
                <w:rFonts w:ascii="Times New Roman" w:hAnsi="Times New Roman" w:cs="Times New Roman"/>
              </w:rPr>
            </w:pPr>
            <w:r>
              <w:rPr>
                <w:rFonts w:ascii="Times New Roman" w:hAnsi="Times New Roman" w:cs="Times New Roman"/>
              </w:rPr>
              <w:t>2</w:t>
            </w:r>
            <w:r w:rsidR="00871943">
              <w:rPr>
                <w:rFonts w:ascii="Times New Roman" w:hAnsi="Times New Roman" w:cs="Times New Roman"/>
              </w:rPr>
              <w:t>.</w:t>
            </w:r>
            <w:r w:rsidR="00FB34C6">
              <w:rPr>
                <w:rFonts w:ascii="Times New Roman" w:hAnsi="Times New Roman" w:cs="Times New Roman"/>
              </w:rPr>
              <w:t>1</w:t>
            </w:r>
            <w:r w:rsidR="00871943">
              <w:rPr>
                <w:rFonts w:ascii="Times New Roman" w:hAnsi="Times New Roman" w:cs="Times New Roman"/>
              </w:rPr>
              <w:t xml:space="preserve"> x 10</w:t>
            </w:r>
            <w:r w:rsidR="00871943" w:rsidRPr="00BE2CDA">
              <w:rPr>
                <w:rFonts w:ascii="Times New Roman" w:hAnsi="Times New Roman" w:cs="Times New Roman"/>
                <w:vertAlign w:val="superscript"/>
              </w:rPr>
              <w:t>5</w:t>
            </w:r>
          </w:p>
        </w:tc>
        <w:tc>
          <w:tcPr>
            <w:tcW w:w="1599" w:type="dxa"/>
          </w:tcPr>
          <w:p w:rsidR="00871943" w:rsidRPr="001972A7" w:rsidRDefault="0073730E">
            <w:pPr>
              <w:jc w:val="center"/>
              <w:rPr>
                <w:rFonts w:ascii="Times New Roman" w:hAnsi="Times New Roman" w:cs="Times New Roman"/>
                <w:vertAlign w:val="superscript"/>
              </w:rPr>
            </w:pPr>
            <w:r>
              <w:rPr>
                <w:rFonts w:ascii="Times New Roman" w:hAnsi="Times New Roman" w:cs="Times New Roman"/>
              </w:rPr>
              <w:t>4.</w:t>
            </w:r>
            <w:r w:rsidR="00B25911">
              <w:rPr>
                <w:rFonts w:ascii="Times New Roman" w:hAnsi="Times New Roman" w:cs="Times New Roman"/>
              </w:rPr>
              <w:t>4</w:t>
            </w:r>
            <w:r w:rsidR="00871943" w:rsidRPr="001972A7">
              <w:rPr>
                <w:rFonts w:ascii="Times New Roman" w:hAnsi="Times New Roman" w:cs="Times New Roman"/>
              </w:rPr>
              <w:t xml:space="preserve"> x 10</w:t>
            </w:r>
            <w:r>
              <w:rPr>
                <w:rFonts w:ascii="Times New Roman" w:hAnsi="Times New Roman" w:cs="Times New Roman"/>
                <w:vertAlign w:val="superscript"/>
              </w:rPr>
              <w:t>10</w:t>
            </w:r>
          </w:p>
        </w:tc>
        <w:tc>
          <w:tcPr>
            <w:tcW w:w="1890" w:type="dxa"/>
          </w:tcPr>
          <w:p w:rsidR="00871943" w:rsidRPr="001972A7" w:rsidRDefault="00871943">
            <w:pPr>
              <w:jc w:val="center"/>
              <w:rPr>
                <w:rFonts w:ascii="Times New Roman" w:hAnsi="Times New Roman" w:cs="Times New Roman"/>
                <w:vertAlign w:val="superscript"/>
              </w:rPr>
            </w:pPr>
            <w:r w:rsidRPr="001972A7">
              <w:rPr>
                <w:rFonts w:ascii="Times New Roman" w:hAnsi="Times New Roman" w:cs="Times New Roman"/>
              </w:rPr>
              <w:t>1.</w:t>
            </w:r>
            <w:r w:rsidR="00B25911">
              <w:rPr>
                <w:rFonts w:ascii="Times New Roman" w:hAnsi="Times New Roman" w:cs="Times New Roman"/>
              </w:rPr>
              <w:t>9</w:t>
            </w:r>
            <w:r w:rsidRPr="001972A7">
              <w:rPr>
                <w:rFonts w:ascii="Times New Roman" w:hAnsi="Times New Roman" w:cs="Times New Roman"/>
              </w:rPr>
              <w:t xml:space="preserve"> x 10</w:t>
            </w:r>
            <w:r w:rsidRPr="001972A7">
              <w:rPr>
                <w:rFonts w:ascii="Times New Roman" w:hAnsi="Times New Roman" w:cs="Times New Roman"/>
                <w:vertAlign w:val="superscript"/>
              </w:rPr>
              <w:t>1</w:t>
            </w:r>
            <w:r w:rsidR="00B25911">
              <w:rPr>
                <w:rFonts w:ascii="Times New Roman" w:hAnsi="Times New Roman" w:cs="Times New Roman"/>
                <w:vertAlign w:val="superscript"/>
              </w:rPr>
              <w:t>1</w:t>
            </w:r>
          </w:p>
        </w:tc>
        <w:tc>
          <w:tcPr>
            <w:tcW w:w="272" w:type="dxa"/>
          </w:tcPr>
          <w:p w:rsidR="00871943" w:rsidRPr="001972A7" w:rsidRDefault="00871943" w:rsidP="00265019">
            <w:pPr>
              <w:jc w:val="center"/>
              <w:rPr>
                <w:rFonts w:ascii="Times New Roman" w:hAnsi="Times New Roman" w:cs="Times New Roman"/>
              </w:rPr>
            </w:pPr>
          </w:p>
        </w:tc>
        <w:tc>
          <w:tcPr>
            <w:tcW w:w="1461" w:type="dxa"/>
          </w:tcPr>
          <w:p w:rsidR="00871943" w:rsidRPr="001972A7" w:rsidRDefault="00871943">
            <w:pPr>
              <w:jc w:val="center"/>
              <w:rPr>
                <w:rFonts w:ascii="Times New Roman" w:hAnsi="Times New Roman" w:cs="Times New Roman"/>
              </w:rPr>
            </w:pPr>
            <w:r>
              <w:rPr>
                <w:rFonts w:ascii="Times New Roman" w:hAnsi="Times New Roman" w:cs="Times New Roman"/>
              </w:rPr>
              <w:t>5.9 x 10</w:t>
            </w:r>
            <w:r w:rsidRPr="00BE2CDA">
              <w:rPr>
                <w:rFonts w:ascii="Times New Roman" w:hAnsi="Times New Roman" w:cs="Times New Roman"/>
                <w:vertAlign w:val="superscript"/>
              </w:rPr>
              <w:t>6</w:t>
            </w:r>
          </w:p>
        </w:tc>
        <w:tc>
          <w:tcPr>
            <w:tcW w:w="1687" w:type="dxa"/>
          </w:tcPr>
          <w:p w:rsidR="00871943" w:rsidRPr="001972A7" w:rsidRDefault="00B25911">
            <w:pPr>
              <w:jc w:val="center"/>
              <w:rPr>
                <w:rFonts w:ascii="Times New Roman" w:hAnsi="Times New Roman" w:cs="Times New Roman"/>
                <w:vertAlign w:val="superscript"/>
              </w:rPr>
            </w:pPr>
            <w:r>
              <w:rPr>
                <w:rFonts w:ascii="Times New Roman" w:hAnsi="Times New Roman" w:cs="Times New Roman"/>
              </w:rPr>
              <w:t>4.9</w:t>
            </w:r>
            <w:r w:rsidR="00871943" w:rsidRPr="001972A7">
              <w:rPr>
                <w:rFonts w:ascii="Times New Roman" w:hAnsi="Times New Roman" w:cs="Times New Roman"/>
              </w:rPr>
              <w:t xml:space="preserve"> x 10</w:t>
            </w:r>
            <w:r w:rsidR="00871943" w:rsidRPr="001972A7">
              <w:rPr>
                <w:rFonts w:ascii="Times New Roman" w:hAnsi="Times New Roman" w:cs="Times New Roman"/>
                <w:vertAlign w:val="superscript"/>
              </w:rPr>
              <w:t>1</w:t>
            </w:r>
            <w:r>
              <w:rPr>
                <w:rFonts w:ascii="Times New Roman" w:hAnsi="Times New Roman" w:cs="Times New Roman"/>
                <w:vertAlign w:val="superscript"/>
              </w:rPr>
              <w:t>1</w:t>
            </w:r>
          </w:p>
        </w:tc>
        <w:tc>
          <w:tcPr>
            <w:tcW w:w="1890" w:type="dxa"/>
          </w:tcPr>
          <w:p w:rsidR="00871943" w:rsidRPr="001972A7" w:rsidRDefault="00B25911">
            <w:pPr>
              <w:jc w:val="center"/>
              <w:rPr>
                <w:rFonts w:ascii="Times New Roman" w:hAnsi="Times New Roman" w:cs="Times New Roman"/>
                <w:vertAlign w:val="superscript"/>
              </w:rPr>
            </w:pPr>
            <w:r>
              <w:rPr>
                <w:rFonts w:ascii="Times New Roman" w:hAnsi="Times New Roman" w:cs="Times New Roman"/>
              </w:rPr>
              <w:t>2.0</w:t>
            </w:r>
            <w:r w:rsidR="00871943" w:rsidRPr="001972A7">
              <w:rPr>
                <w:rFonts w:ascii="Times New Roman" w:hAnsi="Times New Roman" w:cs="Times New Roman"/>
              </w:rPr>
              <w:t xml:space="preserve"> x 10</w:t>
            </w:r>
            <w:r w:rsidR="00871943" w:rsidRPr="001972A7">
              <w:rPr>
                <w:rFonts w:ascii="Times New Roman" w:hAnsi="Times New Roman" w:cs="Times New Roman"/>
                <w:vertAlign w:val="superscript"/>
              </w:rPr>
              <w:t>1</w:t>
            </w:r>
            <w:r>
              <w:rPr>
                <w:rFonts w:ascii="Times New Roman" w:hAnsi="Times New Roman" w:cs="Times New Roman"/>
                <w:vertAlign w:val="superscript"/>
              </w:rPr>
              <w:t>2</w:t>
            </w:r>
          </w:p>
        </w:tc>
      </w:tr>
      <w:tr w:rsidR="00871943" w:rsidRPr="001972A7" w:rsidTr="00265019">
        <w:tc>
          <w:tcPr>
            <w:tcW w:w="1461" w:type="dxa"/>
          </w:tcPr>
          <w:p w:rsidR="00871943" w:rsidRPr="001972A7" w:rsidRDefault="00FB34C6" w:rsidP="00265019">
            <w:pPr>
              <w:jc w:val="center"/>
              <w:rPr>
                <w:rFonts w:ascii="Times New Roman" w:hAnsi="Times New Roman" w:cs="Times New Roman"/>
              </w:rPr>
            </w:pPr>
            <w:r>
              <w:rPr>
                <w:rFonts w:ascii="Times New Roman" w:hAnsi="Times New Roman" w:cs="Times New Roman"/>
              </w:rPr>
              <w:t>3.0</w:t>
            </w:r>
            <w:r w:rsidR="00871943">
              <w:rPr>
                <w:rFonts w:ascii="Times New Roman" w:hAnsi="Times New Roman" w:cs="Times New Roman"/>
              </w:rPr>
              <w:t xml:space="preserve"> x 10</w:t>
            </w:r>
            <w:r w:rsidR="00871943" w:rsidRPr="00BE2CDA">
              <w:rPr>
                <w:rFonts w:ascii="Times New Roman" w:hAnsi="Times New Roman" w:cs="Times New Roman"/>
                <w:vertAlign w:val="superscript"/>
              </w:rPr>
              <w:t>5</w:t>
            </w:r>
          </w:p>
        </w:tc>
        <w:tc>
          <w:tcPr>
            <w:tcW w:w="1599" w:type="dxa"/>
          </w:tcPr>
          <w:p w:rsidR="00871943" w:rsidRPr="001972A7" w:rsidRDefault="0073730E">
            <w:pPr>
              <w:jc w:val="center"/>
              <w:rPr>
                <w:rFonts w:ascii="Times New Roman" w:hAnsi="Times New Roman" w:cs="Times New Roman"/>
                <w:vertAlign w:val="superscript"/>
              </w:rPr>
            </w:pPr>
            <w:r>
              <w:rPr>
                <w:rFonts w:ascii="Times New Roman" w:hAnsi="Times New Roman" w:cs="Times New Roman"/>
              </w:rPr>
              <w:t>1.6</w:t>
            </w:r>
            <w:r w:rsidR="00871943" w:rsidRPr="001972A7">
              <w:rPr>
                <w:rFonts w:ascii="Times New Roman" w:hAnsi="Times New Roman" w:cs="Times New Roman"/>
              </w:rPr>
              <w:t xml:space="preserve"> x 10</w:t>
            </w:r>
            <w:r>
              <w:rPr>
                <w:rFonts w:ascii="Times New Roman" w:hAnsi="Times New Roman" w:cs="Times New Roman"/>
                <w:vertAlign w:val="superscript"/>
              </w:rPr>
              <w:t>10</w:t>
            </w:r>
          </w:p>
        </w:tc>
        <w:tc>
          <w:tcPr>
            <w:tcW w:w="1890" w:type="dxa"/>
          </w:tcPr>
          <w:p w:rsidR="00871943" w:rsidRPr="001972A7" w:rsidRDefault="00B25911" w:rsidP="00265019">
            <w:pPr>
              <w:jc w:val="center"/>
              <w:rPr>
                <w:rFonts w:ascii="Times New Roman" w:hAnsi="Times New Roman" w:cs="Times New Roman"/>
                <w:vertAlign w:val="superscript"/>
              </w:rPr>
            </w:pPr>
            <w:r>
              <w:rPr>
                <w:rFonts w:ascii="Times New Roman" w:hAnsi="Times New Roman" w:cs="Times New Roman"/>
              </w:rPr>
              <w:t>6</w:t>
            </w:r>
            <w:r w:rsidR="00871943" w:rsidRPr="001972A7">
              <w:rPr>
                <w:rFonts w:ascii="Times New Roman" w:hAnsi="Times New Roman" w:cs="Times New Roman"/>
              </w:rPr>
              <w:t>.7 x 10</w:t>
            </w:r>
            <w:r w:rsidR="00871943" w:rsidRPr="001972A7">
              <w:rPr>
                <w:rFonts w:ascii="Times New Roman" w:hAnsi="Times New Roman" w:cs="Times New Roman"/>
                <w:vertAlign w:val="superscript"/>
              </w:rPr>
              <w:t>10</w:t>
            </w:r>
          </w:p>
        </w:tc>
        <w:tc>
          <w:tcPr>
            <w:tcW w:w="272" w:type="dxa"/>
          </w:tcPr>
          <w:p w:rsidR="00871943" w:rsidRPr="001972A7" w:rsidRDefault="00871943" w:rsidP="00265019">
            <w:pPr>
              <w:jc w:val="center"/>
              <w:rPr>
                <w:rFonts w:ascii="Times New Roman" w:hAnsi="Times New Roman" w:cs="Times New Roman"/>
              </w:rPr>
            </w:pPr>
          </w:p>
        </w:tc>
        <w:tc>
          <w:tcPr>
            <w:tcW w:w="1461" w:type="dxa"/>
          </w:tcPr>
          <w:p w:rsidR="00871943" w:rsidRPr="001972A7" w:rsidRDefault="00871943">
            <w:pPr>
              <w:jc w:val="center"/>
              <w:rPr>
                <w:rFonts w:ascii="Times New Roman" w:hAnsi="Times New Roman" w:cs="Times New Roman"/>
              </w:rPr>
            </w:pPr>
            <w:r>
              <w:rPr>
                <w:rFonts w:ascii="Times New Roman" w:hAnsi="Times New Roman" w:cs="Times New Roman"/>
              </w:rPr>
              <w:t>7.0 x 10</w:t>
            </w:r>
            <w:r w:rsidRPr="00BE2CDA">
              <w:rPr>
                <w:rFonts w:ascii="Times New Roman" w:hAnsi="Times New Roman" w:cs="Times New Roman"/>
                <w:vertAlign w:val="superscript"/>
              </w:rPr>
              <w:t>6</w:t>
            </w:r>
          </w:p>
        </w:tc>
        <w:tc>
          <w:tcPr>
            <w:tcW w:w="1687" w:type="dxa"/>
          </w:tcPr>
          <w:p w:rsidR="00871943" w:rsidRPr="001972A7" w:rsidRDefault="00B25911">
            <w:pPr>
              <w:jc w:val="center"/>
              <w:rPr>
                <w:rFonts w:ascii="Times New Roman" w:hAnsi="Times New Roman" w:cs="Times New Roman"/>
                <w:vertAlign w:val="superscript"/>
              </w:rPr>
            </w:pPr>
            <w:r>
              <w:rPr>
                <w:rFonts w:ascii="Times New Roman" w:hAnsi="Times New Roman" w:cs="Times New Roman"/>
              </w:rPr>
              <w:t>6.2</w:t>
            </w:r>
            <w:r w:rsidR="00871943" w:rsidRPr="001972A7">
              <w:rPr>
                <w:rFonts w:ascii="Times New Roman" w:hAnsi="Times New Roman" w:cs="Times New Roman"/>
              </w:rPr>
              <w:t xml:space="preserve"> x 10</w:t>
            </w:r>
            <w:r w:rsidR="00871943" w:rsidRPr="001972A7">
              <w:rPr>
                <w:rFonts w:ascii="Times New Roman" w:hAnsi="Times New Roman" w:cs="Times New Roman"/>
                <w:vertAlign w:val="superscript"/>
              </w:rPr>
              <w:t>1</w:t>
            </w:r>
            <w:r>
              <w:rPr>
                <w:rFonts w:ascii="Times New Roman" w:hAnsi="Times New Roman" w:cs="Times New Roman"/>
                <w:vertAlign w:val="superscript"/>
              </w:rPr>
              <w:t>1</w:t>
            </w:r>
          </w:p>
        </w:tc>
        <w:tc>
          <w:tcPr>
            <w:tcW w:w="1890" w:type="dxa"/>
          </w:tcPr>
          <w:p w:rsidR="00871943" w:rsidRPr="001972A7" w:rsidRDefault="00B25911">
            <w:pPr>
              <w:jc w:val="center"/>
              <w:rPr>
                <w:rFonts w:ascii="Times New Roman" w:hAnsi="Times New Roman" w:cs="Times New Roman"/>
                <w:vertAlign w:val="superscript"/>
              </w:rPr>
            </w:pPr>
            <w:r>
              <w:rPr>
                <w:rFonts w:ascii="Times New Roman" w:hAnsi="Times New Roman" w:cs="Times New Roman"/>
              </w:rPr>
              <w:t>2.5</w:t>
            </w:r>
            <w:r w:rsidR="00871943" w:rsidRPr="001972A7">
              <w:rPr>
                <w:rFonts w:ascii="Times New Roman" w:hAnsi="Times New Roman" w:cs="Times New Roman"/>
              </w:rPr>
              <w:t xml:space="preserve"> x 10</w:t>
            </w:r>
            <w:r w:rsidR="00871943" w:rsidRPr="001972A7">
              <w:rPr>
                <w:rFonts w:ascii="Times New Roman" w:hAnsi="Times New Roman" w:cs="Times New Roman"/>
                <w:vertAlign w:val="superscript"/>
              </w:rPr>
              <w:t>1</w:t>
            </w:r>
            <w:r>
              <w:rPr>
                <w:rFonts w:ascii="Times New Roman" w:hAnsi="Times New Roman" w:cs="Times New Roman"/>
                <w:vertAlign w:val="superscript"/>
              </w:rPr>
              <w:t>2</w:t>
            </w:r>
          </w:p>
        </w:tc>
      </w:tr>
      <w:tr w:rsidR="00871943" w:rsidRPr="001972A7" w:rsidTr="00265019">
        <w:tc>
          <w:tcPr>
            <w:tcW w:w="1461" w:type="dxa"/>
          </w:tcPr>
          <w:p w:rsidR="00871943" w:rsidRPr="001972A7" w:rsidRDefault="00FB34C6">
            <w:pPr>
              <w:jc w:val="center"/>
              <w:rPr>
                <w:rFonts w:ascii="Times New Roman" w:hAnsi="Times New Roman" w:cs="Times New Roman"/>
              </w:rPr>
            </w:pPr>
            <w:r>
              <w:rPr>
                <w:rFonts w:ascii="Times New Roman" w:hAnsi="Times New Roman" w:cs="Times New Roman"/>
              </w:rPr>
              <w:t>5</w:t>
            </w:r>
            <w:r w:rsidR="00871943">
              <w:rPr>
                <w:rFonts w:ascii="Times New Roman" w:hAnsi="Times New Roman" w:cs="Times New Roman"/>
              </w:rPr>
              <w:t>.6 x 10</w:t>
            </w:r>
            <w:r>
              <w:rPr>
                <w:rFonts w:ascii="Times New Roman" w:hAnsi="Times New Roman" w:cs="Times New Roman"/>
                <w:vertAlign w:val="superscript"/>
              </w:rPr>
              <w:t>6</w:t>
            </w:r>
          </w:p>
        </w:tc>
        <w:tc>
          <w:tcPr>
            <w:tcW w:w="1599" w:type="dxa"/>
          </w:tcPr>
          <w:p w:rsidR="00871943" w:rsidRPr="001972A7" w:rsidRDefault="0073730E" w:rsidP="00265019">
            <w:pPr>
              <w:jc w:val="center"/>
              <w:rPr>
                <w:rFonts w:ascii="Times New Roman" w:hAnsi="Times New Roman" w:cs="Times New Roman"/>
                <w:vertAlign w:val="superscript"/>
              </w:rPr>
            </w:pPr>
            <w:r>
              <w:rPr>
                <w:rFonts w:ascii="Times New Roman" w:hAnsi="Times New Roman" w:cs="Times New Roman"/>
              </w:rPr>
              <w:t>6</w:t>
            </w:r>
            <w:r w:rsidR="00871943" w:rsidRPr="001972A7">
              <w:rPr>
                <w:rFonts w:ascii="Times New Roman" w:hAnsi="Times New Roman" w:cs="Times New Roman"/>
              </w:rPr>
              <w:t>.0 x 10</w:t>
            </w:r>
            <w:r w:rsidR="00871943" w:rsidRPr="001972A7">
              <w:rPr>
                <w:rFonts w:ascii="Times New Roman" w:hAnsi="Times New Roman" w:cs="Times New Roman"/>
                <w:vertAlign w:val="superscript"/>
              </w:rPr>
              <w:t>10</w:t>
            </w:r>
          </w:p>
        </w:tc>
        <w:tc>
          <w:tcPr>
            <w:tcW w:w="1890" w:type="dxa"/>
          </w:tcPr>
          <w:p w:rsidR="00871943" w:rsidRPr="001972A7" w:rsidRDefault="00B25911">
            <w:pPr>
              <w:jc w:val="center"/>
              <w:rPr>
                <w:rFonts w:ascii="Times New Roman" w:hAnsi="Times New Roman" w:cs="Times New Roman"/>
                <w:vertAlign w:val="superscript"/>
              </w:rPr>
            </w:pPr>
            <w:r>
              <w:rPr>
                <w:rFonts w:ascii="Times New Roman" w:hAnsi="Times New Roman" w:cs="Times New Roman"/>
              </w:rPr>
              <w:t>2.7</w:t>
            </w:r>
            <w:r w:rsidR="00871943" w:rsidRPr="001972A7">
              <w:rPr>
                <w:rFonts w:ascii="Times New Roman" w:hAnsi="Times New Roman" w:cs="Times New Roman"/>
              </w:rPr>
              <w:t xml:space="preserve"> x 10</w:t>
            </w:r>
            <w:r w:rsidR="00871943" w:rsidRPr="001972A7">
              <w:rPr>
                <w:rFonts w:ascii="Times New Roman" w:hAnsi="Times New Roman" w:cs="Times New Roman"/>
                <w:vertAlign w:val="superscript"/>
              </w:rPr>
              <w:t>1</w:t>
            </w:r>
            <w:r>
              <w:rPr>
                <w:rFonts w:ascii="Times New Roman" w:hAnsi="Times New Roman" w:cs="Times New Roman"/>
                <w:vertAlign w:val="superscript"/>
              </w:rPr>
              <w:t>1</w:t>
            </w:r>
          </w:p>
        </w:tc>
        <w:tc>
          <w:tcPr>
            <w:tcW w:w="272" w:type="dxa"/>
          </w:tcPr>
          <w:p w:rsidR="00871943" w:rsidRPr="001972A7" w:rsidRDefault="00871943" w:rsidP="00265019">
            <w:pPr>
              <w:jc w:val="center"/>
              <w:rPr>
                <w:rFonts w:ascii="Times New Roman" w:hAnsi="Times New Roman" w:cs="Times New Roman"/>
              </w:rPr>
            </w:pPr>
          </w:p>
        </w:tc>
        <w:tc>
          <w:tcPr>
            <w:tcW w:w="1461" w:type="dxa"/>
          </w:tcPr>
          <w:p w:rsidR="00871943" w:rsidRPr="001972A7" w:rsidRDefault="00871943">
            <w:pPr>
              <w:jc w:val="center"/>
              <w:rPr>
                <w:rFonts w:ascii="Times New Roman" w:hAnsi="Times New Roman" w:cs="Times New Roman"/>
              </w:rPr>
            </w:pPr>
            <w:r>
              <w:rPr>
                <w:rFonts w:ascii="Times New Roman" w:hAnsi="Times New Roman" w:cs="Times New Roman"/>
              </w:rPr>
              <w:t>1.</w:t>
            </w:r>
            <w:r w:rsidR="00FB34C6">
              <w:rPr>
                <w:rFonts w:ascii="Times New Roman" w:hAnsi="Times New Roman" w:cs="Times New Roman"/>
              </w:rPr>
              <w:t>4</w:t>
            </w:r>
            <w:r>
              <w:rPr>
                <w:rFonts w:ascii="Times New Roman" w:hAnsi="Times New Roman" w:cs="Times New Roman"/>
              </w:rPr>
              <w:t xml:space="preserve"> x 10</w:t>
            </w:r>
            <w:r w:rsidRPr="00BE2CDA">
              <w:rPr>
                <w:rFonts w:ascii="Times New Roman" w:hAnsi="Times New Roman" w:cs="Times New Roman"/>
                <w:vertAlign w:val="superscript"/>
              </w:rPr>
              <w:t>7</w:t>
            </w:r>
          </w:p>
        </w:tc>
        <w:tc>
          <w:tcPr>
            <w:tcW w:w="1687" w:type="dxa"/>
          </w:tcPr>
          <w:p w:rsidR="00871943" w:rsidRPr="001972A7" w:rsidRDefault="00B25911">
            <w:pPr>
              <w:jc w:val="center"/>
              <w:rPr>
                <w:rFonts w:ascii="Times New Roman" w:hAnsi="Times New Roman" w:cs="Times New Roman"/>
                <w:vertAlign w:val="superscript"/>
              </w:rPr>
            </w:pPr>
            <w:r>
              <w:rPr>
                <w:rFonts w:ascii="Times New Roman" w:hAnsi="Times New Roman" w:cs="Times New Roman"/>
              </w:rPr>
              <w:t>5.7</w:t>
            </w:r>
            <w:r w:rsidR="00871943" w:rsidRPr="001972A7">
              <w:rPr>
                <w:rFonts w:ascii="Times New Roman" w:hAnsi="Times New Roman" w:cs="Times New Roman"/>
              </w:rPr>
              <w:t xml:space="preserve"> x 10</w:t>
            </w:r>
            <w:r w:rsidR="00871943" w:rsidRPr="001972A7">
              <w:rPr>
                <w:rFonts w:ascii="Times New Roman" w:hAnsi="Times New Roman" w:cs="Times New Roman"/>
                <w:vertAlign w:val="superscript"/>
              </w:rPr>
              <w:t>1</w:t>
            </w:r>
            <w:r>
              <w:rPr>
                <w:rFonts w:ascii="Times New Roman" w:hAnsi="Times New Roman" w:cs="Times New Roman"/>
                <w:vertAlign w:val="superscript"/>
              </w:rPr>
              <w:t>1</w:t>
            </w:r>
          </w:p>
        </w:tc>
        <w:tc>
          <w:tcPr>
            <w:tcW w:w="1890" w:type="dxa"/>
          </w:tcPr>
          <w:p w:rsidR="00871943" w:rsidRPr="001972A7" w:rsidRDefault="00B25911">
            <w:pPr>
              <w:jc w:val="center"/>
              <w:rPr>
                <w:rFonts w:ascii="Times New Roman" w:hAnsi="Times New Roman" w:cs="Times New Roman"/>
                <w:vertAlign w:val="superscript"/>
              </w:rPr>
            </w:pPr>
            <w:r>
              <w:rPr>
                <w:rFonts w:ascii="Times New Roman" w:hAnsi="Times New Roman" w:cs="Times New Roman"/>
              </w:rPr>
              <w:t>2.3</w:t>
            </w:r>
            <w:r w:rsidR="00871943" w:rsidRPr="001972A7">
              <w:rPr>
                <w:rFonts w:ascii="Times New Roman" w:hAnsi="Times New Roman" w:cs="Times New Roman"/>
              </w:rPr>
              <w:t xml:space="preserve"> x 10</w:t>
            </w:r>
            <w:r w:rsidR="00871943" w:rsidRPr="001972A7">
              <w:rPr>
                <w:rFonts w:ascii="Times New Roman" w:hAnsi="Times New Roman" w:cs="Times New Roman"/>
                <w:vertAlign w:val="superscript"/>
              </w:rPr>
              <w:t>1</w:t>
            </w:r>
            <w:r>
              <w:rPr>
                <w:rFonts w:ascii="Times New Roman" w:hAnsi="Times New Roman" w:cs="Times New Roman"/>
                <w:vertAlign w:val="superscript"/>
              </w:rPr>
              <w:t>2</w:t>
            </w:r>
          </w:p>
        </w:tc>
      </w:tr>
      <w:tr w:rsidR="00871943" w:rsidRPr="001972A7" w:rsidTr="00265019">
        <w:tc>
          <w:tcPr>
            <w:tcW w:w="1461" w:type="dxa"/>
            <w:tcBorders>
              <w:bottom w:val="single" w:sz="4" w:space="0" w:color="auto"/>
            </w:tcBorders>
          </w:tcPr>
          <w:p w:rsidR="00871943" w:rsidRPr="001972A7" w:rsidRDefault="00FB34C6">
            <w:pPr>
              <w:jc w:val="center"/>
              <w:rPr>
                <w:rFonts w:ascii="Times New Roman" w:hAnsi="Times New Roman" w:cs="Times New Roman"/>
              </w:rPr>
            </w:pPr>
            <w:r>
              <w:rPr>
                <w:rFonts w:ascii="Times New Roman" w:hAnsi="Times New Roman" w:cs="Times New Roman"/>
              </w:rPr>
              <w:t>2.5</w:t>
            </w:r>
            <w:r w:rsidR="00871943">
              <w:rPr>
                <w:rFonts w:ascii="Times New Roman" w:hAnsi="Times New Roman" w:cs="Times New Roman"/>
              </w:rPr>
              <w:t xml:space="preserve"> x 10</w:t>
            </w:r>
            <w:r>
              <w:rPr>
                <w:rFonts w:ascii="Times New Roman" w:hAnsi="Times New Roman" w:cs="Times New Roman"/>
                <w:vertAlign w:val="superscript"/>
              </w:rPr>
              <w:t>5</w:t>
            </w:r>
          </w:p>
        </w:tc>
        <w:tc>
          <w:tcPr>
            <w:tcW w:w="1599" w:type="dxa"/>
            <w:tcBorders>
              <w:bottom w:val="single" w:sz="4" w:space="0" w:color="auto"/>
            </w:tcBorders>
          </w:tcPr>
          <w:p w:rsidR="00871943" w:rsidRPr="001972A7" w:rsidRDefault="0073730E">
            <w:pPr>
              <w:jc w:val="center"/>
              <w:rPr>
                <w:rFonts w:ascii="Times New Roman" w:hAnsi="Times New Roman" w:cs="Times New Roman"/>
                <w:vertAlign w:val="superscript"/>
              </w:rPr>
            </w:pPr>
            <w:r>
              <w:rPr>
                <w:rFonts w:ascii="Times New Roman" w:hAnsi="Times New Roman" w:cs="Times New Roman"/>
              </w:rPr>
              <w:t>1.3</w:t>
            </w:r>
            <w:r w:rsidR="00871943" w:rsidRPr="001972A7">
              <w:rPr>
                <w:rFonts w:ascii="Times New Roman" w:hAnsi="Times New Roman" w:cs="Times New Roman"/>
              </w:rPr>
              <w:t xml:space="preserve"> x 10</w:t>
            </w:r>
            <w:r>
              <w:rPr>
                <w:rFonts w:ascii="Times New Roman" w:hAnsi="Times New Roman" w:cs="Times New Roman"/>
                <w:vertAlign w:val="superscript"/>
              </w:rPr>
              <w:t>10</w:t>
            </w:r>
          </w:p>
        </w:tc>
        <w:tc>
          <w:tcPr>
            <w:tcW w:w="1890" w:type="dxa"/>
            <w:tcBorders>
              <w:bottom w:val="single" w:sz="4" w:space="0" w:color="auto"/>
            </w:tcBorders>
          </w:tcPr>
          <w:p w:rsidR="00871943" w:rsidRPr="001972A7" w:rsidRDefault="00B25911">
            <w:pPr>
              <w:jc w:val="center"/>
              <w:rPr>
                <w:rFonts w:ascii="Times New Roman" w:hAnsi="Times New Roman" w:cs="Times New Roman"/>
                <w:vertAlign w:val="superscript"/>
              </w:rPr>
            </w:pPr>
            <w:r>
              <w:rPr>
                <w:rFonts w:ascii="Times New Roman" w:hAnsi="Times New Roman" w:cs="Times New Roman"/>
              </w:rPr>
              <w:t>5</w:t>
            </w:r>
            <w:r w:rsidR="00871943" w:rsidRPr="001972A7">
              <w:rPr>
                <w:rFonts w:ascii="Times New Roman" w:hAnsi="Times New Roman" w:cs="Times New Roman"/>
              </w:rPr>
              <w:t>.7 x 10</w:t>
            </w:r>
            <w:r>
              <w:rPr>
                <w:rFonts w:ascii="Times New Roman" w:hAnsi="Times New Roman" w:cs="Times New Roman"/>
                <w:vertAlign w:val="superscript"/>
              </w:rPr>
              <w:t>10</w:t>
            </w:r>
          </w:p>
        </w:tc>
        <w:tc>
          <w:tcPr>
            <w:tcW w:w="272" w:type="dxa"/>
            <w:tcBorders>
              <w:bottom w:val="single" w:sz="4" w:space="0" w:color="auto"/>
            </w:tcBorders>
          </w:tcPr>
          <w:p w:rsidR="00871943" w:rsidRPr="001972A7" w:rsidRDefault="00871943" w:rsidP="00265019">
            <w:pPr>
              <w:jc w:val="center"/>
              <w:rPr>
                <w:rFonts w:ascii="Times New Roman" w:hAnsi="Times New Roman" w:cs="Times New Roman"/>
              </w:rPr>
            </w:pPr>
          </w:p>
        </w:tc>
        <w:tc>
          <w:tcPr>
            <w:tcW w:w="1461" w:type="dxa"/>
            <w:tcBorders>
              <w:bottom w:val="single" w:sz="4" w:space="0" w:color="auto"/>
            </w:tcBorders>
          </w:tcPr>
          <w:p w:rsidR="00871943" w:rsidRPr="001972A7" w:rsidRDefault="00871943">
            <w:pPr>
              <w:jc w:val="center"/>
              <w:rPr>
                <w:rFonts w:ascii="Times New Roman" w:hAnsi="Times New Roman" w:cs="Times New Roman"/>
              </w:rPr>
            </w:pPr>
            <w:r>
              <w:rPr>
                <w:rFonts w:ascii="Times New Roman" w:hAnsi="Times New Roman" w:cs="Times New Roman"/>
              </w:rPr>
              <w:t>1.2 x 10</w:t>
            </w:r>
            <w:r w:rsidRPr="00BE2CDA">
              <w:rPr>
                <w:rFonts w:ascii="Times New Roman" w:hAnsi="Times New Roman" w:cs="Times New Roman"/>
                <w:vertAlign w:val="superscript"/>
              </w:rPr>
              <w:t>7</w:t>
            </w:r>
          </w:p>
        </w:tc>
        <w:tc>
          <w:tcPr>
            <w:tcW w:w="1687" w:type="dxa"/>
            <w:tcBorders>
              <w:bottom w:val="single" w:sz="4" w:space="0" w:color="auto"/>
            </w:tcBorders>
          </w:tcPr>
          <w:p w:rsidR="00871943" w:rsidRPr="001972A7" w:rsidRDefault="00B25911">
            <w:pPr>
              <w:jc w:val="center"/>
              <w:rPr>
                <w:rFonts w:ascii="Times New Roman" w:hAnsi="Times New Roman" w:cs="Times New Roman"/>
                <w:vertAlign w:val="superscript"/>
              </w:rPr>
            </w:pPr>
            <w:r>
              <w:rPr>
                <w:rFonts w:ascii="Times New Roman" w:hAnsi="Times New Roman" w:cs="Times New Roman"/>
              </w:rPr>
              <w:t>6.2</w:t>
            </w:r>
            <w:r w:rsidR="00871943" w:rsidRPr="001972A7">
              <w:rPr>
                <w:rFonts w:ascii="Times New Roman" w:hAnsi="Times New Roman" w:cs="Times New Roman"/>
              </w:rPr>
              <w:t xml:space="preserve"> x 10</w:t>
            </w:r>
            <w:r w:rsidR="00871943" w:rsidRPr="001972A7">
              <w:rPr>
                <w:rFonts w:ascii="Times New Roman" w:hAnsi="Times New Roman" w:cs="Times New Roman"/>
                <w:vertAlign w:val="superscript"/>
              </w:rPr>
              <w:t>1</w:t>
            </w:r>
            <w:r>
              <w:rPr>
                <w:rFonts w:ascii="Times New Roman" w:hAnsi="Times New Roman" w:cs="Times New Roman"/>
                <w:vertAlign w:val="superscript"/>
              </w:rPr>
              <w:t>1</w:t>
            </w:r>
          </w:p>
        </w:tc>
        <w:tc>
          <w:tcPr>
            <w:tcW w:w="1890" w:type="dxa"/>
            <w:tcBorders>
              <w:bottom w:val="single" w:sz="4" w:space="0" w:color="auto"/>
            </w:tcBorders>
          </w:tcPr>
          <w:p w:rsidR="00871943" w:rsidRPr="001972A7" w:rsidRDefault="00AC36AD">
            <w:pPr>
              <w:jc w:val="center"/>
              <w:rPr>
                <w:rFonts w:ascii="Times New Roman" w:hAnsi="Times New Roman" w:cs="Times New Roman"/>
                <w:vertAlign w:val="superscript"/>
              </w:rPr>
            </w:pPr>
            <w:r>
              <w:rPr>
                <w:rFonts w:ascii="Times New Roman" w:hAnsi="Times New Roman" w:cs="Times New Roman"/>
              </w:rPr>
              <w:t>2</w:t>
            </w:r>
            <w:r w:rsidR="00871943" w:rsidRPr="001972A7">
              <w:rPr>
                <w:rFonts w:ascii="Times New Roman" w:hAnsi="Times New Roman" w:cs="Times New Roman"/>
              </w:rPr>
              <w:t>.6 x 10</w:t>
            </w:r>
            <w:r w:rsidR="00871943" w:rsidRPr="001972A7">
              <w:rPr>
                <w:rFonts w:ascii="Times New Roman" w:hAnsi="Times New Roman" w:cs="Times New Roman"/>
                <w:vertAlign w:val="superscript"/>
              </w:rPr>
              <w:t>1</w:t>
            </w:r>
            <w:r>
              <w:rPr>
                <w:rFonts w:ascii="Times New Roman" w:hAnsi="Times New Roman" w:cs="Times New Roman"/>
                <w:vertAlign w:val="superscript"/>
              </w:rPr>
              <w:t>2</w:t>
            </w:r>
          </w:p>
        </w:tc>
      </w:tr>
    </w:tbl>
    <w:p w:rsidR="00B47D61" w:rsidRDefault="00B47D61" w:rsidP="00871943">
      <w:pPr>
        <w:rPr>
          <w:rFonts w:ascii="Times New Roman" w:hAnsi="Times New Roman" w:cs="Times New Roman"/>
          <w:b/>
        </w:rPr>
      </w:pPr>
      <w:r>
        <w:rPr>
          <w:rFonts w:ascii="Times New Roman" w:hAnsi="Times New Roman" w:cs="Times New Roman"/>
          <w:b/>
        </w:rPr>
        <w:br w:type="page"/>
      </w:r>
    </w:p>
    <w:p w:rsidR="00B47D61" w:rsidRPr="001972A7" w:rsidRDefault="00B47D61" w:rsidP="00B47D61">
      <w:pPr>
        <w:rPr>
          <w:rFonts w:ascii="Times New Roman" w:hAnsi="Times New Roman" w:cs="Times New Roman"/>
        </w:rPr>
      </w:pPr>
      <w:r w:rsidRPr="001972A7">
        <w:rPr>
          <w:rFonts w:ascii="Times New Roman" w:hAnsi="Times New Roman" w:cs="Times New Roman"/>
          <w:b/>
        </w:rPr>
        <w:t>Table S</w:t>
      </w:r>
      <w:r w:rsidR="00C73BD6">
        <w:rPr>
          <w:rFonts w:ascii="Times New Roman" w:hAnsi="Times New Roman" w:cs="Times New Roman"/>
          <w:b/>
        </w:rPr>
        <w:t>7</w:t>
      </w:r>
      <w:r w:rsidRPr="001972A7">
        <w:rPr>
          <w:rFonts w:ascii="Times New Roman" w:hAnsi="Times New Roman" w:cs="Times New Roman"/>
        </w:rPr>
        <w:t xml:space="preserve">. </w:t>
      </w:r>
      <w:r w:rsidR="0070390F">
        <w:rPr>
          <w:rFonts w:ascii="Times New Roman" w:hAnsi="Times New Roman" w:cs="Times New Roman"/>
        </w:rPr>
        <w:t>Peak number concentrations, e</w:t>
      </w:r>
      <w:r w:rsidR="0070390F" w:rsidRPr="001972A7">
        <w:rPr>
          <w:rFonts w:ascii="Times New Roman" w:hAnsi="Times New Roman" w:cs="Times New Roman"/>
        </w:rPr>
        <w:t>mission rates</w:t>
      </w:r>
      <w:r w:rsidR="0070390F">
        <w:rPr>
          <w:rFonts w:ascii="Times New Roman" w:hAnsi="Times New Roman" w:cs="Times New Roman"/>
        </w:rPr>
        <w:t>,</w:t>
      </w:r>
      <w:r w:rsidR="0070390F" w:rsidRPr="001972A7">
        <w:rPr>
          <w:rFonts w:ascii="Times New Roman" w:hAnsi="Times New Roman" w:cs="Times New Roman"/>
        </w:rPr>
        <w:t xml:space="preserve"> and </w:t>
      </w:r>
      <w:r w:rsidR="0070390F">
        <w:rPr>
          <w:rFonts w:ascii="Times New Roman" w:hAnsi="Times New Roman" w:cs="Times New Roman"/>
        </w:rPr>
        <w:t xml:space="preserve">emission </w:t>
      </w:r>
      <w:r w:rsidR="0070390F" w:rsidRPr="001972A7">
        <w:rPr>
          <w:rFonts w:ascii="Times New Roman" w:hAnsi="Times New Roman" w:cs="Times New Roman"/>
        </w:rPr>
        <w:t xml:space="preserve">yields for poly lactic acid </w:t>
      </w:r>
      <w:r w:rsidR="00481964">
        <w:rPr>
          <w:rFonts w:ascii="Times New Roman" w:hAnsi="Times New Roman" w:cs="Times New Roman"/>
        </w:rPr>
        <w:t xml:space="preserve">(PLA) </w:t>
      </w:r>
      <w:r w:rsidR="0070390F" w:rsidRPr="001972A7">
        <w:rPr>
          <w:rFonts w:ascii="Times New Roman" w:hAnsi="Times New Roman" w:cs="Times New Roman"/>
        </w:rPr>
        <w:t xml:space="preserve">polymer filaments with and without carbon nanotube additives </w:t>
      </w:r>
      <w:r w:rsidRPr="001972A7">
        <w:rPr>
          <w:rFonts w:ascii="Times New Roman" w:hAnsi="Times New Roman" w:cs="Times New Roman"/>
        </w:rPr>
        <w:t>(FMPS</w:t>
      </w:r>
      <w:r w:rsidR="0070390F">
        <w:rPr>
          <w:rFonts w:ascii="Times New Roman" w:hAnsi="Times New Roman" w:cs="Times New Roman"/>
        </w:rPr>
        <w:t xml:space="preserve"> data</w:t>
      </w:r>
      <w:r w:rsidRPr="001972A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1"/>
        <w:gridCol w:w="1445"/>
        <w:gridCol w:w="1976"/>
        <w:gridCol w:w="248"/>
        <w:gridCol w:w="1461"/>
        <w:gridCol w:w="1445"/>
        <w:gridCol w:w="1976"/>
      </w:tblGrid>
      <w:tr w:rsidR="008111CA" w:rsidRPr="001972A7" w:rsidTr="00541709">
        <w:tc>
          <w:tcPr>
            <w:tcW w:w="4882" w:type="dxa"/>
            <w:gridSpan w:val="3"/>
            <w:tcBorders>
              <w:top w:val="single" w:sz="4" w:space="0" w:color="auto"/>
              <w:bottom w:val="single" w:sz="4" w:space="0" w:color="auto"/>
            </w:tcBorders>
          </w:tcPr>
          <w:p w:rsidR="008111CA" w:rsidRPr="001972A7" w:rsidRDefault="008111CA" w:rsidP="005B47DF">
            <w:pPr>
              <w:jc w:val="center"/>
              <w:rPr>
                <w:rFonts w:ascii="Times New Roman" w:hAnsi="Times New Roman" w:cs="Times New Roman"/>
              </w:rPr>
            </w:pPr>
            <w:r w:rsidRPr="001972A7">
              <w:rPr>
                <w:rFonts w:ascii="Times New Roman" w:hAnsi="Times New Roman" w:cs="Times New Roman"/>
              </w:rPr>
              <w:t>PLA</w:t>
            </w:r>
            <w:r w:rsidRPr="001972A7">
              <w:rPr>
                <w:rFonts w:ascii="Times New Roman" w:hAnsi="Times New Roman" w:cs="Times New Roman"/>
                <w:vertAlign w:val="subscript"/>
              </w:rPr>
              <w:t>CNT</w:t>
            </w:r>
          </w:p>
        </w:tc>
        <w:tc>
          <w:tcPr>
            <w:tcW w:w="248" w:type="dxa"/>
            <w:tcBorders>
              <w:top w:val="single" w:sz="4" w:space="0" w:color="auto"/>
            </w:tcBorders>
          </w:tcPr>
          <w:p w:rsidR="008111CA" w:rsidRPr="001972A7" w:rsidRDefault="008111CA" w:rsidP="005B47DF">
            <w:pPr>
              <w:jc w:val="center"/>
              <w:rPr>
                <w:rFonts w:ascii="Times New Roman" w:hAnsi="Times New Roman" w:cs="Times New Roman"/>
              </w:rPr>
            </w:pPr>
          </w:p>
        </w:tc>
        <w:tc>
          <w:tcPr>
            <w:tcW w:w="4882" w:type="dxa"/>
            <w:gridSpan w:val="3"/>
            <w:tcBorders>
              <w:top w:val="single" w:sz="4" w:space="0" w:color="auto"/>
              <w:bottom w:val="single" w:sz="4" w:space="0" w:color="auto"/>
            </w:tcBorders>
          </w:tcPr>
          <w:p w:rsidR="008111CA" w:rsidRPr="001972A7" w:rsidRDefault="008111CA" w:rsidP="005B47DF">
            <w:pPr>
              <w:jc w:val="center"/>
              <w:rPr>
                <w:rFonts w:ascii="Times New Roman" w:hAnsi="Times New Roman" w:cs="Times New Roman"/>
              </w:rPr>
            </w:pPr>
            <w:r w:rsidRPr="001972A7">
              <w:rPr>
                <w:rFonts w:ascii="Times New Roman" w:hAnsi="Times New Roman" w:cs="Times New Roman"/>
              </w:rPr>
              <w:t>PLA</w:t>
            </w:r>
          </w:p>
        </w:tc>
      </w:tr>
      <w:tr w:rsidR="008111CA" w:rsidRPr="001972A7" w:rsidTr="00541709">
        <w:tc>
          <w:tcPr>
            <w:tcW w:w="1461" w:type="dxa"/>
            <w:tcBorders>
              <w:top w:val="single" w:sz="4" w:space="0" w:color="auto"/>
              <w:bottom w:val="single" w:sz="4" w:space="0" w:color="auto"/>
            </w:tcBorders>
          </w:tcPr>
          <w:p w:rsidR="008111CA" w:rsidRPr="001972A7" w:rsidRDefault="008111CA" w:rsidP="008111CA">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445" w:type="dxa"/>
            <w:tcBorders>
              <w:top w:val="single" w:sz="4" w:space="0" w:color="auto"/>
              <w:bottom w:val="single" w:sz="4" w:space="0" w:color="auto"/>
            </w:tcBorders>
          </w:tcPr>
          <w:p w:rsidR="008111CA" w:rsidRPr="001972A7" w:rsidRDefault="008111CA" w:rsidP="008111CA">
            <w:pPr>
              <w:jc w:val="center"/>
              <w:rPr>
                <w:rFonts w:ascii="Times New Roman" w:hAnsi="Times New Roman" w:cs="Times New Roman"/>
              </w:rPr>
            </w:pPr>
            <w:r w:rsidRPr="001972A7">
              <w:rPr>
                <w:rFonts w:ascii="Times New Roman" w:hAnsi="Times New Roman" w:cs="Times New Roman"/>
              </w:rPr>
              <w:t>Rate (#/min)</w:t>
            </w:r>
          </w:p>
        </w:tc>
        <w:tc>
          <w:tcPr>
            <w:tcW w:w="1976" w:type="dxa"/>
            <w:tcBorders>
              <w:top w:val="single" w:sz="4" w:space="0" w:color="auto"/>
              <w:bottom w:val="single" w:sz="4" w:space="0" w:color="auto"/>
            </w:tcBorders>
          </w:tcPr>
          <w:p w:rsidR="008111CA" w:rsidRPr="001972A7" w:rsidRDefault="008111CA" w:rsidP="008111CA">
            <w:pPr>
              <w:jc w:val="center"/>
              <w:rPr>
                <w:rFonts w:ascii="Times New Roman" w:hAnsi="Times New Roman" w:cs="Times New Roman"/>
              </w:rPr>
            </w:pPr>
            <w:r w:rsidRPr="001972A7">
              <w:rPr>
                <w:rFonts w:ascii="Times New Roman" w:hAnsi="Times New Roman" w:cs="Times New Roman"/>
              </w:rPr>
              <w:t>Yield (#/g printed)</w:t>
            </w:r>
          </w:p>
        </w:tc>
        <w:tc>
          <w:tcPr>
            <w:tcW w:w="248" w:type="dxa"/>
            <w:tcBorders>
              <w:bottom w:val="single" w:sz="4" w:space="0" w:color="auto"/>
            </w:tcBorders>
          </w:tcPr>
          <w:p w:rsidR="008111CA" w:rsidRPr="001972A7" w:rsidRDefault="008111CA" w:rsidP="008111CA">
            <w:pPr>
              <w:jc w:val="center"/>
              <w:rPr>
                <w:rFonts w:ascii="Times New Roman" w:hAnsi="Times New Roman" w:cs="Times New Roman"/>
              </w:rPr>
            </w:pPr>
          </w:p>
        </w:tc>
        <w:tc>
          <w:tcPr>
            <w:tcW w:w="1461" w:type="dxa"/>
            <w:tcBorders>
              <w:top w:val="single" w:sz="4" w:space="0" w:color="auto"/>
              <w:bottom w:val="single" w:sz="4" w:space="0" w:color="auto"/>
            </w:tcBorders>
          </w:tcPr>
          <w:p w:rsidR="008111CA" w:rsidRPr="001972A7" w:rsidRDefault="008111CA" w:rsidP="008111CA">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445" w:type="dxa"/>
            <w:tcBorders>
              <w:top w:val="single" w:sz="4" w:space="0" w:color="auto"/>
              <w:bottom w:val="single" w:sz="4" w:space="0" w:color="auto"/>
            </w:tcBorders>
          </w:tcPr>
          <w:p w:rsidR="008111CA" w:rsidRPr="001972A7" w:rsidRDefault="008111CA" w:rsidP="008111CA">
            <w:pPr>
              <w:jc w:val="center"/>
              <w:rPr>
                <w:rFonts w:ascii="Times New Roman" w:hAnsi="Times New Roman" w:cs="Times New Roman"/>
              </w:rPr>
            </w:pPr>
            <w:r w:rsidRPr="001972A7">
              <w:rPr>
                <w:rFonts w:ascii="Times New Roman" w:hAnsi="Times New Roman" w:cs="Times New Roman"/>
              </w:rPr>
              <w:t>Rate (#/min)</w:t>
            </w:r>
          </w:p>
        </w:tc>
        <w:tc>
          <w:tcPr>
            <w:tcW w:w="1976" w:type="dxa"/>
            <w:tcBorders>
              <w:top w:val="single" w:sz="4" w:space="0" w:color="auto"/>
              <w:bottom w:val="single" w:sz="4" w:space="0" w:color="auto"/>
            </w:tcBorders>
          </w:tcPr>
          <w:p w:rsidR="008111CA" w:rsidRPr="001972A7" w:rsidRDefault="008111CA" w:rsidP="008111CA">
            <w:pPr>
              <w:jc w:val="center"/>
              <w:rPr>
                <w:rFonts w:ascii="Times New Roman" w:hAnsi="Times New Roman" w:cs="Times New Roman"/>
              </w:rPr>
            </w:pPr>
            <w:r w:rsidRPr="001972A7">
              <w:rPr>
                <w:rFonts w:ascii="Times New Roman" w:hAnsi="Times New Roman" w:cs="Times New Roman"/>
              </w:rPr>
              <w:t>Yield (#/g printed)</w:t>
            </w:r>
          </w:p>
        </w:tc>
      </w:tr>
      <w:tr w:rsidR="008111CA" w:rsidRPr="001972A7" w:rsidTr="00541709">
        <w:tc>
          <w:tcPr>
            <w:tcW w:w="1461" w:type="dxa"/>
            <w:tcBorders>
              <w:top w:val="single" w:sz="4" w:space="0" w:color="auto"/>
            </w:tcBorders>
          </w:tcPr>
          <w:p w:rsidR="008111CA" w:rsidRPr="00541709" w:rsidRDefault="00B00B1E">
            <w:pPr>
              <w:jc w:val="center"/>
              <w:rPr>
                <w:rFonts w:ascii="Times New Roman" w:hAnsi="Times New Roman" w:cs="Times New Roman"/>
                <w:highlight w:val="yellow"/>
              </w:rPr>
            </w:pPr>
            <w:r w:rsidRPr="00541709">
              <w:rPr>
                <w:rFonts w:ascii="Times New Roman" w:hAnsi="Times New Roman" w:cs="Times New Roman"/>
              </w:rPr>
              <w:t>3.7</w:t>
            </w:r>
            <w:r w:rsidR="008111CA" w:rsidRPr="004F6646">
              <w:rPr>
                <w:rFonts w:ascii="Times New Roman" w:hAnsi="Times New Roman" w:cs="Times New Roman"/>
              </w:rPr>
              <w:t xml:space="preserve"> x 10</w:t>
            </w:r>
            <w:r w:rsidRPr="00541709">
              <w:rPr>
                <w:rFonts w:ascii="Times New Roman" w:hAnsi="Times New Roman" w:cs="Times New Roman"/>
                <w:vertAlign w:val="superscript"/>
              </w:rPr>
              <w:t>7</w:t>
            </w:r>
          </w:p>
        </w:tc>
        <w:tc>
          <w:tcPr>
            <w:tcW w:w="1445" w:type="dxa"/>
            <w:tcBorders>
              <w:top w:val="single" w:sz="4" w:space="0" w:color="auto"/>
            </w:tcBorders>
          </w:tcPr>
          <w:p w:rsidR="008111CA" w:rsidRPr="00B00B1E" w:rsidRDefault="008129EE">
            <w:pPr>
              <w:jc w:val="center"/>
              <w:rPr>
                <w:rFonts w:ascii="Times New Roman" w:hAnsi="Times New Roman" w:cs="Times New Roman"/>
                <w:vertAlign w:val="superscript"/>
              </w:rPr>
            </w:pPr>
            <w:r>
              <w:rPr>
                <w:rFonts w:ascii="Times New Roman" w:hAnsi="Times New Roman" w:cs="Times New Roman"/>
              </w:rPr>
              <w:t xml:space="preserve">  </w:t>
            </w:r>
            <w:r w:rsidR="008111CA" w:rsidRPr="00B00B1E">
              <w:rPr>
                <w:rFonts w:ascii="Times New Roman" w:hAnsi="Times New Roman" w:cs="Times New Roman"/>
              </w:rPr>
              <w:t>4.</w:t>
            </w:r>
            <w:r w:rsidR="00B00B1E" w:rsidRPr="00541709">
              <w:rPr>
                <w:rFonts w:ascii="Times New Roman" w:hAnsi="Times New Roman" w:cs="Times New Roman"/>
              </w:rPr>
              <w:t>4</w:t>
            </w:r>
            <w:r w:rsidR="008111CA" w:rsidRPr="00B00B1E">
              <w:rPr>
                <w:rFonts w:ascii="Times New Roman" w:hAnsi="Times New Roman" w:cs="Times New Roman"/>
              </w:rPr>
              <w:t xml:space="preserve"> x 10</w:t>
            </w:r>
            <w:r w:rsidR="008111CA" w:rsidRPr="00B00B1E">
              <w:rPr>
                <w:rFonts w:ascii="Times New Roman" w:hAnsi="Times New Roman" w:cs="Times New Roman"/>
                <w:vertAlign w:val="superscript"/>
              </w:rPr>
              <w:t>9</w:t>
            </w:r>
          </w:p>
        </w:tc>
        <w:tc>
          <w:tcPr>
            <w:tcW w:w="1976" w:type="dxa"/>
            <w:tcBorders>
              <w:top w:val="single" w:sz="4" w:space="0" w:color="auto"/>
            </w:tcBorders>
          </w:tcPr>
          <w:p w:rsidR="008111CA" w:rsidRPr="00B00B1E" w:rsidRDefault="00B00B1E" w:rsidP="008111CA">
            <w:pPr>
              <w:jc w:val="center"/>
              <w:rPr>
                <w:rFonts w:ascii="Times New Roman" w:hAnsi="Times New Roman" w:cs="Times New Roman"/>
                <w:vertAlign w:val="superscript"/>
              </w:rPr>
            </w:pPr>
            <w:r w:rsidRPr="00541709">
              <w:rPr>
                <w:rFonts w:ascii="Times New Roman" w:hAnsi="Times New Roman" w:cs="Times New Roman"/>
              </w:rPr>
              <w:t>2.0</w:t>
            </w:r>
            <w:r w:rsidR="008111CA" w:rsidRPr="00B00B1E">
              <w:rPr>
                <w:rFonts w:ascii="Times New Roman" w:hAnsi="Times New Roman" w:cs="Times New Roman"/>
              </w:rPr>
              <w:t xml:space="preserve"> x 10</w:t>
            </w:r>
            <w:r w:rsidR="008111CA" w:rsidRPr="00B00B1E">
              <w:rPr>
                <w:rFonts w:ascii="Times New Roman" w:hAnsi="Times New Roman" w:cs="Times New Roman"/>
                <w:vertAlign w:val="superscript"/>
              </w:rPr>
              <w:t>10</w:t>
            </w:r>
          </w:p>
        </w:tc>
        <w:tc>
          <w:tcPr>
            <w:tcW w:w="248" w:type="dxa"/>
            <w:tcBorders>
              <w:top w:val="single" w:sz="4" w:space="0" w:color="auto"/>
            </w:tcBorders>
          </w:tcPr>
          <w:p w:rsidR="008111CA" w:rsidRPr="001972A7" w:rsidRDefault="008111CA" w:rsidP="008111CA">
            <w:pPr>
              <w:jc w:val="center"/>
              <w:rPr>
                <w:rFonts w:ascii="Times New Roman" w:hAnsi="Times New Roman" w:cs="Times New Roman"/>
              </w:rPr>
            </w:pPr>
          </w:p>
        </w:tc>
        <w:tc>
          <w:tcPr>
            <w:tcW w:w="1461" w:type="dxa"/>
            <w:tcBorders>
              <w:top w:val="single" w:sz="4" w:space="0" w:color="auto"/>
            </w:tcBorders>
          </w:tcPr>
          <w:p w:rsidR="008111CA" w:rsidRPr="001972A7" w:rsidRDefault="008111CA">
            <w:pPr>
              <w:jc w:val="center"/>
              <w:rPr>
                <w:rFonts w:ascii="Times New Roman" w:hAnsi="Times New Roman" w:cs="Times New Roman"/>
              </w:rPr>
            </w:pPr>
            <w:r>
              <w:rPr>
                <w:rFonts w:ascii="Times New Roman" w:hAnsi="Times New Roman" w:cs="Times New Roman"/>
              </w:rPr>
              <w:t>1.4 x 10</w:t>
            </w:r>
            <w:r w:rsidRPr="00541709">
              <w:rPr>
                <w:rFonts w:ascii="Times New Roman" w:hAnsi="Times New Roman" w:cs="Times New Roman"/>
                <w:vertAlign w:val="superscript"/>
              </w:rPr>
              <w:t>5</w:t>
            </w:r>
          </w:p>
        </w:tc>
        <w:tc>
          <w:tcPr>
            <w:tcW w:w="1445" w:type="dxa"/>
            <w:tcBorders>
              <w:top w:val="single" w:sz="4" w:space="0" w:color="auto"/>
            </w:tcBorders>
          </w:tcPr>
          <w:p w:rsidR="008111CA" w:rsidRPr="001972A7" w:rsidRDefault="00713D23">
            <w:pPr>
              <w:jc w:val="center"/>
              <w:rPr>
                <w:rFonts w:ascii="Times New Roman" w:hAnsi="Times New Roman" w:cs="Times New Roman"/>
                <w:vertAlign w:val="superscript"/>
              </w:rPr>
            </w:pPr>
            <w:r>
              <w:rPr>
                <w:rFonts w:ascii="Times New Roman" w:hAnsi="Times New Roman" w:cs="Times New Roman"/>
              </w:rPr>
              <w:t>9.4</w:t>
            </w:r>
            <w:r w:rsidR="008111CA" w:rsidRPr="001972A7">
              <w:rPr>
                <w:rFonts w:ascii="Times New Roman" w:hAnsi="Times New Roman" w:cs="Times New Roman"/>
              </w:rPr>
              <w:t xml:space="preserve"> x 10</w:t>
            </w:r>
            <w:r>
              <w:rPr>
                <w:rFonts w:ascii="Times New Roman" w:hAnsi="Times New Roman" w:cs="Times New Roman"/>
                <w:vertAlign w:val="superscript"/>
              </w:rPr>
              <w:t>8</w:t>
            </w:r>
          </w:p>
        </w:tc>
        <w:tc>
          <w:tcPr>
            <w:tcW w:w="1976" w:type="dxa"/>
            <w:tcBorders>
              <w:top w:val="single" w:sz="4" w:space="0" w:color="auto"/>
            </w:tcBorders>
          </w:tcPr>
          <w:p w:rsidR="008111CA" w:rsidRPr="001972A7" w:rsidRDefault="00713D23" w:rsidP="008111CA">
            <w:pPr>
              <w:jc w:val="center"/>
              <w:rPr>
                <w:rFonts w:ascii="Times New Roman" w:hAnsi="Times New Roman" w:cs="Times New Roman"/>
                <w:vertAlign w:val="superscript"/>
              </w:rPr>
            </w:pPr>
            <w:r>
              <w:rPr>
                <w:rFonts w:ascii="Times New Roman" w:hAnsi="Times New Roman" w:cs="Times New Roman"/>
              </w:rPr>
              <w:t>4.6</w:t>
            </w:r>
            <w:r w:rsidR="008111CA" w:rsidRPr="001972A7">
              <w:rPr>
                <w:rFonts w:ascii="Times New Roman" w:hAnsi="Times New Roman" w:cs="Times New Roman"/>
              </w:rPr>
              <w:t xml:space="preserve"> x 10</w:t>
            </w:r>
            <w:r w:rsidR="008111CA" w:rsidRPr="001972A7">
              <w:rPr>
                <w:rFonts w:ascii="Times New Roman" w:hAnsi="Times New Roman" w:cs="Times New Roman"/>
                <w:vertAlign w:val="superscript"/>
              </w:rPr>
              <w:t>9</w:t>
            </w:r>
          </w:p>
        </w:tc>
      </w:tr>
      <w:tr w:rsidR="008111CA" w:rsidRPr="001972A7" w:rsidTr="00541709">
        <w:tc>
          <w:tcPr>
            <w:tcW w:w="1461" w:type="dxa"/>
          </w:tcPr>
          <w:p w:rsidR="008111CA" w:rsidRPr="00541709" w:rsidRDefault="008111CA">
            <w:pPr>
              <w:jc w:val="center"/>
              <w:rPr>
                <w:rFonts w:ascii="Times New Roman" w:hAnsi="Times New Roman" w:cs="Times New Roman"/>
                <w:highlight w:val="yellow"/>
              </w:rPr>
            </w:pPr>
            <w:r w:rsidRPr="004F6646">
              <w:rPr>
                <w:rFonts w:ascii="Times New Roman" w:hAnsi="Times New Roman" w:cs="Times New Roman"/>
              </w:rPr>
              <w:t>1.</w:t>
            </w:r>
            <w:r w:rsidR="004F6646" w:rsidRPr="00541709">
              <w:rPr>
                <w:rFonts w:ascii="Times New Roman" w:hAnsi="Times New Roman" w:cs="Times New Roman"/>
              </w:rPr>
              <w:t>2</w:t>
            </w:r>
            <w:r w:rsidRPr="004F6646">
              <w:rPr>
                <w:rFonts w:ascii="Times New Roman" w:hAnsi="Times New Roman" w:cs="Times New Roman"/>
              </w:rPr>
              <w:t xml:space="preserve"> x 10</w:t>
            </w:r>
            <w:r w:rsidRPr="00541709">
              <w:rPr>
                <w:rFonts w:ascii="Times New Roman" w:hAnsi="Times New Roman" w:cs="Times New Roman"/>
                <w:vertAlign w:val="superscript"/>
              </w:rPr>
              <w:t>6</w:t>
            </w:r>
          </w:p>
        </w:tc>
        <w:tc>
          <w:tcPr>
            <w:tcW w:w="1445" w:type="dxa"/>
          </w:tcPr>
          <w:p w:rsidR="008111CA" w:rsidRPr="00541709" w:rsidRDefault="008129EE" w:rsidP="008111CA">
            <w:pPr>
              <w:jc w:val="center"/>
              <w:rPr>
                <w:rFonts w:ascii="Times New Roman" w:hAnsi="Times New Roman" w:cs="Times New Roman"/>
                <w:highlight w:val="yellow"/>
                <w:vertAlign w:val="superscript"/>
              </w:rPr>
            </w:pPr>
            <w:r>
              <w:rPr>
                <w:rFonts w:ascii="Times New Roman" w:hAnsi="Times New Roman" w:cs="Times New Roman"/>
              </w:rPr>
              <w:t xml:space="preserve">  </w:t>
            </w:r>
            <w:r w:rsidR="000656F8" w:rsidRPr="00541709">
              <w:rPr>
                <w:rFonts w:ascii="Times New Roman" w:hAnsi="Times New Roman" w:cs="Times New Roman"/>
              </w:rPr>
              <w:t>4.4</w:t>
            </w:r>
            <w:r w:rsidR="008111CA" w:rsidRPr="000656F8">
              <w:rPr>
                <w:rFonts w:ascii="Times New Roman" w:hAnsi="Times New Roman" w:cs="Times New Roman"/>
              </w:rPr>
              <w:t xml:space="preserve"> x 10</w:t>
            </w:r>
            <w:r w:rsidR="008111CA" w:rsidRPr="000656F8">
              <w:rPr>
                <w:rFonts w:ascii="Times New Roman" w:hAnsi="Times New Roman" w:cs="Times New Roman"/>
                <w:vertAlign w:val="superscript"/>
              </w:rPr>
              <w:t>9</w:t>
            </w:r>
          </w:p>
        </w:tc>
        <w:tc>
          <w:tcPr>
            <w:tcW w:w="1976" w:type="dxa"/>
          </w:tcPr>
          <w:p w:rsidR="008111CA" w:rsidRPr="00541709" w:rsidRDefault="000656F8">
            <w:pPr>
              <w:jc w:val="center"/>
              <w:rPr>
                <w:rFonts w:ascii="Times New Roman" w:hAnsi="Times New Roman" w:cs="Times New Roman"/>
                <w:highlight w:val="yellow"/>
                <w:vertAlign w:val="superscript"/>
              </w:rPr>
            </w:pPr>
            <w:r w:rsidRPr="00541709">
              <w:rPr>
                <w:rFonts w:ascii="Times New Roman" w:hAnsi="Times New Roman" w:cs="Times New Roman"/>
              </w:rPr>
              <w:t>2</w:t>
            </w:r>
            <w:r w:rsidR="008111CA" w:rsidRPr="000656F8">
              <w:rPr>
                <w:rFonts w:ascii="Times New Roman" w:hAnsi="Times New Roman" w:cs="Times New Roman"/>
              </w:rPr>
              <w:t>.0 x 10</w:t>
            </w:r>
            <w:r w:rsidRPr="00541709">
              <w:rPr>
                <w:rFonts w:ascii="Times New Roman" w:hAnsi="Times New Roman" w:cs="Times New Roman"/>
                <w:vertAlign w:val="superscript"/>
              </w:rPr>
              <w:t>10</w:t>
            </w:r>
          </w:p>
        </w:tc>
        <w:tc>
          <w:tcPr>
            <w:tcW w:w="248" w:type="dxa"/>
          </w:tcPr>
          <w:p w:rsidR="008111CA" w:rsidRPr="001972A7" w:rsidRDefault="008111CA" w:rsidP="008111CA">
            <w:pPr>
              <w:jc w:val="center"/>
              <w:rPr>
                <w:rFonts w:ascii="Times New Roman" w:hAnsi="Times New Roman" w:cs="Times New Roman"/>
              </w:rPr>
            </w:pPr>
          </w:p>
        </w:tc>
        <w:tc>
          <w:tcPr>
            <w:tcW w:w="1461" w:type="dxa"/>
          </w:tcPr>
          <w:p w:rsidR="008111CA" w:rsidRPr="00541709" w:rsidRDefault="008111CA">
            <w:pPr>
              <w:jc w:val="center"/>
              <w:rPr>
                <w:rFonts w:ascii="Times New Roman" w:hAnsi="Times New Roman" w:cs="Times New Roman"/>
              </w:rPr>
            </w:pPr>
            <w:r w:rsidRPr="00541709">
              <w:rPr>
                <w:rFonts w:ascii="Times New Roman" w:hAnsi="Times New Roman" w:cs="Times New Roman"/>
              </w:rPr>
              <w:t>9.</w:t>
            </w:r>
            <w:r w:rsidR="00713D23" w:rsidRPr="00541709">
              <w:rPr>
                <w:rFonts w:ascii="Times New Roman" w:hAnsi="Times New Roman" w:cs="Times New Roman"/>
              </w:rPr>
              <w:t>6</w:t>
            </w:r>
            <w:r w:rsidRPr="00541709">
              <w:rPr>
                <w:rFonts w:ascii="Times New Roman" w:hAnsi="Times New Roman" w:cs="Times New Roman"/>
              </w:rPr>
              <w:t xml:space="preserve"> x 10</w:t>
            </w:r>
            <w:r w:rsidRPr="00541709">
              <w:rPr>
                <w:rFonts w:ascii="Times New Roman" w:hAnsi="Times New Roman" w:cs="Times New Roman"/>
                <w:vertAlign w:val="superscript"/>
              </w:rPr>
              <w:t>4</w:t>
            </w:r>
          </w:p>
        </w:tc>
        <w:tc>
          <w:tcPr>
            <w:tcW w:w="1445" w:type="dxa"/>
          </w:tcPr>
          <w:p w:rsidR="008111CA" w:rsidRPr="00541709" w:rsidRDefault="008111CA" w:rsidP="008111CA">
            <w:pPr>
              <w:jc w:val="center"/>
              <w:rPr>
                <w:rFonts w:ascii="Times New Roman" w:hAnsi="Times New Roman" w:cs="Times New Roman"/>
                <w:vertAlign w:val="superscript"/>
              </w:rPr>
            </w:pPr>
            <w:r w:rsidRPr="00541709">
              <w:rPr>
                <w:rFonts w:ascii="Times New Roman" w:hAnsi="Times New Roman" w:cs="Times New Roman"/>
              </w:rPr>
              <w:t>2.2 x 10</w:t>
            </w:r>
            <w:r w:rsidRPr="00541709">
              <w:rPr>
                <w:rFonts w:ascii="Times New Roman" w:hAnsi="Times New Roman" w:cs="Times New Roman"/>
                <w:vertAlign w:val="superscript"/>
              </w:rPr>
              <w:t>9</w:t>
            </w:r>
          </w:p>
        </w:tc>
        <w:tc>
          <w:tcPr>
            <w:tcW w:w="1976" w:type="dxa"/>
          </w:tcPr>
          <w:p w:rsidR="008111CA" w:rsidRPr="00541709" w:rsidRDefault="008111CA" w:rsidP="008111CA">
            <w:pPr>
              <w:jc w:val="center"/>
              <w:rPr>
                <w:rFonts w:ascii="Times New Roman" w:hAnsi="Times New Roman" w:cs="Times New Roman"/>
                <w:vertAlign w:val="superscript"/>
              </w:rPr>
            </w:pPr>
            <w:r w:rsidRPr="00541709">
              <w:rPr>
                <w:rFonts w:ascii="Times New Roman" w:hAnsi="Times New Roman" w:cs="Times New Roman"/>
              </w:rPr>
              <w:t>8.2 x 10</w:t>
            </w:r>
            <w:r w:rsidRPr="00541709">
              <w:rPr>
                <w:rFonts w:ascii="Times New Roman" w:hAnsi="Times New Roman" w:cs="Times New Roman"/>
                <w:vertAlign w:val="superscript"/>
              </w:rPr>
              <w:t>9</w:t>
            </w:r>
          </w:p>
        </w:tc>
      </w:tr>
      <w:tr w:rsidR="008111CA" w:rsidRPr="001972A7" w:rsidTr="00541709">
        <w:tc>
          <w:tcPr>
            <w:tcW w:w="1461" w:type="dxa"/>
          </w:tcPr>
          <w:p w:rsidR="008111CA" w:rsidRPr="00541709" w:rsidRDefault="000656F8" w:rsidP="008111CA">
            <w:pPr>
              <w:jc w:val="center"/>
              <w:rPr>
                <w:rFonts w:ascii="Times New Roman" w:hAnsi="Times New Roman" w:cs="Times New Roman"/>
                <w:highlight w:val="yellow"/>
              </w:rPr>
            </w:pPr>
            <w:r w:rsidRPr="00541709">
              <w:rPr>
                <w:rFonts w:ascii="Times New Roman" w:hAnsi="Times New Roman" w:cs="Times New Roman"/>
              </w:rPr>
              <w:t>6.</w:t>
            </w:r>
            <w:r w:rsidR="008111CA" w:rsidRPr="000656F8">
              <w:rPr>
                <w:rFonts w:ascii="Times New Roman" w:hAnsi="Times New Roman" w:cs="Times New Roman"/>
              </w:rPr>
              <w:t>5 x 10</w:t>
            </w:r>
            <w:r w:rsidR="008111CA" w:rsidRPr="00541709">
              <w:rPr>
                <w:rFonts w:ascii="Times New Roman" w:hAnsi="Times New Roman" w:cs="Times New Roman"/>
                <w:vertAlign w:val="superscript"/>
              </w:rPr>
              <w:t>5</w:t>
            </w:r>
          </w:p>
        </w:tc>
        <w:tc>
          <w:tcPr>
            <w:tcW w:w="1445" w:type="dxa"/>
          </w:tcPr>
          <w:p w:rsidR="008111CA" w:rsidRPr="008129EE" w:rsidRDefault="008129EE">
            <w:pPr>
              <w:jc w:val="center"/>
              <w:rPr>
                <w:rFonts w:ascii="Times New Roman" w:hAnsi="Times New Roman" w:cs="Times New Roman"/>
                <w:vertAlign w:val="superscript"/>
              </w:rPr>
            </w:pPr>
            <w:r w:rsidRPr="00541709">
              <w:rPr>
                <w:rFonts w:ascii="Times New Roman" w:hAnsi="Times New Roman" w:cs="Times New Roman"/>
              </w:rPr>
              <w:t>1.0</w:t>
            </w:r>
            <w:r w:rsidR="008111CA" w:rsidRPr="008129EE">
              <w:rPr>
                <w:rFonts w:ascii="Times New Roman" w:hAnsi="Times New Roman" w:cs="Times New Roman"/>
              </w:rPr>
              <w:t xml:space="preserve"> x 10</w:t>
            </w:r>
            <w:r w:rsidRPr="00541709">
              <w:rPr>
                <w:rFonts w:ascii="Times New Roman" w:hAnsi="Times New Roman" w:cs="Times New Roman"/>
                <w:vertAlign w:val="superscript"/>
              </w:rPr>
              <w:t>10</w:t>
            </w:r>
          </w:p>
        </w:tc>
        <w:tc>
          <w:tcPr>
            <w:tcW w:w="1976" w:type="dxa"/>
          </w:tcPr>
          <w:p w:rsidR="008111CA" w:rsidRPr="008129EE" w:rsidRDefault="008129EE" w:rsidP="008111CA">
            <w:pPr>
              <w:jc w:val="center"/>
              <w:rPr>
                <w:rFonts w:ascii="Times New Roman" w:hAnsi="Times New Roman" w:cs="Times New Roman"/>
                <w:vertAlign w:val="superscript"/>
              </w:rPr>
            </w:pPr>
            <w:r w:rsidRPr="00541709">
              <w:rPr>
                <w:rFonts w:ascii="Times New Roman" w:hAnsi="Times New Roman" w:cs="Times New Roman"/>
              </w:rPr>
              <w:t>4.5</w:t>
            </w:r>
            <w:r w:rsidR="008111CA" w:rsidRPr="008129EE">
              <w:rPr>
                <w:rFonts w:ascii="Times New Roman" w:hAnsi="Times New Roman" w:cs="Times New Roman"/>
              </w:rPr>
              <w:t xml:space="preserve"> x 10</w:t>
            </w:r>
            <w:r w:rsidR="008111CA" w:rsidRPr="008129EE">
              <w:rPr>
                <w:rFonts w:ascii="Times New Roman" w:hAnsi="Times New Roman" w:cs="Times New Roman"/>
                <w:vertAlign w:val="superscript"/>
              </w:rPr>
              <w:t>10</w:t>
            </w:r>
          </w:p>
        </w:tc>
        <w:tc>
          <w:tcPr>
            <w:tcW w:w="248" w:type="dxa"/>
          </w:tcPr>
          <w:p w:rsidR="008111CA" w:rsidRPr="001972A7" w:rsidRDefault="008111CA" w:rsidP="008111CA">
            <w:pPr>
              <w:jc w:val="center"/>
              <w:rPr>
                <w:rFonts w:ascii="Times New Roman" w:hAnsi="Times New Roman" w:cs="Times New Roman"/>
              </w:rPr>
            </w:pPr>
          </w:p>
        </w:tc>
        <w:tc>
          <w:tcPr>
            <w:tcW w:w="1461" w:type="dxa"/>
          </w:tcPr>
          <w:p w:rsidR="008111CA" w:rsidRPr="001972A7" w:rsidRDefault="00831AFF">
            <w:pPr>
              <w:jc w:val="center"/>
              <w:rPr>
                <w:rFonts w:ascii="Times New Roman" w:hAnsi="Times New Roman" w:cs="Times New Roman"/>
              </w:rPr>
            </w:pPr>
            <w:r>
              <w:rPr>
                <w:rFonts w:ascii="Times New Roman" w:hAnsi="Times New Roman" w:cs="Times New Roman"/>
              </w:rPr>
              <w:t>5</w:t>
            </w:r>
            <w:r w:rsidR="00713D23">
              <w:rPr>
                <w:rFonts w:ascii="Times New Roman" w:hAnsi="Times New Roman" w:cs="Times New Roman"/>
              </w:rPr>
              <w:t>.</w:t>
            </w:r>
            <w:r w:rsidR="0058020E">
              <w:rPr>
                <w:rFonts w:ascii="Times New Roman" w:hAnsi="Times New Roman" w:cs="Times New Roman"/>
              </w:rPr>
              <w:t>5</w:t>
            </w:r>
            <w:r w:rsidR="008111CA">
              <w:rPr>
                <w:rFonts w:ascii="Times New Roman" w:hAnsi="Times New Roman" w:cs="Times New Roman"/>
              </w:rPr>
              <w:t xml:space="preserve"> x 10</w:t>
            </w:r>
            <w:r w:rsidR="008111CA" w:rsidRPr="00541709">
              <w:rPr>
                <w:rFonts w:ascii="Times New Roman" w:hAnsi="Times New Roman" w:cs="Times New Roman"/>
                <w:vertAlign w:val="superscript"/>
              </w:rPr>
              <w:t>4</w:t>
            </w:r>
          </w:p>
        </w:tc>
        <w:tc>
          <w:tcPr>
            <w:tcW w:w="1445" w:type="dxa"/>
          </w:tcPr>
          <w:p w:rsidR="008111CA" w:rsidRPr="001972A7" w:rsidRDefault="00713D23">
            <w:pPr>
              <w:jc w:val="center"/>
              <w:rPr>
                <w:rFonts w:ascii="Times New Roman" w:hAnsi="Times New Roman" w:cs="Times New Roman"/>
                <w:vertAlign w:val="superscript"/>
              </w:rPr>
            </w:pPr>
            <w:r>
              <w:rPr>
                <w:rFonts w:ascii="Times New Roman" w:hAnsi="Times New Roman" w:cs="Times New Roman"/>
              </w:rPr>
              <w:t xml:space="preserve">  </w:t>
            </w:r>
            <w:r w:rsidR="008111CA" w:rsidRPr="001972A7">
              <w:rPr>
                <w:rFonts w:ascii="Times New Roman" w:hAnsi="Times New Roman" w:cs="Times New Roman"/>
              </w:rPr>
              <w:t>1.</w:t>
            </w:r>
            <w:r>
              <w:rPr>
                <w:rFonts w:ascii="Times New Roman" w:hAnsi="Times New Roman" w:cs="Times New Roman"/>
              </w:rPr>
              <w:t>1</w:t>
            </w:r>
            <w:r w:rsidR="008111CA" w:rsidRPr="001972A7">
              <w:rPr>
                <w:rFonts w:ascii="Times New Roman" w:hAnsi="Times New Roman" w:cs="Times New Roman"/>
              </w:rPr>
              <w:t xml:space="preserve"> x 10</w:t>
            </w:r>
            <w:r>
              <w:rPr>
                <w:rFonts w:ascii="Times New Roman" w:hAnsi="Times New Roman" w:cs="Times New Roman"/>
                <w:vertAlign w:val="superscript"/>
              </w:rPr>
              <w:t>10</w:t>
            </w:r>
          </w:p>
        </w:tc>
        <w:tc>
          <w:tcPr>
            <w:tcW w:w="1976" w:type="dxa"/>
          </w:tcPr>
          <w:p w:rsidR="008111CA" w:rsidRPr="001972A7" w:rsidRDefault="00713D23">
            <w:pPr>
              <w:jc w:val="center"/>
              <w:rPr>
                <w:rFonts w:ascii="Times New Roman" w:hAnsi="Times New Roman" w:cs="Times New Roman"/>
                <w:vertAlign w:val="superscript"/>
              </w:rPr>
            </w:pPr>
            <w:r>
              <w:rPr>
                <w:rFonts w:ascii="Times New Roman" w:hAnsi="Times New Roman" w:cs="Times New Roman"/>
              </w:rPr>
              <w:t>4.</w:t>
            </w:r>
            <w:r w:rsidR="00831AFF">
              <w:rPr>
                <w:rFonts w:ascii="Times New Roman" w:hAnsi="Times New Roman" w:cs="Times New Roman"/>
              </w:rPr>
              <w:t>9</w:t>
            </w:r>
            <w:r w:rsidR="008111CA" w:rsidRPr="001972A7">
              <w:rPr>
                <w:rFonts w:ascii="Times New Roman" w:hAnsi="Times New Roman" w:cs="Times New Roman"/>
              </w:rPr>
              <w:t xml:space="preserve"> x 10</w:t>
            </w:r>
            <w:r>
              <w:rPr>
                <w:rFonts w:ascii="Times New Roman" w:hAnsi="Times New Roman" w:cs="Times New Roman"/>
                <w:vertAlign w:val="superscript"/>
              </w:rPr>
              <w:t>10</w:t>
            </w:r>
          </w:p>
        </w:tc>
      </w:tr>
      <w:tr w:rsidR="008111CA" w:rsidRPr="001972A7" w:rsidTr="00541709">
        <w:tc>
          <w:tcPr>
            <w:tcW w:w="1461" w:type="dxa"/>
          </w:tcPr>
          <w:p w:rsidR="008111CA" w:rsidRPr="00541709" w:rsidRDefault="008129EE">
            <w:pPr>
              <w:jc w:val="center"/>
              <w:rPr>
                <w:rFonts w:ascii="Times New Roman" w:hAnsi="Times New Roman" w:cs="Times New Roman"/>
                <w:highlight w:val="yellow"/>
              </w:rPr>
            </w:pPr>
            <w:r w:rsidRPr="00541709">
              <w:rPr>
                <w:rFonts w:ascii="Times New Roman" w:hAnsi="Times New Roman" w:cs="Times New Roman"/>
              </w:rPr>
              <w:t>1</w:t>
            </w:r>
            <w:r w:rsidR="0058020E" w:rsidRPr="008129EE">
              <w:rPr>
                <w:rFonts w:ascii="Times New Roman" w:hAnsi="Times New Roman" w:cs="Times New Roman"/>
              </w:rPr>
              <w:t>.</w:t>
            </w:r>
            <w:r w:rsidRPr="00541709">
              <w:rPr>
                <w:rFonts w:ascii="Times New Roman" w:hAnsi="Times New Roman" w:cs="Times New Roman"/>
              </w:rPr>
              <w:t>9</w:t>
            </w:r>
            <w:r w:rsidR="008111CA" w:rsidRPr="008129EE">
              <w:rPr>
                <w:rFonts w:ascii="Times New Roman" w:hAnsi="Times New Roman" w:cs="Times New Roman"/>
              </w:rPr>
              <w:t xml:space="preserve"> x 10</w:t>
            </w:r>
            <w:r w:rsidRPr="00541709">
              <w:rPr>
                <w:rFonts w:ascii="Times New Roman" w:hAnsi="Times New Roman" w:cs="Times New Roman"/>
                <w:vertAlign w:val="superscript"/>
              </w:rPr>
              <w:t>6</w:t>
            </w:r>
          </w:p>
        </w:tc>
        <w:tc>
          <w:tcPr>
            <w:tcW w:w="1445" w:type="dxa"/>
          </w:tcPr>
          <w:p w:rsidR="008111CA" w:rsidRPr="00C549FD" w:rsidRDefault="00C549FD">
            <w:pPr>
              <w:jc w:val="center"/>
              <w:rPr>
                <w:rFonts w:ascii="Times New Roman" w:hAnsi="Times New Roman" w:cs="Times New Roman"/>
                <w:vertAlign w:val="superscript"/>
              </w:rPr>
            </w:pPr>
            <w:r w:rsidRPr="00541709">
              <w:rPr>
                <w:rFonts w:ascii="Times New Roman" w:hAnsi="Times New Roman" w:cs="Times New Roman"/>
              </w:rPr>
              <w:t>7.9</w:t>
            </w:r>
            <w:r w:rsidR="008111CA" w:rsidRPr="00C549FD">
              <w:rPr>
                <w:rFonts w:ascii="Times New Roman" w:hAnsi="Times New Roman" w:cs="Times New Roman"/>
              </w:rPr>
              <w:t xml:space="preserve"> x 10</w:t>
            </w:r>
            <w:r w:rsidRPr="00541709">
              <w:rPr>
                <w:rFonts w:ascii="Times New Roman" w:hAnsi="Times New Roman" w:cs="Times New Roman"/>
                <w:vertAlign w:val="superscript"/>
              </w:rPr>
              <w:t>8</w:t>
            </w:r>
          </w:p>
        </w:tc>
        <w:tc>
          <w:tcPr>
            <w:tcW w:w="1976" w:type="dxa"/>
          </w:tcPr>
          <w:p w:rsidR="008111CA" w:rsidRPr="00C549FD" w:rsidRDefault="00C549FD" w:rsidP="008111CA">
            <w:pPr>
              <w:jc w:val="center"/>
              <w:rPr>
                <w:rFonts w:ascii="Times New Roman" w:hAnsi="Times New Roman" w:cs="Times New Roman"/>
                <w:vertAlign w:val="superscript"/>
              </w:rPr>
            </w:pPr>
            <w:r w:rsidRPr="00541709">
              <w:rPr>
                <w:rFonts w:ascii="Times New Roman" w:hAnsi="Times New Roman" w:cs="Times New Roman"/>
              </w:rPr>
              <w:t>3.4</w:t>
            </w:r>
            <w:r w:rsidR="008111CA" w:rsidRPr="00C549FD">
              <w:rPr>
                <w:rFonts w:ascii="Times New Roman" w:hAnsi="Times New Roman" w:cs="Times New Roman"/>
              </w:rPr>
              <w:t xml:space="preserve"> x 10</w:t>
            </w:r>
            <w:r w:rsidR="008111CA" w:rsidRPr="00C549FD">
              <w:rPr>
                <w:rFonts w:ascii="Times New Roman" w:hAnsi="Times New Roman" w:cs="Times New Roman"/>
                <w:vertAlign w:val="superscript"/>
              </w:rPr>
              <w:t>9</w:t>
            </w:r>
          </w:p>
        </w:tc>
        <w:tc>
          <w:tcPr>
            <w:tcW w:w="248" w:type="dxa"/>
          </w:tcPr>
          <w:p w:rsidR="008111CA" w:rsidRPr="001972A7" w:rsidRDefault="008111CA" w:rsidP="008111CA">
            <w:pPr>
              <w:jc w:val="center"/>
              <w:rPr>
                <w:rFonts w:ascii="Times New Roman" w:hAnsi="Times New Roman" w:cs="Times New Roman"/>
              </w:rPr>
            </w:pPr>
          </w:p>
        </w:tc>
        <w:tc>
          <w:tcPr>
            <w:tcW w:w="1461" w:type="dxa"/>
          </w:tcPr>
          <w:p w:rsidR="008111CA" w:rsidRPr="001972A7" w:rsidRDefault="008111CA">
            <w:pPr>
              <w:jc w:val="center"/>
              <w:rPr>
                <w:rFonts w:ascii="Times New Roman" w:hAnsi="Times New Roman" w:cs="Times New Roman"/>
              </w:rPr>
            </w:pPr>
            <w:r>
              <w:rPr>
                <w:rFonts w:ascii="Times New Roman" w:hAnsi="Times New Roman" w:cs="Times New Roman"/>
              </w:rPr>
              <w:t>8.5 x 10</w:t>
            </w:r>
            <w:r w:rsidRPr="00541709">
              <w:rPr>
                <w:rFonts w:ascii="Times New Roman" w:hAnsi="Times New Roman" w:cs="Times New Roman"/>
                <w:vertAlign w:val="superscript"/>
              </w:rPr>
              <w:t>4</w:t>
            </w:r>
          </w:p>
        </w:tc>
        <w:tc>
          <w:tcPr>
            <w:tcW w:w="1445" w:type="dxa"/>
          </w:tcPr>
          <w:p w:rsidR="008111CA" w:rsidRPr="001972A7" w:rsidRDefault="00713D23" w:rsidP="008111CA">
            <w:pPr>
              <w:jc w:val="center"/>
              <w:rPr>
                <w:rFonts w:ascii="Times New Roman" w:hAnsi="Times New Roman" w:cs="Times New Roman"/>
                <w:vertAlign w:val="superscript"/>
              </w:rPr>
            </w:pPr>
            <w:r>
              <w:rPr>
                <w:rFonts w:ascii="Times New Roman" w:hAnsi="Times New Roman" w:cs="Times New Roman"/>
              </w:rPr>
              <w:t>9.2</w:t>
            </w:r>
            <w:r w:rsidR="008111CA" w:rsidRPr="001972A7">
              <w:rPr>
                <w:rFonts w:ascii="Times New Roman" w:hAnsi="Times New Roman" w:cs="Times New Roman"/>
              </w:rPr>
              <w:t xml:space="preserve"> x 10</w:t>
            </w:r>
            <w:r w:rsidR="008111CA" w:rsidRPr="001972A7">
              <w:rPr>
                <w:rFonts w:ascii="Times New Roman" w:hAnsi="Times New Roman" w:cs="Times New Roman"/>
                <w:vertAlign w:val="superscript"/>
              </w:rPr>
              <w:t>9</w:t>
            </w:r>
          </w:p>
        </w:tc>
        <w:tc>
          <w:tcPr>
            <w:tcW w:w="1976" w:type="dxa"/>
          </w:tcPr>
          <w:p w:rsidR="008111CA" w:rsidRPr="001972A7" w:rsidRDefault="00831AFF">
            <w:pPr>
              <w:jc w:val="center"/>
              <w:rPr>
                <w:rFonts w:ascii="Times New Roman" w:hAnsi="Times New Roman" w:cs="Times New Roman"/>
                <w:vertAlign w:val="superscript"/>
              </w:rPr>
            </w:pPr>
            <w:r>
              <w:rPr>
                <w:rFonts w:ascii="Times New Roman" w:hAnsi="Times New Roman" w:cs="Times New Roman"/>
              </w:rPr>
              <w:t>4.1</w:t>
            </w:r>
            <w:r w:rsidR="008111CA" w:rsidRPr="001972A7">
              <w:rPr>
                <w:rFonts w:ascii="Times New Roman" w:hAnsi="Times New Roman" w:cs="Times New Roman"/>
              </w:rPr>
              <w:t xml:space="preserve"> x 10</w:t>
            </w:r>
            <w:r>
              <w:rPr>
                <w:rFonts w:ascii="Times New Roman" w:hAnsi="Times New Roman" w:cs="Times New Roman"/>
                <w:vertAlign w:val="superscript"/>
              </w:rPr>
              <w:t>10</w:t>
            </w:r>
          </w:p>
        </w:tc>
      </w:tr>
      <w:tr w:rsidR="008111CA" w:rsidRPr="001972A7" w:rsidTr="00541709">
        <w:tc>
          <w:tcPr>
            <w:tcW w:w="1461" w:type="dxa"/>
            <w:tcBorders>
              <w:bottom w:val="single" w:sz="4" w:space="0" w:color="auto"/>
            </w:tcBorders>
          </w:tcPr>
          <w:p w:rsidR="008111CA" w:rsidRPr="001972A7" w:rsidRDefault="008111CA" w:rsidP="008111CA">
            <w:pPr>
              <w:jc w:val="center"/>
              <w:rPr>
                <w:rFonts w:ascii="Times New Roman" w:hAnsi="Times New Roman" w:cs="Times New Roman"/>
              </w:rPr>
            </w:pPr>
            <w:r w:rsidRPr="001972A7">
              <w:rPr>
                <w:rFonts w:ascii="Times New Roman" w:hAnsi="Times New Roman" w:cs="Times New Roman"/>
              </w:rPr>
              <w:t>--</w:t>
            </w:r>
            <w:r w:rsidRPr="001972A7">
              <w:rPr>
                <w:rFonts w:ascii="Times New Roman" w:hAnsi="Times New Roman" w:cs="Times New Roman"/>
                <w:vertAlign w:val="superscript"/>
              </w:rPr>
              <w:t>a</w:t>
            </w:r>
          </w:p>
        </w:tc>
        <w:tc>
          <w:tcPr>
            <w:tcW w:w="1445" w:type="dxa"/>
            <w:tcBorders>
              <w:bottom w:val="single" w:sz="4" w:space="0" w:color="auto"/>
            </w:tcBorders>
          </w:tcPr>
          <w:p w:rsidR="008111CA" w:rsidRPr="001972A7" w:rsidRDefault="008111CA" w:rsidP="008111CA">
            <w:pPr>
              <w:jc w:val="center"/>
              <w:rPr>
                <w:rFonts w:ascii="Times New Roman" w:hAnsi="Times New Roman" w:cs="Times New Roman"/>
              </w:rPr>
            </w:pPr>
            <w:r>
              <w:rPr>
                <w:rFonts w:ascii="Times New Roman" w:hAnsi="Times New Roman" w:cs="Times New Roman"/>
              </w:rPr>
              <w:t>--</w:t>
            </w:r>
          </w:p>
        </w:tc>
        <w:tc>
          <w:tcPr>
            <w:tcW w:w="1976" w:type="dxa"/>
            <w:tcBorders>
              <w:bottom w:val="single" w:sz="4" w:space="0" w:color="auto"/>
            </w:tcBorders>
          </w:tcPr>
          <w:p w:rsidR="008111CA" w:rsidRPr="001972A7" w:rsidRDefault="008111CA" w:rsidP="008111CA">
            <w:pPr>
              <w:jc w:val="center"/>
              <w:rPr>
                <w:rFonts w:ascii="Times New Roman" w:hAnsi="Times New Roman" w:cs="Times New Roman"/>
              </w:rPr>
            </w:pPr>
            <w:r w:rsidRPr="001972A7">
              <w:rPr>
                <w:rFonts w:ascii="Times New Roman" w:hAnsi="Times New Roman" w:cs="Times New Roman"/>
              </w:rPr>
              <w:t>--</w:t>
            </w:r>
          </w:p>
        </w:tc>
        <w:tc>
          <w:tcPr>
            <w:tcW w:w="248" w:type="dxa"/>
            <w:tcBorders>
              <w:bottom w:val="single" w:sz="4" w:space="0" w:color="auto"/>
            </w:tcBorders>
          </w:tcPr>
          <w:p w:rsidR="008111CA" w:rsidRPr="001972A7" w:rsidRDefault="008111CA" w:rsidP="008111CA">
            <w:pPr>
              <w:jc w:val="center"/>
              <w:rPr>
                <w:rFonts w:ascii="Times New Roman" w:hAnsi="Times New Roman" w:cs="Times New Roman"/>
              </w:rPr>
            </w:pPr>
          </w:p>
        </w:tc>
        <w:tc>
          <w:tcPr>
            <w:tcW w:w="1461" w:type="dxa"/>
            <w:tcBorders>
              <w:bottom w:val="single" w:sz="4" w:space="0" w:color="auto"/>
            </w:tcBorders>
          </w:tcPr>
          <w:p w:rsidR="008111CA" w:rsidRPr="001972A7" w:rsidRDefault="000954EF">
            <w:pPr>
              <w:jc w:val="center"/>
              <w:rPr>
                <w:rFonts w:ascii="Times New Roman" w:hAnsi="Times New Roman" w:cs="Times New Roman"/>
              </w:rPr>
            </w:pPr>
            <w:r>
              <w:rPr>
                <w:rFonts w:ascii="Times New Roman" w:hAnsi="Times New Roman" w:cs="Times New Roman"/>
              </w:rPr>
              <w:t>6.</w:t>
            </w:r>
            <w:r w:rsidR="00831AFF">
              <w:rPr>
                <w:rFonts w:ascii="Times New Roman" w:hAnsi="Times New Roman" w:cs="Times New Roman"/>
              </w:rPr>
              <w:t>6</w:t>
            </w:r>
            <w:r w:rsidR="008111CA">
              <w:rPr>
                <w:rFonts w:ascii="Times New Roman" w:hAnsi="Times New Roman" w:cs="Times New Roman"/>
              </w:rPr>
              <w:t xml:space="preserve"> x 10</w:t>
            </w:r>
            <w:r w:rsidR="008111CA" w:rsidRPr="00541709">
              <w:rPr>
                <w:rFonts w:ascii="Times New Roman" w:hAnsi="Times New Roman" w:cs="Times New Roman"/>
                <w:vertAlign w:val="superscript"/>
              </w:rPr>
              <w:t>4</w:t>
            </w:r>
          </w:p>
        </w:tc>
        <w:tc>
          <w:tcPr>
            <w:tcW w:w="1445" w:type="dxa"/>
            <w:tcBorders>
              <w:bottom w:val="single" w:sz="4" w:space="0" w:color="auto"/>
            </w:tcBorders>
          </w:tcPr>
          <w:p w:rsidR="008111CA" w:rsidRPr="001972A7" w:rsidRDefault="008111CA">
            <w:pPr>
              <w:jc w:val="center"/>
              <w:rPr>
                <w:rFonts w:ascii="Times New Roman" w:hAnsi="Times New Roman" w:cs="Times New Roman"/>
                <w:vertAlign w:val="superscript"/>
              </w:rPr>
            </w:pPr>
            <w:r w:rsidRPr="001972A7">
              <w:rPr>
                <w:rFonts w:ascii="Times New Roman" w:hAnsi="Times New Roman" w:cs="Times New Roman"/>
              </w:rPr>
              <w:t>1.</w:t>
            </w:r>
            <w:r w:rsidR="00831AFF">
              <w:rPr>
                <w:rFonts w:ascii="Times New Roman" w:hAnsi="Times New Roman" w:cs="Times New Roman"/>
              </w:rPr>
              <w:t>7</w:t>
            </w:r>
            <w:r w:rsidRPr="001972A7">
              <w:rPr>
                <w:rFonts w:ascii="Times New Roman" w:hAnsi="Times New Roman" w:cs="Times New Roman"/>
              </w:rPr>
              <w:t xml:space="preserve"> x 10</w:t>
            </w:r>
            <w:r w:rsidR="00831AFF">
              <w:rPr>
                <w:rFonts w:ascii="Times New Roman" w:hAnsi="Times New Roman" w:cs="Times New Roman"/>
                <w:vertAlign w:val="superscript"/>
              </w:rPr>
              <w:t>10</w:t>
            </w:r>
          </w:p>
        </w:tc>
        <w:tc>
          <w:tcPr>
            <w:tcW w:w="1976" w:type="dxa"/>
            <w:tcBorders>
              <w:bottom w:val="single" w:sz="4" w:space="0" w:color="auto"/>
            </w:tcBorders>
          </w:tcPr>
          <w:p w:rsidR="008111CA" w:rsidRPr="001972A7" w:rsidRDefault="00831AFF">
            <w:pPr>
              <w:jc w:val="center"/>
              <w:rPr>
                <w:rFonts w:ascii="Times New Roman" w:hAnsi="Times New Roman" w:cs="Times New Roman"/>
                <w:vertAlign w:val="superscript"/>
              </w:rPr>
            </w:pPr>
            <w:r>
              <w:rPr>
                <w:rFonts w:ascii="Times New Roman" w:hAnsi="Times New Roman" w:cs="Times New Roman"/>
              </w:rPr>
              <w:t>7</w:t>
            </w:r>
            <w:r w:rsidR="008111CA" w:rsidRPr="001972A7">
              <w:rPr>
                <w:rFonts w:ascii="Times New Roman" w:hAnsi="Times New Roman" w:cs="Times New Roman"/>
              </w:rPr>
              <w:t>.9 x 10</w:t>
            </w:r>
            <w:r>
              <w:rPr>
                <w:rFonts w:ascii="Times New Roman" w:hAnsi="Times New Roman" w:cs="Times New Roman"/>
                <w:vertAlign w:val="superscript"/>
              </w:rPr>
              <w:t>10</w:t>
            </w:r>
          </w:p>
        </w:tc>
      </w:tr>
    </w:tbl>
    <w:p w:rsidR="00B47D61" w:rsidRPr="001972A7" w:rsidRDefault="00B47D61" w:rsidP="00B47D61">
      <w:pPr>
        <w:rPr>
          <w:rFonts w:ascii="Times New Roman" w:hAnsi="Times New Roman" w:cs="Times New Roman"/>
        </w:rPr>
      </w:pPr>
      <w:r w:rsidRPr="001972A7">
        <w:rPr>
          <w:rFonts w:ascii="Times New Roman" w:hAnsi="Times New Roman" w:cs="Times New Roman"/>
          <w:vertAlign w:val="superscript"/>
        </w:rPr>
        <w:t>a</w:t>
      </w:r>
      <w:r w:rsidRPr="001972A7">
        <w:rPr>
          <w:rFonts w:ascii="Times New Roman" w:hAnsi="Times New Roman" w:cs="Times New Roman"/>
        </w:rPr>
        <w:t xml:space="preserve"> Only four replicates (filament broke during repeated attempts to obtain fifth replicate)</w:t>
      </w:r>
    </w:p>
    <w:p w:rsidR="00B47D61" w:rsidRDefault="00B47D61" w:rsidP="00011B79">
      <w:pPr>
        <w:rPr>
          <w:rFonts w:ascii="Times New Roman" w:hAnsi="Times New Roman" w:cs="Times New Roman"/>
          <w:b/>
        </w:rPr>
      </w:pPr>
      <w:r>
        <w:rPr>
          <w:rFonts w:ascii="Times New Roman" w:hAnsi="Times New Roman" w:cs="Times New Roman"/>
          <w:b/>
        </w:rPr>
        <w:br w:type="page"/>
      </w:r>
    </w:p>
    <w:p w:rsidR="00B47D61" w:rsidRPr="001972A7" w:rsidRDefault="00B47D61" w:rsidP="00B47D61">
      <w:pPr>
        <w:rPr>
          <w:rFonts w:ascii="Times New Roman" w:hAnsi="Times New Roman" w:cs="Times New Roman"/>
        </w:rPr>
      </w:pPr>
      <w:r w:rsidRPr="001972A7">
        <w:rPr>
          <w:rFonts w:ascii="Times New Roman" w:hAnsi="Times New Roman" w:cs="Times New Roman"/>
          <w:b/>
        </w:rPr>
        <w:t>Table S</w:t>
      </w:r>
      <w:r w:rsidR="00C73BD6">
        <w:rPr>
          <w:rFonts w:ascii="Times New Roman" w:hAnsi="Times New Roman" w:cs="Times New Roman"/>
          <w:b/>
        </w:rPr>
        <w:t>8</w:t>
      </w:r>
      <w:r w:rsidRPr="001972A7">
        <w:rPr>
          <w:rFonts w:ascii="Times New Roman" w:hAnsi="Times New Roman" w:cs="Times New Roman"/>
        </w:rPr>
        <w:t xml:space="preserve">. </w:t>
      </w:r>
      <w:r w:rsidR="008111CA">
        <w:rPr>
          <w:rFonts w:ascii="Times New Roman" w:hAnsi="Times New Roman" w:cs="Times New Roman"/>
        </w:rPr>
        <w:t>Peak number concentrations, e</w:t>
      </w:r>
      <w:r w:rsidR="008111CA" w:rsidRPr="001972A7">
        <w:rPr>
          <w:rFonts w:ascii="Times New Roman" w:hAnsi="Times New Roman" w:cs="Times New Roman"/>
        </w:rPr>
        <w:t>mission rates</w:t>
      </w:r>
      <w:r w:rsidR="008111CA">
        <w:rPr>
          <w:rFonts w:ascii="Times New Roman" w:hAnsi="Times New Roman" w:cs="Times New Roman"/>
        </w:rPr>
        <w:t>,</w:t>
      </w:r>
      <w:r w:rsidR="008111CA" w:rsidRPr="001972A7">
        <w:rPr>
          <w:rFonts w:ascii="Times New Roman" w:hAnsi="Times New Roman" w:cs="Times New Roman"/>
        </w:rPr>
        <w:t xml:space="preserve"> and </w:t>
      </w:r>
      <w:r w:rsidR="008111CA">
        <w:rPr>
          <w:rFonts w:ascii="Times New Roman" w:hAnsi="Times New Roman" w:cs="Times New Roman"/>
        </w:rPr>
        <w:t xml:space="preserve">emission </w:t>
      </w:r>
      <w:r w:rsidR="008111CA" w:rsidRPr="001972A7">
        <w:rPr>
          <w:rFonts w:ascii="Times New Roman" w:hAnsi="Times New Roman" w:cs="Times New Roman"/>
        </w:rPr>
        <w:t>yields for poly</w:t>
      </w:r>
      <w:r w:rsidR="008111CA">
        <w:rPr>
          <w:rFonts w:ascii="Times New Roman" w:hAnsi="Times New Roman" w:cs="Times New Roman"/>
        </w:rPr>
        <w:t>carbonate</w:t>
      </w:r>
      <w:r w:rsidR="008111CA" w:rsidRPr="001972A7">
        <w:rPr>
          <w:rFonts w:ascii="Times New Roman" w:hAnsi="Times New Roman" w:cs="Times New Roman"/>
        </w:rPr>
        <w:t xml:space="preserve"> </w:t>
      </w:r>
      <w:r w:rsidR="00481964">
        <w:rPr>
          <w:rFonts w:ascii="Times New Roman" w:hAnsi="Times New Roman" w:cs="Times New Roman"/>
        </w:rPr>
        <w:t xml:space="preserve">(PC) </w:t>
      </w:r>
      <w:r w:rsidR="008111CA" w:rsidRPr="001972A7">
        <w:rPr>
          <w:rFonts w:ascii="Times New Roman" w:hAnsi="Times New Roman" w:cs="Times New Roman"/>
        </w:rPr>
        <w:t xml:space="preserve">polymer filaments with and without carbon nanotube additives </w:t>
      </w:r>
      <w:r w:rsidRPr="001972A7">
        <w:rPr>
          <w:rFonts w:ascii="Times New Roman" w:hAnsi="Times New Roman" w:cs="Times New Roman"/>
        </w:rPr>
        <w:t>(FMPS</w:t>
      </w:r>
      <w:r w:rsidR="008111CA">
        <w:rPr>
          <w:rFonts w:ascii="Times New Roman" w:hAnsi="Times New Roman" w:cs="Times New Roman"/>
        </w:rPr>
        <w:t xml:space="preserve"> data</w:t>
      </w:r>
      <w:r w:rsidRPr="001972A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1"/>
        <w:gridCol w:w="1445"/>
        <w:gridCol w:w="1976"/>
        <w:gridCol w:w="248"/>
        <w:gridCol w:w="1440"/>
        <w:gridCol w:w="1549"/>
        <w:gridCol w:w="1976"/>
      </w:tblGrid>
      <w:tr w:rsidR="008111CA" w:rsidRPr="001972A7" w:rsidTr="00541709">
        <w:tc>
          <w:tcPr>
            <w:tcW w:w="1461" w:type="dxa"/>
            <w:tcBorders>
              <w:top w:val="single" w:sz="4" w:space="0" w:color="auto"/>
              <w:bottom w:val="single" w:sz="4" w:space="0" w:color="auto"/>
            </w:tcBorders>
          </w:tcPr>
          <w:p w:rsidR="008111CA" w:rsidRPr="001972A7" w:rsidRDefault="008111CA" w:rsidP="005B47DF">
            <w:pPr>
              <w:jc w:val="center"/>
              <w:rPr>
                <w:rFonts w:ascii="Times New Roman" w:hAnsi="Times New Roman" w:cs="Times New Roman"/>
              </w:rPr>
            </w:pPr>
          </w:p>
        </w:tc>
        <w:tc>
          <w:tcPr>
            <w:tcW w:w="1445" w:type="dxa"/>
            <w:tcBorders>
              <w:top w:val="single" w:sz="4" w:space="0" w:color="auto"/>
              <w:bottom w:val="single" w:sz="4" w:space="0" w:color="auto"/>
            </w:tcBorders>
          </w:tcPr>
          <w:p w:rsidR="008111CA" w:rsidRPr="001972A7" w:rsidRDefault="008111CA" w:rsidP="005B47DF">
            <w:pPr>
              <w:jc w:val="center"/>
              <w:rPr>
                <w:rFonts w:ascii="Times New Roman" w:hAnsi="Times New Roman" w:cs="Times New Roman"/>
              </w:rPr>
            </w:pPr>
            <w:r w:rsidRPr="001972A7">
              <w:rPr>
                <w:rFonts w:ascii="Times New Roman" w:hAnsi="Times New Roman" w:cs="Times New Roman"/>
              </w:rPr>
              <w:t>PC</w:t>
            </w:r>
            <w:r w:rsidRPr="001972A7">
              <w:rPr>
                <w:rFonts w:ascii="Times New Roman" w:hAnsi="Times New Roman" w:cs="Times New Roman"/>
                <w:vertAlign w:val="subscript"/>
              </w:rPr>
              <w:t>CNT</w:t>
            </w:r>
          </w:p>
        </w:tc>
        <w:tc>
          <w:tcPr>
            <w:tcW w:w="1976" w:type="dxa"/>
            <w:tcBorders>
              <w:top w:val="single" w:sz="4" w:space="0" w:color="auto"/>
              <w:bottom w:val="single" w:sz="4" w:space="0" w:color="auto"/>
            </w:tcBorders>
          </w:tcPr>
          <w:p w:rsidR="008111CA" w:rsidRPr="001972A7" w:rsidRDefault="008111CA" w:rsidP="005B47DF">
            <w:pPr>
              <w:jc w:val="center"/>
              <w:rPr>
                <w:rFonts w:ascii="Times New Roman" w:hAnsi="Times New Roman" w:cs="Times New Roman"/>
              </w:rPr>
            </w:pPr>
          </w:p>
        </w:tc>
        <w:tc>
          <w:tcPr>
            <w:tcW w:w="248" w:type="dxa"/>
            <w:tcBorders>
              <w:top w:val="single" w:sz="4" w:space="0" w:color="auto"/>
            </w:tcBorders>
          </w:tcPr>
          <w:p w:rsidR="008111CA" w:rsidRPr="001972A7" w:rsidRDefault="008111CA" w:rsidP="005B47DF">
            <w:pPr>
              <w:jc w:val="center"/>
              <w:rPr>
                <w:rFonts w:ascii="Times New Roman" w:hAnsi="Times New Roman" w:cs="Times New Roman"/>
              </w:rPr>
            </w:pPr>
          </w:p>
        </w:tc>
        <w:tc>
          <w:tcPr>
            <w:tcW w:w="1440" w:type="dxa"/>
            <w:tcBorders>
              <w:top w:val="single" w:sz="4" w:space="0" w:color="auto"/>
              <w:bottom w:val="single" w:sz="4" w:space="0" w:color="auto"/>
            </w:tcBorders>
          </w:tcPr>
          <w:p w:rsidR="008111CA" w:rsidRPr="001972A7" w:rsidRDefault="008111CA" w:rsidP="005B47DF">
            <w:pPr>
              <w:jc w:val="center"/>
              <w:rPr>
                <w:rFonts w:ascii="Times New Roman" w:hAnsi="Times New Roman" w:cs="Times New Roman"/>
              </w:rPr>
            </w:pPr>
          </w:p>
        </w:tc>
        <w:tc>
          <w:tcPr>
            <w:tcW w:w="1549" w:type="dxa"/>
            <w:tcBorders>
              <w:top w:val="single" w:sz="4" w:space="0" w:color="auto"/>
              <w:bottom w:val="single" w:sz="4" w:space="0" w:color="auto"/>
            </w:tcBorders>
          </w:tcPr>
          <w:p w:rsidR="008111CA" w:rsidRPr="001972A7" w:rsidRDefault="008111CA" w:rsidP="005B47DF">
            <w:pPr>
              <w:jc w:val="center"/>
              <w:rPr>
                <w:rFonts w:ascii="Times New Roman" w:hAnsi="Times New Roman" w:cs="Times New Roman"/>
              </w:rPr>
            </w:pPr>
            <w:r w:rsidRPr="001972A7">
              <w:rPr>
                <w:rFonts w:ascii="Times New Roman" w:hAnsi="Times New Roman" w:cs="Times New Roman"/>
              </w:rPr>
              <w:t>PC</w:t>
            </w:r>
          </w:p>
        </w:tc>
        <w:tc>
          <w:tcPr>
            <w:tcW w:w="1976" w:type="dxa"/>
            <w:tcBorders>
              <w:top w:val="single" w:sz="4" w:space="0" w:color="auto"/>
              <w:bottom w:val="single" w:sz="4" w:space="0" w:color="auto"/>
            </w:tcBorders>
          </w:tcPr>
          <w:p w:rsidR="008111CA" w:rsidRPr="001972A7" w:rsidRDefault="008111CA" w:rsidP="005B47DF">
            <w:pPr>
              <w:jc w:val="center"/>
              <w:rPr>
                <w:rFonts w:ascii="Times New Roman" w:hAnsi="Times New Roman" w:cs="Times New Roman"/>
              </w:rPr>
            </w:pPr>
          </w:p>
        </w:tc>
      </w:tr>
      <w:tr w:rsidR="008111CA" w:rsidRPr="001972A7" w:rsidTr="00541709">
        <w:tc>
          <w:tcPr>
            <w:tcW w:w="1461" w:type="dxa"/>
            <w:tcBorders>
              <w:top w:val="single" w:sz="4" w:space="0" w:color="auto"/>
              <w:bottom w:val="single" w:sz="4" w:space="0" w:color="auto"/>
            </w:tcBorders>
          </w:tcPr>
          <w:p w:rsidR="008111CA" w:rsidRPr="001972A7" w:rsidRDefault="008111CA" w:rsidP="008111CA">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445" w:type="dxa"/>
            <w:tcBorders>
              <w:top w:val="single" w:sz="4" w:space="0" w:color="auto"/>
              <w:bottom w:val="single" w:sz="4" w:space="0" w:color="auto"/>
            </w:tcBorders>
          </w:tcPr>
          <w:p w:rsidR="008111CA" w:rsidRPr="001972A7" w:rsidRDefault="008111CA" w:rsidP="008111CA">
            <w:pPr>
              <w:jc w:val="center"/>
              <w:rPr>
                <w:rFonts w:ascii="Times New Roman" w:hAnsi="Times New Roman" w:cs="Times New Roman"/>
              </w:rPr>
            </w:pPr>
            <w:r w:rsidRPr="001972A7">
              <w:rPr>
                <w:rFonts w:ascii="Times New Roman" w:hAnsi="Times New Roman" w:cs="Times New Roman"/>
              </w:rPr>
              <w:t>Rate (#/min)</w:t>
            </w:r>
          </w:p>
        </w:tc>
        <w:tc>
          <w:tcPr>
            <w:tcW w:w="1976" w:type="dxa"/>
            <w:tcBorders>
              <w:top w:val="single" w:sz="4" w:space="0" w:color="auto"/>
              <w:bottom w:val="single" w:sz="4" w:space="0" w:color="auto"/>
            </w:tcBorders>
          </w:tcPr>
          <w:p w:rsidR="008111CA" w:rsidRPr="001972A7" w:rsidRDefault="008111CA" w:rsidP="008111CA">
            <w:pPr>
              <w:jc w:val="center"/>
              <w:rPr>
                <w:rFonts w:ascii="Times New Roman" w:hAnsi="Times New Roman" w:cs="Times New Roman"/>
              </w:rPr>
            </w:pPr>
            <w:r w:rsidRPr="001972A7">
              <w:rPr>
                <w:rFonts w:ascii="Times New Roman" w:hAnsi="Times New Roman" w:cs="Times New Roman"/>
              </w:rPr>
              <w:t>Yield (#/g printed)</w:t>
            </w:r>
          </w:p>
        </w:tc>
        <w:tc>
          <w:tcPr>
            <w:tcW w:w="248" w:type="dxa"/>
            <w:tcBorders>
              <w:bottom w:val="single" w:sz="4" w:space="0" w:color="auto"/>
            </w:tcBorders>
          </w:tcPr>
          <w:p w:rsidR="008111CA" w:rsidRPr="001972A7" w:rsidRDefault="008111CA" w:rsidP="008111CA">
            <w:pPr>
              <w:jc w:val="center"/>
              <w:rPr>
                <w:rFonts w:ascii="Times New Roman" w:hAnsi="Times New Roman" w:cs="Times New Roman"/>
              </w:rPr>
            </w:pPr>
          </w:p>
        </w:tc>
        <w:tc>
          <w:tcPr>
            <w:tcW w:w="1440" w:type="dxa"/>
            <w:tcBorders>
              <w:top w:val="single" w:sz="4" w:space="0" w:color="auto"/>
              <w:bottom w:val="single" w:sz="4" w:space="0" w:color="auto"/>
            </w:tcBorders>
          </w:tcPr>
          <w:p w:rsidR="008111CA" w:rsidRPr="001972A7" w:rsidRDefault="008111CA" w:rsidP="008111CA">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549" w:type="dxa"/>
            <w:tcBorders>
              <w:top w:val="single" w:sz="4" w:space="0" w:color="auto"/>
              <w:bottom w:val="single" w:sz="4" w:space="0" w:color="auto"/>
            </w:tcBorders>
          </w:tcPr>
          <w:p w:rsidR="008111CA" w:rsidRPr="001972A7" w:rsidRDefault="008111CA" w:rsidP="008111CA">
            <w:pPr>
              <w:jc w:val="center"/>
              <w:rPr>
                <w:rFonts w:ascii="Times New Roman" w:hAnsi="Times New Roman" w:cs="Times New Roman"/>
              </w:rPr>
            </w:pPr>
            <w:r w:rsidRPr="001972A7">
              <w:rPr>
                <w:rFonts w:ascii="Times New Roman" w:hAnsi="Times New Roman" w:cs="Times New Roman"/>
              </w:rPr>
              <w:t>Rate (#/min)</w:t>
            </w:r>
          </w:p>
        </w:tc>
        <w:tc>
          <w:tcPr>
            <w:tcW w:w="1976" w:type="dxa"/>
            <w:tcBorders>
              <w:top w:val="single" w:sz="4" w:space="0" w:color="auto"/>
              <w:bottom w:val="single" w:sz="4" w:space="0" w:color="auto"/>
            </w:tcBorders>
          </w:tcPr>
          <w:p w:rsidR="008111CA" w:rsidRPr="001972A7" w:rsidRDefault="008111CA" w:rsidP="008111CA">
            <w:pPr>
              <w:jc w:val="center"/>
              <w:rPr>
                <w:rFonts w:ascii="Times New Roman" w:hAnsi="Times New Roman" w:cs="Times New Roman"/>
              </w:rPr>
            </w:pPr>
            <w:r w:rsidRPr="001972A7">
              <w:rPr>
                <w:rFonts w:ascii="Times New Roman" w:hAnsi="Times New Roman" w:cs="Times New Roman"/>
              </w:rPr>
              <w:t>Yield (#/g printed)</w:t>
            </w:r>
          </w:p>
        </w:tc>
      </w:tr>
      <w:tr w:rsidR="008111CA" w:rsidRPr="001972A7" w:rsidTr="00541709">
        <w:tc>
          <w:tcPr>
            <w:tcW w:w="1461" w:type="dxa"/>
            <w:tcBorders>
              <w:top w:val="single" w:sz="4" w:space="0" w:color="auto"/>
            </w:tcBorders>
          </w:tcPr>
          <w:p w:rsidR="008111CA" w:rsidRPr="001972A7" w:rsidRDefault="0081567E">
            <w:pPr>
              <w:jc w:val="center"/>
              <w:rPr>
                <w:rFonts w:ascii="Times New Roman" w:hAnsi="Times New Roman" w:cs="Times New Roman"/>
              </w:rPr>
            </w:pPr>
            <w:r>
              <w:rPr>
                <w:rFonts w:ascii="Times New Roman" w:hAnsi="Times New Roman" w:cs="Times New Roman"/>
              </w:rPr>
              <w:t>1.2</w:t>
            </w:r>
            <w:r w:rsidR="0071547D">
              <w:rPr>
                <w:rFonts w:ascii="Times New Roman" w:hAnsi="Times New Roman" w:cs="Times New Roman"/>
              </w:rPr>
              <w:t xml:space="preserve"> x 10</w:t>
            </w:r>
            <w:r w:rsidR="0071547D" w:rsidRPr="00541709">
              <w:rPr>
                <w:rFonts w:ascii="Times New Roman" w:hAnsi="Times New Roman" w:cs="Times New Roman"/>
                <w:vertAlign w:val="superscript"/>
              </w:rPr>
              <w:t>7</w:t>
            </w:r>
          </w:p>
        </w:tc>
        <w:tc>
          <w:tcPr>
            <w:tcW w:w="1445" w:type="dxa"/>
            <w:tcBorders>
              <w:top w:val="single" w:sz="4" w:space="0" w:color="auto"/>
            </w:tcBorders>
          </w:tcPr>
          <w:p w:rsidR="008111CA" w:rsidRPr="001972A7" w:rsidRDefault="00831AFF">
            <w:pPr>
              <w:jc w:val="center"/>
              <w:rPr>
                <w:rFonts w:ascii="Times New Roman" w:hAnsi="Times New Roman" w:cs="Times New Roman"/>
                <w:vertAlign w:val="superscript"/>
              </w:rPr>
            </w:pPr>
            <w:r>
              <w:rPr>
                <w:rFonts w:ascii="Times New Roman" w:hAnsi="Times New Roman" w:cs="Times New Roman"/>
              </w:rPr>
              <w:t>4.1</w:t>
            </w:r>
            <w:r w:rsidR="008111CA" w:rsidRPr="001972A7">
              <w:rPr>
                <w:rFonts w:ascii="Times New Roman" w:hAnsi="Times New Roman" w:cs="Times New Roman"/>
              </w:rPr>
              <w:t xml:space="preserve"> x 10</w:t>
            </w:r>
            <w:r w:rsidR="008111CA" w:rsidRPr="001972A7">
              <w:rPr>
                <w:rFonts w:ascii="Times New Roman" w:hAnsi="Times New Roman" w:cs="Times New Roman"/>
                <w:vertAlign w:val="superscript"/>
              </w:rPr>
              <w:t>1</w:t>
            </w:r>
            <w:r>
              <w:rPr>
                <w:rFonts w:ascii="Times New Roman" w:hAnsi="Times New Roman" w:cs="Times New Roman"/>
                <w:vertAlign w:val="superscript"/>
              </w:rPr>
              <w:t>1</w:t>
            </w:r>
          </w:p>
        </w:tc>
        <w:tc>
          <w:tcPr>
            <w:tcW w:w="1976" w:type="dxa"/>
            <w:tcBorders>
              <w:top w:val="single" w:sz="4" w:space="0" w:color="auto"/>
            </w:tcBorders>
          </w:tcPr>
          <w:p w:rsidR="008111CA" w:rsidRPr="001972A7" w:rsidRDefault="00831AFF">
            <w:pPr>
              <w:jc w:val="center"/>
              <w:rPr>
                <w:rFonts w:ascii="Times New Roman" w:hAnsi="Times New Roman" w:cs="Times New Roman"/>
                <w:vertAlign w:val="superscript"/>
              </w:rPr>
            </w:pPr>
            <w:r>
              <w:rPr>
                <w:rFonts w:ascii="Times New Roman" w:hAnsi="Times New Roman" w:cs="Times New Roman"/>
              </w:rPr>
              <w:t>1.3</w:t>
            </w:r>
            <w:r w:rsidR="008111CA" w:rsidRPr="001972A7">
              <w:rPr>
                <w:rFonts w:ascii="Times New Roman" w:hAnsi="Times New Roman" w:cs="Times New Roman"/>
              </w:rPr>
              <w:t xml:space="preserve"> x 10</w:t>
            </w:r>
            <w:r w:rsidR="008111CA" w:rsidRPr="001972A7">
              <w:rPr>
                <w:rFonts w:ascii="Times New Roman" w:hAnsi="Times New Roman" w:cs="Times New Roman"/>
                <w:vertAlign w:val="superscript"/>
              </w:rPr>
              <w:t>1</w:t>
            </w:r>
            <w:r>
              <w:rPr>
                <w:rFonts w:ascii="Times New Roman" w:hAnsi="Times New Roman" w:cs="Times New Roman"/>
                <w:vertAlign w:val="superscript"/>
              </w:rPr>
              <w:t>2</w:t>
            </w:r>
          </w:p>
        </w:tc>
        <w:tc>
          <w:tcPr>
            <w:tcW w:w="248" w:type="dxa"/>
            <w:tcBorders>
              <w:top w:val="single" w:sz="4" w:space="0" w:color="auto"/>
            </w:tcBorders>
          </w:tcPr>
          <w:p w:rsidR="008111CA" w:rsidRPr="001972A7" w:rsidRDefault="008111CA" w:rsidP="008111CA">
            <w:pPr>
              <w:jc w:val="center"/>
              <w:rPr>
                <w:rFonts w:ascii="Times New Roman" w:hAnsi="Times New Roman" w:cs="Times New Roman"/>
              </w:rPr>
            </w:pPr>
          </w:p>
        </w:tc>
        <w:tc>
          <w:tcPr>
            <w:tcW w:w="1440" w:type="dxa"/>
            <w:tcBorders>
              <w:top w:val="single" w:sz="4" w:space="0" w:color="auto"/>
            </w:tcBorders>
          </w:tcPr>
          <w:p w:rsidR="008111CA" w:rsidRPr="001972A7" w:rsidRDefault="0005403C">
            <w:pPr>
              <w:jc w:val="center"/>
              <w:rPr>
                <w:rFonts w:ascii="Times New Roman" w:hAnsi="Times New Roman" w:cs="Times New Roman"/>
              </w:rPr>
            </w:pPr>
            <w:r>
              <w:rPr>
                <w:rFonts w:ascii="Times New Roman" w:hAnsi="Times New Roman" w:cs="Times New Roman"/>
              </w:rPr>
              <w:t>6.6 x 10</w:t>
            </w:r>
            <w:r>
              <w:rPr>
                <w:rFonts w:ascii="Times New Roman" w:hAnsi="Times New Roman" w:cs="Times New Roman"/>
                <w:vertAlign w:val="superscript"/>
              </w:rPr>
              <w:t>4</w:t>
            </w:r>
          </w:p>
        </w:tc>
        <w:tc>
          <w:tcPr>
            <w:tcW w:w="1549" w:type="dxa"/>
            <w:tcBorders>
              <w:top w:val="single" w:sz="4" w:space="0" w:color="auto"/>
            </w:tcBorders>
          </w:tcPr>
          <w:p w:rsidR="008111CA" w:rsidRPr="001972A7" w:rsidRDefault="00481964">
            <w:pPr>
              <w:jc w:val="center"/>
              <w:rPr>
                <w:rFonts w:ascii="Times New Roman" w:hAnsi="Times New Roman" w:cs="Times New Roman"/>
                <w:vertAlign w:val="superscript"/>
              </w:rPr>
            </w:pPr>
            <w:r>
              <w:rPr>
                <w:rFonts w:ascii="Times New Roman" w:hAnsi="Times New Roman" w:cs="Times New Roman"/>
              </w:rPr>
              <w:t>4.8</w:t>
            </w:r>
            <w:r w:rsidR="008111CA" w:rsidRPr="001972A7">
              <w:rPr>
                <w:rFonts w:ascii="Times New Roman" w:hAnsi="Times New Roman" w:cs="Times New Roman"/>
              </w:rPr>
              <w:t xml:space="preserve"> x 10</w:t>
            </w:r>
            <w:r>
              <w:rPr>
                <w:rFonts w:ascii="Times New Roman" w:hAnsi="Times New Roman" w:cs="Times New Roman"/>
                <w:vertAlign w:val="superscript"/>
              </w:rPr>
              <w:t>8</w:t>
            </w:r>
          </w:p>
        </w:tc>
        <w:tc>
          <w:tcPr>
            <w:tcW w:w="1976" w:type="dxa"/>
            <w:tcBorders>
              <w:top w:val="single" w:sz="4" w:space="0" w:color="auto"/>
            </w:tcBorders>
          </w:tcPr>
          <w:p w:rsidR="008111CA" w:rsidRPr="001972A7" w:rsidRDefault="0005403C">
            <w:pPr>
              <w:jc w:val="center"/>
              <w:rPr>
                <w:rFonts w:ascii="Times New Roman" w:hAnsi="Times New Roman" w:cs="Times New Roman"/>
                <w:vertAlign w:val="superscript"/>
              </w:rPr>
            </w:pPr>
            <w:r>
              <w:rPr>
                <w:rFonts w:ascii="Times New Roman" w:hAnsi="Times New Roman" w:cs="Times New Roman"/>
              </w:rPr>
              <w:t>1.5</w:t>
            </w:r>
            <w:r w:rsidR="008111CA" w:rsidRPr="001972A7">
              <w:rPr>
                <w:rFonts w:ascii="Times New Roman" w:hAnsi="Times New Roman" w:cs="Times New Roman"/>
              </w:rPr>
              <w:t xml:space="preserve"> x 10</w:t>
            </w:r>
            <w:r w:rsidR="00481964">
              <w:rPr>
                <w:rFonts w:ascii="Times New Roman" w:hAnsi="Times New Roman" w:cs="Times New Roman"/>
                <w:vertAlign w:val="superscript"/>
              </w:rPr>
              <w:t>9</w:t>
            </w:r>
          </w:p>
        </w:tc>
      </w:tr>
      <w:tr w:rsidR="0005403C" w:rsidRPr="001972A7" w:rsidTr="00541709">
        <w:tc>
          <w:tcPr>
            <w:tcW w:w="1461" w:type="dxa"/>
          </w:tcPr>
          <w:p w:rsidR="0005403C" w:rsidRPr="001972A7" w:rsidRDefault="0005403C">
            <w:pPr>
              <w:jc w:val="center"/>
              <w:rPr>
                <w:rFonts w:ascii="Times New Roman" w:hAnsi="Times New Roman" w:cs="Times New Roman"/>
              </w:rPr>
            </w:pPr>
            <w:r>
              <w:rPr>
                <w:rFonts w:ascii="Times New Roman" w:hAnsi="Times New Roman" w:cs="Times New Roman"/>
              </w:rPr>
              <w:t>3.</w:t>
            </w:r>
            <w:r w:rsidR="00831AFF">
              <w:rPr>
                <w:rFonts w:ascii="Times New Roman" w:hAnsi="Times New Roman" w:cs="Times New Roman"/>
              </w:rPr>
              <w:t>5</w:t>
            </w:r>
            <w:r>
              <w:rPr>
                <w:rFonts w:ascii="Times New Roman" w:hAnsi="Times New Roman" w:cs="Times New Roman"/>
              </w:rPr>
              <w:t xml:space="preserve"> x 10</w:t>
            </w:r>
            <w:r w:rsidRPr="00541709">
              <w:rPr>
                <w:rFonts w:ascii="Times New Roman" w:hAnsi="Times New Roman" w:cs="Times New Roman"/>
                <w:vertAlign w:val="superscript"/>
              </w:rPr>
              <w:t>6</w:t>
            </w:r>
          </w:p>
        </w:tc>
        <w:tc>
          <w:tcPr>
            <w:tcW w:w="1445" w:type="dxa"/>
          </w:tcPr>
          <w:p w:rsidR="0005403C" w:rsidRPr="001972A7" w:rsidRDefault="008E30BC">
            <w:pPr>
              <w:jc w:val="center"/>
              <w:rPr>
                <w:rFonts w:ascii="Times New Roman" w:hAnsi="Times New Roman" w:cs="Times New Roman"/>
                <w:vertAlign w:val="superscript"/>
              </w:rPr>
            </w:pPr>
            <w:r>
              <w:rPr>
                <w:rFonts w:ascii="Times New Roman" w:hAnsi="Times New Roman" w:cs="Times New Roman"/>
              </w:rPr>
              <w:t>2.0</w:t>
            </w:r>
            <w:r w:rsidR="0005403C" w:rsidRPr="001972A7">
              <w:rPr>
                <w:rFonts w:ascii="Times New Roman" w:hAnsi="Times New Roman" w:cs="Times New Roman"/>
              </w:rPr>
              <w:t xml:space="preserve"> x 10</w:t>
            </w:r>
            <w:r w:rsidR="0005403C" w:rsidRPr="001972A7">
              <w:rPr>
                <w:rFonts w:ascii="Times New Roman" w:hAnsi="Times New Roman" w:cs="Times New Roman"/>
                <w:vertAlign w:val="superscript"/>
              </w:rPr>
              <w:t>1</w:t>
            </w:r>
            <w:r>
              <w:rPr>
                <w:rFonts w:ascii="Times New Roman" w:hAnsi="Times New Roman" w:cs="Times New Roman"/>
                <w:vertAlign w:val="superscript"/>
              </w:rPr>
              <w:t>1</w:t>
            </w:r>
          </w:p>
        </w:tc>
        <w:tc>
          <w:tcPr>
            <w:tcW w:w="1976" w:type="dxa"/>
          </w:tcPr>
          <w:p w:rsidR="0005403C" w:rsidRPr="001972A7" w:rsidRDefault="008E30BC">
            <w:pPr>
              <w:jc w:val="center"/>
              <w:rPr>
                <w:rFonts w:ascii="Times New Roman" w:hAnsi="Times New Roman" w:cs="Times New Roman"/>
                <w:vertAlign w:val="superscript"/>
              </w:rPr>
            </w:pPr>
            <w:r>
              <w:rPr>
                <w:rFonts w:ascii="Times New Roman" w:hAnsi="Times New Roman" w:cs="Times New Roman"/>
              </w:rPr>
              <w:t>6.4</w:t>
            </w:r>
            <w:r w:rsidR="0005403C" w:rsidRPr="001972A7">
              <w:rPr>
                <w:rFonts w:ascii="Times New Roman" w:hAnsi="Times New Roman" w:cs="Times New Roman"/>
              </w:rPr>
              <w:t xml:space="preserve"> x 10</w:t>
            </w:r>
            <w:r w:rsidR="0005403C" w:rsidRPr="001972A7">
              <w:rPr>
                <w:rFonts w:ascii="Times New Roman" w:hAnsi="Times New Roman" w:cs="Times New Roman"/>
                <w:vertAlign w:val="superscript"/>
              </w:rPr>
              <w:t>1</w:t>
            </w:r>
            <w:r>
              <w:rPr>
                <w:rFonts w:ascii="Times New Roman" w:hAnsi="Times New Roman" w:cs="Times New Roman"/>
                <w:vertAlign w:val="superscript"/>
              </w:rPr>
              <w:t>1</w:t>
            </w:r>
          </w:p>
        </w:tc>
        <w:tc>
          <w:tcPr>
            <w:tcW w:w="248" w:type="dxa"/>
          </w:tcPr>
          <w:p w:rsidR="0005403C" w:rsidRPr="001972A7" w:rsidRDefault="0005403C" w:rsidP="0005403C">
            <w:pPr>
              <w:jc w:val="center"/>
              <w:rPr>
                <w:rFonts w:ascii="Times New Roman" w:hAnsi="Times New Roman" w:cs="Times New Roman"/>
              </w:rPr>
            </w:pPr>
          </w:p>
        </w:tc>
        <w:tc>
          <w:tcPr>
            <w:tcW w:w="1440" w:type="dxa"/>
          </w:tcPr>
          <w:p w:rsidR="0005403C" w:rsidRPr="001972A7" w:rsidRDefault="00607861">
            <w:pPr>
              <w:jc w:val="center"/>
              <w:rPr>
                <w:rFonts w:ascii="Times New Roman" w:hAnsi="Times New Roman" w:cs="Times New Roman"/>
              </w:rPr>
            </w:pPr>
            <w:r>
              <w:rPr>
                <w:rFonts w:ascii="Times New Roman" w:hAnsi="Times New Roman" w:cs="Times New Roman"/>
              </w:rPr>
              <w:t>1.4 x 10</w:t>
            </w:r>
            <w:r w:rsidRPr="00541709">
              <w:rPr>
                <w:rFonts w:ascii="Times New Roman" w:hAnsi="Times New Roman" w:cs="Times New Roman"/>
                <w:vertAlign w:val="superscript"/>
              </w:rPr>
              <w:t>7</w:t>
            </w:r>
          </w:p>
        </w:tc>
        <w:tc>
          <w:tcPr>
            <w:tcW w:w="1549" w:type="dxa"/>
          </w:tcPr>
          <w:p w:rsidR="0005403C" w:rsidRPr="001972A7" w:rsidRDefault="0005403C">
            <w:pPr>
              <w:jc w:val="center"/>
              <w:rPr>
                <w:rFonts w:ascii="Times New Roman" w:hAnsi="Times New Roman" w:cs="Times New Roman"/>
                <w:vertAlign w:val="superscript"/>
              </w:rPr>
            </w:pPr>
            <w:r>
              <w:rPr>
                <w:rFonts w:ascii="Times New Roman" w:hAnsi="Times New Roman" w:cs="Times New Roman"/>
              </w:rPr>
              <w:t>1.5</w:t>
            </w:r>
            <w:r w:rsidRPr="001972A7">
              <w:rPr>
                <w:rFonts w:ascii="Times New Roman" w:hAnsi="Times New Roman" w:cs="Times New Roman"/>
              </w:rPr>
              <w:t xml:space="preserve"> x 10</w:t>
            </w:r>
            <w:r w:rsidRPr="001972A7">
              <w:rPr>
                <w:rFonts w:ascii="Times New Roman" w:hAnsi="Times New Roman" w:cs="Times New Roman"/>
                <w:vertAlign w:val="superscript"/>
              </w:rPr>
              <w:t>1</w:t>
            </w:r>
            <w:r w:rsidR="00481964">
              <w:rPr>
                <w:rFonts w:ascii="Times New Roman" w:hAnsi="Times New Roman" w:cs="Times New Roman"/>
                <w:vertAlign w:val="superscript"/>
              </w:rPr>
              <w:t>1</w:t>
            </w:r>
          </w:p>
        </w:tc>
        <w:tc>
          <w:tcPr>
            <w:tcW w:w="1976" w:type="dxa"/>
          </w:tcPr>
          <w:p w:rsidR="0005403C" w:rsidRPr="001972A7" w:rsidRDefault="0005403C">
            <w:pPr>
              <w:jc w:val="center"/>
              <w:rPr>
                <w:rFonts w:ascii="Times New Roman" w:hAnsi="Times New Roman" w:cs="Times New Roman"/>
                <w:vertAlign w:val="superscript"/>
              </w:rPr>
            </w:pPr>
            <w:r>
              <w:rPr>
                <w:rFonts w:ascii="Times New Roman" w:hAnsi="Times New Roman" w:cs="Times New Roman"/>
              </w:rPr>
              <w:t>4.</w:t>
            </w:r>
            <w:r w:rsidR="00481964">
              <w:rPr>
                <w:rFonts w:ascii="Times New Roman" w:hAnsi="Times New Roman" w:cs="Times New Roman"/>
              </w:rPr>
              <w:t>8</w:t>
            </w:r>
            <w:r w:rsidRPr="001972A7">
              <w:rPr>
                <w:rFonts w:ascii="Times New Roman" w:hAnsi="Times New Roman" w:cs="Times New Roman"/>
              </w:rPr>
              <w:t xml:space="preserve"> x 10</w:t>
            </w:r>
            <w:r w:rsidRPr="001972A7">
              <w:rPr>
                <w:rFonts w:ascii="Times New Roman" w:hAnsi="Times New Roman" w:cs="Times New Roman"/>
                <w:vertAlign w:val="superscript"/>
              </w:rPr>
              <w:t>1</w:t>
            </w:r>
            <w:r w:rsidR="00481964">
              <w:rPr>
                <w:rFonts w:ascii="Times New Roman" w:hAnsi="Times New Roman" w:cs="Times New Roman"/>
                <w:vertAlign w:val="superscript"/>
              </w:rPr>
              <w:t>1</w:t>
            </w:r>
          </w:p>
        </w:tc>
      </w:tr>
      <w:tr w:rsidR="00607861" w:rsidRPr="001972A7" w:rsidTr="00541709">
        <w:tc>
          <w:tcPr>
            <w:tcW w:w="1461" w:type="dxa"/>
          </w:tcPr>
          <w:p w:rsidR="00607861" w:rsidRPr="001972A7" w:rsidRDefault="00607861">
            <w:pPr>
              <w:jc w:val="center"/>
              <w:rPr>
                <w:rFonts w:ascii="Times New Roman" w:hAnsi="Times New Roman" w:cs="Times New Roman"/>
              </w:rPr>
            </w:pPr>
            <w:r>
              <w:rPr>
                <w:rFonts w:ascii="Times New Roman" w:hAnsi="Times New Roman" w:cs="Times New Roman"/>
              </w:rPr>
              <w:t>3.</w:t>
            </w:r>
            <w:r w:rsidR="008E30BC">
              <w:rPr>
                <w:rFonts w:ascii="Times New Roman" w:hAnsi="Times New Roman" w:cs="Times New Roman"/>
              </w:rPr>
              <w:t>1</w:t>
            </w:r>
            <w:r>
              <w:rPr>
                <w:rFonts w:ascii="Times New Roman" w:hAnsi="Times New Roman" w:cs="Times New Roman"/>
              </w:rPr>
              <w:t xml:space="preserve"> x 10</w:t>
            </w:r>
            <w:r w:rsidRPr="00541709">
              <w:rPr>
                <w:rFonts w:ascii="Times New Roman" w:hAnsi="Times New Roman" w:cs="Times New Roman"/>
                <w:vertAlign w:val="superscript"/>
              </w:rPr>
              <w:t>7</w:t>
            </w:r>
          </w:p>
        </w:tc>
        <w:tc>
          <w:tcPr>
            <w:tcW w:w="1445" w:type="dxa"/>
          </w:tcPr>
          <w:p w:rsidR="00607861" w:rsidRPr="001972A7" w:rsidRDefault="008E30BC">
            <w:pPr>
              <w:jc w:val="center"/>
              <w:rPr>
                <w:rFonts w:ascii="Times New Roman" w:hAnsi="Times New Roman" w:cs="Times New Roman"/>
                <w:vertAlign w:val="superscript"/>
              </w:rPr>
            </w:pPr>
            <w:r>
              <w:rPr>
                <w:rFonts w:ascii="Times New Roman" w:hAnsi="Times New Roman" w:cs="Times New Roman"/>
              </w:rPr>
              <w:t>4.0</w:t>
            </w:r>
            <w:r w:rsidR="00607861" w:rsidRPr="001972A7">
              <w:rPr>
                <w:rFonts w:ascii="Times New Roman" w:hAnsi="Times New Roman" w:cs="Times New Roman"/>
              </w:rPr>
              <w:t xml:space="preserve"> x 10</w:t>
            </w:r>
            <w:r w:rsidR="00607861" w:rsidRPr="001972A7">
              <w:rPr>
                <w:rFonts w:ascii="Times New Roman" w:hAnsi="Times New Roman" w:cs="Times New Roman"/>
                <w:vertAlign w:val="superscript"/>
              </w:rPr>
              <w:t>1</w:t>
            </w:r>
            <w:r>
              <w:rPr>
                <w:rFonts w:ascii="Times New Roman" w:hAnsi="Times New Roman" w:cs="Times New Roman"/>
                <w:vertAlign w:val="superscript"/>
              </w:rPr>
              <w:t>1</w:t>
            </w:r>
          </w:p>
        </w:tc>
        <w:tc>
          <w:tcPr>
            <w:tcW w:w="1976" w:type="dxa"/>
          </w:tcPr>
          <w:p w:rsidR="00607861" w:rsidRPr="001972A7" w:rsidRDefault="008E30BC">
            <w:pPr>
              <w:jc w:val="center"/>
              <w:rPr>
                <w:rFonts w:ascii="Times New Roman" w:hAnsi="Times New Roman" w:cs="Times New Roman"/>
                <w:vertAlign w:val="superscript"/>
              </w:rPr>
            </w:pPr>
            <w:r>
              <w:rPr>
                <w:rFonts w:ascii="Times New Roman" w:hAnsi="Times New Roman" w:cs="Times New Roman"/>
              </w:rPr>
              <w:t>1.3</w:t>
            </w:r>
            <w:r w:rsidR="00607861" w:rsidRPr="001972A7">
              <w:rPr>
                <w:rFonts w:ascii="Times New Roman" w:hAnsi="Times New Roman" w:cs="Times New Roman"/>
              </w:rPr>
              <w:t xml:space="preserve"> x 10</w:t>
            </w:r>
            <w:r w:rsidR="00607861" w:rsidRPr="001972A7">
              <w:rPr>
                <w:rFonts w:ascii="Times New Roman" w:hAnsi="Times New Roman" w:cs="Times New Roman"/>
                <w:vertAlign w:val="superscript"/>
              </w:rPr>
              <w:t>1</w:t>
            </w:r>
            <w:r>
              <w:rPr>
                <w:rFonts w:ascii="Times New Roman" w:hAnsi="Times New Roman" w:cs="Times New Roman"/>
                <w:vertAlign w:val="superscript"/>
              </w:rPr>
              <w:t>2</w:t>
            </w:r>
          </w:p>
        </w:tc>
        <w:tc>
          <w:tcPr>
            <w:tcW w:w="248" w:type="dxa"/>
          </w:tcPr>
          <w:p w:rsidR="00607861" w:rsidRPr="001972A7" w:rsidRDefault="00607861" w:rsidP="00607861">
            <w:pPr>
              <w:jc w:val="center"/>
              <w:rPr>
                <w:rFonts w:ascii="Times New Roman" w:hAnsi="Times New Roman" w:cs="Times New Roman"/>
              </w:rPr>
            </w:pPr>
          </w:p>
        </w:tc>
        <w:tc>
          <w:tcPr>
            <w:tcW w:w="1440" w:type="dxa"/>
          </w:tcPr>
          <w:p w:rsidR="00607861" w:rsidRPr="001972A7" w:rsidRDefault="00607861">
            <w:pPr>
              <w:jc w:val="center"/>
              <w:rPr>
                <w:rFonts w:ascii="Times New Roman" w:hAnsi="Times New Roman" w:cs="Times New Roman"/>
              </w:rPr>
            </w:pPr>
            <w:r>
              <w:rPr>
                <w:rFonts w:ascii="Times New Roman" w:hAnsi="Times New Roman" w:cs="Times New Roman"/>
              </w:rPr>
              <w:t>4.</w:t>
            </w:r>
            <w:r w:rsidR="00481964">
              <w:rPr>
                <w:rFonts w:ascii="Times New Roman" w:hAnsi="Times New Roman" w:cs="Times New Roman"/>
              </w:rPr>
              <w:t>4</w:t>
            </w:r>
            <w:r>
              <w:rPr>
                <w:rFonts w:ascii="Times New Roman" w:hAnsi="Times New Roman" w:cs="Times New Roman"/>
              </w:rPr>
              <w:t xml:space="preserve"> x 10</w:t>
            </w:r>
            <w:r w:rsidRPr="00541709">
              <w:rPr>
                <w:rFonts w:ascii="Times New Roman" w:hAnsi="Times New Roman" w:cs="Times New Roman"/>
                <w:vertAlign w:val="superscript"/>
              </w:rPr>
              <w:t>6</w:t>
            </w:r>
          </w:p>
        </w:tc>
        <w:tc>
          <w:tcPr>
            <w:tcW w:w="1549" w:type="dxa"/>
          </w:tcPr>
          <w:p w:rsidR="00607861" w:rsidRPr="001972A7" w:rsidRDefault="00607861">
            <w:pPr>
              <w:jc w:val="center"/>
              <w:rPr>
                <w:rFonts w:ascii="Times New Roman" w:hAnsi="Times New Roman" w:cs="Times New Roman"/>
                <w:vertAlign w:val="superscript"/>
              </w:rPr>
            </w:pPr>
            <w:r>
              <w:rPr>
                <w:rFonts w:ascii="Times New Roman" w:hAnsi="Times New Roman" w:cs="Times New Roman"/>
              </w:rPr>
              <w:t>1.</w:t>
            </w:r>
            <w:r w:rsidR="00481964">
              <w:rPr>
                <w:rFonts w:ascii="Times New Roman" w:hAnsi="Times New Roman" w:cs="Times New Roman"/>
              </w:rPr>
              <w:t>8</w:t>
            </w:r>
            <w:r w:rsidRPr="001972A7">
              <w:rPr>
                <w:rFonts w:ascii="Times New Roman" w:hAnsi="Times New Roman" w:cs="Times New Roman"/>
              </w:rPr>
              <w:t xml:space="preserve"> x 10</w:t>
            </w:r>
            <w:r w:rsidRPr="001972A7">
              <w:rPr>
                <w:rFonts w:ascii="Times New Roman" w:hAnsi="Times New Roman" w:cs="Times New Roman"/>
                <w:vertAlign w:val="superscript"/>
              </w:rPr>
              <w:t>1</w:t>
            </w:r>
            <w:r w:rsidR="00481964">
              <w:rPr>
                <w:rFonts w:ascii="Times New Roman" w:hAnsi="Times New Roman" w:cs="Times New Roman"/>
                <w:vertAlign w:val="superscript"/>
              </w:rPr>
              <w:t>1</w:t>
            </w:r>
          </w:p>
        </w:tc>
        <w:tc>
          <w:tcPr>
            <w:tcW w:w="1976" w:type="dxa"/>
          </w:tcPr>
          <w:p w:rsidR="00607861" w:rsidRPr="001972A7" w:rsidRDefault="00607861">
            <w:pPr>
              <w:jc w:val="center"/>
              <w:rPr>
                <w:rFonts w:ascii="Times New Roman" w:hAnsi="Times New Roman" w:cs="Times New Roman"/>
                <w:vertAlign w:val="superscript"/>
              </w:rPr>
            </w:pPr>
            <w:r>
              <w:rPr>
                <w:rFonts w:ascii="Times New Roman" w:hAnsi="Times New Roman" w:cs="Times New Roman"/>
              </w:rPr>
              <w:t>5.</w:t>
            </w:r>
            <w:r w:rsidR="00481964">
              <w:rPr>
                <w:rFonts w:ascii="Times New Roman" w:hAnsi="Times New Roman" w:cs="Times New Roman"/>
              </w:rPr>
              <w:t>8</w:t>
            </w:r>
            <w:r w:rsidRPr="001972A7">
              <w:rPr>
                <w:rFonts w:ascii="Times New Roman" w:hAnsi="Times New Roman" w:cs="Times New Roman"/>
              </w:rPr>
              <w:t xml:space="preserve"> x 10</w:t>
            </w:r>
            <w:r w:rsidRPr="001972A7">
              <w:rPr>
                <w:rFonts w:ascii="Times New Roman" w:hAnsi="Times New Roman" w:cs="Times New Roman"/>
                <w:vertAlign w:val="superscript"/>
              </w:rPr>
              <w:t>1</w:t>
            </w:r>
            <w:r w:rsidR="00481964">
              <w:rPr>
                <w:rFonts w:ascii="Times New Roman" w:hAnsi="Times New Roman" w:cs="Times New Roman"/>
                <w:vertAlign w:val="superscript"/>
              </w:rPr>
              <w:t>1</w:t>
            </w:r>
          </w:p>
        </w:tc>
      </w:tr>
      <w:tr w:rsidR="00607861" w:rsidRPr="001972A7" w:rsidTr="00541709">
        <w:tc>
          <w:tcPr>
            <w:tcW w:w="1461" w:type="dxa"/>
          </w:tcPr>
          <w:p w:rsidR="00607861" w:rsidRPr="001972A7" w:rsidRDefault="00607861">
            <w:pPr>
              <w:jc w:val="center"/>
              <w:rPr>
                <w:rFonts w:ascii="Times New Roman" w:hAnsi="Times New Roman" w:cs="Times New Roman"/>
              </w:rPr>
            </w:pPr>
            <w:r>
              <w:rPr>
                <w:rFonts w:ascii="Times New Roman" w:hAnsi="Times New Roman" w:cs="Times New Roman"/>
              </w:rPr>
              <w:t>2.8 x 10</w:t>
            </w:r>
            <w:r w:rsidRPr="00541709">
              <w:rPr>
                <w:rFonts w:ascii="Times New Roman" w:hAnsi="Times New Roman" w:cs="Times New Roman"/>
                <w:vertAlign w:val="superscript"/>
              </w:rPr>
              <w:t>6</w:t>
            </w:r>
          </w:p>
        </w:tc>
        <w:tc>
          <w:tcPr>
            <w:tcW w:w="1445" w:type="dxa"/>
          </w:tcPr>
          <w:p w:rsidR="00607861" w:rsidRPr="001972A7" w:rsidRDefault="00607861">
            <w:pPr>
              <w:jc w:val="center"/>
              <w:rPr>
                <w:rFonts w:ascii="Times New Roman" w:hAnsi="Times New Roman" w:cs="Times New Roman"/>
                <w:vertAlign w:val="superscript"/>
              </w:rPr>
            </w:pPr>
            <w:r w:rsidRPr="001972A7">
              <w:rPr>
                <w:rFonts w:ascii="Times New Roman" w:hAnsi="Times New Roman" w:cs="Times New Roman"/>
              </w:rPr>
              <w:t>1.</w:t>
            </w:r>
            <w:r w:rsidR="008E30BC">
              <w:rPr>
                <w:rFonts w:ascii="Times New Roman" w:hAnsi="Times New Roman" w:cs="Times New Roman"/>
              </w:rPr>
              <w:t>9</w:t>
            </w:r>
            <w:r w:rsidRPr="001972A7">
              <w:rPr>
                <w:rFonts w:ascii="Times New Roman" w:hAnsi="Times New Roman" w:cs="Times New Roman"/>
              </w:rPr>
              <w:t xml:space="preserve"> x 10</w:t>
            </w:r>
            <w:r w:rsidRPr="001972A7">
              <w:rPr>
                <w:rFonts w:ascii="Times New Roman" w:hAnsi="Times New Roman" w:cs="Times New Roman"/>
                <w:vertAlign w:val="superscript"/>
              </w:rPr>
              <w:t>1</w:t>
            </w:r>
            <w:r w:rsidR="008E30BC">
              <w:rPr>
                <w:rFonts w:ascii="Times New Roman" w:hAnsi="Times New Roman" w:cs="Times New Roman"/>
                <w:vertAlign w:val="superscript"/>
              </w:rPr>
              <w:t>1</w:t>
            </w:r>
          </w:p>
        </w:tc>
        <w:tc>
          <w:tcPr>
            <w:tcW w:w="1976" w:type="dxa"/>
          </w:tcPr>
          <w:p w:rsidR="00607861" w:rsidRPr="001972A7" w:rsidRDefault="008E30BC">
            <w:pPr>
              <w:jc w:val="center"/>
              <w:rPr>
                <w:rFonts w:ascii="Times New Roman" w:hAnsi="Times New Roman" w:cs="Times New Roman"/>
                <w:vertAlign w:val="superscript"/>
              </w:rPr>
            </w:pPr>
            <w:r>
              <w:rPr>
                <w:rFonts w:ascii="Times New Roman" w:hAnsi="Times New Roman" w:cs="Times New Roman"/>
              </w:rPr>
              <w:t>6.3</w:t>
            </w:r>
            <w:r w:rsidR="00607861" w:rsidRPr="001972A7">
              <w:rPr>
                <w:rFonts w:ascii="Times New Roman" w:hAnsi="Times New Roman" w:cs="Times New Roman"/>
              </w:rPr>
              <w:t xml:space="preserve"> x 10</w:t>
            </w:r>
            <w:r w:rsidR="00607861" w:rsidRPr="001972A7">
              <w:rPr>
                <w:rFonts w:ascii="Times New Roman" w:hAnsi="Times New Roman" w:cs="Times New Roman"/>
                <w:vertAlign w:val="superscript"/>
              </w:rPr>
              <w:t>1</w:t>
            </w:r>
            <w:r>
              <w:rPr>
                <w:rFonts w:ascii="Times New Roman" w:hAnsi="Times New Roman" w:cs="Times New Roman"/>
                <w:vertAlign w:val="superscript"/>
              </w:rPr>
              <w:t>1</w:t>
            </w:r>
          </w:p>
        </w:tc>
        <w:tc>
          <w:tcPr>
            <w:tcW w:w="248" w:type="dxa"/>
          </w:tcPr>
          <w:p w:rsidR="00607861" w:rsidRPr="001972A7" w:rsidRDefault="00607861" w:rsidP="00607861">
            <w:pPr>
              <w:jc w:val="center"/>
              <w:rPr>
                <w:rFonts w:ascii="Times New Roman" w:hAnsi="Times New Roman" w:cs="Times New Roman"/>
              </w:rPr>
            </w:pPr>
          </w:p>
        </w:tc>
        <w:tc>
          <w:tcPr>
            <w:tcW w:w="1440" w:type="dxa"/>
          </w:tcPr>
          <w:p w:rsidR="00607861" w:rsidRPr="001972A7" w:rsidRDefault="00607861">
            <w:pPr>
              <w:jc w:val="center"/>
              <w:rPr>
                <w:rFonts w:ascii="Times New Roman" w:hAnsi="Times New Roman" w:cs="Times New Roman"/>
              </w:rPr>
            </w:pPr>
            <w:r>
              <w:rPr>
                <w:rFonts w:ascii="Times New Roman" w:hAnsi="Times New Roman" w:cs="Times New Roman"/>
              </w:rPr>
              <w:t>1.7 x 10</w:t>
            </w:r>
            <w:r w:rsidRPr="00541709">
              <w:rPr>
                <w:rFonts w:ascii="Times New Roman" w:hAnsi="Times New Roman" w:cs="Times New Roman"/>
                <w:vertAlign w:val="superscript"/>
              </w:rPr>
              <w:t>7</w:t>
            </w:r>
          </w:p>
        </w:tc>
        <w:tc>
          <w:tcPr>
            <w:tcW w:w="1549" w:type="dxa"/>
          </w:tcPr>
          <w:p w:rsidR="00607861" w:rsidRPr="001972A7" w:rsidRDefault="00607861">
            <w:pPr>
              <w:jc w:val="center"/>
              <w:rPr>
                <w:rFonts w:ascii="Times New Roman" w:hAnsi="Times New Roman" w:cs="Times New Roman"/>
                <w:vertAlign w:val="superscript"/>
              </w:rPr>
            </w:pPr>
            <w:r>
              <w:rPr>
                <w:rFonts w:ascii="Times New Roman" w:hAnsi="Times New Roman" w:cs="Times New Roman"/>
              </w:rPr>
              <w:t>2.</w:t>
            </w:r>
            <w:r w:rsidR="00481964">
              <w:rPr>
                <w:rFonts w:ascii="Times New Roman" w:hAnsi="Times New Roman" w:cs="Times New Roman"/>
              </w:rPr>
              <w:t>1</w:t>
            </w:r>
            <w:r w:rsidRPr="001972A7">
              <w:rPr>
                <w:rFonts w:ascii="Times New Roman" w:hAnsi="Times New Roman" w:cs="Times New Roman"/>
              </w:rPr>
              <w:t xml:space="preserve"> x 10</w:t>
            </w:r>
            <w:r w:rsidRPr="001972A7">
              <w:rPr>
                <w:rFonts w:ascii="Times New Roman" w:hAnsi="Times New Roman" w:cs="Times New Roman"/>
                <w:vertAlign w:val="superscript"/>
              </w:rPr>
              <w:t>1</w:t>
            </w:r>
            <w:r w:rsidR="00481964">
              <w:rPr>
                <w:rFonts w:ascii="Times New Roman" w:hAnsi="Times New Roman" w:cs="Times New Roman"/>
                <w:vertAlign w:val="superscript"/>
              </w:rPr>
              <w:t>1</w:t>
            </w:r>
          </w:p>
        </w:tc>
        <w:tc>
          <w:tcPr>
            <w:tcW w:w="1976" w:type="dxa"/>
          </w:tcPr>
          <w:p w:rsidR="00607861" w:rsidRPr="001972A7" w:rsidRDefault="00607861">
            <w:pPr>
              <w:jc w:val="center"/>
              <w:rPr>
                <w:rFonts w:ascii="Times New Roman" w:hAnsi="Times New Roman" w:cs="Times New Roman"/>
                <w:vertAlign w:val="superscript"/>
              </w:rPr>
            </w:pPr>
            <w:r>
              <w:rPr>
                <w:rFonts w:ascii="Times New Roman" w:hAnsi="Times New Roman" w:cs="Times New Roman"/>
              </w:rPr>
              <w:t>6.</w:t>
            </w:r>
            <w:r w:rsidR="00481964">
              <w:rPr>
                <w:rFonts w:ascii="Times New Roman" w:hAnsi="Times New Roman" w:cs="Times New Roman"/>
              </w:rPr>
              <w:t>8</w:t>
            </w:r>
            <w:r w:rsidRPr="001972A7">
              <w:rPr>
                <w:rFonts w:ascii="Times New Roman" w:hAnsi="Times New Roman" w:cs="Times New Roman"/>
              </w:rPr>
              <w:t xml:space="preserve"> x 10</w:t>
            </w:r>
            <w:r w:rsidRPr="001972A7">
              <w:rPr>
                <w:rFonts w:ascii="Times New Roman" w:hAnsi="Times New Roman" w:cs="Times New Roman"/>
                <w:vertAlign w:val="superscript"/>
              </w:rPr>
              <w:t>1</w:t>
            </w:r>
            <w:r w:rsidR="00481964">
              <w:rPr>
                <w:rFonts w:ascii="Times New Roman" w:hAnsi="Times New Roman" w:cs="Times New Roman"/>
                <w:vertAlign w:val="superscript"/>
              </w:rPr>
              <w:t>1</w:t>
            </w:r>
          </w:p>
        </w:tc>
      </w:tr>
      <w:tr w:rsidR="000D3B31" w:rsidRPr="001972A7" w:rsidTr="00541709">
        <w:tc>
          <w:tcPr>
            <w:tcW w:w="1461" w:type="dxa"/>
            <w:tcBorders>
              <w:bottom w:val="single" w:sz="4" w:space="0" w:color="auto"/>
            </w:tcBorders>
          </w:tcPr>
          <w:p w:rsidR="000D3B31" w:rsidRPr="001972A7" w:rsidRDefault="008E30BC" w:rsidP="000D3B31">
            <w:pPr>
              <w:jc w:val="center"/>
              <w:rPr>
                <w:rFonts w:ascii="Times New Roman" w:hAnsi="Times New Roman" w:cs="Times New Roman"/>
              </w:rPr>
            </w:pPr>
            <w:r>
              <w:rPr>
                <w:rFonts w:ascii="Times New Roman" w:hAnsi="Times New Roman" w:cs="Times New Roman"/>
              </w:rPr>
              <w:t>3.3</w:t>
            </w:r>
            <w:r w:rsidR="000D3B31">
              <w:rPr>
                <w:rFonts w:ascii="Times New Roman" w:hAnsi="Times New Roman" w:cs="Times New Roman"/>
              </w:rPr>
              <w:t xml:space="preserve"> x 10</w:t>
            </w:r>
            <w:r w:rsidR="000D3B31" w:rsidRPr="00541709">
              <w:rPr>
                <w:rFonts w:ascii="Times New Roman" w:hAnsi="Times New Roman" w:cs="Times New Roman"/>
                <w:vertAlign w:val="superscript"/>
              </w:rPr>
              <w:t>7</w:t>
            </w:r>
          </w:p>
        </w:tc>
        <w:tc>
          <w:tcPr>
            <w:tcW w:w="1445" w:type="dxa"/>
            <w:tcBorders>
              <w:bottom w:val="single" w:sz="4" w:space="0" w:color="auto"/>
            </w:tcBorders>
          </w:tcPr>
          <w:p w:rsidR="000D3B31" w:rsidRPr="001972A7" w:rsidRDefault="008E30BC">
            <w:pPr>
              <w:jc w:val="center"/>
              <w:rPr>
                <w:rFonts w:ascii="Times New Roman" w:hAnsi="Times New Roman" w:cs="Times New Roman"/>
                <w:vertAlign w:val="superscript"/>
              </w:rPr>
            </w:pPr>
            <w:r>
              <w:rPr>
                <w:rFonts w:ascii="Times New Roman" w:hAnsi="Times New Roman" w:cs="Times New Roman"/>
              </w:rPr>
              <w:t>4.3</w:t>
            </w:r>
            <w:r w:rsidR="000D3B31" w:rsidRPr="001972A7">
              <w:rPr>
                <w:rFonts w:ascii="Times New Roman" w:hAnsi="Times New Roman" w:cs="Times New Roman"/>
              </w:rPr>
              <w:t xml:space="preserve"> x 10</w:t>
            </w:r>
            <w:r w:rsidR="000D3B31" w:rsidRPr="001972A7">
              <w:rPr>
                <w:rFonts w:ascii="Times New Roman" w:hAnsi="Times New Roman" w:cs="Times New Roman"/>
                <w:vertAlign w:val="superscript"/>
              </w:rPr>
              <w:t>1</w:t>
            </w:r>
            <w:r>
              <w:rPr>
                <w:rFonts w:ascii="Times New Roman" w:hAnsi="Times New Roman" w:cs="Times New Roman"/>
                <w:vertAlign w:val="superscript"/>
              </w:rPr>
              <w:t>1</w:t>
            </w:r>
          </w:p>
        </w:tc>
        <w:tc>
          <w:tcPr>
            <w:tcW w:w="1976" w:type="dxa"/>
            <w:tcBorders>
              <w:bottom w:val="single" w:sz="4" w:space="0" w:color="auto"/>
            </w:tcBorders>
          </w:tcPr>
          <w:p w:rsidR="000D3B31" w:rsidRPr="001972A7" w:rsidRDefault="008E30BC">
            <w:pPr>
              <w:jc w:val="center"/>
              <w:rPr>
                <w:rFonts w:ascii="Times New Roman" w:hAnsi="Times New Roman" w:cs="Times New Roman"/>
                <w:vertAlign w:val="superscript"/>
              </w:rPr>
            </w:pPr>
            <w:r>
              <w:rPr>
                <w:rFonts w:ascii="Times New Roman" w:hAnsi="Times New Roman" w:cs="Times New Roman"/>
              </w:rPr>
              <w:t>1.4</w:t>
            </w:r>
            <w:r w:rsidR="000D3B31" w:rsidRPr="001972A7">
              <w:rPr>
                <w:rFonts w:ascii="Times New Roman" w:hAnsi="Times New Roman" w:cs="Times New Roman"/>
              </w:rPr>
              <w:t xml:space="preserve"> x 10</w:t>
            </w:r>
            <w:r w:rsidR="000D3B31" w:rsidRPr="001972A7">
              <w:rPr>
                <w:rFonts w:ascii="Times New Roman" w:hAnsi="Times New Roman" w:cs="Times New Roman"/>
                <w:vertAlign w:val="superscript"/>
              </w:rPr>
              <w:t>1</w:t>
            </w:r>
            <w:r>
              <w:rPr>
                <w:rFonts w:ascii="Times New Roman" w:hAnsi="Times New Roman" w:cs="Times New Roman"/>
                <w:vertAlign w:val="superscript"/>
              </w:rPr>
              <w:t>2</w:t>
            </w:r>
          </w:p>
        </w:tc>
        <w:tc>
          <w:tcPr>
            <w:tcW w:w="248" w:type="dxa"/>
            <w:tcBorders>
              <w:bottom w:val="single" w:sz="4" w:space="0" w:color="auto"/>
            </w:tcBorders>
          </w:tcPr>
          <w:p w:rsidR="000D3B31" w:rsidRPr="001972A7" w:rsidRDefault="000D3B31" w:rsidP="000D3B31">
            <w:pPr>
              <w:jc w:val="center"/>
              <w:rPr>
                <w:rFonts w:ascii="Times New Roman" w:hAnsi="Times New Roman" w:cs="Times New Roman"/>
              </w:rPr>
            </w:pPr>
          </w:p>
        </w:tc>
        <w:tc>
          <w:tcPr>
            <w:tcW w:w="1440" w:type="dxa"/>
            <w:tcBorders>
              <w:bottom w:val="single" w:sz="4" w:space="0" w:color="auto"/>
            </w:tcBorders>
          </w:tcPr>
          <w:p w:rsidR="000D3B31" w:rsidRPr="001972A7" w:rsidRDefault="00D401F5">
            <w:pPr>
              <w:jc w:val="center"/>
              <w:rPr>
                <w:rFonts w:ascii="Times New Roman" w:hAnsi="Times New Roman" w:cs="Times New Roman"/>
              </w:rPr>
            </w:pPr>
            <w:r>
              <w:rPr>
                <w:rFonts w:ascii="Times New Roman" w:hAnsi="Times New Roman" w:cs="Times New Roman"/>
              </w:rPr>
              <w:t>1.1 x 10</w:t>
            </w:r>
            <w:r w:rsidRPr="00541709">
              <w:rPr>
                <w:rFonts w:ascii="Times New Roman" w:hAnsi="Times New Roman" w:cs="Times New Roman"/>
                <w:vertAlign w:val="superscript"/>
              </w:rPr>
              <w:t>7</w:t>
            </w:r>
          </w:p>
        </w:tc>
        <w:tc>
          <w:tcPr>
            <w:tcW w:w="1549" w:type="dxa"/>
            <w:tcBorders>
              <w:bottom w:val="single" w:sz="4" w:space="0" w:color="auto"/>
            </w:tcBorders>
          </w:tcPr>
          <w:p w:rsidR="000D3B31" w:rsidRPr="001972A7" w:rsidRDefault="00481964">
            <w:pPr>
              <w:jc w:val="center"/>
              <w:rPr>
                <w:rFonts w:ascii="Times New Roman" w:hAnsi="Times New Roman" w:cs="Times New Roman"/>
                <w:vertAlign w:val="superscript"/>
              </w:rPr>
            </w:pPr>
            <w:r>
              <w:rPr>
                <w:rFonts w:ascii="Times New Roman" w:hAnsi="Times New Roman" w:cs="Times New Roman"/>
              </w:rPr>
              <w:t>9.4</w:t>
            </w:r>
            <w:r w:rsidR="000D3B31" w:rsidRPr="001972A7">
              <w:rPr>
                <w:rFonts w:ascii="Times New Roman" w:hAnsi="Times New Roman" w:cs="Times New Roman"/>
              </w:rPr>
              <w:t xml:space="preserve"> x 10</w:t>
            </w:r>
            <w:r w:rsidR="000D3B31" w:rsidRPr="001972A7">
              <w:rPr>
                <w:rFonts w:ascii="Times New Roman" w:hAnsi="Times New Roman" w:cs="Times New Roman"/>
                <w:vertAlign w:val="superscript"/>
              </w:rPr>
              <w:t>1</w:t>
            </w:r>
            <w:r>
              <w:rPr>
                <w:rFonts w:ascii="Times New Roman" w:hAnsi="Times New Roman" w:cs="Times New Roman"/>
                <w:vertAlign w:val="superscript"/>
              </w:rPr>
              <w:t>1</w:t>
            </w:r>
          </w:p>
        </w:tc>
        <w:tc>
          <w:tcPr>
            <w:tcW w:w="1976" w:type="dxa"/>
            <w:tcBorders>
              <w:bottom w:val="single" w:sz="4" w:space="0" w:color="auto"/>
            </w:tcBorders>
          </w:tcPr>
          <w:p w:rsidR="000D3B31" w:rsidRPr="001972A7" w:rsidRDefault="00481964">
            <w:pPr>
              <w:jc w:val="center"/>
              <w:rPr>
                <w:rFonts w:ascii="Times New Roman" w:hAnsi="Times New Roman" w:cs="Times New Roman"/>
                <w:vertAlign w:val="superscript"/>
              </w:rPr>
            </w:pPr>
            <w:r>
              <w:rPr>
                <w:rFonts w:ascii="Times New Roman" w:hAnsi="Times New Roman" w:cs="Times New Roman"/>
              </w:rPr>
              <w:t>3.1</w:t>
            </w:r>
            <w:r w:rsidR="000D3B31" w:rsidRPr="001972A7">
              <w:rPr>
                <w:rFonts w:ascii="Times New Roman" w:hAnsi="Times New Roman" w:cs="Times New Roman"/>
              </w:rPr>
              <w:t xml:space="preserve"> x 10</w:t>
            </w:r>
            <w:r w:rsidR="000D3B31" w:rsidRPr="001972A7">
              <w:rPr>
                <w:rFonts w:ascii="Times New Roman" w:hAnsi="Times New Roman" w:cs="Times New Roman"/>
                <w:vertAlign w:val="superscript"/>
              </w:rPr>
              <w:t>1</w:t>
            </w:r>
            <w:r>
              <w:rPr>
                <w:rFonts w:ascii="Times New Roman" w:hAnsi="Times New Roman" w:cs="Times New Roman"/>
                <w:vertAlign w:val="superscript"/>
              </w:rPr>
              <w:t>2</w:t>
            </w:r>
          </w:p>
        </w:tc>
      </w:tr>
    </w:tbl>
    <w:p w:rsidR="00011B79" w:rsidRPr="001972A7" w:rsidRDefault="00011B79" w:rsidP="00011B79">
      <w:pPr>
        <w:rPr>
          <w:rFonts w:ascii="Times New Roman" w:hAnsi="Times New Roman" w:cs="Times New Roman"/>
          <w:b/>
        </w:rPr>
      </w:pPr>
      <w:r w:rsidRPr="001972A7">
        <w:rPr>
          <w:rFonts w:ascii="Times New Roman" w:hAnsi="Times New Roman" w:cs="Times New Roman"/>
          <w:b/>
        </w:rPr>
        <w:br w:type="page"/>
      </w:r>
    </w:p>
    <w:p w:rsidR="00FE66B8" w:rsidRPr="001972A7" w:rsidRDefault="00011B79" w:rsidP="00FE66B8">
      <w:pPr>
        <w:rPr>
          <w:rFonts w:ascii="Times New Roman" w:hAnsi="Times New Roman" w:cs="Times New Roman"/>
        </w:rPr>
      </w:pPr>
      <w:r w:rsidRPr="001972A7">
        <w:rPr>
          <w:rFonts w:ascii="Times New Roman" w:hAnsi="Times New Roman" w:cs="Times New Roman"/>
          <w:b/>
        </w:rPr>
        <w:t xml:space="preserve">Table </w:t>
      </w:r>
      <w:r w:rsidR="00505E8D" w:rsidRPr="001972A7">
        <w:rPr>
          <w:rFonts w:ascii="Times New Roman" w:hAnsi="Times New Roman" w:cs="Times New Roman"/>
          <w:b/>
        </w:rPr>
        <w:t>S</w:t>
      </w:r>
      <w:r w:rsidR="00C73BD6">
        <w:rPr>
          <w:rFonts w:ascii="Times New Roman" w:hAnsi="Times New Roman" w:cs="Times New Roman"/>
          <w:b/>
        </w:rPr>
        <w:t>9</w:t>
      </w:r>
      <w:r w:rsidRPr="001972A7">
        <w:rPr>
          <w:rFonts w:ascii="Times New Roman" w:hAnsi="Times New Roman" w:cs="Times New Roman"/>
        </w:rPr>
        <w:t xml:space="preserve">. </w:t>
      </w:r>
      <w:r w:rsidR="00505E8D">
        <w:rPr>
          <w:rFonts w:ascii="Times New Roman" w:hAnsi="Times New Roman" w:cs="Times New Roman"/>
        </w:rPr>
        <w:t>Peak number concentrations, e</w:t>
      </w:r>
      <w:r w:rsidR="00505E8D" w:rsidRPr="001972A7">
        <w:rPr>
          <w:rFonts w:ascii="Times New Roman" w:hAnsi="Times New Roman" w:cs="Times New Roman"/>
        </w:rPr>
        <w:t>mission rates</w:t>
      </w:r>
      <w:r w:rsidR="00505E8D">
        <w:rPr>
          <w:rFonts w:ascii="Times New Roman" w:hAnsi="Times New Roman" w:cs="Times New Roman"/>
        </w:rPr>
        <w:t>,</w:t>
      </w:r>
      <w:r w:rsidR="00505E8D" w:rsidRPr="001972A7">
        <w:rPr>
          <w:rFonts w:ascii="Times New Roman" w:hAnsi="Times New Roman" w:cs="Times New Roman"/>
        </w:rPr>
        <w:t xml:space="preserve"> and </w:t>
      </w:r>
      <w:r w:rsidR="00505E8D">
        <w:rPr>
          <w:rFonts w:ascii="Times New Roman" w:hAnsi="Times New Roman" w:cs="Times New Roman"/>
        </w:rPr>
        <w:t xml:space="preserve">emission </w:t>
      </w:r>
      <w:r w:rsidR="00505E8D" w:rsidRPr="001972A7">
        <w:rPr>
          <w:rFonts w:ascii="Times New Roman" w:hAnsi="Times New Roman" w:cs="Times New Roman"/>
        </w:rPr>
        <w:t xml:space="preserve">yields for </w:t>
      </w:r>
      <w:r w:rsidR="00505E8D">
        <w:rPr>
          <w:rFonts w:ascii="Times New Roman" w:hAnsi="Times New Roman" w:cs="Times New Roman"/>
        </w:rPr>
        <w:t xml:space="preserve">acrylonitrile butadiene styrene </w:t>
      </w:r>
      <w:r w:rsidR="00481964">
        <w:rPr>
          <w:rFonts w:ascii="Times New Roman" w:hAnsi="Times New Roman" w:cs="Times New Roman"/>
        </w:rPr>
        <w:t xml:space="preserve">(ABS) </w:t>
      </w:r>
      <w:r w:rsidR="00505E8D" w:rsidRPr="001972A7">
        <w:rPr>
          <w:rFonts w:ascii="Times New Roman" w:hAnsi="Times New Roman" w:cs="Times New Roman"/>
        </w:rPr>
        <w:t xml:space="preserve">polymer filaments with and without carbon nanotube additives </w:t>
      </w:r>
      <w:r w:rsidRPr="001972A7">
        <w:rPr>
          <w:rFonts w:ascii="Times New Roman" w:hAnsi="Times New Roman" w:cs="Times New Roman"/>
        </w:rPr>
        <w:t>(APS</w:t>
      </w:r>
      <w:r w:rsidR="00505E8D">
        <w:rPr>
          <w:rFonts w:ascii="Times New Roman" w:hAnsi="Times New Roman" w:cs="Times New Roman"/>
        </w:rPr>
        <w:t xml:space="preserve"> data</w:t>
      </w:r>
      <w:r w:rsidRPr="001972A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1"/>
        <w:gridCol w:w="1419"/>
        <w:gridCol w:w="1890"/>
        <w:gridCol w:w="270"/>
        <w:gridCol w:w="1461"/>
        <w:gridCol w:w="1419"/>
        <w:gridCol w:w="2070"/>
      </w:tblGrid>
      <w:tr w:rsidR="00AD2934" w:rsidRPr="001972A7" w:rsidTr="00C73BD6">
        <w:tc>
          <w:tcPr>
            <w:tcW w:w="4770" w:type="dxa"/>
            <w:gridSpan w:val="3"/>
            <w:tcBorders>
              <w:top w:val="single" w:sz="4" w:space="0" w:color="auto"/>
              <w:bottom w:val="single" w:sz="4" w:space="0" w:color="auto"/>
            </w:tcBorders>
          </w:tcPr>
          <w:p w:rsidR="00AD2934" w:rsidRPr="001972A7" w:rsidRDefault="00AD2934" w:rsidP="00C73BD6">
            <w:pPr>
              <w:jc w:val="center"/>
              <w:rPr>
                <w:rFonts w:ascii="Times New Roman" w:hAnsi="Times New Roman" w:cs="Times New Roman"/>
              </w:rPr>
            </w:pPr>
            <w:r w:rsidRPr="001972A7">
              <w:rPr>
                <w:rFonts w:ascii="Times New Roman" w:hAnsi="Times New Roman" w:cs="Times New Roman"/>
              </w:rPr>
              <w:t>ABS</w:t>
            </w:r>
            <w:r w:rsidRPr="001972A7">
              <w:rPr>
                <w:rFonts w:ascii="Times New Roman" w:hAnsi="Times New Roman" w:cs="Times New Roman"/>
                <w:vertAlign w:val="subscript"/>
              </w:rPr>
              <w:t>CNT</w:t>
            </w:r>
          </w:p>
        </w:tc>
        <w:tc>
          <w:tcPr>
            <w:tcW w:w="270" w:type="dxa"/>
            <w:tcBorders>
              <w:top w:val="single" w:sz="4" w:space="0" w:color="auto"/>
            </w:tcBorders>
          </w:tcPr>
          <w:p w:rsidR="00AD2934" w:rsidRPr="001972A7" w:rsidRDefault="00AD2934" w:rsidP="00C73BD6">
            <w:pPr>
              <w:jc w:val="center"/>
              <w:rPr>
                <w:rFonts w:ascii="Times New Roman" w:hAnsi="Times New Roman" w:cs="Times New Roman"/>
              </w:rPr>
            </w:pPr>
          </w:p>
        </w:tc>
        <w:tc>
          <w:tcPr>
            <w:tcW w:w="4950" w:type="dxa"/>
            <w:gridSpan w:val="3"/>
            <w:tcBorders>
              <w:top w:val="single" w:sz="4" w:space="0" w:color="auto"/>
              <w:bottom w:val="single" w:sz="4" w:space="0" w:color="auto"/>
            </w:tcBorders>
          </w:tcPr>
          <w:p w:rsidR="00AD2934" w:rsidRPr="001972A7" w:rsidRDefault="00AD2934" w:rsidP="00C73BD6">
            <w:pPr>
              <w:jc w:val="center"/>
              <w:rPr>
                <w:rFonts w:ascii="Times New Roman" w:hAnsi="Times New Roman" w:cs="Times New Roman"/>
              </w:rPr>
            </w:pPr>
            <w:r w:rsidRPr="001972A7">
              <w:rPr>
                <w:rFonts w:ascii="Times New Roman" w:hAnsi="Times New Roman" w:cs="Times New Roman"/>
              </w:rPr>
              <w:t>ABS</w:t>
            </w:r>
          </w:p>
        </w:tc>
      </w:tr>
      <w:tr w:rsidR="00AD2934" w:rsidRPr="001972A7" w:rsidTr="00C73BD6">
        <w:tc>
          <w:tcPr>
            <w:tcW w:w="1461" w:type="dxa"/>
            <w:tcBorders>
              <w:top w:val="single" w:sz="4" w:space="0" w:color="auto"/>
              <w:bottom w:val="single" w:sz="4" w:space="0" w:color="auto"/>
            </w:tcBorders>
          </w:tcPr>
          <w:p w:rsidR="00AD2934" w:rsidRPr="001972A7" w:rsidRDefault="00AD2934" w:rsidP="00C73BD6">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419" w:type="dxa"/>
            <w:tcBorders>
              <w:top w:val="single" w:sz="4" w:space="0" w:color="auto"/>
              <w:bottom w:val="single" w:sz="4" w:space="0" w:color="auto"/>
            </w:tcBorders>
          </w:tcPr>
          <w:p w:rsidR="00AD2934" w:rsidRPr="001972A7" w:rsidRDefault="00AD2934" w:rsidP="00C73BD6">
            <w:pPr>
              <w:jc w:val="center"/>
              <w:rPr>
                <w:rFonts w:ascii="Times New Roman" w:hAnsi="Times New Roman" w:cs="Times New Roman"/>
              </w:rPr>
            </w:pPr>
            <w:r w:rsidRPr="001972A7">
              <w:rPr>
                <w:rFonts w:ascii="Times New Roman" w:hAnsi="Times New Roman" w:cs="Times New Roman"/>
              </w:rPr>
              <w:t>Rate (#/min)</w:t>
            </w:r>
            <w:r>
              <w:rPr>
                <w:rFonts w:ascii="Times New Roman" w:hAnsi="Times New Roman" w:cs="Times New Roman"/>
              </w:rPr>
              <w:t xml:space="preserve"> </w:t>
            </w:r>
          </w:p>
        </w:tc>
        <w:tc>
          <w:tcPr>
            <w:tcW w:w="1890" w:type="dxa"/>
            <w:tcBorders>
              <w:top w:val="single" w:sz="4" w:space="0" w:color="auto"/>
              <w:bottom w:val="single" w:sz="4" w:space="0" w:color="auto"/>
            </w:tcBorders>
          </w:tcPr>
          <w:p w:rsidR="00AD2934" w:rsidRPr="001972A7" w:rsidRDefault="00AD2934" w:rsidP="00C73BD6">
            <w:pPr>
              <w:jc w:val="center"/>
              <w:rPr>
                <w:rFonts w:ascii="Times New Roman" w:hAnsi="Times New Roman" w:cs="Times New Roman"/>
              </w:rPr>
            </w:pPr>
            <w:r w:rsidRPr="001972A7">
              <w:rPr>
                <w:rFonts w:ascii="Times New Roman" w:hAnsi="Times New Roman" w:cs="Times New Roman"/>
              </w:rPr>
              <w:t>Yield (#/g printed)</w:t>
            </w:r>
            <w:r>
              <w:rPr>
                <w:rFonts w:ascii="Times New Roman" w:hAnsi="Times New Roman" w:cs="Times New Roman"/>
              </w:rPr>
              <w:t xml:space="preserve"> </w:t>
            </w:r>
          </w:p>
        </w:tc>
        <w:tc>
          <w:tcPr>
            <w:tcW w:w="270" w:type="dxa"/>
            <w:tcBorders>
              <w:bottom w:val="single" w:sz="4" w:space="0" w:color="auto"/>
            </w:tcBorders>
          </w:tcPr>
          <w:p w:rsidR="00AD2934" w:rsidRPr="001972A7" w:rsidRDefault="00AD2934" w:rsidP="00C73BD6">
            <w:pPr>
              <w:jc w:val="center"/>
              <w:rPr>
                <w:rFonts w:ascii="Times New Roman" w:hAnsi="Times New Roman" w:cs="Times New Roman"/>
              </w:rPr>
            </w:pPr>
          </w:p>
        </w:tc>
        <w:tc>
          <w:tcPr>
            <w:tcW w:w="1461" w:type="dxa"/>
            <w:tcBorders>
              <w:top w:val="single" w:sz="4" w:space="0" w:color="auto"/>
              <w:bottom w:val="single" w:sz="4" w:space="0" w:color="auto"/>
            </w:tcBorders>
          </w:tcPr>
          <w:p w:rsidR="00AD2934" w:rsidRPr="001972A7" w:rsidRDefault="00AD2934" w:rsidP="00C73BD6">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419" w:type="dxa"/>
            <w:tcBorders>
              <w:top w:val="single" w:sz="4" w:space="0" w:color="auto"/>
              <w:bottom w:val="single" w:sz="4" w:space="0" w:color="auto"/>
            </w:tcBorders>
          </w:tcPr>
          <w:p w:rsidR="00AD2934" w:rsidRPr="001972A7" w:rsidRDefault="00AD2934" w:rsidP="00C73BD6">
            <w:pPr>
              <w:jc w:val="center"/>
              <w:rPr>
                <w:rFonts w:ascii="Times New Roman" w:hAnsi="Times New Roman" w:cs="Times New Roman"/>
              </w:rPr>
            </w:pPr>
            <w:r w:rsidRPr="001972A7">
              <w:rPr>
                <w:rFonts w:ascii="Times New Roman" w:hAnsi="Times New Roman" w:cs="Times New Roman"/>
              </w:rPr>
              <w:t>Rate (#/min)</w:t>
            </w:r>
            <w:r>
              <w:rPr>
                <w:rFonts w:ascii="Times New Roman" w:hAnsi="Times New Roman" w:cs="Times New Roman"/>
              </w:rPr>
              <w:t xml:space="preserve"> </w:t>
            </w:r>
          </w:p>
        </w:tc>
        <w:tc>
          <w:tcPr>
            <w:tcW w:w="2070" w:type="dxa"/>
            <w:tcBorders>
              <w:top w:val="single" w:sz="4" w:space="0" w:color="auto"/>
              <w:bottom w:val="single" w:sz="4" w:space="0" w:color="auto"/>
            </w:tcBorders>
          </w:tcPr>
          <w:p w:rsidR="00AD2934" w:rsidRPr="001972A7" w:rsidRDefault="00AD2934" w:rsidP="00C73BD6">
            <w:pPr>
              <w:jc w:val="center"/>
              <w:rPr>
                <w:rFonts w:ascii="Times New Roman" w:hAnsi="Times New Roman" w:cs="Times New Roman"/>
              </w:rPr>
            </w:pPr>
            <w:r w:rsidRPr="001972A7">
              <w:rPr>
                <w:rFonts w:ascii="Times New Roman" w:hAnsi="Times New Roman" w:cs="Times New Roman"/>
              </w:rPr>
              <w:t>Yield (#/g printed)</w:t>
            </w:r>
            <w:r>
              <w:rPr>
                <w:rFonts w:ascii="Times New Roman" w:hAnsi="Times New Roman" w:cs="Times New Roman"/>
              </w:rPr>
              <w:t xml:space="preserve"> </w:t>
            </w:r>
          </w:p>
        </w:tc>
      </w:tr>
      <w:tr w:rsidR="00AD2934" w:rsidRPr="001972A7" w:rsidTr="00C73BD6">
        <w:tc>
          <w:tcPr>
            <w:tcW w:w="1461" w:type="dxa"/>
            <w:tcBorders>
              <w:top w:val="single" w:sz="4" w:space="0" w:color="auto"/>
            </w:tcBorders>
          </w:tcPr>
          <w:p w:rsidR="00AD2934" w:rsidRPr="001972A7" w:rsidRDefault="00AD2934">
            <w:pPr>
              <w:jc w:val="center"/>
              <w:rPr>
                <w:rFonts w:ascii="Times New Roman" w:hAnsi="Times New Roman" w:cs="Times New Roman"/>
              </w:rPr>
            </w:pPr>
            <w:r>
              <w:rPr>
                <w:rFonts w:ascii="Times New Roman" w:hAnsi="Times New Roman" w:cs="Times New Roman"/>
              </w:rPr>
              <w:t>1.8 x 10</w:t>
            </w:r>
            <w:r w:rsidRPr="008409A7">
              <w:rPr>
                <w:rFonts w:ascii="Times New Roman" w:hAnsi="Times New Roman" w:cs="Times New Roman"/>
                <w:vertAlign w:val="superscript"/>
              </w:rPr>
              <w:t>2</w:t>
            </w:r>
          </w:p>
        </w:tc>
        <w:tc>
          <w:tcPr>
            <w:tcW w:w="1419" w:type="dxa"/>
            <w:tcBorders>
              <w:top w:val="single" w:sz="4" w:space="0" w:color="auto"/>
            </w:tcBorders>
          </w:tcPr>
          <w:p w:rsidR="00AD2934" w:rsidRPr="001972A7" w:rsidRDefault="00AD2934" w:rsidP="00C73BD6">
            <w:pPr>
              <w:jc w:val="center"/>
              <w:rPr>
                <w:rFonts w:ascii="Times New Roman" w:hAnsi="Times New Roman" w:cs="Times New Roman"/>
                <w:vertAlign w:val="superscript"/>
              </w:rPr>
            </w:pPr>
            <w:r>
              <w:rPr>
                <w:rFonts w:ascii="Times New Roman" w:hAnsi="Times New Roman" w:cs="Times New Roman"/>
              </w:rPr>
              <w:t>1.0</w:t>
            </w:r>
            <w:r w:rsidRPr="001972A7">
              <w:rPr>
                <w:rFonts w:ascii="Times New Roman" w:hAnsi="Times New Roman" w:cs="Times New Roman"/>
              </w:rPr>
              <w:t xml:space="preserve"> x 10</w:t>
            </w:r>
            <w:r>
              <w:rPr>
                <w:rFonts w:ascii="Times New Roman" w:hAnsi="Times New Roman" w:cs="Times New Roman"/>
                <w:vertAlign w:val="superscript"/>
              </w:rPr>
              <w:t>7</w:t>
            </w:r>
          </w:p>
        </w:tc>
        <w:tc>
          <w:tcPr>
            <w:tcW w:w="1890" w:type="dxa"/>
            <w:tcBorders>
              <w:top w:val="single" w:sz="4" w:space="0" w:color="auto"/>
            </w:tcBorders>
          </w:tcPr>
          <w:p w:rsidR="00AD2934" w:rsidRPr="001972A7" w:rsidRDefault="00AD2934" w:rsidP="00C73BD6">
            <w:pPr>
              <w:jc w:val="center"/>
              <w:rPr>
                <w:rFonts w:ascii="Times New Roman" w:hAnsi="Times New Roman" w:cs="Times New Roman"/>
                <w:vertAlign w:val="superscript"/>
              </w:rPr>
            </w:pPr>
            <w:r>
              <w:rPr>
                <w:rFonts w:ascii="Times New Roman" w:hAnsi="Times New Roman" w:cs="Times New Roman"/>
              </w:rPr>
              <w:t>4</w:t>
            </w:r>
            <w:r w:rsidRPr="001972A7">
              <w:rPr>
                <w:rFonts w:ascii="Times New Roman" w:hAnsi="Times New Roman" w:cs="Times New Roman"/>
              </w:rPr>
              <w:t>.5 x 10</w:t>
            </w:r>
            <w:r w:rsidRPr="001972A7">
              <w:rPr>
                <w:rFonts w:ascii="Times New Roman" w:hAnsi="Times New Roman" w:cs="Times New Roman"/>
                <w:vertAlign w:val="superscript"/>
              </w:rPr>
              <w:t>7</w:t>
            </w:r>
          </w:p>
        </w:tc>
        <w:tc>
          <w:tcPr>
            <w:tcW w:w="270" w:type="dxa"/>
            <w:tcBorders>
              <w:top w:val="single" w:sz="4" w:space="0" w:color="auto"/>
            </w:tcBorders>
          </w:tcPr>
          <w:p w:rsidR="00AD2934" w:rsidRPr="001972A7" w:rsidRDefault="00AD2934" w:rsidP="00C73BD6">
            <w:pPr>
              <w:jc w:val="center"/>
              <w:rPr>
                <w:rFonts w:ascii="Times New Roman" w:hAnsi="Times New Roman" w:cs="Times New Roman"/>
              </w:rPr>
            </w:pPr>
          </w:p>
        </w:tc>
        <w:tc>
          <w:tcPr>
            <w:tcW w:w="1461" w:type="dxa"/>
            <w:tcBorders>
              <w:top w:val="single" w:sz="4" w:space="0" w:color="auto"/>
            </w:tcBorders>
          </w:tcPr>
          <w:p w:rsidR="00AD2934" w:rsidRPr="001972A7" w:rsidRDefault="00AD2934">
            <w:pPr>
              <w:jc w:val="center"/>
              <w:rPr>
                <w:rFonts w:ascii="Times New Roman" w:hAnsi="Times New Roman" w:cs="Times New Roman"/>
              </w:rPr>
            </w:pPr>
            <w:r>
              <w:rPr>
                <w:rFonts w:ascii="Times New Roman" w:hAnsi="Times New Roman" w:cs="Times New Roman"/>
              </w:rPr>
              <w:t>4.6 x 10</w:t>
            </w:r>
            <w:r w:rsidRPr="008409A7">
              <w:rPr>
                <w:rFonts w:ascii="Times New Roman" w:hAnsi="Times New Roman" w:cs="Times New Roman"/>
                <w:vertAlign w:val="superscript"/>
              </w:rPr>
              <w:t>3</w:t>
            </w:r>
          </w:p>
        </w:tc>
        <w:tc>
          <w:tcPr>
            <w:tcW w:w="1419" w:type="dxa"/>
            <w:tcBorders>
              <w:top w:val="single" w:sz="4" w:space="0" w:color="auto"/>
            </w:tcBorders>
          </w:tcPr>
          <w:p w:rsidR="00AD2934" w:rsidRPr="001972A7" w:rsidRDefault="00AD2934">
            <w:pPr>
              <w:jc w:val="center"/>
              <w:rPr>
                <w:rFonts w:ascii="Times New Roman" w:hAnsi="Times New Roman" w:cs="Times New Roman"/>
                <w:vertAlign w:val="superscript"/>
              </w:rPr>
            </w:pPr>
            <w:r w:rsidRPr="001972A7">
              <w:rPr>
                <w:rFonts w:ascii="Times New Roman" w:hAnsi="Times New Roman" w:cs="Times New Roman"/>
              </w:rPr>
              <w:t>1.</w:t>
            </w:r>
            <w:r>
              <w:rPr>
                <w:rFonts w:ascii="Times New Roman" w:hAnsi="Times New Roman" w:cs="Times New Roman"/>
              </w:rPr>
              <w:t>4</w:t>
            </w:r>
            <w:r w:rsidRPr="001972A7">
              <w:rPr>
                <w:rFonts w:ascii="Times New Roman" w:hAnsi="Times New Roman" w:cs="Times New Roman"/>
              </w:rPr>
              <w:t xml:space="preserve"> x 10</w:t>
            </w:r>
            <w:r w:rsidRPr="001972A7">
              <w:rPr>
                <w:rFonts w:ascii="Times New Roman" w:hAnsi="Times New Roman" w:cs="Times New Roman"/>
                <w:vertAlign w:val="superscript"/>
              </w:rPr>
              <w:t>8</w:t>
            </w:r>
          </w:p>
        </w:tc>
        <w:tc>
          <w:tcPr>
            <w:tcW w:w="2070" w:type="dxa"/>
            <w:tcBorders>
              <w:top w:val="single" w:sz="4" w:space="0" w:color="auto"/>
            </w:tcBorders>
          </w:tcPr>
          <w:p w:rsidR="00AD2934" w:rsidRPr="001972A7" w:rsidRDefault="00AD2934" w:rsidP="00C73BD6">
            <w:pPr>
              <w:jc w:val="center"/>
              <w:rPr>
                <w:rFonts w:ascii="Times New Roman" w:hAnsi="Times New Roman" w:cs="Times New Roman"/>
                <w:vertAlign w:val="superscript"/>
              </w:rPr>
            </w:pPr>
            <w:r>
              <w:rPr>
                <w:rFonts w:ascii="Times New Roman" w:hAnsi="Times New Roman" w:cs="Times New Roman"/>
              </w:rPr>
              <w:t>5.7</w:t>
            </w:r>
            <w:r w:rsidRPr="001972A7">
              <w:rPr>
                <w:rFonts w:ascii="Times New Roman" w:hAnsi="Times New Roman" w:cs="Times New Roman"/>
              </w:rPr>
              <w:t xml:space="preserve"> x 10</w:t>
            </w:r>
            <w:r w:rsidRPr="001972A7">
              <w:rPr>
                <w:rFonts w:ascii="Times New Roman" w:hAnsi="Times New Roman" w:cs="Times New Roman"/>
                <w:vertAlign w:val="superscript"/>
              </w:rPr>
              <w:t>8</w:t>
            </w:r>
          </w:p>
        </w:tc>
      </w:tr>
      <w:tr w:rsidR="00AD2934" w:rsidRPr="001972A7" w:rsidTr="00C73BD6">
        <w:tc>
          <w:tcPr>
            <w:tcW w:w="1461" w:type="dxa"/>
          </w:tcPr>
          <w:p w:rsidR="00AD2934" w:rsidRPr="001972A7" w:rsidRDefault="00AD2934">
            <w:pPr>
              <w:jc w:val="center"/>
              <w:rPr>
                <w:rFonts w:ascii="Times New Roman" w:hAnsi="Times New Roman" w:cs="Times New Roman"/>
              </w:rPr>
            </w:pPr>
            <w:r>
              <w:rPr>
                <w:rFonts w:ascii="Times New Roman" w:hAnsi="Times New Roman" w:cs="Times New Roman"/>
              </w:rPr>
              <w:t>3.5 x 10</w:t>
            </w:r>
            <w:r w:rsidRPr="008409A7">
              <w:rPr>
                <w:rFonts w:ascii="Times New Roman" w:hAnsi="Times New Roman" w:cs="Times New Roman"/>
                <w:vertAlign w:val="superscript"/>
              </w:rPr>
              <w:t>3</w:t>
            </w:r>
          </w:p>
        </w:tc>
        <w:tc>
          <w:tcPr>
            <w:tcW w:w="1419" w:type="dxa"/>
          </w:tcPr>
          <w:p w:rsidR="00AD2934" w:rsidRPr="001972A7" w:rsidRDefault="00AD2934">
            <w:pPr>
              <w:jc w:val="center"/>
              <w:rPr>
                <w:rFonts w:ascii="Times New Roman" w:hAnsi="Times New Roman" w:cs="Times New Roman"/>
                <w:vertAlign w:val="superscript"/>
              </w:rPr>
            </w:pPr>
            <w:r>
              <w:rPr>
                <w:rFonts w:ascii="Times New Roman" w:hAnsi="Times New Roman" w:cs="Times New Roman"/>
              </w:rPr>
              <w:t>7.8</w:t>
            </w:r>
            <w:r w:rsidRPr="001972A7">
              <w:rPr>
                <w:rFonts w:ascii="Times New Roman" w:hAnsi="Times New Roman" w:cs="Times New Roman"/>
              </w:rPr>
              <w:t xml:space="preserve"> x 10</w:t>
            </w:r>
            <w:r>
              <w:rPr>
                <w:rFonts w:ascii="Times New Roman" w:hAnsi="Times New Roman" w:cs="Times New Roman"/>
                <w:vertAlign w:val="superscript"/>
              </w:rPr>
              <w:t>7</w:t>
            </w:r>
          </w:p>
        </w:tc>
        <w:tc>
          <w:tcPr>
            <w:tcW w:w="1890" w:type="dxa"/>
          </w:tcPr>
          <w:p w:rsidR="00AD2934" w:rsidRPr="001972A7" w:rsidRDefault="00AD2934" w:rsidP="00C73BD6">
            <w:pPr>
              <w:jc w:val="center"/>
              <w:rPr>
                <w:rFonts w:ascii="Times New Roman" w:hAnsi="Times New Roman" w:cs="Times New Roman"/>
                <w:vertAlign w:val="superscript"/>
              </w:rPr>
            </w:pPr>
            <w:r>
              <w:rPr>
                <w:rFonts w:ascii="Times New Roman" w:hAnsi="Times New Roman" w:cs="Times New Roman"/>
              </w:rPr>
              <w:t>3</w:t>
            </w:r>
            <w:r w:rsidRPr="001972A7">
              <w:rPr>
                <w:rFonts w:ascii="Times New Roman" w:hAnsi="Times New Roman" w:cs="Times New Roman"/>
              </w:rPr>
              <w:t>.4 x 10</w:t>
            </w:r>
            <w:r w:rsidRPr="001972A7">
              <w:rPr>
                <w:rFonts w:ascii="Times New Roman" w:hAnsi="Times New Roman" w:cs="Times New Roman"/>
                <w:vertAlign w:val="superscript"/>
              </w:rPr>
              <w:t>8</w:t>
            </w:r>
          </w:p>
        </w:tc>
        <w:tc>
          <w:tcPr>
            <w:tcW w:w="270" w:type="dxa"/>
          </w:tcPr>
          <w:p w:rsidR="00AD2934" w:rsidRPr="001972A7" w:rsidRDefault="00AD2934" w:rsidP="00C73BD6">
            <w:pPr>
              <w:jc w:val="center"/>
              <w:rPr>
                <w:rFonts w:ascii="Times New Roman" w:hAnsi="Times New Roman" w:cs="Times New Roman"/>
              </w:rPr>
            </w:pPr>
          </w:p>
        </w:tc>
        <w:tc>
          <w:tcPr>
            <w:tcW w:w="1461" w:type="dxa"/>
          </w:tcPr>
          <w:p w:rsidR="00AD2934" w:rsidRPr="001972A7" w:rsidRDefault="00AD2934">
            <w:pPr>
              <w:jc w:val="center"/>
              <w:rPr>
                <w:rFonts w:ascii="Times New Roman" w:hAnsi="Times New Roman" w:cs="Times New Roman"/>
              </w:rPr>
            </w:pPr>
            <w:r>
              <w:rPr>
                <w:rFonts w:ascii="Times New Roman" w:hAnsi="Times New Roman" w:cs="Times New Roman"/>
              </w:rPr>
              <w:t>3.6 x 10</w:t>
            </w:r>
            <w:r w:rsidRPr="008409A7">
              <w:rPr>
                <w:rFonts w:ascii="Times New Roman" w:hAnsi="Times New Roman" w:cs="Times New Roman"/>
                <w:vertAlign w:val="superscript"/>
              </w:rPr>
              <w:t>3</w:t>
            </w:r>
          </w:p>
        </w:tc>
        <w:tc>
          <w:tcPr>
            <w:tcW w:w="1419" w:type="dxa"/>
          </w:tcPr>
          <w:p w:rsidR="00AD2934" w:rsidRPr="001972A7" w:rsidRDefault="00AD2934" w:rsidP="00C73BD6">
            <w:pPr>
              <w:jc w:val="center"/>
              <w:rPr>
                <w:rFonts w:ascii="Times New Roman" w:hAnsi="Times New Roman" w:cs="Times New Roman"/>
                <w:vertAlign w:val="superscript"/>
              </w:rPr>
            </w:pPr>
            <w:r w:rsidRPr="001972A7">
              <w:rPr>
                <w:rFonts w:ascii="Times New Roman" w:hAnsi="Times New Roman" w:cs="Times New Roman"/>
              </w:rPr>
              <w:t>1.2 x 10</w:t>
            </w:r>
            <w:r w:rsidRPr="001972A7">
              <w:rPr>
                <w:rFonts w:ascii="Times New Roman" w:hAnsi="Times New Roman" w:cs="Times New Roman"/>
                <w:vertAlign w:val="superscript"/>
              </w:rPr>
              <w:t>8</w:t>
            </w:r>
          </w:p>
        </w:tc>
        <w:tc>
          <w:tcPr>
            <w:tcW w:w="2070" w:type="dxa"/>
          </w:tcPr>
          <w:p w:rsidR="00AD2934" w:rsidRPr="001972A7" w:rsidRDefault="00AD2934" w:rsidP="00C73BD6">
            <w:pPr>
              <w:jc w:val="center"/>
              <w:rPr>
                <w:rFonts w:ascii="Times New Roman" w:hAnsi="Times New Roman" w:cs="Times New Roman"/>
                <w:vertAlign w:val="superscript"/>
              </w:rPr>
            </w:pPr>
            <w:r w:rsidRPr="001972A7">
              <w:rPr>
                <w:rFonts w:ascii="Times New Roman" w:hAnsi="Times New Roman" w:cs="Times New Roman"/>
              </w:rPr>
              <w:t>4.7 x 10</w:t>
            </w:r>
            <w:r w:rsidRPr="001972A7">
              <w:rPr>
                <w:rFonts w:ascii="Times New Roman" w:hAnsi="Times New Roman" w:cs="Times New Roman"/>
                <w:vertAlign w:val="superscript"/>
              </w:rPr>
              <w:t>8</w:t>
            </w:r>
          </w:p>
        </w:tc>
      </w:tr>
      <w:tr w:rsidR="00AD2934" w:rsidRPr="001972A7" w:rsidTr="00C73BD6">
        <w:tc>
          <w:tcPr>
            <w:tcW w:w="1461" w:type="dxa"/>
          </w:tcPr>
          <w:p w:rsidR="00AD2934" w:rsidRPr="001972A7" w:rsidRDefault="00AD2934">
            <w:pPr>
              <w:jc w:val="center"/>
              <w:rPr>
                <w:rFonts w:ascii="Times New Roman" w:hAnsi="Times New Roman" w:cs="Times New Roman"/>
              </w:rPr>
            </w:pPr>
            <w:r>
              <w:rPr>
                <w:rFonts w:ascii="Times New Roman" w:hAnsi="Times New Roman" w:cs="Times New Roman"/>
              </w:rPr>
              <w:t>5.2 x 10</w:t>
            </w:r>
            <w:r w:rsidRPr="008409A7">
              <w:rPr>
                <w:rFonts w:ascii="Times New Roman" w:hAnsi="Times New Roman" w:cs="Times New Roman"/>
                <w:vertAlign w:val="superscript"/>
              </w:rPr>
              <w:t>2</w:t>
            </w:r>
          </w:p>
        </w:tc>
        <w:tc>
          <w:tcPr>
            <w:tcW w:w="1419" w:type="dxa"/>
          </w:tcPr>
          <w:p w:rsidR="00AD2934" w:rsidRPr="001972A7" w:rsidRDefault="00AD2934" w:rsidP="00C73BD6">
            <w:pPr>
              <w:jc w:val="center"/>
              <w:rPr>
                <w:rFonts w:ascii="Times New Roman" w:hAnsi="Times New Roman" w:cs="Times New Roman"/>
                <w:vertAlign w:val="superscript"/>
              </w:rPr>
            </w:pPr>
            <w:r w:rsidRPr="001972A7">
              <w:rPr>
                <w:rFonts w:ascii="Times New Roman" w:hAnsi="Times New Roman" w:cs="Times New Roman"/>
              </w:rPr>
              <w:t>1.6 x 10</w:t>
            </w:r>
            <w:r w:rsidRPr="001972A7">
              <w:rPr>
                <w:rFonts w:ascii="Times New Roman" w:hAnsi="Times New Roman" w:cs="Times New Roman"/>
                <w:vertAlign w:val="superscript"/>
              </w:rPr>
              <w:t>7</w:t>
            </w:r>
          </w:p>
        </w:tc>
        <w:tc>
          <w:tcPr>
            <w:tcW w:w="1890" w:type="dxa"/>
          </w:tcPr>
          <w:p w:rsidR="00AD2934" w:rsidRPr="001972A7" w:rsidRDefault="00AD2934" w:rsidP="00C73BD6">
            <w:pPr>
              <w:jc w:val="center"/>
              <w:rPr>
                <w:rFonts w:ascii="Times New Roman" w:hAnsi="Times New Roman" w:cs="Times New Roman"/>
                <w:vertAlign w:val="superscript"/>
              </w:rPr>
            </w:pPr>
            <w:r w:rsidRPr="001972A7">
              <w:rPr>
                <w:rFonts w:ascii="Times New Roman" w:hAnsi="Times New Roman" w:cs="Times New Roman"/>
              </w:rPr>
              <w:t>6.6 x 10</w:t>
            </w:r>
            <w:r w:rsidRPr="001972A7">
              <w:rPr>
                <w:rFonts w:ascii="Times New Roman" w:hAnsi="Times New Roman" w:cs="Times New Roman"/>
                <w:vertAlign w:val="superscript"/>
              </w:rPr>
              <w:t>7</w:t>
            </w:r>
          </w:p>
        </w:tc>
        <w:tc>
          <w:tcPr>
            <w:tcW w:w="270" w:type="dxa"/>
          </w:tcPr>
          <w:p w:rsidR="00AD2934" w:rsidRPr="001972A7" w:rsidRDefault="00AD2934" w:rsidP="00C73BD6">
            <w:pPr>
              <w:jc w:val="center"/>
              <w:rPr>
                <w:rFonts w:ascii="Times New Roman" w:hAnsi="Times New Roman" w:cs="Times New Roman"/>
              </w:rPr>
            </w:pPr>
          </w:p>
        </w:tc>
        <w:tc>
          <w:tcPr>
            <w:tcW w:w="1461" w:type="dxa"/>
          </w:tcPr>
          <w:p w:rsidR="00AD2934" w:rsidRPr="001972A7" w:rsidRDefault="00AD2934">
            <w:pPr>
              <w:jc w:val="center"/>
              <w:rPr>
                <w:rFonts w:ascii="Times New Roman" w:hAnsi="Times New Roman" w:cs="Times New Roman"/>
              </w:rPr>
            </w:pPr>
            <w:r>
              <w:rPr>
                <w:rFonts w:ascii="Times New Roman" w:hAnsi="Times New Roman" w:cs="Times New Roman"/>
              </w:rPr>
              <w:t>2.7 x 10</w:t>
            </w:r>
            <w:r w:rsidRPr="008409A7">
              <w:rPr>
                <w:rFonts w:ascii="Times New Roman" w:hAnsi="Times New Roman" w:cs="Times New Roman"/>
                <w:vertAlign w:val="superscript"/>
              </w:rPr>
              <w:t>3</w:t>
            </w:r>
          </w:p>
        </w:tc>
        <w:tc>
          <w:tcPr>
            <w:tcW w:w="1419" w:type="dxa"/>
          </w:tcPr>
          <w:p w:rsidR="00AD2934" w:rsidRPr="001972A7" w:rsidRDefault="00AD2934">
            <w:pPr>
              <w:jc w:val="center"/>
              <w:rPr>
                <w:rFonts w:ascii="Times New Roman" w:hAnsi="Times New Roman" w:cs="Times New Roman"/>
                <w:vertAlign w:val="superscript"/>
              </w:rPr>
            </w:pPr>
            <w:r w:rsidRPr="001972A7">
              <w:rPr>
                <w:rFonts w:ascii="Times New Roman" w:hAnsi="Times New Roman" w:cs="Times New Roman"/>
              </w:rPr>
              <w:t>1.</w:t>
            </w:r>
            <w:r w:rsidR="007337D3">
              <w:rPr>
                <w:rFonts w:ascii="Times New Roman" w:hAnsi="Times New Roman" w:cs="Times New Roman"/>
              </w:rPr>
              <w:t>9</w:t>
            </w:r>
            <w:r w:rsidRPr="001972A7">
              <w:rPr>
                <w:rFonts w:ascii="Times New Roman" w:hAnsi="Times New Roman" w:cs="Times New Roman"/>
              </w:rPr>
              <w:t xml:space="preserve"> x 10</w:t>
            </w:r>
            <w:r w:rsidRPr="001972A7">
              <w:rPr>
                <w:rFonts w:ascii="Times New Roman" w:hAnsi="Times New Roman" w:cs="Times New Roman"/>
                <w:vertAlign w:val="superscript"/>
              </w:rPr>
              <w:t>8</w:t>
            </w:r>
          </w:p>
        </w:tc>
        <w:tc>
          <w:tcPr>
            <w:tcW w:w="2070" w:type="dxa"/>
          </w:tcPr>
          <w:p w:rsidR="00AD2934" w:rsidRPr="001972A7" w:rsidRDefault="007337D3" w:rsidP="00C73BD6">
            <w:pPr>
              <w:jc w:val="center"/>
              <w:rPr>
                <w:rFonts w:ascii="Times New Roman" w:hAnsi="Times New Roman" w:cs="Times New Roman"/>
                <w:vertAlign w:val="superscript"/>
              </w:rPr>
            </w:pPr>
            <w:r>
              <w:rPr>
                <w:rFonts w:ascii="Times New Roman" w:hAnsi="Times New Roman" w:cs="Times New Roman"/>
              </w:rPr>
              <w:t>7.7</w:t>
            </w:r>
            <w:r w:rsidR="00AD2934" w:rsidRPr="001972A7">
              <w:rPr>
                <w:rFonts w:ascii="Times New Roman" w:hAnsi="Times New Roman" w:cs="Times New Roman"/>
              </w:rPr>
              <w:t xml:space="preserve"> x 10</w:t>
            </w:r>
            <w:r w:rsidR="00AD2934" w:rsidRPr="001972A7">
              <w:rPr>
                <w:rFonts w:ascii="Times New Roman" w:hAnsi="Times New Roman" w:cs="Times New Roman"/>
                <w:vertAlign w:val="superscript"/>
              </w:rPr>
              <w:t>8</w:t>
            </w:r>
          </w:p>
        </w:tc>
      </w:tr>
      <w:tr w:rsidR="00AD2934" w:rsidRPr="001972A7" w:rsidTr="00C73BD6">
        <w:tc>
          <w:tcPr>
            <w:tcW w:w="1461" w:type="dxa"/>
          </w:tcPr>
          <w:p w:rsidR="00AD2934" w:rsidRPr="001972A7" w:rsidRDefault="00AD2934">
            <w:pPr>
              <w:jc w:val="center"/>
              <w:rPr>
                <w:rFonts w:ascii="Times New Roman" w:hAnsi="Times New Roman" w:cs="Times New Roman"/>
              </w:rPr>
            </w:pPr>
            <w:r>
              <w:rPr>
                <w:rFonts w:ascii="Times New Roman" w:hAnsi="Times New Roman" w:cs="Times New Roman"/>
              </w:rPr>
              <w:t>8.8 x 10</w:t>
            </w:r>
            <w:r w:rsidRPr="008409A7">
              <w:rPr>
                <w:rFonts w:ascii="Times New Roman" w:hAnsi="Times New Roman" w:cs="Times New Roman"/>
                <w:vertAlign w:val="superscript"/>
              </w:rPr>
              <w:t>2</w:t>
            </w:r>
          </w:p>
        </w:tc>
        <w:tc>
          <w:tcPr>
            <w:tcW w:w="1419" w:type="dxa"/>
          </w:tcPr>
          <w:p w:rsidR="00AD2934" w:rsidRPr="001972A7" w:rsidRDefault="00AD2934" w:rsidP="00C73BD6">
            <w:pPr>
              <w:jc w:val="center"/>
              <w:rPr>
                <w:rFonts w:ascii="Times New Roman" w:hAnsi="Times New Roman" w:cs="Times New Roman"/>
                <w:vertAlign w:val="superscript"/>
              </w:rPr>
            </w:pPr>
            <w:r>
              <w:rPr>
                <w:rFonts w:ascii="Times New Roman" w:hAnsi="Times New Roman" w:cs="Times New Roman"/>
              </w:rPr>
              <w:t>6.8</w:t>
            </w:r>
            <w:r w:rsidRPr="001972A7">
              <w:rPr>
                <w:rFonts w:ascii="Times New Roman" w:hAnsi="Times New Roman" w:cs="Times New Roman"/>
              </w:rPr>
              <w:t xml:space="preserve"> x 10</w:t>
            </w:r>
            <w:r w:rsidRPr="001972A7">
              <w:rPr>
                <w:rFonts w:ascii="Times New Roman" w:hAnsi="Times New Roman" w:cs="Times New Roman"/>
                <w:vertAlign w:val="superscript"/>
              </w:rPr>
              <w:t>7</w:t>
            </w:r>
          </w:p>
        </w:tc>
        <w:tc>
          <w:tcPr>
            <w:tcW w:w="1890" w:type="dxa"/>
          </w:tcPr>
          <w:p w:rsidR="00AD2934" w:rsidRPr="001972A7" w:rsidRDefault="00AD2934" w:rsidP="00C73BD6">
            <w:pPr>
              <w:jc w:val="center"/>
              <w:rPr>
                <w:rFonts w:ascii="Times New Roman" w:hAnsi="Times New Roman" w:cs="Times New Roman"/>
                <w:vertAlign w:val="superscript"/>
              </w:rPr>
            </w:pPr>
            <w:r>
              <w:rPr>
                <w:rFonts w:ascii="Times New Roman" w:hAnsi="Times New Roman" w:cs="Times New Roman"/>
              </w:rPr>
              <w:t>3.0</w:t>
            </w:r>
            <w:r w:rsidRPr="001972A7">
              <w:rPr>
                <w:rFonts w:ascii="Times New Roman" w:hAnsi="Times New Roman" w:cs="Times New Roman"/>
              </w:rPr>
              <w:t xml:space="preserve"> x 10</w:t>
            </w:r>
            <w:r w:rsidRPr="001972A7">
              <w:rPr>
                <w:rFonts w:ascii="Times New Roman" w:hAnsi="Times New Roman" w:cs="Times New Roman"/>
                <w:vertAlign w:val="superscript"/>
              </w:rPr>
              <w:t>8</w:t>
            </w:r>
          </w:p>
        </w:tc>
        <w:tc>
          <w:tcPr>
            <w:tcW w:w="270" w:type="dxa"/>
          </w:tcPr>
          <w:p w:rsidR="00AD2934" w:rsidRPr="001972A7" w:rsidRDefault="00AD2934" w:rsidP="00C73BD6">
            <w:pPr>
              <w:jc w:val="center"/>
              <w:rPr>
                <w:rFonts w:ascii="Times New Roman" w:hAnsi="Times New Roman" w:cs="Times New Roman"/>
              </w:rPr>
            </w:pPr>
          </w:p>
        </w:tc>
        <w:tc>
          <w:tcPr>
            <w:tcW w:w="1461" w:type="dxa"/>
          </w:tcPr>
          <w:p w:rsidR="00AD2934" w:rsidRPr="001972A7" w:rsidRDefault="00AD2934">
            <w:pPr>
              <w:jc w:val="center"/>
              <w:rPr>
                <w:rFonts w:ascii="Times New Roman" w:hAnsi="Times New Roman" w:cs="Times New Roman"/>
              </w:rPr>
            </w:pPr>
            <w:r>
              <w:rPr>
                <w:rFonts w:ascii="Times New Roman" w:hAnsi="Times New Roman" w:cs="Times New Roman"/>
              </w:rPr>
              <w:t>5.</w:t>
            </w:r>
            <w:r w:rsidR="007337D3">
              <w:rPr>
                <w:rFonts w:ascii="Times New Roman" w:hAnsi="Times New Roman" w:cs="Times New Roman"/>
              </w:rPr>
              <w:t>3</w:t>
            </w:r>
            <w:r>
              <w:rPr>
                <w:rFonts w:ascii="Times New Roman" w:hAnsi="Times New Roman" w:cs="Times New Roman"/>
              </w:rPr>
              <w:t xml:space="preserve"> x 10</w:t>
            </w:r>
            <w:r w:rsidRPr="008409A7">
              <w:rPr>
                <w:rFonts w:ascii="Times New Roman" w:hAnsi="Times New Roman" w:cs="Times New Roman"/>
                <w:vertAlign w:val="superscript"/>
              </w:rPr>
              <w:t>2</w:t>
            </w:r>
          </w:p>
        </w:tc>
        <w:tc>
          <w:tcPr>
            <w:tcW w:w="1419" w:type="dxa"/>
          </w:tcPr>
          <w:p w:rsidR="00AD2934" w:rsidRPr="001972A7" w:rsidRDefault="007337D3">
            <w:pPr>
              <w:jc w:val="center"/>
              <w:rPr>
                <w:rFonts w:ascii="Times New Roman" w:hAnsi="Times New Roman" w:cs="Times New Roman"/>
                <w:vertAlign w:val="superscript"/>
              </w:rPr>
            </w:pPr>
            <w:r>
              <w:rPr>
                <w:rFonts w:ascii="Times New Roman" w:hAnsi="Times New Roman" w:cs="Times New Roman"/>
              </w:rPr>
              <w:t>9.3</w:t>
            </w:r>
            <w:r w:rsidR="00AD2934" w:rsidRPr="001972A7">
              <w:rPr>
                <w:rFonts w:ascii="Times New Roman" w:hAnsi="Times New Roman" w:cs="Times New Roman"/>
              </w:rPr>
              <w:t xml:space="preserve"> x 10</w:t>
            </w:r>
            <w:r>
              <w:rPr>
                <w:rFonts w:ascii="Times New Roman" w:hAnsi="Times New Roman" w:cs="Times New Roman"/>
                <w:vertAlign w:val="superscript"/>
              </w:rPr>
              <w:t>6</w:t>
            </w:r>
          </w:p>
        </w:tc>
        <w:tc>
          <w:tcPr>
            <w:tcW w:w="2070" w:type="dxa"/>
          </w:tcPr>
          <w:p w:rsidR="00AD2934" w:rsidRPr="001972A7" w:rsidRDefault="007337D3" w:rsidP="00C73BD6">
            <w:pPr>
              <w:jc w:val="center"/>
              <w:rPr>
                <w:rFonts w:ascii="Times New Roman" w:hAnsi="Times New Roman" w:cs="Times New Roman"/>
                <w:vertAlign w:val="superscript"/>
              </w:rPr>
            </w:pPr>
            <w:r>
              <w:rPr>
                <w:rFonts w:ascii="Times New Roman" w:hAnsi="Times New Roman" w:cs="Times New Roman"/>
              </w:rPr>
              <w:t>3.8</w:t>
            </w:r>
            <w:r w:rsidR="00AD2934" w:rsidRPr="001972A7">
              <w:rPr>
                <w:rFonts w:ascii="Times New Roman" w:hAnsi="Times New Roman" w:cs="Times New Roman"/>
              </w:rPr>
              <w:t xml:space="preserve"> x 10</w:t>
            </w:r>
            <w:r w:rsidR="00AD2934" w:rsidRPr="001972A7">
              <w:rPr>
                <w:rFonts w:ascii="Times New Roman" w:hAnsi="Times New Roman" w:cs="Times New Roman"/>
                <w:vertAlign w:val="superscript"/>
              </w:rPr>
              <w:t>7</w:t>
            </w:r>
          </w:p>
        </w:tc>
      </w:tr>
      <w:tr w:rsidR="00AD2934" w:rsidRPr="001972A7" w:rsidTr="00C73BD6">
        <w:tc>
          <w:tcPr>
            <w:tcW w:w="1461" w:type="dxa"/>
            <w:tcBorders>
              <w:bottom w:val="single" w:sz="4" w:space="0" w:color="auto"/>
            </w:tcBorders>
          </w:tcPr>
          <w:p w:rsidR="00AD2934" w:rsidRPr="001972A7" w:rsidRDefault="00AD2934">
            <w:pPr>
              <w:jc w:val="center"/>
              <w:rPr>
                <w:rFonts w:ascii="Times New Roman" w:hAnsi="Times New Roman" w:cs="Times New Roman"/>
              </w:rPr>
            </w:pPr>
            <w:r>
              <w:rPr>
                <w:rFonts w:ascii="Times New Roman" w:hAnsi="Times New Roman" w:cs="Times New Roman"/>
              </w:rPr>
              <w:t>2.2 x 10</w:t>
            </w:r>
            <w:r w:rsidRPr="008409A7">
              <w:rPr>
                <w:rFonts w:ascii="Times New Roman" w:hAnsi="Times New Roman" w:cs="Times New Roman"/>
                <w:vertAlign w:val="superscript"/>
              </w:rPr>
              <w:t>3</w:t>
            </w:r>
          </w:p>
        </w:tc>
        <w:tc>
          <w:tcPr>
            <w:tcW w:w="1419" w:type="dxa"/>
            <w:tcBorders>
              <w:bottom w:val="single" w:sz="4" w:space="0" w:color="auto"/>
            </w:tcBorders>
          </w:tcPr>
          <w:p w:rsidR="00AD2934" w:rsidRPr="001972A7" w:rsidRDefault="00AD2934">
            <w:pPr>
              <w:jc w:val="center"/>
              <w:rPr>
                <w:rFonts w:ascii="Times New Roman" w:hAnsi="Times New Roman" w:cs="Times New Roman"/>
                <w:vertAlign w:val="superscript"/>
              </w:rPr>
            </w:pPr>
            <w:r w:rsidRPr="001972A7">
              <w:rPr>
                <w:rFonts w:ascii="Times New Roman" w:hAnsi="Times New Roman" w:cs="Times New Roman"/>
              </w:rPr>
              <w:t>9.</w:t>
            </w:r>
            <w:r>
              <w:rPr>
                <w:rFonts w:ascii="Times New Roman" w:hAnsi="Times New Roman" w:cs="Times New Roman"/>
              </w:rPr>
              <w:t>7</w:t>
            </w:r>
            <w:r w:rsidRPr="001972A7">
              <w:rPr>
                <w:rFonts w:ascii="Times New Roman" w:hAnsi="Times New Roman" w:cs="Times New Roman"/>
              </w:rPr>
              <w:t xml:space="preserve"> x 10</w:t>
            </w:r>
            <w:r w:rsidRPr="001972A7">
              <w:rPr>
                <w:rFonts w:ascii="Times New Roman" w:hAnsi="Times New Roman" w:cs="Times New Roman"/>
                <w:vertAlign w:val="superscript"/>
              </w:rPr>
              <w:t>7</w:t>
            </w:r>
          </w:p>
        </w:tc>
        <w:tc>
          <w:tcPr>
            <w:tcW w:w="1890" w:type="dxa"/>
            <w:tcBorders>
              <w:bottom w:val="single" w:sz="4" w:space="0" w:color="auto"/>
            </w:tcBorders>
          </w:tcPr>
          <w:p w:rsidR="00AD2934" w:rsidRPr="001972A7" w:rsidRDefault="00AD2934">
            <w:pPr>
              <w:jc w:val="center"/>
              <w:rPr>
                <w:rFonts w:ascii="Times New Roman" w:hAnsi="Times New Roman" w:cs="Times New Roman"/>
                <w:vertAlign w:val="superscript"/>
              </w:rPr>
            </w:pPr>
            <w:r w:rsidRPr="001972A7">
              <w:rPr>
                <w:rFonts w:ascii="Times New Roman" w:hAnsi="Times New Roman" w:cs="Times New Roman"/>
              </w:rPr>
              <w:t>4.</w:t>
            </w:r>
            <w:r>
              <w:rPr>
                <w:rFonts w:ascii="Times New Roman" w:hAnsi="Times New Roman" w:cs="Times New Roman"/>
              </w:rPr>
              <w:t>2</w:t>
            </w:r>
            <w:r w:rsidRPr="001972A7">
              <w:rPr>
                <w:rFonts w:ascii="Times New Roman" w:hAnsi="Times New Roman" w:cs="Times New Roman"/>
              </w:rPr>
              <w:t xml:space="preserve"> x 10</w:t>
            </w:r>
            <w:r w:rsidRPr="001972A7">
              <w:rPr>
                <w:rFonts w:ascii="Times New Roman" w:hAnsi="Times New Roman" w:cs="Times New Roman"/>
                <w:vertAlign w:val="superscript"/>
              </w:rPr>
              <w:t>8</w:t>
            </w:r>
          </w:p>
        </w:tc>
        <w:tc>
          <w:tcPr>
            <w:tcW w:w="270" w:type="dxa"/>
            <w:tcBorders>
              <w:bottom w:val="single" w:sz="4" w:space="0" w:color="auto"/>
            </w:tcBorders>
          </w:tcPr>
          <w:p w:rsidR="00AD2934" w:rsidRPr="001972A7" w:rsidRDefault="00AD2934" w:rsidP="00C73BD6">
            <w:pPr>
              <w:jc w:val="center"/>
              <w:rPr>
                <w:rFonts w:ascii="Times New Roman" w:hAnsi="Times New Roman" w:cs="Times New Roman"/>
              </w:rPr>
            </w:pPr>
          </w:p>
        </w:tc>
        <w:tc>
          <w:tcPr>
            <w:tcW w:w="1461" w:type="dxa"/>
            <w:tcBorders>
              <w:bottom w:val="single" w:sz="4" w:space="0" w:color="auto"/>
            </w:tcBorders>
          </w:tcPr>
          <w:p w:rsidR="00AD2934" w:rsidRPr="001972A7" w:rsidRDefault="00AD2934">
            <w:pPr>
              <w:jc w:val="center"/>
              <w:rPr>
                <w:rFonts w:ascii="Times New Roman" w:hAnsi="Times New Roman" w:cs="Times New Roman"/>
              </w:rPr>
            </w:pPr>
            <w:r>
              <w:rPr>
                <w:rFonts w:ascii="Times New Roman" w:hAnsi="Times New Roman" w:cs="Times New Roman"/>
              </w:rPr>
              <w:t>8.1 x 10</w:t>
            </w:r>
            <w:r w:rsidRPr="008409A7">
              <w:rPr>
                <w:rFonts w:ascii="Times New Roman" w:hAnsi="Times New Roman" w:cs="Times New Roman"/>
                <w:vertAlign w:val="superscript"/>
              </w:rPr>
              <w:t>2</w:t>
            </w:r>
          </w:p>
        </w:tc>
        <w:tc>
          <w:tcPr>
            <w:tcW w:w="1419" w:type="dxa"/>
            <w:tcBorders>
              <w:bottom w:val="single" w:sz="4" w:space="0" w:color="auto"/>
            </w:tcBorders>
          </w:tcPr>
          <w:p w:rsidR="00AD2934" w:rsidRPr="001972A7" w:rsidRDefault="007337D3">
            <w:pPr>
              <w:jc w:val="center"/>
              <w:rPr>
                <w:rFonts w:ascii="Times New Roman" w:hAnsi="Times New Roman" w:cs="Times New Roman"/>
                <w:vertAlign w:val="superscript"/>
              </w:rPr>
            </w:pPr>
            <w:r>
              <w:rPr>
                <w:rFonts w:ascii="Times New Roman" w:hAnsi="Times New Roman" w:cs="Times New Roman"/>
              </w:rPr>
              <w:t>7.7</w:t>
            </w:r>
            <w:r w:rsidR="00AD2934" w:rsidRPr="001972A7">
              <w:rPr>
                <w:rFonts w:ascii="Times New Roman" w:hAnsi="Times New Roman" w:cs="Times New Roman"/>
              </w:rPr>
              <w:t xml:space="preserve"> x 10</w:t>
            </w:r>
            <w:r>
              <w:rPr>
                <w:rFonts w:ascii="Times New Roman" w:hAnsi="Times New Roman" w:cs="Times New Roman"/>
                <w:vertAlign w:val="superscript"/>
              </w:rPr>
              <w:t>6</w:t>
            </w:r>
          </w:p>
        </w:tc>
        <w:tc>
          <w:tcPr>
            <w:tcW w:w="2070" w:type="dxa"/>
            <w:tcBorders>
              <w:bottom w:val="single" w:sz="4" w:space="0" w:color="auto"/>
            </w:tcBorders>
          </w:tcPr>
          <w:p w:rsidR="00AD2934" w:rsidRPr="001972A7" w:rsidRDefault="007337D3" w:rsidP="00C73BD6">
            <w:pPr>
              <w:jc w:val="center"/>
              <w:rPr>
                <w:rFonts w:ascii="Times New Roman" w:hAnsi="Times New Roman" w:cs="Times New Roman"/>
                <w:vertAlign w:val="superscript"/>
              </w:rPr>
            </w:pPr>
            <w:r>
              <w:rPr>
                <w:rFonts w:ascii="Times New Roman" w:hAnsi="Times New Roman" w:cs="Times New Roman"/>
              </w:rPr>
              <w:t>3.2</w:t>
            </w:r>
            <w:r w:rsidR="00AD2934" w:rsidRPr="001972A7">
              <w:rPr>
                <w:rFonts w:ascii="Times New Roman" w:hAnsi="Times New Roman" w:cs="Times New Roman"/>
              </w:rPr>
              <w:t xml:space="preserve"> x 10</w:t>
            </w:r>
            <w:r w:rsidR="00AD2934" w:rsidRPr="001972A7">
              <w:rPr>
                <w:rFonts w:ascii="Times New Roman" w:hAnsi="Times New Roman" w:cs="Times New Roman"/>
                <w:vertAlign w:val="superscript"/>
              </w:rPr>
              <w:t>7</w:t>
            </w:r>
          </w:p>
        </w:tc>
      </w:tr>
    </w:tbl>
    <w:p w:rsidR="00543F8D" w:rsidRPr="001972A7" w:rsidRDefault="00543F8D" w:rsidP="00011B79">
      <w:pPr>
        <w:rPr>
          <w:rFonts w:ascii="Times New Roman" w:hAnsi="Times New Roman" w:cs="Times New Roman"/>
        </w:rPr>
      </w:pPr>
    </w:p>
    <w:p w:rsidR="00505E8D" w:rsidRDefault="00505E8D" w:rsidP="00011B79">
      <w:pPr>
        <w:rPr>
          <w:rFonts w:ascii="Times New Roman" w:hAnsi="Times New Roman" w:cs="Times New Roman"/>
        </w:rPr>
      </w:pPr>
      <w:r>
        <w:rPr>
          <w:rFonts w:ascii="Times New Roman" w:hAnsi="Times New Roman" w:cs="Times New Roman"/>
        </w:rPr>
        <w:br w:type="page"/>
      </w:r>
    </w:p>
    <w:p w:rsidR="00505E8D" w:rsidRPr="001972A7" w:rsidRDefault="00505E8D" w:rsidP="00505E8D">
      <w:pPr>
        <w:rPr>
          <w:rFonts w:ascii="Times New Roman" w:hAnsi="Times New Roman" w:cs="Times New Roman"/>
        </w:rPr>
      </w:pPr>
      <w:r w:rsidRPr="001972A7">
        <w:rPr>
          <w:rFonts w:ascii="Times New Roman" w:hAnsi="Times New Roman" w:cs="Times New Roman"/>
          <w:b/>
        </w:rPr>
        <w:t>Table S</w:t>
      </w:r>
      <w:r w:rsidR="00C73BD6">
        <w:rPr>
          <w:rFonts w:ascii="Times New Roman" w:hAnsi="Times New Roman" w:cs="Times New Roman"/>
          <w:b/>
        </w:rPr>
        <w:t>10</w:t>
      </w:r>
      <w:r w:rsidRPr="001972A7">
        <w:rPr>
          <w:rFonts w:ascii="Times New Roman" w:hAnsi="Times New Roman" w:cs="Times New Roman"/>
        </w:rPr>
        <w:t xml:space="preserve">. </w:t>
      </w:r>
      <w:r w:rsidR="001A4569">
        <w:rPr>
          <w:rFonts w:ascii="Times New Roman" w:hAnsi="Times New Roman" w:cs="Times New Roman"/>
        </w:rPr>
        <w:t>Peak number concentrations, e</w:t>
      </w:r>
      <w:r w:rsidR="001A4569" w:rsidRPr="001972A7">
        <w:rPr>
          <w:rFonts w:ascii="Times New Roman" w:hAnsi="Times New Roman" w:cs="Times New Roman"/>
        </w:rPr>
        <w:t>mission rates</w:t>
      </w:r>
      <w:r w:rsidR="001A4569">
        <w:rPr>
          <w:rFonts w:ascii="Times New Roman" w:hAnsi="Times New Roman" w:cs="Times New Roman"/>
        </w:rPr>
        <w:t>,</w:t>
      </w:r>
      <w:r w:rsidR="001A4569" w:rsidRPr="001972A7">
        <w:rPr>
          <w:rFonts w:ascii="Times New Roman" w:hAnsi="Times New Roman" w:cs="Times New Roman"/>
        </w:rPr>
        <w:t xml:space="preserve"> and </w:t>
      </w:r>
      <w:r w:rsidR="001A4569">
        <w:rPr>
          <w:rFonts w:ascii="Times New Roman" w:hAnsi="Times New Roman" w:cs="Times New Roman"/>
        </w:rPr>
        <w:t xml:space="preserve">emission </w:t>
      </w:r>
      <w:r w:rsidR="001A4569" w:rsidRPr="001972A7">
        <w:rPr>
          <w:rFonts w:ascii="Times New Roman" w:hAnsi="Times New Roman" w:cs="Times New Roman"/>
        </w:rPr>
        <w:t xml:space="preserve">yields for poly lactic acid </w:t>
      </w:r>
      <w:r w:rsidR="00481964">
        <w:rPr>
          <w:rFonts w:ascii="Times New Roman" w:hAnsi="Times New Roman" w:cs="Times New Roman"/>
        </w:rPr>
        <w:t xml:space="preserve">(PLA) </w:t>
      </w:r>
      <w:r w:rsidR="001A4569" w:rsidRPr="001972A7">
        <w:rPr>
          <w:rFonts w:ascii="Times New Roman" w:hAnsi="Times New Roman" w:cs="Times New Roman"/>
        </w:rPr>
        <w:t xml:space="preserve">polymer filaments with and without carbon nanotube additives </w:t>
      </w:r>
      <w:r w:rsidRPr="001972A7">
        <w:rPr>
          <w:rFonts w:ascii="Times New Roman" w:hAnsi="Times New Roman" w:cs="Times New Roman"/>
        </w:rPr>
        <w:t>(APS</w:t>
      </w:r>
      <w:r w:rsidR="001A4569">
        <w:rPr>
          <w:rFonts w:ascii="Times New Roman" w:hAnsi="Times New Roman" w:cs="Times New Roman"/>
        </w:rPr>
        <w:t xml:space="preserve"> data</w:t>
      </w:r>
      <w:r w:rsidRPr="001972A7">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1"/>
        <w:gridCol w:w="1445"/>
        <w:gridCol w:w="1976"/>
        <w:gridCol w:w="248"/>
        <w:gridCol w:w="1530"/>
        <w:gridCol w:w="1459"/>
        <w:gridCol w:w="1976"/>
      </w:tblGrid>
      <w:tr w:rsidR="001A4569" w:rsidRPr="001972A7" w:rsidTr="00541709">
        <w:tc>
          <w:tcPr>
            <w:tcW w:w="1461" w:type="dxa"/>
            <w:tcBorders>
              <w:top w:val="single" w:sz="4" w:space="0" w:color="auto"/>
              <w:bottom w:val="single" w:sz="4" w:space="0" w:color="auto"/>
            </w:tcBorders>
          </w:tcPr>
          <w:p w:rsidR="001A4569" w:rsidRPr="001972A7" w:rsidRDefault="001A4569" w:rsidP="005B47DF">
            <w:pPr>
              <w:jc w:val="center"/>
              <w:rPr>
                <w:rFonts w:ascii="Times New Roman" w:hAnsi="Times New Roman" w:cs="Times New Roman"/>
              </w:rPr>
            </w:pPr>
          </w:p>
        </w:tc>
        <w:tc>
          <w:tcPr>
            <w:tcW w:w="1445" w:type="dxa"/>
            <w:tcBorders>
              <w:top w:val="single" w:sz="4" w:space="0" w:color="auto"/>
              <w:bottom w:val="single" w:sz="4" w:space="0" w:color="auto"/>
            </w:tcBorders>
          </w:tcPr>
          <w:p w:rsidR="001A4569" w:rsidRPr="001972A7" w:rsidRDefault="001A4569" w:rsidP="005B47DF">
            <w:pPr>
              <w:jc w:val="center"/>
              <w:rPr>
                <w:rFonts w:ascii="Times New Roman" w:hAnsi="Times New Roman" w:cs="Times New Roman"/>
              </w:rPr>
            </w:pPr>
            <w:r w:rsidRPr="001972A7">
              <w:rPr>
                <w:rFonts w:ascii="Times New Roman" w:hAnsi="Times New Roman" w:cs="Times New Roman"/>
              </w:rPr>
              <w:t>PLA</w:t>
            </w:r>
            <w:r w:rsidRPr="001972A7">
              <w:rPr>
                <w:rFonts w:ascii="Times New Roman" w:hAnsi="Times New Roman" w:cs="Times New Roman"/>
                <w:vertAlign w:val="subscript"/>
              </w:rPr>
              <w:t>CNT</w:t>
            </w:r>
          </w:p>
        </w:tc>
        <w:tc>
          <w:tcPr>
            <w:tcW w:w="1976" w:type="dxa"/>
            <w:tcBorders>
              <w:top w:val="single" w:sz="4" w:space="0" w:color="auto"/>
              <w:bottom w:val="single" w:sz="4" w:space="0" w:color="auto"/>
            </w:tcBorders>
          </w:tcPr>
          <w:p w:rsidR="001A4569" w:rsidRPr="001972A7" w:rsidRDefault="001A4569" w:rsidP="005B47DF">
            <w:pPr>
              <w:jc w:val="center"/>
              <w:rPr>
                <w:rFonts w:ascii="Times New Roman" w:hAnsi="Times New Roman" w:cs="Times New Roman"/>
              </w:rPr>
            </w:pPr>
          </w:p>
        </w:tc>
        <w:tc>
          <w:tcPr>
            <w:tcW w:w="248" w:type="dxa"/>
            <w:tcBorders>
              <w:top w:val="single" w:sz="4" w:space="0" w:color="auto"/>
            </w:tcBorders>
          </w:tcPr>
          <w:p w:rsidR="001A4569" w:rsidRPr="001972A7" w:rsidRDefault="001A4569" w:rsidP="005B47DF">
            <w:pPr>
              <w:jc w:val="center"/>
              <w:rPr>
                <w:rFonts w:ascii="Times New Roman" w:hAnsi="Times New Roman" w:cs="Times New Roman"/>
              </w:rPr>
            </w:pPr>
          </w:p>
        </w:tc>
        <w:tc>
          <w:tcPr>
            <w:tcW w:w="1530" w:type="dxa"/>
            <w:tcBorders>
              <w:top w:val="single" w:sz="4" w:space="0" w:color="auto"/>
              <w:bottom w:val="single" w:sz="4" w:space="0" w:color="auto"/>
            </w:tcBorders>
          </w:tcPr>
          <w:p w:rsidR="001A4569" w:rsidRPr="001972A7" w:rsidRDefault="001A4569" w:rsidP="005B47DF">
            <w:pPr>
              <w:jc w:val="center"/>
              <w:rPr>
                <w:rFonts w:ascii="Times New Roman" w:hAnsi="Times New Roman" w:cs="Times New Roman"/>
              </w:rPr>
            </w:pPr>
          </w:p>
        </w:tc>
        <w:tc>
          <w:tcPr>
            <w:tcW w:w="1459" w:type="dxa"/>
            <w:tcBorders>
              <w:top w:val="single" w:sz="4" w:space="0" w:color="auto"/>
              <w:bottom w:val="single" w:sz="4" w:space="0" w:color="auto"/>
            </w:tcBorders>
          </w:tcPr>
          <w:p w:rsidR="001A4569" w:rsidRPr="001972A7" w:rsidRDefault="001A4569" w:rsidP="005B47DF">
            <w:pPr>
              <w:jc w:val="center"/>
              <w:rPr>
                <w:rFonts w:ascii="Times New Roman" w:hAnsi="Times New Roman" w:cs="Times New Roman"/>
              </w:rPr>
            </w:pPr>
            <w:r w:rsidRPr="001972A7">
              <w:rPr>
                <w:rFonts w:ascii="Times New Roman" w:hAnsi="Times New Roman" w:cs="Times New Roman"/>
              </w:rPr>
              <w:t>PLA</w:t>
            </w:r>
          </w:p>
        </w:tc>
        <w:tc>
          <w:tcPr>
            <w:tcW w:w="1976" w:type="dxa"/>
            <w:tcBorders>
              <w:top w:val="single" w:sz="4" w:space="0" w:color="auto"/>
              <w:bottom w:val="single" w:sz="4" w:space="0" w:color="auto"/>
            </w:tcBorders>
          </w:tcPr>
          <w:p w:rsidR="001A4569" w:rsidRPr="001972A7" w:rsidRDefault="001A4569" w:rsidP="005B47DF">
            <w:pPr>
              <w:jc w:val="center"/>
              <w:rPr>
                <w:rFonts w:ascii="Times New Roman" w:hAnsi="Times New Roman" w:cs="Times New Roman"/>
              </w:rPr>
            </w:pPr>
          </w:p>
        </w:tc>
      </w:tr>
      <w:tr w:rsidR="001A4569" w:rsidRPr="001972A7" w:rsidTr="00541709">
        <w:tc>
          <w:tcPr>
            <w:tcW w:w="1461" w:type="dxa"/>
            <w:tcBorders>
              <w:top w:val="single" w:sz="4" w:space="0" w:color="auto"/>
              <w:bottom w:val="single" w:sz="4" w:space="0" w:color="auto"/>
            </w:tcBorders>
          </w:tcPr>
          <w:p w:rsidR="001A4569" w:rsidRPr="001972A7" w:rsidRDefault="001A4569" w:rsidP="001A4569">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445" w:type="dxa"/>
            <w:tcBorders>
              <w:top w:val="single" w:sz="4" w:space="0" w:color="auto"/>
              <w:bottom w:val="single" w:sz="4" w:space="0" w:color="auto"/>
            </w:tcBorders>
          </w:tcPr>
          <w:p w:rsidR="001A4569" w:rsidRPr="001972A7" w:rsidRDefault="001A4569" w:rsidP="001A4569">
            <w:pPr>
              <w:jc w:val="center"/>
              <w:rPr>
                <w:rFonts w:ascii="Times New Roman" w:hAnsi="Times New Roman" w:cs="Times New Roman"/>
              </w:rPr>
            </w:pPr>
            <w:r w:rsidRPr="001972A7">
              <w:rPr>
                <w:rFonts w:ascii="Times New Roman" w:hAnsi="Times New Roman" w:cs="Times New Roman"/>
              </w:rPr>
              <w:t>Rate (#/min)</w:t>
            </w:r>
          </w:p>
        </w:tc>
        <w:tc>
          <w:tcPr>
            <w:tcW w:w="1976" w:type="dxa"/>
            <w:tcBorders>
              <w:top w:val="single" w:sz="4" w:space="0" w:color="auto"/>
              <w:bottom w:val="single" w:sz="4" w:space="0" w:color="auto"/>
            </w:tcBorders>
          </w:tcPr>
          <w:p w:rsidR="001A4569" w:rsidRPr="001972A7" w:rsidRDefault="001A4569" w:rsidP="001A4569">
            <w:pPr>
              <w:jc w:val="center"/>
              <w:rPr>
                <w:rFonts w:ascii="Times New Roman" w:hAnsi="Times New Roman" w:cs="Times New Roman"/>
              </w:rPr>
            </w:pPr>
            <w:r w:rsidRPr="001972A7">
              <w:rPr>
                <w:rFonts w:ascii="Times New Roman" w:hAnsi="Times New Roman" w:cs="Times New Roman"/>
              </w:rPr>
              <w:t>Yield (#/g printed)</w:t>
            </w:r>
          </w:p>
        </w:tc>
        <w:tc>
          <w:tcPr>
            <w:tcW w:w="248" w:type="dxa"/>
            <w:tcBorders>
              <w:bottom w:val="single" w:sz="4" w:space="0" w:color="auto"/>
            </w:tcBorders>
          </w:tcPr>
          <w:p w:rsidR="001A4569" w:rsidRPr="001972A7" w:rsidRDefault="001A4569" w:rsidP="001A4569">
            <w:pPr>
              <w:jc w:val="center"/>
              <w:rPr>
                <w:rFonts w:ascii="Times New Roman" w:hAnsi="Times New Roman" w:cs="Times New Roman"/>
              </w:rPr>
            </w:pPr>
          </w:p>
        </w:tc>
        <w:tc>
          <w:tcPr>
            <w:tcW w:w="1530" w:type="dxa"/>
            <w:tcBorders>
              <w:top w:val="single" w:sz="4" w:space="0" w:color="auto"/>
              <w:bottom w:val="single" w:sz="4" w:space="0" w:color="auto"/>
            </w:tcBorders>
          </w:tcPr>
          <w:p w:rsidR="001A4569" w:rsidRPr="001972A7" w:rsidRDefault="001A4569" w:rsidP="001A4569">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459" w:type="dxa"/>
            <w:tcBorders>
              <w:top w:val="single" w:sz="4" w:space="0" w:color="auto"/>
              <w:bottom w:val="single" w:sz="4" w:space="0" w:color="auto"/>
            </w:tcBorders>
          </w:tcPr>
          <w:p w:rsidR="001A4569" w:rsidRPr="001972A7" w:rsidRDefault="001A4569" w:rsidP="001A4569">
            <w:pPr>
              <w:jc w:val="center"/>
              <w:rPr>
                <w:rFonts w:ascii="Times New Roman" w:hAnsi="Times New Roman" w:cs="Times New Roman"/>
              </w:rPr>
            </w:pPr>
            <w:r w:rsidRPr="001972A7">
              <w:rPr>
                <w:rFonts w:ascii="Times New Roman" w:hAnsi="Times New Roman" w:cs="Times New Roman"/>
              </w:rPr>
              <w:t>Rate (#/min)</w:t>
            </w:r>
          </w:p>
        </w:tc>
        <w:tc>
          <w:tcPr>
            <w:tcW w:w="1976" w:type="dxa"/>
            <w:tcBorders>
              <w:top w:val="single" w:sz="4" w:space="0" w:color="auto"/>
              <w:bottom w:val="single" w:sz="4" w:space="0" w:color="auto"/>
            </w:tcBorders>
          </w:tcPr>
          <w:p w:rsidR="001A4569" w:rsidRPr="001972A7" w:rsidRDefault="001A4569" w:rsidP="001A4569">
            <w:pPr>
              <w:jc w:val="center"/>
              <w:rPr>
                <w:rFonts w:ascii="Times New Roman" w:hAnsi="Times New Roman" w:cs="Times New Roman"/>
              </w:rPr>
            </w:pPr>
            <w:r w:rsidRPr="001972A7">
              <w:rPr>
                <w:rFonts w:ascii="Times New Roman" w:hAnsi="Times New Roman" w:cs="Times New Roman"/>
              </w:rPr>
              <w:t>Yield (#/g printed)</w:t>
            </w:r>
          </w:p>
        </w:tc>
      </w:tr>
      <w:tr w:rsidR="001A4569" w:rsidRPr="001972A7" w:rsidTr="00541709">
        <w:tc>
          <w:tcPr>
            <w:tcW w:w="1461" w:type="dxa"/>
            <w:tcBorders>
              <w:top w:val="single" w:sz="4" w:space="0" w:color="auto"/>
            </w:tcBorders>
          </w:tcPr>
          <w:p w:rsidR="001A4569" w:rsidRPr="001972A7" w:rsidRDefault="001A4569">
            <w:pPr>
              <w:jc w:val="center"/>
              <w:rPr>
                <w:rFonts w:ascii="Times New Roman" w:hAnsi="Times New Roman" w:cs="Times New Roman"/>
              </w:rPr>
            </w:pPr>
            <w:r>
              <w:rPr>
                <w:rFonts w:ascii="Times New Roman" w:hAnsi="Times New Roman" w:cs="Times New Roman"/>
              </w:rPr>
              <w:t>1.</w:t>
            </w:r>
            <w:r w:rsidR="007337D3">
              <w:rPr>
                <w:rFonts w:ascii="Times New Roman" w:hAnsi="Times New Roman" w:cs="Times New Roman"/>
              </w:rPr>
              <w:t>4</w:t>
            </w:r>
            <w:r>
              <w:rPr>
                <w:rFonts w:ascii="Times New Roman" w:hAnsi="Times New Roman" w:cs="Times New Roman"/>
              </w:rPr>
              <w:t xml:space="preserve"> x 10</w:t>
            </w:r>
            <w:r w:rsidRPr="00541709">
              <w:rPr>
                <w:rFonts w:ascii="Times New Roman" w:hAnsi="Times New Roman" w:cs="Times New Roman"/>
                <w:vertAlign w:val="superscript"/>
              </w:rPr>
              <w:t>3</w:t>
            </w:r>
          </w:p>
        </w:tc>
        <w:tc>
          <w:tcPr>
            <w:tcW w:w="1445" w:type="dxa"/>
            <w:tcBorders>
              <w:top w:val="single" w:sz="4" w:space="0" w:color="auto"/>
            </w:tcBorders>
          </w:tcPr>
          <w:p w:rsidR="001A4569" w:rsidRPr="001972A7" w:rsidRDefault="007337D3" w:rsidP="001A4569">
            <w:pPr>
              <w:jc w:val="center"/>
              <w:rPr>
                <w:rFonts w:ascii="Times New Roman" w:hAnsi="Times New Roman" w:cs="Times New Roman"/>
                <w:vertAlign w:val="superscript"/>
              </w:rPr>
            </w:pPr>
            <w:r>
              <w:rPr>
                <w:rFonts w:ascii="Times New Roman" w:hAnsi="Times New Roman" w:cs="Times New Roman"/>
              </w:rPr>
              <w:t>3.5</w:t>
            </w:r>
            <w:r w:rsidR="001A4569" w:rsidRPr="001972A7">
              <w:rPr>
                <w:rFonts w:ascii="Times New Roman" w:hAnsi="Times New Roman" w:cs="Times New Roman"/>
              </w:rPr>
              <w:t xml:space="preserve"> x 10</w:t>
            </w:r>
            <w:r w:rsidR="001A4569" w:rsidRPr="001972A7">
              <w:rPr>
                <w:rFonts w:ascii="Times New Roman" w:hAnsi="Times New Roman" w:cs="Times New Roman"/>
                <w:vertAlign w:val="superscript"/>
              </w:rPr>
              <w:t>7</w:t>
            </w:r>
          </w:p>
        </w:tc>
        <w:tc>
          <w:tcPr>
            <w:tcW w:w="1976" w:type="dxa"/>
            <w:tcBorders>
              <w:top w:val="single" w:sz="4" w:space="0" w:color="auto"/>
            </w:tcBorders>
          </w:tcPr>
          <w:p w:rsidR="001A4569" w:rsidRPr="001972A7" w:rsidRDefault="001A4569" w:rsidP="001A4569">
            <w:pPr>
              <w:jc w:val="center"/>
              <w:rPr>
                <w:rFonts w:ascii="Times New Roman" w:hAnsi="Times New Roman" w:cs="Times New Roman"/>
                <w:vertAlign w:val="superscript"/>
              </w:rPr>
            </w:pPr>
            <w:r w:rsidRPr="001972A7">
              <w:rPr>
                <w:rFonts w:ascii="Times New Roman" w:hAnsi="Times New Roman" w:cs="Times New Roman"/>
              </w:rPr>
              <w:t>1.6 x 10</w:t>
            </w:r>
            <w:r w:rsidRPr="001972A7">
              <w:rPr>
                <w:rFonts w:ascii="Times New Roman" w:hAnsi="Times New Roman" w:cs="Times New Roman"/>
                <w:vertAlign w:val="superscript"/>
              </w:rPr>
              <w:t>8</w:t>
            </w:r>
          </w:p>
        </w:tc>
        <w:tc>
          <w:tcPr>
            <w:tcW w:w="248" w:type="dxa"/>
            <w:tcBorders>
              <w:top w:val="single" w:sz="4" w:space="0" w:color="auto"/>
            </w:tcBorders>
          </w:tcPr>
          <w:p w:rsidR="001A4569" w:rsidRPr="001972A7" w:rsidRDefault="001A4569" w:rsidP="001A4569">
            <w:pPr>
              <w:jc w:val="center"/>
              <w:rPr>
                <w:rFonts w:ascii="Times New Roman" w:hAnsi="Times New Roman" w:cs="Times New Roman"/>
              </w:rPr>
            </w:pPr>
          </w:p>
        </w:tc>
        <w:tc>
          <w:tcPr>
            <w:tcW w:w="1530" w:type="dxa"/>
            <w:tcBorders>
              <w:top w:val="single" w:sz="4" w:space="0" w:color="auto"/>
            </w:tcBorders>
          </w:tcPr>
          <w:p w:rsidR="001A4569" w:rsidRPr="001972A7" w:rsidRDefault="004B3CD6">
            <w:pPr>
              <w:jc w:val="center"/>
              <w:rPr>
                <w:rFonts w:ascii="Times New Roman" w:hAnsi="Times New Roman" w:cs="Times New Roman"/>
              </w:rPr>
            </w:pPr>
            <w:r>
              <w:rPr>
                <w:rFonts w:ascii="Times New Roman" w:hAnsi="Times New Roman" w:cs="Times New Roman"/>
              </w:rPr>
              <w:t>1.</w:t>
            </w:r>
            <w:r w:rsidR="002A3901">
              <w:rPr>
                <w:rFonts w:ascii="Times New Roman" w:hAnsi="Times New Roman" w:cs="Times New Roman"/>
              </w:rPr>
              <w:t>2</w:t>
            </w:r>
            <w:r>
              <w:rPr>
                <w:rFonts w:ascii="Times New Roman" w:hAnsi="Times New Roman" w:cs="Times New Roman"/>
              </w:rPr>
              <w:t xml:space="preserve"> x 10</w:t>
            </w:r>
            <w:r w:rsidRPr="00541709">
              <w:rPr>
                <w:rFonts w:ascii="Times New Roman" w:hAnsi="Times New Roman" w:cs="Times New Roman"/>
                <w:vertAlign w:val="superscript"/>
              </w:rPr>
              <w:t>3</w:t>
            </w:r>
          </w:p>
        </w:tc>
        <w:tc>
          <w:tcPr>
            <w:tcW w:w="1459" w:type="dxa"/>
            <w:tcBorders>
              <w:top w:val="single" w:sz="4" w:space="0" w:color="auto"/>
            </w:tcBorders>
          </w:tcPr>
          <w:p w:rsidR="001A4569" w:rsidRPr="001972A7" w:rsidRDefault="002A3901" w:rsidP="001A4569">
            <w:pPr>
              <w:jc w:val="center"/>
              <w:rPr>
                <w:rFonts w:ascii="Times New Roman" w:hAnsi="Times New Roman" w:cs="Times New Roman"/>
                <w:vertAlign w:val="superscript"/>
              </w:rPr>
            </w:pPr>
            <w:r>
              <w:rPr>
                <w:rFonts w:ascii="Times New Roman" w:hAnsi="Times New Roman" w:cs="Times New Roman"/>
              </w:rPr>
              <w:t>7.2</w:t>
            </w:r>
            <w:r w:rsidR="001A4569" w:rsidRPr="001972A7">
              <w:rPr>
                <w:rFonts w:ascii="Times New Roman" w:hAnsi="Times New Roman" w:cs="Times New Roman"/>
              </w:rPr>
              <w:t xml:space="preserve"> x 10</w:t>
            </w:r>
            <w:r w:rsidR="001A4569" w:rsidRPr="001972A7">
              <w:rPr>
                <w:rFonts w:ascii="Times New Roman" w:hAnsi="Times New Roman" w:cs="Times New Roman"/>
                <w:vertAlign w:val="superscript"/>
              </w:rPr>
              <w:t>7</w:t>
            </w:r>
          </w:p>
        </w:tc>
        <w:tc>
          <w:tcPr>
            <w:tcW w:w="1976" w:type="dxa"/>
            <w:tcBorders>
              <w:top w:val="single" w:sz="4" w:space="0" w:color="auto"/>
            </w:tcBorders>
          </w:tcPr>
          <w:p w:rsidR="001A4569" w:rsidRPr="001972A7" w:rsidRDefault="002A3901" w:rsidP="001A4569">
            <w:pPr>
              <w:jc w:val="center"/>
              <w:rPr>
                <w:rFonts w:ascii="Times New Roman" w:hAnsi="Times New Roman" w:cs="Times New Roman"/>
                <w:vertAlign w:val="superscript"/>
              </w:rPr>
            </w:pPr>
            <w:r>
              <w:rPr>
                <w:rFonts w:ascii="Times New Roman" w:hAnsi="Times New Roman" w:cs="Times New Roman"/>
              </w:rPr>
              <w:t>3.5</w:t>
            </w:r>
            <w:r w:rsidR="001A4569" w:rsidRPr="001972A7">
              <w:rPr>
                <w:rFonts w:ascii="Times New Roman" w:hAnsi="Times New Roman" w:cs="Times New Roman"/>
              </w:rPr>
              <w:t xml:space="preserve"> x 10</w:t>
            </w:r>
            <w:r w:rsidR="001A4569" w:rsidRPr="001972A7">
              <w:rPr>
                <w:rFonts w:ascii="Times New Roman" w:hAnsi="Times New Roman" w:cs="Times New Roman"/>
                <w:vertAlign w:val="superscript"/>
              </w:rPr>
              <w:t>8</w:t>
            </w:r>
          </w:p>
        </w:tc>
      </w:tr>
      <w:tr w:rsidR="001A4569" w:rsidRPr="001972A7" w:rsidTr="00541709">
        <w:tc>
          <w:tcPr>
            <w:tcW w:w="1461" w:type="dxa"/>
          </w:tcPr>
          <w:p w:rsidR="001A4569" w:rsidRPr="001972A7" w:rsidRDefault="001A4569">
            <w:pPr>
              <w:jc w:val="center"/>
              <w:rPr>
                <w:rFonts w:ascii="Times New Roman" w:hAnsi="Times New Roman" w:cs="Times New Roman"/>
              </w:rPr>
            </w:pPr>
            <w:r>
              <w:rPr>
                <w:rFonts w:ascii="Times New Roman" w:hAnsi="Times New Roman" w:cs="Times New Roman"/>
              </w:rPr>
              <w:t>6.</w:t>
            </w:r>
            <w:r w:rsidR="007337D3">
              <w:rPr>
                <w:rFonts w:ascii="Times New Roman" w:hAnsi="Times New Roman" w:cs="Times New Roman"/>
              </w:rPr>
              <w:t>7</w:t>
            </w:r>
            <w:r>
              <w:rPr>
                <w:rFonts w:ascii="Times New Roman" w:hAnsi="Times New Roman" w:cs="Times New Roman"/>
              </w:rPr>
              <w:t xml:space="preserve"> x 10</w:t>
            </w:r>
            <w:r w:rsidRPr="00541709">
              <w:rPr>
                <w:rFonts w:ascii="Times New Roman" w:hAnsi="Times New Roman" w:cs="Times New Roman"/>
                <w:vertAlign w:val="superscript"/>
              </w:rPr>
              <w:t>2</w:t>
            </w:r>
          </w:p>
        </w:tc>
        <w:tc>
          <w:tcPr>
            <w:tcW w:w="1445" w:type="dxa"/>
          </w:tcPr>
          <w:p w:rsidR="001A4569" w:rsidRPr="001972A7" w:rsidRDefault="007337D3" w:rsidP="001A4569">
            <w:pPr>
              <w:jc w:val="center"/>
              <w:rPr>
                <w:rFonts w:ascii="Times New Roman" w:hAnsi="Times New Roman" w:cs="Times New Roman"/>
                <w:vertAlign w:val="superscript"/>
              </w:rPr>
            </w:pPr>
            <w:r>
              <w:rPr>
                <w:rFonts w:ascii="Times New Roman" w:hAnsi="Times New Roman" w:cs="Times New Roman"/>
              </w:rPr>
              <w:t>1.9</w:t>
            </w:r>
            <w:r w:rsidR="001A4569" w:rsidRPr="001972A7">
              <w:rPr>
                <w:rFonts w:ascii="Times New Roman" w:hAnsi="Times New Roman" w:cs="Times New Roman"/>
              </w:rPr>
              <w:t xml:space="preserve"> x 10</w:t>
            </w:r>
            <w:r w:rsidR="001A4569" w:rsidRPr="001972A7">
              <w:rPr>
                <w:rFonts w:ascii="Times New Roman" w:hAnsi="Times New Roman" w:cs="Times New Roman"/>
                <w:vertAlign w:val="superscript"/>
              </w:rPr>
              <w:t>7</w:t>
            </w:r>
          </w:p>
        </w:tc>
        <w:tc>
          <w:tcPr>
            <w:tcW w:w="1976" w:type="dxa"/>
          </w:tcPr>
          <w:p w:rsidR="001A4569" w:rsidRPr="001972A7" w:rsidRDefault="001A4569">
            <w:pPr>
              <w:jc w:val="center"/>
              <w:rPr>
                <w:rFonts w:ascii="Times New Roman" w:hAnsi="Times New Roman" w:cs="Times New Roman"/>
                <w:vertAlign w:val="superscript"/>
              </w:rPr>
            </w:pPr>
            <w:r w:rsidRPr="001972A7">
              <w:rPr>
                <w:rFonts w:ascii="Times New Roman" w:hAnsi="Times New Roman" w:cs="Times New Roman"/>
              </w:rPr>
              <w:t>8.</w:t>
            </w:r>
            <w:r w:rsidR="007337D3">
              <w:rPr>
                <w:rFonts w:ascii="Times New Roman" w:hAnsi="Times New Roman" w:cs="Times New Roman"/>
              </w:rPr>
              <w:t>7</w:t>
            </w:r>
            <w:r w:rsidRPr="001972A7">
              <w:rPr>
                <w:rFonts w:ascii="Times New Roman" w:hAnsi="Times New Roman" w:cs="Times New Roman"/>
              </w:rPr>
              <w:t xml:space="preserve"> x 10</w:t>
            </w:r>
            <w:r w:rsidRPr="001972A7">
              <w:rPr>
                <w:rFonts w:ascii="Times New Roman" w:hAnsi="Times New Roman" w:cs="Times New Roman"/>
                <w:vertAlign w:val="superscript"/>
              </w:rPr>
              <w:t>7</w:t>
            </w:r>
          </w:p>
        </w:tc>
        <w:tc>
          <w:tcPr>
            <w:tcW w:w="248" w:type="dxa"/>
          </w:tcPr>
          <w:p w:rsidR="001A4569" w:rsidRPr="001972A7" w:rsidRDefault="001A4569" w:rsidP="001A4569">
            <w:pPr>
              <w:jc w:val="center"/>
              <w:rPr>
                <w:rFonts w:ascii="Times New Roman" w:hAnsi="Times New Roman" w:cs="Times New Roman"/>
              </w:rPr>
            </w:pPr>
          </w:p>
        </w:tc>
        <w:tc>
          <w:tcPr>
            <w:tcW w:w="1530" w:type="dxa"/>
          </w:tcPr>
          <w:p w:rsidR="001A4569" w:rsidRPr="001972A7" w:rsidRDefault="004B3CD6">
            <w:pPr>
              <w:jc w:val="center"/>
              <w:rPr>
                <w:rFonts w:ascii="Times New Roman" w:hAnsi="Times New Roman" w:cs="Times New Roman"/>
              </w:rPr>
            </w:pPr>
            <w:r>
              <w:rPr>
                <w:rFonts w:ascii="Times New Roman" w:hAnsi="Times New Roman" w:cs="Times New Roman"/>
              </w:rPr>
              <w:t>3.6 x 10</w:t>
            </w:r>
            <w:r w:rsidRPr="00541709">
              <w:rPr>
                <w:rFonts w:ascii="Times New Roman" w:hAnsi="Times New Roman" w:cs="Times New Roman"/>
                <w:vertAlign w:val="superscript"/>
              </w:rPr>
              <w:t>3</w:t>
            </w:r>
          </w:p>
        </w:tc>
        <w:tc>
          <w:tcPr>
            <w:tcW w:w="1459" w:type="dxa"/>
          </w:tcPr>
          <w:p w:rsidR="001A4569" w:rsidRPr="001972A7" w:rsidRDefault="001A4569">
            <w:pPr>
              <w:jc w:val="center"/>
              <w:rPr>
                <w:rFonts w:ascii="Times New Roman" w:hAnsi="Times New Roman" w:cs="Times New Roman"/>
                <w:vertAlign w:val="superscript"/>
              </w:rPr>
            </w:pPr>
            <w:r w:rsidRPr="001972A7">
              <w:rPr>
                <w:rFonts w:ascii="Times New Roman" w:hAnsi="Times New Roman" w:cs="Times New Roman"/>
              </w:rPr>
              <w:t>1.</w:t>
            </w:r>
            <w:r w:rsidR="002A3901">
              <w:rPr>
                <w:rFonts w:ascii="Times New Roman" w:hAnsi="Times New Roman" w:cs="Times New Roman"/>
              </w:rPr>
              <w:t>0</w:t>
            </w:r>
            <w:r w:rsidRPr="001972A7">
              <w:rPr>
                <w:rFonts w:ascii="Times New Roman" w:hAnsi="Times New Roman" w:cs="Times New Roman"/>
              </w:rPr>
              <w:t xml:space="preserve"> x 10</w:t>
            </w:r>
            <w:r w:rsidRPr="001972A7">
              <w:rPr>
                <w:rFonts w:ascii="Times New Roman" w:hAnsi="Times New Roman" w:cs="Times New Roman"/>
                <w:vertAlign w:val="superscript"/>
              </w:rPr>
              <w:t>8</w:t>
            </w:r>
          </w:p>
        </w:tc>
        <w:tc>
          <w:tcPr>
            <w:tcW w:w="1976" w:type="dxa"/>
          </w:tcPr>
          <w:p w:rsidR="001A4569" w:rsidRPr="001972A7" w:rsidRDefault="001A4569" w:rsidP="001A4569">
            <w:pPr>
              <w:jc w:val="center"/>
              <w:rPr>
                <w:rFonts w:ascii="Times New Roman" w:hAnsi="Times New Roman" w:cs="Times New Roman"/>
                <w:vertAlign w:val="superscript"/>
              </w:rPr>
            </w:pPr>
            <w:r w:rsidRPr="001972A7">
              <w:rPr>
                <w:rFonts w:ascii="Times New Roman" w:hAnsi="Times New Roman" w:cs="Times New Roman"/>
              </w:rPr>
              <w:t>5.0 x 10</w:t>
            </w:r>
            <w:r w:rsidRPr="001972A7">
              <w:rPr>
                <w:rFonts w:ascii="Times New Roman" w:hAnsi="Times New Roman" w:cs="Times New Roman"/>
                <w:vertAlign w:val="superscript"/>
              </w:rPr>
              <w:t>8</w:t>
            </w:r>
          </w:p>
        </w:tc>
      </w:tr>
      <w:tr w:rsidR="001A4569" w:rsidRPr="001972A7" w:rsidTr="00541709">
        <w:tc>
          <w:tcPr>
            <w:tcW w:w="1461" w:type="dxa"/>
          </w:tcPr>
          <w:p w:rsidR="001A4569" w:rsidRPr="001972A7" w:rsidRDefault="0051635A">
            <w:pPr>
              <w:jc w:val="center"/>
              <w:rPr>
                <w:rFonts w:ascii="Times New Roman" w:hAnsi="Times New Roman" w:cs="Times New Roman"/>
              </w:rPr>
            </w:pPr>
            <w:r>
              <w:rPr>
                <w:rFonts w:ascii="Times New Roman" w:hAnsi="Times New Roman" w:cs="Times New Roman"/>
              </w:rPr>
              <w:t>4.</w:t>
            </w:r>
            <w:r w:rsidR="007337D3">
              <w:rPr>
                <w:rFonts w:ascii="Times New Roman" w:hAnsi="Times New Roman" w:cs="Times New Roman"/>
              </w:rPr>
              <w:t>3</w:t>
            </w:r>
            <w:r w:rsidR="001A4569">
              <w:rPr>
                <w:rFonts w:ascii="Times New Roman" w:hAnsi="Times New Roman" w:cs="Times New Roman"/>
              </w:rPr>
              <w:t xml:space="preserve"> x 10</w:t>
            </w:r>
            <w:r w:rsidR="001A4569" w:rsidRPr="00541709">
              <w:rPr>
                <w:rFonts w:ascii="Times New Roman" w:hAnsi="Times New Roman" w:cs="Times New Roman"/>
                <w:vertAlign w:val="superscript"/>
              </w:rPr>
              <w:t>2</w:t>
            </w:r>
          </w:p>
        </w:tc>
        <w:tc>
          <w:tcPr>
            <w:tcW w:w="1445" w:type="dxa"/>
          </w:tcPr>
          <w:p w:rsidR="001A4569" w:rsidRPr="001972A7" w:rsidRDefault="001A4569">
            <w:pPr>
              <w:jc w:val="center"/>
              <w:rPr>
                <w:rFonts w:ascii="Times New Roman" w:hAnsi="Times New Roman" w:cs="Times New Roman"/>
                <w:vertAlign w:val="superscript"/>
              </w:rPr>
            </w:pPr>
            <w:r w:rsidRPr="001972A7">
              <w:rPr>
                <w:rFonts w:ascii="Times New Roman" w:hAnsi="Times New Roman" w:cs="Times New Roman"/>
              </w:rPr>
              <w:t>1.</w:t>
            </w:r>
            <w:r w:rsidR="007337D3">
              <w:rPr>
                <w:rFonts w:ascii="Times New Roman" w:hAnsi="Times New Roman" w:cs="Times New Roman"/>
              </w:rPr>
              <w:t>4</w:t>
            </w:r>
            <w:r w:rsidRPr="001972A7">
              <w:rPr>
                <w:rFonts w:ascii="Times New Roman" w:hAnsi="Times New Roman" w:cs="Times New Roman"/>
              </w:rPr>
              <w:t xml:space="preserve"> x 10</w:t>
            </w:r>
            <w:r w:rsidRPr="001972A7">
              <w:rPr>
                <w:rFonts w:ascii="Times New Roman" w:hAnsi="Times New Roman" w:cs="Times New Roman"/>
                <w:vertAlign w:val="superscript"/>
              </w:rPr>
              <w:t>7</w:t>
            </w:r>
          </w:p>
        </w:tc>
        <w:tc>
          <w:tcPr>
            <w:tcW w:w="1976" w:type="dxa"/>
          </w:tcPr>
          <w:p w:rsidR="001A4569" w:rsidRPr="001972A7" w:rsidRDefault="001A4569">
            <w:pPr>
              <w:jc w:val="center"/>
              <w:rPr>
                <w:rFonts w:ascii="Times New Roman" w:hAnsi="Times New Roman" w:cs="Times New Roman"/>
                <w:vertAlign w:val="superscript"/>
              </w:rPr>
            </w:pPr>
            <w:r w:rsidRPr="001972A7">
              <w:rPr>
                <w:rFonts w:ascii="Times New Roman" w:hAnsi="Times New Roman" w:cs="Times New Roman"/>
              </w:rPr>
              <w:t>5.</w:t>
            </w:r>
            <w:r w:rsidR="007337D3">
              <w:rPr>
                <w:rFonts w:ascii="Times New Roman" w:hAnsi="Times New Roman" w:cs="Times New Roman"/>
              </w:rPr>
              <w:t>9</w:t>
            </w:r>
            <w:r w:rsidRPr="001972A7">
              <w:rPr>
                <w:rFonts w:ascii="Times New Roman" w:hAnsi="Times New Roman" w:cs="Times New Roman"/>
              </w:rPr>
              <w:t xml:space="preserve"> x 10</w:t>
            </w:r>
            <w:r w:rsidRPr="001972A7">
              <w:rPr>
                <w:rFonts w:ascii="Times New Roman" w:hAnsi="Times New Roman" w:cs="Times New Roman"/>
                <w:vertAlign w:val="superscript"/>
              </w:rPr>
              <w:t>7</w:t>
            </w:r>
          </w:p>
        </w:tc>
        <w:tc>
          <w:tcPr>
            <w:tcW w:w="248" w:type="dxa"/>
          </w:tcPr>
          <w:p w:rsidR="001A4569" w:rsidRPr="001972A7" w:rsidRDefault="001A4569" w:rsidP="001A4569">
            <w:pPr>
              <w:jc w:val="center"/>
              <w:rPr>
                <w:rFonts w:ascii="Times New Roman" w:hAnsi="Times New Roman" w:cs="Times New Roman"/>
              </w:rPr>
            </w:pPr>
          </w:p>
        </w:tc>
        <w:tc>
          <w:tcPr>
            <w:tcW w:w="1530" w:type="dxa"/>
          </w:tcPr>
          <w:p w:rsidR="001A4569" w:rsidRPr="001972A7" w:rsidRDefault="004B3CD6">
            <w:pPr>
              <w:jc w:val="center"/>
              <w:rPr>
                <w:rFonts w:ascii="Times New Roman" w:hAnsi="Times New Roman" w:cs="Times New Roman"/>
              </w:rPr>
            </w:pPr>
            <w:r>
              <w:rPr>
                <w:rFonts w:ascii="Times New Roman" w:hAnsi="Times New Roman" w:cs="Times New Roman"/>
              </w:rPr>
              <w:t>4.7 x 10</w:t>
            </w:r>
            <w:r w:rsidRPr="00541709">
              <w:rPr>
                <w:rFonts w:ascii="Times New Roman" w:hAnsi="Times New Roman" w:cs="Times New Roman"/>
                <w:vertAlign w:val="superscript"/>
              </w:rPr>
              <w:t>3</w:t>
            </w:r>
          </w:p>
        </w:tc>
        <w:tc>
          <w:tcPr>
            <w:tcW w:w="1459" w:type="dxa"/>
          </w:tcPr>
          <w:p w:rsidR="001A4569" w:rsidRPr="001972A7" w:rsidRDefault="001A4569">
            <w:pPr>
              <w:jc w:val="center"/>
              <w:rPr>
                <w:rFonts w:ascii="Times New Roman" w:hAnsi="Times New Roman" w:cs="Times New Roman"/>
                <w:vertAlign w:val="superscript"/>
              </w:rPr>
            </w:pPr>
            <w:r w:rsidRPr="001972A7">
              <w:rPr>
                <w:rFonts w:ascii="Times New Roman" w:hAnsi="Times New Roman" w:cs="Times New Roman"/>
              </w:rPr>
              <w:t>1.</w:t>
            </w:r>
            <w:r w:rsidR="007728F7">
              <w:rPr>
                <w:rFonts w:ascii="Times New Roman" w:hAnsi="Times New Roman" w:cs="Times New Roman"/>
              </w:rPr>
              <w:t>1</w:t>
            </w:r>
            <w:r w:rsidRPr="001972A7">
              <w:rPr>
                <w:rFonts w:ascii="Times New Roman" w:hAnsi="Times New Roman" w:cs="Times New Roman"/>
              </w:rPr>
              <w:t xml:space="preserve"> x 10</w:t>
            </w:r>
            <w:r w:rsidRPr="001972A7">
              <w:rPr>
                <w:rFonts w:ascii="Times New Roman" w:hAnsi="Times New Roman" w:cs="Times New Roman"/>
                <w:vertAlign w:val="superscript"/>
              </w:rPr>
              <w:t>8</w:t>
            </w:r>
          </w:p>
        </w:tc>
        <w:tc>
          <w:tcPr>
            <w:tcW w:w="1976" w:type="dxa"/>
          </w:tcPr>
          <w:p w:rsidR="001A4569" w:rsidRPr="001972A7" w:rsidRDefault="001A4569">
            <w:pPr>
              <w:jc w:val="center"/>
              <w:rPr>
                <w:rFonts w:ascii="Times New Roman" w:hAnsi="Times New Roman" w:cs="Times New Roman"/>
                <w:vertAlign w:val="superscript"/>
              </w:rPr>
            </w:pPr>
            <w:r w:rsidRPr="001972A7">
              <w:rPr>
                <w:rFonts w:ascii="Times New Roman" w:hAnsi="Times New Roman" w:cs="Times New Roman"/>
              </w:rPr>
              <w:t>5.</w:t>
            </w:r>
            <w:r w:rsidR="007728F7">
              <w:rPr>
                <w:rFonts w:ascii="Times New Roman" w:hAnsi="Times New Roman" w:cs="Times New Roman"/>
              </w:rPr>
              <w:t>0</w:t>
            </w:r>
            <w:r w:rsidRPr="001972A7">
              <w:rPr>
                <w:rFonts w:ascii="Times New Roman" w:hAnsi="Times New Roman" w:cs="Times New Roman"/>
              </w:rPr>
              <w:t xml:space="preserve"> x 10</w:t>
            </w:r>
            <w:r w:rsidRPr="001972A7">
              <w:rPr>
                <w:rFonts w:ascii="Times New Roman" w:hAnsi="Times New Roman" w:cs="Times New Roman"/>
                <w:vertAlign w:val="superscript"/>
              </w:rPr>
              <w:t>8</w:t>
            </w:r>
          </w:p>
        </w:tc>
      </w:tr>
      <w:tr w:rsidR="001A4569" w:rsidRPr="001972A7" w:rsidTr="00541709">
        <w:tc>
          <w:tcPr>
            <w:tcW w:w="1461" w:type="dxa"/>
          </w:tcPr>
          <w:p w:rsidR="001A4569" w:rsidRPr="001972A7" w:rsidRDefault="0051635A">
            <w:pPr>
              <w:jc w:val="center"/>
              <w:rPr>
                <w:rFonts w:ascii="Times New Roman" w:hAnsi="Times New Roman" w:cs="Times New Roman"/>
              </w:rPr>
            </w:pPr>
            <w:r>
              <w:rPr>
                <w:rFonts w:ascii="Times New Roman" w:hAnsi="Times New Roman" w:cs="Times New Roman"/>
              </w:rPr>
              <w:t>1.</w:t>
            </w:r>
            <w:r w:rsidR="007337D3">
              <w:rPr>
                <w:rFonts w:ascii="Times New Roman" w:hAnsi="Times New Roman" w:cs="Times New Roman"/>
              </w:rPr>
              <w:t>2</w:t>
            </w:r>
            <w:r>
              <w:rPr>
                <w:rFonts w:ascii="Times New Roman" w:hAnsi="Times New Roman" w:cs="Times New Roman"/>
              </w:rPr>
              <w:t xml:space="preserve"> x 10</w:t>
            </w:r>
            <w:r w:rsidRPr="00541709">
              <w:rPr>
                <w:rFonts w:ascii="Times New Roman" w:hAnsi="Times New Roman" w:cs="Times New Roman"/>
                <w:vertAlign w:val="superscript"/>
              </w:rPr>
              <w:t>3</w:t>
            </w:r>
          </w:p>
        </w:tc>
        <w:tc>
          <w:tcPr>
            <w:tcW w:w="1445" w:type="dxa"/>
          </w:tcPr>
          <w:p w:rsidR="001A4569" w:rsidRPr="001972A7" w:rsidRDefault="007337D3" w:rsidP="001A4569">
            <w:pPr>
              <w:jc w:val="center"/>
              <w:rPr>
                <w:rFonts w:ascii="Times New Roman" w:hAnsi="Times New Roman" w:cs="Times New Roman"/>
                <w:vertAlign w:val="superscript"/>
              </w:rPr>
            </w:pPr>
            <w:r>
              <w:rPr>
                <w:rFonts w:ascii="Times New Roman" w:hAnsi="Times New Roman" w:cs="Times New Roman"/>
              </w:rPr>
              <w:t>3</w:t>
            </w:r>
            <w:r w:rsidR="001A4569" w:rsidRPr="001972A7">
              <w:rPr>
                <w:rFonts w:ascii="Times New Roman" w:hAnsi="Times New Roman" w:cs="Times New Roman"/>
              </w:rPr>
              <w:t>.9 x 10</w:t>
            </w:r>
            <w:r w:rsidR="001A4569" w:rsidRPr="001972A7">
              <w:rPr>
                <w:rFonts w:ascii="Times New Roman" w:hAnsi="Times New Roman" w:cs="Times New Roman"/>
                <w:vertAlign w:val="superscript"/>
              </w:rPr>
              <w:t>7</w:t>
            </w:r>
          </w:p>
        </w:tc>
        <w:tc>
          <w:tcPr>
            <w:tcW w:w="1976" w:type="dxa"/>
          </w:tcPr>
          <w:p w:rsidR="001A4569" w:rsidRPr="001972A7" w:rsidRDefault="001A4569" w:rsidP="001A4569">
            <w:pPr>
              <w:jc w:val="center"/>
              <w:rPr>
                <w:rFonts w:ascii="Times New Roman" w:hAnsi="Times New Roman" w:cs="Times New Roman"/>
                <w:vertAlign w:val="superscript"/>
              </w:rPr>
            </w:pPr>
            <w:r w:rsidRPr="001972A7">
              <w:rPr>
                <w:rFonts w:ascii="Times New Roman" w:hAnsi="Times New Roman" w:cs="Times New Roman"/>
              </w:rPr>
              <w:t>1.7 x 10</w:t>
            </w:r>
            <w:r w:rsidRPr="001972A7">
              <w:rPr>
                <w:rFonts w:ascii="Times New Roman" w:hAnsi="Times New Roman" w:cs="Times New Roman"/>
                <w:vertAlign w:val="superscript"/>
              </w:rPr>
              <w:t>8</w:t>
            </w:r>
          </w:p>
        </w:tc>
        <w:tc>
          <w:tcPr>
            <w:tcW w:w="248" w:type="dxa"/>
          </w:tcPr>
          <w:p w:rsidR="001A4569" w:rsidRPr="001972A7" w:rsidRDefault="001A4569" w:rsidP="001A4569">
            <w:pPr>
              <w:jc w:val="center"/>
              <w:rPr>
                <w:rFonts w:ascii="Times New Roman" w:hAnsi="Times New Roman" w:cs="Times New Roman"/>
              </w:rPr>
            </w:pPr>
          </w:p>
        </w:tc>
        <w:tc>
          <w:tcPr>
            <w:tcW w:w="1530" w:type="dxa"/>
          </w:tcPr>
          <w:p w:rsidR="001A4569" w:rsidRPr="001972A7" w:rsidRDefault="004B3CD6">
            <w:pPr>
              <w:jc w:val="center"/>
              <w:rPr>
                <w:rFonts w:ascii="Times New Roman" w:hAnsi="Times New Roman" w:cs="Times New Roman"/>
              </w:rPr>
            </w:pPr>
            <w:r>
              <w:rPr>
                <w:rFonts w:ascii="Times New Roman" w:hAnsi="Times New Roman" w:cs="Times New Roman"/>
              </w:rPr>
              <w:t>4.6 x 10</w:t>
            </w:r>
            <w:r w:rsidRPr="00541709">
              <w:rPr>
                <w:rFonts w:ascii="Times New Roman" w:hAnsi="Times New Roman" w:cs="Times New Roman"/>
                <w:vertAlign w:val="superscript"/>
              </w:rPr>
              <w:t>3</w:t>
            </w:r>
          </w:p>
        </w:tc>
        <w:tc>
          <w:tcPr>
            <w:tcW w:w="1459" w:type="dxa"/>
          </w:tcPr>
          <w:p w:rsidR="001A4569" w:rsidRPr="001972A7" w:rsidRDefault="007728F7">
            <w:pPr>
              <w:jc w:val="center"/>
              <w:rPr>
                <w:rFonts w:ascii="Times New Roman" w:hAnsi="Times New Roman" w:cs="Times New Roman"/>
                <w:vertAlign w:val="superscript"/>
              </w:rPr>
            </w:pPr>
            <w:r>
              <w:rPr>
                <w:rFonts w:ascii="Times New Roman" w:hAnsi="Times New Roman" w:cs="Times New Roman"/>
              </w:rPr>
              <w:t>9.1</w:t>
            </w:r>
            <w:r w:rsidR="001A4569" w:rsidRPr="001972A7">
              <w:rPr>
                <w:rFonts w:ascii="Times New Roman" w:hAnsi="Times New Roman" w:cs="Times New Roman"/>
              </w:rPr>
              <w:t xml:space="preserve"> x 10</w:t>
            </w:r>
            <w:r>
              <w:rPr>
                <w:rFonts w:ascii="Times New Roman" w:hAnsi="Times New Roman" w:cs="Times New Roman"/>
                <w:vertAlign w:val="superscript"/>
              </w:rPr>
              <w:t>7</w:t>
            </w:r>
          </w:p>
        </w:tc>
        <w:tc>
          <w:tcPr>
            <w:tcW w:w="1976" w:type="dxa"/>
          </w:tcPr>
          <w:p w:rsidR="001A4569" w:rsidRPr="001972A7" w:rsidRDefault="007728F7" w:rsidP="001A4569">
            <w:pPr>
              <w:jc w:val="center"/>
              <w:rPr>
                <w:rFonts w:ascii="Times New Roman" w:hAnsi="Times New Roman" w:cs="Times New Roman"/>
                <w:vertAlign w:val="superscript"/>
              </w:rPr>
            </w:pPr>
            <w:r>
              <w:rPr>
                <w:rFonts w:ascii="Times New Roman" w:hAnsi="Times New Roman" w:cs="Times New Roman"/>
              </w:rPr>
              <w:t>4.1</w:t>
            </w:r>
            <w:r w:rsidR="001A4569" w:rsidRPr="001972A7">
              <w:rPr>
                <w:rFonts w:ascii="Times New Roman" w:hAnsi="Times New Roman" w:cs="Times New Roman"/>
              </w:rPr>
              <w:t xml:space="preserve"> x 10</w:t>
            </w:r>
            <w:r w:rsidR="001A4569" w:rsidRPr="001972A7">
              <w:rPr>
                <w:rFonts w:ascii="Times New Roman" w:hAnsi="Times New Roman" w:cs="Times New Roman"/>
                <w:vertAlign w:val="superscript"/>
              </w:rPr>
              <w:t>8</w:t>
            </w:r>
          </w:p>
        </w:tc>
      </w:tr>
      <w:tr w:rsidR="001A4569" w:rsidRPr="001972A7" w:rsidTr="00541709">
        <w:tc>
          <w:tcPr>
            <w:tcW w:w="1461" w:type="dxa"/>
            <w:tcBorders>
              <w:bottom w:val="single" w:sz="4" w:space="0" w:color="auto"/>
            </w:tcBorders>
          </w:tcPr>
          <w:p w:rsidR="001A4569" w:rsidRPr="001972A7" w:rsidRDefault="0051635A" w:rsidP="001A4569">
            <w:pPr>
              <w:jc w:val="center"/>
              <w:rPr>
                <w:rFonts w:ascii="Times New Roman" w:hAnsi="Times New Roman" w:cs="Times New Roman"/>
              </w:rPr>
            </w:pPr>
            <w:r w:rsidRPr="001972A7">
              <w:rPr>
                <w:rFonts w:ascii="Times New Roman" w:hAnsi="Times New Roman" w:cs="Times New Roman"/>
              </w:rPr>
              <w:t>--</w:t>
            </w:r>
            <w:r w:rsidRPr="001972A7">
              <w:rPr>
                <w:rFonts w:ascii="Times New Roman" w:hAnsi="Times New Roman" w:cs="Times New Roman"/>
                <w:vertAlign w:val="superscript"/>
              </w:rPr>
              <w:t>a</w:t>
            </w:r>
          </w:p>
        </w:tc>
        <w:tc>
          <w:tcPr>
            <w:tcW w:w="1445" w:type="dxa"/>
            <w:tcBorders>
              <w:bottom w:val="single" w:sz="4" w:space="0" w:color="auto"/>
            </w:tcBorders>
          </w:tcPr>
          <w:p w:rsidR="001A4569" w:rsidRPr="001972A7" w:rsidRDefault="0051635A" w:rsidP="001A4569">
            <w:pPr>
              <w:jc w:val="center"/>
              <w:rPr>
                <w:rFonts w:ascii="Times New Roman" w:hAnsi="Times New Roman" w:cs="Times New Roman"/>
              </w:rPr>
            </w:pPr>
            <w:r>
              <w:rPr>
                <w:rFonts w:ascii="Times New Roman" w:hAnsi="Times New Roman" w:cs="Times New Roman"/>
              </w:rPr>
              <w:t>--</w:t>
            </w:r>
          </w:p>
        </w:tc>
        <w:tc>
          <w:tcPr>
            <w:tcW w:w="1976" w:type="dxa"/>
            <w:tcBorders>
              <w:bottom w:val="single" w:sz="4" w:space="0" w:color="auto"/>
            </w:tcBorders>
          </w:tcPr>
          <w:p w:rsidR="001A4569" w:rsidRPr="001972A7" w:rsidRDefault="001A4569" w:rsidP="001A4569">
            <w:pPr>
              <w:jc w:val="center"/>
              <w:rPr>
                <w:rFonts w:ascii="Times New Roman" w:hAnsi="Times New Roman" w:cs="Times New Roman"/>
              </w:rPr>
            </w:pPr>
            <w:r w:rsidRPr="001972A7">
              <w:rPr>
                <w:rFonts w:ascii="Times New Roman" w:hAnsi="Times New Roman" w:cs="Times New Roman"/>
              </w:rPr>
              <w:t>--</w:t>
            </w:r>
          </w:p>
        </w:tc>
        <w:tc>
          <w:tcPr>
            <w:tcW w:w="248" w:type="dxa"/>
            <w:tcBorders>
              <w:bottom w:val="single" w:sz="4" w:space="0" w:color="auto"/>
            </w:tcBorders>
          </w:tcPr>
          <w:p w:rsidR="001A4569" w:rsidRPr="001972A7" w:rsidRDefault="001A4569" w:rsidP="001A4569">
            <w:pPr>
              <w:jc w:val="center"/>
              <w:rPr>
                <w:rFonts w:ascii="Times New Roman" w:hAnsi="Times New Roman" w:cs="Times New Roman"/>
              </w:rPr>
            </w:pPr>
          </w:p>
        </w:tc>
        <w:tc>
          <w:tcPr>
            <w:tcW w:w="1530" w:type="dxa"/>
            <w:tcBorders>
              <w:bottom w:val="single" w:sz="4" w:space="0" w:color="auto"/>
            </w:tcBorders>
          </w:tcPr>
          <w:p w:rsidR="001A4569" w:rsidRPr="001972A7" w:rsidRDefault="004B3CD6">
            <w:pPr>
              <w:jc w:val="center"/>
              <w:rPr>
                <w:rFonts w:ascii="Times New Roman" w:hAnsi="Times New Roman" w:cs="Times New Roman"/>
              </w:rPr>
            </w:pPr>
            <w:r>
              <w:rPr>
                <w:rFonts w:ascii="Times New Roman" w:hAnsi="Times New Roman" w:cs="Times New Roman"/>
              </w:rPr>
              <w:t>7.</w:t>
            </w:r>
            <w:r w:rsidR="007728F7">
              <w:rPr>
                <w:rFonts w:ascii="Times New Roman" w:hAnsi="Times New Roman" w:cs="Times New Roman"/>
              </w:rPr>
              <w:t>3</w:t>
            </w:r>
            <w:r>
              <w:rPr>
                <w:rFonts w:ascii="Times New Roman" w:hAnsi="Times New Roman" w:cs="Times New Roman"/>
              </w:rPr>
              <w:t xml:space="preserve"> x 10</w:t>
            </w:r>
            <w:r w:rsidRPr="00541709">
              <w:rPr>
                <w:rFonts w:ascii="Times New Roman" w:hAnsi="Times New Roman" w:cs="Times New Roman"/>
                <w:vertAlign w:val="superscript"/>
              </w:rPr>
              <w:t>2</w:t>
            </w:r>
          </w:p>
        </w:tc>
        <w:tc>
          <w:tcPr>
            <w:tcW w:w="1459" w:type="dxa"/>
            <w:tcBorders>
              <w:bottom w:val="single" w:sz="4" w:space="0" w:color="auto"/>
            </w:tcBorders>
          </w:tcPr>
          <w:p w:rsidR="001A4569" w:rsidRPr="001972A7" w:rsidRDefault="007728F7">
            <w:pPr>
              <w:jc w:val="center"/>
              <w:rPr>
                <w:rFonts w:ascii="Times New Roman" w:hAnsi="Times New Roman" w:cs="Times New Roman"/>
                <w:vertAlign w:val="superscript"/>
              </w:rPr>
            </w:pPr>
            <w:r>
              <w:rPr>
                <w:rFonts w:ascii="Times New Roman" w:hAnsi="Times New Roman" w:cs="Times New Roman"/>
              </w:rPr>
              <w:t>1.3</w:t>
            </w:r>
            <w:r w:rsidR="001A4569" w:rsidRPr="001972A7">
              <w:rPr>
                <w:rFonts w:ascii="Times New Roman" w:hAnsi="Times New Roman" w:cs="Times New Roman"/>
              </w:rPr>
              <w:t xml:space="preserve"> x 10</w:t>
            </w:r>
            <w:r>
              <w:rPr>
                <w:rFonts w:ascii="Times New Roman" w:hAnsi="Times New Roman" w:cs="Times New Roman"/>
                <w:vertAlign w:val="superscript"/>
              </w:rPr>
              <w:t>8</w:t>
            </w:r>
          </w:p>
        </w:tc>
        <w:tc>
          <w:tcPr>
            <w:tcW w:w="1976" w:type="dxa"/>
            <w:tcBorders>
              <w:bottom w:val="single" w:sz="4" w:space="0" w:color="auto"/>
            </w:tcBorders>
          </w:tcPr>
          <w:p w:rsidR="001A4569" w:rsidRPr="001972A7" w:rsidRDefault="001A4569" w:rsidP="001A4569">
            <w:pPr>
              <w:jc w:val="center"/>
              <w:rPr>
                <w:rFonts w:ascii="Times New Roman" w:hAnsi="Times New Roman" w:cs="Times New Roman"/>
                <w:vertAlign w:val="superscript"/>
              </w:rPr>
            </w:pPr>
            <w:r w:rsidRPr="001972A7">
              <w:rPr>
                <w:rFonts w:ascii="Times New Roman" w:hAnsi="Times New Roman" w:cs="Times New Roman"/>
              </w:rPr>
              <w:t>5</w:t>
            </w:r>
            <w:r w:rsidR="007728F7">
              <w:rPr>
                <w:rFonts w:ascii="Times New Roman" w:hAnsi="Times New Roman" w:cs="Times New Roman"/>
              </w:rPr>
              <w:t>.8</w:t>
            </w:r>
            <w:r w:rsidRPr="001972A7">
              <w:rPr>
                <w:rFonts w:ascii="Times New Roman" w:hAnsi="Times New Roman" w:cs="Times New Roman"/>
              </w:rPr>
              <w:t xml:space="preserve"> x 10</w:t>
            </w:r>
            <w:r w:rsidRPr="001972A7">
              <w:rPr>
                <w:rFonts w:ascii="Times New Roman" w:hAnsi="Times New Roman" w:cs="Times New Roman"/>
                <w:vertAlign w:val="superscript"/>
              </w:rPr>
              <w:t>8</w:t>
            </w:r>
          </w:p>
        </w:tc>
      </w:tr>
    </w:tbl>
    <w:p w:rsidR="00543F8D" w:rsidRDefault="00505E8D" w:rsidP="00505E8D">
      <w:pPr>
        <w:rPr>
          <w:rFonts w:ascii="Times New Roman" w:hAnsi="Times New Roman" w:cs="Times New Roman"/>
        </w:rPr>
      </w:pPr>
      <w:r w:rsidRPr="001972A7">
        <w:rPr>
          <w:rFonts w:ascii="Times New Roman" w:hAnsi="Times New Roman" w:cs="Times New Roman"/>
          <w:vertAlign w:val="superscript"/>
        </w:rPr>
        <w:t>a</w:t>
      </w:r>
      <w:r w:rsidRPr="001972A7">
        <w:rPr>
          <w:rFonts w:ascii="Times New Roman" w:hAnsi="Times New Roman" w:cs="Times New Roman"/>
        </w:rPr>
        <w:t xml:space="preserve"> Only four replicates (filament broke during repeated attempts to obtain fifth replicate)</w:t>
      </w:r>
    </w:p>
    <w:p w:rsidR="00505E8D" w:rsidRDefault="00505E8D" w:rsidP="00505E8D">
      <w:pPr>
        <w:rPr>
          <w:rFonts w:ascii="Times New Roman" w:hAnsi="Times New Roman" w:cs="Times New Roman"/>
        </w:rPr>
      </w:pPr>
    </w:p>
    <w:p w:rsidR="00505E8D" w:rsidRDefault="00505E8D" w:rsidP="00505E8D">
      <w:pPr>
        <w:rPr>
          <w:rFonts w:ascii="Times New Roman" w:hAnsi="Times New Roman" w:cs="Times New Roman"/>
        </w:rPr>
      </w:pPr>
      <w:r>
        <w:rPr>
          <w:rFonts w:ascii="Times New Roman" w:hAnsi="Times New Roman" w:cs="Times New Roman"/>
        </w:rPr>
        <w:br w:type="page"/>
      </w:r>
    </w:p>
    <w:p w:rsidR="00505E8D" w:rsidRPr="001972A7" w:rsidRDefault="00505E8D" w:rsidP="00505E8D">
      <w:pPr>
        <w:rPr>
          <w:rFonts w:ascii="Times New Roman" w:hAnsi="Times New Roman" w:cs="Times New Roman"/>
        </w:rPr>
      </w:pPr>
      <w:r w:rsidRPr="001972A7">
        <w:rPr>
          <w:rFonts w:ascii="Times New Roman" w:hAnsi="Times New Roman" w:cs="Times New Roman"/>
          <w:b/>
        </w:rPr>
        <w:t>Table S</w:t>
      </w:r>
      <w:r w:rsidR="00C73BD6">
        <w:rPr>
          <w:rFonts w:ascii="Times New Roman" w:hAnsi="Times New Roman" w:cs="Times New Roman"/>
          <w:b/>
        </w:rPr>
        <w:t>11</w:t>
      </w:r>
      <w:r w:rsidRPr="001972A7">
        <w:rPr>
          <w:rFonts w:ascii="Times New Roman" w:hAnsi="Times New Roman" w:cs="Times New Roman"/>
        </w:rPr>
        <w:t xml:space="preserve">. </w:t>
      </w:r>
      <w:r w:rsidR="00E81700">
        <w:rPr>
          <w:rFonts w:ascii="Times New Roman" w:hAnsi="Times New Roman" w:cs="Times New Roman"/>
        </w:rPr>
        <w:t>Peak number concentrations, e</w:t>
      </w:r>
      <w:r w:rsidR="00E81700" w:rsidRPr="001972A7">
        <w:rPr>
          <w:rFonts w:ascii="Times New Roman" w:hAnsi="Times New Roman" w:cs="Times New Roman"/>
        </w:rPr>
        <w:t>mission rates</w:t>
      </w:r>
      <w:r w:rsidR="00E81700">
        <w:rPr>
          <w:rFonts w:ascii="Times New Roman" w:hAnsi="Times New Roman" w:cs="Times New Roman"/>
        </w:rPr>
        <w:t>,</w:t>
      </w:r>
      <w:r w:rsidR="00E81700" w:rsidRPr="001972A7">
        <w:rPr>
          <w:rFonts w:ascii="Times New Roman" w:hAnsi="Times New Roman" w:cs="Times New Roman"/>
        </w:rPr>
        <w:t xml:space="preserve"> and </w:t>
      </w:r>
      <w:r w:rsidR="00E81700">
        <w:rPr>
          <w:rFonts w:ascii="Times New Roman" w:hAnsi="Times New Roman" w:cs="Times New Roman"/>
        </w:rPr>
        <w:t xml:space="preserve">emission </w:t>
      </w:r>
      <w:r w:rsidR="00E81700" w:rsidRPr="001972A7">
        <w:rPr>
          <w:rFonts w:ascii="Times New Roman" w:hAnsi="Times New Roman" w:cs="Times New Roman"/>
        </w:rPr>
        <w:t>yields for poly</w:t>
      </w:r>
      <w:r w:rsidR="00E81700">
        <w:rPr>
          <w:rFonts w:ascii="Times New Roman" w:hAnsi="Times New Roman" w:cs="Times New Roman"/>
        </w:rPr>
        <w:t>carbonate</w:t>
      </w:r>
      <w:r w:rsidR="00E81700" w:rsidRPr="001972A7">
        <w:rPr>
          <w:rFonts w:ascii="Times New Roman" w:hAnsi="Times New Roman" w:cs="Times New Roman"/>
        </w:rPr>
        <w:t xml:space="preserve"> </w:t>
      </w:r>
      <w:r w:rsidR="00481964">
        <w:rPr>
          <w:rFonts w:ascii="Times New Roman" w:hAnsi="Times New Roman" w:cs="Times New Roman"/>
        </w:rPr>
        <w:t xml:space="preserve">(PC) </w:t>
      </w:r>
      <w:r w:rsidR="00E81700" w:rsidRPr="001972A7">
        <w:rPr>
          <w:rFonts w:ascii="Times New Roman" w:hAnsi="Times New Roman" w:cs="Times New Roman"/>
        </w:rPr>
        <w:t>polymer filaments with and without carbon nanotube additives (APS</w:t>
      </w:r>
      <w:r w:rsidR="00E81700">
        <w:rPr>
          <w:rFonts w:ascii="Times New Roman" w:hAnsi="Times New Roman" w:cs="Times New Roman"/>
        </w:rPr>
        <w:t xml:space="preserve"> data</w:t>
      </w:r>
      <w:r w:rsidR="00E81700" w:rsidRPr="001972A7">
        <w:rPr>
          <w:rFonts w:ascii="Times New Roman" w:hAnsi="Times New Roman" w:cs="Times New Roman"/>
        </w:rPr>
        <w:t>)</w:t>
      </w:r>
    </w:p>
    <w:tbl>
      <w:tblPr>
        <w:tblStyle w:val="TableGrid"/>
        <w:tblW w:w="9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75"/>
        <w:gridCol w:w="1362"/>
        <w:gridCol w:w="1976"/>
        <w:gridCol w:w="244"/>
        <w:gridCol w:w="1375"/>
        <w:gridCol w:w="1362"/>
        <w:gridCol w:w="1976"/>
      </w:tblGrid>
      <w:tr w:rsidR="00656677" w:rsidRPr="001972A7" w:rsidTr="00541709">
        <w:tc>
          <w:tcPr>
            <w:tcW w:w="1375" w:type="dxa"/>
            <w:tcBorders>
              <w:top w:val="single" w:sz="4" w:space="0" w:color="auto"/>
              <w:bottom w:val="single" w:sz="4" w:space="0" w:color="auto"/>
            </w:tcBorders>
          </w:tcPr>
          <w:p w:rsidR="00656677" w:rsidRPr="001972A7" w:rsidRDefault="00656677" w:rsidP="005B47DF">
            <w:pPr>
              <w:jc w:val="center"/>
              <w:rPr>
                <w:rFonts w:ascii="Times New Roman" w:hAnsi="Times New Roman" w:cs="Times New Roman"/>
              </w:rPr>
            </w:pPr>
          </w:p>
        </w:tc>
        <w:tc>
          <w:tcPr>
            <w:tcW w:w="1362" w:type="dxa"/>
            <w:tcBorders>
              <w:top w:val="single" w:sz="4" w:space="0" w:color="auto"/>
              <w:bottom w:val="single" w:sz="4" w:space="0" w:color="auto"/>
            </w:tcBorders>
          </w:tcPr>
          <w:p w:rsidR="00656677" w:rsidRPr="001972A7" w:rsidRDefault="00656677" w:rsidP="005B47DF">
            <w:pPr>
              <w:jc w:val="center"/>
              <w:rPr>
                <w:rFonts w:ascii="Times New Roman" w:hAnsi="Times New Roman" w:cs="Times New Roman"/>
              </w:rPr>
            </w:pPr>
            <w:r w:rsidRPr="001972A7">
              <w:rPr>
                <w:rFonts w:ascii="Times New Roman" w:hAnsi="Times New Roman" w:cs="Times New Roman"/>
              </w:rPr>
              <w:t>PC</w:t>
            </w:r>
            <w:r w:rsidRPr="001972A7">
              <w:rPr>
                <w:rFonts w:ascii="Times New Roman" w:hAnsi="Times New Roman" w:cs="Times New Roman"/>
                <w:vertAlign w:val="subscript"/>
              </w:rPr>
              <w:t>CNT</w:t>
            </w:r>
          </w:p>
        </w:tc>
        <w:tc>
          <w:tcPr>
            <w:tcW w:w="1976" w:type="dxa"/>
            <w:tcBorders>
              <w:top w:val="single" w:sz="4" w:space="0" w:color="auto"/>
              <w:bottom w:val="single" w:sz="4" w:space="0" w:color="auto"/>
            </w:tcBorders>
          </w:tcPr>
          <w:p w:rsidR="00656677" w:rsidRPr="001972A7" w:rsidRDefault="00656677" w:rsidP="005B47DF">
            <w:pPr>
              <w:jc w:val="center"/>
              <w:rPr>
                <w:rFonts w:ascii="Times New Roman" w:hAnsi="Times New Roman" w:cs="Times New Roman"/>
              </w:rPr>
            </w:pPr>
          </w:p>
        </w:tc>
        <w:tc>
          <w:tcPr>
            <w:tcW w:w="244" w:type="dxa"/>
            <w:tcBorders>
              <w:top w:val="single" w:sz="4" w:space="0" w:color="auto"/>
            </w:tcBorders>
          </w:tcPr>
          <w:p w:rsidR="00656677" w:rsidRPr="001972A7" w:rsidRDefault="00656677" w:rsidP="005B47DF">
            <w:pPr>
              <w:jc w:val="center"/>
              <w:rPr>
                <w:rFonts w:ascii="Times New Roman" w:hAnsi="Times New Roman" w:cs="Times New Roman"/>
              </w:rPr>
            </w:pPr>
          </w:p>
        </w:tc>
        <w:tc>
          <w:tcPr>
            <w:tcW w:w="1375" w:type="dxa"/>
            <w:tcBorders>
              <w:top w:val="single" w:sz="4" w:space="0" w:color="auto"/>
              <w:bottom w:val="single" w:sz="4" w:space="0" w:color="auto"/>
            </w:tcBorders>
          </w:tcPr>
          <w:p w:rsidR="00656677" w:rsidRPr="001972A7" w:rsidRDefault="00656677" w:rsidP="005B47DF">
            <w:pPr>
              <w:jc w:val="center"/>
              <w:rPr>
                <w:rFonts w:ascii="Times New Roman" w:hAnsi="Times New Roman" w:cs="Times New Roman"/>
              </w:rPr>
            </w:pPr>
          </w:p>
        </w:tc>
        <w:tc>
          <w:tcPr>
            <w:tcW w:w="1362" w:type="dxa"/>
            <w:tcBorders>
              <w:top w:val="single" w:sz="4" w:space="0" w:color="auto"/>
              <w:bottom w:val="single" w:sz="4" w:space="0" w:color="auto"/>
            </w:tcBorders>
          </w:tcPr>
          <w:p w:rsidR="00656677" w:rsidRPr="001972A7" w:rsidRDefault="00656677" w:rsidP="005B47DF">
            <w:pPr>
              <w:jc w:val="center"/>
              <w:rPr>
                <w:rFonts w:ascii="Times New Roman" w:hAnsi="Times New Roman" w:cs="Times New Roman"/>
              </w:rPr>
            </w:pPr>
            <w:r w:rsidRPr="001972A7">
              <w:rPr>
                <w:rFonts w:ascii="Times New Roman" w:hAnsi="Times New Roman" w:cs="Times New Roman"/>
              </w:rPr>
              <w:t>PC</w:t>
            </w:r>
          </w:p>
        </w:tc>
        <w:tc>
          <w:tcPr>
            <w:tcW w:w="1976" w:type="dxa"/>
            <w:tcBorders>
              <w:top w:val="single" w:sz="4" w:space="0" w:color="auto"/>
              <w:bottom w:val="single" w:sz="4" w:space="0" w:color="auto"/>
            </w:tcBorders>
          </w:tcPr>
          <w:p w:rsidR="00656677" w:rsidRPr="001972A7" w:rsidRDefault="00656677" w:rsidP="005B47DF">
            <w:pPr>
              <w:jc w:val="center"/>
              <w:rPr>
                <w:rFonts w:ascii="Times New Roman" w:hAnsi="Times New Roman" w:cs="Times New Roman"/>
              </w:rPr>
            </w:pPr>
          </w:p>
        </w:tc>
      </w:tr>
      <w:tr w:rsidR="00656677" w:rsidRPr="001972A7" w:rsidTr="00541709">
        <w:tc>
          <w:tcPr>
            <w:tcW w:w="1375" w:type="dxa"/>
            <w:tcBorders>
              <w:top w:val="single" w:sz="4" w:space="0" w:color="auto"/>
              <w:bottom w:val="single" w:sz="4" w:space="0" w:color="auto"/>
            </w:tcBorders>
          </w:tcPr>
          <w:p w:rsidR="00656677" w:rsidRPr="001972A7" w:rsidRDefault="00656677" w:rsidP="00656677">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362" w:type="dxa"/>
            <w:tcBorders>
              <w:top w:val="single" w:sz="4" w:space="0" w:color="auto"/>
              <w:bottom w:val="single" w:sz="4" w:space="0" w:color="auto"/>
            </w:tcBorders>
          </w:tcPr>
          <w:p w:rsidR="00656677" w:rsidRPr="001972A7" w:rsidRDefault="00656677" w:rsidP="00656677">
            <w:pPr>
              <w:jc w:val="center"/>
              <w:rPr>
                <w:rFonts w:ascii="Times New Roman" w:hAnsi="Times New Roman" w:cs="Times New Roman"/>
              </w:rPr>
            </w:pPr>
            <w:r w:rsidRPr="001972A7">
              <w:rPr>
                <w:rFonts w:ascii="Times New Roman" w:hAnsi="Times New Roman" w:cs="Times New Roman"/>
              </w:rPr>
              <w:t>Rate (#/min)</w:t>
            </w:r>
          </w:p>
        </w:tc>
        <w:tc>
          <w:tcPr>
            <w:tcW w:w="1976" w:type="dxa"/>
            <w:tcBorders>
              <w:top w:val="single" w:sz="4" w:space="0" w:color="auto"/>
              <w:bottom w:val="single" w:sz="4" w:space="0" w:color="auto"/>
            </w:tcBorders>
          </w:tcPr>
          <w:p w:rsidR="00656677" w:rsidRPr="001972A7" w:rsidRDefault="00656677" w:rsidP="00656677">
            <w:pPr>
              <w:jc w:val="center"/>
              <w:rPr>
                <w:rFonts w:ascii="Times New Roman" w:hAnsi="Times New Roman" w:cs="Times New Roman"/>
              </w:rPr>
            </w:pPr>
            <w:r w:rsidRPr="001972A7">
              <w:rPr>
                <w:rFonts w:ascii="Times New Roman" w:hAnsi="Times New Roman" w:cs="Times New Roman"/>
              </w:rPr>
              <w:t>Yield (#/g printed)</w:t>
            </w:r>
          </w:p>
        </w:tc>
        <w:tc>
          <w:tcPr>
            <w:tcW w:w="244" w:type="dxa"/>
            <w:tcBorders>
              <w:bottom w:val="single" w:sz="4" w:space="0" w:color="auto"/>
            </w:tcBorders>
          </w:tcPr>
          <w:p w:rsidR="00656677" w:rsidRPr="001972A7" w:rsidRDefault="00656677" w:rsidP="00656677">
            <w:pPr>
              <w:jc w:val="center"/>
              <w:rPr>
                <w:rFonts w:ascii="Times New Roman" w:hAnsi="Times New Roman" w:cs="Times New Roman"/>
              </w:rPr>
            </w:pPr>
          </w:p>
        </w:tc>
        <w:tc>
          <w:tcPr>
            <w:tcW w:w="1375" w:type="dxa"/>
            <w:tcBorders>
              <w:top w:val="single" w:sz="4" w:space="0" w:color="auto"/>
              <w:bottom w:val="single" w:sz="4" w:space="0" w:color="auto"/>
            </w:tcBorders>
          </w:tcPr>
          <w:p w:rsidR="00656677" w:rsidRPr="001972A7" w:rsidRDefault="00656677" w:rsidP="00656677">
            <w:pPr>
              <w:jc w:val="center"/>
              <w:rPr>
                <w:rFonts w:ascii="Times New Roman" w:hAnsi="Times New Roman" w:cs="Times New Roman"/>
              </w:rPr>
            </w:pPr>
            <w:r>
              <w:rPr>
                <w:rFonts w:ascii="Times New Roman" w:hAnsi="Times New Roman" w:cs="Times New Roman"/>
              </w:rPr>
              <w:t>N</w:t>
            </w:r>
            <w:r w:rsidRPr="002560D0">
              <w:rPr>
                <w:rFonts w:ascii="Times New Roman" w:hAnsi="Times New Roman" w:cs="Times New Roman"/>
                <w:vertAlign w:val="subscript"/>
              </w:rPr>
              <w:t>peak</w:t>
            </w:r>
            <w:r>
              <w:rPr>
                <w:rFonts w:ascii="Times New Roman" w:hAnsi="Times New Roman" w:cs="Times New Roman"/>
              </w:rPr>
              <w:t xml:space="preserve"> (#/cm</w:t>
            </w:r>
            <w:r w:rsidRPr="00195E7A">
              <w:rPr>
                <w:rFonts w:ascii="Times New Roman" w:hAnsi="Times New Roman" w:cs="Times New Roman"/>
                <w:vertAlign w:val="superscript"/>
              </w:rPr>
              <w:t>3</w:t>
            </w:r>
            <w:r>
              <w:rPr>
                <w:rFonts w:ascii="Times New Roman" w:hAnsi="Times New Roman" w:cs="Times New Roman"/>
              </w:rPr>
              <w:t>)</w:t>
            </w:r>
          </w:p>
        </w:tc>
        <w:tc>
          <w:tcPr>
            <w:tcW w:w="1362" w:type="dxa"/>
            <w:tcBorders>
              <w:top w:val="single" w:sz="4" w:space="0" w:color="auto"/>
              <w:bottom w:val="single" w:sz="4" w:space="0" w:color="auto"/>
            </w:tcBorders>
          </w:tcPr>
          <w:p w:rsidR="00656677" w:rsidRPr="001972A7" w:rsidRDefault="00656677" w:rsidP="00656677">
            <w:pPr>
              <w:jc w:val="center"/>
              <w:rPr>
                <w:rFonts w:ascii="Times New Roman" w:hAnsi="Times New Roman" w:cs="Times New Roman"/>
              </w:rPr>
            </w:pPr>
            <w:r w:rsidRPr="001972A7">
              <w:rPr>
                <w:rFonts w:ascii="Times New Roman" w:hAnsi="Times New Roman" w:cs="Times New Roman"/>
              </w:rPr>
              <w:t>Rate (#/min)</w:t>
            </w:r>
          </w:p>
        </w:tc>
        <w:tc>
          <w:tcPr>
            <w:tcW w:w="1976" w:type="dxa"/>
            <w:tcBorders>
              <w:top w:val="single" w:sz="4" w:space="0" w:color="auto"/>
              <w:bottom w:val="single" w:sz="4" w:space="0" w:color="auto"/>
            </w:tcBorders>
          </w:tcPr>
          <w:p w:rsidR="00656677" w:rsidRPr="001972A7" w:rsidRDefault="00656677" w:rsidP="00656677">
            <w:pPr>
              <w:jc w:val="center"/>
              <w:rPr>
                <w:rFonts w:ascii="Times New Roman" w:hAnsi="Times New Roman" w:cs="Times New Roman"/>
              </w:rPr>
            </w:pPr>
            <w:r w:rsidRPr="001972A7">
              <w:rPr>
                <w:rFonts w:ascii="Times New Roman" w:hAnsi="Times New Roman" w:cs="Times New Roman"/>
              </w:rPr>
              <w:t>Yield (#/g printed)</w:t>
            </w:r>
          </w:p>
        </w:tc>
      </w:tr>
      <w:tr w:rsidR="00656677" w:rsidRPr="001972A7" w:rsidTr="00541709">
        <w:tc>
          <w:tcPr>
            <w:tcW w:w="1375" w:type="dxa"/>
            <w:tcBorders>
              <w:top w:val="single" w:sz="4" w:space="0" w:color="auto"/>
            </w:tcBorders>
          </w:tcPr>
          <w:p w:rsidR="00656677" w:rsidRPr="001972A7" w:rsidRDefault="004B3CD6">
            <w:pPr>
              <w:jc w:val="center"/>
              <w:rPr>
                <w:rFonts w:ascii="Times New Roman" w:hAnsi="Times New Roman" w:cs="Times New Roman"/>
              </w:rPr>
            </w:pPr>
            <w:r>
              <w:rPr>
                <w:rFonts w:ascii="Times New Roman" w:hAnsi="Times New Roman" w:cs="Times New Roman"/>
              </w:rPr>
              <w:t>2.0 x 10</w:t>
            </w:r>
            <w:r w:rsidRPr="00541709">
              <w:rPr>
                <w:rFonts w:ascii="Times New Roman" w:hAnsi="Times New Roman" w:cs="Times New Roman"/>
                <w:vertAlign w:val="superscript"/>
              </w:rPr>
              <w:t>3</w:t>
            </w:r>
          </w:p>
        </w:tc>
        <w:tc>
          <w:tcPr>
            <w:tcW w:w="1362" w:type="dxa"/>
            <w:tcBorders>
              <w:top w:val="single" w:sz="4" w:space="0" w:color="auto"/>
            </w:tcBorders>
          </w:tcPr>
          <w:p w:rsidR="00656677" w:rsidRPr="001972A7" w:rsidRDefault="0003718A">
            <w:pPr>
              <w:jc w:val="center"/>
              <w:rPr>
                <w:rFonts w:ascii="Times New Roman" w:hAnsi="Times New Roman" w:cs="Times New Roman"/>
                <w:vertAlign w:val="superscript"/>
              </w:rPr>
            </w:pPr>
            <w:r>
              <w:rPr>
                <w:rFonts w:ascii="Times New Roman" w:hAnsi="Times New Roman" w:cs="Times New Roman"/>
              </w:rPr>
              <w:t>5.8</w:t>
            </w:r>
            <w:r w:rsidR="00656677" w:rsidRPr="001972A7">
              <w:rPr>
                <w:rFonts w:ascii="Times New Roman" w:hAnsi="Times New Roman" w:cs="Times New Roman"/>
              </w:rPr>
              <w:t xml:space="preserve"> x 10</w:t>
            </w:r>
            <w:r>
              <w:rPr>
                <w:rFonts w:ascii="Times New Roman" w:hAnsi="Times New Roman" w:cs="Times New Roman"/>
                <w:vertAlign w:val="superscript"/>
              </w:rPr>
              <w:t>6</w:t>
            </w:r>
          </w:p>
        </w:tc>
        <w:tc>
          <w:tcPr>
            <w:tcW w:w="1976" w:type="dxa"/>
            <w:tcBorders>
              <w:top w:val="single" w:sz="4" w:space="0" w:color="auto"/>
            </w:tcBorders>
          </w:tcPr>
          <w:p w:rsidR="00656677" w:rsidRPr="001972A7" w:rsidRDefault="00656677">
            <w:pPr>
              <w:jc w:val="center"/>
              <w:rPr>
                <w:rFonts w:ascii="Times New Roman" w:hAnsi="Times New Roman" w:cs="Times New Roman"/>
                <w:vertAlign w:val="superscript"/>
              </w:rPr>
            </w:pPr>
            <w:r w:rsidRPr="001972A7">
              <w:rPr>
                <w:rFonts w:ascii="Times New Roman" w:hAnsi="Times New Roman" w:cs="Times New Roman"/>
              </w:rPr>
              <w:t>1.</w:t>
            </w:r>
            <w:r w:rsidR="0003718A">
              <w:rPr>
                <w:rFonts w:ascii="Times New Roman" w:hAnsi="Times New Roman" w:cs="Times New Roman"/>
              </w:rPr>
              <w:t>8</w:t>
            </w:r>
            <w:r w:rsidRPr="001972A7">
              <w:rPr>
                <w:rFonts w:ascii="Times New Roman" w:hAnsi="Times New Roman" w:cs="Times New Roman"/>
              </w:rPr>
              <w:t xml:space="preserve"> x 10</w:t>
            </w:r>
            <w:r w:rsidR="0003718A">
              <w:rPr>
                <w:rFonts w:ascii="Times New Roman" w:hAnsi="Times New Roman" w:cs="Times New Roman"/>
                <w:vertAlign w:val="superscript"/>
              </w:rPr>
              <w:t>7</w:t>
            </w:r>
          </w:p>
        </w:tc>
        <w:tc>
          <w:tcPr>
            <w:tcW w:w="244" w:type="dxa"/>
            <w:tcBorders>
              <w:top w:val="single" w:sz="4" w:space="0" w:color="auto"/>
            </w:tcBorders>
          </w:tcPr>
          <w:p w:rsidR="00656677" w:rsidRPr="001972A7" w:rsidRDefault="00656677" w:rsidP="00656677">
            <w:pPr>
              <w:jc w:val="center"/>
              <w:rPr>
                <w:rFonts w:ascii="Times New Roman" w:hAnsi="Times New Roman" w:cs="Times New Roman"/>
              </w:rPr>
            </w:pPr>
          </w:p>
        </w:tc>
        <w:tc>
          <w:tcPr>
            <w:tcW w:w="1375" w:type="dxa"/>
            <w:tcBorders>
              <w:top w:val="single" w:sz="4" w:space="0" w:color="auto"/>
            </w:tcBorders>
          </w:tcPr>
          <w:p w:rsidR="00656677" w:rsidRPr="001972A7" w:rsidRDefault="00CC6B2C">
            <w:pPr>
              <w:jc w:val="center"/>
              <w:rPr>
                <w:rFonts w:ascii="Times New Roman" w:hAnsi="Times New Roman" w:cs="Times New Roman"/>
              </w:rPr>
            </w:pPr>
            <w:r>
              <w:rPr>
                <w:rFonts w:ascii="Times New Roman" w:hAnsi="Times New Roman" w:cs="Times New Roman"/>
              </w:rPr>
              <w:t>1.1</w:t>
            </w:r>
            <w:r w:rsidR="00F43CCB">
              <w:rPr>
                <w:rFonts w:ascii="Times New Roman" w:hAnsi="Times New Roman" w:cs="Times New Roman"/>
              </w:rPr>
              <w:t xml:space="preserve"> x 10</w:t>
            </w:r>
            <w:r>
              <w:rPr>
                <w:rFonts w:ascii="Times New Roman" w:hAnsi="Times New Roman" w:cs="Times New Roman"/>
                <w:vertAlign w:val="superscript"/>
              </w:rPr>
              <w:t>4</w:t>
            </w:r>
          </w:p>
        </w:tc>
        <w:tc>
          <w:tcPr>
            <w:tcW w:w="1362" w:type="dxa"/>
            <w:tcBorders>
              <w:top w:val="single" w:sz="4" w:space="0" w:color="auto"/>
            </w:tcBorders>
          </w:tcPr>
          <w:p w:rsidR="00656677" w:rsidRPr="001972A7" w:rsidRDefault="00B92741">
            <w:pPr>
              <w:jc w:val="center"/>
              <w:rPr>
                <w:rFonts w:ascii="Times New Roman" w:hAnsi="Times New Roman" w:cs="Times New Roman"/>
                <w:vertAlign w:val="superscript"/>
              </w:rPr>
            </w:pPr>
            <w:r>
              <w:rPr>
                <w:rFonts w:ascii="Times New Roman" w:hAnsi="Times New Roman" w:cs="Times New Roman"/>
              </w:rPr>
              <w:t>1</w:t>
            </w:r>
            <w:r w:rsidR="00656677" w:rsidRPr="001972A7">
              <w:rPr>
                <w:rFonts w:ascii="Times New Roman" w:hAnsi="Times New Roman" w:cs="Times New Roman"/>
              </w:rPr>
              <w:t>.7 x 10</w:t>
            </w:r>
            <w:r>
              <w:rPr>
                <w:rFonts w:ascii="Times New Roman" w:hAnsi="Times New Roman" w:cs="Times New Roman"/>
                <w:vertAlign w:val="superscript"/>
              </w:rPr>
              <w:t>8</w:t>
            </w:r>
          </w:p>
        </w:tc>
        <w:tc>
          <w:tcPr>
            <w:tcW w:w="1976" w:type="dxa"/>
            <w:tcBorders>
              <w:top w:val="single" w:sz="4" w:space="0" w:color="auto"/>
            </w:tcBorders>
          </w:tcPr>
          <w:p w:rsidR="00656677" w:rsidRPr="001972A7" w:rsidRDefault="00B92741">
            <w:pPr>
              <w:jc w:val="center"/>
              <w:rPr>
                <w:rFonts w:ascii="Times New Roman" w:hAnsi="Times New Roman" w:cs="Times New Roman"/>
                <w:vertAlign w:val="superscript"/>
              </w:rPr>
            </w:pPr>
            <w:r>
              <w:rPr>
                <w:rFonts w:ascii="Times New Roman" w:hAnsi="Times New Roman" w:cs="Times New Roman"/>
              </w:rPr>
              <w:t>5.5</w:t>
            </w:r>
            <w:r w:rsidR="00656677" w:rsidRPr="001972A7">
              <w:rPr>
                <w:rFonts w:ascii="Times New Roman" w:hAnsi="Times New Roman" w:cs="Times New Roman"/>
              </w:rPr>
              <w:t xml:space="preserve"> x 10</w:t>
            </w:r>
            <w:r>
              <w:rPr>
                <w:rFonts w:ascii="Times New Roman" w:hAnsi="Times New Roman" w:cs="Times New Roman"/>
                <w:vertAlign w:val="superscript"/>
              </w:rPr>
              <w:t>8</w:t>
            </w:r>
          </w:p>
        </w:tc>
      </w:tr>
      <w:tr w:rsidR="00656677" w:rsidRPr="001972A7" w:rsidTr="00541709">
        <w:tc>
          <w:tcPr>
            <w:tcW w:w="1375" w:type="dxa"/>
          </w:tcPr>
          <w:p w:rsidR="00656677" w:rsidRPr="001972A7" w:rsidRDefault="004B3CD6">
            <w:pPr>
              <w:jc w:val="center"/>
              <w:rPr>
                <w:rFonts w:ascii="Times New Roman" w:hAnsi="Times New Roman" w:cs="Times New Roman"/>
              </w:rPr>
            </w:pPr>
            <w:r>
              <w:rPr>
                <w:rFonts w:ascii="Times New Roman" w:hAnsi="Times New Roman" w:cs="Times New Roman"/>
              </w:rPr>
              <w:t>4.5 x 10</w:t>
            </w:r>
            <w:r w:rsidRPr="00541709">
              <w:rPr>
                <w:rFonts w:ascii="Times New Roman" w:hAnsi="Times New Roman" w:cs="Times New Roman"/>
                <w:vertAlign w:val="superscript"/>
              </w:rPr>
              <w:t>3</w:t>
            </w:r>
          </w:p>
        </w:tc>
        <w:tc>
          <w:tcPr>
            <w:tcW w:w="1362" w:type="dxa"/>
          </w:tcPr>
          <w:p w:rsidR="00656677" w:rsidRPr="001972A7" w:rsidRDefault="0003718A">
            <w:pPr>
              <w:jc w:val="center"/>
              <w:rPr>
                <w:rFonts w:ascii="Times New Roman" w:hAnsi="Times New Roman" w:cs="Times New Roman"/>
                <w:vertAlign w:val="superscript"/>
              </w:rPr>
            </w:pPr>
            <w:r>
              <w:rPr>
                <w:rFonts w:ascii="Times New Roman" w:hAnsi="Times New Roman" w:cs="Times New Roman"/>
              </w:rPr>
              <w:t>9.0</w:t>
            </w:r>
            <w:r w:rsidR="00656677" w:rsidRPr="001972A7">
              <w:rPr>
                <w:rFonts w:ascii="Times New Roman" w:hAnsi="Times New Roman" w:cs="Times New Roman"/>
              </w:rPr>
              <w:t xml:space="preserve"> x 10</w:t>
            </w:r>
            <w:r>
              <w:rPr>
                <w:rFonts w:ascii="Times New Roman" w:hAnsi="Times New Roman" w:cs="Times New Roman"/>
                <w:vertAlign w:val="superscript"/>
              </w:rPr>
              <w:t>6</w:t>
            </w:r>
          </w:p>
        </w:tc>
        <w:tc>
          <w:tcPr>
            <w:tcW w:w="1976" w:type="dxa"/>
          </w:tcPr>
          <w:p w:rsidR="00656677" w:rsidRPr="001972A7" w:rsidRDefault="00656677">
            <w:pPr>
              <w:jc w:val="center"/>
              <w:rPr>
                <w:rFonts w:ascii="Times New Roman" w:hAnsi="Times New Roman" w:cs="Times New Roman"/>
                <w:vertAlign w:val="superscript"/>
              </w:rPr>
            </w:pPr>
            <w:r w:rsidRPr="001972A7">
              <w:rPr>
                <w:rFonts w:ascii="Times New Roman" w:hAnsi="Times New Roman" w:cs="Times New Roman"/>
              </w:rPr>
              <w:t>2.</w:t>
            </w:r>
            <w:r w:rsidR="0003718A">
              <w:rPr>
                <w:rFonts w:ascii="Times New Roman" w:hAnsi="Times New Roman" w:cs="Times New Roman"/>
              </w:rPr>
              <w:t>9</w:t>
            </w:r>
            <w:r w:rsidRPr="001972A7">
              <w:rPr>
                <w:rFonts w:ascii="Times New Roman" w:hAnsi="Times New Roman" w:cs="Times New Roman"/>
              </w:rPr>
              <w:t xml:space="preserve"> x 10</w:t>
            </w:r>
            <w:r w:rsidR="0003718A">
              <w:rPr>
                <w:rFonts w:ascii="Times New Roman" w:hAnsi="Times New Roman" w:cs="Times New Roman"/>
                <w:vertAlign w:val="superscript"/>
              </w:rPr>
              <w:t>7</w:t>
            </w:r>
          </w:p>
        </w:tc>
        <w:tc>
          <w:tcPr>
            <w:tcW w:w="244" w:type="dxa"/>
          </w:tcPr>
          <w:p w:rsidR="00656677" w:rsidRPr="001972A7" w:rsidRDefault="00656677" w:rsidP="00656677">
            <w:pPr>
              <w:jc w:val="center"/>
              <w:rPr>
                <w:rFonts w:ascii="Times New Roman" w:hAnsi="Times New Roman" w:cs="Times New Roman"/>
              </w:rPr>
            </w:pPr>
          </w:p>
        </w:tc>
        <w:tc>
          <w:tcPr>
            <w:tcW w:w="1375" w:type="dxa"/>
          </w:tcPr>
          <w:p w:rsidR="00656677" w:rsidRPr="001972A7" w:rsidRDefault="00CC6B2C">
            <w:pPr>
              <w:jc w:val="center"/>
              <w:rPr>
                <w:rFonts w:ascii="Times New Roman" w:hAnsi="Times New Roman" w:cs="Times New Roman"/>
              </w:rPr>
            </w:pPr>
            <w:r>
              <w:rPr>
                <w:rFonts w:ascii="Times New Roman" w:hAnsi="Times New Roman" w:cs="Times New Roman"/>
              </w:rPr>
              <w:t>2.9</w:t>
            </w:r>
            <w:r w:rsidR="00F43CCB">
              <w:rPr>
                <w:rFonts w:ascii="Times New Roman" w:hAnsi="Times New Roman" w:cs="Times New Roman"/>
              </w:rPr>
              <w:t xml:space="preserve"> x 10</w:t>
            </w:r>
            <w:r>
              <w:rPr>
                <w:rFonts w:ascii="Times New Roman" w:hAnsi="Times New Roman" w:cs="Times New Roman"/>
                <w:vertAlign w:val="superscript"/>
              </w:rPr>
              <w:t>3</w:t>
            </w:r>
          </w:p>
        </w:tc>
        <w:tc>
          <w:tcPr>
            <w:tcW w:w="1362" w:type="dxa"/>
          </w:tcPr>
          <w:p w:rsidR="00656677" w:rsidRPr="001972A7" w:rsidRDefault="00656677">
            <w:pPr>
              <w:jc w:val="center"/>
              <w:rPr>
                <w:rFonts w:ascii="Times New Roman" w:hAnsi="Times New Roman" w:cs="Times New Roman"/>
                <w:vertAlign w:val="superscript"/>
              </w:rPr>
            </w:pPr>
            <w:r w:rsidRPr="001972A7">
              <w:rPr>
                <w:rFonts w:ascii="Times New Roman" w:hAnsi="Times New Roman" w:cs="Times New Roman"/>
              </w:rPr>
              <w:t>2.</w:t>
            </w:r>
            <w:r w:rsidR="00CC6B2C">
              <w:rPr>
                <w:rFonts w:ascii="Times New Roman" w:hAnsi="Times New Roman" w:cs="Times New Roman"/>
              </w:rPr>
              <w:t>7</w:t>
            </w:r>
            <w:r w:rsidRPr="001972A7">
              <w:rPr>
                <w:rFonts w:ascii="Times New Roman" w:hAnsi="Times New Roman" w:cs="Times New Roman"/>
              </w:rPr>
              <w:t xml:space="preserve"> x 10</w:t>
            </w:r>
            <w:r w:rsidRPr="001972A7">
              <w:rPr>
                <w:rFonts w:ascii="Times New Roman" w:hAnsi="Times New Roman" w:cs="Times New Roman"/>
                <w:vertAlign w:val="superscript"/>
              </w:rPr>
              <w:t>7</w:t>
            </w:r>
          </w:p>
        </w:tc>
        <w:tc>
          <w:tcPr>
            <w:tcW w:w="1976" w:type="dxa"/>
          </w:tcPr>
          <w:p w:rsidR="00656677" w:rsidRPr="001972A7" w:rsidRDefault="00CC6B2C" w:rsidP="00656677">
            <w:pPr>
              <w:jc w:val="center"/>
              <w:rPr>
                <w:rFonts w:ascii="Times New Roman" w:hAnsi="Times New Roman" w:cs="Times New Roman"/>
                <w:vertAlign w:val="superscript"/>
              </w:rPr>
            </w:pPr>
            <w:r>
              <w:rPr>
                <w:rFonts w:ascii="Times New Roman" w:hAnsi="Times New Roman" w:cs="Times New Roman"/>
              </w:rPr>
              <w:t>8.7</w:t>
            </w:r>
            <w:r w:rsidR="00656677" w:rsidRPr="001972A7">
              <w:rPr>
                <w:rFonts w:ascii="Times New Roman" w:hAnsi="Times New Roman" w:cs="Times New Roman"/>
              </w:rPr>
              <w:t xml:space="preserve"> x 10</w:t>
            </w:r>
            <w:r w:rsidR="00656677" w:rsidRPr="001972A7">
              <w:rPr>
                <w:rFonts w:ascii="Times New Roman" w:hAnsi="Times New Roman" w:cs="Times New Roman"/>
                <w:vertAlign w:val="superscript"/>
              </w:rPr>
              <w:t>7</w:t>
            </w:r>
          </w:p>
        </w:tc>
      </w:tr>
      <w:tr w:rsidR="00656677" w:rsidRPr="001972A7" w:rsidTr="00541709">
        <w:tc>
          <w:tcPr>
            <w:tcW w:w="1375" w:type="dxa"/>
          </w:tcPr>
          <w:p w:rsidR="00656677" w:rsidRPr="001972A7" w:rsidRDefault="004B3CD6">
            <w:pPr>
              <w:jc w:val="center"/>
              <w:rPr>
                <w:rFonts w:ascii="Times New Roman" w:hAnsi="Times New Roman" w:cs="Times New Roman"/>
              </w:rPr>
            </w:pPr>
            <w:r>
              <w:rPr>
                <w:rFonts w:ascii="Times New Roman" w:hAnsi="Times New Roman" w:cs="Times New Roman"/>
              </w:rPr>
              <w:t>5.5 x 10</w:t>
            </w:r>
            <w:r w:rsidRPr="00541709">
              <w:rPr>
                <w:rFonts w:ascii="Times New Roman" w:hAnsi="Times New Roman" w:cs="Times New Roman"/>
                <w:vertAlign w:val="superscript"/>
              </w:rPr>
              <w:t>3</w:t>
            </w:r>
          </w:p>
        </w:tc>
        <w:tc>
          <w:tcPr>
            <w:tcW w:w="1362" w:type="dxa"/>
          </w:tcPr>
          <w:p w:rsidR="00656677" w:rsidRPr="001972A7" w:rsidRDefault="0003718A" w:rsidP="00656677">
            <w:pPr>
              <w:jc w:val="center"/>
              <w:rPr>
                <w:rFonts w:ascii="Times New Roman" w:hAnsi="Times New Roman" w:cs="Times New Roman"/>
                <w:vertAlign w:val="superscript"/>
              </w:rPr>
            </w:pPr>
            <w:r>
              <w:rPr>
                <w:rFonts w:ascii="Times New Roman" w:hAnsi="Times New Roman" w:cs="Times New Roman"/>
              </w:rPr>
              <w:t>1.4</w:t>
            </w:r>
            <w:r w:rsidR="00656677" w:rsidRPr="001972A7">
              <w:rPr>
                <w:rFonts w:ascii="Times New Roman" w:hAnsi="Times New Roman" w:cs="Times New Roman"/>
              </w:rPr>
              <w:t xml:space="preserve"> x 10</w:t>
            </w:r>
            <w:r w:rsidR="00656677" w:rsidRPr="001972A7">
              <w:rPr>
                <w:rFonts w:ascii="Times New Roman" w:hAnsi="Times New Roman" w:cs="Times New Roman"/>
                <w:vertAlign w:val="superscript"/>
              </w:rPr>
              <w:t>8</w:t>
            </w:r>
          </w:p>
        </w:tc>
        <w:tc>
          <w:tcPr>
            <w:tcW w:w="1976" w:type="dxa"/>
          </w:tcPr>
          <w:p w:rsidR="00656677" w:rsidRPr="001972A7" w:rsidRDefault="0003718A" w:rsidP="00656677">
            <w:pPr>
              <w:jc w:val="center"/>
              <w:rPr>
                <w:rFonts w:ascii="Times New Roman" w:hAnsi="Times New Roman" w:cs="Times New Roman"/>
                <w:vertAlign w:val="superscript"/>
              </w:rPr>
            </w:pPr>
            <w:r>
              <w:rPr>
                <w:rFonts w:ascii="Times New Roman" w:hAnsi="Times New Roman" w:cs="Times New Roman"/>
              </w:rPr>
              <w:t>4.3</w:t>
            </w:r>
            <w:r w:rsidR="00656677" w:rsidRPr="001972A7">
              <w:rPr>
                <w:rFonts w:ascii="Times New Roman" w:hAnsi="Times New Roman" w:cs="Times New Roman"/>
              </w:rPr>
              <w:t xml:space="preserve"> x 10</w:t>
            </w:r>
            <w:r w:rsidR="00656677" w:rsidRPr="001972A7">
              <w:rPr>
                <w:rFonts w:ascii="Times New Roman" w:hAnsi="Times New Roman" w:cs="Times New Roman"/>
                <w:vertAlign w:val="superscript"/>
              </w:rPr>
              <w:t>8</w:t>
            </w:r>
          </w:p>
        </w:tc>
        <w:tc>
          <w:tcPr>
            <w:tcW w:w="244" w:type="dxa"/>
          </w:tcPr>
          <w:p w:rsidR="00656677" w:rsidRPr="001972A7" w:rsidRDefault="00656677" w:rsidP="00656677">
            <w:pPr>
              <w:jc w:val="center"/>
              <w:rPr>
                <w:rFonts w:ascii="Times New Roman" w:hAnsi="Times New Roman" w:cs="Times New Roman"/>
              </w:rPr>
            </w:pPr>
          </w:p>
        </w:tc>
        <w:tc>
          <w:tcPr>
            <w:tcW w:w="1375" w:type="dxa"/>
          </w:tcPr>
          <w:p w:rsidR="00656677" w:rsidRPr="001972A7" w:rsidRDefault="00CC6B2C">
            <w:pPr>
              <w:jc w:val="center"/>
              <w:rPr>
                <w:rFonts w:ascii="Times New Roman" w:hAnsi="Times New Roman" w:cs="Times New Roman"/>
              </w:rPr>
            </w:pPr>
            <w:r>
              <w:rPr>
                <w:rFonts w:ascii="Times New Roman" w:hAnsi="Times New Roman" w:cs="Times New Roman"/>
              </w:rPr>
              <w:t>8.4</w:t>
            </w:r>
            <w:r w:rsidR="00F43CCB">
              <w:rPr>
                <w:rFonts w:ascii="Times New Roman" w:hAnsi="Times New Roman" w:cs="Times New Roman"/>
              </w:rPr>
              <w:t xml:space="preserve"> x 10</w:t>
            </w:r>
            <w:r>
              <w:rPr>
                <w:rFonts w:ascii="Times New Roman" w:hAnsi="Times New Roman" w:cs="Times New Roman"/>
                <w:vertAlign w:val="superscript"/>
              </w:rPr>
              <w:t>2</w:t>
            </w:r>
          </w:p>
        </w:tc>
        <w:tc>
          <w:tcPr>
            <w:tcW w:w="1362" w:type="dxa"/>
          </w:tcPr>
          <w:p w:rsidR="00656677" w:rsidRPr="001972A7" w:rsidRDefault="00CC6B2C" w:rsidP="00656677">
            <w:pPr>
              <w:jc w:val="center"/>
              <w:rPr>
                <w:rFonts w:ascii="Times New Roman" w:hAnsi="Times New Roman" w:cs="Times New Roman"/>
                <w:vertAlign w:val="superscript"/>
              </w:rPr>
            </w:pPr>
            <w:r>
              <w:rPr>
                <w:rFonts w:ascii="Times New Roman" w:hAnsi="Times New Roman" w:cs="Times New Roman"/>
              </w:rPr>
              <w:t>2.3</w:t>
            </w:r>
            <w:r w:rsidR="00656677" w:rsidRPr="001972A7">
              <w:rPr>
                <w:rFonts w:ascii="Times New Roman" w:hAnsi="Times New Roman" w:cs="Times New Roman"/>
              </w:rPr>
              <w:t xml:space="preserve"> x 10</w:t>
            </w:r>
            <w:r w:rsidR="00656677" w:rsidRPr="001972A7">
              <w:rPr>
                <w:rFonts w:ascii="Times New Roman" w:hAnsi="Times New Roman" w:cs="Times New Roman"/>
                <w:vertAlign w:val="superscript"/>
              </w:rPr>
              <w:t>7</w:t>
            </w:r>
          </w:p>
        </w:tc>
        <w:tc>
          <w:tcPr>
            <w:tcW w:w="1976" w:type="dxa"/>
          </w:tcPr>
          <w:p w:rsidR="00656677" w:rsidRPr="001972A7" w:rsidRDefault="00CC6B2C">
            <w:pPr>
              <w:jc w:val="center"/>
              <w:rPr>
                <w:rFonts w:ascii="Times New Roman" w:hAnsi="Times New Roman" w:cs="Times New Roman"/>
                <w:vertAlign w:val="superscript"/>
              </w:rPr>
            </w:pPr>
            <w:r>
              <w:rPr>
                <w:rFonts w:ascii="Times New Roman" w:hAnsi="Times New Roman" w:cs="Times New Roman"/>
              </w:rPr>
              <w:t>7.4</w:t>
            </w:r>
            <w:r w:rsidR="00656677" w:rsidRPr="001972A7">
              <w:rPr>
                <w:rFonts w:ascii="Times New Roman" w:hAnsi="Times New Roman" w:cs="Times New Roman"/>
              </w:rPr>
              <w:t xml:space="preserve"> x 10</w:t>
            </w:r>
            <w:r>
              <w:rPr>
                <w:rFonts w:ascii="Times New Roman" w:hAnsi="Times New Roman" w:cs="Times New Roman"/>
                <w:vertAlign w:val="superscript"/>
              </w:rPr>
              <w:t>7</w:t>
            </w:r>
          </w:p>
        </w:tc>
      </w:tr>
      <w:tr w:rsidR="00656677" w:rsidRPr="001972A7" w:rsidTr="00541709">
        <w:tc>
          <w:tcPr>
            <w:tcW w:w="1375" w:type="dxa"/>
          </w:tcPr>
          <w:p w:rsidR="00656677" w:rsidRPr="001972A7" w:rsidRDefault="00F13AB1">
            <w:pPr>
              <w:jc w:val="center"/>
              <w:rPr>
                <w:rFonts w:ascii="Times New Roman" w:hAnsi="Times New Roman" w:cs="Times New Roman"/>
              </w:rPr>
            </w:pPr>
            <w:r>
              <w:rPr>
                <w:rFonts w:ascii="Times New Roman" w:hAnsi="Times New Roman" w:cs="Times New Roman"/>
              </w:rPr>
              <w:t>2.5 x 10</w:t>
            </w:r>
            <w:r w:rsidRPr="00541709">
              <w:rPr>
                <w:rFonts w:ascii="Times New Roman" w:hAnsi="Times New Roman" w:cs="Times New Roman"/>
                <w:vertAlign w:val="superscript"/>
              </w:rPr>
              <w:t>3</w:t>
            </w:r>
          </w:p>
        </w:tc>
        <w:tc>
          <w:tcPr>
            <w:tcW w:w="1362" w:type="dxa"/>
          </w:tcPr>
          <w:p w:rsidR="00656677" w:rsidRPr="001972A7" w:rsidRDefault="0003718A">
            <w:pPr>
              <w:jc w:val="center"/>
              <w:rPr>
                <w:rFonts w:ascii="Times New Roman" w:hAnsi="Times New Roman" w:cs="Times New Roman"/>
                <w:vertAlign w:val="superscript"/>
              </w:rPr>
            </w:pPr>
            <w:r>
              <w:rPr>
                <w:rFonts w:ascii="Times New Roman" w:hAnsi="Times New Roman" w:cs="Times New Roman"/>
              </w:rPr>
              <w:t>2.2</w:t>
            </w:r>
            <w:r w:rsidR="00656677" w:rsidRPr="001972A7">
              <w:rPr>
                <w:rFonts w:ascii="Times New Roman" w:hAnsi="Times New Roman" w:cs="Times New Roman"/>
              </w:rPr>
              <w:t xml:space="preserve"> x 10</w:t>
            </w:r>
            <w:r>
              <w:rPr>
                <w:rFonts w:ascii="Times New Roman" w:hAnsi="Times New Roman" w:cs="Times New Roman"/>
                <w:vertAlign w:val="superscript"/>
              </w:rPr>
              <w:t>8</w:t>
            </w:r>
          </w:p>
        </w:tc>
        <w:tc>
          <w:tcPr>
            <w:tcW w:w="1976" w:type="dxa"/>
          </w:tcPr>
          <w:p w:rsidR="00656677" w:rsidRPr="001972A7" w:rsidRDefault="0003718A" w:rsidP="00656677">
            <w:pPr>
              <w:jc w:val="center"/>
              <w:rPr>
                <w:rFonts w:ascii="Times New Roman" w:hAnsi="Times New Roman" w:cs="Times New Roman"/>
                <w:vertAlign w:val="superscript"/>
              </w:rPr>
            </w:pPr>
            <w:r>
              <w:rPr>
                <w:rFonts w:ascii="Times New Roman" w:hAnsi="Times New Roman" w:cs="Times New Roman"/>
              </w:rPr>
              <w:t>7.0</w:t>
            </w:r>
            <w:r w:rsidR="00656677" w:rsidRPr="001972A7">
              <w:rPr>
                <w:rFonts w:ascii="Times New Roman" w:hAnsi="Times New Roman" w:cs="Times New Roman"/>
              </w:rPr>
              <w:t xml:space="preserve"> x 10</w:t>
            </w:r>
            <w:r w:rsidR="00656677" w:rsidRPr="001972A7">
              <w:rPr>
                <w:rFonts w:ascii="Times New Roman" w:hAnsi="Times New Roman" w:cs="Times New Roman"/>
                <w:vertAlign w:val="superscript"/>
              </w:rPr>
              <w:t>8</w:t>
            </w:r>
          </w:p>
        </w:tc>
        <w:tc>
          <w:tcPr>
            <w:tcW w:w="244" w:type="dxa"/>
          </w:tcPr>
          <w:p w:rsidR="00656677" w:rsidRPr="001972A7" w:rsidRDefault="00656677" w:rsidP="00656677">
            <w:pPr>
              <w:jc w:val="center"/>
              <w:rPr>
                <w:rFonts w:ascii="Times New Roman" w:hAnsi="Times New Roman" w:cs="Times New Roman"/>
              </w:rPr>
            </w:pPr>
          </w:p>
        </w:tc>
        <w:tc>
          <w:tcPr>
            <w:tcW w:w="1375" w:type="dxa"/>
          </w:tcPr>
          <w:p w:rsidR="00656677" w:rsidRPr="001972A7" w:rsidRDefault="00CC6B2C" w:rsidP="00656677">
            <w:pPr>
              <w:jc w:val="center"/>
              <w:rPr>
                <w:rFonts w:ascii="Times New Roman" w:hAnsi="Times New Roman" w:cs="Times New Roman"/>
              </w:rPr>
            </w:pPr>
            <w:r>
              <w:rPr>
                <w:rFonts w:ascii="Times New Roman" w:hAnsi="Times New Roman" w:cs="Times New Roman"/>
              </w:rPr>
              <w:t>2.1</w:t>
            </w:r>
            <w:r w:rsidR="00F43CCB">
              <w:rPr>
                <w:rFonts w:ascii="Times New Roman" w:hAnsi="Times New Roman" w:cs="Times New Roman"/>
              </w:rPr>
              <w:t xml:space="preserve"> x 10</w:t>
            </w:r>
            <w:r w:rsidR="00F43CCB" w:rsidRPr="00541709">
              <w:rPr>
                <w:rFonts w:ascii="Times New Roman" w:hAnsi="Times New Roman" w:cs="Times New Roman"/>
                <w:vertAlign w:val="superscript"/>
              </w:rPr>
              <w:t>3</w:t>
            </w:r>
          </w:p>
        </w:tc>
        <w:tc>
          <w:tcPr>
            <w:tcW w:w="1362" w:type="dxa"/>
          </w:tcPr>
          <w:p w:rsidR="00656677" w:rsidRPr="001972A7" w:rsidRDefault="00656677">
            <w:pPr>
              <w:jc w:val="center"/>
              <w:rPr>
                <w:rFonts w:ascii="Times New Roman" w:hAnsi="Times New Roman" w:cs="Times New Roman"/>
                <w:vertAlign w:val="superscript"/>
              </w:rPr>
            </w:pPr>
            <w:r w:rsidRPr="001972A7">
              <w:rPr>
                <w:rFonts w:ascii="Times New Roman" w:hAnsi="Times New Roman" w:cs="Times New Roman"/>
              </w:rPr>
              <w:t>9</w:t>
            </w:r>
            <w:r w:rsidR="00CC6B2C">
              <w:rPr>
                <w:rFonts w:ascii="Times New Roman" w:hAnsi="Times New Roman" w:cs="Times New Roman"/>
              </w:rPr>
              <w:t>.0</w:t>
            </w:r>
            <w:r w:rsidRPr="001972A7">
              <w:rPr>
                <w:rFonts w:ascii="Times New Roman" w:hAnsi="Times New Roman" w:cs="Times New Roman"/>
              </w:rPr>
              <w:t xml:space="preserve"> x 10</w:t>
            </w:r>
            <w:r w:rsidR="00CC6B2C">
              <w:rPr>
                <w:rFonts w:ascii="Times New Roman" w:hAnsi="Times New Roman" w:cs="Times New Roman"/>
                <w:vertAlign w:val="superscript"/>
              </w:rPr>
              <w:t>7</w:t>
            </w:r>
          </w:p>
        </w:tc>
        <w:tc>
          <w:tcPr>
            <w:tcW w:w="1976" w:type="dxa"/>
          </w:tcPr>
          <w:p w:rsidR="00656677" w:rsidRPr="001972A7" w:rsidRDefault="00CC6B2C" w:rsidP="00656677">
            <w:pPr>
              <w:jc w:val="center"/>
              <w:rPr>
                <w:rFonts w:ascii="Times New Roman" w:hAnsi="Times New Roman" w:cs="Times New Roman"/>
                <w:vertAlign w:val="superscript"/>
              </w:rPr>
            </w:pPr>
            <w:r>
              <w:rPr>
                <w:rFonts w:ascii="Times New Roman" w:hAnsi="Times New Roman" w:cs="Times New Roman"/>
              </w:rPr>
              <w:t>3.0</w:t>
            </w:r>
            <w:r w:rsidR="00656677" w:rsidRPr="001972A7">
              <w:rPr>
                <w:rFonts w:ascii="Times New Roman" w:hAnsi="Times New Roman" w:cs="Times New Roman"/>
              </w:rPr>
              <w:t xml:space="preserve"> x 10</w:t>
            </w:r>
            <w:r w:rsidR="00656677" w:rsidRPr="001972A7">
              <w:rPr>
                <w:rFonts w:ascii="Times New Roman" w:hAnsi="Times New Roman" w:cs="Times New Roman"/>
                <w:vertAlign w:val="superscript"/>
              </w:rPr>
              <w:t>8</w:t>
            </w:r>
          </w:p>
        </w:tc>
      </w:tr>
      <w:tr w:rsidR="00656677" w:rsidRPr="001972A7" w:rsidTr="00541709">
        <w:tc>
          <w:tcPr>
            <w:tcW w:w="1375" w:type="dxa"/>
            <w:tcBorders>
              <w:bottom w:val="single" w:sz="4" w:space="0" w:color="auto"/>
            </w:tcBorders>
          </w:tcPr>
          <w:p w:rsidR="00656677" w:rsidRPr="001972A7" w:rsidRDefault="00F13AB1">
            <w:pPr>
              <w:jc w:val="center"/>
              <w:rPr>
                <w:rFonts w:ascii="Times New Roman" w:hAnsi="Times New Roman" w:cs="Times New Roman"/>
              </w:rPr>
            </w:pPr>
            <w:r>
              <w:rPr>
                <w:rFonts w:ascii="Times New Roman" w:hAnsi="Times New Roman" w:cs="Times New Roman"/>
              </w:rPr>
              <w:t>1.0 x 10</w:t>
            </w:r>
            <w:r w:rsidRPr="00541709">
              <w:rPr>
                <w:rFonts w:ascii="Times New Roman" w:hAnsi="Times New Roman" w:cs="Times New Roman"/>
                <w:vertAlign w:val="superscript"/>
              </w:rPr>
              <w:t>3</w:t>
            </w:r>
          </w:p>
        </w:tc>
        <w:tc>
          <w:tcPr>
            <w:tcW w:w="1362" w:type="dxa"/>
            <w:tcBorders>
              <w:bottom w:val="single" w:sz="4" w:space="0" w:color="auto"/>
            </w:tcBorders>
          </w:tcPr>
          <w:p w:rsidR="00656677" w:rsidRPr="001972A7" w:rsidRDefault="00656677" w:rsidP="00656677">
            <w:pPr>
              <w:jc w:val="center"/>
              <w:rPr>
                <w:rFonts w:ascii="Times New Roman" w:hAnsi="Times New Roman" w:cs="Times New Roman"/>
                <w:vertAlign w:val="superscript"/>
              </w:rPr>
            </w:pPr>
            <w:r w:rsidRPr="001972A7">
              <w:rPr>
                <w:rFonts w:ascii="Times New Roman" w:hAnsi="Times New Roman" w:cs="Times New Roman"/>
              </w:rPr>
              <w:t>7</w:t>
            </w:r>
            <w:r w:rsidR="0003718A">
              <w:rPr>
                <w:rFonts w:ascii="Times New Roman" w:hAnsi="Times New Roman" w:cs="Times New Roman"/>
              </w:rPr>
              <w:t>.2</w:t>
            </w:r>
            <w:r w:rsidRPr="001972A7">
              <w:rPr>
                <w:rFonts w:ascii="Times New Roman" w:hAnsi="Times New Roman" w:cs="Times New Roman"/>
              </w:rPr>
              <w:t xml:space="preserve"> x 10</w:t>
            </w:r>
            <w:r w:rsidRPr="001972A7">
              <w:rPr>
                <w:rFonts w:ascii="Times New Roman" w:hAnsi="Times New Roman" w:cs="Times New Roman"/>
                <w:vertAlign w:val="superscript"/>
              </w:rPr>
              <w:t>7</w:t>
            </w:r>
          </w:p>
        </w:tc>
        <w:tc>
          <w:tcPr>
            <w:tcW w:w="1976" w:type="dxa"/>
            <w:tcBorders>
              <w:bottom w:val="single" w:sz="4" w:space="0" w:color="auto"/>
            </w:tcBorders>
          </w:tcPr>
          <w:p w:rsidR="00656677" w:rsidRPr="001972A7" w:rsidRDefault="0003718A" w:rsidP="00656677">
            <w:pPr>
              <w:jc w:val="center"/>
              <w:rPr>
                <w:rFonts w:ascii="Times New Roman" w:hAnsi="Times New Roman" w:cs="Times New Roman"/>
                <w:vertAlign w:val="superscript"/>
              </w:rPr>
            </w:pPr>
            <w:r>
              <w:rPr>
                <w:rFonts w:ascii="Times New Roman" w:hAnsi="Times New Roman" w:cs="Times New Roman"/>
              </w:rPr>
              <w:t>2.3</w:t>
            </w:r>
            <w:r w:rsidR="00656677" w:rsidRPr="001972A7">
              <w:rPr>
                <w:rFonts w:ascii="Times New Roman" w:hAnsi="Times New Roman" w:cs="Times New Roman"/>
              </w:rPr>
              <w:t xml:space="preserve"> x 10</w:t>
            </w:r>
            <w:r w:rsidR="00656677" w:rsidRPr="001972A7">
              <w:rPr>
                <w:rFonts w:ascii="Times New Roman" w:hAnsi="Times New Roman" w:cs="Times New Roman"/>
                <w:vertAlign w:val="superscript"/>
              </w:rPr>
              <w:t>8</w:t>
            </w:r>
          </w:p>
        </w:tc>
        <w:tc>
          <w:tcPr>
            <w:tcW w:w="244" w:type="dxa"/>
            <w:tcBorders>
              <w:bottom w:val="single" w:sz="4" w:space="0" w:color="auto"/>
            </w:tcBorders>
          </w:tcPr>
          <w:p w:rsidR="00656677" w:rsidRPr="001972A7" w:rsidRDefault="00656677" w:rsidP="00656677">
            <w:pPr>
              <w:jc w:val="center"/>
              <w:rPr>
                <w:rFonts w:ascii="Times New Roman" w:hAnsi="Times New Roman" w:cs="Times New Roman"/>
              </w:rPr>
            </w:pPr>
          </w:p>
        </w:tc>
        <w:tc>
          <w:tcPr>
            <w:tcW w:w="1375" w:type="dxa"/>
            <w:tcBorders>
              <w:bottom w:val="single" w:sz="4" w:space="0" w:color="auto"/>
            </w:tcBorders>
          </w:tcPr>
          <w:p w:rsidR="00656677" w:rsidRPr="001972A7" w:rsidRDefault="00F43CCB">
            <w:pPr>
              <w:jc w:val="center"/>
              <w:rPr>
                <w:rFonts w:ascii="Times New Roman" w:hAnsi="Times New Roman" w:cs="Times New Roman"/>
              </w:rPr>
            </w:pPr>
            <w:r>
              <w:rPr>
                <w:rFonts w:ascii="Times New Roman" w:hAnsi="Times New Roman" w:cs="Times New Roman"/>
              </w:rPr>
              <w:t>1.7 x 10</w:t>
            </w:r>
            <w:r w:rsidRPr="00541709">
              <w:rPr>
                <w:rFonts w:ascii="Times New Roman" w:hAnsi="Times New Roman" w:cs="Times New Roman"/>
                <w:vertAlign w:val="superscript"/>
              </w:rPr>
              <w:t>3</w:t>
            </w:r>
          </w:p>
        </w:tc>
        <w:tc>
          <w:tcPr>
            <w:tcW w:w="1362" w:type="dxa"/>
            <w:tcBorders>
              <w:bottom w:val="single" w:sz="4" w:space="0" w:color="auto"/>
            </w:tcBorders>
          </w:tcPr>
          <w:p w:rsidR="00656677" w:rsidRPr="001972A7" w:rsidRDefault="00CC6B2C" w:rsidP="00656677">
            <w:pPr>
              <w:jc w:val="center"/>
              <w:rPr>
                <w:rFonts w:ascii="Times New Roman" w:hAnsi="Times New Roman" w:cs="Times New Roman"/>
                <w:vertAlign w:val="superscript"/>
              </w:rPr>
            </w:pPr>
            <w:r>
              <w:rPr>
                <w:rFonts w:ascii="Times New Roman" w:hAnsi="Times New Roman" w:cs="Times New Roman"/>
              </w:rPr>
              <w:t>7.0</w:t>
            </w:r>
            <w:r w:rsidR="00656677" w:rsidRPr="001972A7">
              <w:rPr>
                <w:rFonts w:ascii="Times New Roman" w:hAnsi="Times New Roman" w:cs="Times New Roman"/>
              </w:rPr>
              <w:t xml:space="preserve"> x 10</w:t>
            </w:r>
            <w:r w:rsidR="00656677" w:rsidRPr="001972A7">
              <w:rPr>
                <w:rFonts w:ascii="Times New Roman" w:hAnsi="Times New Roman" w:cs="Times New Roman"/>
                <w:vertAlign w:val="superscript"/>
              </w:rPr>
              <w:t>7</w:t>
            </w:r>
          </w:p>
        </w:tc>
        <w:tc>
          <w:tcPr>
            <w:tcW w:w="1976" w:type="dxa"/>
            <w:tcBorders>
              <w:bottom w:val="single" w:sz="4" w:space="0" w:color="auto"/>
            </w:tcBorders>
          </w:tcPr>
          <w:p w:rsidR="00656677" w:rsidRPr="001972A7" w:rsidRDefault="00656677">
            <w:pPr>
              <w:jc w:val="center"/>
              <w:rPr>
                <w:rFonts w:ascii="Times New Roman" w:hAnsi="Times New Roman" w:cs="Times New Roman"/>
                <w:vertAlign w:val="superscript"/>
              </w:rPr>
            </w:pPr>
            <w:r w:rsidRPr="001972A7">
              <w:rPr>
                <w:rFonts w:ascii="Times New Roman" w:hAnsi="Times New Roman" w:cs="Times New Roman"/>
              </w:rPr>
              <w:t>2.</w:t>
            </w:r>
            <w:r w:rsidR="00CC6B2C">
              <w:rPr>
                <w:rFonts w:ascii="Times New Roman" w:hAnsi="Times New Roman" w:cs="Times New Roman"/>
              </w:rPr>
              <w:t>3</w:t>
            </w:r>
            <w:r w:rsidRPr="001972A7">
              <w:rPr>
                <w:rFonts w:ascii="Times New Roman" w:hAnsi="Times New Roman" w:cs="Times New Roman"/>
              </w:rPr>
              <w:t xml:space="preserve"> x 10</w:t>
            </w:r>
            <w:r w:rsidRPr="001972A7">
              <w:rPr>
                <w:rFonts w:ascii="Times New Roman" w:hAnsi="Times New Roman" w:cs="Times New Roman"/>
                <w:vertAlign w:val="superscript"/>
              </w:rPr>
              <w:t>8</w:t>
            </w:r>
          </w:p>
        </w:tc>
      </w:tr>
    </w:tbl>
    <w:p w:rsidR="00543F8D" w:rsidRPr="001972A7" w:rsidRDefault="00543F8D" w:rsidP="00011B79">
      <w:pPr>
        <w:rPr>
          <w:rFonts w:ascii="Times New Roman" w:hAnsi="Times New Roman" w:cs="Times New Roman"/>
        </w:rPr>
      </w:pPr>
    </w:p>
    <w:p w:rsidR="00505E8D" w:rsidRDefault="00505E8D" w:rsidP="00011B79">
      <w:pPr>
        <w:rPr>
          <w:rFonts w:ascii="Times New Roman" w:hAnsi="Times New Roman" w:cs="Times New Roman"/>
        </w:rPr>
      </w:pPr>
      <w:r>
        <w:rPr>
          <w:rFonts w:ascii="Times New Roman" w:hAnsi="Times New Roman" w:cs="Times New Roman"/>
        </w:rPr>
        <w:br w:type="page"/>
      </w:r>
    </w:p>
    <w:p w:rsidR="00543F8D" w:rsidRPr="001972A7" w:rsidRDefault="00543F8D" w:rsidP="00011B79">
      <w:pPr>
        <w:rPr>
          <w:rFonts w:ascii="Times New Roman" w:hAnsi="Times New Roman" w:cs="Times New Roman"/>
        </w:rPr>
        <w:sectPr w:rsidR="00543F8D" w:rsidRPr="001972A7" w:rsidSect="00B336DF">
          <w:pgSz w:w="15840" w:h="12240" w:orient="landscape"/>
          <w:pgMar w:top="1440" w:right="1440" w:bottom="1440" w:left="1440" w:header="720" w:footer="720" w:gutter="0"/>
          <w:cols w:space="720"/>
          <w:docGrid w:linePitch="360"/>
        </w:sectPr>
      </w:pPr>
    </w:p>
    <w:p w:rsidR="00EC3AD7" w:rsidRDefault="00DD6BD6" w:rsidP="00DD6BD6">
      <w:pPr>
        <w:rPr>
          <w:rFonts w:ascii="Times New Roman" w:hAnsi="Times New Roman" w:cs="Times New Roman"/>
        </w:rPr>
      </w:pPr>
      <w:r w:rsidRPr="001972A7">
        <w:rPr>
          <w:rFonts w:ascii="Times New Roman" w:hAnsi="Times New Roman" w:cs="Times New Roman"/>
          <w:b/>
        </w:rPr>
        <w:t xml:space="preserve">Table </w:t>
      </w:r>
      <w:r w:rsidR="00E81700" w:rsidRPr="001972A7">
        <w:rPr>
          <w:rFonts w:ascii="Times New Roman" w:hAnsi="Times New Roman" w:cs="Times New Roman"/>
          <w:b/>
        </w:rPr>
        <w:t>S</w:t>
      </w:r>
      <w:r w:rsidR="00E81700">
        <w:rPr>
          <w:rFonts w:ascii="Times New Roman" w:hAnsi="Times New Roman" w:cs="Times New Roman"/>
          <w:b/>
        </w:rPr>
        <w:t>1</w:t>
      </w:r>
      <w:r w:rsidR="00C73BD6">
        <w:rPr>
          <w:rFonts w:ascii="Times New Roman" w:hAnsi="Times New Roman" w:cs="Times New Roman"/>
          <w:b/>
        </w:rPr>
        <w:t>2</w:t>
      </w:r>
      <w:r w:rsidRPr="001972A7">
        <w:rPr>
          <w:rFonts w:ascii="Times New Roman" w:hAnsi="Times New Roman" w:cs="Times New Roman"/>
        </w:rPr>
        <w:t xml:space="preserve">. Geometric mean </w:t>
      </w:r>
      <w:r w:rsidR="00543F8D" w:rsidRPr="001972A7">
        <w:rPr>
          <w:rFonts w:ascii="Times New Roman" w:hAnsi="Times New Roman" w:cs="Times New Roman"/>
        </w:rPr>
        <w:t xml:space="preserve">(GM) </w:t>
      </w:r>
      <w:r w:rsidR="00A81755" w:rsidRPr="001972A7">
        <w:rPr>
          <w:rFonts w:ascii="Times New Roman" w:hAnsi="Times New Roman" w:cs="Times New Roman"/>
        </w:rPr>
        <w:t xml:space="preserve">in nanometers </w:t>
      </w:r>
      <w:r w:rsidRPr="001972A7">
        <w:rPr>
          <w:rFonts w:ascii="Times New Roman" w:hAnsi="Times New Roman" w:cs="Times New Roman"/>
        </w:rPr>
        <w:t xml:space="preserve">and geometric standard deviation </w:t>
      </w:r>
      <w:r w:rsidR="00543F8D" w:rsidRPr="001972A7">
        <w:rPr>
          <w:rFonts w:ascii="Times New Roman" w:hAnsi="Times New Roman" w:cs="Times New Roman"/>
        </w:rPr>
        <w:t xml:space="preserve">(GSD) </w:t>
      </w:r>
      <w:r w:rsidRPr="001972A7">
        <w:rPr>
          <w:rFonts w:ascii="Times New Roman" w:hAnsi="Times New Roman" w:cs="Times New Roman"/>
        </w:rPr>
        <w:t xml:space="preserve">mobility particle </w:t>
      </w:r>
      <w:r w:rsidR="00543F8D" w:rsidRPr="001972A7">
        <w:rPr>
          <w:rFonts w:ascii="Times New Roman" w:hAnsi="Times New Roman" w:cs="Times New Roman"/>
        </w:rPr>
        <w:t>diameter</w:t>
      </w:r>
      <w:r w:rsidRPr="001972A7">
        <w:rPr>
          <w:rFonts w:ascii="Times New Roman" w:hAnsi="Times New Roman" w:cs="Times New Roman"/>
        </w:rPr>
        <w:t>s for polymer filaments with and without carbon nanotube additives (FMPS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
        <w:gridCol w:w="701"/>
        <w:gridCol w:w="838"/>
        <w:gridCol w:w="701"/>
        <w:gridCol w:w="838"/>
        <w:gridCol w:w="701"/>
        <w:gridCol w:w="838"/>
        <w:gridCol w:w="701"/>
        <w:gridCol w:w="838"/>
        <w:gridCol w:w="701"/>
        <w:gridCol w:w="838"/>
        <w:gridCol w:w="701"/>
      </w:tblGrid>
      <w:tr w:rsidR="00EC3AD7" w:rsidRPr="001972A7" w:rsidTr="005E7B19">
        <w:tc>
          <w:tcPr>
            <w:tcW w:w="1497" w:type="dxa"/>
            <w:gridSpan w:val="2"/>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ABS</w:t>
            </w:r>
            <w:r w:rsidRPr="001972A7">
              <w:rPr>
                <w:rFonts w:ascii="Times New Roman" w:hAnsi="Times New Roman" w:cs="Times New Roman"/>
                <w:vertAlign w:val="subscript"/>
              </w:rPr>
              <w:t>CNT</w:t>
            </w:r>
          </w:p>
        </w:tc>
        <w:tc>
          <w:tcPr>
            <w:tcW w:w="1539" w:type="dxa"/>
            <w:gridSpan w:val="2"/>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ABS</w:t>
            </w:r>
          </w:p>
        </w:tc>
        <w:tc>
          <w:tcPr>
            <w:tcW w:w="1539" w:type="dxa"/>
            <w:gridSpan w:val="2"/>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PLA</w:t>
            </w:r>
            <w:r w:rsidRPr="001972A7">
              <w:rPr>
                <w:rFonts w:ascii="Times New Roman" w:hAnsi="Times New Roman" w:cs="Times New Roman"/>
                <w:vertAlign w:val="subscript"/>
              </w:rPr>
              <w:t>CNT</w:t>
            </w:r>
          </w:p>
        </w:tc>
        <w:tc>
          <w:tcPr>
            <w:tcW w:w="1539" w:type="dxa"/>
            <w:gridSpan w:val="2"/>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PLA</w:t>
            </w:r>
          </w:p>
        </w:tc>
        <w:tc>
          <w:tcPr>
            <w:tcW w:w="1539" w:type="dxa"/>
            <w:gridSpan w:val="2"/>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PC</w:t>
            </w:r>
            <w:r w:rsidRPr="001972A7">
              <w:rPr>
                <w:rFonts w:ascii="Times New Roman" w:hAnsi="Times New Roman" w:cs="Times New Roman"/>
                <w:vertAlign w:val="subscript"/>
              </w:rPr>
              <w:t>CNT</w:t>
            </w:r>
          </w:p>
        </w:tc>
        <w:tc>
          <w:tcPr>
            <w:tcW w:w="1539" w:type="dxa"/>
            <w:gridSpan w:val="2"/>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PC</w:t>
            </w:r>
          </w:p>
        </w:tc>
      </w:tr>
      <w:tr w:rsidR="00EC3AD7" w:rsidRPr="001972A7" w:rsidTr="005E7B19">
        <w:tc>
          <w:tcPr>
            <w:tcW w:w="796" w:type="dxa"/>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 xml:space="preserve">GM </w:t>
            </w:r>
          </w:p>
        </w:tc>
        <w:tc>
          <w:tcPr>
            <w:tcW w:w="701" w:type="dxa"/>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GSD</w:t>
            </w:r>
          </w:p>
        </w:tc>
        <w:tc>
          <w:tcPr>
            <w:tcW w:w="838" w:type="dxa"/>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 xml:space="preserve">GM </w:t>
            </w:r>
          </w:p>
        </w:tc>
        <w:tc>
          <w:tcPr>
            <w:tcW w:w="701" w:type="dxa"/>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GSD</w:t>
            </w:r>
          </w:p>
        </w:tc>
        <w:tc>
          <w:tcPr>
            <w:tcW w:w="838" w:type="dxa"/>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 xml:space="preserve">GM </w:t>
            </w:r>
          </w:p>
        </w:tc>
        <w:tc>
          <w:tcPr>
            <w:tcW w:w="701" w:type="dxa"/>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GSD</w:t>
            </w:r>
          </w:p>
        </w:tc>
        <w:tc>
          <w:tcPr>
            <w:tcW w:w="838" w:type="dxa"/>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 xml:space="preserve">GM </w:t>
            </w:r>
          </w:p>
        </w:tc>
        <w:tc>
          <w:tcPr>
            <w:tcW w:w="701" w:type="dxa"/>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GSD</w:t>
            </w:r>
          </w:p>
        </w:tc>
        <w:tc>
          <w:tcPr>
            <w:tcW w:w="838" w:type="dxa"/>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 xml:space="preserve">GM </w:t>
            </w:r>
          </w:p>
        </w:tc>
        <w:tc>
          <w:tcPr>
            <w:tcW w:w="701" w:type="dxa"/>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GSD</w:t>
            </w:r>
          </w:p>
        </w:tc>
        <w:tc>
          <w:tcPr>
            <w:tcW w:w="838" w:type="dxa"/>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 xml:space="preserve">GM </w:t>
            </w:r>
          </w:p>
        </w:tc>
        <w:tc>
          <w:tcPr>
            <w:tcW w:w="701" w:type="dxa"/>
            <w:tcBorders>
              <w:top w:val="single" w:sz="4" w:space="0" w:color="auto"/>
              <w:bottom w:val="single" w:sz="4" w:space="0" w:color="auto"/>
            </w:tcBorders>
          </w:tcPr>
          <w:p w:rsidR="00EC3AD7" w:rsidRPr="001972A7" w:rsidRDefault="00EC3AD7" w:rsidP="005E7B19">
            <w:pPr>
              <w:jc w:val="center"/>
              <w:rPr>
                <w:rFonts w:ascii="Times New Roman" w:hAnsi="Times New Roman" w:cs="Times New Roman"/>
              </w:rPr>
            </w:pPr>
            <w:r w:rsidRPr="001972A7">
              <w:rPr>
                <w:rFonts w:ascii="Times New Roman" w:hAnsi="Times New Roman" w:cs="Times New Roman"/>
              </w:rPr>
              <w:t>GSD</w:t>
            </w:r>
          </w:p>
        </w:tc>
      </w:tr>
      <w:tr w:rsidR="00EC3AD7" w:rsidRPr="001972A7" w:rsidTr="005E7B19">
        <w:tc>
          <w:tcPr>
            <w:tcW w:w="796" w:type="dxa"/>
            <w:tcBorders>
              <w:top w:val="single" w:sz="4" w:space="0" w:color="auto"/>
            </w:tcBorders>
          </w:tcPr>
          <w:p w:rsidR="00EC3AD7" w:rsidRPr="001972A7" w:rsidRDefault="00EC3AD7" w:rsidP="005E7B19">
            <w:pPr>
              <w:jc w:val="center"/>
              <w:rPr>
                <w:rFonts w:ascii="Times New Roman" w:hAnsi="Times New Roman" w:cs="Times New Roman"/>
              </w:rPr>
            </w:pPr>
            <w:r>
              <w:rPr>
                <w:rFonts w:ascii="Times New Roman" w:hAnsi="Times New Roman" w:cs="Times New Roman"/>
              </w:rPr>
              <w:t>29.3</w:t>
            </w:r>
          </w:p>
        </w:tc>
        <w:tc>
          <w:tcPr>
            <w:tcW w:w="701" w:type="dxa"/>
            <w:tcBorders>
              <w:top w:val="single" w:sz="4" w:space="0" w:color="auto"/>
            </w:tcBorders>
          </w:tcPr>
          <w:p w:rsidR="00EC3AD7" w:rsidRPr="001972A7" w:rsidRDefault="00EC3AD7" w:rsidP="005E7B19">
            <w:pPr>
              <w:jc w:val="center"/>
              <w:rPr>
                <w:rFonts w:ascii="Times New Roman" w:hAnsi="Times New Roman" w:cs="Times New Roman"/>
              </w:rPr>
            </w:pPr>
            <w:r>
              <w:rPr>
                <w:rFonts w:ascii="Times New Roman" w:hAnsi="Times New Roman" w:cs="Times New Roman"/>
              </w:rPr>
              <w:t>1.3</w:t>
            </w:r>
          </w:p>
        </w:tc>
        <w:tc>
          <w:tcPr>
            <w:tcW w:w="838" w:type="dxa"/>
            <w:tcBorders>
              <w:top w:val="single" w:sz="4" w:space="0" w:color="auto"/>
            </w:tcBorders>
          </w:tcPr>
          <w:p w:rsidR="00EC3AD7" w:rsidRPr="001972A7" w:rsidRDefault="00EC3AD7" w:rsidP="005E7B19">
            <w:pPr>
              <w:jc w:val="center"/>
              <w:rPr>
                <w:rFonts w:ascii="Times New Roman" w:hAnsi="Times New Roman" w:cs="Times New Roman"/>
              </w:rPr>
            </w:pPr>
            <w:r>
              <w:rPr>
                <w:rFonts w:ascii="Times New Roman" w:hAnsi="Times New Roman" w:cs="Times New Roman"/>
              </w:rPr>
              <w:t>24.0</w:t>
            </w:r>
          </w:p>
        </w:tc>
        <w:tc>
          <w:tcPr>
            <w:tcW w:w="701" w:type="dxa"/>
            <w:tcBorders>
              <w:top w:val="single" w:sz="4" w:space="0" w:color="auto"/>
            </w:tcBorders>
          </w:tcPr>
          <w:p w:rsidR="00EC3AD7" w:rsidRPr="001972A7" w:rsidRDefault="005E7B19" w:rsidP="005E7B19">
            <w:pPr>
              <w:jc w:val="center"/>
              <w:rPr>
                <w:rFonts w:ascii="Times New Roman" w:hAnsi="Times New Roman" w:cs="Times New Roman"/>
              </w:rPr>
            </w:pPr>
            <w:r>
              <w:rPr>
                <w:rFonts w:ascii="Times New Roman" w:hAnsi="Times New Roman" w:cs="Times New Roman"/>
              </w:rPr>
              <w:t>1.3</w:t>
            </w:r>
          </w:p>
        </w:tc>
        <w:tc>
          <w:tcPr>
            <w:tcW w:w="838" w:type="dxa"/>
            <w:tcBorders>
              <w:top w:val="single" w:sz="4" w:space="0" w:color="auto"/>
            </w:tcBorders>
          </w:tcPr>
          <w:p w:rsidR="00EC3AD7" w:rsidRPr="001972A7" w:rsidRDefault="005E7B19" w:rsidP="005E7B19">
            <w:pPr>
              <w:jc w:val="center"/>
              <w:rPr>
                <w:rFonts w:ascii="Times New Roman" w:hAnsi="Times New Roman" w:cs="Times New Roman"/>
              </w:rPr>
            </w:pPr>
            <w:r>
              <w:rPr>
                <w:rFonts w:ascii="Times New Roman" w:hAnsi="Times New Roman" w:cs="Times New Roman"/>
              </w:rPr>
              <w:t>20.1</w:t>
            </w:r>
          </w:p>
        </w:tc>
        <w:tc>
          <w:tcPr>
            <w:tcW w:w="701" w:type="dxa"/>
            <w:tcBorders>
              <w:top w:val="single" w:sz="4" w:space="0" w:color="auto"/>
            </w:tcBorders>
          </w:tcPr>
          <w:p w:rsidR="00EC3AD7" w:rsidRPr="001972A7" w:rsidRDefault="005E7B19">
            <w:pPr>
              <w:jc w:val="center"/>
              <w:rPr>
                <w:rFonts w:ascii="Times New Roman" w:hAnsi="Times New Roman" w:cs="Times New Roman"/>
              </w:rPr>
            </w:pPr>
            <w:r>
              <w:rPr>
                <w:rFonts w:ascii="Times New Roman" w:hAnsi="Times New Roman" w:cs="Times New Roman"/>
              </w:rPr>
              <w:t>1.3</w:t>
            </w:r>
          </w:p>
        </w:tc>
        <w:tc>
          <w:tcPr>
            <w:tcW w:w="838" w:type="dxa"/>
            <w:tcBorders>
              <w:top w:val="single" w:sz="4" w:space="0" w:color="auto"/>
            </w:tcBorders>
          </w:tcPr>
          <w:p w:rsidR="00EC3AD7" w:rsidRPr="001972A7" w:rsidRDefault="00A957BC" w:rsidP="005E7B19">
            <w:pPr>
              <w:jc w:val="center"/>
              <w:rPr>
                <w:rFonts w:ascii="Times New Roman" w:hAnsi="Times New Roman" w:cs="Times New Roman"/>
              </w:rPr>
            </w:pPr>
            <w:r>
              <w:rPr>
                <w:rFonts w:ascii="Times New Roman" w:hAnsi="Times New Roman" w:cs="Times New Roman"/>
              </w:rPr>
              <w:t>18.7</w:t>
            </w:r>
          </w:p>
        </w:tc>
        <w:tc>
          <w:tcPr>
            <w:tcW w:w="701" w:type="dxa"/>
            <w:tcBorders>
              <w:top w:val="single" w:sz="4" w:space="0" w:color="auto"/>
            </w:tcBorders>
          </w:tcPr>
          <w:p w:rsidR="00EC3AD7" w:rsidRPr="001972A7" w:rsidRDefault="00A957BC">
            <w:pPr>
              <w:jc w:val="center"/>
              <w:rPr>
                <w:rFonts w:ascii="Times New Roman" w:hAnsi="Times New Roman" w:cs="Times New Roman"/>
              </w:rPr>
            </w:pPr>
            <w:r>
              <w:rPr>
                <w:rFonts w:ascii="Times New Roman" w:hAnsi="Times New Roman" w:cs="Times New Roman"/>
              </w:rPr>
              <w:t>1.3</w:t>
            </w:r>
          </w:p>
        </w:tc>
        <w:tc>
          <w:tcPr>
            <w:tcW w:w="838" w:type="dxa"/>
            <w:tcBorders>
              <w:top w:val="single" w:sz="4" w:space="0" w:color="auto"/>
            </w:tcBorders>
          </w:tcPr>
          <w:p w:rsidR="00EC3AD7" w:rsidRPr="001972A7" w:rsidRDefault="00A957BC" w:rsidP="005E7B19">
            <w:pPr>
              <w:jc w:val="center"/>
              <w:rPr>
                <w:rFonts w:ascii="Times New Roman" w:hAnsi="Times New Roman" w:cs="Times New Roman"/>
              </w:rPr>
            </w:pPr>
            <w:r>
              <w:rPr>
                <w:rFonts w:ascii="Times New Roman" w:hAnsi="Times New Roman" w:cs="Times New Roman"/>
              </w:rPr>
              <w:t>23.2</w:t>
            </w:r>
          </w:p>
        </w:tc>
        <w:tc>
          <w:tcPr>
            <w:tcW w:w="701" w:type="dxa"/>
            <w:tcBorders>
              <w:top w:val="single" w:sz="4" w:space="0" w:color="auto"/>
            </w:tcBorders>
          </w:tcPr>
          <w:p w:rsidR="00EC3AD7" w:rsidRPr="001972A7" w:rsidRDefault="00A957BC">
            <w:pPr>
              <w:jc w:val="center"/>
              <w:rPr>
                <w:rFonts w:ascii="Times New Roman" w:hAnsi="Times New Roman" w:cs="Times New Roman"/>
              </w:rPr>
            </w:pPr>
            <w:r>
              <w:rPr>
                <w:rFonts w:ascii="Times New Roman" w:hAnsi="Times New Roman" w:cs="Times New Roman"/>
              </w:rPr>
              <w:t>1.</w:t>
            </w:r>
            <w:r w:rsidR="00BF04D0">
              <w:rPr>
                <w:rFonts w:ascii="Times New Roman" w:hAnsi="Times New Roman" w:cs="Times New Roman"/>
              </w:rPr>
              <w:t>3</w:t>
            </w:r>
          </w:p>
        </w:tc>
        <w:tc>
          <w:tcPr>
            <w:tcW w:w="838" w:type="dxa"/>
            <w:tcBorders>
              <w:top w:val="single" w:sz="4" w:space="0" w:color="auto"/>
            </w:tcBorders>
          </w:tcPr>
          <w:p w:rsidR="00EC3AD7" w:rsidRPr="001972A7" w:rsidRDefault="0006237F" w:rsidP="005E7B19">
            <w:pPr>
              <w:jc w:val="center"/>
              <w:rPr>
                <w:rFonts w:ascii="Times New Roman" w:hAnsi="Times New Roman" w:cs="Times New Roman"/>
              </w:rPr>
            </w:pPr>
            <w:r>
              <w:rPr>
                <w:rFonts w:ascii="Times New Roman" w:hAnsi="Times New Roman" w:cs="Times New Roman"/>
              </w:rPr>
              <w:t>58.0</w:t>
            </w:r>
          </w:p>
        </w:tc>
        <w:tc>
          <w:tcPr>
            <w:tcW w:w="701" w:type="dxa"/>
            <w:tcBorders>
              <w:top w:val="single" w:sz="4" w:space="0" w:color="auto"/>
            </w:tcBorders>
          </w:tcPr>
          <w:p w:rsidR="00EC3AD7" w:rsidRPr="001972A7" w:rsidRDefault="0006237F">
            <w:pPr>
              <w:jc w:val="center"/>
              <w:rPr>
                <w:rFonts w:ascii="Times New Roman" w:hAnsi="Times New Roman" w:cs="Times New Roman"/>
              </w:rPr>
            </w:pPr>
            <w:r>
              <w:rPr>
                <w:rFonts w:ascii="Times New Roman" w:hAnsi="Times New Roman" w:cs="Times New Roman"/>
              </w:rPr>
              <w:t>1.</w:t>
            </w:r>
            <w:r w:rsidR="00BF04D0">
              <w:rPr>
                <w:rFonts w:ascii="Times New Roman" w:hAnsi="Times New Roman" w:cs="Times New Roman"/>
              </w:rPr>
              <w:t>3</w:t>
            </w:r>
          </w:p>
        </w:tc>
      </w:tr>
      <w:tr w:rsidR="005E7B19" w:rsidRPr="001972A7" w:rsidTr="005E7B19">
        <w:tc>
          <w:tcPr>
            <w:tcW w:w="796" w:type="dxa"/>
          </w:tcPr>
          <w:p w:rsidR="005E7B19" w:rsidRPr="001972A7" w:rsidRDefault="005E7B19">
            <w:pPr>
              <w:jc w:val="center"/>
              <w:rPr>
                <w:rFonts w:ascii="Times New Roman" w:hAnsi="Times New Roman" w:cs="Times New Roman"/>
              </w:rPr>
            </w:pPr>
            <w:r w:rsidRPr="001972A7">
              <w:rPr>
                <w:rFonts w:ascii="Times New Roman" w:hAnsi="Times New Roman" w:cs="Times New Roman"/>
              </w:rPr>
              <w:t>3</w:t>
            </w:r>
            <w:r>
              <w:rPr>
                <w:rFonts w:ascii="Times New Roman" w:hAnsi="Times New Roman" w:cs="Times New Roman"/>
              </w:rPr>
              <w:t>5.0</w:t>
            </w:r>
          </w:p>
        </w:tc>
        <w:tc>
          <w:tcPr>
            <w:tcW w:w="701" w:type="dxa"/>
          </w:tcPr>
          <w:p w:rsidR="005E7B19" w:rsidRPr="001972A7" w:rsidRDefault="005E7B19" w:rsidP="005E7B19">
            <w:pPr>
              <w:jc w:val="center"/>
              <w:rPr>
                <w:rFonts w:ascii="Times New Roman" w:hAnsi="Times New Roman" w:cs="Times New Roman"/>
              </w:rPr>
            </w:pPr>
            <w:r>
              <w:rPr>
                <w:rFonts w:ascii="Times New Roman" w:hAnsi="Times New Roman" w:cs="Times New Roman"/>
              </w:rPr>
              <w:t>1.4</w:t>
            </w:r>
          </w:p>
        </w:tc>
        <w:tc>
          <w:tcPr>
            <w:tcW w:w="838" w:type="dxa"/>
          </w:tcPr>
          <w:p w:rsidR="005E7B19" w:rsidRPr="001972A7" w:rsidRDefault="005E7B19" w:rsidP="005E7B19">
            <w:pPr>
              <w:jc w:val="center"/>
              <w:rPr>
                <w:rFonts w:ascii="Times New Roman" w:hAnsi="Times New Roman" w:cs="Times New Roman"/>
              </w:rPr>
            </w:pPr>
            <w:r>
              <w:rPr>
                <w:rFonts w:ascii="Times New Roman" w:hAnsi="Times New Roman" w:cs="Times New Roman"/>
              </w:rPr>
              <w:t>23.3</w:t>
            </w:r>
          </w:p>
        </w:tc>
        <w:tc>
          <w:tcPr>
            <w:tcW w:w="701" w:type="dxa"/>
          </w:tcPr>
          <w:p w:rsidR="005E7B19" w:rsidRPr="001972A7" w:rsidRDefault="005E7B19" w:rsidP="005E7B19">
            <w:pPr>
              <w:jc w:val="center"/>
              <w:rPr>
                <w:rFonts w:ascii="Times New Roman" w:hAnsi="Times New Roman" w:cs="Times New Roman"/>
              </w:rPr>
            </w:pPr>
            <w:r w:rsidRPr="002F5B3F">
              <w:rPr>
                <w:rFonts w:ascii="Times New Roman" w:hAnsi="Times New Roman" w:cs="Times New Roman"/>
              </w:rPr>
              <w:t>1.3</w:t>
            </w:r>
          </w:p>
        </w:tc>
        <w:tc>
          <w:tcPr>
            <w:tcW w:w="838" w:type="dxa"/>
          </w:tcPr>
          <w:p w:rsidR="005E7B19" w:rsidRPr="001972A7" w:rsidRDefault="005E7B19" w:rsidP="005E7B19">
            <w:pPr>
              <w:jc w:val="center"/>
              <w:rPr>
                <w:rFonts w:ascii="Times New Roman" w:hAnsi="Times New Roman" w:cs="Times New Roman"/>
              </w:rPr>
            </w:pPr>
            <w:r>
              <w:rPr>
                <w:rFonts w:ascii="Times New Roman" w:hAnsi="Times New Roman" w:cs="Times New Roman"/>
              </w:rPr>
              <w:t>21.9</w:t>
            </w:r>
          </w:p>
        </w:tc>
        <w:tc>
          <w:tcPr>
            <w:tcW w:w="701" w:type="dxa"/>
          </w:tcPr>
          <w:p w:rsidR="005E7B19" w:rsidRPr="001972A7" w:rsidRDefault="005E7B19">
            <w:pPr>
              <w:jc w:val="center"/>
              <w:rPr>
                <w:rFonts w:ascii="Times New Roman" w:hAnsi="Times New Roman" w:cs="Times New Roman"/>
              </w:rPr>
            </w:pPr>
            <w:r>
              <w:rPr>
                <w:rFonts w:ascii="Times New Roman" w:hAnsi="Times New Roman" w:cs="Times New Roman"/>
              </w:rPr>
              <w:t>1.4</w:t>
            </w:r>
          </w:p>
        </w:tc>
        <w:tc>
          <w:tcPr>
            <w:tcW w:w="838" w:type="dxa"/>
          </w:tcPr>
          <w:p w:rsidR="005E7B19" w:rsidRPr="001972A7" w:rsidRDefault="00A957BC" w:rsidP="005E7B19">
            <w:pPr>
              <w:jc w:val="center"/>
              <w:rPr>
                <w:rFonts w:ascii="Times New Roman" w:hAnsi="Times New Roman" w:cs="Times New Roman"/>
              </w:rPr>
            </w:pPr>
            <w:r>
              <w:rPr>
                <w:rFonts w:ascii="Times New Roman" w:hAnsi="Times New Roman" w:cs="Times New Roman"/>
              </w:rPr>
              <w:t>28.6</w:t>
            </w:r>
          </w:p>
        </w:tc>
        <w:tc>
          <w:tcPr>
            <w:tcW w:w="701" w:type="dxa"/>
          </w:tcPr>
          <w:p w:rsidR="005E7B19" w:rsidRPr="001972A7" w:rsidRDefault="00A957BC">
            <w:pPr>
              <w:jc w:val="center"/>
              <w:rPr>
                <w:rFonts w:ascii="Times New Roman" w:hAnsi="Times New Roman" w:cs="Times New Roman"/>
              </w:rPr>
            </w:pPr>
            <w:r>
              <w:rPr>
                <w:rFonts w:ascii="Times New Roman" w:hAnsi="Times New Roman" w:cs="Times New Roman"/>
              </w:rPr>
              <w:t>1.4</w:t>
            </w:r>
          </w:p>
        </w:tc>
        <w:tc>
          <w:tcPr>
            <w:tcW w:w="838" w:type="dxa"/>
          </w:tcPr>
          <w:p w:rsidR="005E7B19" w:rsidRPr="001972A7" w:rsidRDefault="00A957BC" w:rsidP="005E7B19">
            <w:pPr>
              <w:jc w:val="center"/>
              <w:rPr>
                <w:rFonts w:ascii="Times New Roman" w:hAnsi="Times New Roman" w:cs="Times New Roman"/>
              </w:rPr>
            </w:pPr>
            <w:r>
              <w:rPr>
                <w:rFonts w:ascii="Times New Roman" w:hAnsi="Times New Roman" w:cs="Times New Roman"/>
              </w:rPr>
              <w:t>27.5</w:t>
            </w:r>
          </w:p>
        </w:tc>
        <w:tc>
          <w:tcPr>
            <w:tcW w:w="701" w:type="dxa"/>
          </w:tcPr>
          <w:p w:rsidR="005E7B19" w:rsidRPr="001972A7" w:rsidRDefault="00A957BC">
            <w:pPr>
              <w:jc w:val="center"/>
              <w:rPr>
                <w:rFonts w:ascii="Times New Roman" w:hAnsi="Times New Roman" w:cs="Times New Roman"/>
              </w:rPr>
            </w:pPr>
            <w:r>
              <w:rPr>
                <w:rFonts w:ascii="Times New Roman" w:hAnsi="Times New Roman" w:cs="Times New Roman"/>
              </w:rPr>
              <w:t>1.3</w:t>
            </w:r>
          </w:p>
        </w:tc>
        <w:tc>
          <w:tcPr>
            <w:tcW w:w="838" w:type="dxa"/>
          </w:tcPr>
          <w:p w:rsidR="005E7B19" w:rsidRPr="001972A7" w:rsidRDefault="0006237F" w:rsidP="005E7B19">
            <w:pPr>
              <w:jc w:val="center"/>
              <w:rPr>
                <w:rFonts w:ascii="Times New Roman" w:hAnsi="Times New Roman" w:cs="Times New Roman"/>
              </w:rPr>
            </w:pPr>
            <w:r>
              <w:rPr>
                <w:rFonts w:ascii="Times New Roman" w:hAnsi="Times New Roman" w:cs="Times New Roman"/>
              </w:rPr>
              <w:t>47.8</w:t>
            </w:r>
          </w:p>
        </w:tc>
        <w:tc>
          <w:tcPr>
            <w:tcW w:w="701" w:type="dxa"/>
          </w:tcPr>
          <w:p w:rsidR="005E7B19" w:rsidRPr="001972A7" w:rsidRDefault="0006237F">
            <w:pPr>
              <w:jc w:val="center"/>
              <w:rPr>
                <w:rFonts w:ascii="Times New Roman" w:hAnsi="Times New Roman" w:cs="Times New Roman"/>
              </w:rPr>
            </w:pPr>
            <w:r>
              <w:rPr>
                <w:rFonts w:ascii="Times New Roman" w:hAnsi="Times New Roman" w:cs="Times New Roman"/>
              </w:rPr>
              <w:t>1.</w:t>
            </w:r>
            <w:r w:rsidR="00BF04D0">
              <w:rPr>
                <w:rFonts w:ascii="Times New Roman" w:hAnsi="Times New Roman" w:cs="Times New Roman"/>
              </w:rPr>
              <w:t>3</w:t>
            </w:r>
          </w:p>
        </w:tc>
      </w:tr>
      <w:tr w:rsidR="005E7B19" w:rsidRPr="001972A7" w:rsidTr="005E7B19">
        <w:tc>
          <w:tcPr>
            <w:tcW w:w="796" w:type="dxa"/>
          </w:tcPr>
          <w:p w:rsidR="005E7B19" w:rsidRPr="001972A7" w:rsidRDefault="005E7B19">
            <w:pPr>
              <w:jc w:val="center"/>
              <w:rPr>
                <w:rFonts w:ascii="Times New Roman" w:hAnsi="Times New Roman" w:cs="Times New Roman"/>
              </w:rPr>
            </w:pPr>
            <w:r w:rsidRPr="001972A7">
              <w:rPr>
                <w:rFonts w:ascii="Times New Roman" w:hAnsi="Times New Roman" w:cs="Times New Roman"/>
              </w:rPr>
              <w:t>3</w:t>
            </w:r>
            <w:r>
              <w:rPr>
                <w:rFonts w:ascii="Times New Roman" w:hAnsi="Times New Roman" w:cs="Times New Roman"/>
              </w:rPr>
              <w:t>2.1</w:t>
            </w:r>
          </w:p>
        </w:tc>
        <w:tc>
          <w:tcPr>
            <w:tcW w:w="701" w:type="dxa"/>
          </w:tcPr>
          <w:p w:rsidR="005E7B19" w:rsidRPr="001972A7" w:rsidRDefault="005E7B19" w:rsidP="005E7B19">
            <w:pPr>
              <w:jc w:val="center"/>
              <w:rPr>
                <w:rFonts w:ascii="Times New Roman" w:hAnsi="Times New Roman" w:cs="Times New Roman"/>
              </w:rPr>
            </w:pPr>
            <w:r>
              <w:rPr>
                <w:rFonts w:ascii="Times New Roman" w:hAnsi="Times New Roman" w:cs="Times New Roman"/>
              </w:rPr>
              <w:t>1.3</w:t>
            </w:r>
          </w:p>
        </w:tc>
        <w:tc>
          <w:tcPr>
            <w:tcW w:w="838" w:type="dxa"/>
          </w:tcPr>
          <w:p w:rsidR="005E7B19" w:rsidRPr="001972A7" w:rsidRDefault="005E7B19" w:rsidP="005E7B19">
            <w:pPr>
              <w:jc w:val="center"/>
              <w:rPr>
                <w:rFonts w:ascii="Times New Roman" w:hAnsi="Times New Roman" w:cs="Times New Roman"/>
              </w:rPr>
            </w:pPr>
            <w:r>
              <w:rPr>
                <w:rFonts w:ascii="Times New Roman" w:hAnsi="Times New Roman" w:cs="Times New Roman"/>
              </w:rPr>
              <w:t>22.3</w:t>
            </w:r>
          </w:p>
        </w:tc>
        <w:tc>
          <w:tcPr>
            <w:tcW w:w="701" w:type="dxa"/>
          </w:tcPr>
          <w:p w:rsidR="005E7B19" w:rsidRPr="001972A7" w:rsidRDefault="005E7B19" w:rsidP="005E7B19">
            <w:pPr>
              <w:jc w:val="center"/>
              <w:rPr>
                <w:rFonts w:ascii="Times New Roman" w:hAnsi="Times New Roman" w:cs="Times New Roman"/>
              </w:rPr>
            </w:pPr>
            <w:r w:rsidRPr="002F5B3F">
              <w:rPr>
                <w:rFonts w:ascii="Times New Roman" w:hAnsi="Times New Roman" w:cs="Times New Roman"/>
              </w:rPr>
              <w:t>1.3</w:t>
            </w:r>
          </w:p>
        </w:tc>
        <w:tc>
          <w:tcPr>
            <w:tcW w:w="838" w:type="dxa"/>
          </w:tcPr>
          <w:p w:rsidR="005E7B19" w:rsidRPr="001972A7" w:rsidRDefault="005E7B19" w:rsidP="005E7B19">
            <w:pPr>
              <w:jc w:val="center"/>
              <w:rPr>
                <w:rFonts w:ascii="Times New Roman" w:hAnsi="Times New Roman" w:cs="Times New Roman"/>
              </w:rPr>
            </w:pPr>
            <w:r>
              <w:rPr>
                <w:rFonts w:ascii="Times New Roman" w:hAnsi="Times New Roman" w:cs="Times New Roman"/>
              </w:rPr>
              <w:t>18.5</w:t>
            </w:r>
          </w:p>
        </w:tc>
        <w:tc>
          <w:tcPr>
            <w:tcW w:w="701" w:type="dxa"/>
          </w:tcPr>
          <w:p w:rsidR="005E7B19" w:rsidRPr="001972A7" w:rsidRDefault="005E7B19">
            <w:pPr>
              <w:jc w:val="center"/>
              <w:rPr>
                <w:rFonts w:ascii="Times New Roman" w:hAnsi="Times New Roman" w:cs="Times New Roman"/>
              </w:rPr>
            </w:pPr>
            <w:r>
              <w:rPr>
                <w:rFonts w:ascii="Times New Roman" w:hAnsi="Times New Roman" w:cs="Times New Roman"/>
              </w:rPr>
              <w:t>1.</w:t>
            </w:r>
            <w:r w:rsidR="00BF04D0">
              <w:rPr>
                <w:rFonts w:ascii="Times New Roman" w:hAnsi="Times New Roman" w:cs="Times New Roman"/>
              </w:rPr>
              <w:t>2</w:t>
            </w:r>
          </w:p>
        </w:tc>
        <w:tc>
          <w:tcPr>
            <w:tcW w:w="838" w:type="dxa"/>
          </w:tcPr>
          <w:p w:rsidR="005E7B19" w:rsidRPr="001972A7" w:rsidRDefault="00A957BC" w:rsidP="005E7B19">
            <w:pPr>
              <w:jc w:val="center"/>
              <w:rPr>
                <w:rFonts w:ascii="Times New Roman" w:hAnsi="Times New Roman" w:cs="Times New Roman"/>
              </w:rPr>
            </w:pPr>
            <w:r>
              <w:rPr>
                <w:rFonts w:ascii="Times New Roman" w:hAnsi="Times New Roman" w:cs="Times New Roman"/>
              </w:rPr>
              <w:t>21.7</w:t>
            </w:r>
          </w:p>
        </w:tc>
        <w:tc>
          <w:tcPr>
            <w:tcW w:w="701" w:type="dxa"/>
          </w:tcPr>
          <w:p w:rsidR="005E7B19" w:rsidRPr="001972A7" w:rsidRDefault="00A957BC">
            <w:pPr>
              <w:jc w:val="center"/>
              <w:rPr>
                <w:rFonts w:ascii="Times New Roman" w:hAnsi="Times New Roman" w:cs="Times New Roman"/>
              </w:rPr>
            </w:pPr>
            <w:r>
              <w:rPr>
                <w:rFonts w:ascii="Times New Roman" w:hAnsi="Times New Roman" w:cs="Times New Roman"/>
              </w:rPr>
              <w:t>1.5</w:t>
            </w:r>
          </w:p>
        </w:tc>
        <w:tc>
          <w:tcPr>
            <w:tcW w:w="838" w:type="dxa"/>
          </w:tcPr>
          <w:p w:rsidR="005E7B19" w:rsidRPr="001972A7" w:rsidRDefault="00A957BC" w:rsidP="005E7B19">
            <w:pPr>
              <w:jc w:val="center"/>
              <w:rPr>
                <w:rFonts w:ascii="Times New Roman" w:hAnsi="Times New Roman" w:cs="Times New Roman"/>
              </w:rPr>
            </w:pPr>
            <w:r>
              <w:rPr>
                <w:rFonts w:ascii="Times New Roman" w:hAnsi="Times New Roman" w:cs="Times New Roman"/>
              </w:rPr>
              <w:t>24.7</w:t>
            </w:r>
          </w:p>
        </w:tc>
        <w:tc>
          <w:tcPr>
            <w:tcW w:w="701" w:type="dxa"/>
          </w:tcPr>
          <w:p w:rsidR="005E7B19" w:rsidRPr="001972A7" w:rsidRDefault="00A957BC">
            <w:pPr>
              <w:jc w:val="center"/>
              <w:rPr>
                <w:rFonts w:ascii="Times New Roman" w:hAnsi="Times New Roman" w:cs="Times New Roman"/>
              </w:rPr>
            </w:pPr>
            <w:r>
              <w:rPr>
                <w:rFonts w:ascii="Times New Roman" w:hAnsi="Times New Roman" w:cs="Times New Roman"/>
              </w:rPr>
              <w:t>1.</w:t>
            </w:r>
            <w:r w:rsidR="00BF04D0">
              <w:rPr>
                <w:rFonts w:ascii="Times New Roman" w:hAnsi="Times New Roman" w:cs="Times New Roman"/>
              </w:rPr>
              <w:t>3</w:t>
            </w:r>
          </w:p>
        </w:tc>
        <w:tc>
          <w:tcPr>
            <w:tcW w:w="838" w:type="dxa"/>
          </w:tcPr>
          <w:p w:rsidR="005E7B19" w:rsidRPr="001972A7" w:rsidRDefault="0006237F" w:rsidP="005E7B19">
            <w:pPr>
              <w:jc w:val="center"/>
              <w:rPr>
                <w:rFonts w:ascii="Times New Roman" w:hAnsi="Times New Roman" w:cs="Times New Roman"/>
              </w:rPr>
            </w:pPr>
            <w:r>
              <w:rPr>
                <w:rFonts w:ascii="Times New Roman" w:hAnsi="Times New Roman" w:cs="Times New Roman"/>
              </w:rPr>
              <w:t>44.5</w:t>
            </w:r>
          </w:p>
        </w:tc>
        <w:tc>
          <w:tcPr>
            <w:tcW w:w="701" w:type="dxa"/>
          </w:tcPr>
          <w:p w:rsidR="005E7B19" w:rsidRPr="001972A7" w:rsidRDefault="0006237F">
            <w:pPr>
              <w:jc w:val="center"/>
              <w:rPr>
                <w:rFonts w:ascii="Times New Roman" w:hAnsi="Times New Roman" w:cs="Times New Roman"/>
              </w:rPr>
            </w:pPr>
            <w:r>
              <w:rPr>
                <w:rFonts w:ascii="Times New Roman" w:hAnsi="Times New Roman" w:cs="Times New Roman"/>
              </w:rPr>
              <w:t>1.3</w:t>
            </w:r>
          </w:p>
        </w:tc>
      </w:tr>
      <w:tr w:rsidR="005E7B19" w:rsidRPr="001972A7" w:rsidTr="005E7B19">
        <w:tc>
          <w:tcPr>
            <w:tcW w:w="796" w:type="dxa"/>
          </w:tcPr>
          <w:p w:rsidR="005E7B19" w:rsidRPr="001972A7" w:rsidRDefault="005E7B19" w:rsidP="005E7B19">
            <w:pPr>
              <w:jc w:val="center"/>
              <w:rPr>
                <w:rFonts w:ascii="Times New Roman" w:hAnsi="Times New Roman" w:cs="Times New Roman"/>
              </w:rPr>
            </w:pPr>
            <w:r>
              <w:rPr>
                <w:rFonts w:ascii="Times New Roman" w:hAnsi="Times New Roman" w:cs="Times New Roman"/>
              </w:rPr>
              <w:t>32.5</w:t>
            </w:r>
          </w:p>
        </w:tc>
        <w:tc>
          <w:tcPr>
            <w:tcW w:w="701" w:type="dxa"/>
          </w:tcPr>
          <w:p w:rsidR="005E7B19" w:rsidRPr="001972A7" w:rsidRDefault="005E7B19" w:rsidP="005E7B19">
            <w:pPr>
              <w:jc w:val="center"/>
              <w:rPr>
                <w:rFonts w:ascii="Times New Roman" w:hAnsi="Times New Roman" w:cs="Times New Roman"/>
              </w:rPr>
            </w:pPr>
            <w:r>
              <w:rPr>
                <w:rFonts w:ascii="Times New Roman" w:hAnsi="Times New Roman" w:cs="Times New Roman"/>
              </w:rPr>
              <w:t>1.2</w:t>
            </w:r>
          </w:p>
        </w:tc>
        <w:tc>
          <w:tcPr>
            <w:tcW w:w="838" w:type="dxa"/>
          </w:tcPr>
          <w:p w:rsidR="005E7B19" w:rsidRPr="001972A7" w:rsidRDefault="005E7B19" w:rsidP="005E7B19">
            <w:pPr>
              <w:jc w:val="center"/>
              <w:rPr>
                <w:rFonts w:ascii="Times New Roman" w:hAnsi="Times New Roman" w:cs="Times New Roman"/>
              </w:rPr>
            </w:pPr>
            <w:r>
              <w:rPr>
                <w:rFonts w:ascii="Times New Roman" w:hAnsi="Times New Roman" w:cs="Times New Roman"/>
              </w:rPr>
              <w:t>22.4</w:t>
            </w:r>
          </w:p>
        </w:tc>
        <w:tc>
          <w:tcPr>
            <w:tcW w:w="701" w:type="dxa"/>
          </w:tcPr>
          <w:p w:rsidR="005E7B19" w:rsidRPr="001972A7" w:rsidRDefault="005E7B19" w:rsidP="005E7B19">
            <w:pPr>
              <w:jc w:val="center"/>
              <w:rPr>
                <w:rFonts w:ascii="Times New Roman" w:hAnsi="Times New Roman" w:cs="Times New Roman"/>
              </w:rPr>
            </w:pPr>
            <w:r w:rsidRPr="002F5B3F">
              <w:rPr>
                <w:rFonts w:ascii="Times New Roman" w:hAnsi="Times New Roman" w:cs="Times New Roman"/>
              </w:rPr>
              <w:t>1.3</w:t>
            </w:r>
          </w:p>
        </w:tc>
        <w:tc>
          <w:tcPr>
            <w:tcW w:w="838" w:type="dxa"/>
          </w:tcPr>
          <w:p w:rsidR="005E7B19" w:rsidRPr="001972A7" w:rsidRDefault="005E7B19" w:rsidP="005E7B19">
            <w:pPr>
              <w:jc w:val="center"/>
              <w:rPr>
                <w:rFonts w:ascii="Times New Roman" w:hAnsi="Times New Roman" w:cs="Times New Roman"/>
              </w:rPr>
            </w:pPr>
            <w:r>
              <w:rPr>
                <w:rFonts w:ascii="Times New Roman" w:hAnsi="Times New Roman" w:cs="Times New Roman"/>
              </w:rPr>
              <w:t>26.4</w:t>
            </w:r>
          </w:p>
        </w:tc>
        <w:tc>
          <w:tcPr>
            <w:tcW w:w="701" w:type="dxa"/>
          </w:tcPr>
          <w:p w:rsidR="005E7B19" w:rsidRPr="001972A7" w:rsidRDefault="005E7B19">
            <w:pPr>
              <w:jc w:val="center"/>
              <w:rPr>
                <w:rFonts w:ascii="Times New Roman" w:hAnsi="Times New Roman" w:cs="Times New Roman"/>
              </w:rPr>
            </w:pPr>
            <w:r>
              <w:rPr>
                <w:rFonts w:ascii="Times New Roman" w:hAnsi="Times New Roman" w:cs="Times New Roman"/>
              </w:rPr>
              <w:t>1.</w:t>
            </w:r>
            <w:r w:rsidR="00BF04D0">
              <w:rPr>
                <w:rFonts w:ascii="Times New Roman" w:hAnsi="Times New Roman" w:cs="Times New Roman"/>
              </w:rPr>
              <w:t>3</w:t>
            </w:r>
          </w:p>
        </w:tc>
        <w:tc>
          <w:tcPr>
            <w:tcW w:w="838" w:type="dxa"/>
          </w:tcPr>
          <w:p w:rsidR="005E7B19" w:rsidRPr="001972A7" w:rsidRDefault="00A957BC" w:rsidP="005E7B19">
            <w:pPr>
              <w:jc w:val="center"/>
              <w:rPr>
                <w:rFonts w:ascii="Times New Roman" w:hAnsi="Times New Roman" w:cs="Times New Roman"/>
              </w:rPr>
            </w:pPr>
            <w:r>
              <w:rPr>
                <w:rFonts w:ascii="Times New Roman" w:hAnsi="Times New Roman" w:cs="Times New Roman"/>
              </w:rPr>
              <w:t>20.6</w:t>
            </w:r>
          </w:p>
        </w:tc>
        <w:tc>
          <w:tcPr>
            <w:tcW w:w="701" w:type="dxa"/>
          </w:tcPr>
          <w:p w:rsidR="005E7B19" w:rsidRPr="001972A7" w:rsidRDefault="00A957BC">
            <w:pPr>
              <w:jc w:val="center"/>
              <w:rPr>
                <w:rFonts w:ascii="Times New Roman" w:hAnsi="Times New Roman" w:cs="Times New Roman"/>
              </w:rPr>
            </w:pPr>
            <w:r>
              <w:rPr>
                <w:rFonts w:ascii="Times New Roman" w:hAnsi="Times New Roman" w:cs="Times New Roman"/>
              </w:rPr>
              <w:t>1.5</w:t>
            </w:r>
          </w:p>
        </w:tc>
        <w:tc>
          <w:tcPr>
            <w:tcW w:w="838" w:type="dxa"/>
          </w:tcPr>
          <w:p w:rsidR="005E7B19" w:rsidRPr="001972A7" w:rsidRDefault="00A957BC" w:rsidP="005E7B19">
            <w:pPr>
              <w:jc w:val="center"/>
              <w:rPr>
                <w:rFonts w:ascii="Times New Roman" w:hAnsi="Times New Roman" w:cs="Times New Roman"/>
              </w:rPr>
            </w:pPr>
            <w:r>
              <w:rPr>
                <w:rFonts w:ascii="Times New Roman" w:hAnsi="Times New Roman" w:cs="Times New Roman"/>
              </w:rPr>
              <w:t>27.8</w:t>
            </w:r>
          </w:p>
        </w:tc>
        <w:tc>
          <w:tcPr>
            <w:tcW w:w="701" w:type="dxa"/>
          </w:tcPr>
          <w:p w:rsidR="005E7B19" w:rsidRPr="001972A7" w:rsidRDefault="0006237F">
            <w:pPr>
              <w:jc w:val="center"/>
              <w:rPr>
                <w:rFonts w:ascii="Times New Roman" w:hAnsi="Times New Roman" w:cs="Times New Roman"/>
              </w:rPr>
            </w:pPr>
            <w:r>
              <w:rPr>
                <w:rFonts w:ascii="Times New Roman" w:hAnsi="Times New Roman" w:cs="Times New Roman"/>
              </w:rPr>
              <w:t>1.3</w:t>
            </w:r>
          </w:p>
        </w:tc>
        <w:tc>
          <w:tcPr>
            <w:tcW w:w="838" w:type="dxa"/>
          </w:tcPr>
          <w:p w:rsidR="005E7B19" w:rsidRPr="001972A7" w:rsidRDefault="0006237F" w:rsidP="005E7B19">
            <w:pPr>
              <w:jc w:val="center"/>
              <w:rPr>
                <w:rFonts w:ascii="Times New Roman" w:hAnsi="Times New Roman" w:cs="Times New Roman"/>
              </w:rPr>
            </w:pPr>
            <w:r>
              <w:rPr>
                <w:rFonts w:ascii="Times New Roman" w:hAnsi="Times New Roman" w:cs="Times New Roman"/>
              </w:rPr>
              <w:t>45.7</w:t>
            </w:r>
          </w:p>
        </w:tc>
        <w:tc>
          <w:tcPr>
            <w:tcW w:w="701" w:type="dxa"/>
          </w:tcPr>
          <w:p w:rsidR="005E7B19" w:rsidRPr="001972A7" w:rsidRDefault="0006237F">
            <w:pPr>
              <w:jc w:val="center"/>
              <w:rPr>
                <w:rFonts w:ascii="Times New Roman" w:hAnsi="Times New Roman" w:cs="Times New Roman"/>
              </w:rPr>
            </w:pPr>
            <w:r>
              <w:rPr>
                <w:rFonts w:ascii="Times New Roman" w:hAnsi="Times New Roman" w:cs="Times New Roman"/>
              </w:rPr>
              <w:t>1.</w:t>
            </w:r>
            <w:r w:rsidR="00BF04D0">
              <w:rPr>
                <w:rFonts w:ascii="Times New Roman" w:hAnsi="Times New Roman" w:cs="Times New Roman"/>
              </w:rPr>
              <w:t>3</w:t>
            </w:r>
          </w:p>
        </w:tc>
      </w:tr>
      <w:tr w:rsidR="005E7B19" w:rsidRPr="001972A7" w:rsidTr="005E7B19">
        <w:tc>
          <w:tcPr>
            <w:tcW w:w="796" w:type="dxa"/>
            <w:tcBorders>
              <w:bottom w:val="single" w:sz="4" w:space="0" w:color="auto"/>
            </w:tcBorders>
          </w:tcPr>
          <w:p w:rsidR="005E7B19" w:rsidRPr="001972A7" w:rsidRDefault="005E7B19" w:rsidP="005E7B19">
            <w:pPr>
              <w:jc w:val="center"/>
              <w:rPr>
                <w:rFonts w:ascii="Times New Roman" w:hAnsi="Times New Roman" w:cs="Times New Roman"/>
              </w:rPr>
            </w:pPr>
            <w:r>
              <w:rPr>
                <w:rFonts w:ascii="Times New Roman" w:hAnsi="Times New Roman" w:cs="Times New Roman"/>
              </w:rPr>
              <w:t>34.9</w:t>
            </w:r>
          </w:p>
        </w:tc>
        <w:tc>
          <w:tcPr>
            <w:tcW w:w="701" w:type="dxa"/>
            <w:tcBorders>
              <w:bottom w:val="single" w:sz="4" w:space="0" w:color="auto"/>
            </w:tcBorders>
          </w:tcPr>
          <w:p w:rsidR="005E7B19" w:rsidRPr="001972A7" w:rsidRDefault="005E7B19" w:rsidP="005E7B19">
            <w:pPr>
              <w:jc w:val="center"/>
              <w:rPr>
                <w:rFonts w:ascii="Times New Roman" w:hAnsi="Times New Roman" w:cs="Times New Roman"/>
              </w:rPr>
            </w:pPr>
            <w:r>
              <w:rPr>
                <w:rFonts w:ascii="Times New Roman" w:hAnsi="Times New Roman" w:cs="Times New Roman"/>
              </w:rPr>
              <w:t>1.4</w:t>
            </w:r>
          </w:p>
        </w:tc>
        <w:tc>
          <w:tcPr>
            <w:tcW w:w="838" w:type="dxa"/>
            <w:tcBorders>
              <w:bottom w:val="single" w:sz="4" w:space="0" w:color="auto"/>
            </w:tcBorders>
          </w:tcPr>
          <w:p w:rsidR="005E7B19" w:rsidRPr="001972A7" w:rsidRDefault="005E7B19" w:rsidP="005E7B19">
            <w:pPr>
              <w:jc w:val="center"/>
              <w:rPr>
                <w:rFonts w:ascii="Times New Roman" w:hAnsi="Times New Roman" w:cs="Times New Roman"/>
              </w:rPr>
            </w:pPr>
            <w:r>
              <w:rPr>
                <w:rFonts w:ascii="Times New Roman" w:hAnsi="Times New Roman" w:cs="Times New Roman"/>
              </w:rPr>
              <w:t>21.6</w:t>
            </w:r>
          </w:p>
        </w:tc>
        <w:tc>
          <w:tcPr>
            <w:tcW w:w="701" w:type="dxa"/>
            <w:tcBorders>
              <w:bottom w:val="single" w:sz="4" w:space="0" w:color="auto"/>
            </w:tcBorders>
          </w:tcPr>
          <w:p w:rsidR="005E7B19" w:rsidRPr="001972A7" w:rsidRDefault="005E7B19" w:rsidP="005E7B19">
            <w:pPr>
              <w:jc w:val="center"/>
              <w:rPr>
                <w:rFonts w:ascii="Times New Roman" w:hAnsi="Times New Roman" w:cs="Times New Roman"/>
              </w:rPr>
            </w:pPr>
            <w:r w:rsidRPr="002F5B3F">
              <w:rPr>
                <w:rFonts w:ascii="Times New Roman" w:hAnsi="Times New Roman" w:cs="Times New Roman"/>
              </w:rPr>
              <w:t>1.3</w:t>
            </w:r>
          </w:p>
        </w:tc>
        <w:tc>
          <w:tcPr>
            <w:tcW w:w="838" w:type="dxa"/>
            <w:tcBorders>
              <w:bottom w:val="single" w:sz="4" w:space="0" w:color="auto"/>
            </w:tcBorders>
          </w:tcPr>
          <w:p w:rsidR="005E7B19" w:rsidRPr="001972A7" w:rsidRDefault="005E7B19" w:rsidP="005E7B19">
            <w:pPr>
              <w:jc w:val="center"/>
              <w:rPr>
                <w:rFonts w:ascii="Times New Roman" w:hAnsi="Times New Roman" w:cs="Times New Roman"/>
              </w:rPr>
            </w:pPr>
            <w:r w:rsidRPr="001972A7">
              <w:rPr>
                <w:rFonts w:ascii="Times New Roman" w:hAnsi="Times New Roman" w:cs="Times New Roman"/>
              </w:rPr>
              <w:t>--</w:t>
            </w:r>
            <w:r w:rsidRPr="001972A7">
              <w:rPr>
                <w:rFonts w:ascii="Times New Roman" w:hAnsi="Times New Roman" w:cs="Times New Roman"/>
                <w:vertAlign w:val="superscript"/>
              </w:rPr>
              <w:t>a</w:t>
            </w:r>
          </w:p>
        </w:tc>
        <w:tc>
          <w:tcPr>
            <w:tcW w:w="701" w:type="dxa"/>
            <w:tcBorders>
              <w:bottom w:val="single" w:sz="4" w:space="0" w:color="auto"/>
            </w:tcBorders>
          </w:tcPr>
          <w:p w:rsidR="005E7B19" w:rsidRPr="001972A7" w:rsidRDefault="005E7B19" w:rsidP="005E7B19">
            <w:pPr>
              <w:jc w:val="center"/>
              <w:rPr>
                <w:rFonts w:ascii="Times New Roman" w:hAnsi="Times New Roman" w:cs="Times New Roman"/>
              </w:rPr>
            </w:pPr>
            <w:r w:rsidRPr="001972A7">
              <w:rPr>
                <w:rFonts w:ascii="Times New Roman" w:hAnsi="Times New Roman" w:cs="Times New Roman"/>
              </w:rPr>
              <w:t>--</w:t>
            </w:r>
          </w:p>
        </w:tc>
        <w:tc>
          <w:tcPr>
            <w:tcW w:w="838" w:type="dxa"/>
            <w:tcBorders>
              <w:bottom w:val="single" w:sz="4" w:space="0" w:color="auto"/>
            </w:tcBorders>
          </w:tcPr>
          <w:p w:rsidR="005E7B19" w:rsidRPr="001972A7" w:rsidRDefault="00A957BC" w:rsidP="005E7B19">
            <w:pPr>
              <w:jc w:val="center"/>
              <w:rPr>
                <w:rFonts w:ascii="Times New Roman" w:hAnsi="Times New Roman" w:cs="Times New Roman"/>
              </w:rPr>
            </w:pPr>
            <w:r>
              <w:rPr>
                <w:rFonts w:ascii="Times New Roman" w:hAnsi="Times New Roman" w:cs="Times New Roman"/>
              </w:rPr>
              <w:t>18.4</w:t>
            </w:r>
          </w:p>
        </w:tc>
        <w:tc>
          <w:tcPr>
            <w:tcW w:w="701" w:type="dxa"/>
            <w:tcBorders>
              <w:bottom w:val="single" w:sz="4" w:space="0" w:color="auto"/>
            </w:tcBorders>
          </w:tcPr>
          <w:p w:rsidR="005E7B19" w:rsidRPr="001972A7" w:rsidRDefault="00A957BC">
            <w:pPr>
              <w:jc w:val="center"/>
              <w:rPr>
                <w:rFonts w:ascii="Times New Roman" w:hAnsi="Times New Roman" w:cs="Times New Roman"/>
              </w:rPr>
            </w:pPr>
            <w:r>
              <w:rPr>
                <w:rFonts w:ascii="Times New Roman" w:hAnsi="Times New Roman" w:cs="Times New Roman"/>
              </w:rPr>
              <w:t>1.</w:t>
            </w:r>
            <w:r w:rsidR="00BF04D0">
              <w:rPr>
                <w:rFonts w:ascii="Times New Roman" w:hAnsi="Times New Roman" w:cs="Times New Roman"/>
              </w:rPr>
              <w:t>3</w:t>
            </w:r>
          </w:p>
        </w:tc>
        <w:tc>
          <w:tcPr>
            <w:tcW w:w="838" w:type="dxa"/>
            <w:tcBorders>
              <w:bottom w:val="single" w:sz="4" w:space="0" w:color="auto"/>
            </w:tcBorders>
          </w:tcPr>
          <w:p w:rsidR="005E7B19" w:rsidRPr="001972A7" w:rsidRDefault="00A957BC" w:rsidP="005E7B19">
            <w:pPr>
              <w:jc w:val="center"/>
              <w:rPr>
                <w:rFonts w:ascii="Times New Roman" w:hAnsi="Times New Roman" w:cs="Times New Roman"/>
              </w:rPr>
            </w:pPr>
            <w:r>
              <w:rPr>
                <w:rFonts w:ascii="Times New Roman" w:hAnsi="Times New Roman" w:cs="Times New Roman"/>
              </w:rPr>
              <w:t>22.8</w:t>
            </w:r>
          </w:p>
        </w:tc>
        <w:tc>
          <w:tcPr>
            <w:tcW w:w="701" w:type="dxa"/>
            <w:tcBorders>
              <w:bottom w:val="single" w:sz="4" w:space="0" w:color="auto"/>
            </w:tcBorders>
          </w:tcPr>
          <w:p w:rsidR="005E7B19" w:rsidRPr="001972A7" w:rsidRDefault="0006237F">
            <w:pPr>
              <w:jc w:val="center"/>
              <w:rPr>
                <w:rFonts w:ascii="Times New Roman" w:hAnsi="Times New Roman" w:cs="Times New Roman"/>
              </w:rPr>
            </w:pPr>
            <w:r>
              <w:rPr>
                <w:rFonts w:ascii="Times New Roman" w:hAnsi="Times New Roman" w:cs="Times New Roman"/>
              </w:rPr>
              <w:t>1.</w:t>
            </w:r>
            <w:r w:rsidR="00BF04D0">
              <w:rPr>
                <w:rFonts w:ascii="Times New Roman" w:hAnsi="Times New Roman" w:cs="Times New Roman"/>
              </w:rPr>
              <w:t>3</w:t>
            </w:r>
          </w:p>
        </w:tc>
        <w:tc>
          <w:tcPr>
            <w:tcW w:w="838" w:type="dxa"/>
            <w:tcBorders>
              <w:bottom w:val="single" w:sz="4" w:space="0" w:color="auto"/>
            </w:tcBorders>
          </w:tcPr>
          <w:p w:rsidR="005E7B19" w:rsidRPr="001972A7" w:rsidRDefault="0006237F" w:rsidP="005E7B19">
            <w:pPr>
              <w:jc w:val="center"/>
              <w:rPr>
                <w:rFonts w:ascii="Times New Roman" w:hAnsi="Times New Roman" w:cs="Times New Roman"/>
              </w:rPr>
            </w:pPr>
            <w:r>
              <w:rPr>
                <w:rFonts w:ascii="Times New Roman" w:hAnsi="Times New Roman" w:cs="Times New Roman"/>
              </w:rPr>
              <w:t>41.4</w:t>
            </w:r>
          </w:p>
        </w:tc>
        <w:tc>
          <w:tcPr>
            <w:tcW w:w="701" w:type="dxa"/>
            <w:tcBorders>
              <w:bottom w:val="single" w:sz="4" w:space="0" w:color="auto"/>
            </w:tcBorders>
          </w:tcPr>
          <w:p w:rsidR="005E7B19" w:rsidRPr="001972A7" w:rsidRDefault="0006237F">
            <w:pPr>
              <w:jc w:val="center"/>
              <w:rPr>
                <w:rFonts w:ascii="Times New Roman" w:hAnsi="Times New Roman" w:cs="Times New Roman"/>
              </w:rPr>
            </w:pPr>
            <w:r>
              <w:rPr>
                <w:rFonts w:ascii="Times New Roman" w:hAnsi="Times New Roman" w:cs="Times New Roman"/>
              </w:rPr>
              <w:t>1.2</w:t>
            </w:r>
          </w:p>
        </w:tc>
      </w:tr>
      <w:tr w:rsidR="005E7B19" w:rsidRPr="001972A7" w:rsidTr="005E7B19">
        <w:tc>
          <w:tcPr>
            <w:tcW w:w="796" w:type="dxa"/>
            <w:tcBorders>
              <w:top w:val="single" w:sz="4" w:space="0" w:color="auto"/>
            </w:tcBorders>
          </w:tcPr>
          <w:p w:rsidR="005E7B19" w:rsidRPr="001972A7" w:rsidRDefault="005E7B19">
            <w:pPr>
              <w:jc w:val="center"/>
              <w:rPr>
                <w:rFonts w:ascii="Times New Roman" w:hAnsi="Times New Roman" w:cs="Times New Roman"/>
              </w:rPr>
            </w:pPr>
            <w:r w:rsidRPr="001972A7">
              <w:rPr>
                <w:rFonts w:ascii="Times New Roman" w:hAnsi="Times New Roman" w:cs="Times New Roman"/>
              </w:rPr>
              <w:t>3</w:t>
            </w:r>
            <w:r>
              <w:rPr>
                <w:rFonts w:ascii="Times New Roman" w:hAnsi="Times New Roman" w:cs="Times New Roman"/>
              </w:rPr>
              <w:t>2.8</w:t>
            </w:r>
            <w:r w:rsidRPr="001972A7">
              <w:rPr>
                <w:rFonts w:ascii="Times New Roman" w:hAnsi="Times New Roman" w:cs="Times New Roman"/>
                <w:vertAlign w:val="superscript"/>
              </w:rPr>
              <w:t>b</w:t>
            </w:r>
          </w:p>
        </w:tc>
        <w:tc>
          <w:tcPr>
            <w:tcW w:w="701" w:type="dxa"/>
            <w:tcBorders>
              <w:top w:val="single" w:sz="4" w:space="0" w:color="auto"/>
            </w:tcBorders>
          </w:tcPr>
          <w:p w:rsidR="005E7B19" w:rsidRPr="001972A7" w:rsidRDefault="005E7B19" w:rsidP="005E7B19">
            <w:pPr>
              <w:jc w:val="center"/>
              <w:rPr>
                <w:rFonts w:ascii="Times New Roman" w:hAnsi="Times New Roman" w:cs="Times New Roman"/>
              </w:rPr>
            </w:pPr>
            <w:r>
              <w:rPr>
                <w:rFonts w:ascii="Times New Roman" w:hAnsi="Times New Roman" w:cs="Times New Roman"/>
              </w:rPr>
              <w:t>1.3</w:t>
            </w:r>
            <w:r w:rsidRPr="001972A7">
              <w:rPr>
                <w:rFonts w:ascii="Times New Roman" w:hAnsi="Times New Roman" w:cs="Times New Roman"/>
                <w:vertAlign w:val="superscript"/>
              </w:rPr>
              <w:t>c</w:t>
            </w:r>
          </w:p>
        </w:tc>
        <w:tc>
          <w:tcPr>
            <w:tcW w:w="838" w:type="dxa"/>
            <w:tcBorders>
              <w:top w:val="single" w:sz="4" w:space="0" w:color="auto"/>
            </w:tcBorders>
          </w:tcPr>
          <w:p w:rsidR="005E7B19" w:rsidRPr="001972A7" w:rsidRDefault="005E7B19" w:rsidP="005E7B19">
            <w:pPr>
              <w:jc w:val="center"/>
              <w:rPr>
                <w:rFonts w:ascii="Times New Roman" w:hAnsi="Times New Roman" w:cs="Times New Roman"/>
              </w:rPr>
            </w:pPr>
            <w:r>
              <w:rPr>
                <w:rFonts w:ascii="Times New Roman" w:hAnsi="Times New Roman" w:cs="Times New Roman"/>
              </w:rPr>
              <w:t>22.7</w:t>
            </w:r>
          </w:p>
        </w:tc>
        <w:tc>
          <w:tcPr>
            <w:tcW w:w="701" w:type="dxa"/>
            <w:tcBorders>
              <w:top w:val="single" w:sz="4" w:space="0" w:color="auto"/>
            </w:tcBorders>
          </w:tcPr>
          <w:p w:rsidR="005E7B19" w:rsidRPr="001972A7" w:rsidRDefault="005E7B19" w:rsidP="005E7B19">
            <w:pPr>
              <w:jc w:val="center"/>
              <w:rPr>
                <w:rFonts w:ascii="Times New Roman" w:hAnsi="Times New Roman" w:cs="Times New Roman"/>
              </w:rPr>
            </w:pPr>
            <w:r w:rsidRPr="002F5B3F">
              <w:rPr>
                <w:rFonts w:ascii="Times New Roman" w:hAnsi="Times New Roman" w:cs="Times New Roman"/>
              </w:rPr>
              <w:t>1.3</w:t>
            </w:r>
          </w:p>
        </w:tc>
        <w:tc>
          <w:tcPr>
            <w:tcW w:w="838" w:type="dxa"/>
            <w:tcBorders>
              <w:top w:val="single" w:sz="4" w:space="0" w:color="auto"/>
            </w:tcBorders>
          </w:tcPr>
          <w:p w:rsidR="005E7B19" w:rsidRPr="001972A7" w:rsidRDefault="005E7B19" w:rsidP="005E7B19">
            <w:pPr>
              <w:jc w:val="center"/>
              <w:rPr>
                <w:rFonts w:ascii="Times New Roman" w:hAnsi="Times New Roman" w:cs="Times New Roman"/>
              </w:rPr>
            </w:pPr>
            <w:r>
              <w:rPr>
                <w:rFonts w:ascii="Times New Roman" w:hAnsi="Times New Roman" w:cs="Times New Roman"/>
              </w:rPr>
              <w:t>21.7</w:t>
            </w:r>
          </w:p>
        </w:tc>
        <w:tc>
          <w:tcPr>
            <w:tcW w:w="701" w:type="dxa"/>
            <w:tcBorders>
              <w:top w:val="single" w:sz="4" w:space="0" w:color="auto"/>
            </w:tcBorders>
          </w:tcPr>
          <w:p w:rsidR="005E7B19" w:rsidRPr="001972A7" w:rsidRDefault="00A957BC">
            <w:pPr>
              <w:jc w:val="center"/>
              <w:rPr>
                <w:rFonts w:ascii="Times New Roman" w:hAnsi="Times New Roman" w:cs="Times New Roman"/>
              </w:rPr>
            </w:pPr>
            <w:r>
              <w:rPr>
                <w:rFonts w:ascii="Times New Roman" w:hAnsi="Times New Roman" w:cs="Times New Roman"/>
              </w:rPr>
              <w:t>1.3</w:t>
            </w:r>
          </w:p>
        </w:tc>
        <w:tc>
          <w:tcPr>
            <w:tcW w:w="838" w:type="dxa"/>
            <w:tcBorders>
              <w:top w:val="single" w:sz="4" w:space="0" w:color="auto"/>
            </w:tcBorders>
          </w:tcPr>
          <w:p w:rsidR="005E7B19" w:rsidRPr="001972A7" w:rsidRDefault="00A957BC" w:rsidP="005E7B19">
            <w:pPr>
              <w:jc w:val="center"/>
              <w:rPr>
                <w:rFonts w:ascii="Times New Roman" w:hAnsi="Times New Roman" w:cs="Times New Roman"/>
              </w:rPr>
            </w:pPr>
            <w:r>
              <w:rPr>
                <w:rFonts w:ascii="Times New Roman" w:hAnsi="Times New Roman" w:cs="Times New Roman"/>
              </w:rPr>
              <w:t>21.6</w:t>
            </w:r>
          </w:p>
        </w:tc>
        <w:tc>
          <w:tcPr>
            <w:tcW w:w="701" w:type="dxa"/>
            <w:tcBorders>
              <w:top w:val="single" w:sz="4" w:space="0" w:color="auto"/>
            </w:tcBorders>
          </w:tcPr>
          <w:p w:rsidR="005E7B19" w:rsidRPr="001972A7" w:rsidRDefault="00BF04D0" w:rsidP="005E7B19">
            <w:pPr>
              <w:jc w:val="center"/>
              <w:rPr>
                <w:rFonts w:ascii="Times New Roman" w:hAnsi="Times New Roman" w:cs="Times New Roman"/>
              </w:rPr>
            </w:pPr>
            <w:r>
              <w:rPr>
                <w:rFonts w:ascii="Times New Roman" w:hAnsi="Times New Roman" w:cs="Times New Roman"/>
              </w:rPr>
              <w:t>1.4</w:t>
            </w:r>
          </w:p>
        </w:tc>
        <w:tc>
          <w:tcPr>
            <w:tcW w:w="838" w:type="dxa"/>
            <w:tcBorders>
              <w:top w:val="single" w:sz="4" w:space="0" w:color="auto"/>
            </w:tcBorders>
          </w:tcPr>
          <w:p w:rsidR="005E7B19" w:rsidRPr="001972A7" w:rsidRDefault="00A957BC" w:rsidP="005E7B19">
            <w:pPr>
              <w:jc w:val="center"/>
              <w:rPr>
                <w:rFonts w:ascii="Times New Roman" w:hAnsi="Times New Roman" w:cs="Times New Roman"/>
              </w:rPr>
            </w:pPr>
            <w:r>
              <w:rPr>
                <w:rFonts w:ascii="Times New Roman" w:hAnsi="Times New Roman" w:cs="Times New Roman"/>
              </w:rPr>
              <w:t>25.2</w:t>
            </w:r>
          </w:p>
        </w:tc>
        <w:tc>
          <w:tcPr>
            <w:tcW w:w="701" w:type="dxa"/>
            <w:tcBorders>
              <w:top w:val="single" w:sz="4" w:space="0" w:color="auto"/>
            </w:tcBorders>
          </w:tcPr>
          <w:p w:rsidR="005E7B19" w:rsidRPr="001972A7" w:rsidRDefault="0006237F">
            <w:pPr>
              <w:jc w:val="center"/>
              <w:rPr>
                <w:rFonts w:ascii="Times New Roman" w:hAnsi="Times New Roman" w:cs="Times New Roman"/>
              </w:rPr>
            </w:pPr>
            <w:r>
              <w:rPr>
                <w:rFonts w:ascii="Times New Roman" w:hAnsi="Times New Roman" w:cs="Times New Roman"/>
              </w:rPr>
              <w:t>1.3</w:t>
            </w:r>
          </w:p>
        </w:tc>
        <w:tc>
          <w:tcPr>
            <w:tcW w:w="838" w:type="dxa"/>
            <w:tcBorders>
              <w:top w:val="single" w:sz="4" w:space="0" w:color="auto"/>
            </w:tcBorders>
          </w:tcPr>
          <w:p w:rsidR="005E7B19" w:rsidRPr="001972A7" w:rsidRDefault="0006237F" w:rsidP="005E7B19">
            <w:pPr>
              <w:jc w:val="center"/>
              <w:rPr>
                <w:rFonts w:ascii="Times New Roman" w:hAnsi="Times New Roman" w:cs="Times New Roman"/>
              </w:rPr>
            </w:pPr>
            <w:r>
              <w:rPr>
                <w:rFonts w:ascii="Times New Roman" w:hAnsi="Times New Roman" w:cs="Times New Roman"/>
              </w:rPr>
              <w:t>47.5</w:t>
            </w:r>
          </w:p>
        </w:tc>
        <w:tc>
          <w:tcPr>
            <w:tcW w:w="701" w:type="dxa"/>
            <w:tcBorders>
              <w:top w:val="single" w:sz="4" w:space="0" w:color="auto"/>
            </w:tcBorders>
          </w:tcPr>
          <w:p w:rsidR="005E7B19" w:rsidRPr="001972A7" w:rsidRDefault="0006237F">
            <w:pPr>
              <w:jc w:val="center"/>
              <w:rPr>
                <w:rFonts w:ascii="Times New Roman" w:hAnsi="Times New Roman" w:cs="Times New Roman"/>
              </w:rPr>
            </w:pPr>
            <w:r>
              <w:rPr>
                <w:rFonts w:ascii="Times New Roman" w:hAnsi="Times New Roman" w:cs="Times New Roman"/>
              </w:rPr>
              <w:t>1.</w:t>
            </w:r>
            <w:r w:rsidR="00BF04D0">
              <w:rPr>
                <w:rFonts w:ascii="Times New Roman" w:hAnsi="Times New Roman" w:cs="Times New Roman"/>
              </w:rPr>
              <w:t>3</w:t>
            </w:r>
          </w:p>
        </w:tc>
      </w:tr>
    </w:tbl>
    <w:p w:rsidR="00DD6BD6" w:rsidRPr="001972A7" w:rsidRDefault="00DD6BD6" w:rsidP="00DD6BD6">
      <w:pPr>
        <w:rPr>
          <w:rFonts w:ascii="Times New Roman" w:hAnsi="Times New Roman" w:cs="Times New Roman"/>
        </w:rPr>
      </w:pPr>
      <w:r w:rsidRPr="001972A7">
        <w:rPr>
          <w:rFonts w:ascii="Times New Roman" w:hAnsi="Times New Roman" w:cs="Times New Roman"/>
        </w:rPr>
        <w:t>ABS = acrylonitrile butadiene styrene, PLA = poly lactic acid, PC = polycarbonate</w:t>
      </w:r>
    </w:p>
    <w:p w:rsidR="005C1E94" w:rsidRPr="001972A7" w:rsidRDefault="00543F8D" w:rsidP="005C1E94">
      <w:pPr>
        <w:rPr>
          <w:rFonts w:ascii="Times New Roman" w:hAnsi="Times New Roman" w:cs="Times New Roman"/>
        </w:rPr>
      </w:pPr>
      <w:r w:rsidRPr="001972A7">
        <w:rPr>
          <w:rFonts w:ascii="Times New Roman" w:hAnsi="Times New Roman" w:cs="Times New Roman"/>
          <w:vertAlign w:val="superscript"/>
        </w:rPr>
        <w:t>a</w:t>
      </w:r>
      <w:r w:rsidRPr="001972A7">
        <w:rPr>
          <w:rFonts w:ascii="Times New Roman" w:hAnsi="Times New Roman" w:cs="Times New Roman"/>
        </w:rPr>
        <w:t xml:space="preserve"> </w:t>
      </w:r>
      <w:r w:rsidR="005C1E94" w:rsidRPr="001972A7">
        <w:rPr>
          <w:rFonts w:ascii="Times New Roman" w:hAnsi="Times New Roman" w:cs="Times New Roman"/>
        </w:rPr>
        <w:t>Only four replicates (filament broke during repeated attempts to obtain fifth replicate)</w:t>
      </w:r>
    </w:p>
    <w:p w:rsidR="00543F8D" w:rsidRPr="001972A7" w:rsidRDefault="005C1E94" w:rsidP="00DD6BD6">
      <w:pPr>
        <w:rPr>
          <w:rFonts w:ascii="Times New Roman" w:hAnsi="Times New Roman" w:cs="Times New Roman"/>
        </w:rPr>
      </w:pPr>
      <w:r w:rsidRPr="001972A7">
        <w:rPr>
          <w:rFonts w:ascii="Times New Roman" w:hAnsi="Times New Roman" w:cs="Times New Roman"/>
          <w:vertAlign w:val="superscript"/>
        </w:rPr>
        <w:t>b</w:t>
      </w:r>
      <w:r w:rsidRPr="001972A7">
        <w:rPr>
          <w:rFonts w:ascii="Times New Roman" w:hAnsi="Times New Roman" w:cs="Times New Roman"/>
        </w:rPr>
        <w:t xml:space="preserve"> </w:t>
      </w:r>
      <w:r w:rsidR="00543F8D" w:rsidRPr="001972A7">
        <w:rPr>
          <w:rFonts w:ascii="Times New Roman" w:hAnsi="Times New Roman" w:cs="Times New Roman"/>
        </w:rPr>
        <w:t>Mean GM</w:t>
      </w:r>
      <w:r w:rsidR="00A81755" w:rsidRPr="001972A7">
        <w:rPr>
          <w:rFonts w:ascii="Times New Roman" w:hAnsi="Times New Roman" w:cs="Times New Roman"/>
        </w:rPr>
        <w:t xml:space="preserve"> (nm)</w:t>
      </w:r>
    </w:p>
    <w:p w:rsidR="00543F8D" w:rsidRPr="001972A7" w:rsidRDefault="005C1E94" w:rsidP="00DD6BD6">
      <w:pPr>
        <w:rPr>
          <w:rFonts w:ascii="Times New Roman" w:hAnsi="Times New Roman" w:cs="Times New Roman"/>
        </w:rPr>
      </w:pPr>
      <w:r w:rsidRPr="001972A7">
        <w:rPr>
          <w:rFonts w:ascii="Times New Roman" w:hAnsi="Times New Roman" w:cs="Times New Roman"/>
          <w:vertAlign w:val="superscript"/>
        </w:rPr>
        <w:t>c</w:t>
      </w:r>
      <w:r w:rsidR="00543F8D" w:rsidRPr="001972A7">
        <w:rPr>
          <w:rFonts w:ascii="Times New Roman" w:hAnsi="Times New Roman" w:cs="Times New Roman"/>
        </w:rPr>
        <w:t xml:space="preserve"> Mean GSD</w:t>
      </w:r>
    </w:p>
    <w:p w:rsidR="00DD6BD6" w:rsidRPr="001972A7" w:rsidRDefault="00DD6BD6">
      <w:pPr>
        <w:rPr>
          <w:rFonts w:ascii="Times New Roman" w:hAnsi="Times New Roman" w:cs="Times New Roman"/>
        </w:rPr>
      </w:pPr>
    </w:p>
    <w:p w:rsidR="00543F8D" w:rsidRPr="001972A7" w:rsidRDefault="00543F8D">
      <w:pPr>
        <w:rPr>
          <w:rFonts w:ascii="Times New Roman" w:hAnsi="Times New Roman" w:cs="Times New Roman"/>
        </w:rPr>
      </w:pPr>
    </w:p>
    <w:p w:rsidR="00543F8D" w:rsidRPr="001972A7" w:rsidRDefault="00543F8D">
      <w:pPr>
        <w:rPr>
          <w:rFonts w:ascii="Times New Roman" w:hAnsi="Times New Roman" w:cs="Times New Roman"/>
        </w:rPr>
      </w:pPr>
      <w:r w:rsidRPr="001972A7">
        <w:rPr>
          <w:rFonts w:ascii="Times New Roman" w:hAnsi="Times New Roman" w:cs="Times New Roman"/>
        </w:rPr>
        <w:br w:type="page"/>
      </w:r>
    </w:p>
    <w:p w:rsidR="002E5A1B" w:rsidRDefault="00543F8D" w:rsidP="00543F8D">
      <w:pPr>
        <w:rPr>
          <w:rFonts w:ascii="Times New Roman" w:hAnsi="Times New Roman" w:cs="Times New Roman"/>
        </w:rPr>
      </w:pPr>
      <w:r w:rsidRPr="001972A7">
        <w:rPr>
          <w:rFonts w:ascii="Times New Roman" w:hAnsi="Times New Roman" w:cs="Times New Roman"/>
          <w:b/>
        </w:rPr>
        <w:t xml:space="preserve">Table </w:t>
      </w:r>
      <w:r w:rsidR="00E81700" w:rsidRPr="001972A7">
        <w:rPr>
          <w:rFonts w:ascii="Times New Roman" w:hAnsi="Times New Roman" w:cs="Times New Roman"/>
          <w:b/>
        </w:rPr>
        <w:t>S</w:t>
      </w:r>
      <w:r w:rsidR="00E81700">
        <w:rPr>
          <w:rFonts w:ascii="Times New Roman" w:hAnsi="Times New Roman" w:cs="Times New Roman"/>
          <w:b/>
        </w:rPr>
        <w:t>1</w:t>
      </w:r>
      <w:r w:rsidR="00C73BD6">
        <w:rPr>
          <w:rFonts w:ascii="Times New Roman" w:hAnsi="Times New Roman" w:cs="Times New Roman"/>
          <w:b/>
        </w:rPr>
        <w:t>3</w:t>
      </w:r>
      <w:r w:rsidRPr="001972A7">
        <w:rPr>
          <w:rFonts w:ascii="Times New Roman" w:hAnsi="Times New Roman" w:cs="Times New Roman"/>
        </w:rPr>
        <w:t xml:space="preserve">. Geometric mean (GM) </w:t>
      </w:r>
      <w:r w:rsidR="00A81755" w:rsidRPr="001972A7">
        <w:rPr>
          <w:rFonts w:ascii="Times New Roman" w:hAnsi="Times New Roman" w:cs="Times New Roman"/>
        </w:rPr>
        <w:t xml:space="preserve">in nanometers </w:t>
      </w:r>
      <w:r w:rsidRPr="001972A7">
        <w:rPr>
          <w:rFonts w:ascii="Times New Roman" w:hAnsi="Times New Roman" w:cs="Times New Roman"/>
        </w:rPr>
        <w:t>and geometric standard deviation (GSD) aerodynamic particle diameters for polymer filaments with and without carbon nanotube additives (APS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
        <w:gridCol w:w="701"/>
        <w:gridCol w:w="838"/>
        <w:gridCol w:w="701"/>
        <w:gridCol w:w="838"/>
        <w:gridCol w:w="701"/>
        <w:gridCol w:w="838"/>
        <w:gridCol w:w="701"/>
        <w:gridCol w:w="838"/>
        <w:gridCol w:w="701"/>
        <w:gridCol w:w="838"/>
        <w:gridCol w:w="701"/>
      </w:tblGrid>
      <w:tr w:rsidR="002E5A1B" w:rsidRPr="001972A7" w:rsidTr="0046180A">
        <w:tc>
          <w:tcPr>
            <w:tcW w:w="1430" w:type="dxa"/>
            <w:gridSpan w:val="2"/>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ABS</w:t>
            </w:r>
            <w:r w:rsidRPr="001972A7">
              <w:rPr>
                <w:rFonts w:ascii="Times New Roman" w:hAnsi="Times New Roman" w:cs="Times New Roman"/>
                <w:vertAlign w:val="subscript"/>
              </w:rPr>
              <w:t>CNT</w:t>
            </w:r>
          </w:p>
        </w:tc>
        <w:tc>
          <w:tcPr>
            <w:tcW w:w="1539" w:type="dxa"/>
            <w:gridSpan w:val="2"/>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ABS</w:t>
            </w:r>
          </w:p>
        </w:tc>
        <w:tc>
          <w:tcPr>
            <w:tcW w:w="1539" w:type="dxa"/>
            <w:gridSpan w:val="2"/>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PLA</w:t>
            </w:r>
            <w:r w:rsidRPr="001972A7">
              <w:rPr>
                <w:rFonts w:ascii="Times New Roman" w:hAnsi="Times New Roman" w:cs="Times New Roman"/>
                <w:vertAlign w:val="subscript"/>
              </w:rPr>
              <w:t>CNT</w:t>
            </w:r>
          </w:p>
        </w:tc>
        <w:tc>
          <w:tcPr>
            <w:tcW w:w="1539" w:type="dxa"/>
            <w:gridSpan w:val="2"/>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PLA</w:t>
            </w:r>
          </w:p>
        </w:tc>
        <w:tc>
          <w:tcPr>
            <w:tcW w:w="1539" w:type="dxa"/>
            <w:gridSpan w:val="2"/>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PC</w:t>
            </w:r>
            <w:r w:rsidRPr="001972A7">
              <w:rPr>
                <w:rFonts w:ascii="Times New Roman" w:hAnsi="Times New Roman" w:cs="Times New Roman"/>
                <w:vertAlign w:val="subscript"/>
              </w:rPr>
              <w:t>CNT</w:t>
            </w:r>
          </w:p>
        </w:tc>
        <w:tc>
          <w:tcPr>
            <w:tcW w:w="1539" w:type="dxa"/>
            <w:gridSpan w:val="2"/>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PC</w:t>
            </w:r>
          </w:p>
        </w:tc>
      </w:tr>
      <w:tr w:rsidR="002E5A1B" w:rsidRPr="001972A7" w:rsidTr="0046180A">
        <w:tc>
          <w:tcPr>
            <w:tcW w:w="729" w:type="dxa"/>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 xml:space="preserve">GM </w:t>
            </w:r>
          </w:p>
        </w:tc>
        <w:tc>
          <w:tcPr>
            <w:tcW w:w="701" w:type="dxa"/>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GSD</w:t>
            </w:r>
          </w:p>
        </w:tc>
        <w:tc>
          <w:tcPr>
            <w:tcW w:w="838" w:type="dxa"/>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 xml:space="preserve">GM </w:t>
            </w:r>
          </w:p>
        </w:tc>
        <w:tc>
          <w:tcPr>
            <w:tcW w:w="701" w:type="dxa"/>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GSD</w:t>
            </w:r>
          </w:p>
        </w:tc>
        <w:tc>
          <w:tcPr>
            <w:tcW w:w="838" w:type="dxa"/>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 xml:space="preserve">GM </w:t>
            </w:r>
          </w:p>
        </w:tc>
        <w:tc>
          <w:tcPr>
            <w:tcW w:w="701" w:type="dxa"/>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GSD</w:t>
            </w:r>
          </w:p>
        </w:tc>
        <w:tc>
          <w:tcPr>
            <w:tcW w:w="838" w:type="dxa"/>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 xml:space="preserve">GM </w:t>
            </w:r>
          </w:p>
        </w:tc>
        <w:tc>
          <w:tcPr>
            <w:tcW w:w="701" w:type="dxa"/>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GSD</w:t>
            </w:r>
          </w:p>
        </w:tc>
        <w:tc>
          <w:tcPr>
            <w:tcW w:w="838" w:type="dxa"/>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 xml:space="preserve">GM </w:t>
            </w:r>
          </w:p>
        </w:tc>
        <w:tc>
          <w:tcPr>
            <w:tcW w:w="701" w:type="dxa"/>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GSD</w:t>
            </w:r>
          </w:p>
        </w:tc>
        <w:tc>
          <w:tcPr>
            <w:tcW w:w="838" w:type="dxa"/>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 xml:space="preserve">GM </w:t>
            </w:r>
          </w:p>
        </w:tc>
        <w:tc>
          <w:tcPr>
            <w:tcW w:w="701" w:type="dxa"/>
            <w:tcBorders>
              <w:top w:val="single" w:sz="4" w:space="0" w:color="auto"/>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GSD</w:t>
            </w:r>
          </w:p>
        </w:tc>
      </w:tr>
      <w:tr w:rsidR="002E5A1B" w:rsidRPr="001972A7" w:rsidTr="0046180A">
        <w:tc>
          <w:tcPr>
            <w:tcW w:w="729" w:type="dxa"/>
            <w:tcBorders>
              <w:top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6</w:t>
            </w:r>
            <w:r>
              <w:rPr>
                <w:rFonts w:ascii="Times New Roman" w:hAnsi="Times New Roman" w:cs="Times New Roman"/>
              </w:rPr>
              <w:t>51</w:t>
            </w:r>
          </w:p>
        </w:tc>
        <w:tc>
          <w:tcPr>
            <w:tcW w:w="701" w:type="dxa"/>
            <w:tcBorders>
              <w:top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1.2</w:t>
            </w:r>
          </w:p>
        </w:tc>
        <w:tc>
          <w:tcPr>
            <w:tcW w:w="838"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649</w:t>
            </w:r>
          </w:p>
        </w:tc>
        <w:tc>
          <w:tcPr>
            <w:tcW w:w="701"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674</w:t>
            </w:r>
          </w:p>
        </w:tc>
        <w:tc>
          <w:tcPr>
            <w:tcW w:w="701"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670</w:t>
            </w:r>
          </w:p>
        </w:tc>
        <w:tc>
          <w:tcPr>
            <w:tcW w:w="701"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661</w:t>
            </w:r>
          </w:p>
        </w:tc>
        <w:tc>
          <w:tcPr>
            <w:tcW w:w="701"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683</w:t>
            </w:r>
          </w:p>
        </w:tc>
        <w:tc>
          <w:tcPr>
            <w:tcW w:w="701"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1.2</w:t>
            </w:r>
          </w:p>
        </w:tc>
      </w:tr>
      <w:tr w:rsidR="002E5A1B" w:rsidRPr="001972A7" w:rsidTr="0046180A">
        <w:tc>
          <w:tcPr>
            <w:tcW w:w="729" w:type="dxa"/>
          </w:tcPr>
          <w:p w:rsidR="002E5A1B" w:rsidRPr="001972A7" w:rsidRDefault="002E5A1B" w:rsidP="0046180A">
            <w:pPr>
              <w:jc w:val="center"/>
              <w:rPr>
                <w:rFonts w:ascii="Times New Roman" w:hAnsi="Times New Roman" w:cs="Times New Roman"/>
              </w:rPr>
            </w:pPr>
            <w:r>
              <w:rPr>
                <w:rFonts w:ascii="Times New Roman" w:hAnsi="Times New Roman" w:cs="Times New Roman"/>
              </w:rPr>
              <w:t>652</w:t>
            </w:r>
          </w:p>
        </w:tc>
        <w:tc>
          <w:tcPr>
            <w:tcW w:w="701" w:type="dxa"/>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1.2</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43</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63</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59</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59</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67</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r>
      <w:tr w:rsidR="002E5A1B" w:rsidRPr="001972A7" w:rsidTr="0046180A">
        <w:tc>
          <w:tcPr>
            <w:tcW w:w="729" w:type="dxa"/>
          </w:tcPr>
          <w:p w:rsidR="002E5A1B" w:rsidRPr="001972A7" w:rsidRDefault="002E5A1B" w:rsidP="0046180A">
            <w:pPr>
              <w:jc w:val="center"/>
              <w:rPr>
                <w:rFonts w:ascii="Times New Roman" w:hAnsi="Times New Roman" w:cs="Times New Roman"/>
              </w:rPr>
            </w:pPr>
            <w:r>
              <w:rPr>
                <w:rFonts w:ascii="Times New Roman" w:hAnsi="Times New Roman" w:cs="Times New Roman"/>
              </w:rPr>
              <w:t>702</w:t>
            </w:r>
          </w:p>
        </w:tc>
        <w:tc>
          <w:tcPr>
            <w:tcW w:w="701" w:type="dxa"/>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1.</w:t>
            </w:r>
            <w:r>
              <w:rPr>
                <w:rFonts w:ascii="Times New Roman" w:hAnsi="Times New Roman" w:cs="Times New Roman"/>
              </w:rPr>
              <w:t>3</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68</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89</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54</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41</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58</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r>
      <w:tr w:rsidR="002E5A1B" w:rsidRPr="001972A7" w:rsidTr="0046180A">
        <w:tc>
          <w:tcPr>
            <w:tcW w:w="729" w:type="dxa"/>
          </w:tcPr>
          <w:p w:rsidR="002E5A1B" w:rsidRPr="001972A7" w:rsidRDefault="002E5A1B" w:rsidP="0046180A">
            <w:pPr>
              <w:jc w:val="center"/>
              <w:rPr>
                <w:rFonts w:ascii="Times New Roman" w:hAnsi="Times New Roman" w:cs="Times New Roman"/>
              </w:rPr>
            </w:pPr>
            <w:r>
              <w:rPr>
                <w:rFonts w:ascii="Times New Roman" w:hAnsi="Times New Roman" w:cs="Times New Roman"/>
              </w:rPr>
              <w:t>666</w:t>
            </w:r>
          </w:p>
        </w:tc>
        <w:tc>
          <w:tcPr>
            <w:tcW w:w="701" w:type="dxa"/>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1.2</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78</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70</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73</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52</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Pr>
          <w:p w:rsidR="002E5A1B" w:rsidRDefault="002E5A1B" w:rsidP="0046180A">
            <w:pPr>
              <w:jc w:val="center"/>
              <w:rPr>
                <w:rFonts w:ascii="Times New Roman" w:hAnsi="Times New Roman" w:cs="Times New Roman"/>
              </w:rPr>
            </w:pPr>
            <w:r>
              <w:rPr>
                <w:rFonts w:ascii="Times New Roman" w:hAnsi="Times New Roman" w:cs="Times New Roman"/>
              </w:rPr>
              <w:t>645</w:t>
            </w:r>
          </w:p>
        </w:tc>
        <w:tc>
          <w:tcPr>
            <w:tcW w:w="701" w:type="dxa"/>
          </w:tcPr>
          <w:p w:rsidR="002E5A1B" w:rsidRDefault="002E5A1B" w:rsidP="0046180A">
            <w:pPr>
              <w:jc w:val="center"/>
              <w:rPr>
                <w:rFonts w:ascii="Times New Roman" w:hAnsi="Times New Roman" w:cs="Times New Roman"/>
              </w:rPr>
            </w:pPr>
            <w:r>
              <w:rPr>
                <w:rFonts w:ascii="Times New Roman" w:hAnsi="Times New Roman" w:cs="Times New Roman"/>
              </w:rPr>
              <w:t>1.2</w:t>
            </w:r>
          </w:p>
        </w:tc>
      </w:tr>
      <w:tr w:rsidR="002E5A1B" w:rsidRPr="001972A7" w:rsidTr="0046180A">
        <w:tc>
          <w:tcPr>
            <w:tcW w:w="729" w:type="dxa"/>
            <w:tcBorders>
              <w:bottom w:val="single" w:sz="4" w:space="0" w:color="auto"/>
            </w:tcBorders>
          </w:tcPr>
          <w:p w:rsidR="002E5A1B" w:rsidRPr="001972A7" w:rsidRDefault="002E5A1B" w:rsidP="0046180A">
            <w:pPr>
              <w:jc w:val="center"/>
              <w:rPr>
                <w:rFonts w:ascii="Times New Roman" w:hAnsi="Times New Roman" w:cs="Times New Roman"/>
              </w:rPr>
            </w:pPr>
            <w:r>
              <w:rPr>
                <w:rFonts w:ascii="Times New Roman" w:hAnsi="Times New Roman" w:cs="Times New Roman"/>
              </w:rPr>
              <w:t>661</w:t>
            </w:r>
          </w:p>
        </w:tc>
        <w:tc>
          <w:tcPr>
            <w:tcW w:w="701" w:type="dxa"/>
            <w:tcBorders>
              <w:bottom w:val="single" w:sz="4" w:space="0" w:color="auto"/>
            </w:tcBorders>
          </w:tcPr>
          <w:p w:rsidR="002E5A1B" w:rsidRPr="001972A7" w:rsidRDefault="002E5A1B" w:rsidP="0046180A">
            <w:pPr>
              <w:jc w:val="center"/>
              <w:rPr>
                <w:rFonts w:ascii="Times New Roman" w:hAnsi="Times New Roman" w:cs="Times New Roman"/>
              </w:rPr>
            </w:pPr>
            <w:r w:rsidRPr="001972A7">
              <w:rPr>
                <w:rFonts w:ascii="Times New Roman" w:hAnsi="Times New Roman" w:cs="Times New Roman"/>
              </w:rPr>
              <w:t>1.2</w:t>
            </w:r>
          </w:p>
        </w:tc>
        <w:tc>
          <w:tcPr>
            <w:tcW w:w="838" w:type="dxa"/>
            <w:tcBorders>
              <w:bottom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668</w:t>
            </w:r>
          </w:p>
        </w:tc>
        <w:tc>
          <w:tcPr>
            <w:tcW w:w="701" w:type="dxa"/>
            <w:tcBorders>
              <w:bottom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Borders>
              <w:bottom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w:t>
            </w:r>
            <w:r>
              <w:rPr>
                <w:rFonts w:ascii="Times New Roman" w:hAnsi="Times New Roman" w:cs="Times New Roman"/>
                <w:vertAlign w:val="superscript"/>
              </w:rPr>
              <w:t>a</w:t>
            </w:r>
          </w:p>
        </w:tc>
        <w:tc>
          <w:tcPr>
            <w:tcW w:w="701" w:type="dxa"/>
            <w:tcBorders>
              <w:bottom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w:t>
            </w:r>
          </w:p>
        </w:tc>
        <w:tc>
          <w:tcPr>
            <w:tcW w:w="838" w:type="dxa"/>
            <w:tcBorders>
              <w:bottom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687</w:t>
            </w:r>
          </w:p>
        </w:tc>
        <w:tc>
          <w:tcPr>
            <w:tcW w:w="701" w:type="dxa"/>
            <w:tcBorders>
              <w:bottom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Borders>
              <w:bottom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654</w:t>
            </w:r>
          </w:p>
        </w:tc>
        <w:tc>
          <w:tcPr>
            <w:tcW w:w="701" w:type="dxa"/>
            <w:tcBorders>
              <w:bottom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Borders>
              <w:bottom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724</w:t>
            </w:r>
          </w:p>
        </w:tc>
        <w:tc>
          <w:tcPr>
            <w:tcW w:w="701" w:type="dxa"/>
            <w:tcBorders>
              <w:bottom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1.3</w:t>
            </w:r>
          </w:p>
        </w:tc>
      </w:tr>
      <w:tr w:rsidR="002E5A1B" w:rsidRPr="001972A7" w:rsidTr="0046180A">
        <w:tc>
          <w:tcPr>
            <w:tcW w:w="729" w:type="dxa"/>
            <w:tcBorders>
              <w:top w:val="single" w:sz="4" w:space="0" w:color="auto"/>
            </w:tcBorders>
          </w:tcPr>
          <w:p w:rsidR="002E5A1B" w:rsidRPr="001972A7" w:rsidRDefault="002E5A1B" w:rsidP="0046180A">
            <w:pPr>
              <w:jc w:val="center"/>
              <w:rPr>
                <w:rFonts w:ascii="Times New Roman" w:hAnsi="Times New Roman" w:cs="Times New Roman"/>
                <w:vertAlign w:val="superscript"/>
              </w:rPr>
            </w:pPr>
            <w:r>
              <w:rPr>
                <w:rFonts w:ascii="Times New Roman" w:hAnsi="Times New Roman" w:cs="Times New Roman"/>
              </w:rPr>
              <w:t>666</w:t>
            </w:r>
            <w:r w:rsidRPr="001972A7">
              <w:rPr>
                <w:rFonts w:ascii="Times New Roman" w:hAnsi="Times New Roman" w:cs="Times New Roman"/>
                <w:vertAlign w:val="superscript"/>
              </w:rPr>
              <w:t>b</w:t>
            </w:r>
          </w:p>
        </w:tc>
        <w:tc>
          <w:tcPr>
            <w:tcW w:w="701" w:type="dxa"/>
            <w:tcBorders>
              <w:top w:val="single" w:sz="4" w:space="0" w:color="auto"/>
            </w:tcBorders>
          </w:tcPr>
          <w:p w:rsidR="002E5A1B" w:rsidRPr="001972A7" w:rsidRDefault="002E5A1B" w:rsidP="0046180A">
            <w:pPr>
              <w:jc w:val="center"/>
              <w:rPr>
                <w:rFonts w:ascii="Times New Roman" w:hAnsi="Times New Roman" w:cs="Times New Roman"/>
                <w:vertAlign w:val="superscript"/>
              </w:rPr>
            </w:pPr>
            <w:r w:rsidRPr="001972A7">
              <w:rPr>
                <w:rFonts w:ascii="Times New Roman" w:hAnsi="Times New Roman" w:cs="Times New Roman"/>
              </w:rPr>
              <w:t>1.2</w:t>
            </w:r>
            <w:r w:rsidRPr="001972A7">
              <w:rPr>
                <w:rFonts w:ascii="Times New Roman" w:hAnsi="Times New Roman" w:cs="Times New Roman"/>
                <w:vertAlign w:val="superscript"/>
              </w:rPr>
              <w:t>c</w:t>
            </w:r>
          </w:p>
        </w:tc>
        <w:tc>
          <w:tcPr>
            <w:tcW w:w="838"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661</w:t>
            </w:r>
          </w:p>
        </w:tc>
        <w:tc>
          <w:tcPr>
            <w:tcW w:w="701"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680</w:t>
            </w:r>
          </w:p>
        </w:tc>
        <w:tc>
          <w:tcPr>
            <w:tcW w:w="701"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669</w:t>
            </w:r>
          </w:p>
        </w:tc>
        <w:tc>
          <w:tcPr>
            <w:tcW w:w="701"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653</w:t>
            </w:r>
          </w:p>
        </w:tc>
        <w:tc>
          <w:tcPr>
            <w:tcW w:w="701"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1.2</w:t>
            </w:r>
          </w:p>
        </w:tc>
        <w:tc>
          <w:tcPr>
            <w:tcW w:w="838"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675</w:t>
            </w:r>
          </w:p>
        </w:tc>
        <w:tc>
          <w:tcPr>
            <w:tcW w:w="701" w:type="dxa"/>
            <w:tcBorders>
              <w:top w:val="single" w:sz="4" w:space="0" w:color="auto"/>
            </w:tcBorders>
          </w:tcPr>
          <w:p w:rsidR="002E5A1B" w:rsidRDefault="002E5A1B" w:rsidP="0046180A">
            <w:pPr>
              <w:jc w:val="center"/>
              <w:rPr>
                <w:rFonts w:ascii="Times New Roman" w:hAnsi="Times New Roman" w:cs="Times New Roman"/>
              </w:rPr>
            </w:pPr>
            <w:r>
              <w:rPr>
                <w:rFonts w:ascii="Times New Roman" w:hAnsi="Times New Roman" w:cs="Times New Roman"/>
              </w:rPr>
              <w:t>1.2</w:t>
            </w:r>
          </w:p>
        </w:tc>
      </w:tr>
    </w:tbl>
    <w:p w:rsidR="00543F8D" w:rsidRPr="001972A7" w:rsidRDefault="00543F8D" w:rsidP="00543F8D">
      <w:pPr>
        <w:rPr>
          <w:rFonts w:ascii="Times New Roman" w:hAnsi="Times New Roman" w:cs="Times New Roman"/>
        </w:rPr>
      </w:pPr>
      <w:r w:rsidRPr="001972A7">
        <w:rPr>
          <w:rFonts w:ascii="Times New Roman" w:hAnsi="Times New Roman" w:cs="Times New Roman"/>
        </w:rPr>
        <w:t>ABS = acrylonitrile butadiene styrene, PLA = poly lactic acid, PC = polycarbonate</w:t>
      </w:r>
    </w:p>
    <w:p w:rsidR="005C1E94" w:rsidRPr="001972A7" w:rsidRDefault="005C1E94" w:rsidP="005C1E94">
      <w:pPr>
        <w:rPr>
          <w:rFonts w:ascii="Times New Roman" w:hAnsi="Times New Roman" w:cs="Times New Roman"/>
        </w:rPr>
      </w:pPr>
      <w:r w:rsidRPr="001972A7">
        <w:rPr>
          <w:rFonts w:ascii="Times New Roman" w:hAnsi="Times New Roman" w:cs="Times New Roman"/>
          <w:vertAlign w:val="superscript"/>
        </w:rPr>
        <w:t>a</w:t>
      </w:r>
      <w:r w:rsidRPr="001972A7">
        <w:rPr>
          <w:rFonts w:ascii="Times New Roman" w:hAnsi="Times New Roman" w:cs="Times New Roman"/>
        </w:rPr>
        <w:t xml:space="preserve"> Only four replicates (filament broke during repeated attempts to obtain fifth replicate)</w:t>
      </w:r>
    </w:p>
    <w:p w:rsidR="005C1E94" w:rsidRPr="001972A7" w:rsidRDefault="005C1E94" w:rsidP="005C1E94">
      <w:pPr>
        <w:rPr>
          <w:rFonts w:ascii="Times New Roman" w:hAnsi="Times New Roman" w:cs="Times New Roman"/>
        </w:rPr>
      </w:pPr>
      <w:r w:rsidRPr="001972A7">
        <w:rPr>
          <w:rFonts w:ascii="Times New Roman" w:hAnsi="Times New Roman" w:cs="Times New Roman"/>
          <w:vertAlign w:val="superscript"/>
        </w:rPr>
        <w:t>b</w:t>
      </w:r>
      <w:r w:rsidRPr="001972A7">
        <w:rPr>
          <w:rFonts w:ascii="Times New Roman" w:hAnsi="Times New Roman" w:cs="Times New Roman"/>
        </w:rPr>
        <w:t xml:space="preserve"> Mean GM (nm)</w:t>
      </w:r>
    </w:p>
    <w:p w:rsidR="005C1E94" w:rsidRPr="001972A7" w:rsidRDefault="005C1E94" w:rsidP="005C1E94">
      <w:pPr>
        <w:rPr>
          <w:rFonts w:ascii="Times New Roman" w:hAnsi="Times New Roman" w:cs="Times New Roman"/>
        </w:rPr>
      </w:pPr>
      <w:r w:rsidRPr="001972A7">
        <w:rPr>
          <w:rFonts w:ascii="Times New Roman" w:hAnsi="Times New Roman" w:cs="Times New Roman"/>
          <w:vertAlign w:val="superscript"/>
        </w:rPr>
        <w:t>c</w:t>
      </w:r>
      <w:r w:rsidRPr="001972A7">
        <w:rPr>
          <w:rFonts w:ascii="Times New Roman" w:hAnsi="Times New Roman" w:cs="Times New Roman"/>
        </w:rPr>
        <w:t xml:space="preserve"> Mean GSD</w:t>
      </w:r>
    </w:p>
    <w:p w:rsidR="00F365CE" w:rsidRPr="001972A7" w:rsidRDefault="00F365CE">
      <w:pPr>
        <w:rPr>
          <w:rFonts w:ascii="Times New Roman" w:hAnsi="Times New Roman" w:cs="Times New Roman"/>
        </w:rPr>
      </w:pPr>
    </w:p>
    <w:p w:rsidR="0015627F" w:rsidRDefault="0015627F">
      <w:pPr>
        <w:rPr>
          <w:rFonts w:ascii="Times New Roman" w:hAnsi="Times New Roman" w:cs="Times New Roman"/>
        </w:rPr>
      </w:pPr>
      <w:r>
        <w:rPr>
          <w:rFonts w:ascii="Times New Roman" w:hAnsi="Times New Roman" w:cs="Times New Roman"/>
        </w:rPr>
        <w:br w:type="page"/>
      </w:r>
    </w:p>
    <w:p w:rsidR="0015627F" w:rsidRDefault="0015627F">
      <w:pPr>
        <w:rPr>
          <w:rFonts w:ascii="Times New Roman" w:hAnsi="Times New Roman" w:cs="Times New Roman"/>
        </w:rPr>
      </w:pPr>
    </w:p>
    <w:p w:rsidR="00F85227" w:rsidRDefault="00171C23">
      <w:pPr>
        <w:rPr>
          <w:rFonts w:ascii="Times New Roman" w:hAnsi="Times New Roman" w:cs="Times New Roman"/>
        </w:rPr>
      </w:pPr>
      <w:r w:rsidRPr="00D37AD0">
        <w:rPr>
          <w:rFonts w:ascii="Times New Roman" w:hAnsi="Times New Roman" w:cs="Times New Roman"/>
          <w:noProof/>
        </w:rPr>
        <w:drawing>
          <wp:inline distT="0" distB="0" distL="0" distR="0" wp14:anchorId="391E1671" wp14:editId="524FBAC0">
            <wp:extent cx="2139696" cy="205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80803_123351.jpg"/>
                    <pic:cNvPicPr/>
                  </pic:nvPicPr>
                  <pic:blipFill rotWithShape="1">
                    <a:blip r:embed="rId7" cstate="print">
                      <a:extLst>
                        <a:ext uri="{28A0092B-C50C-407E-A947-70E740481C1C}">
                          <a14:useLocalDpi xmlns:a14="http://schemas.microsoft.com/office/drawing/2010/main" val="0"/>
                        </a:ext>
                      </a:extLst>
                    </a:blip>
                    <a:srcRect l="8491" t="5380" r="24825" b="9288"/>
                    <a:stretch/>
                  </pic:blipFill>
                  <pic:spPr bwMode="auto">
                    <a:xfrm>
                      <a:off x="0" y="0"/>
                      <a:ext cx="2139696" cy="2057400"/>
                    </a:xfrm>
                    <a:prstGeom prst="rect">
                      <a:avLst/>
                    </a:prstGeom>
                    <a:ln>
                      <a:noFill/>
                    </a:ln>
                    <a:extLst>
                      <a:ext uri="{53640926-AAD7-44D8-BBD7-CCE9431645EC}">
                        <a14:shadowObscured xmlns:a14="http://schemas.microsoft.com/office/drawing/2010/main"/>
                      </a:ext>
                    </a:extLst>
                  </pic:spPr>
                </pic:pic>
              </a:graphicData>
            </a:graphic>
          </wp:inline>
        </w:drawing>
      </w:r>
    </w:p>
    <w:p w:rsidR="00F41735" w:rsidRDefault="0015627F">
      <w:pPr>
        <w:rPr>
          <w:rFonts w:ascii="Times New Roman" w:hAnsi="Times New Roman" w:cs="Times New Roman"/>
        </w:rPr>
      </w:pPr>
      <w:r w:rsidRPr="001972A7">
        <w:rPr>
          <w:rFonts w:ascii="Times New Roman" w:hAnsi="Times New Roman" w:cs="Times New Roman"/>
        </w:rPr>
        <w:t>Figure S</w:t>
      </w:r>
      <w:r>
        <w:rPr>
          <w:rFonts w:ascii="Times New Roman" w:hAnsi="Times New Roman" w:cs="Times New Roman"/>
        </w:rPr>
        <w:t>1</w:t>
      </w:r>
      <w:r w:rsidRPr="001972A7">
        <w:rPr>
          <w:rFonts w:ascii="Times New Roman" w:hAnsi="Times New Roman" w:cs="Times New Roman"/>
        </w:rPr>
        <w:t>.</w:t>
      </w:r>
      <w:r>
        <w:rPr>
          <w:rFonts w:ascii="Times New Roman" w:hAnsi="Times New Roman" w:cs="Times New Roman"/>
        </w:rPr>
        <w:t xml:space="preserve">  </w:t>
      </w:r>
      <w:r w:rsidR="0039341C">
        <w:rPr>
          <w:rFonts w:ascii="Times New Roman" w:hAnsi="Times New Roman" w:cs="Times New Roman"/>
        </w:rPr>
        <w:t>Photograph of NIST a</w:t>
      </w:r>
      <w:r>
        <w:rPr>
          <w:rFonts w:ascii="Times New Roman" w:hAnsi="Times New Roman" w:cs="Times New Roman"/>
        </w:rPr>
        <w:t>rtifact used for 3-D printing tasks</w:t>
      </w:r>
      <w:r w:rsidRPr="001972A7">
        <w:rPr>
          <w:rFonts w:ascii="Times New Roman" w:hAnsi="Times New Roman" w:cs="Times New Roman"/>
        </w:rPr>
        <w:t xml:space="preserve"> </w:t>
      </w:r>
    </w:p>
    <w:p w:rsidR="00F41735" w:rsidRDefault="00F41735">
      <w:pPr>
        <w:rPr>
          <w:rFonts w:ascii="Times New Roman" w:hAnsi="Times New Roman" w:cs="Times New Roman"/>
        </w:rPr>
      </w:pPr>
    </w:p>
    <w:p w:rsidR="00F41735" w:rsidRDefault="00F41735">
      <w:pPr>
        <w:rPr>
          <w:rFonts w:ascii="Times New Roman" w:hAnsi="Times New Roman" w:cs="Times New Roman"/>
        </w:rPr>
      </w:pPr>
      <w:r>
        <w:rPr>
          <w:rFonts w:ascii="Times New Roman" w:hAnsi="Times New Roman" w:cs="Times New Roman"/>
        </w:rPr>
        <w:br w:type="page"/>
      </w:r>
    </w:p>
    <w:p w:rsidR="00F41735" w:rsidRDefault="003C7762">
      <w:pPr>
        <w:rPr>
          <w:rFonts w:ascii="Times New Roman" w:hAnsi="Times New Roman" w:cs="Times New Roman"/>
        </w:rPr>
      </w:pPr>
      <w:r>
        <w:rPr>
          <w:noProof/>
        </w:rPr>
        <w:drawing>
          <wp:inline distT="0" distB="0" distL="0" distR="0" wp14:anchorId="099FC494" wp14:editId="26D8F85C">
            <wp:extent cx="4412105" cy="3457731"/>
            <wp:effectExtent l="0" t="0" r="762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C7762" w:rsidRDefault="003C7762" w:rsidP="00D011F1">
      <w:pPr>
        <w:spacing w:after="0" w:line="480" w:lineRule="auto"/>
        <w:rPr>
          <w:rFonts w:ascii="Times New Roman" w:hAnsi="Times New Roman" w:cs="Times New Roman"/>
        </w:rPr>
      </w:pPr>
      <w:r>
        <w:rPr>
          <w:noProof/>
        </w:rPr>
        <w:drawing>
          <wp:inline distT="0" distB="0" distL="0" distR="0" wp14:anchorId="6CDD90DA" wp14:editId="0B0AF2EF">
            <wp:extent cx="4392118" cy="2858125"/>
            <wp:effectExtent l="0" t="0" r="889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41735" w:rsidRDefault="00F41735" w:rsidP="00F41735">
      <w:pPr>
        <w:spacing w:line="480" w:lineRule="auto"/>
        <w:rPr>
          <w:rFonts w:ascii="Times New Roman" w:hAnsi="Times New Roman" w:cs="Times New Roman"/>
        </w:rPr>
      </w:pPr>
      <w:r>
        <w:rPr>
          <w:rFonts w:ascii="Times New Roman" w:hAnsi="Times New Roman" w:cs="Times New Roman"/>
        </w:rPr>
        <w:t xml:space="preserve">Figure S2. Example fast mobility particle sizer (FMPS) </w:t>
      </w:r>
      <w:r w:rsidR="003C7762">
        <w:rPr>
          <w:rFonts w:ascii="Times New Roman" w:hAnsi="Times New Roman" w:cs="Times New Roman"/>
        </w:rPr>
        <w:t xml:space="preserve">and P-Trak (range: 20 nm – 1 µm) </w:t>
      </w:r>
      <w:r>
        <w:rPr>
          <w:rFonts w:ascii="Times New Roman" w:hAnsi="Times New Roman" w:cs="Times New Roman"/>
        </w:rPr>
        <w:t>concentration measurements</w:t>
      </w:r>
      <w:r w:rsidR="00FD549E">
        <w:rPr>
          <w:rFonts w:ascii="Times New Roman" w:hAnsi="Times New Roman" w:cs="Times New Roman"/>
        </w:rPr>
        <w:t xml:space="preserve"> (#/cm</w:t>
      </w:r>
      <w:r w:rsidR="00FD549E" w:rsidRPr="00D011F1">
        <w:rPr>
          <w:rFonts w:ascii="Times New Roman" w:hAnsi="Times New Roman" w:cs="Times New Roman"/>
          <w:vertAlign w:val="superscript"/>
        </w:rPr>
        <w:t>3</w:t>
      </w:r>
      <w:r w:rsidR="00FD549E">
        <w:rPr>
          <w:rFonts w:ascii="Times New Roman" w:hAnsi="Times New Roman" w:cs="Times New Roman"/>
        </w:rPr>
        <w:t>)</w:t>
      </w:r>
      <w:r w:rsidR="003C7762">
        <w:rPr>
          <w:rFonts w:ascii="Times New Roman" w:hAnsi="Times New Roman" w:cs="Times New Roman"/>
        </w:rPr>
        <w:t>.  Top panel: FMPS data</w:t>
      </w:r>
      <w:r>
        <w:rPr>
          <w:rFonts w:ascii="Times New Roman" w:hAnsi="Times New Roman" w:cs="Times New Roman"/>
        </w:rPr>
        <w:t xml:space="preserve"> for </w:t>
      </w:r>
      <w:r w:rsidR="003C7762">
        <w:rPr>
          <w:rFonts w:ascii="Times New Roman" w:hAnsi="Times New Roman" w:cs="Times New Roman"/>
        </w:rPr>
        <w:t>all size channels</w:t>
      </w:r>
      <w:r w:rsidR="000D7781">
        <w:rPr>
          <w:rFonts w:ascii="Times New Roman" w:hAnsi="Times New Roman" w:cs="Times New Roman"/>
        </w:rPr>
        <w:t xml:space="preserve"> </w:t>
      </w:r>
      <w:r w:rsidR="003C7762">
        <w:rPr>
          <w:rFonts w:ascii="Times New Roman" w:hAnsi="Times New Roman" w:cs="Times New Roman"/>
        </w:rPr>
        <w:t>and P-Trak concentration measurement</w:t>
      </w:r>
      <w:r w:rsidR="000D7781">
        <w:rPr>
          <w:rFonts w:ascii="Times New Roman" w:hAnsi="Times New Roman" w:cs="Times New Roman"/>
        </w:rPr>
        <w:t>s</w:t>
      </w:r>
      <w:r w:rsidR="003C7762">
        <w:rPr>
          <w:rFonts w:ascii="Times New Roman" w:hAnsi="Times New Roman" w:cs="Times New Roman"/>
        </w:rPr>
        <w:t xml:space="preserve">.  Bottom panel: FMPS data for </w:t>
      </w:r>
      <w:r>
        <w:rPr>
          <w:rFonts w:ascii="Times New Roman" w:hAnsi="Times New Roman" w:cs="Times New Roman"/>
        </w:rPr>
        <w:t xml:space="preserve">size channels </w:t>
      </w:r>
      <w:r w:rsidRPr="00F41735">
        <w:rPr>
          <w:rFonts w:ascii="Times New Roman" w:hAnsi="Times New Roman" w:cs="Times New Roman"/>
        </w:rPr>
        <w:t>&lt;20 nm</w:t>
      </w:r>
      <w:r>
        <w:rPr>
          <w:rFonts w:ascii="Times New Roman" w:hAnsi="Times New Roman" w:cs="Times New Roman"/>
        </w:rPr>
        <w:t xml:space="preserve"> and </w:t>
      </w:r>
      <w:r w:rsidR="003C7762">
        <w:rPr>
          <w:rFonts w:ascii="Times New Roman" w:hAnsi="Times New Roman" w:cs="Times New Roman"/>
        </w:rPr>
        <w:t xml:space="preserve">the same </w:t>
      </w:r>
      <w:r w:rsidRPr="00F41735">
        <w:rPr>
          <w:rFonts w:ascii="Times New Roman" w:hAnsi="Times New Roman" w:cs="Times New Roman"/>
        </w:rPr>
        <w:t xml:space="preserve">P-Trak concentration </w:t>
      </w:r>
      <w:r>
        <w:rPr>
          <w:rFonts w:ascii="Times New Roman" w:hAnsi="Times New Roman" w:cs="Times New Roman"/>
        </w:rPr>
        <w:t xml:space="preserve">measurements </w:t>
      </w:r>
      <w:r w:rsidR="003C7762">
        <w:rPr>
          <w:rFonts w:ascii="Times New Roman" w:hAnsi="Times New Roman" w:cs="Times New Roman"/>
        </w:rPr>
        <w:t>illustrating that particles below 20 nm dominated number-based emissions</w:t>
      </w:r>
      <w:r>
        <w:rPr>
          <w:rFonts w:ascii="Times New Roman" w:hAnsi="Times New Roman" w:cs="Times New Roman"/>
        </w:rPr>
        <w:t xml:space="preserve">.  </w:t>
      </w:r>
      <w:r w:rsidR="000D7781">
        <w:rPr>
          <w:rFonts w:ascii="Times New Roman" w:hAnsi="Times New Roman" w:cs="Times New Roman"/>
        </w:rPr>
        <w:t xml:space="preserve">FMPS data on left axis, P-Trak data on right axis.  </w:t>
      </w:r>
      <w:r>
        <w:rPr>
          <w:rFonts w:ascii="Times New Roman" w:hAnsi="Times New Roman" w:cs="Times New Roman"/>
        </w:rPr>
        <w:t>Data are from emissions test with ABS</w:t>
      </w:r>
      <w:r w:rsidRPr="00D011F1">
        <w:rPr>
          <w:rFonts w:ascii="Times New Roman" w:hAnsi="Times New Roman" w:cs="Times New Roman"/>
          <w:vertAlign w:val="subscript"/>
        </w:rPr>
        <w:t>CNT</w:t>
      </w:r>
      <w:r>
        <w:rPr>
          <w:rFonts w:ascii="Times New Roman" w:hAnsi="Times New Roman" w:cs="Times New Roman"/>
        </w:rPr>
        <w:t xml:space="preserve"> filament.</w:t>
      </w:r>
      <w:r>
        <w:rPr>
          <w:rFonts w:ascii="Times New Roman" w:hAnsi="Times New Roman" w:cs="Times New Roman"/>
        </w:rPr>
        <w:br w:type="page"/>
      </w:r>
    </w:p>
    <w:p w:rsidR="00F41735" w:rsidRDefault="00B91DC8" w:rsidP="00D011F1">
      <w:pPr>
        <w:spacing w:line="480" w:lineRule="auto"/>
        <w:rPr>
          <w:rFonts w:ascii="Times New Roman" w:hAnsi="Times New Roman" w:cs="Times New Roman"/>
        </w:rPr>
      </w:pPr>
      <w:r>
        <w:rPr>
          <w:noProof/>
        </w:rPr>
        <w:drawing>
          <wp:inline distT="0" distB="0" distL="0" distR="0" wp14:anchorId="5D16893A" wp14:editId="11953765">
            <wp:extent cx="5334000" cy="3190875"/>
            <wp:effectExtent l="0" t="0" r="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D1740" w:rsidRPr="001972A7" w:rsidRDefault="00F41735" w:rsidP="00D011F1">
      <w:pPr>
        <w:spacing w:line="480" w:lineRule="auto"/>
        <w:rPr>
          <w:rFonts w:ascii="Times New Roman" w:hAnsi="Times New Roman" w:cs="Times New Roman"/>
        </w:rPr>
      </w:pPr>
      <w:r>
        <w:rPr>
          <w:rFonts w:ascii="Times New Roman" w:hAnsi="Times New Roman" w:cs="Times New Roman"/>
        </w:rPr>
        <w:t xml:space="preserve">Figure S3. </w:t>
      </w:r>
      <w:r w:rsidR="00703028">
        <w:rPr>
          <w:rFonts w:ascii="Times New Roman" w:hAnsi="Times New Roman" w:cs="Times New Roman"/>
        </w:rPr>
        <w:t>Example a</w:t>
      </w:r>
      <w:r>
        <w:rPr>
          <w:rFonts w:ascii="Times New Roman" w:hAnsi="Times New Roman" w:cs="Times New Roman"/>
        </w:rPr>
        <w:t>erodynamic particle size</w:t>
      </w:r>
      <w:r w:rsidR="00703028">
        <w:rPr>
          <w:rFonts w:ascii="Times New Roman" w:hAnsi="Times New Roman" w:cs="Times New Roman"/>
        </w:rPr>
        <w:t>r (APS) instrument</w:t>
      </w:r>
      <w:r>
        <w:rPr>
          <w:rFonts w:ascii="Times New Roman" w:hAnsi="Times New Roman" w:cs="Times New Roman"/>
        </w:rPr>
        <w:t xml:space="preserve"> concentration measurements for particles size</w:t>
      </w:r>
      <w:r w:rsidR="00703028">
        <w:rPr>
          <w:rFonts w:ascii="Times New Roman" w:hAnsi="Times New Roman" w:cs="Times New Roman"/>
        </w:rPr>
        <w:t xml:space="preserve">s from 0.5 – </w:t>
      </w:r>
      <w:r w:rsidR="00EC25E6">
        <w:rPr>
          <w:rFonts w:ascii="Times New Roman" w:hAnsi="Times New Roman" w:cs="Times New Roman"/>
        </w:rPr>
        <w:t>20</w:t>
      </w:r>
      <w:r w:rsidR="00703028">
        <w:rPr>
          <w:rFonts w:ascii="Times New Roman" w:hAnsi="Times New Roman" w:cs="Times New Roman"/>
        </w:rPr>
        <w:t xml:space="preserve"> µm.  Data are from emissions test with </w:t>
      </w:r>
      <w:r w:rsidR="00703028" w:rsidRPr="00EC25E6">
        <w:rPr>
          <w:rFonts w:ascii="Times New Roman" w:hAnsi="Times New Roman" w:cs="Times New Roman"/>
        </w:rPr>
        <w:t>ABS filament.</w:t>
      </w:r>
    </w:p>
    <w:p w:rsidR="0015627F" w:rsidRDefault="0015627F" w:rsidP="00DD1740">
      <w:pPr>
        <w:spacing w:line="480" w:lineRule="auto"/>
        <w:rPr>
          <w:rFonts w:ascii="Times New Roman" w:hAnsi="Times New Roman" w:cs="Times New Roman"/>
        </w:rPr>
      </w:pPr>
    </w:p>
    <w:p w:rsidR="00DD1740" w:rsidRPr="001972A7" w:rsidRDefault="00DD1740" w:rsidP="004E2846">
      <w:pPr>
        <w:spacing w:line="480" w:lineRule="auto"/>
        <w:rPr>
          <w:rFonts w:ascii="Times New Roman" w:hAnsi="Times New Roman" w:cs="Times New Roman"/>
        </w:rPr>
      </w:pPr>
      <w:r w:rsidRPr="001972A7">
        <w:rPr>
          <w:rFonts w:ascii="Times New Roman" w:hAnsi="Times New Roman" w:cs="Times New Roman"/>
        </w:rPr>
        <w:br w:type="page"/>
      </w:r>
    </w:p>
    <w:p w:rsidR="001E6703" w:rsidRDefault="00D011F1" w:rsidP="00D011F1">
      <w:pPr>
        <w:pStyle w:val="Heading1"/>
      </w:pPr>
      <w:r>
        <w:t>References</w:t>
      </w:r>
    </w:p>
    <w:p w:rsidR="001E6703" w:rsidRPr="001E6703" w:rsidRDefault="001E6703" w:rsidP="001E6703">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1E6703">
        <w:t>1.</w:t>
      </w:r>
      <w:r w:rsidRPr="001E6703">
        <w:tab/>
        <w:t xml:space="preserve">Moylan S, Slotwinski J, Cooke A, Jurrens K, Donmez MA. An additive manufacturing test artifact. </w:t>
      </w:r>
      <w:r w:rsidRPr="001E6703">
        <w:rPr>
          <w:i/>
        </w:rPr>
        <w:t>Journal of Research of the National Institute of Standards and Technology</w:t>
      </w:r>
      <w:r w:rsidRPr="001E6703">
        <w:t xml:space="preserve"> 2014, </w:t>
      </w:r>
      <w:r w:rsidRPr="001E6703">
        <w:rPr>
          <w:b/>
        </w:rPr>
        <w:t>119:</w:t>
      </w:r>
      <w:r w:rsidRPr="001E6703">
        <w:t xml:space="preserve"> 429-459.</w:t>
      </w:r>
    </w:p>
    <w:p w:rsidR="001E6703" w:rsidRPr="001E6703" w:rsidRDefault="001E6703" w:rsidP="001E6703">
      <w:pPr>
        <w:pStyle w:val="EndNoteBibliography"/>
      </w:pPr>
    </w:p>
    <w:p w:rsidR="00DD1740" w:rsidRPr="001972A7" w:rsidRDefault="001E6703" w:rsidP="0022373D">
      <w:pPr>
        <w:spacing w:line="480" w:lineRule="auto"/>
        <w:rPr>
          <w:rFonts w:ascii="Times New Roman" w:hAnsi="Times New Roman" w:cs="Times New Roman"/>
        </w:rPr>
      </w:pPr>
      <w:r>
        <w:rPr>
          <w:rFonts w:ascii="Times New Roman" w:hAnsi="Times New Roman" w:cs="Times New Roman"/>
        </w:rPr>
        <w:fldChar w:fldCharType="end"/>
      </w:r>
    </w:p>
    <w:sectPr w:rsidR="00DD1740" w:rsidRPr="001972A7" w:rsidSect="00543F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00C7" w:rsidRDefault="00A400C7" w:rsidP="00303648">
      <w:pPr>
        <w:spacing w:after="0" w:line="240" w:lineRule="auto"/>
      </w:pPr>
      <w:r>
        <w:separator/>
      </w:r>
    </w:p>
  </w:endnote>
  <w:endnote w:type="continuationSeparator" w:id="0">
    <w:p w:rsidR="00A400C7" w:rsidRDefault="00A400C7" w:rsidP="003036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9306031"/>
      <w:docPartObj>
        <w:docPartGallery w:val="Page Numbers (Bottom of Page)"/>
        <w:docPartUnique/>
      </w:docPartObj>
    </w:sdtPr>
    <w:sdtEndPr>
      <w:rPr>
        <w:noProof/>
      </w:rPr>
    </w:sdtEndPr>
    <w:sdtContent>
      <w:p w:rsidR="00F85227" w:rsidRDefault="00F85227">
        <w:pPr>
          <w:pStyle w:val="Footer"/>
          <w:jc w:val="right"/>
        </w:pPr>
        <w:r>
          <w:fldChar w:fldCharType="begin"/>
        </w:r>
        <w:r>
          <w:instrText xml:space="preserve"> PAGE   \* MERGEFORMAT </w:instrText>
        </w:r>
        <w:r>
          <w:fldChar w:fldCharType="separate"/>
        </w:r>
        <w:r w:rsidR="009A612D">
          <w:rPr>
            <w:noProof/>
          </w:rPr>
          <w:t>4</w:t>
        </w:r>
        <w:r>
          <w:rPr>
            <w:noProof/>
          </w:rPr>
          <w:fldChar w:fldCharType="end"/>
        </w:r>
      </w:p>
    </w:sdtContent>
  </w:sdt>
  <w:p w:rsidR="00F85227" w:rsidRDefault="00F852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00C7" w:rsidRDefault="00A400C7" w:rsidP="00303648">
      <w:pPr>
        <w:spacing w:after="0" w:line="240" w:lineRule="auto"/>
      </w:pPr>
      <w:r>
        <w:separator/>
      </w:r>
    </w:p>
  </w:footnote>
  <w:footnote w:type="continuationSeparator" w:id="0">
    <w:p w:rsidR="00A400C7" w:rsidRDefault="00A400C7" w:rsidP="0030364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anotechnolog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95zxdfhs9v24e2t2k59swiwzxvfa55txfa&quot;&gt;Aleks_EndNote Library&lt;record-ids&gt;&lt;item&gt;1083&lt;/item&gt;&lt;/record-ids&gt;&lt;/item&gt;&lt;/Libraries&gt;"/>
  </w:docVars>
  <w:rsids>
    <w:rsidRoot w:val="00F365CE"/>
    <w:rsid w:val="00011B79"/>
    <w:rsid w:val="00020CF4"/>
    <w:rsid w:val="00031B9F"/>
    <w:rsid w:val="0003718A"/>
    <w:rsid w:val="0005403C"/>
    <w:rsid w:val="0005784F"/>
    <w:rsid w:val="0006237F"/>
    <w:rsid w:val="000656F8"/>
    <w:rsid w:val="000674C6"/>
    <w:rsid w:val="0009425D"/>
    <w:rsid w:val="000954EF"/>
    <w:rsid w:val="000D30A4"/>
    <w:rsid w:val="000D3B31"/>
    <w:rsid w:val="000D7781"/>
    <w:rsid w:val="00100309"/>
    <w:rsid w:val="001109D2"/>
    <w:rsid w:val="00120A83"/>
    <w:rsid w:val="00123F3F"/>
    <w:rsid w:val="0012603E"/>
    <w:rsid w:val="00144802"/>
    <w:rsid w:val="001545C3"/>
    <w:rsid w:val="0015627F"/>
    <w:rsid w:val="00171C23"/>
    <w:rsid w:val="00171E17"/>
    <w:rsid w:val="00181C6D"/>
    <w:rsid w:val="001972A7"/>
    <w:rsid w:val="001A0FA9"/>
    <w:rsid w:val="001A4569"/>
    <w:rsid w:val="001B6F40"/>
    <w:rsid w:val="001B7996"/>
    <w:rsid w:val="001C6D75"/>
    <w:rsid w:val="001D4BD0"/>
    <w:rsid w:val="001D4E05"/>
    <w:rsid w:val="001D4F9C"/>
    <w:rsid w:val="001E6703"/>
    <w:rsid w:val="001F1D53"/>
    <w:rsid w:val="002223D1"/>
    <w:rsid w:val="0022373D"/>
    <w:rsid w:val="002240D6"/>
    <w:rsid w:val="002318EF"/>
    <w:rsid w:val="00233A7E"/>
    <w:rsid w:val="00244DB0"/>
    <w:rsid w:val="00265019"/>
    <w:rsid w:val="00273D5A"/>
    <w:rsid w:val="0027517E"/>
    <w:rsid w:val="0029475E"/>
    <w:rsid w:val="0029590E"/>
    <w:rsid w:val="002A1363"/>
    <w:rsid w:val="002A3901"/>
    <w:rsid w:val="002B5821"/>
    <w:rsid w:val="002E5A1B"/>
    <w:rsid w:val="00303648"/>
    <w:rsid w:val="00333CD3"/>
    <w:rsid w:val="00351067"/>
    <w:rsid w:val="0039341C"/>
    <w:rsid w:val="003B532F"/>
    <w:rsid w:val="003C7762"/>
    <w:rsid w:val="003C7D40"/>
    <w:rsid w:val="003D2BC9"/>
    <w:rsid w:val="003E294A"/>
    <w:rsid w:val="00403675"/>
    <w:rsid w:val="00427AAC"/>
    <w:rsid w:val="00431415"/>
    <w:rsid w:val="00432638"/>
    <w:rsid w:val="00441D99"/>
    <w:rsid w:val="00453E6D"/>
    <w:rsid w:val="00454C89"/>
    <w:rsid w:val="0046180A"/>
    <w:rsid w:val="00465330"/>
    <w:rsid w:val="00481964"/>
    <w:rsid w:val="0049165D"/>
    <w:rsid w:val="00497FF1"/>
    <w:rsid w:val="004A09F8"/>
    <w:rsid w:val="004A14E3"/>
    <w:rsid w:val="004A30D2"/>
    <w:rsid w:val="004B3CD6"/>
    <w:rsid w:val="004B4D98"/>
    <w:rsid w:val="004E2846"/>
    <w:rsid w:val="004E7C02"/>
    <w:rsid w:val="004F6646"/>
    <w:rsid w:val="00505E8D"/>
    <w:rsid w:val="005079FD"/>
    <w:rsid w:val="00513522"/>
    <w:rsid w:val="0051635A"/>
    <w:rsid w:val="00541709"/>
    <w:rsid w:val="00543F8D"/>
    <w:rsid w:val="0057302C"/>
    <w:rsid w:val="0058020E"/>
    <w:rsid w:val="00584DCC"/>
    <w:rsid w:val="00593C13"/>
    <w:rsid w:val="005B47DF"/>
    <w:rsid w:val="005C1E94"/>
    <w:rsid w:val="005C6935"/>
    <w:rsid w:val="005D0243"/>
    <w:rsid w:val="005E7B19"/>
    <w:rsid w:val="005F4CB1"/>
    <w:rsid w:val="005F5D6E"/>
    <w:rsid w:val="00607861"/>
    <w:rsid w:val="00615CE9"/>
    <w:rsid w:val="0062229D"/>
    <w:rsid w:val="006235C2"/>
    <w:rsid w:val="00636526"/>
    <w:rsid w:val="00636A2C"/>
    <w:rsid w:val="00644B86"/>
    <w:rsid w:val="00656677"/>
    <w:rsid w:val="0066574A"/>
    <w:rsid w:val="00673C0D"/>
    <w:rsid w:val="00687134"/>
    <w:rsid w:val="006E2429"/>
    <w:rsid w:val="00703028"/>
    <w:rsid w:val="0070390F"/>
    <w:rsid w:val="00713D23"/>
    <w:rsid w:val="0071547D"/>
    <w:rsid w:val="00724E2B"/>
    <w:rsid w:val="007337D3"/>
    <w:rsid w:val="00733FE0"/>
    <w:rsid w:val="0073730E"/>
    <w:rsid w:val="007728F7"/>
    <w:rsid w:val="00776FFE"/>
    <w:rsid w:val="007778AC"/>
    <w:rsid w:val="007C46E0"/>
    <w:rsid w:val="007E66FD"/>
    <w:rsid w:val="007F74A1"/>
    <w:rsid w:val="008111CA"/>
    <w:rsid w:val="008126A5"/>
    <w:rsid w:val="008129EE"/>
    <w:rsid w:val="00813143"/>
    <w:rsid w:val="0081567E"/>
    <w:rsid w:val="008206A1"/>
    <w:rsid w:val="00831AFF"/>
    <w:rsid w:val="00833DFC"/>
    <w:rsid w:val="008373D4"/>
    <w:rsid w:val="00852D89"/>
    <w:rsid w:val="00864D4B"/>
    <w:rsid w:val="008657B0"/>
    <w:rsid w:val="00871943"/>
    <w:rsid w:val="008955C2"/>
    <w:rsid w:val="008960F6"/>
    <w:rsid w:val="008A2686"/>
    <w:rsid w:val="008D0448"/>
    <w:rsid w:val="008E0088"/>
    <w:rsid w:val="008E0B25"/>
    <w:rsid w:val="008E30BC"/>
    <w:rsid w:val="00911A77"/>
    <w:rsid w:val="009145DA"/>
    <w:rsid w:val="00917D9E"/>
    <w:rsid w:val="0092243B"/>
    <w:rsid w:val="00927D79"/>
    <w:rsid w:val="00955501"/>
    <w:rsid w:val="00961239"/>
    <w:rsid w:val="009753E6"/>
    <w:rsid w:val="00977CC7"/>
    <w:rsid w:val="009925CE"/>
    <w:rsid w:val="00994968"/>
    <w:rsid w:val="009A612D"/>
    <w:rsid w:val="009B6299"/>
    <w:rsid w:val="009D3577"/>
    <w:rsid w:val="009D7B97"/>
    <w:rsid w:val="009E1115"/>
    <w:rsid w:val="009E1BD7"/>
    <w:rsid w:val="009E4276"/>
    <w:rsid w:val="009F75EC"/>
    <w:rsid w:val="00A21037"/>
    <w:rsid w:val="00A400C7"/>
    <w:rsid w:val="00A41595"/>
    <w:rsid w:val="00A554E2"/>
    <w:rsid w:val="00A6532F"/>
    <w:rsid w:val="00A81755"/>
    <w:rsid w:val="00A957BC"/>
    <w:rsid w:val="00AA177A"/>
    <w:rsid w:val="00AC36AD"/>
    <w:rsid w:val="00AC48E9"/>
    <w:rsid w:val="00AC6C05"/>
    <w:rsid w:val="00AD2934"/>
    <w:rsid w:val="00AD3FC4"/>
    <w:rsid w:val="00AE7BF7"/>
    <w:rsid w:val="00AF4750"/>
    <w:rsid w:val="00AF6DB0"/>
    <w:rsid w:val="00B00B1E"/>
    <w:rsid w:val="00B13537"/>
    <w:rsid w:val="00B1799F"/>
    <w:rsid w:val="00B25911"/>
    <w:rsid w:val="00B271AF"/>
    <w:rsid w:val="00B27618"/>
    <w:rsid w:val="00B316B2"/>
    <w:rsid w:val="00B336DF"/>
    <w:rsid w:val="00B47D61"/>
    <w:rsid w:val="00B51E3E"/>
    <w:rsid w:val="00B54AF6"/>
    <w:rsid w:val="00B61BDF"/>
    <w:rsid w:val="00B63AA5"/>
    <w:rsid w:val="00B7081E"/>
    <w:rsid w:val="00B91DC8"/>
    <w:rsid w:val="00B92741"/>
    <w:rsid w:val="00B92A84"/>
    <w:rsid w:val="00BE1A47"/>
    <w:rsid w:val="00BF04D0"/>
    <w:rsid w:val="00C074E5"/>
    <w:rsid w:val="00C10BDE"/>
    <w:rsid w:val="00C25702"/>
    <w:rsid w:val="00C33928"/>
    <w:rsid w:val="00C35116"/>
    <w:rsid w:val="00C36292"/>
    <w:rsid w:val="00C462B0"/>
    <w:rsid w:val="00C549FD"/>
    <w:rsid w:val="00C60930"/>
    <w:rsid w:val="00C64265"/>
    <w:rsid w:val="00C73BD6"/>
    <w:rsid w:val="00C956EE"/>
    <w:rsid w:val="00CB0998"/>
    <w:rsid w:val="00CC6B2C"/>
    <w:rsid w:val="00CE246D"/>
    <w:rsid w:val="00CE53FE"/>
    <w:rsid w:val="00CF5500"/>
    <w:rsid w:val="00D011F1"/>
    <w:rsid w:val="00D10AF4"/>
    <w:rsid w:val="00D37AD0"/>
    <w:rsid w:val="00D401F5"/>
    <w:rsid w:val="00D63DB8"/>
    <w:rsid w:val="00D76A81"/>
    <w:rsid w:val="00D80418"/>
    <w:rsid w:val="00D82E80"/>
    <w:rsid w:val="00D83D80"/>
    <w:rsid w:val="00DC2E31"/>
    <w:rsid w:val="00DC2F00"/>
    <w:rsid w:val="00DC5A97"/>
    <w:rsid w:val="00DD1740"/>
    <w:rsid w:val="00DD6BD6"/>
    <w:rsid w:val="00DE6F05"/>
    <w:rsid w:val="00DF5407"/>
    <w:rsid w:val="00E00A9A"/>
    <w:rsid w:val="00E1158B"/>
    <w:rsid w:val="00E426EC"/>
    <w:rsid w:val="00E4469B"/>
    <w:rsid w:val="00E46ACB"/>
    <w:rsid w:val="00E71C4A"/>
    <w:rsid w:val="00E81700"/>
    <w:rsid w:val="00E86C87"/>
    <w:rsid w:val="00E86E3D"/>
    <w:rsid w:val="00E966B4"/>
    <w:rsid w:val="00EB0107"/>
    <w:rsid w:val="00EB70A6"/>
    <w:rsid w:val="00EB71CA"/>
    <w:rsid w:val="00EC25E6"/>
    <w:rsid w:val="00EC3AD7"/>
    <w:rsid w:val="00ED4FC2"/>
    <w:rsid w:val="00F13AB1"/>
    <w:rsid w:val="00F365CE"/>
    <w:rsid w:val="00F37739"/>
    <w:rsid w:val="00F41735"/>
    <w:rsid w:val="00F43CCB"/>
    <w:rsid w:val="00F45BA0"/>
    <w:rsid w:val="00F53324"/>
    <w:rsid w:val="00F53384"/>
    <w:rsid w:val="00F579AA"/>
    <w:rsid w:val="00F67A54"/>
    <w:rsid w:val="00F80150"/>
    <w:rsid w:val="00F817A0"/>
    <w:rsid w:val="00F85227"/>
    <w:rsid w:val="00F90A22"/>
    <w:rsid w:val="00F93A9C"/>
    <w:rsid w:val="00F941E8"/>
    <w:rsid w:val="00FB34C6"/>
    <w:rsid w:val="00FB3849"/>
    <w:rsid w:val="00FD549E"/>
    <w:rsid w:val="00FD7D98"/>
    <w:rsid w:val="00FE66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E73D23F-FC8C-4695-A468-F01EA92F3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65CE"/>
    <w:pPr>
      <w:spacing w:after="200" w:line="276" w:lineRule="auto"/>
    </w:pPr>
  </w:style>
  <w:style w:type="paragraph" w:styleId="Heading1">
    <w:name w:val="heading 1"/>
    <w:basedOn w:val="Normal"/>
    <w:next w:val="Normal"/>
    <w:link w:val="Heading1Char"/>
    <w:uiPriority w:val="9"/>
    <w:qFormat/>
    <w:rsid w:val="00F365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90A2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65CE"/>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59"/>
    <w:rsid w:val="00F365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6F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6F40"/>
    <w:rPr>
      <w:rFonts w:ascii="Segoe UI" w:hAnsi="Segoe UI" w:cs="Segoe UI"/>
      <w:sz w:val="18"/>
      <w:szCs w:val="18"/>
    </w:rPr>
  </w:style>
  <w:style w:type="paragraph" w:customStyle="1" w:styleId="EndNoteBibliographyTitle">
    <w:name w:val="EndNote Bibliography Title"/>
    <w:basedOn w:val="Normal"/>
    <w:link w:val="EndNoteBibliographyTitleChar"/>
    <w:rsid w:val="008131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3143"/>
    <w:rPr>
      <w:rFonts w:ascii="Calibri" w:hAnsi="Calibri" w:cs="Calibri"/>
      <w:noProof/>
    </w:rPr>
  </w:style>
  <w:style w:type="paragraph" w:customStyle="1" w:styleId="EndNoteBibliography">
    <w:name w:val="EndNote Bibliography"/>
    <w:basedOn w:val="Normal"/>
    <w:link w:val="EndNoteBibliographyChar"/>
    <w:rsid w:val="008131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3143"/>
    <w:rPr>
      <w:rFonts w:ascii="Calibri" w:hAnsi="Calibri" w:cs="Calibri"/>
      <w:noProof/>
    </w:rPr>
  </w:style>
  <w:style w:type="character" w:customStyle="1" w:styleId="Heading2Char">
    <w:name w:val="Heading 2 Char"/>
    <w:basedOn w:val="DefaultParagraphFont"/>
    <w:link w:val="Heading2"/>
    <w:uiPriority w:val="9"/>
    <w:rsid w:val="00F90A22"/>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4E2846"/>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3036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3648"/>
  </w:style>
  <w:style w:type="paragraph" w:styleId="Footer">
    <w:name w:val="footer"/>
    <w:basedOn w:val="Normal"/>
    <w:link w:val="FooterChar"/>
    <w:uiPriority w:val="99"/>
    <w:unhideWhenUsed/>
    <w:rsid w:val="003036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36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chart" Target="charts/chart3.xml"/><Relationship Id="rId4" Type="http://schemas.openxmlformats.org/officeDocument/2006/relationships/footnotes" Target="footnote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dc.gov\project\NIOSH_DRDS_FSB_Projects\ResearchProjects\OfficeProducts_NORA_FY2014\Workable_Files\ChamberTesting\Phase1\3DPrinting\CNT%20Filament%20Prints\3DXTech_ESD_LulzbotTaz5\03062017\FMPS%20+%20APS%20vs%20CPC%20plo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dc.gov\project\NIOSH_DRDS_FSB_Projects\ResearchProjects\OfficeProducts_NORA_FY2014\Workable_Files\ChamberTesting\Phase1\3DPrinting\CNT%20Filament%20Prints\3DXTech_ESD_LulzbotTaz5\03062017\FMPS%20+%20APS%20vs%20CPC%20plo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dc.gov\project\NIOSH_DRDS_FSB_Projects\ResearchProjects\OfficeProducts_NORA_FY2014\Workable_Files\ChamberTesting\Phase1\3DPrinting\CNT%20Filament%20Prints\ABSblack_LulzbotTaz5\04282017\excel_aps_LutzbotTaz5_ABSblack_04282017.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963992093418453"/>
          <c:y val="4.1666997507664491E-2"/>
          <c:w val="0.69567087792782389"/>
          <c:h val="0.84293169236198418"/>
        </c:manualLayout>
      </c:layout>
      <c:scatterChart>
        <c:scatterStyle val="lineMarker"/>
        <c:varyColors val="0"/>
        <c:ser>
          <c:idx val="0"/>
          <c:order val="0"/>
          <c:tx>
            <c:strRef>
              <c:f>Sheet1!$D$2</c:f>
              <c:strCache>
                <c:ptCount val="1"/>
                <c:pt idx="0">
                  <c:v>FMPS</c:v>
                </c:pt>
              </c:strCache>
            </c:strRef>
          </c:tx>
          <c:spPr>
            <a:ln w="25400" cap="rnd">
              <a:noFill/>
              <a:round/>
            </a:ln>
            <a:effectLst/>
          </c:spPr>
          <c:marker>
            <c:symbol val="circle"/>
            <c:size val="5"/>
            <c:spPr>
              <a:solidFill>
                <a:schemeClr val="accent1"/>
              </a:solidFill>
              <a:ln w="9525">
                <a:solidFill>
                  <a:schemeClr val="accent1"/>
                </a:solidFill>
              </a:ln>
              <a:effectLst/>
            </c:spPr>
          </c:marker>
          <c:xVal>
            <c:numRef>
              <c:f>Sheet1!$F$3:$F$11403</c:f>
              <c:numCache>
                <c:formatCode>0.000</c:formatCode>
                <c:ptCount val="11401"/>
                <c:pt idx="0">
                  <c:v>1.6666666666666666E-2</c:v>
                </c:pt>
                <c:pt idx="1">
                  <c:v>3.3333333333333333E-2</c:v>
                </c:pt>
                <c:pt idx="2">
                  <c:v>0.05</c:v>
                </c:pt>
                <c:pt idx="3">
                  <c:v>6.6666666666666666E-2</c:v>
                </c:pt>
                <c:pt idx="4">
                  <c:v>8.3333333333333329E-2</c:v>
                </c:pt>
                <c:pt idx="5">
                  <c:v>0.1</c:v>
                </c:pt>
                <c:pt idx="6">
                  <c:v>0.11666666666666667</c:v>
                </c:pt>
                <c:pt idx="7">
                  <c:v>0.13333333333333333</c:v>
                </c:pt>
                <c:pt idx="8">
                  <c:v>0.15</c:v>
                </c:pt>
                <c:pt idx="9">
                  <c:v>0.16666666666666666</c:v>
                </c:pt>
                <c:pt idx="10">
                  <c:v>0.18333333333333332</c:v>
                </c:pt>
                <c:pt idx="11">
                  <c:v>0.2</c:v>
                </c:pt>
                <c:pt idx="12">
                  <c:v>0.21666666666666667</c:v>
                </c:pt>
                <c:pt idx="13">
                  <c:v>0.23333333333333334</c:v>
                </c:pt>
                <c:pt idx="14">
                  <c:v>0.25</c:v>
                </c:pt>
                <c:pt idx="15">
                  <c:v>0.26666666666666666</c:v>
                </c:pt>
                <c:pt idx="16">
                  <c:v>0.28333333333333333</c:v>
                </c:pt>
                <c:pt idx="17">
                  <c:v>0.3</c:v>
                </c:pt>
                <c:pt idx="18">
                  <c:v>0.31666666666666665</c:v>
                </c:pt>
                <c:pt idx="19">
                  <c:v>0.33333333333333331</c:v>
                </c:pt>
                <c:pt idx="20">
                  <c:v>0.35</c:v>
                </c:pt>
                <c:pt idx="21">
                  <c:v>0.36666666666666664</c:v>
                </c:pt>
                <c:pt idx="22">
                  <c:v>0.38333333333333336</c:v>
                </c:pt>
                <c:pt idx="23">
                  <c:v>0.4</c:v>
                </c:pt>
                <c:pt idx="24">
                  <c:v>0.41666666666666669</c:v>
                </c:pt>
                <c:pt idx="25">
                  <c:v>0.43333333333333335</c:v>
                </c:pt>
                <c:pt idx="26">
                  <c:v>0.45</c:v>
                </c:pt>
                <c:pt idx="27">
                  <c:v>0.46666666666666667</c:v>
                </c:pt>
                <c:pt idx="28">
                  <c:v>0.48333333333333334</c:v>
                </c:pt>
                <c:pt idx="29">
                  <c:v>0.5</c:v>
                </c:pt>
                <c:pt idx="30">
                  <c:v>0.51666666666666672</c:v>
                </c:pt>
                <c:pt idx="31">
                  <c:v>0.53333333333333333</c:v>
                </c:pt>
                <c:pt idx="32">
                  <c:v>0.55000000000000004</c:v>
                </c:pt>
                <c:pt idx="33">
                  <c:v>0.56666666666666665</c:v>
                </c:pt>
                <c:pt idx="34">
                  <c:v>0.58333333333333337</c:v>
                </c:pt>
                <c:pt idx="35">
                  <c:v>0.6</c:v>
                </c:pt>
                <c:pt idx="36">
                  <c:v>0.6166666666666667</c:v>
                </c:pt>
                <c:pt idx="37">
                  <c:v>0.6333333333333333</c:v>
                </c:pt>
                <c:pt idx="38">
                  <c:v>0.65</c:v>
                </c:pt>
                <c:pt idx="39">
                  <c:v>0.66666666666666663</c:v>
                </c:pt>
                <c:pt idx="40">
                  <c:v>0.68333333333333335</c:v>
                </c:pt>
                <c:pt idx="41">
                  <c:v>0.7</c:v>
                </c:pt>
                <c:pt idx="42">
                  <c:v>0.71666666666666667</c:v>
                </c:pt>
                <c:pt idx="43">
                  <c:v>0.73333333333333328</c:v>
                </c:pt>
                <c:pt idx="44">
                  <c:v>0.75</c:v>
                </c:pt>
                <c:pt idx="45">
                  <c:v>0.76666666666666672</c:v>
                </c:pt>
                <c:pt idx="46">
                  <c:v>0.78333333333333333</c:v>
                </c:pt>
                <c:pt idx="47">
                  <c:v>0.8</c:v>
                </c:pt>
                <c:pt idx="48">
                  <c:v>0.81666666666666665</c:v>
                </c:pt>
                <c:pt idx="49">
                  <c:v>0.83333333333333337</c:v>
                </c:pt>
                <c:pt idx="50">
                  <c:v>0.85</c:v>
                </c:pt>
                <c:pt idx="51">
                  <c:v>0.8666666666666667</c:v>
                </c:pt>
                <c:pt idx="52">
                  <c:v>0.8833333333333333</c:v>
                </c:pt>
                <c:pt idx="53">
                  <c:v>0.9</c:v>
                </c:pt>
                <c:pt idx="54">
                  <c:v>0.91666666666666663</c:v>
                </c:pt>
                <c:pt idx="55">
                  <c:v>0.93333333333333335</c:v>
                </c:pt>
                <c:pt idx="56">
                  <c:v>0.95</c:v>
                </c:pt>
                <c:pt idx="57">
                  <c:v>0.96666666666666667</c:v>
                </c:pt>
                <c:pt idx="58">
                  <c:v>0.98333333333333328</c:v>
                </c:pt>
                <c:pt idx="59">
                  <c:v>1</c:v>
                </c:pt>
                <c:pt idx="60">
                  <c:v>1.0166666666666666</c:v>
                </c:pt>
                <c:pt idx="61">
                  <c:v>1.0333333333333334</c:v>
                </c:pt>
                <c:pt idx="62">
                  <c:v>1.05</c:v>
                </c:pt>
                <c:pt idx="63">
                  <c:v>1.0666666666666667</c:v>
                </c:pt>
                <c:pt idx="64">
                  <c:v>1.0833333333333333</c:v>
                </c:pt>
                <c:pt idx="65">
                  <c:v>1.1000000000000001</c:v>
                </c:pt>
                <c:pt idx="66">
                  <c:v>1.1166666666666667</c:v>
                </c:pt>
                <c:pt idx="67">
                  <c:v>1.1333333333333333</c:v>
                </c:pt>
                <c:pt idx="68">
                  <c:v>1.1499999999999999</c:v>
                </c:pt>
                <c:pt idx="69">
                  <c:v>1.1666666666666667</c:v>
                </c:pt>
                <c:pt idx="70">
                  <c:v>1.1833333333333333</c:v>
                </c:pt>
                <c:pt idx="71">
                  <c:v>1.2</c:v>
                </c:pt>
                <c:pt idx="72">
                  <c:v>1.2166666666666666</c:v>
                </c:pt>
                <c:pt idx="73">
                  <c:v>1.2333333333333334</c:v>
                </c:pt>
                <c:pt idx="74">
                  <c:v>1.25</c:v>
                </c:pt>
                <c:pt idx="75">
                  <c:v>1.2666666666666666</c:v>
                </c:pt>
                <c:pt idx="76">
                  <c:v>1.2833333333333334</c:v>
                </c:pt>
                <c:pt idx="77">
                  <c:v>1.3</c:v>
                </c:pt>
                <c:pt idx="78">
                  <c:v>1.3166666666666667</c:v>
                </c:pt>
                <c:pt idx="79">
                  <c:v>1.3333333333333333</c:v>
                </c:pt>
                <c:pt idx="80">
                  <c:v>1.35</c:v>
                </c:pt>
                <c:pt idx="81">
                  <c:v>1.3666666666666667</c:v>
                </c:pt>
                <c:pt idx="82">
                  <c:v>1.3833333333333333</c:v>
                </c:pt>
                <c:pt idx="83">
                  <c:v>1.4</c:v>
                </c:pt>
                <c:pt idx="84">
                  <c:v>1.4166666666666667</c:v>
                </c:pt>
                <c:pt idx="85">
                  <c:v>1.4333333333333333</c:v>
                </c:pt>
                <c:pt idx="86">
                  <c:v>1.45</c:v>
                </c:pt>
                <c:pt idx="87">
                  <c:v>1.4666666666666666</c:v>
                </c:pt>
                <c:pt idx="88">
                  <c:v>1.4833333333333334</c:v>
                </c:pt>
                <c:pt idx="89">
                  <c:v>1.5</c:v>
                </c:pt>
                <c:pt idx="90">
                  <c:v>1.5166666666666666</c:v>
                </c:pt>
                <c:pt idx="91">
                  <c:v>1.5333333333333334</c:v>
                </c:pt>
                <c:pt idx="92">
                  <c:v>1.55</c:v>
                </c:pt>
                <c:pt idx="93">
                  <c:v>1.5666666666666667</c:v>
                </c:pt>
                <c:pt idx="94">
                  <c:v>1.5833333333333333</c:v>
                </c:pt>
                <c:pt idx="95">
                  <c:v>1.6</c:v>
                </c:pt>
                <c:pt idx="96">
                  <c:v>1.6166666666666667</c:v>
                </c:pt>
                <c:pt idx="97">
                  <c:v>1.6333333333333333</c:v>
                </c:pt>
                <c:pt idx="98">
                  <c:v>1.65</c:v>
                </c:pt>
                <c:pt idx="99">
                  <c:v>1.6666666666666667</c:v>
                </c:pt>
                <c:pt idx="100">
                  <c:v>1.6833333333333333</c:v>
                </c:pt>
                <c:pt idx="101">
                  <c:v>1.7</c:v>
                </c:pt>
                <c:pt idx="102">
                  <c:v>1.7166666666666666</c:v>
                </c:pt>
                <c:pt idx="103">
                  <c:v>1.7333333333333334</c:v>
                </c:pt>
                <c:pt idx="104">
                  <c:v>1.75</c:v>
                </c:pt>
                <c:pt idx="105">
                  <c:v>1.7666666666666666</c:v>
                </c:pt>
                <c:pt idx="106">
                  <c:v>1.7833333333333334</c:v>
                </c:pt>
                <c:pt idx="107">
                  <c:v>1.8</c:v>
                </c:pt>
                <c:pt idx="108">
                  <c:v>1.8166666666666667</c:v>
                </c:pt>
                <c:pt idx="109">
                  <c:v>1.8333333333333333</c:v>
                </c:pt>
                <c:pt idx="110">
                  <c:v>1.85</c:v>
                </c:pt>
                <c:pt idx="111">
                  <c:v>1.8666666666666667</c:v>
                </c:pt>
                <c:pt idx="112">
                  <c:v>1.8833333333333333</c:v>
                </c:pt>
                <c:pt idx="113">
                  <c:v>1.9</c:v>
                </c:pt>
                <c:pt idx="114">
                  <c:v>1.9166666666666667</c:v>
                </c:pt>
                <c:pt idx="115">
                  <c:v>1.9333333333333333</c:v>
                </c:pt>
                <c:pt idx="116">
                  <c:v>1.95</c:v>
                </c:pt>
                <c:pt idx="117">
                  <c:v>1.9666666666666666</c:v>
                </c:pt>
                <c:pt idx="118">
                  <c:v>1.9833333333333334</c:v>
                </c:pt>
                <c:pt idx="119">
                  <c:v>2</c:v>
                </c:pt>
                <c:pt idx="120">
                  <c:v>2.0166666666666666</c:v>
                </c:pt>
                <c:pt idx="121">
                  <c:v>2.0333333333333332</c:v>
                </c:pt>
                <c:pt idx="122">
                  <c:v>2.0499999999999998</c:v>
                </c:pt>
                <c:pt idx="123">
                  <c:v>2.0666666666666669</c:v>
                </c:pt>
                <c:pt idx="124">
                  <c:v>2.0833333333333335</c:v>
                </c:pt>
                <c:pt idx="125">
                  <c:v>2.1</c:v>
                </c:pt>
                <c:pt idx="126">
                  <c:v>2.1166666666666667</c:v>
                </c:pt>
                <c:pt idx="127">
                  <c:v>2.1333333333333333</c:v>
                </c:pt>
                <c:pt idx="128">
                  <c:v>2.15</c:v>
                </c:pt>
                <c:pt idx="129">
                  <c:v>2.1666666666666665</c:v>
                </c:pt>
                <c:pt idx="130">
                  <c:v>2.1833333333333331</c:v>
                </c:pt>
                <c:pt idx="131">
                  <c:v>2.2000000000000002</c:v>
                </c:pt>
                <c:pt idx="132">
                  <c:v>2.2166666666666668</c:v>
                </c:pt>
                <c:pt idx="133">
                  <c:v>2.2333333333333334</c:v>
                </c:pt>
                <c:pt idx="134">
                  <c:v>2.25</c:v>
                </c:pt>
                <c:pt idx="135">
                  <c:v>2.2666666666666666</c:v>
                </c:pt>
                <c:pt idx="136">
                  <c:v>2.2833333333333332</c:v>
                </c:pt>
                <c:pt idx="137">
                  <c:v>2.2999999999999998</c:v>
                </c:pt>
                <c:pt idx="138">
                  <c:v>2.3166666666666669</c:v>
                </c:pt>
                <c:pt idx="139">
                  <c:v>2.3333333333333335</c:v>
                </c:pt>
                <c:pt idx="140">
                  <c:v>2.35</c:v>
                </c:pt>
                <c:pt idx="141">
                  <c:v>2.3666666666666667</c:v>
                </c:pt>
                <c:pt idx="142">
                  <c:v>2.3833333333333333</c:v>
                </c:pt>
                <c:pt idx="143">
                  <c:v>2.4</c:v>
                </c:pt>
                <c:pt idx="144">
                  <c:v>2.4166666666666665</c:v>
                </c:pt>
                <c:pt idx="145">
                  <c:v>2.4333333333333331</c:v>
                </c:pt>
                <c:pt idx="146">
                  <c:v>2.4500000000000002</c:v>
                </c:pt>
                <c:pt idx="147">
                  <c:v>2.4666666666666668</c:v>
                </c:pt>
                <c:pt idx="148">
                  <c:v>2.4833333333333334</c:v>
                </c:pt>
                <c:pt idx="149">
                  <c:v>2.5</c:v>
                </c:pt>
                <c:pt idx="150">
                  <c:v>2.5166666666666666</c:v>
                </c:pt>
                <c:pt idx="151">
                  <c:v>2.5333333333333332</c:v>
                </c:pt>
                <c:pt idx="152">
                  <c:v>2.5499999999999998</c:v>
                </c:pt>
                <c:pt idx="153">
                  <c:v>2.5666666666666669</c:v>
                </c:pt>
                <c:pt idx="154">
                  <c:v>2.5833333333333335</c:v>
                </c:pt>
                <c:pt idx="155">
                  <c:v>2.6</c:v>
                </c:pt>
                <c:pt idx="156">
                  <c:v>2.6166666666666667</c:v>
                </c:pt>
                <c:pt idx="157">
                  <c:v>2.6333333333333333</c:v>
                </c:pt>
                <c:pt idx="158">
                  <c:v>2.65</c:v>
                </c:pt>
                <c:pt idx="159">
                  <c:v>2.6666666666666665</c:v>
                </c:pt>
                <c:pt idx="160">
                  <c:v>2.6833333333333331</c:v>
                </c:pt>
                <c:pt idx="161">
                  <c:v>2.7</c:v>
                </c:pt>
                <c:pt idx="162">
                  <c:v>2.7166666666666668</c:v>
                </c:pt>
                <c:pt idx="163">
                  <c:v>2.7333333333333334</c:v>
                </c:pt>
                <c:pt idx="164">
                  <c:v>2.75</c:v>
                </c:pt>
                <c:pt idx="165">
                  <c:v>2.7666666666666666</c:v>
                </c:pt>
                <c:pt idx="166">
                  <c:v>2.7833333333333332</c:v>
                </c:pt>
                <c:pt idx="167">
                  <c:v>2.8</c:v>
                </c:pt>
                <c:pt idx="168">
                  <c:v>2.8166666666666669</c:v>
                </c:pt>
                <c:pt idx="169">
                  <c:v>2.8333333333333335</c:v>
                </c:pt>
                <c:pt idx="170">
                  <c:v>2.85</c:v>
                </c:pt>
                <c:pt idx="171">
                  <c:v>2.8666666666666667</c:v>
                </c:pt>
                <c:pt idx="172">
                  <c:v>2.8833333333333333</c:v>
                </c:pt>
                <c:pt idx="173">
                  <c:v>2.9</c:v>
                </c:pt>
                <c:pt idx="174">
                  <c:v>2.9166666666666665</c:v>
                </c:pt>
                <c:pt idx="175">
                  <c:v>2.9333333333333331</c:v>
                </c:pt>
                <c:pt idx="176">
                  <c:v>2.95</c:v>
                </c:pt>
                <c:pt idx="177">
                  <c:v>2.9666666666666668</c:v>
                </c:pt>
                <c:pt idx="178">
                  <c:v>2.9833333333333334</c:v>
                </c:pt>
                <c:pt idx="179">
                  <c:v>3</c:v>
                </c:pt>
                <c:pt idx="180">
                  <c:v>3.0166666666666666</c:v>
                </c:pt>
                <c:pt idx="181">
                  <c:v>3.0333333333333332</c:v>
                </c:pt>
                <c:pt idx="182">
                  <c:v>3.05</c:v>
                </c:pt>
                <c:pt idx="183">
                  <c:v>3.0666666666666669</c:v>
                </c:pt>
                <c:pt idx="184">
                  <c:v>3.0833333333333335</c:v>
                </c:pt>
                <c:pt idx="185">
                  <c:v>3.1</c:v>
                </c:pt>
                <c:pt idx="186">
                  <c:v>3.1166666666666667</c:v>
                </c:pt>
                <c:pt idx="187">
                  <c:v>3.1333333333333333</c:v>
                </c:pt>
                <c:pt idx="188">
                  <c:v>3.15</c:v>
                </c:pt>
                <c:pt idx="189">
                  <c:v>3.1666666666666665</c:v>
                </c:pt>
                <c:pt idx="190">
                  <c:v>3.1833333333333331</c:v>
                </c:pt>
                <c:pt idx="191">
                  <c:v>3.2</c:v>
                </c:pt>
                <c:pt idx="192">
                  <c:v>3.2166666666666668</c:v>
                </c:pt>
                <c:pt idx="193">
                  <c:v>3.2333333333333334</c:v>
                </c:pt>
                <c:pt idx="194">
                  <c:v>3.25</c:v>
                </c:pt>
                <c:pt idx="195">
                  <c:v>3.2666666666666666</c:v>
                </c:pt>
                <c:pt idx="196">
                  <c:v>3.2833333333333332</c:v>
                </c:pt>
                <c:pt idx="197">
                  <c:v>3.3</c:v>
                </c:pt>
                <c:pt idx="198">
                  <c:v>3.3166666666666669</c:v>
                </c:pt>
                <c:pt idx="199">
                  <c:v>3.3333333333333335</c:v>
                </c:pt>
                <c:pt idx="200">
                  <c:v>3.35</c:v>
                </c:pt>
                <c:pt idx="201">
                  <c:v>3.3666666666666667</c:v>
                </c:pt>
                <c:pt idx="202">
                  <c:v>3.3833333333333333</c:v>
                </c:pt>
                <c:pt idx="203">
                  <c:v>3.4</c:v>
                </c:pt>
                <c:pt idx="204">
                  <c:v>3.4166666666666665</c:v>
                </c:pt>
                <c:pt idx="205">
                  <c:v>3.4333333333333331</c:v>
                </c:pt>
                <c:pt idx="206">
                  <c:v>3.45</c:v>
                </c:pt>
                <c:pt idx="207">
                  <c:v>3.4666666666666668</c:v>
                </c:pt>
                <c:pt idx="208">
                  <c:v>3.4833333333333334</c:v>
                </c:pt>
                <c:pt idx="209">
                  <c:v>3.5</c:v>
                </c:pt>
                <c:pt idx="210">
                  <c:v>3.5166666666666666</c:v>
                </c:pt>
                <c:pt idx="211">
                  <c:v>3.5333333333333332</c:v>
                </c:pt>
                <c:pt idx="212">
                  <c:v>3.55</c:v>
                </c:pt>
                <c:pt idx="213">
                  <c:v>3.5666666666666669</c:v>
                </c:pt>
                <c:pt idx="214">
                  <c:v>3.5833333333333335</c:v>
                </c:pt>
                <c:pt idx="215">
                  <c:v>3.6</c:v>
                </c:pt>
                <c:pt idx="216">
                  <c:v>3.6166666666666667</c:v>
                </c:pt>
                <c:pt idx="217">
                  <c:v>3.6333333333333333</c:v>
                </c:pt>
                <c:pt idx="218">
                  <c:v>3.65</c:v>
                </c:pt>
                <c:pt idx="219">
                  <c:v>3.6666666666666665</c:v>
                </c:pt>
                <c:pt idx="220">
                  <c:v>3.6833333333333331</c:v>
                </c:pt>
                <c:pt idx="221">
                  <c:v>3.7</c:v>
                </c:pt>
                <c:pt idx="222">
                  <c:v>3.7166666666666668</c:v>
                </c:pt>
                <c:pt idx="223">
                  <c:v>3.7333333333333334</c:v>
                </c:pt>
                <c:pt idx="224">
                  <c:v>3.75</c:v>
                </c:pt>
                <c:pt idx="225">
                  <c:v>3.7666666666666666</c:v>
                </c:pt>
                <c:pt idx="226">
                  <c:v>3.7833333333333332</c:v>
                </c:pt>
                <c:pt idx="227">
                  <c:v>3.8</c:v>
                </c:pt>
                <c:pt idx="228">
                  <c:v>3.8166666666666669</c:v>
                </c:pt>
                <c:pt idx="229">
                  <c:v>3.8333333333333335</c:v>
                </c:pt>
                <c:pt idx="230">
                  <c:v>3.85</c:v>
                </c:pt>
                <c:pt idx="231">
                  <c:v>3.8666666666666667</c:v>
                </c:pt>
                <c:pt idx="232">
                  <c:v>3.8833333333333333</c:v>
                </c:pt>
                <c:pt idx="233">
                  <c:v>3.9</c:v>
                </c:pt>
                <c:pt idx="234">
                  <c:v>3.9166666666666665</c:v>
                </c:pt>
                <c:pt idx="235">
                  <c:v>3.9333333333333331</c:v>
                </c:pt>
                <c:pt idx="236">
                  <c:v>3.95</c:v>
                </c:pt>
                <c:pt idx="237">
                  <c:v>3.9666666666666668</c:v>
                </c:pt>
                <c:pt idx="238">
                  <c:v>3.9833333333333334</c:v>
                </c:pt>
                <c:pt idx="239">
                  <c:v>4</c:v>
                </c:pt>
                <c:pt idx="240">
                  <c:v>4.0166666666666666</c:v>
                </c:pt>
                <c:pt idx="241">
                  <c:v>4.0333333333333332</c:v>
                </c:pt>
                <c:pt idx="242">
                  <c:v>4.05</c:v>
                </c:pt>
                <c:pt idx="243">
                  <c:v>4.0666666666666664</c:v>
                </c:pt>
                <c:pt idx="244">
                  <c:v>4.083333333333333</c:v>
                </c:pt>
                <c:pt idx="245">
                  <c:v>4.0999999999999996</c:v>
                </c:pt>
                <c:pt idx="246">
                  <c:v>4.1166666666666663</c:v>
                </c:pt>
                <c:pt idx="247">
                  <c:v>4.1333333333333337</c:v>
                </c:pt>
                <c:pt idx="248">
                  <c:v>4.1500000000000004</c:v>
                </c:pt>
                <c:pt idx="249">
                  <c:v>4.166666666666667</c:v>
                </c:pt>
                <c:pt idx="250">
                  <c:v>4.1833333333333336</c:v>
                </c:pt>
                <c:pt idx="251">
                  <c:v>4.2</c:v>
                </c:pt>
                <c:pt idx="252">
                  <c:v>4.2166666666666668</c:v>
                </c:pt>
                <c:pt idx="253">
                  <c:v>4.2333333333333334</c:v>
                </c:pt>
                <c:pt idx="254">
                  <c:v>4.25</c:v>
                </c:pt>
                <c:pt idx="255">
                  <c:v>4.2666666666666666</c:v>
                </c:pt>
                <c:pt idx="256">
                  <c:v>4.2833333333333332</c:v>
                </c:pt>
                <c:pt idx="257">
                  <c:v>4.3</c:v>
                </c:pt>
                <c:pt idx="258">
                  <c:v>4.3166666666666664</c:v>
                </c:pt>
                <c:pt idx="259">
                  <c:v>4.333333333333333</c:v>
                </c:pt>
                <c:pt idx="260">
                  <c:v>4.3499999999999996</c:v>
                </c:pt>
                <c:pt idx="261">
                  <c:v>4.3666666666666663</c:v>
                </c:pt>
                <c:pt idx="262">
                  <c:v>4.3833333333333337</c:v>
                </c:pt>
                <c:pt idx="263">
                  <c:v>4.4000000000000004</c:v>
                </c:pt>
                <c:pt idx="264">
                  <c:v>4.416666666666667</c:v>
                </c:pt>
                <c:pt idx="265">
                  <c:v>4.4333333333333336</c:v>
                </c:pt>
                <c:pt idx="266">
                  <c:v>4.45</c:v>
                </c:pt>
                <c:pt idx="267">
                  <c:v>4.4666666666666668</c:v>
                </c:pt>
                <c:pt idx="268">
                  <c:v>4.4833333333333334</c:v>
                </c:pt>
                <c:pt idx="269">
                  <c:v>4.5</c:v>
                </c:pt>
                <c:pt idx="270">
                  <c:v>4.5166666666666666</c:v>
                </c:pt>
                <c:pt idx="271">
                  <c:v>4.5333333333333332</c:v>
                </c:pt>
                <c:pt idx="272">
                  <c:v>4.55</c:v>
                </c:pt>
                <c:pt idx="273">
                  <c:v>4.5666666666666664</c:v>
                </c:pt>
                <c:pt idx="274">
                  <c:v>4.583333333333333</c:v>
                </c:pt>
                <c:pt idx="275">
                  <c:v>4.5999999999999996</c:v>
                </c:pt>
                <c:pt idx="276">
                  <c:v>4.6166666666666663</c:v>
                </c:pt>
                <c:pt idx="277">
                  <c:v>4.6333333333333337</c:v>
                </c:pt>
                <c:pt idx="278">
                  <c:v>4.6500000000000004</c:v>
                </c:pt>
                <c:pt idx="279">
                  <c:v>4.666666666666667</c:v>
                </c:pt>
                <c:pt idx="280">
                  <c:v>4.6833333333333336</c:v>
                </c:pt>
                <c:pt idx="281">
                  <c:v>4.7</c:v>
                </c:pt>
                <c:pt idx="282">
                  <c:v>4.7166666666666668</c:v>
                </c:pt>
                <c:pt idx="283">
                  <c:v>4.7333333333333334</c:v>
                </c:pt>
                <c:pt idx="284">
                  <c:v>4.75</c:v>
                </c:pt>
                <c:pt idx="285">
                  <c:v>4.7666666666666666</c:v>
                </c:pt>
                <c:pt idx="286">
                  <c:v>4.7833333333333332</c:v>
                </c:pt>
                <c:pt idx="287">
                  <c:v>4.8</c:v>
                </c:pt>
                <c:pt idx="288">
                  <c:v>4.8166666666666664</c:v>
                </c:pt>
                <c:pt idx="289">
                  <c:v>4.833333333333333</c:v>
                </c:pt>
                <c:pt idx="290">
                  <c:v>4.8499999999999996</c:v>
                </c:pt>
                <c:pt idx="291">
                  <c:v>4.8666666666666663</c:v>
                </c:pt>
                <c:pt idx="292">
                  <c:v>4.8833333333333337</c:v>
                </c:pt>
                <c:pt idx="293">
                  <c:v>4.9000000000000004</c:v>
                </c:pt>
                <c:pt idx="294">
                  <c:v>4.916666666666667</c:v>
                </c:pt>
                <c:pt idx="295">
                  <c:v>4.9333333333333336</c:v>
                </c:pt>
                <c:pt idx="296">
                  <c:v>4.95</c:v>
                </c:pt>
                <c:pt idx="297">
                  <c:v>4.9666666666666668</c:v>
                </c:pt>
                <c:pt idx="298">
                  <c:v>4.9833333333333334</c:v>
                </c:pt>
                <c:pt idx="299">
                  <c:v>5</c:v>
                </c:pt>
                <c:pt idx="300">
                  <c:v>5.0166666666666666</c:v>
                </c:pt>
                <c:pt idx="301">
                  <c:v>5.0333333333333332</c:v>
                </c:pt>
                <c:pt idx="302">
                  <c:v>5.05</c:v>
                </c:pt>
                <c:pt idx="303">
                  <c:v>5.0666666666666664</c:v>
                </c:pt>
                <c:pt idx="304">
                  <c:v>5.083333333333333</c:v>
                </c:pt>
                <c:pt idx="305">
                  <c:v>5.0999999999999996</c:v>
                </c:pt>
                <c:pt idx="306">
                  <c:v>5.1166666666666663</c:v>
                </c:pt>
                <c:pt idx="307">
                  <c:v>5.1333333333333337</c:v>
                </c:pt>
                <c:pt idx="308">
                  <c:v>5.15</c:v>
                </c:pt>
                <c:pt idx="309">
                  <c:v>5.166666666666667</c:v>
                </c:pt>
                <c:pt idx="310">
                  <c:v>5.1833333333333336</c:v>
                </c:pt>
                <c:pt idx="311">
                  <c:v>5.2</c:v>
                </c:pt>
                <c:pt idx="312">
                  <c:v>5.2166666666666668</c:v>
                </c:pt>
                <c:pt idx="313">
                  <c:v>5.2333333333333334</c:v>
                </c:pt>
                <c:pt idx="314">
                  <c:v>5.25</c:v>
                </c:pt>
                <c:pt idx="315">
                  <c:v>5.2666666666666666</c:v>
                </c:pt>
                <c:pt idx="316">
                  <c:v>5.2833333333333332</c:v>
                </c:pt>
                <c:pt idx="317">
                  <c:v>5.3</c:v>
                </c:pt>
                <c:pt idx="318">
                  <c:v>5.3166666666666664</c:v>
                </c:pt>
                <c:pt idx="319">
                  <c:v>5.333333333333333</c:v>
                </c:pt>
                <c:pt idx="320">
                  <c:v>5.35</c:v>
                </c:pt>
                <c:pt idx="321">
                  <c:v>5.3666666666666663</c:v>
                </c:pt>
                <c:pt idx="322">
                  <c:v>5.3833333333333337</c:v>
                </c:pt>
                <c:pt idx="323">
                  <c:v>5.4</c:v>
                </c:pt>
                <c:pt idx="324">
                  <c:v>5.416666666666667</c:v>
                </c:pt>
                <c:pt idx="325">
                  <c:v>5.4333333333333336</c:v>
                </c:pt>
                <c:pt idx="326">
                  <c:v>5.45</c:v>
                </c:pt>
                <c:pt idx="327">
                  <c:v>5.4666666666666668</c:v>
                </c:pt>
                <c:pt idx="328">
                  <c:v>5.4833333333333334</c:v>
                </c:pt>
                <c:pt idx="329">
                  <c:v>5.5</c:v>
                </c:pt>
                <c:pt idx="330">
                  <c:v>5.5166666666666666</c:v>
                </c:pt>
                <c:pt idx="331">
                  <c:v>5.5333333333333332</c:v>
                </c:pt>
                <c:pt idx="332">
                  <c:v>5.55</c:v>
                </c:pt>
                <c:pt idx="333">
                  <c:v>5.5666666666666664</c:v>
                </c:pt>
                <c:pt idx="334">
                  <c:v>5.583333333333333</c:v>
                </c:pt>
                <c:pt idx="335">
                  <c:v>5.6</c:v>
                </c:pt>
                <c:pt idx="336">
                  <c:v>5.6166666666666663</c:v>
                </c:pt>
                <c:pt idx="337">
                  <c:v>5.6333333333333337</c:v>
                </c:pt>
                <c:pt idx="338">
                  <c:v>5.65</c:v>
                </c:pt>
                <c:pt idx="339">
                  <c:v>5.666666666666667</c:v>
                </c:pt>
                <c:pt idx="340">
                  <c:v>5.6833333333333336</c:v>
                </c:pt>
                <c:pt idx="341">
                  <c:v>5.7</c:v>
                </c:pt>
                <c:pt idx="342">
                  <c:v>5.7166666666666668</c:v>
                </c:pt>
                <c:pt idx="343">
                  <c:v>5.7333333333333334</c:v>
                </c:pt>
                <c:pt idx="344">
                  <c:v>5.75</c:v>
                </c:pt>
                <c:pt idx="345">
                  <c:v>5.7666666666666666</c:v>
                </c:pt>
                <c:pt idx="346">
                  <c:v>5.7833333333333332</c:v>
                </c:pt>
                <c:pt idx="347">
                  <c:v>5.8</c:v>
                </c:pt>
                <c:pt idx="348">
                  <c:v>5.8166666666666664</c:v>
                </c:pt>
                <c:pt idx="349">
                  <c:v>5.833333333333333</c:v>
                </c:pt>
                <c:pt idx="350">
                  <c:v>5.85</c:v>
                </c:pt>
                <c:pt idx="351">
                  <c:v>5.8666666666666663</c:v>
                </c:pt>
                <c:pt idx="352">
                  <c:v>5.8833333333333337</c:v>
                </c:pt>
                <c:pt idx="353">
                  <c:v>5.9</c:v>
                </c:pt>
                <c:pt idx="354">
                  <c:v>5.916666666666667</c:v>
                </c:pt>
                <c:pt idx="355">
                  <c:v>5.9333333333333336</c:v>
                </c:pt>
                <c:pt idx="356">
                  <c:v>5.95</c:v>
                </c:pt>
                <c:pt idx="357">
                  <c:v>5.9666666666666668</c:v>
                </c:pt>
                <c:pt idx="358">
                  <c:v>5.9833333333333334</c:v>
                </c:pt>
                <c:pt idx="359">
                  <c:v>6</c:v>
                </c:pt>
                <c:pt idx="360">
                  <c:v>6.0166666666666666</c:v>
                </c:pt>
                <c:pt idx="361">
                  <c:v>6.0333333333333332</c:v>
                </c:pt>
                <c:pt idx="362">
                  <c:v>6.05</c:v>
                </c:pt>
                <c:pt idx="363">
                  <c:v>6.0666666666666664</c:v>
                </c:pt>
                <c:pt idx="364">
                  <c:v>6.083333333333333</c:v>
                </c:pt>
                <c:pt idx="365">
                  <c:v>6.1</c:v>
                </c:pt>
                <c:pt idx="366">
                  <c:v>6.1166666666666663</c:v>
                </c:pt>
                <c:pt idx="367">
                  <c:v>6.1333333333333337</c:v>
                </c:pt>
                <c:pt idx="368">
                  <c:v>6.15</c:v>
                </c:pt>
                <c:pt idx="369">
                  <c:v>6.166666666666667</c:v>
                </c:pt>
                <c:pt idx="370">
                  <c:v>6.1833333333333336</c:v>
                </c:pt>
                <c:pt idx="371">
                  <c:v>6.2</c:v>
                </c:pt>
                <c:pt idx="372">
                  <c:v>6.2166666666666668</c:v>
                </c:pt>
                <c:pt idx="373">
                  <c:v>6.2333333333333334</c:v>
                </c:pt>
                <c:pt idx="374">
                  <c:v>6.25</c:v>
                </c:pt>
                <c:pt idx="375">
                  <c:v>6.2666666666666666</c:v>
                </c:pt>
                <c:pt idx="376">
                  <c:v>6.2833333333333332</c:v>
                </c:pt>
                <c:pt idx="377">
                  <c:v>6.3</c:v>
                </c:pt>
                <c:pt idx="378">
                  <c:v>6.3166666666666664</c:v>
                </c:pt>
                <c:pt idx="379">
                  <c:v>6.333333333333333</c:v>
                </c:pt>
                <c:pt idx="380">
                  <c:v>6.35</c:v>
                </c:pt>
                <c:pt idx="381">
                  <c:v>6.3666666666666663</c:v>
                </c:pt>
                <c:pt idx="382">
                  <c:v>6.3833333333333337</c:v>
                </c:pt>
                <c:pt idx="383">
                  <c:v>6.4</c:v>
                </c:pt>
                <c:pt idx="384">
                  <c:v>6.416666666666667</c:v>
                </c:pt>
                <c:pt idx="385">
                  <c:v>6.4333333333333336</c:v>
                </c:pt>
                <c:pt idx="386">
                  <c:v>6.45</c:v>
                </c:pt>
                <c:pt idx="387">
                  <c:v>6.4666666666666668</c:v>
                </c:pt>
                <c:pt idx="388">
                  <c:v>6.4833333333333334</c:v>
                </c:pt>
                <c:pt idx="389">
                  <c:v>6.5</c:v>
                </c:pt>
                <c:pt idx="390">
                  <c:v>6.5166666666666666</c:v>
                </c:pt>
                <c:pt idx="391">
                  <c:v>6.5333333333333332</c:v>
                </c:pt>
                <c:pt idx="392">
                  <c:v>6.55</c:v>
                </c:pt>
                <c:pt idx="393">
                  <c:v>6.5666666666666664</c:v>
                </c:pt>
                <c:pt idx="394">
                  <c:v>6.583333333333333</c:v>
                </c:pt>
                <c:pt idx="395">
                  <c:v>6.6</c:v>
                </c:pt>
                <c:pt idx="396">
                  <c:v>6.6166666666666663</c:v>
                </c:pt>
                <c:pt idx="397">
                  <c:v>6.6333333333333337</c:v>
                </c:pt>
                <c:pt idx="398">
                  <c:v>6.65</c:v>
                </c:pt>
                <c:pt idx="399">
                  <c:v>6.666666666666667</c:v>
                </c:pt>
                <c:pt idx="400">
                  <c:v>6.6833333333333336</c:v>
                </c:pt>
                <c:pt idx="401">
                  <c:v>6.7</c:v>
                </c:pt>
                <c:pt idx="402">
                  <c:v>6.7166666666666668</c:v>
                </c:pt>
                <c:pt idx="403">
                  <c:v>6.7333333333333334</c:v>
                </c:pt>
                <c:pt idx="404">
                  <c:v>6.75</c:v>
                </c:pt>
                <c:pt idx="405">
                  <c:v>6.7666666666666666</c:v>
                </c:pt>
                <c:pt idx="406">
                  <c:v>6.7833333333333332</c:v>
                </c:pt>
                <c:pt idx="407">
                  <c:v>6.8</c:v>
                </c:pt>
                <c:pt idx="408">
                  <c:v>6.8166666666666664</c:v>
                </c:pt>
                <c:pt idx="409">
                  <c:v>6.833333333333333</c:v>
                </c:pt>
                <c:pt idx="410">
                  <c:v>6.85</c:v>
                </c:pt>
                <c:pt idx="411">
                  <c:v>6.8666666666666663</c:v>
                </c:pt>
                <c:pt idx="412">
                  <c:v>6.8833333333333337</c:v>
                </c:pt>
                <c:pt idx="413">
                  <c:v>6.9</c:v>
                </c:pt>
                <c:pt idx="414">
                  <c:v>6.916666666666667</c:v>
                </c:pt>
                <c:pt idx="415">
                  <c:v>6.9333333333333336</c:v>
                </c:pt>
                <c:pt idx="416">
                  <c:v>6.95</c:v>
                </c:pt>
                <c:pt idx="417">
                  <c:v>6.9666666666666668</c:v>
                </c:pt>
                <c:pt idx="418">
                  <c:v>6.9833333333333334</c:v>
                </c:pt>
                <c:pt idx="419">
                  <c:v>7</c:v>
                </c:pt>
                <c:pt idx="420">
                  <c:v>7.0166666666666666</c:v>
                </c:pt>
                <c:pt idx="421">
                  <c:v>7.0333333333333332</c:v>
                </c:pt>
                <c:pt idx="422">
                  <c:v>7.05</c:v>
                </c:pt>
                <c:pt idx="423">
                  <c:v>7.0666666666666664</c:v>
                </c:pt>
                <c:pt idx="424">
                  <c:v>7.083333333333333</c:v>
                </c:pt>
                <c:pt idx="425">
                  <c:v>7.1</c:v>
                </c:pt>
                <c:pt idx="426">
                  <c:v>7.1166666666666663</c:v>
                </c:pt>
                <c:pt idx="427">
                  <c:v>7.1333333333333337</c:v>
                </c:pt>
                <c:pt idx="428">
                  <c:v>7.15</c:v>
                </c:pt>
                <c:pt idx="429">
                  <c:v>7.166666666666667</c:v>
                </c:pt>
                <c:pt idx="430">
                  <c:v>7.1833333333333336</c:v>
                </c:pt>
                <c:pt idx="431">
                  <c:v>7.2</c:v>
                </c:pt>
                <c:pt idx="432">
                  <c:v>7.2166666666666668</c:v>
                </c:pt>
                <c:pt idx="433">
                  <c:v>7.2333333333333334</c:v>
                </c:pt>
                <c:pt idx="434">
                  <c:v>7.25</c:v>
                </c:pt>
                <c:pt idx="435">
                  <c:v>7.2666666666666666</c:v>
                </c:pt>
                <c:pt idx="436">
                  <c:v>7.2833333333333332</c:v>
                </c:pt>
                <c:pt idx="437">
                  <c:v>7.3</c:v>
                </c:pt>
                <c:pt idx="438">
                  <c:v>7.3166666666666664</c:v>
                </c:pt>
                <c:pt idx="439">
                  <c:v>7.333333333333333</c:v>
                </c:pt>
                <c:pt idx="440">
                  <c:v>7.35</c:v>
                </c:pt>
                <c:pt idx="441">
                  <c:v>7.3666666666666663</c:v>
                </c:pt>
                <c:pt idx="442">
                  <c:v>7.3833333333333337</c:v>
                </c:pt>
                <c:pt idx="443">
                  <c:v>7.4</c:v>
                </c:pt>
                <c:pt idx="444">
                  <c:v>7.416666666666667</c:v>
                </c:pt>
                <c:pt idx="445">
                  <c:v>7.4333333333333336</c:v>
                </c:pt>
                <c:pt idx="446">
                  <c:v>7.45</c:v>
                </c:pt>
                <c:pt idx="447">
                  <c:v>7.4666666666666668</c:v>
                </c:pt>
                <c:pt idx="448">
                  <c:v>7.4833333333333334</c:v>
                </c:pt>
                <c:pt idx="449">
                  <c:v>7.5</c:v>
                </c:pt>
                <c:pt idx="450">
                  <c:v>7.5166666666666666</c:v>
                </c:pt>
                <c:pt idx="451">
                  <c:v>7.5333333333333332</c:v>
                </c:pt>
                <c:pt idx="452">
                  <c:v>7.55</c:v>
                </c:pt>
                <c:pt idx="453">
                  <c:v>7.5666666666666664</c:v>
                </c:pt>
                <c:pt idx="454">
                  <c:v>7.583333333333333</c:v>
                </c:pt>
                <c:pt idx="455">
                  <c:v>7.6</c:v>
                </c:pt>
                <c:pt idx="456">
                  <c:v>7.6166666666666663</c:v>
                </c:pt>
                <c:pt idx="457">
                  <c:v>7.6333333333333337</c:v>
                </c:pt>
                <c:pt idx="458">
                  <c:v>7.65</c:v>
                </c:pt>
                <c:pt idx="459">
                  <c:v>7.666666666666667</c:v>
                </c:pt>
                <c:pt idx="460">
                  <c:v>7.6833333333333336</c:v>
                </c:pt>
                <c:pt idx="461">
                  <c:v>7.7</c:v>
                </c:pt>
                <c:pt idx="462">
                  <c:v>7.7166666666666668</c:v>
                </c:pt>
                <c:pt idx="463">
                  <c:v>7.7333333333333334</c:v>
                </c:pt>
                <c:pt idx="464">
                  <c:v>7.75</c:v>
                </c:pt>
                <c:pt idx="465">
                  <c:v>7.7666666666666666</c:v>
                </c:pt>
                <c:pt idx="466">
                  <c:v>7.7833333333333332</c:v>
                </c:pt>
                <c:pt idx="467">
                  <c:v>7.8</c:v>
                </c:pt>
                <c:pt idx="468">
                  <c:v>7.8166666666666664</c:v>
                </c:pt>
                <c:pt idx="469">
                  <c:v>7.833333333333333</c:v>
                </c:pt>
                <c:pt idx="470">
                  <c:v>7.85</c:v>
                </c:pt>
                <c:pt idx="471">
                  <c:v>7.8666666666666663</c:v>
                </c:pt>
                <c:pt idx="472">
                  <c:v>7.8833333333333337</c:v>
                </c:pt>
                <c:pt idx="473">
                  <c:v>7.9</c:v>
                </c:pt>
                <c:pt idx="474">
                  <c:v>7.916666666666667</c:v>
                </c:pt>
                <c:pt idx="475">
                  <c:v>7.9333333333333336</c:v>
                </c:pt>
                <c:pt idx="476">
                  <c:v>7.95</c:v>
                </c:pt>
                <c:pt idx="477">
                  <c:v>7.9666666666666668</c:v>
                </c:pt>
                <c:pt idx="478">
                  <c:v>7.9833333333333334</c:v>
                </c:pt>
                <c:pt idx="479">
                  <c:v>8</c:v>
                </c:pt>
                <c:pt idx="480">
                  <c:v>8.0166666666666675</c:v>
                </c:pt>
                <c:pt idx="481">
                  <c:v>8.0333333333333332</c:v>
                </c:pt>
                <c:pt idx="482">
                  <c:v>8.0500000000000007</c:v>
                </c:pt>
                <c:pt idx="483">
                  <c:v>8.0666666666666664</c:v>
                </c:pt>
                <c:pt idx="484">
                  <c:v>8.0833333333333339</c:v>
                </c:pt>
                <c:pt idx="485">
                  <c:v>8.1</c:v>
                </c:pt>
                <c:pt idx="486">
                  <c:v>8.1166666666666671</c:v>
                </c:pt>
                <c:pt idx="487">
                  <c:v>8.1333333333333329</c:v>
                </c:pt>
                <c:pt idx="488">
                  <c:v>8.15</c:v>
                </c:pt>
                <c:pt idx="489">
                  <c:v>8.1666666666666661</c:v>
                </c:pt>
                <c:pt idx="490">
                  <c:v>8.1833333333333336</c:v>
                </c:pt>
                <c:pt idx="491">
                  <c:v>8.1999999999999993</c:v>
                </c:pt>
                <c:pt idx="492">
                  <c:v>8.2166666666666668</c:v>
                </c:pt>
                <c:pt idx="493">
                  <c:v>8.2333333333333325</c:v>
                </c:pt>
                <c:pt idx="494">
                  <c:v>8.25</c:v>
                </c:pt>
                <c:pt idx="495">
                  <c:v>8.2666666666666675</c:v>
                </c:pt>
                <c:pt idx="496">
                  <c:v>8.2833333333333332</c:v>
                </c:pt>
                <c:pt idx="497">
                  <c:v>8.3000000000000007</c:v>
                </c:pt>
                <c:pt idx="498">
                  <c:v>8.3166666666666664</c:v>
                </c:pt>
                <c:pt idx="499">
                  <c:v>8.3333333333333339</c:v>
                </c:pt>
                <c:pt idx="500">
                  <c:v>8.35</c:v>
                </c:pt>
                <c:pt idx="501">
                  <c:v>8.3666666666666671</c:v>
                </c:pt>
                <c:pt idx="502">
                  <c:v>8.3833333333333329</c:v>
                </c:pt>
                <c:pt idx="503">
                  <c:v>8.4</c:v>
                </c:pt>
                <c:pt idx="504">
                  <c:v>8.4166666666666661</c:v>
                </c:pt>
                <c:pt idx="505">
                  <c:v>8.4333333333333336</c:v>
                </c:pt>
                <c:pt idx="506">
                  <c:v>8.4499999999999993</c:v>
                </c:pt>
                <c:pt idx="507">
                  <c:v>8.4666666666666668</c:v>
                </c:pt>
                <c:pt idx="508">
                  <c:v>8.4833333333333325</c:v>
                </c:pt>
                <c:pt idx="509">
                  <c:v>8.5</c:v>
                </c:pt>
                <c:pt idx="510">
                  <c:v>8.5166666666666675</c:v>
                </c:pt>
                <c:pt idx="511">
                  <c:v>8.5333333333333332</c:v>
                </c:pt>
                <c:pt idx="512">
                  <c:v>8.5500000000000007</c:v>
                </c:pt>
                <c:pt idx="513">
                  <c:v>8.5666666666666664</c:v>
                </c:pt>
                <c:pt idx="514">
                  <c:v>8.5833333333333339</c:v>
                </c:pt>
                <c:pt idx="515">
                  <c:v>8.6</c:v>
                </c:pt>
                <c:pt idx="516">
                  <c:v>8.6166666666666671</c:v>
                </c:pt>
                <c:pt idx="517">
                  <c:v>8.6333333333333329</c:v>
                </c:pt>
                <c:pt idx="518">
                  <c:v>8.65</c:v>
                </c:pt>
                <c:pt idx="519">
                  <c:v>8.6666666666666661</c:v>
                </c:pt>
                <c:pt idx="520">
                  <c:v>8.6833333333333336</c:v>
                </c:pt>
                <c:pt idx="521">
                  <c:v>8.6999999999999993</c:v>
                </c:pt>
                <c:pt idx="522">
                  <c:v>8.7166666666666668</c:v>
                </c:pt>
                <c:pt idx="523">
                  <c:v>8.7333333333333325</c:v>
                </c:pt>
                <c:pt idx="524">
                  <c:v>8.75</c:v>
                </c:pt>
                <c:pt idx="525">
                  <c:v>8.7666666666666675</c:v>
                </c:pt>
                <c:pt idx="526">
                  <c:v>8.7833333333333332</c:v>
                </c:pt>
                <c:pt idx="527">
                  <c:v>8.8000000000000007</c:v>
                </c:pt>
                <c:pt idx="528">
                  <c:v>8.8166666666666664</c:v>
                </c:pt>
                <c:pt idx="529">
                  <c:v>8.8333333333333339</c:v>
                </c:pt>
                <c:pt idx="530">
                  <c:v>8.85</c:v>
                </c:pt>
                <c:pt idx="531">
                  <c:v>8.8666666666666671</c:v>
                </c:pt>
                <c:pt idx="532">
                  <c:v>8.8833333333333329</c:v>
                </c:pt>
                <c:pt idx="533">
                  <c:v>8.9</c:v>
                </c:pt>
                <c:pt idx="534">
                  <c:v>8.9166666666666661</c:v>
                </c:pt>
                <c:pt idx="535">
                  <c:v>8.9333333333333336</c:v>
                </c:pt>
                <c:pt idx="536">
                  <c:v>8.9499999999999993</c:v>
                </c:pt>
                <c:pt idx="537">
                  <c:v>8.9666666666666668</c:v>
                </c:pt>
                <c:pt idx="538">
                  <c:v>8.9833333333333325</c:v>
                </c:pt>
                <c:pt idx="539">
                  <c:v>9</c:v>
                </c:pt>
                <c:pt idx="540">
                  <c:v>9.0166666666666675</c:v>
                </c:pt>
                <c:pt idx="541">
                  <c:v>9.0333333333333332</c:v>
                </c:pt>
                <c:pt idx="542">
                  <c:v>9.0500000000000007</c:v>
                </c:pt>
                <c:pt idx="543">
                  <c:v>9.0666666666666664</c:v>
                </c:pt>
                <c:pt idx="544">
                  <c:v>9.0833333333333339</c:v>
                </c:pt>
                <c:pt idx="545">
                  <c:v>9.1</c:v>
                </c:pt>
                <c:pt idx="546">
                  <c:v>9.1166666666666671</c:v>
                </c:pt>
                <c:pt idx="547">
                  <c:v>9.1333333333333329</c:v>
                </c:pt>
                <c:pt idx="548">
                  <c:v>9.15</c:v>
                </c:pt>
                <c:pt idx="549">
                  <c:v>9.1666666666666661</c:v>
                </c:pt>
                <c:pt idx="550">
                  <c:v>9.1833333333333336</c:v>
                </c:pt>
                <c:pt idx="551">
                  <c:v>9.1999999999999993</c:v>
                </c:pt>
                <c:pt idx="552">
                  <c:v>9.2166666666666668</c:v>
                </c:pt>
                <c:pt idx="553">
                  <c:v>9.2333333333333325</c:v>
                </c:pt>
                <c:pt idx="554">
                  <c:v>9.25</c:v>
                </c:pt>
                <c:pt idx="555">
                  <c:v>9.2666666666666675</c:v>
                </c:pt>
                <c:pt idx="556">
                  <c:v>9.2833333333333332</c:v>
                </c:pt>
                <c:pt idx="557">
                  <c:v>9.3000000000000007</c:v>
                </c:pt>
                <c:pt idx="558">
                  <c:v>9.3166666666666664</c:v>
                </c:pt>
                <c:pt idx="559">
                  <c:v>9.3333333333333339</c:v>
                </c:pt>
                <c:pt idx="560">
                  <c:v>9.35</c:v>
                </c:pt>
                <c:pt idx="561">
                  <c:v>9.3666666666666671</c:v>
                </c:pt>
                <c:pt idx="562">
                  <c:v>9.3833333333333329</c:v>
                </c:pt>
                <c:pt idx="563">
                  <c:v>9.4</c:v>
                </c:pt>
                <c:pt idx="564">
                  <c:v>9.4166666666666661</c:v>
                </c:pt>
                <c:pt idx="565">
                  <c:v>9.4333333333333336</c:v>
                </c:pt>
                <c:pt idx="566">
                  <c:v>9.4499999999999993</c:v>
                </c:pt>
                <c:pt idx="567">
                  <c:v>9.4666666666666668</c:v>
                </c:pt>
                <c:pt idx="568">
                  <c:v>9.4833333333333325</c:v>
                </c:pt>
                <c:pt idx="569">
                  <c:v>9.5</c:v>
                </c:pt>
                <c:pt idx="570">
                  <c:v>9.5166666666666675</c:v>
                </c:pt>
                <c:pt idx="571">
                  <c:v>9.5333333333333332</c:v>
                </c:pt>
                <c:pt idx="572">
                  <c:v>9.5500000000000007</c:v>
                </c:pt>
                <c:pt idx="573">
                  <c:v>9.5666666666666664</c:v>
                </c:pt>
                <c:pt idx="574">
                  <c:v>9.5833333333333339</c:v>
                </c:pt>
                <c:pt idx="575">
                  <c:v>9.6</c:v>
                </c:pt>
                <c:pt idx="576">
                  <c:v>9.6166666666666671</c:v>
                </c:pt>
                <c:pt idx="577">
                  <c:v>9.6333333333333329</c:v>
                </c:pt>
                <c:pt idx="578">
                  <c:v>9.65</c:v>
                </c:pt>
                <c:pt idx="579">
                  <c:v>9.6666666666666661</c:v>
                </c:pt>
                <c:pt idx="580">
                  <c:v>9.6833333333333336</c:v>
                </c:pt>
                <c:pt idx="581">
                  <c:v>9.6999999999999993</c:v>
                </c:pt>
                <c:pt idx="582">
                  <c:v>9.7166666666666668</c:v>
                </c:pt>
                <c:pt idx="583">
                  <c:v>9.7333333333333325</c:v>
                </c:pt>
                <c:pt idx="584">
                  <c:v>9.75</c:v>
                </c:pt>
                <c:pt idx="585">
                  <c:v>9.7666666666666675</c:v>
                </c:pt>
                <c:pt idx="586">
                  <c:v>9.7833333333333332</c:v>
                </c:pt>
                <c:pt idx="587">
                  <c:v>9.8000000000000007</c:v>
                </c:pt>
                <c:pt idx="588">
                  <c:v>9.8166666666666664</c:v>
                </c:pt>
                <c:pt idx="589">
                  <c:v>9.8333333333333339</c:v>
                </c:pt>
                <c:pt idx="590">
                  <c:v>9.85</c:v>
                </c:pt>
                <c:pt idx="591">
                  <c:v>9.8666666666666671</c:v>
                </c:pt>
                <c:pt idx="592">
                  <c:v>9.8833333333333329</c:v>
                </c:pt>
                <c:pt idx="593">
                  <c:v>9.9</c:v>
                </c:pt>
                <c:pt idx="594">
                  <c:v>9.9166666666666661</c:v>
                </c:pt>
                <c:pt idx="595">
                  <c:v>9.9333333333333336</c:v>
                </c:pt>
                <c:pt idx="596">
                  <c:v>9.9499999999999993</c:v>
                </c:pt>
                <c:pt idx="597">
                  <c:v>9.9666666666666668</c:v>
                </c:pt>
                <c:pt idx="598">
                  <c:v>9.9833333333333325</c:v>
                </c:pt>
                <c:pt idx="599">
                  <c:v>10</c:v>
                </c:pt>
                <c:pt idx="600">
                  <c:v>10.016666666666667</c:v>
                </c:pt>
                <c:pt idx="601">
                  <c:v>10.033333333333333</c:v>
                </c:pt>
                <c:pt idx="602">
                  <c:v>10.050000000000001</c:v>
                </c:pt>
                <c:pt idx="603">
                  <c:v>10.066666666666666</c:v>
                </c:pt>
                <c:pt idx="604">
                  <c:v>10.083333333333334</c:v>
                </c:pt>
                <c:pt idx="605">
                  <c:v>10.1</c:v>
                </c:pt>
                <c:pt idx="606">
                  <c:v>10.116666666666667</c:v>
                </c:pt>
                <c:pt idx="607">
                  <c:v>10.133333333333333</c:v>
                </c:pt>
                <c:pt idx="608">
                  <c:v>10.15</c:v>
                </c:pt>
                <c:pt idx="609">
                  <c:v>10.166666666666666</c:v>
                </c:pt>
                <c:pt idx="610">
                  <c:v>10.183333333333334</c:v>
                </c:pt>
                <c:pt idx="611">
                  <c:v>10.199999999999999</c:v>
                </c:pt>
                <c:pt idx="612">
                  <c:v>10.216666666666667</c:v>
                </c:pt>
                <c:pt idx="613">
                  <c:v>10.233333333333333</c:v>
                </c:pt>
                <c:pt idx="614">
                  <c:v>10.25</c:v>
                </c:pt>
                <c:pt idx="615">
                  <c:v>10.266666666666667</c:v>
                </c:pt>
                <c:pt idx="616">
                  <c:v>10.283333333333333</c:v>
                </c:pt>
                <c:pt idx="617">
                  <c:v>10.3</c:v>
                </c:pt>
                <c:pt idx="618">
                  <c:v>10.316666666666666</c:v>
                </c:pt>
                <c:pt idx="619">
                  <c:v>10.333333333333334</c:v>
                </c:pt>
                <c:pt idx="620">
                  <c:v>10.35</c:v>
                </c:pt>
                <c:pt idx="621">
                  <c:v>10.366666666666667</c:v>
                </c:pt>
                <c:pt idx="622">
                  <c:v>10.383333333333333</c:v>
                </c:pt>
                <c:pt idx="623">
                  <c:v>10.4</c:v>
                </c:pt>
                <c:pt idx="624">
                  <c:v>10.416666666666666</c:v>
                </c:pt>
                <c:pt idx="625">
                  <c:v>10.433333333333334</c:v>
                </c:pt>
                <c:pt idx="626">
                  <c:v>10.45</c:v>
                </c:pt>
                <c:pt idx="627">
                  <c:v>10.466666666666667</c:v>
                </c:pt>
                <c:pt idx="628">
                  <c:v>10.483333333333333</c:v>
                </c:pt>
                <c:pt idx="629">
                  <c:v>10.5</c:v>
                </c:pt>
                <c:pt idx="630">
                  <c:v>10.516666666666667</c:v>
                </c:pt>
                <c:pt idx="631">
                  <c:v>10.533333333333333</c:v>
                </c:pt>
                <c:pt idx="632">
                  <c:v>10.55</c:v>
                </c:pt>
                <c:pt idx="633">
                  <c:v>10.566666666666666</c:v>
                </c:pt>
                <c:pt idx="634">
                  <c:v>10.583333333333334</c:v>
                </c:pt>
                <c:pt idx="635">
                  <c:v>10.6</c:v>
                </c:pt>
                <c:pt idx="636">
                  <c:v>10.616666666666667</c:v>
                </c:pt>
                <c:pt idx="637">
                  <c:v>10.633333333333333</c:v>
                </c:pt>
                <c:pt idx="638">
                  <c:v>10.65</c:v>
                </c:pt>
                <c:pt idx="639">
                  <c:v>10.666666666666666</c:v>
                </c:pt>
                <c:pt idx="640">
                  <c:v>10.683333333333334</c:v>
                </c:pt>
                <c:pt idx="641">
                  <c:v>10.7</c:v>
                </c:pt>
                <c:pt idx="642">
                  <c:v>10.716666666666667</c:v>
                </c:pt>
                <c:pt idx="643">
                  <c:v>10.733333333333333</c:v>
                </c:pt>
                <c:pt idx="644">
                  <c:v>10.75</c:v>
                </c:pt>
                <c:pt idx="645">
                  <c:v>10.766666666666667</c:v>
                </c:pt>
                <c:pt idx="646">
                  <c:v>10.783333333333333</c:v>
                </c:pt>
                <c:pt idx="647">
                  <c:v>10.8</c:v>
                </c:pt>
                <c:pt idx="648">
                  <c:v>10.816666666666666</c:v>
                </c:pt>
                <c:pt idx="649">
                  <c:v>10.833333333333334</c:v>
                </c:pt>
                <c:pt idx="650">
                  <c:v>10.85</c:v>
                </c:pt>
                <c:pt idx="651">
                  <c:v>10.866666666666667</c:v>
                </c:pt>
                <c:pt idx="652">
                  <c:v>10.883333333333333</c:v>
                </c:pt>
                <c:pt idx="653">
                  <c:v>10.9</c:v>
                </c:pt>
                <c:pt idx="654">
                  <c:v>10.916666666666666</c:v>
                </c:pt>
                <c:pt idx="655">
                  <c:v>10.933333333333334</c:v>
                </c:pt>
                <c:pt idx="656">
                  <c:v>10.95</c:v>
                </c:pt>
                <c:pt idx="657">
                  <c:v>10.966666666666667</c:v>
                </c:pt>
                <c:pt idx="658">
                  <c:v>10.983333333333333</c:v>
                </c:pt>
                <c:pt idx="659">
                  <c:v>11</c:v>
                </c:pt>
                <c:pt idx="660">
                  <c:v>11.016666666666667</c:v>
                </c:pt>
                <c:pt idx="661">
                  <c:v>11.033333333333333</c:v>
                </c:pt>
                <c:pt idx="662">
                  <c:v>11.05</c:v>
                </c:pt>
                <c:pt idx="663">
                  <c:v>11.066666666666666</c:v>
                </c:pt>
                <c:pt idx="664">
                  <c:v>11.083333333333334</c:v>
                </c:pt>
                <c:pt idx="665">
                  <c:v>11.1</c:v>
                </c:pt>
                <c:pt idx="666">
                  <c:v>11.116666666666667</c:v>
                </c:pt>
                <c:pt idx="667">
                  <c:v>11.133333333333333</c:v>
                </c:pt>
                <c:pt idx="668">
                  <c:v>11.15</c:v>
                </c:pt>
                <c:pt idx="669">
                  <c:v>11.166666666666666</c:v>
                </c:pt>
                <c:pt idx="670">
                  <c:v>11.183333333333334</c:v>
                </c:pt>
                <c:pt idx="671">
                  <c:v>11.2</c:v>
                </c:pt>
                <c:pt idx="672">
                  <c:v>11.216666666666667</c:v>
                </c:pt>
                <c:pt idx="673">
                  <c:v>11.233333333333333</c:v>
                </c:pt>
                <c:pt idx="674">
                  <c:v>11.25</c:v>
                </c:pt>
                <c:pt idx="675">
                  <c:v>11.266666666666667</c:v>
                </c:pt>
                <c:pt idx="676">
                  <c:v>11.283333333333333</c:v>
                </c:pt>
                <c:pt idx="677">
                  <c:v>11.3</c:v>
                </c:pt>
                <c:pt idx="678">
                  <c:v>11.316666666666666</c:v>
                </c:pt>
                <c:pt idx="679">
                  <c:v>11.333333333333334</c:v>
                </c:pt>
                <c:pt idx="680">
                  <c:v>11.35</c:v>
                </c:pt>
                <c:pt idx="681">
                  <c:v>11.366666666666667</c:v>
                </c:pt>
                <c:pt idx="682">
                  <c:v>11.383333333333333</c:v>
                </c:pt>
                <c:pt idx="683">
                  <c:v>11.4</c:v>
                </c:pt>
                <c:pt idx="684">
                  <c:v>11.416666666666666</c:v>
                </c:pt>
                <c:pt idx="685">
                  <c:v>11.433333333333334</c:v>
                </c:pt>
                <c:pt idx="686">
                  <c:v>11.45</c:v>
                </c:pt>
                <c:pt idx="687">
                  <c:v>11.466666666666667</c:v>
                </c:pt>
                <c:pt idx="688">
                  <c:v>11.483333333333333</c:v>
                </c:pt>
                <c:pt idx="689">
                  <c:v>11.5</c:v>
                </c:pt>
                <c:pt idx="690">
                  <c:v>11.516666666666667</c:v>
                </c:pt>
                <c:pt idx="691">
                  <c:v>11.533333333333333</c:v>
                </c:pt>
                <c:pt idx="692">
                  <c:v>11.55</c:v>
                </c:pt>
                <c:pt idx="693">
                  <c:v>11.566666666666666</c:v>
                </c:pt>
                <c:pt idx="694">
                  <c:v>11.583333333333334</c:v>
                </c:pt>
                <c:pt idx="695">
                  <c:v>11.6</c:v>
                </c:pt>
                <c:pt idx="696">
                  <c:v>11.616666666666667</c:v>
                </c:pt>
                <c:pt idx="697">
                  <c:v>11.633333333333333</c:v>
                </c:pt>
                <c:pt idx="698">
                  <c:v>11.65</c:v>
                </c:pt>
                <c:pt idx="699">
                  <c:v>11.666666666666666</c:v>
                </c:pt>
                <c:pt idx="700">
                  <c:v>11.683333333333334</c:v>
                </c:pt>
                <c:pt idx="701">
                  <c:v>11.7</c:v>
                </c:pt>
                <c:pt idx="702">
                  <c:v>11.716666666666667</c:v>
                </c:pt>
                <c:pt idx="703">
                  <c:v>11.733333333333333</c:v>
                </c:pt>
                <c:pt idx="704">
                  <c:v>11.75</c:v>
                </c:pt>
                <c:pt idx="705">
                  <c:v>11.766666666666667</c:v>
                </c:pt>
                <c:pt idx="706">
                  <c:v>11.783333333333333</c:v>
                </c:pt>
                <c:pt idx="707">
                  <c:v>11.8</c:v>
                </c:pt>
                <c:pt idx="708">
                  <c:v>11.816666666666666</c:v>
                </c:pt>
                <c:pt idx="709">
                  <c:v>11.833333333333334</c:v>
                </c:pt>
                <c:pt idx="710">
                  <c:v>11.85</c:v>
                </c:pt>
                <c:pt idx="711">
                  <c:v>11.866666666666667</c:v>
                </c:pt>
                <c:pt idx="712">
                  <c:v>11.883333333333333</c:v>
                </c:pt>
                <c:pt idx="713">
                  <c:v>11.9</c:v>
                </c:pt>
                <c:pt idx="714">
                  <c:v>11.916666666666666</c:v>
                </c:pt>
                <c:pt idx="715">
                  <c:v>11.933333333333334</c:v>
                </c:pt>
                <c:pt idx="716">
                  <c:v>11.95</c:v>
                </c:pt>
                <c:pt idx="717">
                  <c:v>11.966666666666667</c:v>
                </c:pt>
                <c:pt idx="718">
                  <c:v>11.983333333333333</c:v>
                </c:pt>
                <c:pt idx="719">
                  <c:v>12</c:v>
                </c:pt>
                <c:pt idx="720">
                  <c:v>12.016666666666667</c:v>
                </c:pt>
                <c:pt idx="721">
                  <c:v>12.033333333333333</c:v>
                </c:pt>
                <c:pt idx="722">
                  <c:v>12.05</c:v>
                </c:pt>
                <c:pt idx="723">
                  <c:v>12.066666666666666</c:v>
                </c:pt>
                <c:pt idx="724">
                  <c:v>12.083333333333334</c:v>
                </c:pt>
                <c:pt idx="725">
                  <c:v>12.1</c:v>
                </c:pt>
                <c:pt idx="726">
                  <c:v>12.116666666666667</c:v>
                </c:pt>
                <c:pt idx="727">
                  <c:v>12.133333333333333</c:v>
                </c:pt>
                <c:pt idx="728">
                  <c:v>12.15</c:v>
                </c:pt>
                <c:pt idx="729">
                  <c:v>12.166666666666666</c:v>
                </c:pt>
                <c:pt idx="730">
                  <c:v>12.183333333333334</c:v>
                </c:pt>
                <c:pt idx="731">
                  <c:v>12.2</c:v>
                </c:pt>
                <c:pt idx="732">
                  <c:v>12.216666666666667</c:v>
                </c:pt>
                <c:pt idx="733">
                  <c:v>12.233333333333333</c:v>
                </c:pt>
                <c:pt idx="734">
                  <c:v>12.25</c:v>
                </c:pt>
                <c:pt idx="735">
                  <c:v>12.266666666666667</c:v>
                </c:pt>
                <c:pt idx="736">
                  <c:v>12.283333333333333</c:v>
                </c:pt>
                <c:pt idx="737">
                  <c:v>12.3</c:v>
                </c:pt>
                <c:pt idx="738">
                  <c:v>12.316666666666666</c:v>
                </c:pt>
                <c:pt idx="739">
                  <c:v>12.333333333333334</c:v>
                </c:pt>
                <c:pt idx="740">
                  <c:v>12.35</c:v>
                </c:pt>
                <c:pt idx="741">
                  <c:v>12.366666666666667</c:v>
                </c:pt>
                <c:pt idx="742">
                  <c:v>12.383333333333333</c:v>
                </c:pt>
                <c:pt idx="743">
                  <c:v>12.4</c:v>
                </c:pt>
                <c:pt idx="744">
                  <c:v>12.416666666666666</c:v>
                </c:pt>
                <c:pt idx="745">
                  <c:v>12.433333333333334</c:v>
                </c:pt>
                <c:pt idx="746">
                  <c:v>12.45</c:v>
                </c:pt>
                <c:pt idx="747">
                  <c:v>12.466666666666667</c:v>
                </c:pt>
                <c:pt idx="748">
                  <c:v>12.483333333333333</c:v>
                </c:pt>
                <c:pt idx="749">
                  <c:v>12.5</c:v>
                </c:pt>
                <c:pt idx="750">
                  <c:v>12.516666666666667</c:v>
                </c:pt>
                <c:pt idx="751">
                  <c:v>12.533333333333333</c:v>
                </c:pt>
                <c:pt idx="752">
                  <c:v>12.55</c:v>
                </c:pt>
                <c:pt idx="753">
                  <c:v>12.566666666666666</c:v>
                </c:pt>
                <c:pt idx="754">
                  <c:v>12.583333333333334</c:v>
                </c:pt>
                <c:pt idx="755">
                  <c:v>12.6</c:v>
                </c:pt>
                <c:pt idx="756">
                  <c:v>12.616666666666667</c:v>
                </c:pt>
                <c:pt idx="757">
                  <c:v>12.633333333333333</c:v>
                </c:pt>
                <c:pt idx="758">
                  <c:v>12.65</c:v>
                </c:pt>
                <c:pt idx="759">
                  <c:v>12.666666666666666</c:v>
                </c:pt>
                <c:pt idx="760">
                  <c:v>12.683333333333334</c:v>
                </c:pt>
                <c:pt idx="761">
                  <c:v>12.7</c:v>
                </c:pt>
                <c:pt idx="762">
                  <c:v>12.716666666666667</c:v>
                </c:pt>
                <c:pt idx="763">
                  <c:v>12.733333333333333</c:v>
                </c:pt>
                <c:pt idx="764">
                  <c:v>12.75</c:v>
                </c:pt>
                <c:pt idx="765">
                  <c:v>12.766666666666667</c:v>
                </c:pt>
                <c:pt idx="766">
                  <c:v>12.783333333333333</c:v>
                </c:pt>
                <c:pt idx="767">
                  <c:v>12.8</c:v>
                </c:pt>
                <c:pt idx="768">
                  <c:v>12.816666666666666</c:v>
                </c:pt>
                <c:pt idx="769">
                  <c:v>12.833333333333334</c:v>
                </c:pt>
                <c:pt idx="770">
                  <c:v>12.85</c:v>
                </c:pt>
                <c:pt idx="771">
                  <c:v>12.866666666666667</c:v>
                </c:pt>
                <c:pt idx="772">
                  <c:v>12.883333333333333</c:v>
                </c:pt>
                <c:pt idx="773">
                  <c:v>12.9</c:v>
                </c:pt>
                <c:pt idx="774">
                  <c:v>12.916666666666666</c:v>
                </c:pt>
                <c:pt idx="775">
                  <c:v>12.933333333333334</c:v>
                </c:pt>
                <c:pt idx="776">
                  <c:v>12.95</c:v>
                </c:pt>
                <c:pt idx="777">
                  <c:v>12.966666666666667</c:v>
                </c:pt>
                <c:pt idx="778">
                  <c:v>12.983333333333333</c:v>
                </c:pt>
                <c:pt idx="779">
                  <c:v>13</c:v>
                </c:pt>
                <c:pt idx="780">
                  <c:v>13.016666666666667</c:v>
                </c:pt>
                <c:pt idx="781">
                  <c:v>13.033333333333333</c:v>
                </c:pt>
                <c:pt idx="782">
                  <c:v>13.05</c:v>
                </c:pt>
                <c:pt idx="783">
                  <c:v>13.066666666666666</c:v>
                </c:pt>
                <c:pt idx="784">
                  <c:v>13.083333333333334</c:v>
                </c:pt>
                <c:pt idx="785">
                  <c:v>13.1</c:v>
                </c:pt>
                <c:pt idx="786">
                  <c:v>13.116666666666667</c:v>
                </c:pt>
                <c:pt idx="787">
                  <c:v>13.133333333333333</c:v>
                </c:pt>
                <c:pt idx="788">
                  <c:v>13.15</c:v>
                </c:pt>
                <c:pt idx="789">
                  <c:v>13.166666666666666</c:v>
                </c:pt>
                <c:pt idx="790">
                  <c:v>13.183333333333334</c:v>
                </c:pt>
                <c:pt idx="791">
                  <c:v>13.2</c:v>
                </c:pt>
                <c:pt idx="792">
                  <c:v>13.216666666666667</c:v>
                </c:pt>
                <c:pt idx="793">
                  <c:v>13.233333333333333</c:v>
                </c:pt>
                <c:pt idx="794">
                  <c:v>13.25</c:v>
                </c:pt>
                <c:pt idx="795">
                  <c:v>13.266666666666667</c:v>
                </c:pt>
                <c:pt idx="796">
                  <c:v>13.283333333333333</c:v>
                </c:pt>
                <c:pt idx="797">
                  <c:v>13.3</c:v>
                </c:pt>
                <c:pt idx="798">
                  <c:v>13.316666666666666</c:v>
                </c:pt>
                <c:pt idx="799">
                  <c:v>13.333333333333334</c:v>
                </c:pt>
                <c:pt idx="800">
                  <c:v>13.35</c:v>
                </c:pt>
                <c:pt idx="801">
                  <c:v>13.366666666666667</c:v>
                </c:pt>
                <c:pt idx="802">
                  <c:v>13.383333333333333</c:v>
                </c:pt>
                <c:pt idx="803">
                  <c:v>13.4</c:v>
                </c:pt>
                <c:pt idx="804">
                  <c:v>13.416666666666666</c:v>
                </c:pt>
                <c:pt idx="805">
                  <c:v>13.433333333333334</c:v>
                </c:pt>
                <c:pt idx="806">
                  <c:v>13.45</c:v>
                </c:pt>
                <c:pt idx="807">
                  <c:v>13.466666666666667</c:v>
                </c:pt>
                <c:pt idx="808">
                  <c:v>13.483333333333333</c:v>
                </c:pt>
                <c:pt idx="809">
                  <c:v>13.5</c:v>
                </c:pt>
                <c:pt idx="810">
                  <c:v>13.516666666666667</c:v>
                </c:pt>
                <c:pt idx="811">
                  <c:v>13.533333333333333</c:v>
                </c:pt>
                <c:pt idx="812">
                  <c:v>13.55</c:v>
                </c:pt>
                <c:pt idx="813">
                  <c:v>13.566666666666666</c:v>
                </c:pt>
                <c:pt idx="814">
                  <c:v>13.583333333333334</c:v>
                </c:pt>
                <c:pt idx="815">
                  <c:v>13.6</c:v>
                </c:pt>
                <c:pt idx="816">
                  <c:v>13.616666666666667</c:v>
                </c:pt>
                <c:pt idx="817">
                  <c:v>13.633333333333333</c:v>
                </c:pt>
                <c:pt idx="818">
                  <c:v>13.65</c:v>
                </c:pt>
                <c:pt idx="819">
                  <c:v>13.666666666666666</c:v>
                </c:pt>
                <c:pt idx="820">
                  <c:v>13.683333333333334</c:v>
                </c:pt>
                <c:pt idx="821">
                  <c:v>13.7</c:v>
                </c:pt>
                <c:pt idx="822">
                  <c:v>13.716666666666667</c:v>
                </c:pt>
                <c:pt idx="823">
                  <c:v>13.733333333333333</c:v>
                </c:pt>
                <c:pt idx="824">
                  <c:v>13.75</c:v>
                </c:pt>
                <c:pt idx="825">
                  <c:v>13.766666666666667</c:v>
                </c:pt>
                <c:pt idx="826">
                  <c:v>13.783333333333333</c:v>
                </c:pt>
                <c:pt idx="827">
                  <c:v>13.8</c:v>
                </c:pt>
                <c:pt idx="828">
                  <c:v>13.816666666666666</c:v>
                </c:pt>
                <c:pt idx="829">
                  <c:v>13.833333333333334</c:v>
                </c:pt>
                <c:pt idx="830">
                  <c:v>13.85</c:v>
                </c:pt>
                <c:pt idx="831">
                  <c:v>13.866666666666667</c:v>
                </c:pt>
                <c:pt idx="832">
                  <c:v>13.883333333333333</c:v>
                </c:pt>
                <c:pt idx="833">
                  <c:v>13.9</c:v>
                </c:pt>
                <c:pt idx="834">
                  <c:v>13.916666666666666</c:v>
                </c:pt>
                <c:pt idx="835">
                  <c:v>13.933333333333334</c:v>
                </c:pt>
                <c:pt idx="836">
                  <c:v>13.95</c:v>
                </c:pt>
                <c:pt idx="837">
                  <c:v>13.966666666666667</c:v>
                </c:pt>
                <c:pt idx="838">
                  <c:v>13.983333333333333</c:v>
                </c:pt>
                <c:pt idx="839">
                  <c:v>14</c:v>
                </c:pt>
                <c:pt idx="840">
                  <c:v>14.016666666666667</c:v>
                </c:pt>
                <c:pt idx="841">
                  <c:v>14.033333333333333</c:v>
                </c:pt>
                <c:pt idx="842">
                  <c:v>14.05</c:v>
                </c:pt>
                <c:pt idx="843">
                  <c:v>14.066666666666666</c:v>
                </c:pt>
                <c:pt idx="844">
                  <c:v>14.083333333333334</c:v>
                </c:pt>
                <c:pt idx="845">
                  <c:v>14.1</c:v>
                </c:pt>
                <c:pt idx="846">
                  <c:v>14.116666666666667</c:v>
                </c:pt>
                <c:pt idx="847">
                  <c:v>14.133333333333333</c:v>
                </c:pt>
                <c:pt idx="848">
                  <c:v>14.15</c:v>
                </c:pt>
                <c:pt idx="849">
                  <c:v>14.166666666666666</c:v>
                </c:pt>
                <c:pt idx="850">
                  <c:v>14.183333333333334</c:v>
                </c:pt>
                <c:pt idx="851">
                  <c:v>14.2</c:v>
                </c:pt>
                <c:pt idx="852">
                  <c:v>14.216666666666667</c:v>
                </c:pt>
                <c:pt idx="853">
                  <c:v>14.233333333333333</c:v>
                </c:pt>
                <c:pt idx="854">
                  <c:v>14.25</c:v>
                </c:pt>
                <c:pt idx="855">
                  <c:v>14.266666666666667</c:v>
                </c:pt>
                <c:pt idx="856">
                  <c:v>14.283333333333333</c:v>
                </c:pt>
                <c:pt idx="857">
                  <c:v>14.3</c:v>
                </c:pt>
                <c:pt idx="858">
                  <c:v>14.316666666666666</c:v>
                </c:pt>
                <c:pt idx="859">
                  <c:v>14.333333333333334</c:v>
                </c:pt>
                <c:pt idx="860">
                  <c:v>14.35</c:v>
                </c:pt>
                <c:pt idx="861">
                  <c:v>14.366666666666667</c:v>
                </c:pt>
                <c:pt idx="862">
                  <c:v>14.383333333333333</c:v>
                </c:pt>
                <c:pt idx="863">
                  <c:v>14.4</c:v>
                </c:pt>
                <c:pt idx="864">
                  <c:v>14.416666666666666</c:v>
                </c:pt>
                <c:pt idx="865">
                  <c:v>14.433333333333334</c:v>
                </c:pt>
                <c:pt idx="866">
                  <c:v>14.45</c:v>
                </c:pt>
                <c:pt idx="867">
                  <c:v>14.466666666666667</c:v>
                </c:pt>
                <c:pt idx="868">
                  <c:v>14.483333333333333</c:v>
                </c:pt>
                <c:pt idx="869">
                  <c:v>14.5</c:v>
                </c:pt>
                <c:pt idx="870">
                  <c:v>14.516666666666667</c:v>
                </c:pt>
                <c:pt idx="871">
                  <c:v>14.533333333333333</c:v>
                </c:pt>
                <c:pt idx="872">
                  <c:v>14.55</c:v>
                </c:pt>
                <c:pt idx="873">
                  <c:v>14.566666666666666</c:v>
                </c:pt>
                <c:pt idx="874">
                  <c:v>14.583333333333334</c:v>
                </c:pt>
                <c:pt idx="875">
                  <c:v>14.6</c:v>
                </c:pt>
                <c:pt idx="876">
                  <c:v>14.616666666666667</c:v>
                </c:pt>
                <c:pt idx="877">
                  <c:v>14.633333333333333</c:v>
                </c:pt>
                <c:pt idx="878">
                  <c:v>14.65</c:v>
                </c:pt>
                <c:pt idx="879">
                  <c:v>14.666666666666666</c:v>
                </c:pt>
                <c:pt idx="880">
                  <c:v>14.683333333333334</c:v>
                </c:pt>
                <c:pt idx="881">
                  <c:v>14.7</c:v>
                </c:pt>
                <c:pt idx="882">
                  <c:v>14.716666666666667</c:v>
                </c:pt>
                <c:pt idx="883">
                  <c:v>14.733333333333333</c:v>
                </c:pt>
                <c:pt idx="884">
                  <c:v>14.75</c:v>
                </c:pt>
                <c:pt idx="885">
                  <c:v>14.766666666666667</c:v>
                </c:pt>
                <c:pt idx="886">
                  <c:v>14.783333333333333</c:v>
                </c:pt>
                <c:pt idx="887">
                  <c:v>14.8</c:v>
                </c:pt>
                <c:pt idx="888">
                  <c:v>14.816666666666666</c:v>
                </c:pt>
                <c:pt idx="889">
                  <c:v>14.833333333333334</c:v>
                </c:pt>
                <c:pt idx="890">
                  <c:v>14.85</c:v>
                </c:pt>
                <c:pt idx="891">
                  <c:v>14.866666666666667</c:v>
                </c:pt>
                <c:pt idx="892">
                  <c:v>14.883333333333333</c:v>
                </c:pt>
                <c:pt idx="893">
                  <c:v>14.9</c:v>
                </c:pt>
                <c:pt idx="894">
                  <c:v>14.916666666666666</c:v>
                </c:pt>
                <c:pt idx="895">
                  <c:v>14.933333333333334</c:v>
                </c:pt>
                <c:pt idx="896">
                  <c:v>14.95</c:v>
                </c:pt>
                <c:pt idx="897">
                  <c:v>14.966666666666667</c:v>
                </c:pt>
                <c:pt idx="898">
                  <c:v>14.983333333333333</c:v>
                </c:pt>
                <c:pt idx="899">
                  <c:v>15</c:v>
                </c:pt>
                <c:pt idx="900">
                  <c:v>15.016666666666667</c:v>
                </c:pt>
                <c:pt idx="901">
                  <c:v>15.033333333333333</c:v>
                </c:pt>
                <c:pt idx="902">
                  <c:v>15.05</c:v>
                </c:pt>
                <c:pt idx="903">
                  <c:v>15.066666666666666</c:v>
                </c:pt>
                <c:pt idx="904">
                  <c:v>15.083333333333334</c:v>
                </c:pt>
                <c:pt idx="905">
                  <c:v>15.1</c:v>
                </c:pt>
                <c:pt idx="906">
                  <c:v>15.116666666666667</c:v>
                </c:pt>
                <c:pt idx="907">
                  <c:v>15.133333333333333</c:v>
                </c:pt>
                <c:pt idx="908">
                  <c:v>15.15</c:v>
                </c:pt>
                <c:pt idx="909">
                  <c:v>15.166666666666666</c:v>
                </c:pt>
                <c:pt idx="910">
                  <c:v>15.183333333333334</c:v>
                </c:pt>
                <c:pt idx="911">
                  <c:v>15.2</c:v>
                </c:pt>
                <c:pt idx="912">
                  <c:v>15.216666666666667</c:v>
                </c:pt>
                <c:pt idx="913">
                  <c:v>15.233333333333333</c:v>
                </c:pt>
                <c:pt idx="914">
                  <c:v>15.25</c:v>
                </c:pt>
                <c:pt idx="915">
                  <c:v>15.266666666666667</c:v>
                </c:pt>
                <c:pt idx="916">
                  <c:v>15.283333333333333</c:v>
                </c:pt>
                <c:pt idx="917">
                  <c:v>15.3</c:v>
                </c:pt>
                <c:pt idx="918">
                  <c:v>15.316666666666666</c:v>
                </c:pt>
                <c:pt idx="919">
                  <c:v>15.333333333333334</c:v>
                </c:pt>
                <c:pt idx="920">
                  <c:v>15.35</c:v>
                </c:pt>
                <c:pt idx="921">
                  <c:v>15.366666666666667</c:v>
                </c:pt>
                <c:pt idx="922">
                  <c:v>15.383333333333333</c:v>
                </c:pt>
                <c:pt idx="923">
                  <c:v>15.4</c:v>
                </c:pt>
                <c:pt idx="924">
                  <c:v>15.416666666666666</c:v>
                </c:pt>
                <c:pt idx="925">
                  <c:v>15.433333333333334</c:v>
                </c:pt>
                <c:pt idx="926">
                  <c:v>15.45</c:v>
                </c:pt>
                <c:pt idx="927">
                  <c:v>15.466666666666667</c:v>
                </c:pt>
                <c:pt idx="928">
                  <c:v>15.483333333333333</c:v>
                </c:pt>
                <c:pt idx="929">
                  <c:v>15.5</c:v>
                </c:pt>
                <c:pt idx="930">
                  <c:v>15.516666666666667</c:v>
                </c:pt>
                <c:pt idx="931">
                  <c:v>15.533333333333333</c:v>
                </c:pt>
                <c:pt idx="932">
                  <c:v>15.55</c:v>
                </c:pt>
                <c:pt idx="933">
                  <c:v>15.566666666666666</c:v>
                </c:pt>
                <c:pt idx="934">
                  <c:v>15.583333333333334</c:v>
                </c:pt>
                <c:pt idx="935">
                  <c:v>15.6</c:v>
                </c:pt>
                <c:pt idx="936">
                  <c:v>15.616666666666667</c:v>
                </c:pt>
                <c:pt idx="937">
                  <c:v>15.633333333333333</c:v>
                </c:pt>
                <c:pt idx="938">
                  <c:v>15.65</c:v>
                </c:pt>
                <c:pt idx="939">
                  <c:v>15.666666666666666</c:v>
                </c:pt>
                <c:pt idx="940">
                  <c:v>15.683333333333334</c:v>
                </c:pt>
                <c:pt idx="941">
                  <c:v>15.7</c:v>
                </c:pt>
                <c:pt idx="942">
                  <c:v>15.716666666666667</c:v>
                </c:pt>
                <c:pt idx="943">
                  <c:v>15.733333333333333</c:v>
                </c:pt>
                <c:pt idx="944">
                  <c:v>15.75</c:v>
                </c:pt>
                <c:pt idx="945">
                  <c:v>15.766666666666667</c:v>
                </c:pt>
                <c:pt idx="946">
                  <c:v>15.783333333333333</c:v>
                </c:pt>
                <c:pt idx="947">
                  <c:v>15.8</c:v>
                </c:pt>
                <c:pt idx="948">
                  <c:v>15.816666666666666</c:v>
                </c:pt>
                <c:pt idx="949">
                  <c:v>15.833333333333334</c:v>
                </c:pt>
                <c:pt idx="950">
                  <c:v>15.85</c:v>
                </c:pt>
                <c:pt idx="951">
                  <c:v>15.866666666666667</c:v>
                </c:pt>
                <c:pt idx="952">
                  <c:v>15.883333333333333</c:v>
                </c:pt>
                <c:pt idx="953">
                  <c:v>15.9</c:v>
                </c:pt>
                <c:pt idx="954">
                  <c:v>15.916666666666666</c:v>
                </c:pt>
                <c:pt idx="955">
                  <c:v>15.933333333333334</c:v>
                </c:pt>
                <c:pt idx="956">
                  <c:v>15.95</c:v>
                </c:pt>
                <c:pt idx="957">
                  <c:v>15.966666666666667</c:v>
                </c:pt>
                <c:pt idx="958">
                  <c:v>15.983333333333333</c:v>
                </c:pt>
                <c:pt idx="959">
                  <c:v>16</c:v>
                </c:pt>
                <c:pt idx="960">
                  <c:v>16.016666666666666</c:v>
                </c:pt>
                <c:pt idx="961">
                  <c:v>16.033333333333335</c:v>
                </c:pt>
                <c:pt idx="962">
                  <c:v>16.05</c:v>
                </c:pt>
                <c:pt idx="963">
                  <c:v>16.066666666666666</c:v>
                </c:pt>
                <c:pt idx="964">
                  <c:v>16.083333333333332</c:v>
                </c:pt>
                <c:pt idx="965">
                  <c:v>16.100000000000001</c:v>
                </c:pt>
                <c:pt idx="966">
                  <c:v>16.116666666666667</c:v>
                </c:pt>
                <c:pt idx="967">
                  <c:v>16.133333333333333</c:v>
                </c:pt>
                <c:pt idx="968">
                  <c:v>16.149999999999999</c:v>
                </c:pt>
                <c:pt idx="969">
                  <c:v>16.166666666666668</c:v>
                </c:pt>
                <c:pt idx="970">
                  <c:v>16.183333333333334</c:v>
                </c:pt>
                <c:pt idx="971">
                  <c:v>16.2</c:v>
                </c:pt>
                <c:pt idx="972">
                  <c:v>16.216666666666665</c:v>
                </c:pt>
                <c:pt idx="973">
                  <c:v>16.233333333333334</c:v>
                </c:pt>
                <c:pt idx="974">
                  <c:v>16.25</c:v>
                </c:pt>
                <c:pt idx="975">
                  <c:v>16.266666666666666</c:v>
                </c:pt>
                <c:pt idx="976">
                  <c:v>16.283333333333335</c:v>
                </c:pt>
                <c:pt idx="977">
                  <c:v>16.3</c:v>
                </c:pt>
                <c:pt idx="978">
                  <c:v>16.316666666666666</c:v>
                </c:pt>
                <c:pt idx="979">
                  <c:v>16.333333333333332</c:v>
                </c:pt>
                <c:pt idx="980">
                  <c:v>16.350000000000001</c:v>
                </c:pt>
                <c:pt idx="981">
                  <c:v>16.366666666666667</c:v>
                </c:pt>
                <c:pt idx="982">
                  <c:v>16.383333333333333</c:v>
                </c:pt>
                <c:pt idx="983">
                  <c:v>16.399999999999999</c:v>
                </c:pt>
                <c:pt idx="984">
                  <c:v>16.416666666666668</c:v>
                </c:pt>
                <c:pt idx="985">
                  <c:v>16.433333333333334</c:v>
                </c:pt>
                <c:pt idx="986">
                  <c:v>16.45</c:v>
                </c:pt>
                <c:pt idx="987">
                  <c:v>16.466666666666665</c:v>
                </c:pt>
                <c:pt idx="988">
                  <c:v>16.483333333333334</c:v>
                </c:pt>
                <c:pt idx="989">
                  <c:v>16.5</c:v>
                </c:pt>
                <c:pt idx="990">
                  <c:v>16.516666666666666</c:v>
                </c:pt>
                <c:pt idx="991">
                  <c:v>16.533333333333335</c:v>
                </c:pt>
                <c:pt idx="992">
                  <c:v>16.55</c:v>
                </c:pt>
                <c:pt idx="993">
                  <c:v>16.566666666666666</c:v>
                </c:pt>
                <c:pt idx="994">
                  <c:v>16.583333333333332</c:v>
                </c:pt>
                <c:pt idx="995">
                  <c:v>16.600000000000001</c:v>
                </c:pt>
                <c:pt idx="996">
                  <c:v>16.616666666666667</c:v>
                </c:pt>
                <c:pt idx="997">
                  <c:v>16.633333333333333</c:v>
                </c:pt>
                <c:pt idx="998">
                  <c:v>16.649999999999999</c:v>
                </c:pt>
                <c:pt idx="999">
                  <c:v>16.666666666666668</c:v>
                </c:pt>
                <c:pt idx="1000">
                  <c:v>16.683333333333334</c:v>
                </c:pt>
                <c:pt idx="1001">
                  <c:v>16.7</c:v>
                </c:pt>
                <c:pt idx="1002">
                  <c:v>16.716666666666665</c:v>
                </c:pt>
                <c:pt idx="1003">
                  <c:v>16.733333333333334</c:v>
                </c:pt>
                <c:pt idx="1004">
                  <c:v>16.75</c:v>
                </c:pt>
                <c:pt idx="1005">
                  <c:v>16.766666666666666</c:v>
                </c:pt>
                <c:pt idx="1006">
                  <c:v>16.783333333333335</c:v>
                </c:pt>
                <c:pt idx="1007">
                  <c:v>16.8</c:v>
                </c:pt>
                <c:pt idx="1008">
                  <c:v>16.816666666666666</c:v>
                </c:pt>
                <c:pt idx="1009">
                  <c:v>16.833333333333332</c:v>
                </c:pt>
                <c:pt idx="1010">
                  <c:v>16.850000000000001</c:v>
                </c:pt>
                <c:pt idx="1011">
                  <c:v>16.866666666666667</c:v>
                </c:pt>
                <c:pt idx="1012">
                  <c:v>16.883333333333333</c:v>
                </c:pt>
                <c:pt idx="1013">
                  <c:v>16.899999999999999</c:v>
                </c:pt>
                <c:pt idx="1014">
                  <c:v>16.916666666666668</c:v>
                </c:pt>
                <c:pt idx="1015">
                  <c:v>16.933333333333334</c:v>
                </c:pt>
                <c:pt idx="1016">
                  <c:v>16.95</c:v>
                </c:pt>
                <c:pt idx="1017">
                  <c:v>16.966666666666665</c:v>
                </c:pt>
                <c:pt idx="1018">
                  <c:v>16.983333333333334</c:v>
                </c:pt>
                <c:pt idx="1019">
                  <c:v>17</c:v>
                </c:pt>
                <c:pt idx="1020">
                  <c:v>17.016666666666666</c:v>
                </c:pt>
                <c:pt idx="1021">
                  <c:v>17.033333333333335</c:v>
                </c:pt>
                <c:pt idx="1022">
                  <c:v>17.05</c:v>
                </c:pt>
                <c:pt idx="1023">
                  <c:v>17.066666666666666</c:v>
                </c:pt>
                <c:pt idx="1024">
                  <c:v>17.083333333333332</c:v>
                </c:pt>
                <c:pt idx="1025">
                  <c:v>17.100000000000001</c:v>
                </c:pt>
                <c:pt idx="1026">
                  <c:v>17.116666666666667</c:v>
                </c:pt>
                <c:pt idx="1027">
                  <c:v>17.133333333333333</c:v>
                </c:pt>
                <c:pt idx="1028">
                  <c:v>17.149999999999999</c:v>
                </c:pt>
                <c:pt idx="1029">
                  <c:v>17.166666666666668</c:v>
                </c:pt>
                <c:pt idx="1030">
                  <c:v>17.183333333333334</c:v>
                </c:pt>
                <c:pt idx="1031">
                  <c:v>17.2</c:v>
                </c:pt>
                <c:pt idx="1032">
                  <c:v>17.216666666666665</c:v>
                </c:pt>
                <c:pt idx="1033">
                  <c:v>17.233333333333334</c:v>
                </c:pt>
                <c:pt idx="1034">
                  <c:v>17.25</c:v>
                </c:pt>
                <c:pt idx="1035">
                  <c:v>17.266666666666666</c:v>
                </c:pt>
                <c:pt idx="1036">
                  <c:v>17.283333333333335</c:v>
                </c:pt>
                <c:pt idx="1037">
                  <c:v>17.3</c:v>
                </c:pt>
                <c:pt idx="1038">
                  <c:v>17.316666666666666</c:v>
                </c:pt>
                <c:pt idx="1039">
                  <c:v>17.333333333333332</c:v>
                </c:pt>
                <c:pt idx="1040">
                  <c:v>17.350000000000001</c:v>
                </c:pt>
                <c:pt idx="1041">
                  <c:v>17.366666666666667</c:v>
                </c:pt>
                <c:pt idx="1042">
                  <c:v>17.383333333333333</c:v>
                </c:pt>
                <c:pt idx="1043">
                  <c:v>17.399999999999999</c:v>
                </c:pt>
                <c:pt idx="1044">
                  <c:v>17.416666666666668</c:v>
                </c:pt>
                <c:pt idx="1045">
                  <c:v>17.433333333333334</c:v>
                </c:pt>
                <c:pt idx="1046">
                  <c:v>17.45</c:v>
                </c:pt>
                <c:pt idx="1047">
                  <c:v>17.466666666666665</c:v>
                </c:pt>
                <c:pt idx="1048">
                  <c:v>17.483333333333334</c:v>
                </c:pt>
                <c:pt idx="1049">
                  <c:v>17.5</c:v>
                </c:pt>
                <c:pt idx="1050">
                  <c:v>17.516666666666666</c:v>
                </c:pt>
                <c:pt idx="1051">
                  <c:v>17.533333333333335</c:v>
                </c:pt>
                <c:pt idx="1052">
                  <c:v>17.55</c:v>
                </c:pt>
                <c:pt idx="1053">
                  <c:v>17.566666666666666</c:v>
                </c:pt>
                <c:pt idx="1054">
                  <c:v>17.583333333333332</c:v>
                </c:pt>
                <c:pt idx="1055">
                  <c:v>17.600000000000001</c:v>
                </c:pt>
                <c:pt idx="1056">
                  <c:v>17.616666666666667</c:v>
                </c:pt>
                <c:pt idx="1057">
                  <c:v>17.633333333333333</c:v>
                </c:pt>
                <c:pt idx="1058">
                  <c:v>17.649999999999999</c:v>
                </c:pt>
                <c:pt idx="1059">
                  <c:v>17.666666666666668</c:v>
                </c:pt>
                <c:pt idx="1060">
                  <c:v>17.683333333333334</c:v>
                </c:pt>
                <c:pt idx="1061">
                  <c:v>17.7</c:v>
                </c:pt>
                <c:pt idx="1062">
                  <c:v>17.716666666666665</c:v>
                </c:pt>
                <c:pt idx="1063">
                  <c:v>17.733333333333334</c:v>
                </c:pt>
                <c:pt idx="1064">
                  <c:v>17.75</c:v>
                </c:pt>
                <c:pt idx="1065">
                  <c:v>17.766666666666666</c:v>
                </c:pt>
                <c:pt idx="1066">
                  <c:v>17.783333333333335</c:v>
                </c:pt>
                <c:pt idx="1067">
                  <c:v>17.8</c:v>
                </c:pt>
                <c:pt idx="1068">
                  <c:v>17.816666666666666</c:v>
                </c:pt>
                <c:pt idx="1069">
                  <c:v>17.833333333333332</c:v>
                </c:pt>
                <c:pt idx="1070">
                  <c:v>17.850000000000001</c:v>
                </c:pt>
                <c:pt idx="1071">
                  <c:v>17.866666666666667</c:v>
                </c:pt>
                <c:pt idx="1072">
                  <c:v>17.883333333333333</c:v>
                </c:pt>
                <c:pt idx="1073">
                  <c:v>17.899999999999999</c:v>
                </c:pt>
                <c:pt idx="1074">
                  <c:v>17.916666666666668</c:v>
                </c:pt>
                <c:pt idx="1075">
                  <c:v>17.933333333333334</c:v>
                </c:pt>
                <c:pt idx="1076">
                  <c:v>17.95</c:v>
                </c:pt>
                <c:pt idx="1077">
                  <c:v>17.966666666666665</c:v>
                </c:pt>
                <c:pt idx="1078">
                  <c:v>17.983333333333334</c:v>
                </c:pt>
                <c:pt idx="1079">
                  <c:v>18</c:v>
                </c:pt>
                <c:pt idx="1080">
                  <c:v>18.016666666666666</c:v>
                </c:pt>
                <c:pt idx="1081">
                  <c:v>18.033333333333335</c:v>
                </c:pt>
                <c:pt idx="1082">
                  <c:v>18.05</c:v>
                </c:pt>
                <c:pt idx="1083">
                  <c:v>18.066666666666666</c:v>
                </c:pt>
                <c:pt idx="1084">
                  <c:v>18.083333333333332</c:v>
                </c:pt>
                <c:pt idx="1085">
                  <c:v>18.100000000000001</c:v>
                </c:pt>
                <c:pt idx="1086">
                  <c:v>18.116666666666667</c:v>
                </c:pt>
                <c:pt idx="1087">
                  <c:v>18.133333333333333</c:v>
                </c:pt>
                <c:pt idx="1088">
                  <c:v>18.149999999999999</c:v>
                </c:pt>
                <c:pt idx="1089">
                  <c:v>18.166666666666668</c:v>
                </c:pt>
                <c:pt idx="1090">
                  <c:v>18.183333333333334</c:v>
                </c:pt>
                <c:pt idx="1091">
                  <c:v>18.2</c:v>
                </c:pt>
                <c:pt idx="1092">
                  <c:v>18.216666666666665</c:v>
                </c:pt>
                <c:pt idx="1093">
                  <c:v>18.233333333333334</c:v>
                </c:pt>
                <c:pt idx="1094">
                  <c:v>18.25</c:v>
                </c:pt>
                <c:pt idx="1095">
                  <c:v>18.266666666666666</c:v>
                </c:pt>
                <c:pt idx="1096">
                  <c:v>18.283333333333335</c:v>
                </c:pt>
                <c:pt idx="1097">
                  <c:v>18.3</c:v>
                </c:pt>
                <c:pt idx="1098">
                  <c:v>18.316666666666666</c:v>
                </c:pt>
                <c:pt idx="1099">
                  <c:v>18.333333333333332</c:v>
                </c:pt>
                <c:pt idx="1100">
                  <c:v>18.350000000000001</c:v>
                </c:pt>
                <c:pt idx="1101">
                  <c:v>18.366666666666667</c:v>
                </c:pt>
                <c:pt idx="1102">
                  <c:v>18.383333333333333</c:v>
                </c:pt>
                <c:pt idx="1103">
                  <c:v>18.399999999999999</c:v>
                </c:pt>
                <c:pt idx="1104">
                  <c:v>18.416666666666668</c:v>
                </c:pt>
                <c:pt idx="1105">
                  <c:v>18.433333333333334</c:v>
                </c:pt>
                <c:pt idx="1106">
                  <c:v>18.45</c:v>
                </c:pt>
                <c:pt idx="1107">
                  <c:v>18.466666666666665</c:v>
                </c:pt>
                <c:pt idx="1108">
                  <c:v>18.483333333333334</c:v>
                </c:pt>
                <c:pt idx="1109">
                  <c:v>18.5</c:v>
                </c:pt>
                <c:pt idx="1110">
                  <c:v>18.516666666666666</c:v>
                </c:pt>
                <c:pt idx="1111">
                  <c:v>18.533333333333335</c:v>
                </c:pt>
                <c:pt idx="1112">
                  <c:v>18.55</c:v>
                </c:pt>
                <c:pt idx="1113">
                  <c:v>18.566666666666666</c:v>
                </c:pt>
                <c:pt idx="1114">
                  <c:v>18.583333333333332</c:v>
                </c:pt>
                <c:pt idx="1115">
                  <c:v>18.600000000000001</c:v>
                </c:pt>
                <c:pt idx="1116">
                  <c:v>18.616666666666667</c:v>
                </c:pt>
                <c:pt idx="1117">
                  <c:v>18.633333333333333</c:v>
                </c:pt>
                <c:pt idx="1118">
                  <c:v>18.649999999999999</c:v>
                </c:pt>
                <c:pt idx="1119">
                  <c:v>18.666666666666668</c:v>
                </c:pt>
                <c:pt idx="1120">
                  <c:v>18.683333333333334</c:v>
                </c:pt>
                <c:pt idx="1121">
                  <c:v>18.7</c:v>
                </c:pt>
                <c:pt idx="1122">
                  <c:v>18.716666666666665</c:v>
                </c:pt>
                <c:pt idx="1123">
                  <c:v>18.733333333333334</c:v>
                </c:pt>
                <c:pt idx="1124">
                  <c:v>18.75</c:v>
                </c:pt>
                <c:pt idx="1125">
                  <c:v>18.766666666666666</c:v>
                </c:pt>
                <c:pt idx="1126">
                  <c:v>18.783333333333335</c:v>
                </c:pt>
                <c:pt idx="1127">
                  <c:v>18.8</c:v>
                </c:pt>
                <c:pt idx="1128">
                  <c:v>18.816666666666666</c:v>
                </c:pt>
                <c:pt idx="1129">
                  <c:v>18.833333333333332</c:v>
                </c:pt>
                <c:pt idx="1130">
                  <c:v>18.850000000000001</c:v>
                </c:pt>
                <c:pt idx="1131">
                  <c:v>18.866666666666667</c:v>
                </c:pt>
                <c:pt idx="1132">
                  <c:v>18.883333333333333</c:v>
                </c:pt>
                <c:pt idx="1133">
                  <c:v>18.899999999999999</c:v>
                </c:pt>
                <c:pt idx="1134">
                  <c:v>18.916666666666668</c:v>
                </c:pt>
                <c:pt idx="1135">
                  <c:v>18.933333333333334</c:v>
                </c:pt>
                <c:pt idx="1136">
                  <c:v>18.95</c:v>
                </c:pt>
                <c:pt idx="1137">
                  <c:v>18.966666666666665</c:v>
                </c:pt>
                <c:pt idx="1138">
                  <c:v>18.983333333333334</c:v>
                </c:pt>
                <c:pt idx="1139">
                  <c:v>19</c:v>
                </c:pt>
                <c:pt idx="1140">
                  <c:v>19.016666666666666</c:v>
                </c:pt>
                <c:pt idx="1141">
                  <c:v>19.033333333333335</c:v>
                </c:pt>
                <c:pt idx="1142">
                  <c:v>19.05</c:v>
                </c:pt>
                <c:pt idx="1143">
                  <c:v>19.066666666666666</c:v>
                </c:pt>
                <c:pt idx="1144">
                  <c:v>19.083333333333332</c:v>
                </c:pt>
                <c:pt idx="1145">
                  <c:v>19.100000000000001</c:v>
                </c:pt>
                <c:pt idx="1146">
                  <c:v>19.116666666666667</c:v>
                </c:pt>
                <c:pt idx="1147">
                  <c:v>19.133333333333333</c:v>
                </c:pt>
                <c:pt idx="1148">
                  <c:v>19.149999999999999</c:v>
                </c:pt>
                <c:pt idx="1149">
                  <c:v>19.166666666666668</c:v>
                </c:pt>
                <c:pt idx="1150">
                  <c:v>19.183333333333334</c:v>
                </c:pt>
                <c:pt idx="1151">
                  <c:v>19.2</c:v>
                </c:pt>
                <c:pt idx="1152">
                  <c:v>19.216666666666665</c:v>
                </c:pt>
                <c:pt idx="1153">
                  <c:v>19.233333333333334</c:v>
                </c:pt>
                <c:pt idx="1154">
                  <c:v>19.25</c:v>
                </c:pt>
                <c:pt idx="1155">
                  <c:v>19.266666666666666</c:v>
                </c:pt>
                <c:pt idx="1156">
                  <c:v>19.283333333333335</c:v>
                </c:pt>
                <c:pt idx="1157">
                  <c:v>19.3</c:v>
                </c:pt>
                <c:pt idx="1158">
                  <c:v>19.316666666666666</c:v>
                </c:pt>
                <c:pt idx="1159">
                  <c:v>19.333333333333332</c:v>
                </c:pt>
                <c:pt idx="1160">
                  <c:v>19.350000000000001</c:v>
                </c:pt>
                <c:pt idx="1161">
                  <c:v>19.366666666666667</c:v>
                </c:pt>
                <c:pt idx="1162">
                  <c:v>19.383333333333333</c:v>
                </c:pt>
                <c:pt idx="1163">
                  <c:v>19.399999999999999</c:v>
                </c:pt>
                <c:pt idx="1164">
                  <c:v>19.416666666666668</c:v>
                </c:pt>
                <c:pt idx="1165">
                  <c:v>19.433333333333334</c:v>
                </c:pt>
                <c:pt idx="1166">
                  <c:v>19.45</c:v>
                </c:pt>
                <c:pt idx="1167">
                  <c:v>19.466666666666665</c:v>
                </c:pt>
                <c:pt idx="1168">
                  <c:v>19.483333333333334</c:v>
                </c:pt>
                <c:pt idx="1169">
                  <c:v>19.5</c:v>
                </c:pt>
                <c:pt idx="1170">
                  <c:v>19.516666666666666</c:v>
                </c:pt>
                <c:pt idx="1171">
                  <c:v>19.533333333333335</c:v>
                </c:pt>
                <c:pt idx="1172">
                  <c:v>19.55</c:v>
                </c:pt>
                <c:pt idx="1173">
                  <c:v>19.566666666666666</c:v>
                </c:pt>
                <c:pt idx="1174">
                  <c:v>19.583333333333332</c:v>
                </c:pt>
                <c:pt idx="1175">
                  <c:v>19.600000000000001</c:v>
                </c:pt>
                <c:pt idx="1176">
                  <c:v>19.616666666666667</c:v>
                </c:pt>
                <c:pt idx="1177">
                  <c:v>19.633333333333333</c:v>
                </c:pt>
                <c:pt idx="1178">
                  <c:v>19.649999999999999</c:v>
                </c:pt>
                <c:pt idx="1179">
                  <c:v>19.666666666666668</c:v>
                </c:pt>
                <c:pt idx="1180">
                  <c:v>19.683333333333334</c:v>
                </c:pt>
                <c:pt idx="1181">
                  <c:v>19.7</c:v>
                </c:pt>
                <c:pt idx="1182">
                  <c:v>19.716666666666665</c:v>
                </c:pt>
                <c:pt idx="1183">
                  <c:v>19.733333333333334</c:v>
                </c:pt>
                <c:pt idx="1184">
                  <c:v>19.75</c:v>
                </c:pt>
                <c:pt idx="1185">
                  <c:v>19.766666666666666</c:v>
                </c:pt>
                <c:pt idx="1186">
                  <c:v>19.783333333333335</c:v>
                </c:pt>
                <c:pt idx="1187">
                  <c:v>19.8</c:v>
                </c:pt>
                <c:pt idx="1188">
                  <c:v>19.816666666666666</c:v>
                </c:pt>
                <c:pt idx="1189">
                  <c:v>19.833333333333332</c:v>
                </c:pt>
                <c:pt idx="1190">
                  <c:v>19.850000000000001</c:v>
                </c:pt>
                <c:pt idx="1191">
                  <c:v>19.866666666666667</c:v>
                </c:pt>
                <c:pt idx="1192">
                  <c:v>19.883333333333333</c:v>
                </c:pt>
                <c:pt idx="1193">
                  <c:v>19.899999999999999</c:v>
                </c:pt>
                <c:pt idx="1194">
                  <c:v>19.916666666666668</c:v>
                </c:pt>
                <c:pt idx="1195">
                  <c:v>19.933333333333334</c:v>
                </c:pt>
                <c:pt idx="1196">
                  <c:v>19.95</c:v>
                </c:pt>
                <c:pt idx="1197">
                  <c:v>19.966666666666665</c:v>
                </c:pt>
                <c:pt idx="1198">
                  <c:v>19.983333333333334</c:v>
                </c:pt>
                <c:pt idx="1199">
                  <c:v>20</c:v>
                </c:pt>
                <c:pt idx="1200">
                  <c:v>20.016666666666666</c:v>
                </c:pt>
                <c:pt idx="1201">
                  <c:v>20.033333333333335</c:v>
                </c:pt>
                <c:pt idx="1202">
                  <c:v>20.05</c:v>
                </c:pt>
                <c:pt idx="1203">
                  <c:v>20.066666666666666</c:v>
                </c:pt>
                <c:pt idx="1204">
                  <c:v>20.083333333333332</c:v>
                </c:pt>
                <c:pt idx="1205">
                  <c:v>20.100000000000001</c:v>
                </c:pt>
                <c:pt idx="1206">
                  <c:v>20.116666666666667</c:v>
                </c:pt>
                <c:pt idx="1207">
                  <c:v>20.133333333333333</c:v>
                </c:pt>
                <c:pt idx="1208">
                  <c:v>20.149999999999999</c:v>
                </c:pt>
                <c:pt idx="1209">
                  <c:v>20.166666666666668</c:v>
                </c:pt>
                <c:pt idx="1210">
                  <c:v>20.183333333333334</c:v>
                </c:pt>
                <c:pt idx="1211">
                  <c:v>20.2</c:v>
                </c:pt>
                <c:pt idx="1212">
                  <c:v>20.216666666666665</c:v>
                </c:pt>
                <c:pt idx="1213">
                  <c:v>20.233333333333334</c:v>
                </c:pt>
                <c:pt idx="1214">
                  <c:v>20.25</c:v>
                </c:pt>
                <c:pt idx="1215">
                  <c:v>20.266666666666666</c:v>
                </c:pt>
                <c:pt idx="1216">
                  <c:v>20.283333333333335</c:v>
                </c:pt>
                <c:pt idx="1217">
                  <c:v>20.3</c:v>
                </c:pt>
                <c:pt idx="1218">
                  <c:v>20.316666666666666</c:v>
                </c:pt>
                <c:pt idx="1219">
                  <c:v>20.333333333333332</c:v>
                </c:pt>
                <c:pt idx="1220">
                  <c:v>20.350000000000001</c:v>
                </c:pt>
                <c:pt idx="1221">
                  <c:v>20.366666666666667</c:v>
                </c:pt>
                <c:pt idx="1222">
                  <c:v>20.383333333333333</c:v>
                </c:pt>
                <c:pt idx="1223">
                  <c:v>20.399999999999999</c:v>
                </c:pt>
                <c:pt idx="1224">
                  <c:v>20.416666666666668</c:v>
                </c:pt>
                <c:pt idx="1225">
                  <c:v>20.433333333333334</c:v>
                </c:pt>
                <c:pt idx="1226">
                  <c:v>20.45</c:v>
                </c:pt>
                <c:pt idx="1227">
                  <c:v>20.466666666666665</c:v>
                </c:pt>
                <c:pt idx="1228">
                  <c:v>20.483333333333334</c:v>
                </c:pt>
                <c:pt idx="1229">
                  <c:v>20.5</c:v>
                </c:pt>
                <c:pt idx="1230">
                  <c:v>20.516666666666666</c:v>
                </c:pt>
                <c:pt idx="1231">
                  <c:v>20.533333333333335</c:v>
                </c:pt>
                <c:pt idx="1232">
                  <c:v>20.55</c:v>
                </c:pt>
                <c:pt idx="1233">
                  <c:v>20.566666666666666</c:v>
                </c:pt>
                <c:pt idx="1234">
                  <c:v>20.583333333333332</c:v>
                </c:pt>
                <c:pt idx="1235">
                  <c:v>20.6</c:v>
                </c:pt>
                <c:pt idx="1236">
                  <c:v>20.616666666666667</c:v>
                </c:pt>
                <c:pt idx="1237">
                  <c:v>20.633333333333333</c:v>
                </c:pt>
                <c:pt idx="1238">
                  <c:v>20.65</c:v>
                </c:pt>
                <c:pt idx="1239">
                  <c:v>20.666666666666668</c:v>
                </c:pt>
                <c:pt idx="1240">
                  <c:v>20.683333333333334</c:v>
                </c:pt>
                <c:pt idx="1241">
                  <c:v>20.7</c:v>
                </c:pt>
                <c:pt idx="1242">
                  <c:v>20.716666666666665</c:v>
                </c:pt>
                <c:pt idx="1243">
                  <c:v>20.733333333333334</c:v>
                </c:pt>
                <c:pt idx="1244">
                  <c:v>20.75</c:v>
                </c:pt>
                <c:pt idx="1245">
                  <c:v>20.766666666666666</c:v>
                </c:pt>
                <c:pt idx="1246">
                  <c:v>20.783333333333335</c:v>
                </c:pt>
                <c:pt idx="1247">
                  <c:v>20.8</c:v>
                </c:pt>
                <c:pt idx="1248">
                  <c:v>20.816666666666666</c:v>
                </c:pt>
                <c:pt idx="1249">
                  <c:v>20.833333333333332</c:v>
                </c:pt>
                <c:pt idx="1250">
                  <c:v>20.85</c:v>
                </c:pt>
                <c:pt idx="1251">
                  <c:v>20.866666666666667</c:v>
                </c:pt>
                <c:pt idx="1252">
                  <c:v>20.883333333333333</c:v>
                </c:pt>
                <c:pt idx="1253">
                  <c:v>20.9</c:v>
                </c:pt>
                <c:pt idx="1254">
                  <c:v>20.916666666666668</c:v>
                </c:pt>
                <c:pt idx="1255">
                  <c:v>20.933333333333334</c:v>
                </c:pt>
                <c:pt idx="1256">
                  <c:v>20.95</c:v>
                </c:pt>
                <c:pt idx="1257">
                  <c:v>20.966666666666665</c:v>
                </c:pt>
                <c:pt idx="1258">
                  <c:v>20.983333333333334</c:v>
                </c:pt>
                <c:pt idx="1259">
                  <c:v>21</c:v>
                </c:pt>
                <c:pt idx="1260">
                  <c:v>21.016666666666666</c:v>
                </c:pt>
                <c:pt idx="1261">
                  <c:v>21.033333333333335</c:v>
                </c:pt>
                <c:pt idx="1262">
                  <c:v>21.05</c:v>
                </c:pt>
                <c:pt idx="1263">
                  <c:v>21.066666666666666</c:v>
                </c:pt>
                <c:pt idx="1264">
                  <c:v>21.083333333333332</c:v>
                </c:pt>
                <c:pt idx="1265">
                  <c:v>21.1</c:v>
                </c:pt>
                <c:pt idx="1266">
                  <c:v>21.116666666666667</c:v>
                </c:pt>
                <c:pt idx="1267">
                  <c:v>21.133333333333333</c:v>
                </c:pt>
                <c:pt idx="1268">
                  <c:v>21.15</c:v>
                </c:pt>
                <c:pt idx="1269">
                  <c:v>21.166666666666668</c:v>
                </c:pt>
                <c:pt idx="1270">
                  <c:v>21.183333333333334</c:v>
                </c:pt>
                <c:pt idx="1271">
                  <c:v>21.2</c:v>
                </c:pt>
                <c:pt idx="1272">
                  <c:v>21.216666666666665</c:v>
                </c:pt>
                <c:pt idx="1273">
                  <c:v>21.233333333333334</c:v>
                </c:pt>
                <c:pt idx="1274">
                  <c:v>21.25</c:v>
                </c:pt>
                <c:pt idx="1275">
                  <c:v>21.266666666666666</c:v>
                </c:pt>
                <c:pt idx="1276">
                  <c:v>21.283333333333335</c:v>
                </c:pt>
                <c:pt idx="1277">
                  <c:v>21.3</c:v>
                </c:pt>
                <c:pt idx="1278">
                  <c:v>21.316666666666666</c:v>
                </c:pt>
                <c:pt idx="1279">
                  <c:v>21.333333333333332</c:v>
                </c:pt>
                <c:pt idx="1280">
                  <c:v>21.35</c:v>
                </c:pt>
                <c:pt idx="1281">
                  <c:v>21.366666666666667</c:v>
                </c:pt>
                <c:pt idx="1282">
                  <c:v>21.383333333333333</c:v>
                </c:pt>
                <c:pt idx="1283">
                  <c:v>21.4</c:v>
                </c:pt>
                <c:pt idx="1284">
                  <c:v>21.416666666666668</c:v>
                </c:pt>
                <c:pt idx="1285">
                  <c:v>21.433333333333334</c:v>
                </c:pt>
                <c:pt idx="1286">
                  <c:v>21.45</c:v>
                </c:pt>
                <c:pt idx="1287">
                  <c:v>21.466666666666665</c:v>
                </c:pt>
                <c:pt idx="1288">
                  <c:v>21.483333333333334</c:v>
                </c:pt>
                <c:pt idx="1289">
                  <c:v>21.5</c:v>
                </c:pt>
                <c:pt idx="1290">
                  <c:v>21.516666666666666</c:v>
                </c:pt>
                <c:pt idx="1291">
                  <c:v>21.533333333333335</c:v>
                </c:pt>
                <c:pt idx="1292">
                  <c:v>21.55</c:v>
                </c:pt>
                <c:pt idx="1293">
                  <c:v>21.566666666666666</c:v>
                </c:pt>
                <c:pt idx="1294">
                  <c:v>21.583333333333332</c:v>
                </c:pt>
                <c:pt idx="1295">
                  <c:v>21.6</c:v>
                </c:pt>
                <c:pt idx="1296">
                  <c:v>21.616666666666667</c:v>
                </c:pt>
                <c:pt idx="1297">
                  <c:v>21.633333333333333</c:v>
                </c:pt>
                <c:pt idx="1298">
                  <c:v>21.65</c:v>
                </c:pt>
                <c:pt idx="1299">
                  <c:v>21.666666666666668</c:v>
                </c:pt>
                <c:pt idx="1300">
                  <c:v>21.683333333333334</c:v>
                </c:pt>
                <c:pt idx="1301">
                  <c:v>21.7</c:v>
                </c:pt>
                <c:pt idx="1302">
                  <c:v>21.716666666666665</c:v>
                </c:pt>
                <c:pt idx="1303">
                  <c:v>21.733333333333334</c:v>
                </c:pt>
                <c:pt idx="1304">
                  <c:v>21.75</c:v>
                </c:pt>
                <c:pt idx="1305">
                  <c:v>21.766666666666666</c:v>
                </c:pt>
                <c:pt idx="1306">
                  <c:v>21.783333333333335</c:v>
                </c:pt>
                <c:pt idx="1307">
                  <c:v>21.8</c:v>
                </c:pt>
                <c:pt idx="1308">
                  <c:v>21.816666666666666</c:v>
                </c:pt>
                <c:pt idx="1309">
                  <c:v>21.833333333333332</c:v>
                </c:pt>
                <c:pt idx="1310">
                  <c:v>21.85</c:v>
                </c:pt>
                <c:pt idx="1311">
                  <c:v>21.866666666666667</c:v>
                </c:pt>
                <c:pt idx="1312">
                  <c:v>21.883333333333333</c:v>
                </c:pt>
                <c:pt idx="1313">
                  <c:v>21.9</c:v>
                </c:pt>
                <c:pt idx="1314">
                  <c:v>21.916666666666668</c:v>
                </c:pt>
                <c:pt idx="1315">
                  <c:v>21.933333333333334</c:v>
                </c:pt>
                <c:pt idx="1316">
                  <c:v>21.95</c:v>
                </c:pt>
                <c:pt idx="1317">
                  <c:v>21.966666666666665</c:v>
                </c:pt>
                <c:pt idx="1318">
                  <c:v>21.983333333333334</c:v>
                </c:pt>
                <c:pt idx="1319">
                  <c:v>22</c:v>
                </c:pt>
                <c:pt idx="1320">
                  <c:v>22.016666666666666</c:v>
                </c:pt>
                <c:pt idx="1321">
                  <c:v>22.033333333333335</c:v>
                </c:pt>
                <c:pt idx="1322">
                  <c:v>22.05</c:v>
                </c:pt>
                <c:pt idx="1323">
                  <c:v>22.066666666666666</c:v>
                </c:pt>
                <c:pt idx="1324">
                  <c:v>22.083333333333332</c:v>
                </c:pt>
                <c:pt idx="1325">
                  <c:v>22.1</c:v>
                </c:pt>
                <c:pt idx="1326">
                  <c:v>22.116666666666667</c:v>
                </c:pt>
                <c:pt idx="1327">
                  <c:v>22.133333333333333</c:v>
                </c:pt>
                <c:pt idx="1328">
                  <c:v>22.15</c:v>
                </c:pt>
                <c:pt idx="1329">
                  <c:v>22.166666666666668</c:v>
                </c:pt>
                <c:pt idx="1330">
                  <c:v>22.183333333333334</c:v>
                </c:pt>
                <c:pt idx="1331">
                  <c:v>22.2</c:v>
                </c:pt>
                <c:pt idx="1332">
                  <c:v>22.216666666666665</c:v>
                </c:pt>
                <c:pt idx="1333">
                  <c:v>22.233333333333334</c:v>
                </c:pt>
                <c:pt idx="1334">
                  <c:v>22.25</c:v>
                </c:pt>
                <c:pt idx="1335">
                  <c:v>22.266666666666666</c:v>
                </c:pt>
                <c:pt idx="1336">
                  <c:v>22.283333333333335</c:v>
                </c:pt>
                <c:pt idx="1337">
                  <c:v>22.3</c:v>
                </c:pt>
                <c:pt idx="1338">
                  <c:v>22.316666666666666</c:v>
                </c:pt>
                <c:pt idx="1339">
                  <c:v>22.333333333333332</c:v>
                </c:pt>
                <c:pt idx="1340">
                  <c:v>22.35</c:v>
                </c:pt>
                <c:pt idx="1341">
                  <c:v>22.366666666666667</c:v>
                </c:pt>
                <c:pt idx="1342">
                  <c:v>22.383333333333333</c:v>
                </c:pt>
                <c:pt idx="1343">
                  <c:v>22.4</c:v>
                </c:pt>
                <c:pt idx="1344">
                  <c:v>22.416666666666668</c:v>
                </c:pt>
                <c:pt idx="1345">
                  <c:v>22.433333333333334</c:v>
                </c:pt>
                <c:pt idx="1346">
                  <c:v>22.45</c:v>
                </c:pt>
                <c:pt idx="1347">
                  <c:v>22.466666666666665</c:v>
                </c:pt>
                <c:pt idx="1348">
                  <c:v>22.483333333333334</c:v>
                </c:pt>
                <c:pt idx="1349">
                  <c:v>22.5</c:v>
                </c:pt>
                <c:pt idx="1350">
                  <c:v>22.516666666666666</c:v>
                </c:pt>
                <c:pt idx="1351">
                  <c:v>22.533333333333335</c:v>
                </c:pt>
                <c:pt idx="1352">
                  <c:v>22.55</c:v>
                </c:pt>
                <c:pt idx="1353">
                  <c:v>22.566666666666666</c:v>
                </c:pt>
                <c:pt idx="1354">
                  <c:v>22.583333333333332</c:v>
                </c:pt>
                <c:pt idx="1355">
                  <c:v>22.6</c:v>
                </c:pt>
                <c:pt idx="1356">
                  <c:v>22.616666666666667</c:v>
                </c:pt>
                <c:pt idx="1357">
                  <c:v>22.633333333333333</c:v>
                </c:pt>
                <c:pt idx="1358">
                  <c:v>22.65</c:v>
                </c:pt>
                <c:pt idx="1359">
                  <c:v>22.666666666666668</c:v>
                </c:pt>
                <c:pt idx="1360">
                  <c:v>22.683333333333334</c:v>
                </c:pt>
                <c:pt idx="1361">
                  <c:v>22.7</c:v>
                </c:pt>
                <c:pt idx="1362">
                  <c:v>22.716666666666665</c:v>
                </c:pt>
                <c:pt idx="1363">
                  <c:v>22.733333333333334</c:v>
                </c:pt>
                <c:pt idx="1364">
                  <c:v>22.75</c:v>
                </c:pt>
                <c:pt idx="1365">
                  <c:v>22.766666666666666</c:v>
                </c:pt>
                <c:pt idx="1366">
                  <c:v>22.783333333333335</c:v>
                </c:pt>
                <c:pt idx="1367">
                  <c:v>22.8</c:v>
                </c:pt>
                <c:pt idx="1368">
                  <c:v>22.816666666666666</c:v>
                </c:pt>
                <c:pt idx="1369">
                  <c:v>22.833333333333332</c:v>
                </c:pt>
                <c:pt idx="1370">
                  <c:v>22.85</c:v>
                </c:pt>
                <c:pt idx="1371">
                  <c:v>22.866666666666667</c:v>
                </c:pt>
                <c:pt idx="1372">
                  <c:v>22.883333333333333</c:v>
                </c:pt>
                <c:pt idx="1373">
                  <c:v>22.9</c:v>
                </c:pt>
                <c:pt idx="1374">
                  <c:v>22.916666666666668</c:v>
                </c:pt>
                <c:pt idx="1375">
                  <c:v>22.933333333333334</c:v>
                </c:pt>
                <c:pt idx="1376">
                  <c:v>22.95</c:v>
                </c:pt>
                <c:pt idx="1377">
                  <c:v>22.966666666666665</c:v>
                </c:pt>
                <c:pt idx="1378">
                  <c:v>22.983333333333334</c:v>
                </c:pt>
                <c:pt idx="1379">
                  <c:v>23</c:v>
                </c:pt>
                <c:pt idx="1380">
                  <c:v>23.016666666666666</c:v>
                </c:pt>
                <c:pt idx="1381">
                  <c:v>23.033333333333335</c:v>
                </c:pt>
                <c:pt idx="1382">
                  <c:v>23.05</c:v>
                </c:pt>
                <c:pt idx="1383">
                  <c:v>23.066666666666666</c:v>
                </c:pt>
                <c:pt idx="1384">
                  <c:v>23.083333333333332</c:v>
                </c:pt>
                <c:pt idx="1385">
                  <c:v>23.1</c:v>
                </c:pt>
                <c:pt idx="1386">
                  <c:v>23.116666666666667</c:v>
                </c:pt>
                <c:pt idx="1387">
                  <c:v>23.133333333333333</c:v>
                </c:pt>
                <c:pt idx="1388">
                  <c:v>23.15</c:v>
                </c:pt>
                <c:pt idx="1389">
                  <c:v>23.166666666666668</c:v>
                </c:pt>
                <c:pt idx="1390">
                  <c:v>23.183333333333334</c:v>
                </c:pt>
                <c:pt idx="1391">
                  <c:v>23.2</c:v>
                </c:pt>
                <c:pt idx="1392">
                  <c:v>23.216666666666665</c:v>
                </c:pt>
                <c:pt idx="1393">
                  <c:v>23.233333333333334</c:v>
                </c:pt>
                <c:pt idx="1394">
                  <c:v>23.25</c:v>
                </c:pt>
                <c:pt idx="1395">
                  <c:v>23.266666666666666</c:v>
                </c:pt>
                <c:pt idx="1396">
                  <c:v>23.283333333333335</c:v>
                </c:pt>
                <c:pt idx="1397">
                  <c:v>23.3</c:v>
                </c:pt>
                <c:pt idx="1398">
                  <c:v>23.316666666666666</c:v>
                </c:pt>
                <c:pt idx="1399">
                  <c:v>23.333333333333332</c:v>
                </c:pt>
                <c:pt idx="1400">
                  <c:v>23.35</c:v>
                </c:pt>
                <c:pt idx="1401">
                  <c:v>23.366666666666667</c:v>
                </c:pt>
                <c:pt idx="1402">
                  <c:v>23.383333333333333</c:v>
                </c:pt>
                <c:pt idx="1403">
                  <c:v>23.4</c:v>
                </c:pt>
                <c:pt idx="1404">
                  <c:v>23.416666666666668</c:v>
                </c:pt>
                <c:pt idx="1405">
                  <c:v>23.433333333333334</c:v>
                </c:pt>
                <c:pt idx="1406">
                  <c:v>23.45</c:v>
                </c:pt>
                <c:pt idx="1407">
                  <c:v>23.466666666666665</c:v>
                </c:pt>
                <c:pt idx="1408">
                  <c:v>23.483333333333334</c:v>
                </c:pt>
                <c:pt idx="1409">
                  <c:v>23.5</c:v>
                </c:pt>
                <c:pt idx="1410">
                  <c:v>23.516666666666666</c:v>
                </c:pt>
                <c:pt idx="1411">
                  <c:v>23.533333333333335</c:v>
                </c:pt>
                <c:pt idx="1412">
                  <c:v>23.55</c:v>
                </c:pt>
                <c:pt idx="1413">
                  <c:v>23.566666666666666</c:v>
                </c:pt>
                <c:pt idx="1414">
                  <c:v>23.583333333333332</c:v>
                </c:pt>
                <c:pt idx="1415">
                  <c:v>23.6</c:v>
                </c:pt>
                <c:pt idx="1416">
                  <c:v>23.616666666666667</c:v>
                </c:pt>
                <c:pt idx="1417">
                  <c:v>23.633333333333333</c:v>
                </c:pt>
                <c:pt idx="1418">
                  <c:v>23.65</c:v>
                </c:pt>
                <c:pt idx="1419">
                  <c:v>23.666666666666668</c:v>
                </c:pt>
                <c:pt idx="1420">
                  <c:v>23.683333333333334</c:v>
                </c:pt>
                <c:pt idx="1421">
                  <c:v>23.7</c:v>
                </c:pt>
                <c:pt idx="1422">
                  <c:v>23.716666666666665</c:v>
                </c:pt>
                <c:pt idx="1423">
                  <c:v>23.733333333333334</c:v>
                </c:pt>
                <c:pt idx="1424">
                  <c:v>23.75</c:v>
                </c:pt>
                <c:pt idx="1425">
                  <c:v>23.766666666666666</c:v>
                </c:pt>
                <c:pt idx="1426">
                  <c:v>23.783333333333335</c:v>
                </c:pt>
                <c:pt idx="1427">
                  <c:v>23.8</c:v>
                </c:pt>
                <c:pt idx="1428">
                  <c:v>23.816666666666666</c:v>
                </c:pt>
                <c:pt idx="1429">
                  <c:v>23.833333333333332</c:v>
                </c:pt>
                <c:pt idx="1430">
                  <c:v>23.85</c:v>
                </c:pt>
                <c:pt idx="1431">
                  <c:v>23.866666666666667</c:v>
                </c:pt>
                <c:pt idx="1432">
                  <c:v>23.883333333333333</c:v>
                </c:pt>
                <c:pt idx="1433">
                  <c:v>23.9</c:v>
                </c:pt>
                <c:pt idx="1434">
                  <c:v>23.916666666666668</c:v>
                </c:pt>
                <c:pt idx="1435">
                  <c:v>23.933333333333334</c:v>
                </c:pt>
                <c:pt idx="1436">
                  <c:v>23.95</c:v>
                </c:pt>
                <c:pt idx="1437">
                  <c:v>23.966666666666665</c:v>
                </c:pt>
                <c:pt idx="1438">
                  <c:v>23.983333333333334</c:v>
                </c:pt>
                <c:pt idx="1439">
                  <c:v>24</c:v>
                </c:pt>
                <c:pt idx="1440">
                  <c:v>24.016666666666666</c:v>
                </c:pt>
                <c:pt idx="1441">
                  <c:v>24.033333333333335</c:v>
                </c:pt>
                <c:pt idx="1442">
                  <c:v>24.05</c:v>
                </c:pt>
                <c:pt idx="1443">
                  <c:v>24.066666666666666</c:v>
                </c:pt>
                <c:pt idx="1444">
                  <c:v>24.083333333333332</c:v>
                </c:pt>
                <c:pt idx="1445">
                  <c:v>24.1</c:v>
                </c:pt>
                <c:pt idx="1446">
                  <c:v>24.116666666666667</c:v>
                </c:pt>
                <c:pt idx="1447">
                  <c:v>24.133333333333333</c:v>
                </c:pt>
                <c:pt idx="1448">
                  <c:v>24.15</c:v>
                </c:pt>
                <c:pt idx="1449">
                  <c:v>24.166666666666668</c:v>
                </c:pt>
                <c:pt idx="1450">
                  <c:v>24.183333333333334</c:v>
                </c:pt>
                <c:pt idx="1451">
                  <c:v>24.2</c:v>
                </c:pt>
                <c:pt idx="1452">
                  <c:v>24.216666666666665</c:v>
                </c:pt>
                <c:pt idx="1453">
                  <c:v>24.233333333333334</c:v>
                </c:pt>
                <c:pt idx="1454">
                  <c:v>24.25</c:v>
                </c:pt>
                <c:pt idx="1455">
                  <c:v>24.266666666666666</c:v>
                </c:pt>
                <c:pt idx="1456">
                  <c:v>24.283333333333335</c:v>
                </c:pt>
                <c:pt idx="1457">
                  <c:v>24.3</c:v>
                </c:pt>
                <c:pt idx="1458">
                  <c:v>24.316666666666666</c:v>
                </c:pt>
                <c:pt idx="1459">
                  <c:v>24.333333333333332</c:v>
                </c:pt>
                <c:pt idx="1460">
                  <c:v>24.35</c:v>
                </c:pt>
                <c:pt idx="1461">
                  <c:v>24.366666666666667</c:v>
                </c:pt>
                <c:pt idx="1462">
                  <c:v>24.383333333333333</c:v>
                </c:pt>
                <c:pt idx="1463">
                  <c:v>24.4</c:v>
                </c:pt>
                <c:pt idx="1464">
                  <c:v>24.416666666666668</c:v>
                </c:pt>
                <c:pt idx="1465">
                  <c:v>24.433333333333334</c:v>
                </c:pt>
                <c:pt idx="1466">
                  <c:v>24.45</c:v>
                </c:pt>
                <c:pt idx="1467">
                  <c:v>24.466666666666665</c:v>
                </c:pt>
                <c:pt idx="1468">
                  <c:v>24.483333333333334</c:v>
                </c:pt>
                <c:pt idx="1469">
                  <c:v>24.5</c:v>
                </c:pt>
                <c:pt idx="1470">
                  <c:v>24.516666666666666</c:v>
                </c:pt>
                <c:pt idx="1471">
                  <c:v>24.533333333333335</c:v>
                </c:pt>
                <c:pt idx="1472">
                  <c:v>24.55</c:v>
                </c:pt>
                <c:pt idx="1473">
                  <c:v>24.566666666666666</c:v>
                </c:pt>
                <c:pt idx="1474">
                  <c:v>24.583333333333332</c:v>
                </c:pt>
                <c:pt idx="1475">
                  <c:v>24.6</c:v>
                </c:pt>
                <c:pt idx="1476">
                  <c:v>24.616666666666667</c:v>
                </c:pt>
                <c:pt idx="1477">
                  <c:v>24.633333333333333</c:v>
                </c:pt>
                <c:pt idx="1478">
                  <c:v>24.65</c:v>
                </c:pt>
                <c:pt idx="1479">
                  <c:v>24.666666666666668</c:v>
                </c:pt>
                <c:pt idx="1480">
                  <c:v>24.683333333333334</c:v>
                </c:pt>
                <c:pt idx="1481">
                  <c:v>24.7</c:v>
                </c:pt>
                <c:pt idx="1482">
                  <c:v>24.716666666666665</c:v>
                </c:pt>
                <c:pt idx="1483">
                  <c:v>24.733333333333334</c:v>
                </c:pt>
                <c:pt idx="1484">
                  <c:v>24.75</c:v>
                </c:pt>
                <c:pt idx="1485">
                  <c:v>24.766666666666666</c:v>
                </c:pt>
                <c:pt idx="1486">
                  <c:v>24.783333333333335</c:v>
                </c:pt>
                <c:pt idx="1487">
                  <c:v>24.8</c:v>
                </c:pt>
                <c:pt idx="1488">
                  <c:v>24.816666666666666</c:v>
                </c:pt>
                <c:pt idx="1489">
                  <c:v>24.833333333333332</c:v>
                </c:pt>
                <c:pt idx="1490">
                  <c:v>24.85</c:v>
                </c:pt>
                <c:pt idx="1491">
                  <c:v>24.866666666666667</c:v>
                </c:pt>
                <c:pt idx="1492">
                  <c:v>24.883333333333333</c:v>
                </c:pt>
                <c:pt idx="1493">
                  <c:v>24.9</c:v>
                </c:pt>
                <c:pt idx="1494">
                  <c:v>24.916666666666668</c:v>
                </c:pt>
                <c:pt idx="1495">
                  <c:v>24.933333333333334</c:v>
                </c:pt>
                <c:pt idx="1496">
                  <c:v>24.95</c:v>
                </c:pt>
                <c:pt idx="1497">
                  <c:v>24.966666666666665</c:v>
                </c:pt>
                <c:pt idx="1498">
                  <c:v>24.983333333333334</c:v>
                </c:pt>
                <c:pt idx="1499">
                  <c:v>25</c:v>
                </c:pt>
                <c:pt idx="1500">
                  <c:v>25.016666666666666</c:v>
                </c:pt>
                <c:pt idx="1501">
                  <c:v>25.033333333333335</c:v>
                </c:pt>
                <c:pt idx="1502">
                  <c:v>25.05</c:v>
                </c:pt>
                <c:pt idx="1503">
                  <c:v>25.066666666666666</c:v>
                </c:pt>
                <c:pt idx="1504">
                  <c:v>25.083333333333332</c:v>
                </c:pt>
                <c:pt idx="1505">
                  <c:v>25.1</c:v>
                </c:pt>
                <c:pt idx="1506">
                  <c:v>25.116666666666667</c:v>
                </c:pt>
                <c:pt idx="1507">
                  <c:v>25.133333333333333</c:v>
                </c:pt>
                <c:pt idx="1508">
                  <c:v>25.15</c:v>
                </c:pt>
                <c:pt idx="1509">
                  <c:v>25.166666666666668</c:v>
                </c:pt>
                <c:pt idx="1510">
                  <c:v>25.183333333333334</c:v>
                </c:pt>
                <c:pt idx="1511">
                  <c:v>25.2</c:v>
                </c:pt>
                <c:pt idx="1512">
                  <c:v>25.216666666666665</c:v>
                </c:pt>
                <c:pt idx="1513">
                  <c:v>25.233333333333334</c:v>
                </c:pt>
                <c:pt idx="1514">
                  <c:v>25.25</c:v>
                </c:pt>
                <c:pt idx="1515">
                  <c:v>25.266666666666666</c:v>
                </c:pt>
                <c:pt idx="1516">
                  <c:v>25.283333333333335</c:v>
                </c:pt>
                <c:pt idx="1517">
                  <c:v>25.3</c:v>
                </c:pt>
                <c:pt idx="1518">
                  <c:v>25.316666666666666</c:v>
                </c:pt>
                <c:pt idx="1519">
                  <c:v>25.333333333333332</c:v>
                </c:pt>
                <c:pt idx="1520">
                  <c:v>25.35</c:v>
                </c:pt>
                <c:pt idx="1521">
                  <c:v>25.366666666666667</c:v>
                </c:pt>
                <c:pt idx="1522">
                  <c:v>25.383333333333333</c:v>
                </c:pt>
                <c:pt idx="1523">
                  <c:v>25.4</c:v>
                </c:pt>
                <c:pt idx="1524">
                  <c:v>25.416666666666668</c:v>
                </c:pt>
                <c:pt idx="1525">
                  <c:v>25.433333333333334</c:v>
                </c:pt>
                <c:pt idx="1526">
                  <c:v>25.45</c:v>
                </c:pt>
                <c:pt idx="1527">
                  <c:v>25.466666666666665</c:v>
                </c:pt>
                <c:pt idx="1528">
                  <c:v>25.483333333333334</c:v>
                </c:pt>
                <c:pt idx="1529">
                  <c:v>25.5</c:v>
                </c:pt>
                <c:pt idx="1530">
                  <c:v>25.516666666666666</c:v>
                </c:pt>
                <c:pt idx="1531">
                  <c:v>25.533333333333335</c:v>
                </c:pt>
                <c:pt idx="1532">
                  <c:v>25.55</c:v>
                </c:pt>
                <c:pt idx="1533">
                  <c:v>25.566666666666666</c:v>
                </c:pt>
                <c:pt idx="1534">
                  <c:v>25.583333333333332</c:v>
                </c:pt>
                <c:pt idx="1535">
                  <c:v>25.6</c:v>
                </c:pt>
                <c:pt idx="1536">
                  <c:v>25.616666666666667</c:v>
                </c:pt>
                <c:pt idx="1537">
                  <c:v>25.633333333333333</c:v>
                </c:pt>
                <c:pt idx="1538">
                  <c:v>25.65</c:v>
                </c:pt>
                <c:pt idx="1539">
                  <c:v>25.666666666666668</c:v>
                </c:pt>
                <c:pt idx="1540">
                  <c:v>25.683333333333334</c:v>
                </c:pt>
                <c:pt idx="1541">
                  <c:v>25.7</c:v>
                </c:pt>
                <c:pt idx="1542">
                  <c:v>25.716666666666665</c:v>
                </c:pt>
                <c:pt idx="1543">
                  <c:v>25.733333333333334</c:v>
                </c:pt>
                <c:pt idx="1544">
                  <c:v>25.75</c:v>
                </c:pt>
                <c:pt idx="1545">
                  <c:v>25.766666666666666</c:v>
                </c:pt>
                <c:pt idx="1546">
                  <c:v>25.783333333333335</c:v>
                </c:pt>
                <c:pt idx="1547">
                  <c:v>25.8</c:v>
                </c:pt>
                <c:pt idx="1548">
                  <c:v>25.816666666666666</c:v>
                </c:pt>
                <c:pt idx="1549">
                  <c:v>25.833333333333332</c:v>
                </c:pt>
                <c:pt idx="1550">
                  <c:v>25.85</c:v>
                </c:pt>
                <c:pt idx="1551">
                  <c:v>25.866666666666667</c:v>
                </c:pt>
                <c:pt idx="1552">
                  <c:v>25.883333333333333</c:v>
                </c:pt>
                <c:pt idx="1553">
                  <c:v>25.9</c:v>
                </c:pt>
                <c:pt idx="1554">
                  <c:v>25.916666666666668</c:v>
                </c:pt>
                <c:pt idx="1555">
                  <c:v>25.933333333333334</c:v>
                </c:pt>
                <c:pt idx="1556">
                  <c:v>25.95</c:v>
                </c:pt>
                <c:pt idx="1557">
                  <c:v>25.966666666666665</c:v>
                </c:pt>
                <c:pt idx="1558">
                  <c:v>25.983333333333334</c:v>
                </c:pt>
                <c:pt idx="1559">
                  <c:v>26</c:v>
                </c:pt>
                <c:pt idx="1560">
                  <c:v>26.016666666666666</c:v>
                </c:pt>
                <c:pt idx="1561">
                  <c:v>26.033333333333335</c:v>
                </c:pt>
                <c:pt idx="1562">
                  <c:v>26.05</c:v>
                </c:pt>
                <c:pt idx="1563">
                  <c:v>26.066666666666666</c:v>
                </c:pt>
                <c:pt idx="1564">
                  <c:v>26.083333333333332</c:v>
                </c:pt>
                <c:pt idx="1565">
                  <c:v>26.1</c:v>
                </c:pt>
                <c:pt idx="1566">
                  <c:v>26.116666666666667</c:v>
                </c:pt>
                <c:pt idx="1567">
                  <c:v>26.133333333333333</c:v>
                </c:pt>
                <c:pt idx="1568">
                  <c:v>26.15</c:v>
                </c:pt>
                <c:pt idx="1569">
                  <c:v>26.166666666666668</c:v>
                </c:pt>
                <c:pt idx="1570">
                  <c:v>26.183333333333334</c:v>
                </c:pt>
                <c:pt idx="1571">
                  <c:v>26.2</c:v>
                </c:pt>
                <c:pt idx="1572">
                  <c:v>26.216666666666665</c:v>
                </c:pt>
                <c:pt idx="1573">
                  <c:v>26.233333333333334</c:v>
                </c:pt>
                <c:pt idx="1574">
                  <c:v>26.25</c:v>
                </c:pt>
                <c:pt idx="1575">
                  <c:v>26.266666666666666</c:v>
                </c:pt>
                <c:pt idx="1576">
                  <c:v>26.283333333333335</c:v>
                </c:pt>
                <c:pt idx="1577">
                  <c:v>26.3</c:v>
                </c:pt>
                <c:pt idx="1578">
                  <c:v>26.316666666666666</c:v>
                </c:pt>
                <c:pt idx="1579">
                  <c:v>26.333333333333332</c:v>
                </c:pt>
                <c:pt idx="1580">
                  <c:v>26.35</c:v>
                </c:pt>
                <c:pt idx="1581">
                  <c:v>26.366666666666667</c:v>
                </c:pt>
                <c:pt idx="1582">
                  <c:v>26.383333333333333</c:v>
                </c:pt>
                <c:pt idx="1583">
                  <c:v>26.4</c:v>
                </c:pt>
                <c:pt idx="1584">
                  <c:v>26.416666666666668</c:v>
                </c:pt>
                <c:pt idx="1585">
                  <c:v>26.433333333333334</c:v>
                </c:pt>
                <c:pt idx="1586">
                  <c:v>26.45</c:v>
                </c:pt>
                <c:pt idx="1587">
                  <c:v>26.466666666666665</c:v>
                </c:pt>
                <c:pt idx="1588">
                  <c:v>26.483333333333334</c:v>
                </c:pt>
                <c:pt idx="1589">
                  <c:v>26.5</c:v>
                </c:pt>
                <c:pt idx="1590">
                  <c:v>26.516666666666666</c:v>
                </c:pt>
                <c:pt idx="1591">
                  <c:v>26.533333333333335</c:v>
                </c:pt>
                <c:pt idx="1592">
                  <c:v>26.55</c:v>
                </c:pt>
                <c:pt idx="1593">
                  <c:v>26.566666666666666</c:v>
                </c:pt>
                <c:pt idx="1594">
                  <c:v>26.583333333333332</c:v>
                </c:pt>
                <c:pt idx="1595">
                  <c:v>26.6</c:v>
                </c:pt>
                <c:pt idx="1596">
                  <c:v>26.616666666666667</c:v>
                </c:pt>
                <c:pt idx="1597">
                  <c:v>26.633333333333333</c:v>
                </c:pt>
                <c:pt idx="1598">
                  <c:v>26.65</c:v>
                </c:pt>
                <c:pt idx="1599">
                  <c:v>26.666666666666668</c:v>
                </c:pt>
                <c:pt idx="1600">
                  <c:v>26.683333333333334</c:v>
                </c:pt>
                <c:pt idx="1601">
                  <c:v>26.7</c:v>
                </c:pt>
                <c:pt idx="1602">
                  <c:v>26.716666666666665</c:v>
                </c:pt>
                <c:pt idx="1603">
                  <c:v>26.733333333333334</c:v>
                </c:pt>
                <c:pt idx="1604">
                  <c:v>26.75</c:v>
                </c:pt>
                <c:pt idx="1605">
                  <c:v>26.766666666666666</c:v>
                </c:pt>
                <c:pt idx="1606">
                  <c:v>26.783333333333335</c:v>
                </c:pt>
                <c:pt idx="1607">
                  <c:v>26.8</c:v>
                </c:pt>
                <c:pt idx="1608">
                  <c:v>26.816666666666666</c:v>
                </c:pt>
                <c:pt idx="1609">
                  <c:v>26.833333333333332</c:v>
                </c:pt>
                <c:pt idx="1610">
                  <c:v>26.85</c:v>
                </c:pt>
                <c:pt idx="1611">
                  <c:v>26.866666666666667</c:v>
                </c:pt>
                <c:pt idx="1612">
                  <c:v>26.883333333333333</c:v>
                </c:pt>
                <c:pt idx="1613">
                  <c:v>26.9</c:v>
                </c:pt>
                <c:pt idx="1614">
                  <c:v>26.916666666666668</c:v>
                </c:pt>
                <c:pt idx="1615">
                  <c:v>26.933333333333334</c:v>
                </c:pt>
                <c:pt idx="1616">
                  <c:v>26.95</c:v>
                </c:pt>
                <c:pt idx="1617">
                  <c:v>26.966666666666665</c:v>
                </c:pt>
                <c:pt idx="1618">
                  <c:v>26.983333333333334</c:v>
                </c:pt>
                <c:pt idx="1619">
                  <c:v>27</c:v>
                </c:pt>
                <c:pt idx="1620">
                  <c:v>27.016666666666666</c:v>
                </c:pt>
                <c:pt idx="1621">
                  <c:v>27.033333333333335</c:v>
                </c:pt>
                <c:pt idx="1622">
                  <c:v>27.05</c:v>
                </c:pt>
                <c:pt idx="1623">
                  <c:v>27.066666666666666</c:v>
                </c:pt>
                <c:pt idx="1624">
                  <c:v>27.083333333333332</c:v>
                </c:pt>
                <c:pt idx="1625">
                  <c:v>27.1</c:v>
                </c:pt>
                <c:pt idx="1626">
                  <c:v>27.116666666666667</c:v>
                </c:pt>
                <c:pt idx="1627">
                  <c:v>27.133333333333333</c:v>
                </c:pt>
                <c:pt idx="1628">
                  <c:v>27.15</c:v>
                </c:pt>
                <c:pt idx="1629">
                  <c:v>27.166666666666668</c:v>
                </c:pt>
                <c:pt idx="1630">
                  <c:v>27.183333333333334</c:v>
                </c:pt>
                <c:pt idx="1631">
                  <c:v>27.2</c:v>
                </c:pt>
                <c:pt idx="1632">
                  <c:v>27.216666666666665</c:v>
                </c:pt>
                <c:pt idx="1633">
                  <c:v>27.233333333333334</c:v>
                </c:pt>
                <c:pt idx="1634">
                  <c:v>27.25</c:v>
                </c:pt>
                <c:pt idx="1635">
                  <c:v>27.266666666666666</c:v>
                </c:pt>
                <c:pt idx="1636">
                  <c:v>27.283333333333335</c:v>
                </c:pt>
                <c:pt idx="1637">
                  <c:v>27.3</c:v>
                </c:pt>
                <c:pt idx="1638">
                  <c:v>27.316666666666666</c:v>
                </c:pt>
                <c:pt idx="1639">
                  <c:v>27.333333333333332</c:v>
                </c:pt>
                <c:pt idx="1640">
                  <c:v>27.35</c:v>
                </c:pt>
                <c:pt idx="1641">
                  <c:v>27.366666666666667</c:v>
                </c:pt>
                <c:pt idx="1642">
                  <c:v>27.383333333333333</c:v>
                </c:pt>
                <c:pt idx="1643">
                  <c:v>27.4</c:v>
                </c:pt>
                <c:pt idx="1644">
                  <c:v>27.416666666666668</c:v>
                </c:pt>
                <c:pt idx="1645">
                  <c:v>27.433333333333334</c:v>
                </c:pt>
                <c:pt idx="1646">
                  <c:v>27.45</c:v>
                </c:pt>
                <c:pt idx="1647">
                  <c:v>27.466666666666665</c:v>
                </c:pt>
                <c:pt idx="1648">
                  <c:v>27.483333333333334</c:v>
                </c:pt>
                <c:pt idx="1649">
                  <c:v>27.5</c:v>
                </c:pt>
                <c:pt idx="1650">
                  <c:v>27.516666666666666</c:v>
                </c:pt>
                <c:pt idx="1651">
                  <c:v>27.533333333333335</c:v>
                </c:pt>
                <c:pt idx="1652">
                  <c:v>27.55</c:v>
                </c:pt>
                <c:pt idx="1653">
                  <c:v>27.566666666666666</c:v>
                </c:pt>
                <c:pt idx="1654">
                  <c:v>27.583333333333332</c:v>
                </c:pt>
                <c:pt idx="1655">
                  <c:v>27.6</c:v>
                </c:pt>
                <c:pt idx="1656">
                  <c:v>27.616666666666667</c:v>
                </c:pt>
                <c:pt idx="1657">
                  <c:v>27.633333333333333</c:v>
                </c:pt>
                <c:pt idx="1658">
                  <c:v>27.65</c:v>
                </c:pt>
                <c:pt idx="1659">
                  <c:v>27.666666666666668</c:v>
                </c:pt>
                <c:pt idx="1660">
                  <c:v>27.683333333333334</c:v>
                </c:pt>
                <c:pt idx="1661">
                  <c:v>27.7</c:v>
                </c:pt>
                <c:pt idx="1662">
                  <c:v>27.716666666666665</c:v>
                </c:pt>
                <c:pt idx="1663">
                  <c:v>27.733333333333334</c:v>
                </c:pt>
                <c:pt idx="1664">
                  <c:v>27.75</c:v>
                </c:pt>
                <c:pt idx="1665">
                  <c:v>27.766666666666666</c:v>
                </c:pt>
                <c:pt idx="1666">
                  <c:v>27.783333333333335</c:v>
                </c:pt>
                <c:pt idx="1667">
                  <c:v>27.8</c:v>
                </c:pt>
                <c:pt idx="1668">
                  <c:v>27.816666666666666</c:v>
                </c:pt>
                <c:pt idx="1669">
                  <c:v>27.833333333333332</c:v>
                </c:pt>
                <c:pt idx="1670">
                  <c:v>27.85</c:v>
                </c:pt>
                <c:pt idx="1671">
                  <c:v>27.866666666666667</c:v>
                </c:pt>
                <c:pt idx="1672">
                  <c:v>27.883333333333333</c:v>
                </c:pt>
                <c:pt idx="1673">
                  <c:v>27.9</c:v>
                </c:pt>
                <c:pt idx="1674">
                  <c:v>27.916666666666668</c:v>
                </c:pt>
                <c:pt idx="1675">
                  <c:v>27.933333333333334</c:v>
                </c:pt>
                <c:pt idx="1676">
                  <c:v>27.95</c:v>
                </c:pt>
                <c:pt idx="1677">
                  <c:v>27.966666666666665</c:v>
                </c:pt>
                <c:pt idx="1678">
                  <c:v>27.983333333333334</c:v>
                </c:pt>
                <c:pt idx="1679">
                  <c:v>28</c:v>
                </c:pt>
                <c:pt idx="1680">
                  <c:v>28.016666666666666</c:v>
                </c:pt>
                <c:pt idx="1681">
                  <c:v>28.033333333333335</c:v>
                </c:pt>
                <c:pt idx="1682">
                  <c:v>28.05</c:v>
                </c:pt>
                <c:pt idx="1683">
                  <c:v>28.066666666666666</c:v>
                </c:pt>
                <c:pt idx="1684">
                  <c:v>28.083333333333332</c:v>
                </c:pt>
                <c:pt idx="1685">
                  <c:v>28.1</c:v>
                </c:pt>
                <c:pt idx="1686">
                  <c:v>28.116666666666667</c:v>
                </c:pt>
                <c:pt idx="1687">
                  <c:v>28.133333333333333</c:v>
                </c:pt>
                <c:pt idx="1688">
                  <c:v>28.15</c:v>
                </c:pt>
                <c:pt idx="1689">
                  <c:v>28.166666666666668</c:v>
                </c:pt>
                <c:pt idx="1690">
                  <c:v>28.183333333333334</c:v>
                </c:pt>
                <c:pt idx="1691">
                  <c:v>28.2</c:v>
                </c:pt>
                <c:pt idx="1692">
                  <c:v>28.216666666666665</c:v>
                </c:pt>
                <c:pt idx="1693">
                  <c:v>28.233333333333334</c:v>
                </c:pt>
                <c:pt idx="1694">
                  <c:v>28.25</c:v>
                </c:pt>
                <c:pt idx="1695">
                  <c:v>28.266666666666666</c:v>
                </c:pt>
                <c:pt idx="1696">
                  <c:v>28.283333333333335</c:v>
                </c:pt>
                <c:pt idx="1697">
                  <c:v>28.3</c:v>
                </c:pt>
                <c:pt idx="1698">
                  <c:v>28.316666666666666</c:v>
                </c:pt>
                <c:pt idx="1699">
                  <c:v>28.333333333333332</c:v>
                </c:pt>
                <c:pt idx="1700">
                  <c:v>28.35</c:v>
                </c:pt>
                <c:pt idx="1701">
                  <c:v>28.366666666666667</c:v>
                </c:pt>
                <c:pt idx="1702">
                  <c:v>28.383333333333333</c:v>
                </c:pt>
                <c:pt idx="1703">
                  <c:v>28.4</c:v>
                </c:pt>
                <c:pt idx="1704">
                  <c:v>28.416666666666668</c:v>
                </c:pt>
                <c:pt idx="1705">
                  <c:v>28.433333333333334</c:v>
                </c:pt>
                <c:pt idx="1706">
                  <c:v>28.45</c:v>
                </c:pt>
                <c:pt idx="1707">
                  <c:v>28.466666666666665</c:v>
                </c:pt>
                <c:pt idx="1708">
                  <c:v>28.483333333333334</c:v>
                </c:pt>
                <c:pt idx="1709">
                  <c:v>28.5</c:v>
                </c:pt>
                <c:pt idx="1710">
                  <c:v>28.516666666666666</c:v>
                </c:pt>
                <c:pt idx="1711">
                  <c:v>28.533333333333335</c:v>
                </c:pt>
                <c:pt idx="1712">
                  <c:v>28.55</c:v>
                </c:pt>
                <c:pt idx="1713">
                  <c:v>28.566666666666666</c:v>
                </c:pt>
                <c:pt idx="1714">
                  <c:v>28.583333333333332</c:v>
                </c:pt>
                <c:pt idx="1715">
                  <c:v>28.6</c:v>
                </c:pt>
                <c:pt idx="1716">
                  <c:v>28.616666666666667</c:v>
                </c:pt>
                <c:pt idx="1717">
                  <c:v>28.633333333333333</c:v>
                </c:pt>
                <c:pt idx="1718">
                  <c:v>28.65</c:v>
                </c:pt>
                <c:pt idx="1719">
                  <c:v>28.666666666666668</c:v>
                </c:pt>
                <c:pt idx="1720">
                  <c:v>28.683333333333334</c:v>
                </c:pt>
                <c:pt idx="1721">
                  <c:v>28.7</c:v>
                </c:pt>
                <c:pt idx="1722">
                  <c:v>28.716666666666665</c:v>
                </c:pt>
                <c:pt idx="1723">
                  <c:v>28.733333333333334</c:v>
                </c:pt>
                <c:pt idx="1724">
                  <c:v>28.75</c:v>
                </c:pt>
                <c:pt idx="1725">
                  <c:v>28.766666666666666</c:v>
                </c:pt>
                <c:pt idx="1726">
                  <c:v>28.783333333333335</c:v>
                </c:pt>
                <c:pt idx="1727">
                  <c:v>28.8</c:v>
                </c:pt>
                <c:pt idx="1728">
                  <c:v>28.816666666666666</c:v>
                </c:pt>
                <c:pt idx="1729">
                  <c:v>28.833333333333332</c:v>
                </c:pt>
                <c:pt idx="1730">
                  <c:v>28.85</c:v>
                </c:pt>
                <c:pt idx="1731">
                  <c:v>28.866666666666667</c:v>
                </c:pt>
                <c:pt idx="1732">
                  <c:v>28.883333333333333</c:v>
                </c:pt>
                <c:pt idx="1733">
                  <c:v>28.9</c:v>
                </c:pt>
                <c:pt idx="1734">
                  <c:v>28.916666666666668</c:v>
                </c:pt>
                <c:pt idx="1735">
                  <c:v>28.933333333333334</c:v>
                </c:pt>
                <c:pt idx="1736">
                  <c:v>28.95</c:v>
                </c:pt>
                <c:pt idx="1737">
                  <c:v>28.966666666666665</c:v>
                </c:pt>
                <c:pt idx="1738">
                  <c:v>28.983333333333334</c:v>
                </c:pt>
                <c:pt idx="1739">
                  <c:v>29</c:v>
                </c:pt>
                <c:pt idx="1740">
                  <c:v>29.016666666666666</c:v>
                </c:pt>
                <c:pt idx="1741">
                  <c:v>29.033333333333335</c:v>
                </c:pt>
                <c:pt idx="1742">
                  <c:v>29.05</c:v>
                </c:pt>
                <c:pt idx="1743">
                  <c:v>29.066666666666666</c:v>
                </c:pt>
                <c:pt idx="1744">
                  <c:v>29.083333333333332</c:v>
                </c:pt>
                <c:pt idx="1745">
                  <c:v>29.1</c:v>
                </c:pt>
                <c:pt idx="1746">
                  <c:v>29.116666666666667</c:v>
                </c:pt>
                <c:pt idx="1747">
                  <c:v>29.133333333333333</c:v>
                </c:pt>
                <c:pt idx="1748">
                  <c:v>29.15</c:v>
                </c:pt>
                <c:pt idx="1749">
                  <c:v>29.166666666666668</c:v>
                </c:pt>
                <c:pt idx="1750">
                  <c:v>29.183333333333334</c:v>
                </c:pt>
                <c:pt idx="1751">
                  <c:v>29.2</c:v>
                </c:pt>
                <c:pt idx="1752">
                  <c:v>29.216666666666665</c:v>
                </c:pt>
                <c:pt idx="1753">
                  <c:v>29.233333333333334</c:v>
                </c:pt>
                <c:pt idx="1754">
                  <c:v>29.25</c:v>
                </c:pt>
                <c:pt idx="1755">
                  <c:v>29.266666666666666</c:v>
                </c:pt>
                <c:pt idx="1756">
                  <c:v>29.283333333333335</c:v>
                </c:pt>
                <c:pt idx="1757">
                  <c:v>29.3</c:v>
                </c:pt>
                <c:pt idx="1758">
                  <c:v>29.316666666666666</c:v>
                </c:pt>
                <c:pt idx="1759">
                  <c:v>29.333333333333332</c:v>
                </c:pt>
                <c:pt idx="1760">
                  <c:v>29.35</c:v>
                </c:pt>
                <c:pt idx="1761">
                  <c:v>29.366666666666667</c:v>
                </c:pt>
                <c:pt idx="1762">
                  <c:v>29.383333333333333</c:v>
                </c:pt>
                <c:pt idx="1763">
                  <c:v>29.4</c:v>
                </c:pt>
                <c:pt idx="1764">
                  <c:v>29.416666666666668</c:v>
                </c:pt>
                <c:pt idx="1765">
                  <c:v>29.433333333333334</c:v>
                </c:pt>
                <c:pt idx="1766">
                  <c:v>29.45</c:v>
                </c:pt>
                <c:pt idx="1767">
                  <c:v>29.466666666666665</c:v>
                </c:pt>
                <c:pt idx="1768">
                  <c:v>29.483333333333334</c:v>
                </c:pt>
                <c:pt idx="1769">
                  <c:v>29.5</c:v>
                </c:pt>
                <c:pt idx="1770">
                  <c:v>29.516666666666666</c:v>
                </c:pt>
                <c:pt idx="1771">
                  <c:v>29.533333333333335</c:v>
                </c:pt>
                <c:pt idx="1772">
                  <c:v>29.55</c:v>
                </c:pt>
                <c:pt idx="1773">
                  <c:v>29.566666666666666</c:v>
                </c:pt>
                <c:pt idx="1774">
                  <c:v>29.583333333333332</c:v>
                </c:pt>
                <c:pt idx="1775">
                  <c:v>29.6</c:v>
                </c:pt>
                <c:pt idx="1776">
                  <c:v>29.616666666666667</c:v>
                </c:pt>
                <c:pt idx="1777">
                  <c:v>29.633333333333333</c:v>
                </c:pt>
                <c:pt idx="1778">
                  <c:v>29.65</c:v>
                </c:pt>
                <c:pt idx="1779">
                  <c:v>29.666666666666668</c:v>
                </c:pt>
                <c:pt idx="1780">
                  <c:v>29.683333333333334</c:v>
                </c:pt>
                <c:pt idx="1781">
                  <c:v>29.7</c:v>
                </c:pt>
                <c:pt idx="1782">
                  <c:v>29.716666666666665</c:v>
                </c:pt>
                <c:pt idx="1783">
                  <c:v>29.733333333333334</c:v>
                </c:pt>
                <c:pt idx="1784">
                  <c:v>29.75</c:v>
                </c:pt>
                <c:pt idx="1785">
                  <c:v>29.766666666666666</c:v>
                </c:pt>
                <c:pt idx="1786">
                  <c:v>29.783333333333335</c:v>
                </c:pt>
                <c:pt idx="1787">
                  <c:v>29.8</c:v>
                </c:pt>
                <c:pt idx="1788">
                  <c:v>29.816666666666666</c:v>
                </c:pt>
                <c:pt idx="1789">
                  <c:v>29.833333333333332</c:v>
                </c:pt>
                <c:pt idx="1790">
                  <c:v>29.85</c:v>
                </c:pt>
                <c:pt idx="1791">
                  <c:v>29.866666666666667</c:v>
                </c:pt>
                <c:pt idx="1792">
                  <c:v>29.883333333333333</c:v>
                </c:pt>
                <c:pt idx="1793">
                  <c:v>29.9</c:v>
                </c:pt>
                <c:pt idx="1794">
                  <c:v>29.916666666666668</c:v>
                </c:pt>
                <c:pt idx="1795">
                  <c:v>29.933333333333334</c:v>
                </c:pt>
                <c:pt idx="1796">
                  <c:v>29.95</c:v>
                </c:pt>
                <c:pt idx="1797">
                  <c:v>29.966666666666665</c:v>
                </c:pt>
                <c:pt idx="1798">
                  <c:v>29.983333333333334</c:v>
                </c:pt>
                <c:pt idx="1799">
                  <c:v>30</c:v>
                </c:pt>
                <c:pt idx="1800">
                  <c:v>30.016666666666666</c:v>
                </c:pt>
                <c:pt idx="1801">
                  <c:v>30.033333333333335</c:v>
                </c:pt>
                <c:pt idx="1802">
                  <c:v>30.05</c:v>
                </c:pt>
                <c:pt idx="1803">
                  <c:v>30.066666666666666</c:v>
                </c:pt>
                <c:pt idx="1804">
                  <c:v>30.083333333333332</c:v>
                </c:pt>
                <c:pt idx="1805">
                  <c:v>30.1</c:v>
                </c:pt>
                <c:pt idx="1806">
                  <c:v>30.116666666666667</c:v>
                </c:pt>
                <c:pt idx="1807">
                  <c:v>30.133333333333333</c:v>
                </c:pt>
                <c:pt idx="1808">
                  <c:v>30.15</c:v>
                </c:pt>
                <c:pt idx="1809">
                  <c:v>30.166666666666668</c:v>
                </c:pt>
                <c:pt idx="1810">
                  <c:v>30.183333333333334</c:v>
                </c:pt>
                <c:pt idx="1811">
                  <c:v>30.2</c:v>
                </c:pt>
                <c:pt idx="1812">
                  <c:v>30.216666666666665</c:v>
                </c:pt>
                <c:pt idx="1813">
                  <c:v>30.233333333333334</c:v>
                </c:pt>
                <c:pt idx="1814">
                  <c:v>30.25</c:v>
                </c:pt>
                <c:pt idx="1815">
                  <c:v>30.266666666666666</c:v>
                </c:pt>
                <c:pt idx="1816">
                  <c:v>30.283333333333335</c:v>
                </c:pt>
                <c:pt idx="1817">
                  <c:v>30.3</c:v>
                </c:pt>
                <c:pt idx="1818">
                  <c:v>30.316666666666666</c:v>
                </c:pt>
                <c:pt idx="1819">
                  <c:v>30.333333333333332</c:v>
                </c:pt>
                <c:pt idx="1820">
                  <c:v>30.35</c:v>
                </c:pt>
                <c:pt idx="1821">
                  <c:v>30.366666666666667</c:v>
                </c:pt>
                <c:pt idx="1822">
                  <c:v>30.383333333333333</c:v>
                </c:pt>
                <c:pt idx="1823">
                  <c:v>30.4</c:v>
                </c:pt>
                <c:pt idx="1824">
                  <c:v>30.416666666666668</c:v>
                </c:pt>
                <c:pt idx="1825">
                  <c:v>30.433333333333334</c:v>
                </c:pt>
                <c:pt idx="1826">
                  <c:v>30.45</c:v>
                </c:pt>
                <c:pt idx="1827">
                  <c:v>30.466666666666665</c:v>
                </c:pt>
                <c:pt idx="1828">
                  <c:v>30.483333333333334</c:v>
                </c:pt>
                <c:pt idx="1829">
                  <c:v>30.5</c:v>
                </c:pt>
                <c:pt idx="1830">
                  <c:v>30.516666666666666</c:v>
                </c:pt>
                <c:pt idx="1831">
                  <c:v>30.533333333333335</c:v>
                </c:pt>
                <c:pt idx="1832">
                  <c:v>30.55</c:v>
                </c:pt>
                <c:pt idx="1833">
                  <c:v>30.566666666666666</c:v>
                </c:pt>
                <c:pt idx="1834">
                  <c:v>30.583333333333332</c:v>
                </c:pt>
                <c:pt idx="1835">
                  <c:v>30.6</c:v>
                </c:pt>
                <c:pt idx="1836">
                  <c:v>30.616666666666667</c:v>
                </c:pt>
                <c:pt idx="1837">
                  <c:v>30.633333333333333</c:v>
                </c:pt>
                <c:pt idx="1838">
                  <c:v>30.65</c:v>
                </c:pt>
                <c:pt idx="1839">
                  <c:v>30.666666666666668</c:v>
                </c:pt>
                <c:pt idx="1840">
                  <c:v>30.683333333333334</c:v>
                </c:pt>
                <c:pt idx="1841">
                  <c:v>30.7</c:v>
                </c:pt>
                <c:pt idx="1842">
                  <c:v>30.716666666666665</c:v>
                </c:pt>
                <c:pt idx="1843">
                  <c:v>30.733333333333334</c:v>
                </c:pt>
                <c:pt idx="1844">
                  <c:v>30.75</c:v>
                </c:pt>
                <c:pt idx="1845">
                  <c:v>30.766666666666666</c:v>
                </c:pt>
                <c:pt idx="1846">
                  <c:v>30.783333333333335</c:v>
                </c:pt>
                <c:pt idx="1847">
                  <c:v>30.8</c:v>
                </c:pt>
                <c:pt idx="1848">
                  <c:v>30.816666666666666</c:v>
                </c:pt>
                <c:pt idx="1849">
                  <c:v>30.833333333333332</c:v>
                </c:pt>
                <c:pt idx="1850">
                  <c:v>30.85</c:v>
                </c:pt>
                <c:pt idx="1851">
                  <c:v>30.866666666666667</c:v>
                </c:pt>
                <c:pt idx="1852">
                  <c:v>30.883333333333333</c:v>
                </c:pt>
                <c:pt idx="1853">
                  <c:v>30.9</c:v>
                </c:pt>
                <c:pt idx="1854">
                  <c:v>30.916666666666668</c:v>
                </c:pt>
                <c:pt idx="1855">
                  <c:v>30.933333333333334</c:v>
                </c:pt>
                <c:pt idx="1856">
                  <c:v>30.95</c:v>
                </c:pt>
                <c:pt idx="1857">
                  <c:v>30.966666666666665</c:v>
                </c:pt>
                <c:pt idx="1858">
                  <c:v>30.983333333333334</c:v>
                </c:pt>
                <c:pt idx="1859">
                  <c:v>31</c:v>
                </c:pt>
                <c:pt idx="1860">
                  <c:v>31.016666666666666</c:v>
                </c:pt>
                <c:pt idx="1861">
                  <c:v>31.033333333333335</c:v>
                </c:pt>
                <c:pt idx="1862">
                  <c:v>31.05</c:v>
                </c:pt>
                <c:pt idx="1863">
                  <c:v>31.066666666666666</c:v>
                </c:pt>
                <c:pt idx="1864">
                  <c:v>31.083333333333332</c:v>
                </c:pt>
                <c:pt idx="1865">
                  <c:v>31.1</c:v>
                </c:pt>
                <c:pt idx="1866">
                  <c:v>31.116666666666667</c:v>
                </c:pt>
                <c:pt idx="1867">
                  <c:v>31.133333333333333</c:v>
                </c:pt>
                <c:pt idx="1868">
                  <c:v>31.15</c:v>
                </c:pt>
                <c:pt idx="1869">
                  <c:v>31.166666666666668</c:v>
                </c:pt>
                <c:pt idx="1870">
                  <c:v>31.183333333333334</c:v>
                </c:pt>
                <c:pt idx="1871">
                  <c:v>31.2</c:v>
                </c:pt>
                <c:pt idx="1872">
                  <c:v>31.216666666666665</c:v>
                </c:pt>
                <c:pt idx="1873">
                  <c:v>31.233333333333334</c:v>
                </c:pt>
                <c:pt idx="1874">
                  <c:v>31.25</c:v>
                </c:pt>
                <c:pt idx="1875">
                  <c:v>31.266666666666666</c:v>
                </c:pt>
                <c:pt idx="1876">
                  <c:v>31.283333333333335</c:v>
                </c:pt>
                <c:pt idx="1877">
                  <c:v>31.3</c:v>
                </c:pt>
                <c:pt idx="1878">
                  <c:v>31.316666666666666</c:v>
                </c:pt>
                <c:pt idx="1879">
                  <c:v>31.333333333333332</c:v>
                </c:pt>
                <c:pt idx="1880">
                  <c:v>31.35</c:v>
                </c:pt>
                <c:pt idx="1881">
                  <c:v>31.366666666666667</c:v>
                </c:pt>
                <c:pt idx="1882">
                  <c:v>31.383333333333333</c:v>
                </c:pt>
                <c:pt idx="1883">
                  <c:v>31.4</c:v>
                </c:pt>
                <c:pt idx="1884">
                  <c:v>31.416666666666668</c:v>
                </c:pt>
                <c:pt idx="1885">
                  <c:v>31.433333333333334</c:v>
                </c:pt>
                <c:pt idx="1886">
                  <c:v>31.45</c:v>
                </c:pt>
                <c:pt idx="1887">
                  <c:v>31.466666666666665</c:v>
                </c:pt>
                <c:pt idx="1888">
                  <c:v>31.483333333333334</c:v>
                </c:pt>
                <c:pt idx="1889">
                  <c:v>31.5</c:v>
                </c:pt>
                <c:pt idx="1890">
                  <c:v>31.516666666666666</c:v>
                </c:pt>
                <c:pt idx="1891">
                  <c:v>31.533333333333335</c:v>
                </c:pt>
                <c:pt idx="1892">
                  <c:v>31.55</c:v>
                </c:pt>
                <c:pt idx="1893">
                  <c:v>31.566666666666666</c:v>
                </c:pt>
                <c:pt idx="1894">
                  <c:v>31.583333333333332</c:v>
                </c:pt>
                <c:pt idx="1895">
                  <c:v>31.6</c:v>
                </c:pt>
                <c:pt idx="1896">
                  <c:v>31.616666666666667</c:v>
                </c:pt>
                <c:pt idx="1897">
                  <c:v>31.633333333333333</c:v>
                </c:pt>
                <c:pt idx="1898">
                  <c:v>31.65</c:v>
                </c:pt>
                <c:pt idx="1899">
                  <c:v>31.666666666666668</c:v>
                </c:pt>
                <c:pt idx="1900">
                  <c:v>31.683333333333334</c:v>
                </c:pt>
                <c:pt idx="1901">
                  <c:v>31.7</c:v>
                </c:pt>
                <c:pt idx="1902">
                  <c:v>31.716666666666665</c:v>
                </c:pt>
                <c:pt idx="1903">
                  <c:v>31.733333333333334</c:v>
                </c:pt>
                <c:pt idx="1904">
                  <c:v>31.75</c:v>
                </c:pt>
                <c:pt idx="1905">
                  <c:v>31.766666666666666</c:v>
                </c:pt>
                <c:pt idx="1906">
                  <c:v>31.783333333333335</c:v>
                </c:pt>
                <c:pt idx="1907">
                  <c:v>31.8</c:v>
                </c:pt>
                <c:pt idx="1908">
                  <c:v>31.816666666666666</c:v>
                </c:pt>
                <c:pt idx="1909">
                  <c:v>31.833333333333332</c:v>
                </c:pt>
                <c:pt idx="1910">
                  <c:v>31.85</c:v>
                </c:pt>
                <c:pt idx="1911">
                  <c:v>31.866666666666667</c:v>
                </c:pt>
                <c:pt idx="1912">
                  <c:v>31.883333333333333</c:v>
                </c:pt>
                <c:pt idx="1913">
                  <c:v>31.9</c:v>
                </c:pt>
                <c:pt idx="1914">
                  <c:v>31.916666666666668</c:v>
                </c:pt>
                <c:pt idx="1915">
                  <c:v>31.933333333333334</c:v>
                </c:pt>
                <c:pt idx="1916">
                  <c:v>31.95</c:v>
                </c:pt>
                <c:pt idx="1917">
                  <c:v>31.966666666666665</c:v>
                </c:pt>
                <c:pt idx="1918">
                  <c:v>31.983333333333334</c:v>
                </c:pt>
                <c:pt idx="1919">
                  <c:v>32</c:v>
                </c:pt>
                <c:pt idx="1920">
                  <c:v>32.016666666666666</c:v>
                </c:pt>
                <c:pt idx="1921">
                  <c:v>32.033333333333331</c:v>
                </c:pt>
                <c:pt idx="1922">
                  <c:v>32.049999999999997</c:v>
                </c:pt>
                <c:pt idx="1923">
                  <c:v>32.06666666666667</c:v>
                </c:pt>
                <c:pt idx="1924">
                  <c:v>32.083333333333336</c:v>
                </c:pt>
                <c:pt idx="1925">
                  <c:v>32.1</c:v>
                </c:pt>
                <c:pt idx="1926">
                  <c:v>32.116666666666667</c:v>
                </c:pt>
                <c:pt idx="1927">
                  <c:v>32.133333333333333</c:v>
                </c:pt>
                <c:pt idx="1928">
                  <c:v>32.15</c:v>
                </c:pt>
                <c:pt idx="1929">
                  <c:v>32.166666666666664</c:v>
                </c:pt>
                <c:pt idx="1930">
                  <c:v>32.18333333333333</c:v>
                </c:pt>
                <c:pt idx="1931">
                  <c:v>32.200000000000003</c:v>
                </c:pt>
                <c:pt idx="1932">
                  <c:v>32.216666666666669</c:v>
                </c:pt>
                <c:pt idx="1933">
                  <c:v>32.233333333333334</c:v>
                </c:pt>
                <c:pt idx="1934">
                  <c:v>32.25</c:v>
                </c:pt>
                <c:pt idx="1935">
                  <c:v>32.266666666666666</c:v>
                </c:pt>
                <c:pt idx="1936">
                  <c:v>32.283333333333331</c:v>
                </c:pt>
                <c:pt idx="1937">
                  <c:v>32.299999999999997</c:v>
                </c:pt>
                <c:pt idx="1938">
                  <c:v>32.31666666666667</c:v>
                </c:pt>
                <c:pt idx="1939">
                  <c:v>32.333333333333336</c:v>
                </c:pt>
                <c:pt idx="1940">
                  <c:v>32.35</c:v>
                </c:pt>
                <c:pt idx="1941">
                  <c:v>32.366666666666667</c:v>
                </c:pt>
                <c:pt idx="1942">
                  <c:v>32.383333333333333</c:v>
                </c:pt>
                <c:pt idx="1943">
                  <c:v>32.4</c:v>
                </c:pt>
                <c:pt idx="1944">
                  <c:v>32.416666666666664</c:v>
                </c:pt>
                <c:pt idx="1945">
                  <c:v>32.43333333333333</c:v>
                </c:pt>
                <c:pt idx="1946">
                  <c:v>32.450000000000003</c:v>
                </c:pt>
                <c:pt idx="1947">
                  <c:v>32.466666666666669</c:v>
                </c:pt>
                <c:pt idx="1948">
                  <c:v>32.483333333333334</c:v>
                </c:pt>
                <c:pt idx="1949">
                  <c:v>32.5</c:v>
                </c:pt>
                <c:pt idx="1950">
                  <c:v>32.516666666666666</c:v>
                </c:pt>
                <c:pt idx="1951">
                  <c:v>32.533333333333331</c:v>
                </c:pt>
                <c:pt idx="1952">
                  <c:v>32.549999999999997</c:v>
                </c:pt>
                <c:pt idx="1953">
                  <c:v>32.56666666666667</c:v>
                </c:pt>
                <c:pt idx="1954">
                  <c:v>32.583333333333336</c:v>
                </c:pt>
                <c:pt idx="1955">
                  <c:v>32.6</c:v>
                </c:pt>
                <c:pt idx="1956">
                  <c:v>32.616666666666667</c:v>
                </c:pt>
                <c:pt idx="1957">
                  <c:v>32.633333333333333</c:v>
                </c:pt>
                <c:pt idx="1958">
                  <c:v>32.65</c:v>
                </c:pt>
                <c:pt idx="1959">
                  <c:v>32.666666666666664</c:v>
                </c:pt>
                <c:pt idx="1960">
                  <c:v>32.68333333333333</c:v>
                </c:pt>
                <c:pt idx="1961">
                  <c:v>32.700000000000003</c:v>
                </c:pt>
                <c:pt idx="1962">
                  <c:v>32.716666666666669</c:v>
                </c:pt>
                <c:pt idx="1963">
                  <c:v>32.733333333333334</c:v>
                </c:pt>
                <c:pt idx="1964">
                  <c:v>32.75</c:v>
                </c:pt>
                <c:pt idx="1965">
                  <c:v>32.766666666666666</c:v>
                </c:pt>
                <c:pt idx="1966">
                  <c:v>32.783333333333331</c:v>
                </c:pt>
                <c:pt idx="1967">
                  <c:v>32.799999999999997</c:v>
                </c:pt>
                <c:pt idx="1968">
                  <c:v>32.81666666666667</c:v>
                </c:pt>
                <c:pt idx="1969">
                  <c:v>32.833333333333336</c:v>
                </c:pt>
                <c:pt idx="1970">
                  <c:v>32.85</c:v>
                </c:pt>
                <c:pt idx="1971">
                  <c:v>32.866666666666667</c:v>
                </c:pt>
                <c:pt idx="1972">
                  <c:v>32.883333333333333</c:v>
                </c:pt>
                <c:pt idx="1973">
                  <c:v>32.9</c:v>
                </c:pt>
                <c:pt idx="1974">
                  <c:v>32.916666666666664</c:v>
                </c:pt>
                <c:pt idx="1975">
                  <c:v>32.93333333333333</c:v>
                </c:pt>
                <c:pt idx="1976">
                  <c:v>32.950000000000003</c:v>
                </c:pt>
                <c:pt idx="1977">
                  <c:v>32.966666666666669</c:v>
                </c:pt>
                <c:pt idx="1978">
                  <c:v>32.983333333333334</c:v>
                </c:pt>
                <c:pt idx="1979">
                  <c:v>33</c:v>
                </c:pt>
                <c:pt idx="1980">
                  <c:v>33.016666666666666</c:v>
                </c:pt>
                <c:pt idx="1981">
                  <c:v>33.033333333333331</c:v>
                </c:pt>
                <c:pt idx="1982">
                  <c:v>33.049999999999997</c:v>
                </c:pt>
                <c:pt idx="1983">
                  <c:v>33.06666666666667</c:v>
                </c:pt>
                <c:pt idx="1984">
                  <c:v>33.083333333333336</c:v>
                </c:pt>
                <c:pt idx="1985">
                  <c:v>33.1</c:v>
                </c:pt>
                <c:pt idx="1986">
                  <c:v>33.116666666666667</c:v>
                </c:pt>
                <c:pt idx="1987">
                  <c:v>33.133333333333333</c:v>
                </c:pt>
                <c:pt idx="1988">
                  <c:v>33.15</c:v>
                </c:pt>
                <c:pt idx="1989">
                  <c:v>33.166666666666664</c:v>
                </c:pt>
                <c:pt idx="1990">
                  <c:v>33.18333333333333</c:v>
                </c:pt>
                <c:pt idx="1991">
                  <c:v>33.200000000000003</c:v>
                </c:pt>
                <c:pt idx="1992">
                  <c:v>33.216666666666669</c:v>
                </c:pt>
                <c:pt idx="1993">
                  <c:v>33.233333333333334</c:v>
                </c:pt>
                <c:pt idx="1994">
                  <c:v>33.25</c:v>
                </c:pt>
                <c:pt idx="1995">
                  <c:v>33.266666666666666</c:v>
                </c:pt>
                <c:pt idx="1996">
                  <c:v>33.283333333333331</c:v>
                </c:pt>
                <c:pt idx="1997">
                  <c:v>33.299999999999997</c:v>
                </c:pt>
                <c:pt idx="1998">
                  <c:v>33.31666666666667</c:v>
                </c:pt>
                <c:pt idx="1999">
                  <c:v>33.333333333333336</c:v>
                </c:pt>
                <c:pt idx="2000">
                  <c:v>33.35</c:v>
                </c:pt>
                <c:pt idx="2001">
                  <c:v>33.366666666666667</c:v>
                </c:pt>
                <c:pt idx="2002">
                  <c:v>33.383333333333333</c:v>
                </c:pt>
                <c:pt idx="2003">
                  <c:v>33.4</c:v>
                </c:pt>
                <c:pt idx="2004">
                  <c:v>33.416666666666664</c:v>
                </c:pt>
                <c:pt idx="2005">
                  <c:v>33.43333333333333</c:v>
                </c:pt>
                <c:pt idx="2006">
                  <c:v>33.450000000000003</c:v>
                </c:pt>
                <c:pt idx="2007">
                  <c:v>33.466666666666669</c:v>
                </c:pt>
                <c:pt idx="2008">
                  <c:v>33.483333333333334</c:v>
                </c:pt>
                <c:pt idx="2009">
                  <c:v>33.5</c:v>
                </c:pt>
                <c:pt idx="2010">
                  <c:v>33.516666666666666</c:v>
                </c:pt>
                <c:pt idx="2011">
                  <c:v>33.533333333333331</c:v>
                </c:pt>
                <c:pt idx="2012">
                  <c:v>33.549999999999997</c:v>
                </c:pt>
                <c:pt idx="2013">
                  <c:v>33.56666666666667</c:v>
                </c:pt>
                <c:pt idx="2014">
                  <c:v>33.583333333333336</c:v>
                </c:pt>
                <c:pt idx="2015">
                  <c:v>33.6</c:v>
                </c:pt>
                <c:pt idx="2016">
                  <c:v>33.616666666666667</c:v>
                </c:pt>
                <c:pt idx="2017">
                  <c:v>33.633333333333333</c:v>
                </c:pt>
                <c:pt idx="2018">
                  <c:v>33.65</c:v>
                </c:pt>
                <c:pt idx="2019">
                  <c:v>33.666666666666664</c:v>
                </c:pt>
                <c:pt idx="2020">
                  <c:v>33.68333333333333</c:v>
                </c:pt>
                <c:pt idx="2021">
                  <c:v>33.700000000000003</c:v>
                </c:pt>
                <c:pt idx="2022">
                  <c:v>33.716666666666669</c:v>
                </c:pt>
                <c:pt idx="2023">
                  <c:v>33.733333333333334</c:v>
                </c:pt>
                <c:pt idx="2024">
                  <c:v>33.75</c:v>
                </c:pt>
                <c:pt idx="2025">
                  <c:v>33.766666666666666</c:v>
                </c:pt>
                <c:pt idx="2026">
                  <c:v>33.783333333333331</c:v>
                </c:pt>
                <c:pt idx="2027">
                  <c:v>33.799999999999997</c:v>
                </c:pt>
                <c:pt idx="2028">
                  <c:v>33.81666666666667</c:v>
                </c:pt>
                <c:pt idx="2029">
                  <c:v>33.833333333333336</c:v>
                </c:pt>
                <c:pt idx="2030">
                  <c:v>33.85</c:v>
                </c:pt>
                <c:pt idx="2031">
                  <c:v>33.866666666666667</c:v>
                </c:pt>
                <c:pt idx="2032">
                  <c:v>33.883333333333333</c:v>
                </c:pt>
                <c:pt idx="2033">
                  <c:v>33.9</c:v>
                </c:pt>
                <c:pt idx="2034">
                  <c:v>33.916666666666664</c:v>
                </c:pt>
                <c:pt idx="2035">
                  <c:v>33.93333333333333</c:v>
                </c:pt>
                <c:pt idx="2036">
                  <c:v>33.950000000000003</c:v>
                </c:pt>
                <c:pt idx="2037">
                  <c:v>33.966666666666669</c:v>
                </c:pt>
                <c:pt idx="2038">
                  <c:v>33.983333333333334</c:v>
                </c:pt>
                <c:pt idx="2039">
                  <c:v>34</c:v>
                </c:pt>
                <c:pt idx="2040">
                  <c:v>34.016666666666666</c:v>
                </c:pt>
                <c:pt idx="2041">
                  <c:v>34.033333333333331</c:v>
                </c:pt>
                <c:pt idx="2042">
                  <c:v>34.049999999999997</c:v>
                </c:pt>
                <c:pt idx="2043">
                  <c:v>34.06666666666667</c:v>
                </c:pt>
                <c:pt idx="2044">
                  <c:v>34.083333333333336</c:v>
                </c:pt>
                <c:pt idx="2045">
                  <c:v>34.1</c:v>
                </c:pt>
                <c:pt idx="2046">
                  <c:v>34.116666666666667</c:v>
                </c:pt>
                <c:pt idx="2047">
                  <c:v>34.133333333333333</c:v>
                </c:pt>
                <c:pt idx="2048">
                  <c:v>34.15</c:v>
                </c:pt>
                <c:pt idx="2049">
                  <c:v>34.166666666666664</c:v>
                </c:pt>
                <c:pt idx="2050">
                  <c:v>34.18333333333333</c:v>
                </c:pt>
                <c:pt idx="2051">
                  <c:v>34.200000000000003</c:v>
                </c:pt>
                <c:pt idx="2052">
                  <c:v>34.216666666666669</c:v>
                </c:pt>
                <c:pt idx="2053">
                  <c:v>34.233333333333334</c:v>
                </c:pt>
                <c:pt idx="2054">
                  <c:v>34.25</c:v>
                </c:pt>
                <c:pt idx="2055">
                  <c:v>34.266666666666666</c:v>
                </c:pt>
                <c:pt idx="2056">
                  <c:v>34.283333333333331</c:v>
                </c:pt>
                <c:pt idx="2057">
                  <c:v>34.299999999999997</c:v>
                </c:pt>
                <c:pt idx="2058">
                  <c:v>34.31666666666667</c:v>
                </c:pt>
                <c:pt idx="2059">
                  <c:v>34.333333333333336</c:v>
                </c:pt>
                <c:pt idx="2060">
                  <c:v>34.35</c:v>
                </c:pt>
                <c:pt idx="2061">
                  <c:v>34.366666666666667</c:v>
                </c:pt>
                <c:pt idx="2062">
                  <c:v>34.383333333333333</c:v>
                </c:pt>
                <c:pt idx="2063">
                  <c:v>34.4</c:v>
                </c:pt>
                <c:pt idx="2064">
                  <c:v>34.416666666666664</c:v>
                </c:pt>
                <c:pt idx="2065">
                  <c:v>34.43333333333333</c:v>
                </c:pt>
                <c:pt idx="2066">
                  <c:v>34.450000000000003</c:v>
                </c:pt>
                <c:pt idx="2067">
                  <c:v>34.466666666666669</c:v>
                </c:pt>
                <c:pt idx="2068">
                  <c:v>34.483333333333334</c:v>
                </c:pt>
                <c:pt idx="2069">
                  <c:v>34.5</c:v>
                </c:pt>
                <c:pt idx="2070">
                  <c:v>34.516666666666666</c:v>
                </c:pt>
                <c:pt idx="2071">
                  <c:v>34.533333333333331</c:v>
                </c:pt>
                <c:pt idx="2072">
                  <c:v>34.549999999999997</c:v>
                </c:pt>
                <c:pt idx="2073">
                  <c:v>34.56666666666667</c:v>
                </c:pt>
                <c:pt idx="2074">
                  <c:v>34.583333333333336</c:v>
                </c:pt>
                <c:pt idx="2075">
                  <c:v>34.6</c:v>
                </c:pt>
                <c:pt idx="2076">
                  <c:v>34.616666666666667</c:v>
                </c:pt>
                <c:pt idx="2077">
                  <c:v>34.633333333333333</c:v>
                </c:pt>
                <c:pt idx="2078">
                  <c:v>34.65</c:v>
                </c:pt>
                <c:pt idx="2079">
                  <c:v>34.666666666666664</c:v>
                </c:pt>
                <c:pt idx="2080">
                  <c:v>34.68333333333333</c:v>
                </c:pt>
                <c:pt idx="2081">
                  <c:v>34.700000000000003</c:v>
                </c:pt>
                <c:pt idx="2082">
                  <c:v>34.716666666666669</c:v>
                </c:pt>
                <c:pt idx="2083">
                  <c:v>34.733333333333334</c:v>
                </c:pt>
                <c:pt idx="2084">
                  <c:v>34.75</c:v>
                </c:pt>
                <c:pt idx="2085">
                  <c:v>34.766666666666666</c:v>
                </c:pt>
                <c:pt idx="2086">
                  <c:v>34.783333333333331</c:v>
                </c:pt>
                <c:pt idx="2087">
                  <c:v>34.799999999999997</c:v>
                </c:pt>
                <c:pt idx="2088">
                  <c:v>34.81666666666667</c:v>
                </c:pt>
                <c:pt idx="2089">
                  <c:v>34.833333333333336</c:v>
                </c:pt>
                <c:pt idx="2090">
                  <c:v>34.85</c:v>
                </c:pt>
                <c:pt idx="2091">
                  <c:v>34.866666666666667</c:v>
                </c:pt>
                <c:pt idx="2092">
                  <c:v>34.883333333333333</c:v>
                </c:pt>
                <c:pt idx="2093">
                  <c:v>34.9</c:v>
                </c:pt>
                <c:pt idx="2094">
                  <c:v>34.916666666666664</c:v>
                </c:pt>
                <c:pt idx="2095">
                  <c:v>34.93333333333333</c:v>
                </c:pt>
                <c:pt idx="2096">
                  <c:v>34.950000000000003</c:v>
                </c:pt>
                <c:pt idx="2097">
                  <c:v>34.966666666666669</c:v>
                </c:pt>
                <c:pt idx="2098">
                  <c:v>34.983333333333334</c:v>
                </c:pt>
                <c:pt idx="2099">
                  <c:v>35</c:v>
                </c:pt>
                <c:pt idx="2100">
                  <c:v>35.016666666666666</c:v>
                </c:pt>
                <c:pt idx="2101">
                  <c:v>35.033333333333331</c:v>
                </c:pt>
                <c:pt idx="2102">
                  <c:v>35.049999999999997</c:v>
                </c:pt>
                <c:pt idx="2103">
                  <c:v>35.06666666666667</c:v>
                </c:pt>
                <c:pt idx="2104">
                  <c:v>35.083333333333336</c:v>
                </c:pt>
                <c:pt idx="2105">
                  <c:v>35.1</c:v>
                </c:pt>
                <c:pt idx="2106">
                  <c:v>35.116666666666667</c:v>
                </c:pt>
                <c:pt idx="2107">
                  <c:v>35.133333333333333</c:v>
                </c:pt>
                <c:pt idx="2108">
                  <c:v>35.15</c:v>
                </c:pt>
                <c:pt idx="2109">
                  <c:v>35.166666666666664</c:v>
                </c:pt>
                <c:pt idx="2110">
                  <c:v>35.18333333333333</c:v>
                </c:pt>
                <c:pt idx="2111">
                  <c:v>35.200000000000003</c:v>
                </c:pt>
                <c:pt idx="2112">
                  <c:v>35.216666666666669</c:v>
                </c:pt>
                <c:pt idx="2113">
                  <c:v>35.233333333333334</c:v>
                </c:pt>
                <c:pt idx="2114">
                  <c:v>35.25</c:v>
                </c:pt>
                <c:pt idx="2115">
                  <c:v>35.266666666666666</c:v>
                </c:pt>
                <c:pt idx="2116">
                  <c:v>35.283333333333331</c:v>
                </c:pt>
                <c:pt idx="2117">
                  <c:v>35.299999999999997</c:v>
                </c:pt>
                <c:pt idx="2118">
                  <c:v>35.31666666666667</c:v>
                </c:pt>
                <c:pt idx="2119">
                  <c:v>35.333333333333336</c:v>
                </c:pt>
                <c:pt idx="2120">
                  <c:v>35.35</c:v>
                </c:pt>
                <c:pt idx="2121">
                  <c:v>35.366666666666667</c:v>
                </c:pt>
                <c:pt idx="2122">
                  <c:v>35.383333333333333</c:v>
                </c:pt>
                <c:pt idx="2123">
                  <c:v>35.4</c:v>
                </c:pt>
                <c:pt idx="2124">
                  <c:v>35.416666666666664</c:v>
                </c:pt>
                <c:pt idx="2125">
                  <c:v>35.43333333333333</c:v>
                </c:pt>
                <c:pt idx="2126">
                  <c:v>35.450000000000003</c:v>
                </c:pt>
                <c:pt idx="2127">
                  <c:v>35.466666666666669</c:v>
                </c:pt>
                <c:pt idx="2128">
                  <c:v>35.483333333333334</c:v>
                </c:pt>
                <c:pt idx="2129">
                  <c:v>35.5</c:v>
                </c:pt>
                <c:pt idx="2130">
                  <c:v>35.516666666666666</c:v>
                </c:pt>
                <c:pt idx="2131">
                  <c:v>35.533333333333331</c:v>
                </c:pt>
                <c:pt idx="2132">
                  <c:v>35.549999999999997</c:v>
                </c:pt>
                <c:pt idx="2133">
                  <c:v>35.56666666666667</c:v>
                </c:pt>
                <c:pt idx="2134">
                  <c:v>35.583333333333336</c:v>
                </c:pt>
                <c:pt idx="2135">
                  <c:v>35.6</c:v>
                </c:pt>
                <c:pt idx="2136">
                  <c:v>35.616666666666667</c:v>
                </c:pt>
                <c:pt idx="2137">
                  <c:v>35.633333333333333</c:v>
                </c:pt>
                <c:pt idx="2138">
                  <c:v>35.65</c:v>
                </c:pt>
                <c:pt idx="2139">
                  <c:v>35.666666666666664</c:v>
                </c:pt>
                <c:pt idx="2140">
                  <c:v>35.68333333333333</c:v>
                </c:pt>
                <c:pt idx="2141">
                  <c:v>35.700000000000003</c:v>
                </c:pt>
                <c:pt idx="2142">
                  <c:v>35.716666666666669</c:v>
                </c:pt>
                <c:pt idx="2143">
                  <c:v>35.733333333333334</c:v>
                </c:pt>
                <c:pt idx="2144">
                  <c:v>35.75</c:v>
                </c:pt>
                <c:pt idx="2145">
                  <c:v>35.766666666666666</c:v>
                </c:pt>
                <c:pt idx="2146">
                  <c:v>35.783333333333331</c:v>
                </c:pt>
                <c:pt idx="2147">
                  <c:v>35.799999999999997</c:v>
                </c:pt>
                <c:pt idx="2148">
                  <c:v>35.81666666666667</c:v>
                </c:pt>
                <c:pt idx="2149">
                  <c:v>35.833333333333336</c:v>
                </c:pt>
                <c:pt idx="2150">
                  <c:v>35.85</c:v>
                </c:pt>
                <c:pt idx="2151">
                  <c:v>35.866666666666667</c:v>
                </c:pt>
                <c:pt idx="2152">
                  <c:v>35.883333333333333</c:v>
                </c:pt>
                <c:pt idx="2153">
                  <c:v>35.9</c:v>
                </c:pt>
                <c:pt idx="2154">
                  <c:v>35.916666666666664</c:v>
                </c:pt>
                <c:pt idx="2155">
                  <c:v>35.93333333333333</c:v>
                </c:pt>
                <c:pt idx="2156">
                  <c:v>35.950000000000003</c:v>
                </c:pt>
                <c:pt idx="2157">
                  <c:v>35.966666666666669</c:v>
                </c:pt>
                <c:pt idx="2158">
                  <c:v>35.983333333333334</c:v>
                </c:pt>
                <c:pt idx="2159">
                  <c:v>36</c:v>
                </c:pt>
                <c:pt idx="2160">
                  <c:v>36.016666666666666</c:v>
                </c:pt>
                <c:pt idx="2161">
                  <c:v>36.033333333333331</c:v>
                </c:pt>
                <c:pt idx="2162">
                  <c:v>36.049999999999997</c:v>
                </c:pt>
                <c:pt idx="2163">
                  <c:v>36.06666666666667</c:v>
                </c:pt>
                <c:pt idx="2164">
                  <c:v>36.083333333333336</c:v>
                </c:pt>
                <c:pt idx="2165">
                  <c:v>36.1</c:v>
                </c:pt>
                <c:pt idx="2166">
                  <c:v>36.116666666666667</c:v>
                </c:pt>
                <c:pt idx="2167">
                  <c:v>36.133333333333333</c:v>
                </c:pt>
                <c:pt idx="2168">
                  <c:v>36.15</c:v>
                </c:pt>
                <c:pt idx="2169">
                  <c:v>36.166666666666664</c:v>
                </c:pt>
                <c:pt idx="2170">
                  <c:v>36.18333333333333</c:v>
                </c:pt>
                <c:pt idx="2171">
                  <c:v>36.200000000000003</c:v>
                </c:pt>
                <c:pt idx="2172">
                  <c:v>36.216666666666669</c:v>
                </c:pt>
                <c:pt idx="2173">
                  <c:v>36.233333333333334</c:v>
                </c:pt>
                <c:pt idx="2174">
                  <c:v>36.25</c:v>
                </c:pt>
                <c:pt idx="2175">
                  <c:v>36.266666666666666</c:v>
                </c:pt>
                <c:pt idx="2176">
                  <c:v>36.283333333333331</c:v>
                </c:pt>
                <c:pt idx="2177">
                  <c:v>36.299999999999997</c:v>
                </c:pt>
                <c:pt idx="2178">
                  <c:v>36.31666666666667</c:v>
                </c:pt>
                <c:pt idx="2179">
                  <c:v>36.333333333333336</c:v>
                </c:pt>
                <c:pt idx="2180">
                  <c:v>36.35</c:v>
                </c:pt>
                <c:pt idx="2181">
                  <c:v>36.366666666666667</c:v>
                </c:pt>
                <c:pt idx="2182">
                  <c:v>36.383333333333333</c:v>
                </c:pt>
                <c:pt idx="2183">
                  <c:v>36.4</c:v>
                </c:pt>
                <c:pt idx="2184">
                  <c:v>36.416666666666664</c:v>
                </c:pt>
                <c:pt idx="2185">
                  <c:v>36.43333333333333</c:v>
                </c:pt>
                <c:pt idx="2186">
                  <c:v>36.450000000000003</c:v>
                </c:pt>
                <c:pt idx="2187">
                  <c:v>36.466666666666669</c:v>
                </c:pt>
                <c:pt idx="2188">
                  <c:v>36.483333333333334</c:v>
                </c:pt>
                <c:pt idx="2189">
                  <c:v>36.5</c:v>
                </c:pt>
                <c:pt idx="2190">
                  <c:v>36.516666666666666</c:v>
                </c:pt>
                <c:pt idx="2191">
                  <c:v>36.533333333333331</c:v>
                </c:pt>
                <c:pt idx="2192">
                  <c:v>36.549999999999997</c:v>
                </c:pt>
                <c:pt idx="2193">
                  <c:v>36.56666666666667</c:v>
                </c:pt>
                <c:pt idx="2194">
                  <c:v>36.583333333333336</c:v>
                </c:pt>
                <c:pt idx="2195">
                  <c:v>36.6</c:v>
                </c:pt>
                <c:pt idx="2196">
                  <c:v>36.616666666666667</c:v>
                </c:pt>
                <c:pt idx="2197">
                  <c:v>36.633333333333333</c:v>
                </c:pt>
                <c:pt idx="2198">
                  <c:v>36.65</c:v>
                </c:pt>
                <c:pt idx="2199">
                  <c:v>36.666666666666664</c:v>
                </c:pt>
                <c:pt idx="2200">
                  <c:v>36.68333333333333</c:v>
                </c:pt>
                <c:pt idx="2201">
                  <c:v>36.700000000000003</c:v>
                </c:pt>
                <c:pt idx="2202">
                  <c:v>36.716666666666669</c:v>
                </c:pt>
                <c:pt idx="2203">
                  <c:v>36.733333333333334</c:v>
                </c:pt>
                <c:pt idx="2204">
                  <c:v>36.75</c:v>
                </c:pt>
                <c:pt idx="2205">
                  <c:v>36.766666666666666</c:v>
                </c:pt>
                <c:pt idx="2206">
                  <c:v>36.783333333333331</c:v>
                </c:pt>
                <c:pt idx="2207">
                  <c:v>36.799999999999997</c:v>
                </c:pt>
                <c:pt idx="2208">
                  <c:v>36.81666666666667</c:v>
                </c:pt>
                <c:pt idx="2209">
                  <c:v>36.833333333333336</c:v>
                </c:pt>
                <c:pt idx="2210">
                  <c:v>36.85</c:v>
                </c:pt>
                <c:pt idx="2211">
                  <c:v>36.866666666666667</c:v>
                </c:pt>
                <c:pt idx="2212">
                  <c:v>36.883333333333333</c:v>
                </c:pt>
                <c:pt idx="2213">
                  <c:v>36.9</c:v>
                </c:pt>
                <c:pt idx="2214">
                  <c:v>36.916666666666664</c:v>
                </c:pt>
                <c:pt idx="2215">
                  <c:v>36.93333333333333</c:v>
                </c:pt>
                <c:pt idx="2216">
                  <c:v>36.950000000000003</c:v>
                </c:pt>
                <c:pt idx="2217">
                  <c:v>36.966666666666669</c:v>
                </c:pt>
                <c:pt idx="2218">
                  <c:v>36.983333333333334</c:v>
                </c:pt>
                <c:pt idx="2219">
                  <c:v>37</c:v>
                </c:pt>
                <c:pt idx="2220">
                  <c:v>37.016666666666666</c:v>
                </c:pt>
                <c:pt idx="2221">
                  <c:v>37.033333333333331</c:v>
                </c:pt>
                <c:pt idx="2222">
                  <c:v>37.049999999999997</c:v>
                </c:pt>
                <c:pt idx="2223">
                  <c:v>37.06666666666667</c:v>
                </c:pt>
                <c:pt idx="2224">
                  <c:v>37.083333333333336</c:v>
                </c:pt>
                <c:pt idx="2225">
                  <c:v>37.1</c:v>
                </c:pt>
                <c:pt idx="2226">
                  <c:v>37.116666666666667</c:v>
                </c:pt>
                <c:pt idx="2227">
                  <c:v>37.133333333333333</c:v>
                </c:pt>
                <c:pt idx="2228">
                  <c:v>37.15</c:v>
                </c:pt>
                <c:pt idx="2229">
                  <c:v>37.166666666666664</c:v>
                </c:pt>
                <c:pt idx="2230">
                  <c:v>37.18333333333333</c:v>
                </c:pt>
                <c:pt idx="2231">
                  <c:v>37.200000000000003</c:v>
                </c:pt>
                <c:pt idx="2232">
                  <c:v>37.216666666666669</c:v>
                </c:pt>
                <c:pt idx="2233">
                  <c:v>37.233333333333334</c:v>
                </c:pt>
                <c:pt idx="2234">
                  <c:v>37.25</c:v>
                </c:pt>
                <c:pt idx="2235">
                  <c:v>37.266666666666666</c:v>
                </c:pt>
                <c:pt idx="2236">
                  <c:v>37.283333333333331</c:v>
                </c:pt>
                <c:pt idx="2237">
                  <c:v>37.299999999999997</c:v>
                </c:pt>
                <c:pt idx="2238">
                  <c:v>37.31666666666667</c:v>
                </c:pt>
                <c:pt idx="2239">
                  <c:v>37.333333333333336</c:v>
                </c:pt>
                <c:pt idx="2240">
                  <c:v>37.35</c:v>
                </c:pt>
                <c:pt idx="2241">
                  <c:v>37.366666666666667</c:v>
                </c:pt>
                <c:pt idx="2242">
                  <c:v>37.383333333333333</c:v>
                </c:pt>
                <c:pt idx="2243">
                  <c:v>37.4</c:v>
                </c:pt>
                <c:pt idx="2244">
                  <c:v>37.416666666666664</c:v>
                </c:pt>
                <c:pt idx="2245">
                  <c:v>37.43333333333333</c:v>
                </c:pt>
                <c:pt idx="2246">
                  <c:v>37.450000000000003</c:v>
                </c:pt>
                <c:pt idx="2247">
                  <c:v>37.466666666666669</c:v>
                </c:pt>
                <c:pt idx="2248">
                  <c:v>37.483333333333334</c:v>
                </c:pt>
                <c:pt idx="2249">
                  <c:v>37.5</c:v>
                </c:pt>
                <c:pt idx="2250">
                  <c:v>37.516666666666666</c:v>
                </c:pt>
                <c:pt idx="2251">
                  <c:v>37.533333333333331</c:v>
                </c:pt>
                <c:pt idx="2252">
                  <c:v>37.549999999999997</c:v>
                </c:pt>
                <c:pt idx="2253">
                  <c:v>37.56666666666667</c:v>
                </c:pt>
                <c:pt idx="2254">
                  <c:v>37.583333333333336</c:v>
                </c:pt>
                <c:pt idx="2255">
                  <c:v>37.6</c:v>
                </c:pt>
                <c:pt idx="2256">
                  <c:v>37.616666666666667</c:v>
                </c:pt>
                <c:pt idx="2257">
                  <c:v>37.633333333333333</c:v>
                </c:pt>
                <c:pt idx="2258">
                  <c:v>37.65</c:v>
                </c:pt>
                <c:pt idx="2259">
                  <c:v>37.666666666666664</c:v>
                </c:pt>
                <c:pt idx="2260">
                  <c:v>37.68333333333333</c:v>
                </c:pt>
                <c:pt idx="2261">
                  <c:v>37.700000000000003</c:v>
                </c:pt>
                <c:pt idx="2262">
                  <c:v>37.716666666666669</c:v>
                </c:pt>
                <c:pt idx="2263">
                  <c:v>37.733333333333334</c:v>
                </c:pt>
                <c:pt idx="2264">
                  <c:v>37.75</c:v>
                </c:pt>
                <c:pt idx="2265">
                  <c:v>37.766666666666666</c:v>
                </c:pt>
                <c:pt idx="2266">
                  <c:v>37.783333333333331</c:v>
                </c:pt>
                <c:pt idx="2267">
                  <c:v>37.799999999999997</c:v>
                </c:pt>
                <c:pt idx="2268">
                  <c:v>37.81666666666667</c:v>
                </c:pt>
                <c:pt idx="2269">
                  <c:v>37.833333333333336</c:v>
                </c:pt>
                <c:pt idx="2270">
                  <c:v>37.85</c:v>
                </c:pt>
                <c:pt idx="2271">
                  <c:v>37.866666666666667</c:v>
                </c:pt>
                <c:pt idx="2272">
                  <c:v>37.883333333333333</c:v>
                </c:pt>
                <c:pt idx="2273">
                  <c:v>37.9</c:v>
                </c:pt>
                <c:pt idx="2274">
                  <c:v>37.916666666666664</c:v>
                </c:pt>
                <c:pt idx="2275">
                  <c:v>37.93333333333333</c:v>
                </c:pt>
                <c:pt idx="2276">
                  <c:v>37.950000000000003</c:v>
                </c:pt>
                <c:pt idx="2277">
                  <c:v>37.966666666666669</c:v>
                </c:pt>
                <c:pt idx="2278">
                  <c:v>37.983333333333334</c:v>
                </c:pt>
                <c:pt idx="2279">
                  <c:v>38</c:v>
                </c:pt>
                <c:pt idx="2280">
                  <c:v>38.016666666666666</c:v>
                </c:pt>
                <c:pt idx="2281">
                  <c:v>38.033333333333331</c:v>
                </c:pt>
                <c:pt idx="2282">
                  <c:v>38.049999999999997</c:v>
                </c:pt>
                <c:pt idx="2283">
                  <c:v>38.06666666666667</c:v>
                </c:pt>
                <c:pt idx="2284">
                  <c:v>38.083333333333336</c:v>
                </c:pt>
                <c:pt idx="2285">
                  <c:v>38.1</c:v>
                </c:pt>
                <c:pt idx="2286">
                  <c:v>38.116666666666667</c:v>
                </c:pt>
                <c:pt idx="2287">
                  <c:v>38.133333333333333</c:v>
                </c:pt>
                <c:pt idx="2288">
                  <c:v>38.15</c:v>
                </c:pt>
                <c:pt idx="2289">
                  <c:v>38.166666666666664</c:v>
                </c:pt>
                <c:pt idx="2290">
                  <c:v>38.18333333333333</c:v>
                </c:pt>
                <c:pt idx="2291">
                  <c:v>38.200000000000003</c:v>
                </c:pt>
                <c:pt idx="2292">
                  <c:v>38.216666666666669</c:v>
                </c:pt>
                <c:pt idx="2293">
                  <c:v>38.233333333333334</c:v>
                </c:pt>
                <c:pt idx="2294">
                  <c:v>38.25</c:v>
                </c:pt>
                <c:pt idx="2295">
                  <c:v>38.266666666666666</c:v>
                </c:pt>
                <c:pt idx="2296">
                  <c:v>38.283333333333331</c:v>
                </c:pt>
                <c:pt idx="2297">
                  <c:v>38.299999999999997</c:v>
                </c:pt>
                <c:pt idx="2298">
                  <c:v>38.31666666666667</c:v>
                </c:pt>
                <c:pt idx="2299">
                  <c:v>38.333333333333336</c:v>
                </c:pt>
                <c:pt idx="2300">
                  <c:v>38.35</c:v>
                </c:pt>
                <c:pt idx="2301">
                  <c:v>38.366666666666667</c:v>
                </c:pt>
                <c:pt idx="2302">
                  <c:v>38.383333333333333</c:v>
                </c:pt>
                <c:pt idx="2303">
                  <c:v>38.4</c:v>
                </c:pt>
                <c:pt idx="2304">
                  <c:v>38.416666666666664</c:v>
                </c:pt>
                <c:pt idx="2305">
                  <c:v>38.43333333333333</c:v>
                </c:pt>
                <c:pt idx="2306">
                  <c:v>38.450000000000003</c:v>
                </c:pt>
                <c:pt idx="2307">
                  <c:v>38.466666666666669</c:v>
                </c:pt>
                <c:pt idx="2308">
                  <c:v>38.483333333333334</c:v>
                </c:pt>
                <c:pt idx="2309">
                  <c:v>38.5</c:v>
                </c:pt>
                <c:pt idx="2310">
                  <c:v>38.516666666666666</c:v>
                </c:pt>
                <c:pt idx="2311">
                  <c:v>38.533333333333331</c:v>
                </c:pt>
                <c:pt idx="2312">
                  <c:v>38.549999999999997</c:v>
                </c:pt>
                <c:pt idx="2313">
                  <c:v>38.56666666666667</c:v>
                </c:pt>
                <c:pt idx="2314">
                  <c:v>38.583333333333336</c:v>
                </c:pt>
                <c:pt idx="2315">
                  <c:v>38.6</c:v>
                </c:pt>
                <c:pt idx="2316">
                  <c:v>38.616666666666667</c:v>
                </c:pt>
                <c:pt idx="2317">
                  <c:v>38.633333333333333</c:v>
                </c:pt>
                <c:pt idx="2318">
                  <c:v>38.65</c:v>
                </c:pt>
                <c:pt idx="2319">
                  <c:v>38.666666666666664</c:v>
                </c:pt>
                <c:pt idx="2320">
                  <c:v>38.68333333333333</c:v>
                </c:pt>
                <c:pt idx="2321">
                  <c:v>38.700000000000003</c:v>
                </c:pt>
                <c:pt idx="2322">
                  <c:v>38.716666666666669</c:v>
                </c:pt>
                <c:pt idx="2323">
                  <c:v>38.733333333333334</c:v>
                </c:pt>
                <c:pt idx="2324">
                  <c:v>38.75</c:v>
                </c:pt>
                <c:pt idx="2325">
                  <c:v>38.766666666666666</c:v>
                </c:pt>
                <c:pt idx="2326">
                  <c:v>38.783333333333331</c:v>
                </c:pt>
                <c:pt idx="2327">
                  <c:v>38.799999999999997</c:v>
                </c:pt>
                <c:pt idx="2328">
                  <c:v>38.81666666666667</c:v>
                </c:pt>
                <c:pt idx="2329">
                  <c:v>38.833333333333336</c:v>
                </c:pt>
                <c:pt idx="2330">
                  <c:v>38.85</c:v>
                </c:pt>
                <c:pt idx="2331">
                  <c:v>38.866666666666667</c:v>
                </c:pt>
                <c:pt idx="2332">
                  <c:v>38.883333333333333</c:v>
                </c:pt>
                <c:pt idx="2333">
                  <c:v>38.9</c:v>
                </c:pt>
                <c:pt idx="2334">
                  <c:v>38.916666666666664</c:v>
                </c:pt>
                <c:pt idx="2335">
                  <c:v>38.93333333333333</c:v>
                </c:pt>
                <c:pt idx="2336">
                  <c:v>38.950000000000003</c:v>
                </c:pt>
                <c:pt idx="2337">
                  <c:v>38.966666666666669</c:v>
                </c:pt>
                <c:pt idx="2338">
                  <c:v>38.983333333333334</c:v>
                </c:pt>
                <c:pt idx="2339">
                  <c:v>39</c:v>
                </c:pt>
                <c:pt idx="2340">
                  <c:v>39.016666666666666</c:v>
                </c:pt>
                <c:pt idx="2341">
                  <c:v>39.033333333333331</c:v>
                </c:pt>
                <c:pt idx="2342">
                  <c:v>39.049999999999997</c:v>
                </c:pt>
                <c:pt idx="2343">
                  <c:v>39.06666666666667</c:v>
                </c:pt>
                <c:pt idx="2344">
                  <c:v>39.083333333333336</c:v>
                </c:pt>
                <c:pt idx="2345">
                  <c:v>39.1</c:v>
                </c:pt>
                <c:pt idx="2346">
                  <c:v>39.116666666666667</c:v>
                </c:pt>
                <c:pt idx="2347">
                  <c:v>39.133333333333333</c:v>
                </c:pt>
                <c:pt idx="2348">
                  <c:v>39.15</c:v>
                </c:pt>
                <c:pt idx="2349">
                  <c:v>39.166666666666664</c:v>
                </c:pt>
                <c:pt idx="2350">
                  <c:v>39.18333333333333</c:v>
                </c:pt>
                <c:pt idx="2351">
                  <c:v>39.200000000000003</c:v>
                </c:pt>
                <c:pt idx="2352">
                  <c:v>39.216666666666669</c:v>
                </c:pt>
                <c:pt idx="2353">
                  <c:v>39.233333333333334</c:v>
                </c:pt>
                <c:pt idx="2354">
                  <c:v>39.25</c:v>
                </c:pt>
                <c:pt idx="2355">
                  <c:v>39.266666666666666</c:v>
                </c:pt>
                <c:pt idx="2356">
                  <c:v>39.283333333333331</c:v>
                </c:pt>
                <c:pt idx="2357">
                  <c:v>39.299999999999997</c:v>
                </c:pt>
                <c:pt idx="2358">
                  <c:v>39.31666666666667</c:v>
                </c:pt>
                <c:pt idx="2359">
                  <c:v>39.333333333333336</c:v>
                </c:pt>
                <c:pt idx="2360">
                  <c:v>39.35</c:v>
                </c:pt>
                <c:pt idx="2361">
                  <c:v>39.366666666666667</c:v>
                </c:pt>
                <c:pt idx="2362">
                  <c:v>39.383333333333333</c:v>
                </c:pt>
                <c:pt idx="2363">
                  <c:v>39.4</c:v>
                </c:pt>
                <c:pt idx="2364">
                  <c:v>39.416666666666664</c:v>
                </c:pt>
                <c:pt idx="2365">
                  <c:v>39.43333333333333</c:v>
                </c:pt>
                <c:pt idx="2366">
                  <c:v>39.450000000000003</c:v>
                </c:pt>
                <c:pt idx="2367">
                  <c:v>39.466666666666669</c:v>
                </c:pt>
                <c:pt idx="2368">
                  <c:v>39.483333333333334</c:v>
                </c:pt>
                <c:pt idx="2369">
                  <c:v>39.5</c:v>
                </c:pt>
                <c:pt idx="2370">
                  <c:v>39.516666666666666</c:v>
                </c:pt>
                <c:pt idx="2371">
                  <c:v>39.533333333333331</c:v>
                </c:pt>
                <c:pt idx="2372">
                  <c:v>39.549999999999997</c:v>
                </c:pt>
                <c:pt idx="2373">
                  <c:v>39.56666666666667</c:v>
                </c:pt>
                <c:pt idx="2374">
                  <c:v>39.583333333333336</c:v>
                </c:pt>
                <c:pt idx="2375">
                  <c:v>39.6</c:v>
                </c:pt>
                <c:pt idx="2376">
                  <c:v>39.616666666666667</c:v>
                </c:pt>
                <c:pt idx="2377">
                  <c:v>39.633333333333333</c:v>
                </c:pt>
                <c:pt idx="2378">
                  <c:v>39.65</c:v>
                </c:pt>
                <c:pt idx="2379">
                  <c:v>39.666666666666664</c:v>
                </c:pt>
                <c:pt idx="2380">
                  <c:v>39.68333333333333</c:v>
                </c:pt>
                <c:pt idx="2381">
                  <c:v>39.700000000000003</c:v>
                </c:pt>
                <c:pt idx="2382">
                  <c:v>39.716666666666669</c:v>
                </c:pt>
                <c:pt idx="2383">
                  <c:v>39.733333333333334</c:v>
                </c:pt>
                <c:pt idx="2384">
                  <c:v>39.75</c:v>
                </c:pt>
                <c:pt idx="2385">
                  <c:v>39.766666666666666</c:v>
                </c:pt>
                <c:pt idx="2386">
                  <c:v>39.783333333333331</c:v>
                </c:pt>
                <c:pt idx="2387">
                  <c:v>39.799999999999997</c:v>
                </c:pt>
                <c:pt idx="2388">
                  <c:v>39.81666666666667</c:v>
                </c:pt>
                <c:pt idx="2389">
                  <c:v>39.833333333333336</c:v>
                </c:pt>
                <c:pt idx="2390">
                  <c:v>39.85</c:v>
                </c:pt>
                <c:pt idx="2391">
                  <c:v>39.866666666666667</c:v>
                </c:pt>
                <c:pt idx="2392">
                  <c:v>39.883333333333333</c:v>
                </c:pt>
                <c:pt idx="2393">
                  <c:v>39.9</c:v>
                </c:pt>
                <c:pt idx="2394">
                  <c:v>39.916666666666664</c:v>
                </c:pt>
                <c:pt idx="2395">
                  <c:v>39.93333333333333</c:v>
                </c:pt>
                <c:pt idx="2396">
                  <c:v>39.950000000000003</c:v>
                </c:pt>
                <c:pt idx="2397">
                  <c:v>39.966666666666669</c:v>
                </c:pt>
                <c:pt idx="2398">
                  <c:v>39.983333333333334</c:v>
                </c:pt>
                <c:pt idx="2399">
                  <c:v>40</c:v>
                </c:pt>
                <c:pt idx="2400">
                  <c:v>40.016666666666666</c:v>
                </c:pt>
                <c:pt idx="2401">
                  <c:v>40.033333333333331</c:v>
                </c:pt>
                <c:pt idx="2402">
                  <c:v>40.049999999999997</c:v>
                </c:pt>
                <c:pt idx="2403">
                  <c:v>40.06666666666667</c:v>
                </c:pt>
                <c:pt idx="2404">
                  <c:v>40.083333333333336</c:v>
                </c:pt>
                <c:pt idx="2405">
                  <c:v>40.1</c:v>
                </c:pt>
                <c:pt idx="2406">
                  <c:v>40.116666666666667</c:v>
                </c:pt>
                <c:pt idx="2407">
                  <c:v>40.133333333333333</c:v>
                </c:pt>
                <c:pt idx="2408">
                  <c:v>40.15</c:v>
                </c:pt>
                <c:pt idx="2409">
                  <c:v>40.166666666666664</c:v>
                </c:pt>
                <c:pt idx="2410">
                  <c:v>40.18333333333333</c:v>
                </c:pt>
                <c:pt idx="2411">
                  <c:v>40.200000000000003</c:v>
                </c:pt>
                <c:pt idx="2412">
                  <c:v>40.216666666666669</c:v>
                </c:pt>
                <c:pt idx="2413">
                  <c:v>40.233333333333334</c:v>
                </c:pt>
                <c:pt idx="2414">
                  <c:v>40.25</c:v>
                </c:pt>
                <c:pt idx="2415">
                  <c:v>40.266666666666666</c:v>
                </c:pt>
                <c:pt idx="2416">
                  <c:v>40.283333333333331</c:v>
                </c:pt>
                <c:pt idx="2417">
                  <c:v>40.299999999999997</c:v>
                </c:pt>
                <c:pt idx="2418">
                  <c:v>40.31666666666667</c:v>
                </c:pt>
                <c:pt idx="2419">
                  <c:v>40.333333333333336</c:v>
                </c:pt>
                <c:pt idx="2420">
                  <c:v>40.35</c:v>
                </c:pt>
                <c:pt idx="2421">
                  <c:v>40.366666666666667</c:v>
                </c:pt>
                <c:pt idx="2422">
                  <c:v>40.383333333333333</c:v>
                </c:pt>
                <c:pt idx="2423">
                  <c:v>40.4</c:v>
                </c:pt>
                <c:pt idx="2424">
                  <c:v>40.416666666666664</c:v>
                </c:pt>
                <c:pt idx="2425">
                  <c:v>40.43333333333333</c:v>
                </c:pt>
                <c:pt idx="2426">
                  <c:v>40.450000000000003</c:v>
                </c:pt>
                <c:pt idx="2427">
                  <c:v>40.466666666666669</c:v>
                </c:pt>
                <c:pt idx="2428">
                  <c:v>40.483333333333334</c:v>
                </c:pt>
                <c:pt idx="2429">
                  <c:v>40.5</c:v>
                </c:pt>
                <c:pt idx="2430">
                  <c:v>40.516666666666666</c:v>
                </c:pt>
                <c:pt idx="2431">
                  <c:v>40.533333333333331</c:v>
                </c:pt>
                <c:pt idx="2432">
                  <c:v>40.549999999999997</c:v>
                </c:pt>
                <c:pt idx="2433">
                  <c:v>40.56666666666667</c:v>
                </c:pt>
                <c:pt idx="2434">
                  <c:v>40.583333333333336</c:v>
                </c:pt>
                <c:pt idx="2435">
                  <c:v>40.6</c:v>
                </c:pt>
                <c:pt idx="2436">
                  <c:v>40.616666666666667</c:v>
                </c:pt>
                <c:pt idx="2437">
                  <c:v>40.633333333333333</c:v>
                </c:pt>
                <c:pt idx="2438">
                  <c:v>40.65</c:v>
                </c:pt>
                <c:pt idx="2439">
                  <c:v>40.666666666666664</c:v>
                </c:pt>
                <c:pt idx="2440">
                  <c:v>40.68333333333333</c:v>
                </c:pt>
                <c:pt idx="2441">
                  <c:v>40.700000000000003</c:v>
                </c:pt>
                <c:pt idx="2442">
                  <c:v>40.716666666666669</c:v>
                </c:pt>
                <c:pt idx="2443">
                  <c:v>40.733333333333334</c:v>
                </c:pt>
                <c:pt idx="2444">
                  <c:v>40.75</c:v>
                </c:pt>
                <c:pt idx="2445">
                  <c:v>40.766666666666666</c:v>
                </c:pt>
                <c:pt idx="2446">
                  <c:v>40.783333333333331</c:v>
                </c:pt>
                <c:pt idx="2447">
                  <c:v>40.799999999999997</c:v>
                </c:pt>
                <c:pt idx="2448">
                  <c:v>40.81666666666667</c:v>
                </c:pt>
                <c:pt idx="2449">
                  <c:v>40.833333333333336</c:v>
                </c:pt>
                <c:pt idx="2450">
                  <c:v>40.85</c:v>
                </c:pt>
                <c:pt idx="2451">
                  <c:v>40.866666666666667</c:v>
                </c:pt>
                <c:pt idx="2452">
                  <c:v>40.883333333333333</c:v>
                </c:pt>
                <c:pt idx="2453">
                  <c:v>40.9</c:v>
                </c:pt>
                <c:pt idx="2454">
                  <c:v>40.916666666666664</c:v>
                </c:pt>
                <c:pt idx="2455">
                  <c:v>40.93333333333333</c:v>
                </c:pt>
                <c:pt idx="2456">
                  <c:v>40.950000000000003</c:v>
                </c:pt>
                <c:pt idx="2457">
                  <c:v>40.966666666666669</c:v>
                </c:pt>
                <c:pt idx="2458">
                  <c:v>40.983333333333334</c:v>
                </c:pt>
                <c:pt idx="2459">
                  <c:v>41</c:v>
                </c:pt>
                <c:pt idx="2460">
                  <c:v>41.016666666666666</c:v>
                </c:pt>
                <c:pt idx="2461">
                  <c:v>41.033333333333331</c:v>
                </c:pt>
                <c:pt idx="2462">
                  <c:v>41.05</c:v>
                </c:pt>
                <c:pt idx="2463">
                  <c:v>41.06666666666667</c:v>
                </c:pt>
                <c:pt idx="2464">
                  <c:v>41.083333333333336</c:v>
                </c:pt>
                <c:pt idx="2465">
                  <c:v>41.1</c:v>
                </c:pt>
                <c:pt idx="2466">
                  <c:v>41.116666666666667</c:v>
                </c:pt>
                <c:pt idx="2467">
                  <c:v>41.133333333333333</c:v>
                </c:pt>
                <c:pt idx="2468">
                  <c:v>41.15</c:v>
                </c:pt>
                <c:pt idx="2469">
                  <c:v>41.166666666666664</c:v>
                </c:pt>
                <c:pt idx="2470">
                  <c:v>41.18333333333333</c:v>
                </c:pt>
                <c:pt idx="2471">
                  <c:v>41.2</c:v>
                </c:pt>
                <c:pt idx="2472">
                  <c:v>41.216666666666669</c:v>
                </c:pt>
                <c:pt idx="2473">
                  <c:v>41.233333333333334</c:v>
                </c:pt>
                <c:pt idx="2474">
                  <c:v>41.25</c:v>
                </c:pt>
                <c:pt idx="2475">
                  <c:v>41.266666666666666</c:v>
                </c:pt>
                <c:pt idx="2476">
                  <c:v>41.283333333333331</c:v>
                </c:pt>
                <c:pt idx="2477">
                  <c:v>41.3</c:v>
                </c:pt>
                <c:pt idx="2478">
                  <c:v>41.31666666666667</c:v>
                </c:pt>
                <c:pt idx="2479">
                  <c:v>41.333333333333336</c:v>
                </c:pt>
                <c:pt idx="2480">
                  <c:v>41.35</c:v>
                </c:pt>
                <c:pt idx="2481">
                  <c:v>41.366666666666667</c:v>
                </c:pt>
                <c:pt idx="2482">
                  <c:v>41.383333333333333</c:v>
                </c:pt>
                <c:pt idx="2483">
                  <c:v>41.4</c:v>
                </c:pt>
                <c:pt idx="2484">
                  <c:v>41.416666666666664</c:v>
                </c:pt>
                <c:pt idx="2485">
                  <c:v>41.43333333333333</c:v>
                </c:pt>
                <c:pt idx="2486">
                  <c:v>41.45</c:v>
                </c:pt>
                <c:pt idx="2487">
                  <c:v>41.466666666666669</c:v>
                </c:pt>
                <c:pt idx="2488">
                  <c:v>41.483333333333334</c:v>
                </c:pt>
                <c:pt idx="2489">
                  <c:v>41.5</c:v>
                </c:pt>
                <c:pt idx="2490">
                  <c:v>41.516666666666666</c:v>
                </c:pt>
                <c:pt idx="2491">
                  <c:v>41.533333333333331</c:v>
                </c:pt>
                <c:pt idx="2492">
                  <c:v>41.55</c:v>
                </c:pt>
                <c:pt idx="2493">
                  <c:v>41.56666666666667</c:v>
                </c:pt>
                <c:pt idx="2494">
                  <c:v>41.583333333333336</c:v>
                </c:pt>
                <c:pt idx="2495">
                  <c:v>41.6</c:v>
                </c:pt>
                <c:pt idx="2496">
                  <c:v>41.616666666666667</c:v>
                </c:pt>
                <c:pt idx="2497">
                  <c:v>41.633333333333333</c:v>
                </c:pt>
                <c:pt idx="2498">
                  <c:v>41.65</c:v>
                </c:pt>
                <c:pt idx="2499">
                  <c:v>41.666666666666664</c:v>
                </c:pt>
                <c:pt idx="2500">
                  <c:v>41.68333333333333</c:v>
                </c:pt>
                <c:pt idx="2501">
                  <c:v>41.7</c:v>
                </c:pt>
                <c:pt idx="2502">
                  <c:v>41.716666666666669</c:v>
                </c:pt>
                <c:pt idx="2503">
                  <c:v>41.733333333333334</c:v>
                </c:pt>
                <c:pt idx="2504">
                  <c:v>41.75</c:v>
                </c:pt>
                <c:pt idx="2505">
                  <c:v>41.766666666666666</c:v>
                </c:pt>
                <c:pt idx="2506">
                  <c:v>41.783333333333331</c:v>
                </c:pt>
                <c:pt idx="2507">
                  <c:v>41.8</c:v>
                </c:pt>
                <c:pt idx="2508">
                  <c:v>41.81666666666667</c:v>
                </c:pt>
                <c:pt idx="2509">
                  <c:v>41.833333333333336</c:v>
                </c:pt>
                <c:pt idx="2510">
                  <c:v>41.85</c:v>
                </c:pt>
                <c:pt idx="2511">
                  <c:v>41.866666666666667</c:v>
                </c:pt>
                <c:pt idx="2512">
                  <c:v>41.883333333333333</c:v>
                </c:pt>
                <c:pt idx="2513">
                  <c:v>41.9</c:v>
                </c:pt>
                <c:pt idx="2514">
                  <c:v>41.916666666666664</c:v>
                </c:pt>
                <c:pt idx="2515">
                  <c:v>41.93333333333333</c:v>
                </c:pt>
                <c:pt idx="2516">
                  <c:v>41.95</c:v>
                </c:pt>
                <c:pt idx="2517">
                  <c:v>41.966666666666669</c:v>
                </c:pt>
                <c:pt idx="2518">
                  <c:v>41.983333333333334</c:v>
                </c:pt>
                <c:pt idx="2519">
                  <c:v>42</c:v>
                </c:pt>
                <c:pt idx="2520">
                  <c:v>42.016666666666666</c:v>
                </c:pt>
                <c:pt idx="2521">
                  <c:v>42.033333333333331</c:v>
                </c:pt>
                <c:pt idx="2522">
                  <c:v>42.05</c:v>
                </c:pt>
                <c:pt idx="2523">
                  <c:v>42.06666666666667</c:v>
                </c:pt>
                <c:pt idx="2524">
                  <c:v>42.083333333333336</c:v>
                </c:pt>
                <c:pt idx="2525">
                  <c:v>42.1</c:v>
                </c:pt>
                <c:pt idx="2526">
                  <c:v>42.116666666666667</c:v>
                </c:pt>
                <c:pt idx="2527">
                  <c:v>42.133333333333333</c:v>
                </c:pt>
                <c:pt idx="2528">
                  <c:v>42.15</c:v>
                </c:pt>
                <c:pt idx="2529">
                  <c:v>42.166666666666664</c:v>
                </c:pt>
                <c:pt idx="2530">
                  <c:v>42.18333333333333</c:v>
                </c:pt>
                <c:pt idx="2531">
                  <c:v>42.2</c:v>
                </c:pt>
                <c:pt idx="2532">
                  <c:v>42.216666666666669</c:v>
                </c:pt>
                <c:pt idx="2533">
                  <c:v>42.233333333333334</c:v>
                </c:pt>
                <c:pt idx="2534">
                  <c:v>42.25</c:v>
                </c:pt>
                <c:pt idx="2535">
                  <c:v>42.266666666666666</c:v>
                </c:pt>
                <c:pt idx="2536">
                  <c:v>42.283333333333331</c:v>
                </c:pt>
                <c:pt idx="2537">
                  <c:v>42.3</c:v>
                </c:pt>
                <c:pt idx="2538">
                  <c:v>42.31666666666667</c:v>
                </c:pt>
                <c:pt idx="2539">
                  <c:v>42.333333333333336</c:v>
                </c:pt>
                <c:pt idx="2540">
                  <c:v>42.35</c:v>
                </c:pt>
                <c:pt idx="2541">
                  <c:v>42.366666666666667</c:v>
                </c:pt>
                <c:pt idx="2542">
                  <c:v>42.383333333333333</c:v>
                </c:pt>
                <c:pt idx="2543">
                  <c:v>42.4</c:v>
                </c:pt>
                <c:pt idx="2544">
                  <c:v>42.416666666666664</c:v>
                </c:pt>
                <c:pt idx="2545">
                  <c:v>42.43333333333333</c:v>
                </c:pt>
                <c:pt idx="2546">
                  <c:v>42.45</c:v>
                </c:pt>
                <c:pt idx="2547">
                  <c:v>42.466666666666669</c:v>
                </c:pt>
                <c:pt idx="2548">
                  <c:v>42.483333333333334</c:v>
                </c:pt>
                <c:pt idx="2549">
                  <c:v>42.5</c:v>
                </c:pt>
                <c:pt idx="2550">
                  <c:v>42.516666666666666</c:v>
                </c:pt>
                <c:pt idx="2551">
                  <c:v>42.533333333333331</c:v>
                </c:pt>
                <c:pt idx="2552">
                  <c:v>42.55</c:v>
                </c:pt>
                <c:pt idx="2553">
                  <c:v>42.56666666666667</c:v>
                </c:pt>
                <c:pt idx="2554">
                  <c:v>42.583333333333336</c:v>
                </c:pt>
                <c:pt idx="2555">
                  <c:v>42.6</c:v>
                </c:pt>
                <c:pt idx="2556">
                  <c:v>42.616666666666667</c:v>
                </c:pt>
                <c:pt idx="2557">
                  <c:v>42.633333333333333</c:v>
                </c:pt>
                <c:pt idx="2558">
                  <c:v>42.65</c:v>
                </c:pt>
                <c:pt idx="2559">
                  <c:v>42.666666666666664</c:v>
                </c:pt>
                <c:pt idx="2560">
                  <c:v>42.68333333333333</c:v>
                </c:pt>
                <c:pt idx="2561">
                  <c:v>42.7</c:v>
                </c:pt>
                <c:pt idx="2562">
                  <c:v>42.716666666666669</c:v>
                </c:pt>
                <c:pt idx="2563">
                  <c:v>42.733333333333334</c:v>
                </c:pt>
                <c:pt idx="2564">
                  <c:v>42.75</c:v>
                </c:pt>
                <c:pt idx="2565">
                  <c:v>42.766666666666666</c:v>
                </c:pt>
                <c:pt idx="2566">
                  <c:v>42.783333333333331</c:v>
                </c:pt>
                <c:pt idx="2567">
                  <c:v>42.8</c:v>
                </c:pt>
                <c:pt idx="2568">
                  <c:v>42.81666666666667</c:v>
                </c:pt>
                <c:pt idx="2569">
                  <c:v>42.833333333333336</c:v>
                </c:pt>
                <c:pt idx="2570">
                  <c:v>42.85</c:v>
                </c:pt>
                <c:pt idx="2571">
                  <c:v>42.866666666666667</c:v>
                </c:pt>
                <c:pt idx="2572">
                  <c:v>42.883333333333333</c:v>
                </c:pt>
                <c:pt idx="2573">
                  <c:v>42.9</c:v>
                </c:pt>
                <c:pt idx="2574">
                  <c:v>42.916666666666664</c:v>
                </c:pt>
                <c:pt idx="2575">
                  <c:v>42.93333333333333</c:v>
                </c:pt>
                <c:pt idx="2576">
                  <c:v>42.95</c:v>
                </c:pt>
                <c:pt idx="2577">
                  <c:v>42.966666666666669</c:v>
                </c:pt>
                <c:pt idx="2578">
                  <c:v>42.983333333333334</c:v>
                </c:pt>
                <c:pt idx="2579">
                  <c:v>43</c:v>
                </c:pt>
                <c:pt idx="2580">
                  <c:v>43.016666666666666</c:v>
                </c:pt>
                <c:pt idx="2581">
                  <c:v>43.033333333333331</c:v>
                </c:pt>
                <c:pt idx="2582">
                  <c:v>43.05</c:v>
                </c:pt>
                <c:pt idx="2583">
                  <c:v>43.06666666666667</c:v>
                </c:pt>
                <c:pt idx="2584">
                  <c:v>43.083333333333336</c:v>
                </c:pt>
                <c:pt idx="2585">
                  <c:v>43.1</c:v>
                </c:pt>
                <c:pt idx="2586">
                  <c:v>43.116666666666667</c:v>
                </c:pt>
                <c:pt idx="2587">
                  <c:v>43.133333333333333</c:v>
                </c:pt>
                <c:pt idx="2588">
                  <c:v>43.15</c:v>
                </c:pt>
                <c:pt idx="2589">
                  <c:v>43.166666666666664</c:v>
                </c:pt>
                <c:pt idx="2590">
                  <c:v>43.18333333333333</c:v>
                </c:pt>
                <c:pt idx="2591">
                  <c:v>43.2</c:v>
                </c:pt>
                <c:pt idx="2592">
                  <c:v>43.216666666666669</c:v>
                </c:pt>
                <c:pt idx="2593">
                  <c:v>43.233333333333334</c:v>
                </c:pt>
                <c:pt idx="2594">
                  <c:v>43.25</c:v>
                </c:pt>
                <c:pt idx="2595">
                  <c:v>43.266666666666666</c:v>
                </c:pt>
                <c:pt idx="2596">
                  <c:v>43.283333333333331</c:v>
                </c:pt>
                <c:pt idx="2597">
                  <c:v>43.3</c:v>
                </c:pt>
                <c:pt idx="2598">
                  <c:v>43.31666666666667</c:v>
                </c:pt>
                <c:pt idx="2599">
                  <c:v>43.333333333333336</c:v>
                </c:pt>
                <c:pt idx="2600">
                  <c:v>43.35</c:v>
                </c:pt>
                <c:pt idx="2601">
                  <c:v>43.366666666666667</c:v>
                </c:pt>
                <c:pt idx="2602">
                  <c:v>43.383333333333333</c:v>
                </c:pt>
                <c:pt idx="2603">
                  <c:v>43.4</c:v>
                </c:pt>
                <c:pt idx="2604">
                  <c:v>43.416666666666664</c:v>
                </c:pt>
                <c:pt idx="2605">
                  <c:v>43.43333333333333</c:v>
                </c:pt>
                <c:pt idx="2606">
                  <c:v>43.45</c:v>
                </c:pt>
                <c:pt idx="2607">
                  <c:v>43.466666666666669</c:v>
                </c:pt>
                <c:pt idx="2608">
                  <c:v>43.483333333333334</c:v>
                </c:pt>
                <c:pt idx="2609">
                  <c:v>43.5</c:v>
                </c:pt>
                <c:pt idx="2610">
                  <c:v>43.516666666666666</c:v>
                </c:pt>
                <c:pt idx="2611">
                  <c:v>43.533333333333331</c:v>
                </c:pt>
                <c:pt idx="2612">
                  <c:v>43.55</c:v>
                </c:pt>
                <c:pt idx="2613">
                  <c:v>43.56666666666667</c:v>
                </c:pt>
                <c:pt idx="2614">
                  <c:v>43.583333333333336</c:v>
                </c:pt>
                <c:pt idx="2615">
                  <c:v>43.6</c:v>
                </c:pt>
                <c:pt idx="2616">
                  <c:v>43.616666666666667</c:v>
                </c:pt>
                <c:pt idx="2617">
                  <c:v>43.633333333333333</c:v>
                </c:pt>
                <c:pt idx="2618">
                  <c:v>43.65</c:v>
                </c:pt>
                <c:pt idx="2619">
                  <c:v>43.666666666666664</c:v>
                </c:pt>
                <c:pt idx="2620">
                  <c:v>43.68333333333333</c:v>
                </c:pt>
                <c:pt idx="2621">
                  <c:v>43.7</c:v>
                </c:pt>
                <c:pt idx="2622">
                  <c:v>43.716666666666669</c:v>
                </c:pt>
                <c:pt idx="2623">
                  <c:v>43.733333333333334</c:v>
                </c:pt>
                <c:pt idx="2624">
                  <c:v>43.75</c:v>
                </c:pt>
                <c:pt idx="2625">
                  <c:v>43.766666666666666</c:v>
                </c:pt>
                <c:pt idx="2626">
                  <c:v>43.783333333333331</c:v>
                </c:pt>
                <c:pt idx="2627">
                  <c:v>43.8</c:v>
                </c:pt>
                <c:pt idx="2628">
                  <c:v>43.81666666666667</c:v>
                </c:pt>
                <c:pt idx="2629">
                  <c:v>43.833333333333336</c:v>
                </c:pt>
                <c:pt idx="2630">
                  <c:v>43.85</c:v>
                </c:pt>
                <c:pt idx="2631">
                  <c:v>43.866666666666667</c:v>
                </c:pt>
                <c:pt idx="2632">
                  <c:v>43.883333333333333</c:v>
                </c:pt>
                <c:pt idx="2633">
                  <c:v>43.9</c:v>
                </c:pt>
                <c:pt idx="2634">
                  <c:v>43.916666666666664</c:v>
                </c:pt>
                <c:pt idx="2635">
                  <c:v>43.93333333333333</c:v>
                </c:pt>
                <c:pt idx="2636">
                  <c:v>43.95</c:v>
                </c:pt>
                <c:pt idx="2637">
                  <c:v>43.966666666666669</c:v>
                </c:pt>
                <c:pt idx="2638">
                  <c:v>43.983333333333334</c:v>
                </c:pt>
                <c:pt idx="2639">
                  <c:v>44</c:v>
                </c:pt>
                <c:pt idx="2640">
                  <c:v>44.016666666666666</c:v>
                </c:pt>
                <c:pt idx="2641">
                  <c:v>44.033333333333331</c:v>
                </c:pt>
                <c:pt idx="2642">
                  <c:v>44.05</c:v>
                </c:pt>
                <c:pt idx="2643">
                  <c:v>44.06666666666667</c:v>
                </c:pt>
                <c:pt idx="2644">
                  <c:v>44.083333333333336</c:v>
                </c:pt>
                <c:pt idx="2645">
                  <c:v>44.1</c:v>
                </c:pt>
                <c:pt idx="2646">
                  <c:v>44.116666666666667</c:v>
                </c:pt>
                <c:pt idx="2647">
                  <c:v>44.133333333333333</c:v>
                </c:pt>
                <c:pt idx="2648">
                  <c:v>44.15</c:v>
                </c:pt>
                <c:pt idx="2649">
                  <c:v>44.166666666666664</c:v>
                </c:pt>
                <c:pt idx="2650">
                  <c:v>44.18333333333333</c:v>
                </c:pt>
                <c:pt idx="2651">
                  <c:v>44.2</c:v>
                </c:pt>
                <c:pt idx="2652">
                  <c:v>44.216666666666669</c:v>
                </c:pt>
                <c:pt idx="2653">
                  <c:v>44.233333333333334</c:v>
                </c:pt>
                <c:pt idx="2654">
                  <c:v>44.25</c:v>
                </c:pt>
                <c:pt idx="2655">
                  <c:v>44.266666666666666</c:v>
                </c:pt>
                <c:pt idx="2656">
                  <c:v>44.283333333333331</c:v>
                </c:pt>
                <c:pt idx="2657">
                  <c:v>44.3</c:v>
                </c:pt>
                <c:pt idx="2658">
                  <c:v>44.31666666666667</c:v>
                </c:pt>
                <c:pt idx="2659">
                  <c:v>44.333333333333336</c:v>
                </c:pt>
                <c:pt idx="2660">
                  <c:v>44.35</c:v>
                </c:pt>
                <c:pt idx="2661">
                  <c:v>44.366666666666667</c:v>
                </c:pt>
                <c:pt idx="2662">
                  <c:v>44.383333333333333</c:v>
                </c:pt>
                <c:pt idx="2663">
                  <c:v>44.4</c:v>
                </c:pt>
                <c:pt idx="2664">
                  <c:v>44.416666666666664</c:v>
                </c:pt>
                <c:pt idx="2665">
                  <c:v>44.43333333333333</c:v>
                </c:pt>
                <c:pt idx="2666">
                  <c:v>44.45</c:v>
                </c:pt>
                <c:pt idx="2667">
                  <c:v>44.466666666666669</c:v>
                </c:pt>
                <c:pt idx="2668">
                  <c:v>44.483333333333334</c:v>
                </c:pt>
                <c:pt idx="2669">
                  <c:v>44.5</c:v>
                </c:pt>
                <c:pt idx="2670">
                  <c:v>44.516666666666666</c:v>
                </c:pt>
                <c:pt idx="2671">
                  <c:v>44.533333333333331</c:v>
                </c:pt>
                <c:pt idx="2672">
                  <c:v>44.55</c:v>
                </c:pt>
                <c:pt idx="2673">
                  <c:v>44.56666666666667</c:v>
                </c:pt>
                <c:pt idx="2674">
                  <c:v>44.583333333333336</c:v>
                </c:pt>
                <c:pt idx="2675">
                  <c:v>44.6</c:v>
                </c:pt>
                <c:pt idx="2676">
                  <c:v>44.616666666666667</c:v>
                </c:pt>
                <c:pt idx="2677">
                  <c:v>44.633333333333333</c:v>
                </c:pt>
                <c:pt idx="2678">
                  <c:v>44.65</c:v>
                </c:pt>
                <c:pt idx="2679">
                  <c:v>44.666666666666664</c:v>
                </c:pt>
                <c:pt idx="2680">
                  <c:v>44.68333333333333</c:v>
                </c:pt>
                <c:pt idx="2681">
                  <c:v>44.7</c:v>
                </c:pt>
                <c:pt idx="2682">
                  <c:v>44.716666666666669</c:v>
                </c:pt>
                <c:pt idx="2683">
                  <c:v>44.733333333333334</c:v>
                </c:pt>
                <c:pt idx="2684">
                  <c:v>44.75</c:v>
                </c:pt>
                <c:pt idx="2685">
                  <c:v>44.766666666666666</c:v>
                </c:pt>
                <c:pt idx="2686">
                  <c:v>44.783333333333331</c:v>
                </c:pt>
                <c:pt idx="2687">
                  <c:v>44.8</c:v>
                </c:pt>
                <c:pt idx="2688">
                  <c:v>44.81666666666667</c:v>
                </c:pt>
                <c:pt idx="2689">
                  <c:v>44.833333333333336</c:v>
                </c:pt>
                <c:pt idx="2690">
                  <c:v>44.85</c:v>
                </c:pt>
                <c:pt idx="2691">
                  <c:v>44.866666666666667</c:v>
                </c:pt>
                <c:pt idx="2692">
                  <c:v>44.883333333333333</c:v>
                </c:pt>
                <c:pt idx="2693">
                  <c:v>44.9</c:v>
                </c:pt>
                <c:pt idx="2694">
                  <c:v>44.916666666666664</c:v>
                </c:pt>
                <c:pt idx="2695">
                  <c:v>44.93333333333333</c:v>
                </c:pt>
                <c:pt idx="2696">
                  <c:v>44.95</c:v>
                </c:pt>
                <c:pt idx="2697">
                  <c:v>44.966666666666669</c:v>
                </c:pt>
                <c:pt idx="2698">
                  <c:v>44.983333333333334</c:v>
                </c:pt>
                <c:pt idx="2699">
                  <c:v>45</c:v>
                </c:pt>
                <c:pt idx="2700">
                  <c:v>45.016666666666666</c:v>
                </c:pt>
                <c:pt idx="2701">
                  <c:v>45.033333333333331</c:v>
                </c:pt>
                <c:pt idx="2702">
                  <c:v>45.05</c:v>
                </c:pt>
                <c:pt idx="2703">
                  <c:v>45.06666666666667</c:v>
                </c:pt>
                <c:pt idx="2704">
                  <c:v>45.083333333333336</c:v>
                </c:pt>
                <c:pt idx="2705">
                  <c:v>45.1</c:v>
                </c:pt>
                <c:pt idx="2706">
                  <c:v>45.116666666666667</c:v>
                </c:pt>
                <c:pt idx="2707">
                  <c:v>45.133333333333333</c:v>
                </c:pt>
                <c:pt idx="2708">
                  <c:v>45.15</c:v>
                </c:pt>
                <c:pt idx="2709">
                  <c:v>45.166666666666664</c:v>
                </c:pt>
                <c:pt idx="2710">
                  <c:v>45.18333333333333</c:v>
                </c:pt>
                <c:pt idx="2711">
                  <c:v>45.2</c:v>
                </c:pt>
                <c:pt idx="2712">
                  <c:v>45.216666666666669</c:v>
                </c:pt>
                <c:pt idx="2713">
                  <c:v>45.233333333333334</c:v>
                </c:pt>
                <c:pt idx="2714">
                  <c:v>45.25</c:v>
                </c:pt>
                <c:pt idx="2715">
                  <c:v>45.266666666666666</c:v>
                </c:pt>
                <c:pt idx="2716">
                  <c:v>45.283333333333331</c:v>
                </c:pt>
                <c:pt idx="2717">
                  <c:v>45.3</c:v>
                </c:pt>
                <c:pt idx="2718">
                  <c:v>45.31666666666667</c:v>
                </c:pt>
                <c:pt idx="2719">
                  <c:v>45.333333333333336</c:v>
                </c:pt>
                <c:pt idx="2720">
                  <c:v>45.35</c:v>
                </c:pt>
                <c:pt idx="2721">
                  <c:v>45.366666666666667</c:v>
                </c:pt>
                <c:pt idx="2722">
                  <c:v>45.383333333333333</c:v>
                </c:pt>
                <c:pt idx="2723">
                  <c:v>45.4</c:v>
                </c:pt>
                <c:pt idx="2724">
                  <c:v>45.416666666666664</c:v>
                </c:pt>
                <c:pt idx="2725">
                  <c:v>45.43333333333333</c:v>
                </c:pt>
                <c:pt idx="2726">
                  <c:v>45.45</c:v>
                </c:pt>
                <c:pt idx="2727">
                  <c:v>45.466666666666669</c:v>
                </c:pt>
                <c:pt idx="2728">
                  <c:v>45.483333333333334</c:v>
                </c:pt>
                <c:pt idx="2729">
                  <c:v>45.5</c:v>
                </c:pt>
                <c:pt idx="2730">
                  <c:v>45.516666666666666</c:v>
                </c:pt>
                <c:pt idx="2731">
                  <c:v>45.533333333333331</c:v>
                </c:pt>
                <c:pt idx="2732">
                  <c:v>45.55</c:v>
                </c:pt>
                <c:pt idx="2733">
                  <c:v>45.56666666666667</c:v>
                </c:pt>
                <c:pt idx="2734">
                  <c:v>45.583333333333336</c:v>
                </c:pt>
                <c:pt idx="2735">
                  <c:v>45.6</c:v>
                </c:pt>
                <c:pt idx="2736">
                  <c:v>45.616666666666667</c:v>
                </c:pt>
                <c:pt idx="2737">
                  <c:v>45.633333333333333</c:v>
                </c:pt>
                <c:pt idx="2738">
                  <c:v>45.65</c:v>
                </c:pt>
                <c:pt idx="2739">
                  <c:v>45.666666666666664</c:v>
                </c:pt>
                <c:pt idx="2740">
                  <c:v>45.68333333333333</c:v>
                </c:pt>
                <c:pt idx="2741">
                  <c:v>45.7</c:v>
                </c:pt>
                <c:pt idx="2742">
                  <c:v>45.716666666666669</c:v>
                </c:pt>
                <c:pt idx="2743">
                  <c:v>45.733333333333334</c:v>
                </c:pt>
                <c:pt idx="2744">
                  <c:v>45.75</c:v>
                </c:pt>
                <c:pt idx="2745">
                  <c:v>45.766666666666666</c:v>
                </c:pt>
                <c:pt idx="2746">
                  <c:v>45.783333333333331</c:v>
                </c:pt>
                <c:pt idx="2747">
                  <c:v>45.8</c:v>
                </c:pt>
                <c:pt idx="2748">
                  <c:v>45.81666666666667</c:v>
                </c:pt>
                <c:pt idx="2749">
                  <c:v>45.833333333333336</c:v>
                </c:pt>
                <c:pt idx="2750">
                  <c:v>45.85</c:v>
                </c:pt>
                <c:pt idx="2751">
                  <c:v>45.866666666666667</c:v>
                </c:pt>
                <c:pt idx="2752">
                  <c:v>45.883333333333333</c:v>
                </c:pt>
                <c:pt idx="2753">
                  <c:v>45.9</c:v>
                </c:pt>
                <c:pt idx="2754">
                  <c:v>45.916666666666664</c:v>
                </c:pt>
                <c:pt idx="2755">
                  <c:v>45.93333333333333</c:v>
                </c:pt>
                <c:pt idx="2756">
                  <c:v>45.95</c:v>
                </c:pt>
                <c:pt idx="2757">
                  <c:v>45.966666666666669</c:v>
                </c:pt>
                <c:pt idx="2758">
                  <c:v>45.983333333333334</c:v>
                </c:pt>
                <c:pt idx="2759">
                  <c:v>46</c:v>
                </c:pt>
                <c:pt idx="2760">
                  <c:v>46.016666666666666</c:v>
                </c:pt>
                <c:pt idx="2761">
                  <c:v>46.033333333333331</c:v>
                </c:pt>
                <c:pt idx="2762">
                  <c:v>46.05</c:v>
                </c:pt>
                <c:pt idx="2763">
                  <c:v>46.06666666666667</c:v>
                </c:pt>
                <c:pt idx="2764">
                  <c:v>46.083333333333336</c:v>
                </c:pt>
                <c:pt idx="2765">
                  <c:v>46.1</c:v>
                </c:pt>
                <c:pt idx="2766">
                  <c:v>46.116666666666667</c:v>
                </c:pt>
                <c:pt idx="2767">
                  <c:v>46.133333333333333</c:v>
                </c:pt>
                <c:pt idx="2768">
                  <c:v>46.15</c:v>
                </c:pt>
                <c:pt idx="2769">
                  <c:v>46.166666666666664</c:v>
                </c:pt>
                <c:pt idx="2770">
                  <c:v>46.18333333333333</c:v>
                </c:pt>
                <c:pt idx="2771">
                  <c:v>46.2</c:v>
                </c:pt>
                <c:pt idx="2772">
                  <c:v>46.216666666666669</c:v>
                </c:pt>
                <c:pt idx="2773">
                  <c:v>46.233333333333334</c:v>
                </c:pt>
                <c:pt idx="2774">
                  <c:v>46.25</c:v>
                </c:pt>
                <c:pt idx="2775">
                  <c:v>46.266666666666666</c:v>
                </c:pt>
                <c:pt idx="2776">
                  <c:v>46.283333333333331</c:v>
                </c:pt>
                <c:pt idx="2777">
                  <c:v>46.3</c:v>
                </c:pt>
                <c:pt idx="2778">
                  <c:v>46.31666666666667</c:v>
                </c:pt>
                <c:pt idx="2779">
                  <c:v>46.333333333333336</c:v>
                </c:pt>
                <c:pt idx="2780">
                  <c:v>46.35</c:v>
                </c:pt>
                <c:pt idx="2781">
                  <c:v>46.366666666666667</c:v>
                </c:pt>
                <c:pt idx="2782">
                  <c:v>46.383333333333333</c:v>
                </c:pt>
                <c:pt idx="2783">
                  <c:v>46.4</c:v>
                </c:pt>
                <c:pt idx="2784">
                  <c:v>46.416666666666664</c:v>
                </c:pt>
                <c:pt idx="2785">
                  <c:v>46.43333333333333</c:v>
                </c:pt>
                <c:pt idx="2786">
                  <c:v>46.45</c:v>
                </c:pt>
                <c:pt idx="2787">
                  <c:v>46.466666666666669</c:v>
                </c:pt>
                <c:pt idx="2788">
                  <c:v>46.483333333333334</c:v>
                </c:pt>
                <c:pt idx="2789">
                  <c:v>46.5</c:v>
                </c:pt>
                <c:pt idx="2790">
                  <c:v>46.516666666666666</c:v>
                </c:pt>
                <c:pt idx="2791">
                  <c:v>46.533333333333331</c:v>
                </c:pt>
                <c:pt idx="2792">
                  <c:v>46.55</c:v>
                </c:pt>
                <c:pt idx="2793">
                  <c:v>46.56666666666667</c:v>
                </c:pt>
                <c:pt idx="2794">
                  <c:v>46.583333333333336</c:v>
                </c:pt>
                <c:pt idx="2795">
                  <c:v>46.6</c:v>
                </c:pt>
                <c:pt idx="2796">
                  <c:v>46.616666666666667</c:v>
                </c:pt>
                <c:pt idx="2797">
                  <c:v>46.633333333333333</c:v>
                </c:pt>
                <c:pt idx="2798">
                  <c:v>46.65</c:v>
                </c:pt>
                <c:pt idx="2799">
                  <c:v>46.666666666666664</c:v>
                </c:pt>
                <c:pt idx="2800">
                  <c:v>46.68333333333333</c:v>
                </c:pt>
                <c:pt idx="2801">
                  <c:v>46.7</c:v>
                </c:pt>
                <c:pt idx="2802">
                  <c:v>46.716666666666669</c:v>
                </c:pt>
                <c:pt idx="2803">
                  <c:v>46.733333333333334</c:v>
                </c:pt>
                <c:pt idx="2804">
                  <c:v>46.75</c:v>
                </c:pt>
                <c:pt idx="2805">
                  <c:v>46.766666666666666</c:v>
                </c:pt>
                <c:pt idx="2806">
                  <c:v>46.783333333333331</c:v>
                </c:pt>
                <c:pt idx="2807">
                  <c:v>46.8</c:v>
                </c:pt>
                <c:pt idx="2808">
                  <c:v>46.81666666666667</c:v>
                </c:pt>
                <c:pt idx="2809">
                  <c:v>46.833333333333336</c:v>
                </c:pt>
                <c:pt idx="2810">
                  <c:v>46.85</c:v>
                </c:pt>
                <c:pt idx="2811">
                  <c:v>46.866666666666667</c:v>
                </c:pt>
                <c:pt idx="2812">
                  <c:v>46.883333333333333</c:v>
                </c:pt>
                <c:pt idx="2813">
                  <c:v>46.9</c:v>
                </c:pt>
                <c:pt idx="2814">
                  <c:v>46.916666666666664</c:v>
                </c:pt>
                <c:pt idx="2815">
                  <c:v>46.93333333333333</c:v>
                </c:pt>
                <c:pt idx="2816">
                  <c:v>46.95</c:v>
                </c:pt>
                <c:pt idx="2817">
                  <c:v>46.966666666666669</c:v>
                </c:pt>
                <c:pt idx="2818">
                  <c:v>46.983333333333334</c:v>
                </c:pt>
                <c:pt idx="2819">
                  <c:v>47</c:v>
                </c:pt>
                <c:pt idx="2820">
                  <c:v>47.016666666666666</c:v>
                </c:pt>
                <c:pt idx="2821">
                  <c:v>47.033333333333331</c:v>
                </c:pt>
                <c:pt idx="2822">
                  <c:v>47.05</c:v>
                </c:pt>
                <c:pt idx="2823">
                  <c:v>47.06666666666667</c:v>
                </c:pt>
                <c:pt idx="2824">
                  <c:v>47.083333333333336</c:v>
                </c:pt>
                <c:pt idx="2825">
                  <c:v>47.1</c:v>
                </c:pt>
                <c:pt idx="2826">
                  <c:v>47.116666666666667</c:v>
                </c:pt>
                <c:pt idx="2827">
                  <c:v>47.133333333333333</c:v>
                </c:pt>
                <c:pt idx="2828">
                  <c:v>47.15</c:v>
                </c:pt>
                <c:pt idx="2829">
                  <c:v>47.166666666666664</c:v>
                </c:pt>
                <c:pt idx="2830">
                  <c:v>47.18333333333333</c:v>
                </c:pt>
                <c:pt idx="2831">
                  <c:v>47.2</c:v>
                </c:pt>
                <c:pt idx="2832">
                  <c:v>47.216666666666669</c:v>
                </c:pt>
                <c:pt idx="2833">
                  <c:v>47.233333333333334</c:v>
                </c:pt>
                <c:pt idx="2834">
                  <c:v>47.25</c:v>
                </c:pt>
                <c:pt idx="2835">
                  <c:v>47.266666666666666</c:v>
                </c:pt>
                <c:pt idx="2836">
                  <c:v>47.283333333333331</c:v>
                </c:pt>
                <c:pt idx="2837">
                  <c:v>47.3</c:v>
                </c:pt>
                <c:pt idx="2838">
                  <c:v>47.31666666666667</c:v>
                </c:pt>
                <c:pt idx="2839">
                  <c:v>47.333333333333336</c:v>
                </c:pt>
                <c:pt idx="2840">
                  <c:v>47.35</c:v>
                </c:pt>
                <c:pt idx="2841">
                  <c:v>47.366666666666667</c:v>
                </c:pt>
                <c:pt idx="2842">
                  <c:v>47.383333333333333</c:v>
                </c:pt>
                <c:pt idx="2843">
                  <c:v>47.4</c:v>
                </c:pt>
                <c:pt idx="2844">
                  <c:v>47.416666666666664</c:v>
                </c:pt>
                <c:pt idx="2845">
                  <c:v>47.43333333333333</c:v>
                </c:pt>
                <c:pt idx="2846">
                  <c:v>47.45</c:v>
                </c:pt>
                <c:pt idx="2847">
                  <c:v>47.466666666666669</c:v>
                </c:pt>
                <c:pt idx="2848">
                  <c:v>47.483333333333334</c:v>
                </c:pt>
                <c:pt idx="2849">
                  <c:v>47.5</c:v>
                </c:pt>
                <c:pt idx="2850">
                  <c:v>47.516666666666666</c:v>
                </c:pt>
                <c:pt idx="2851">
                  <c:v>47.533333333333331</c:v>
                </c:pt>
                <c:pt idx="2852">
                  <c:v>47.55</c:v>
                </c:pt>
                <c:pt idx="2853">
                  <c:v>47.56666666666667</c:v>
                </c:pt>
                <c:pt idx="2854">
                  <c:v>47.583333333333336</c:v>
                </c:pt>
                <c:pt idx="2855">
                  <c:v>47.6</c:v>
                </c:pt>
                <c:pt idx="2856">
                  <c:v>47.616666666666667</c:v>
                </c:pt>
                <c:pt idx="2857">
                  <c:v>47.633333333333333</c:v>
                </c:pt>
                <c:pt idx="2858">
                  <c:v>47.65</c:v>
                </c:pt>
                <c:pt idx="2859">
                  <c:v>47.666666666666664</c:v>
                </c:pt>
                <c:pt idx="2860">
                  <c:v>47.68333333333333</c:v>
                </c:pt>
                <c:pt idx="2861">
                  <c:v>47.7</c:v>
                </c:pt>
                <c:pt idx="2862">
                  <c:v>47.716666666666669</c:v>
                </c:pt>
                <c:pt idx="2863">
                  <c:v>47.733333333333334</c:v>
                </c:pt>
                <c:pt idx="2864">
                  <c:v>47.75</c:v>
                </c:pt>
                <c:pt idx="2865">
                  <c:v>47.766666666666666</c:v>
                </c:pt>
                <c:pt idx="2866">
                  <c:v>47.783333333333331</c:v>
                </c:pt>
                <c:pt idx="2867">
                  <c:v>47.8</c:v>
                </c:pt>
                <c:pt idx="2868">
                  <c:v>47.81666666666667</c:v>
                </c:pt>
                <c:pt idx="2869">
                  <c:v>47.833333333333336</c:v>
                </c:pt>
                <c:pt idx="2870">
                  <c:v>47.85</c:v>
                </c:pt>
                <c:pt idx="2871">
                  <c:v>47.866666666666667</c:v>
                </c:pt>
                <c:pt idx="2872">
                  <c:v>47.883333333333333</c:v>
                </c:pt>
                <c:pt idx="2873">
                  <c:v>47.9</c:v>
                </c:pt>
                <c:pt idx="2874">
                  <c:v>47.916666666666664</c:v>
                </c:pt>
                <c:pt idx="2875">
                  <c:v>47.93333333333333</c:v>
                </c:pt>
                <c:pt idx="2876">
                  <c:v>47.95</c:v>
                </c:pt>
                <c:pt idx="2877">
                  <c:v>47.966666666666669</c:v>
                </c:pt>
                <c:pt idx="2878">
                  <c:v>47.983333333333334</c:v>
                </c:pt>
                <c:pt idx="2879">
                  <c:v>48</c:v>
                </c:pt>
                <c:pt idx="2880">
                  <c:v>48.016666666666666</c:v>
                </c:pt>
                <c:pt idx="2881">
                  <c:v>48.033333333333331</c:v>
                </c:pt>
                <c:pt idx="2882">
                  <c:v>48.05</c:v>
                </c:pt>
                <c:pt idx="2883">
                  <c:v>48.06666666666667</c:v>
                </c:pt>
                <c:pt idx="2884">
                  <c:v>48.083333333333336</c:v>
                </c:pt>
                <c:pt idx="2885">
                  <c:v>48.1</c:v>
                </c:pt>
                <c:pt idx="2886">
                  <c:v>48.116666666666667</c:v>
                </c:pt>
                <c:pt idx="2887">
                  <c:v>48.133333333333333</c:v>
                </c:pt>
                <c:pt idx="2888">
                  <c:v>48.15</c:v>
                </c:pt>
                <c:pt idx="2889">
                  <c:v>48.166666666666664</c:v>
                </c:pt>
                <c:pt idx="2890">
                  <c:v>48.18333333333333</c:v>
                </c:pt>
                <c:pt idx="2891">
                  <c:v>48.2</c:v>
                </c:pt>
                <c:pt idx="2892">
                  <c:v>48.216666666666669</c:v>
                </c:pt>
                <c:pt idx="2893">
                  <c:v>48.233333333333334</c:v>
                </c:pt>
                <c:pt idx="2894">
                  <c:v>48.25</c:v>
                </c:pt>
                <c:pt idx="2895">
                  <c:v>48.266666666666666</c:v>
                </c:pt>
                <c:pt idx="2896">
                  <c:v>48.283333333333331</c:v>
                </c:pt>
                <c:pt idx="2897">
                  <c:v>48.3</c:v>
                </c:pt>
                <c:pt idx="2898">
                  <c:v>48.31666666666667</c:v>
                </c:pt>
                <c:pt idx="2899">
                  <c:v>48.333333333333336</c:v>
                </c:pt>
                <c:pt idx="2900">
                  <c:v>48.35</c:v>
                </c:pt>
                <c:pt idx="2901">
                  <c:v>48.366666666666667</c:v>
                </c:pt>
                <c:pt idx="2902">
                  <c:v>48.383333333333333</c:v>
                </c:pt>
                <c:pt idx="2903">
                  <c:v>48.4</c:v>
                </c:pt>
                <c:pt idx="2904">
                  <c:v>48.416666666666664</c:v>
                </c:pt>
                <c:pt idx="2905">
                  <c:v>48.43333333333333</c:v>
                </c:pt>
                <c:pt idx="2906">
                  <c:v>48.45</c:v>
                </c:pt>
                <c:pt idx="2907">
                  <c:v>48.466666666666669</c:v>
                </c:pt>
                <c:pt idx="2908">
                  <c:v>48.483333333333334</c:v>
                </c:pt>
                <c:pt idx="2909">
                  <c:v>48.5</c:v>
                </c:pt>
                <c:pt idx="2910">
                  <c:v>48.516666666666666</c:v>
                </c:pt>
                <c:pt idx="2911">
                  <c:v>48.533333333333331</c:v>
                </c:pt>
                <c:pt idx="2912">
                  <c:v>48.55</c:v>
                </c:pt>
                <c:pt idx="2913">
                  <c:v>48.56666666666667</c:v>
                </c:pt>
                <c:pt idx="2914">
                  <c:v>48.583333333333336</c:v>
                </c:pt>
                <c:pt idx="2915">
                  <c:v>48.6</c:v>
                </c:pt>
                <c:pt idx="2916">
                  <c:v>48.616666666666667</c:v>
                </c:pt>
                <c:pt idx="2917">
                  <c:v>48.633333333333333</c:v>
                </c:pt>
                <c:pt idx="2918">
                  <c:v>48.65</c:v>
                </c:pt>
                <c:pt idx="2919">
                  <c:v>48.666666666666664</c:v>
                </c:pt>
                <c:pt idx="2920">
                  <c:v>48.68333333333333</c:v>
                </c:pt>
                <c:pt idx="2921">
                  <c:v>48.7</c:v>
                </c:pt>
                <c:pt idx="2922">
                  <c:v>48.716666666666669</c:v>
                </c:pt>
                <c:pt idx="2923">
                  <c:v>48.733333333333334</c:v>
                </c:pt>
                <c:pt idx="2924">
                  <c:v>48.75</c:v>
                </c:pt>
                <c:pt idx="2925">
                  <c:v>48.766666666666666</c:v>
                </c:pt>
                <c:pt idx="2926">
                  <c:v>48.783333333333331</c:v>
                </c:pt>
                <c:pt idx="2927">
                  <c:v>48.8</c:v>
                </c:pt>
                <c:pt idx="2928">
                  <c:v>48.81666666666667</c:v>
                </c:pt>
                <c:pt idx="2929">
                  <c:v>48.833333333333336</c:v>
                </c:pt>
                <c:pt idx="2930">
                  <c:v>48.85</c:v>
                </c:pt>
                <c:pt idx="2931">
                  <c:v>48.866666666666667</c:v>
                </c:pt>
                <c:pt idx="2932">
                  <c:v>48.883333333333333</c:v>
                </c:pt>
                <c:pt idx="2933">
                  <c:v>48.9</c:v>
                </c:pt>
                <c:pt idx="2934">
                  <c:v>48.916666666666664</c:v>
                </c:pt>
                <c:pt idx="2935">
                  <c:v>48.93333333333333</c:v>
                </c:pt>
                <c:pt idx="2936">
                  <c:v>48.95</c:v>
                </c:pt>
                <c:pt idx="2937">
                  <c:v>48.966666666666669</c:v>
                </c:pt>
                <c:pt idx="2938">
                  <c:v>48.983333333333334</c:v>
                </c:pt>
                <c:pt idx="2939">
                  <c:v>49</c:v>
                </c:pt>
                <c:pt idx="2940">
                  <c:v>49.016666666666666</c:v>
                </c:pt>
                <c:pt idx="2941">
                  <c:v>49.033333333333331</c:v>
                </c:pt>
                <c:pt idx="2942">
                  <c:v>49.05</c:v>
                </c:pt>
                <c:pt idx="2943">
                  <c:v>49.06666666666667</c:v>
                </c:pt>
                <c:pt idx="2944">
                  <c:v>49.083333333333336</c:v>
                </c:pt>
                <c:pt idx="2945">
                  <c:v>49.1</c:v>
                </c:pt>
                <c:pt idx="2946">
                  <c:v>49.116666666666667</c:v>
                </c:pt>
                <c:pt idx="2947">
                  <c:v>49.133333333333333</c:v>
                </c:pt>
                <c:pt idx="2948">
                  <c:v>49.15</c:v>
                </c:pt>
                <c:pt idx="2949">
                  <c:v>49.166666666666664</c:v>
                </c:pt>
                <c:pt idx="2950">
                  <c:v>49.18333333333333</c:v>
                </c:pt>
                <c:pt idx="2951">
                  <c:v>49.2</c:v>
                </c:pt>
                <c:pt idx="2952">
                  <c:v>49.216666666666669</c:v>
                </c:pt>
                <c:pt idx="2953">
                  <c:v>49.233333333333334</c:v>
                </c:pt>
                <c:pt idx="2954">
                  <c:v>49.25</c:v>
                </c:pt>
                <c:pt idx="2955">
                  <c:v>49.266666666666666</c:v>
                </c:pt>
                <c:pt idx="2956">
                  <c:v>49.283333333333331</c:v>
                </c:pt>
                <c:pt idx="2957">
                  <c:v>49.3</c:v>
                </c:pt>
                <c:pt idx="2958">
                  <c:v>49.31666666666667</c:v>
                </c:pt>
                <c:pt idx="2959">
                  <c:v>49.333333333333336</c:v>
                </c:pt>
                <c:pt idx="2960">
                  <c:v>49.35</c:v>
                </c:pt>
                <c:pt idx="2961">
                  <c:v>49.366666666666667</c:v>
                </c:pt>
                <c:pt idx="2962">
                  <c:v>49.383333333333333</c:v>
                </c:pt>
                <c:pt idx="2963">
                  <c:v>49.4</c:v>
                </c:pt>
                <c:pt idx="2964">
                  <c:v>49.416666666666664</c:v>
                </c:pt>
                <c:pt idx="2965">
                  <c:v>49.43333333333333</c:v>
                </c:pt>
                <c:pt idx="2966">
                  <c:v>49.45</c:v>
                </c:pt>
                <c:pt idx="2967">
                  <c:v>49.466666666666669</c:v>
                </c:pt>
                <c:pt idx="2968">
                  <c:v>49.483333333333334</c:v>
                </c:pt>
                <c:pt idx="2969">
                  <c:v>49.5</c:v>
                </c:pt>
                <c:pt idx="2970">
                  <c:v>49.516666666666666</c:v>
                </c:pt>
                <c:pt idx="2971">
                  <c:v>49.533333333333331</c:v>
                </c:pt>
                <c:pt idx="2972">
                  <c:v>49.55</c:v>
                </c:pt>
                <c:pt idx="2973">
                  <c:v>49.56666666666667</c:v>
                </c:pt>
                <c:pt idx="2974">
                  <c:v>49.583333333333336</c:v>
                </c:pt>
                <c:pt idx="2975">
                  <c:v>49.6</c:v>
                </c:pt>
                <c:pt idx="2976">
                  <c:v>49.616666666666667</c:v>
                </c:pt>
                <c:pt idx="2977">
                  <c:v>49.633333333333333</c:v>
                </c:pt>
                <c:pt idx="2978">
                  <c:v>49.65</c:v>
                </c:pt>
                <c:pt idx="2979">
                  <c:v>49.666666666666664</c:v>
                </c:pt>
                <c:pt idx="2980">
                  <c:v>49.68333333333333</c:v>
                </c:pt>
                <c:pt idx="2981">
                  <c:v>49.7</c:v>
                </c:pt>
                <c:pt idx="2982">
                  <c:v>49.716666666666669</c:v>
                </c:pt>
                <c:pt idx="2983">
                  <c:v>49.733333333333334</c:v>
                </c:pt>
                <c:pt idx="2984">
                  <c:v>49.75</c:v>
                </c:pt>
                <c:pt idx="2985">
                  <c:v>49.766666666666666</c:v>
                </c:pt>
                <c:pt idx="2986">
                  <c:v>49.783333333333331</c:v>
                </c:pt>
                <c:pt idx="2987">
                  <c:v>49.8</c:v>
                </c:pt>
                <c:pt idx="2988">
                  <c:v>49.81666666666667</c:v>
                </c:pt>
                <c:pt idx="2989">
                  <c:v>49.833333333333336</c:v>
                </c:pt>
                <c:pt idx="2990">
                  <c:v>49.85</c:v>
                </c:pt>
                <c:pt idx="2991">
                  <c:v>49.866666666666667</c:v>
                </c:pt>
                <c:pt idx="2992">
                  <c:v>49.883333333333333</c:v>
                </c:pt>
                <c:pt idx="2993">
                  <c:v>49.9</c:v>
                </c:pt>
                <c:pt idx="2994">
                  <c:v>49.916666666666664</c:v>
                </c:pt>
                <c:pt idx="2995">
                  <c:v>49.93333333333333</c:v>
                </c:pt>
                <c:pt idx="2996">
                  <c:v>49.95</c:v>
                </c:pt>
                <c:pt idx="2997">
                  <c:v>49.966666666666669</c:v>
                </c:pt>
                <c:pt idx="2998">
                  <c:v>49.983333333333334</c:v>
                </c:pt>
                <c:pt idx="2999">
                  <c:v>50</c:v>
                </c:pt>
                <c:pt idx="3000">
                  <c:v>50.016666666666666</c:v>
                </c:pt>
                <c:pt idx="3001">
                  <c:v>50.033333333333331</c:v>
                </c:pt>
                <c:pt idx="3002">
                  <c:v>50.05</c:v>
                </c:pt>
                <c:pt idx="3003">
                  <c:v>50.06666666666667</c:v>
                </c:pt>
                <c:pt idx="3004">
                  <c:v>50.083333333333336</c:v>
                </c:pt>
                <c:pt idx="3005">
                  <c:v>50.1</c:v>
                </c:pt>
                <c:pt idx="3006">
                  <c:v>50.116666666666667</c:v>
                </c:pt>
                <c:pt idx="3007">
                  <c:v>50.133333333333333</c:v>
                </c:pt>
                <c:pt idx="3008">
                  <c:v>50.15</c:v>
                </c:pt>
                <c:pt idx="3009">
                  <c:v>50.166666666666664</c:v>
                </c:pt>
                <c:pt idx="3010">
                  <c:v>50.18333333333333</c:v>
                </c:pt>
                <c:pt idx="3011">
                  <c:v>50.2</c:v>
                </c:pt>
                <c:pt idx="3012">
                  <c:v>50.216666666666669</c:v>
                </c:pt>
                <c:pt idx="3013">
                  <c:v>50.233333333333334</c:v>
                </c:pt>
                <c:pt idx="3014">
                  <c:v>50.25</c:v>
                </c:pt>
                <c:pt idx="3015">
                  <c:v>50.266666666666666</c:v>
                </c:pt>
                <c:pt idx="3016">
                  <c:v>50.283333333333331</c:v>
                </c:pt>
                <c:pt idx="3017">
                  <c:v>50.3</c:v>
                </c:pt>
                <c:pt idx="3018">
                  <c:v>50.31666666666667</c:v>
                </c:pt>
                <c:pt idx="3019">
                  <c:v>50.333333333333336</c:v>
                </c:pt>
                <c:pt idx="3020">
                  <c:v>50.35</c:v>
                </c:pt>
                <c:pt idx="3021">
                  <c:v>50.366666666666667</c:v>
                </c:pt>
                <c:pt idx="3022">
                  <c:v>50.383333333333333</c:v>
                </c:pt>
                <c:pt idx="3023">
                  <c:v>50.4</c:v>
                </c:pt>
                <c:pt idx="3024">
                  <c:v>50.416666666666664</c:v>
                </c:pt>
                <c:pt idx="3025">
                  <c:v>50.43333333333333</c:v>
                </c:pt>
                <c:pt idx="3026">
                  <c:v>50.45</c:v>
                </c:pt>
                <c:pt idx="3027">
                  <c:v>50.466666666666669</c:v>
                </c:pt>
                <c:pt idx="3028">
                  <c:v>50.483333333333334</c:v>
                </c:pt>
                <c:pt idx="3029">
                  <c:v>50.5</c:v>
                </c:pt>
                <c:pt idx="3030">
                  <c:v>50.516666666666666</c:v>
                </c:pt>
                <c:pt idx="3031">
                  <c:v>50.533333333333331</c:v>
                </c:pt>
                <c:pt idx="3032">
                  <c:v>50.55</c:v>
                </c:pt>
                <c:pt idx="3033">
                  <c:v>50.56666666666667</c:v>
                </c:pt>
                <c:pt idx="3034">
                  <c:v>50.583333333333336</c:v>
                </c:pt>
                <c:pt idx="3035">
                  <c:v>50.6</c:v>
                </c:pt>
                <c:pt idx="3036">
                  <c:v>50.616666666666667</c:v>
                </c:pt>
                <c:pt idx="3037">
                  <c:v>50.633333333333333</c:v>
                </c:pt>
                <c:pt idx="3038">
                  <c:v>50.65</c:v>
                </c:pt>
                <c:pt idx="3039">
                  <c:v>50.666666666666664</c:v>
                </c:pt>
                <c:pt idx="3040">
                  <c:v>50.68333333333333</c:v>
                </c:pt>
                <c:pt idx="3041">
                  <c:v>50.7</c:v>
                </c:pt>
                <c:pt idx="3042">
                  <c:v>50.716666666666669</c:v>
                </c:pt>
                <c:pt idx="3043">
                  <c:v>50.733333333333334</c:v>
                </c:pt>
                <c:pt idx="3044">
                  <c:v>50.75</c:v>
                </c:pt>
                <c:pt idx="3045">
                  <c:v>50.766666666666666</c:v>
                </c:pt>
                <c:pt idx="3046">
                  <c:v>50.783333333333331</c:v>
                </c:pt>
                <c:pt idx="3047">
                  <c:v>50.8</c:v>
                </c:pt>
                <c:pt idx="3048">
                  <c:v>50.81666666666667</c:v>
                </c:pt>
                <c:pt idx="3049">
                  <c:v>50.833333333333336</c:v>
                </c:pt>
                <c:pt idx="3050">
                  <c:v>50.85</c:v>
                </c:pt>
                <c:pt idx="3051">
                  <c:v>50.866666666666667</c:v>
                </c:pt>
                <c:pt idx="3052">
                  <c:v>50.883333333333333</c:v>
                </c:pt>
                <c:pt idx="3053">
                  <c:v>50.9</c:v>
                </c:pt>
                <c:pt idx="3054">
                  <c:v>50.916666666666664</c:v>
                </c:pt>
                <c:pt idx="3055">
                  <c:v>50.93333333333333</c:v>
                </c:pt>
                <c:pt idx="3056">
                  <c:v>50.95</c:v>
                </c:pt>
                <c:pt idx="3057">
                  <c:v>50.966666666666669</c:v>
                </c:pt>
                <c:pt idx="3058">
                  <c:v>50.983333333333334</c:v>
                </c:pt>
                <c:pt idx="3059">
                  <c:v>51</c:v>
                </c:pt>
                <c:pt idx="3060">
                  <c:v>51.016666666666666</c:v>
                </c:pt>
                <c:pt idx="3061">
                  <c:v>51.033333333333331</c:v>
                </c:pt>
                <c:pt idx="3062">
                  <c:v>51.05</c:v>
                </c:pt>
                <c:pt idx="3063">
                  <c:v>51.06666666666667</c:v>
                </c:pt>
                <c:pt idx="3064">
                  <c:v>51.083333333333336</c:v>
                </c:pt>
                <c:pt idx="3065">
                  <c:v>51.1</c:v>
                </c:pt>
                <c:pt idx="3066">
                  <c:v>51.116666666666667</c:v>
                </c:pt>
                <c:pt idx="3067">
                  <c:v>51.133333333333333</c:v>
                </c:pt>
                <c:pt idx="3068">
                  <c:v>51.15</c:v>
                </c:pt>
                <c:pt idx="3069">
                  <c:v>51.166666666666664</c:v>
                </c:pt>
                <c:pt idx="3070">
                  <c:v>51.18333333333333</c:v>
                </c:pt>
                <c:pt idx="3071">
                  <c:v>51.2</c:v>
                </c:pt>
                <c:pt idx="3072">
                  <c:v>51.216666666666669</c:v>
                </c:pt>
                <c:pt idx="3073">
                  <c:v>51.233333333333334</c:v>
                </c:pt>
                <c:pt idx="3074">
                  <c:v>51.25</c:v>
                </c:pt>
                <c:pt idx="3075">
                  <c:v>51.266666666666666</c:v>
                </c:pt>
                <c:pt idx="3076">
                  <c:v>51.283333333333331</c:v>
                </c:pt>
                <c:pt idx="3077">
                  <c:v>51.3</c:v>
                </c:pt>
                <c:pt idx="3078">
                  <c:v>51.31666666666667</c:v>
                </c:pt>
                <c:pt idx="3079">
                  <c:v>51.333333333333336</c:v>
                </c:pt>
                <c:pt idx="3080">
                  <c:v>51.35</c:v>
                </c:pt>
                <c:pt idx="3081">
                  <c:v>51.366666666666667</c:v>
                </c:pt>
                <c:pt idx="3082">
                  <c:v>51.383333333333333</c:v>
                </c:pt>
                <c:pt idx="3083">
                  <c:v>51.4</c:v>
                </c:pt>
                <c:pt idx="3084">
                  <c:v>51.416666666666664</c:v>
                </c:pt>
                <c:pt idx="3085">
                  <c:v>51.43333333333333</c:v>
                </c:pt>
                <c:pt idx="3086">
                  <c:v>51.45</c:v>
                </c:pt>
                <c:pt idx="3087">
                  <c:v>51.466666666666669</c:v>
                </c:pt>
                <c:pt idx="3088">
                  <c:v>51.483333333333334</c:v>
                </c:pt>
                <c:pt idx="3089">
                  <c:v>51.5</c:v>
                </c:pt>
                <c:pt idx="3090">
                  <c:v>51.516666666666666</c:v>
                </c:pt>
                <c:pt idx="3091">
                  <c:v>51.533333333333331</c:v>
                </c:pt>
                <c:pt idx="3092">
                  <c:v>51.55</c:v>
                </c:pt>
                <c:pt idx="3093">
                  <c:v>51.56666666666667</c:v>
                </c:pt>
                <c:pt idx="3094">
                  <c:v>51.583333333333336</c:v>
                </c:pt>
                <c:pt idx="3095">
                  <c:v>51.6</c:v>
                </c:pt>
                <c:pt idx="3096">
                  <c:v>51.616666666666667</c:v>
                </c:pt>
                <c:pt idx="3097">
                  <c:v>51.633333333333333</c:v>
                </c:pt>
                <c:pt idx="3098">
                  <c:v>51.65</c:v>
                </c:pt>
                <c:pt idx="3099">
                  <c:v>51.666666666666664</c:v>
                </c:pt>
                <c:pt idx="3100">
                  <c:v>51.68333333333333</c:v>
                </c:pt>
                <c:pt idx="3101">
                  <c:v>51.7</c:v>
                </c:pt>
                <c:pt idx="3102">
                  <c:v>51.716666666666669</c:v>
                </c:pt>
                <c:pt idx="3103">
                  <c:v>51.733333333333334</c:v>
                </c:pt>
                <c:pt idx="3104">
                  <c:v>51.75</c:v>
                </c:pt>
                <c:pt idx="3105">
                  <c:v>51.766666666666666</c:v>
                </c:pt>
                <c:pt idx="3106">
                  <c:v>51.783333333333331</c:v>
                </c:pt>
                <c:pt idx="3107">
                  <c:v>51.8</c:v>
                </c:pt>
                <c:pt idx="3108">
                  <c:v>51.81666666666667</c:v>
                </c:pt>
                <c:pt idx="3109">
                  <c:v>51.833333333333336</c:v>
                </c:pt>
                <c:pt idx="3110">
                  <c:v>51.85</c:v>
                </c:pt>
                <c:pt idx="3111">
                  <c:v>51.866666666666667</c:v>
                </c:pt>
                <c:pt idx="3112">
                  <c:v>51.883333333333333</c:v>
                </c:pt>
                <c:pt idx="3113">
                  <c:v>51.9</c:v>
                </c:pt>
                <c:pt idx="3114">
                  <c:v>51.916666666666664</c:v>
                </c:pt>
                <c:pt idx="3115">
                  <c:v>51.93333333333333</c:v>
                </c:pt>
                <c:pt idx="3116">
                  <c:v>51.95</c:v>
                </c:pt>
                <c:pt idx="3117">
                  <c:v>51.966666666666669</c:v>
                </c:pt>
                <c:pt idx="3118">
                  <c:v>51.983333333333334</c:v>
                </c:pt>
                <c:pt idx="3119">
                  <c:v>52</c:v>
                </c:pt>
                <c:pt idx="3120">
                  <c:v>52.016666666666666</c:v>
                </c:pt>
                <c:pt idx="3121">
                  <c:v>52.033333333333331</c:v>
                </c:pt>
                <c:pt idx="3122">
                  <c:v>52.05</c:v>
                </c:pt>
                <c:pt idx="3123">
                  <c:v>52.06666666666667</c:v>
                </c:pt>
                <c:pt idx="3124">
                  <c:v>52.083333333333336</c:v>
                </c:pt>
                <c:pt idx="3125">
                  <c:v>52.1</c:v>
                </c:pt>
                <c:pt idx="3126">
                  <c:v>52.116666666666667</c:v>
                </c:pt>
                <c:pt idx="3127">
                  <c:v>52.133333333333333</c:v>
                </c:pt>
                <c:pt idx="3128">
                  <c:v>52.15</c:v>
                </c:pt>
                <c:pt idx="3129">
                  <c:v>52.166666666666664</c:v>
                </c:pt>
                <c:pt idx="3130">
                  <c:v>52.18333333333333</c:v>
                </c:pt>
                <c:pt idx="3131">
                  <c:v>52.2</c:v>
                </c:pt>
                <c:pt idx="3132">
                  <c:v>52.216666666666669</c:v>
                </c:pt>
                <c:pt idx="3133">
                  <c:v>52.233333333333334</c:v>
                </c:pt>
                <c:pt idx="3134">
                  <c:v>52.25</c:v>
                </c:pt>
                <c:pt idx="3135">
                  <c:v>52.266666666666666</c:v>
                </c:pt>
                <c:pt idx="3136">
                  <c:v>52.283333333333331</c:v>
                </c:pt>
                <c:pt idx="3137">
                  <c:v>52.3</c:v>
                </c:pt>
                <c:pt idx="3138">
                  <c:v>52.31666666666667</c:v>
                </c:pt>
                <c:pt idx="3139">
                  <c:v>52.333333333333336</c:v>
                </c:pt>
                <c:pt idx="3140">
                  <c:v>52.35</c:v>
                </c:pt>
                <c:pt idx="3141">
                  <c:v>52.366666666666667</c:v>
                </c:pt>
                <c:pt idx="3142">
                  <c:v>52.383333333333333</c:v>
                </c:pt>
                <c:pt idx="3143">
                  <c:v>52.4</c:v>
                </c:pt>
                <c:pt idx="3144">
                  <c:v>52.416666666666664</c:v>
                </c:pt>
                <c:pt idx="3145">
                  <c:v>52.43333333333333</c:v>
                </c:pt>
                <c:pt idx="3146">
                  <c:v>52.45</c:v>
                </c:pt>
                <c:pt idx="3147">
                  <c:v>52.466666666666669</c:v>
                </c:pt>
                <c:pt idx="3148">
                  <c:v>52.483333333333334</c:v>
                </c:pt>
                <c:pt idx="3149">
                  <c:v>52.5</c:v>
                </c:pt>
                <c:pt idx="3150">
                  <c:v>52.516666666666666</c:v>
                </c:pt>
                <c:pt idx="3151">
                  <c:v>52.533333333333331</c:v>
                </c:pt>
                <c:pt idx="3152">
                  <c:v>52.55</c:v>
                </c:pt>
                <c:pt idx="3153">
                  <c:v>52.56666666666667</c:v>
                </c:pt>
                <c:pt idx="3154">
                  <c:v>52.583333333333336</c:v>
                </c:pt>
                <c:pt idx="3155">
                  <c:v>52.6</c:v>
                </c:pt>
                <c:pt idx="3156">
                  <c:v>52.616666666666667</c:v>
                </c:pt>
                <c:pt idx="3157">
                  <c:v>52.633333333333333</c:v>
                </c:pt>
                <c:pt idx="3158">
                  <c:v>52.65</c:v>
                </c:pt>
                <c:pt idx="3159">
                  <c:v>52.666666666666664</c:v>
                </c:pt>
                <c:pt idx="3160">
                  <c:v>52.68333333333333</c:v>
                </c:pt>
                <c:pt idx="3161">
                  <c:v>52.7</c:v>
                </c:pt>
                <c:pt idx="3162">
                  <c:v>52.716666666666669</c:v>
                </c:pt>
                <c:pt idx="3163">
                  <c:v>52.733333333333334</c:v>
                </c:pt>
                <c:pt idx="3164">
                  <c:v>52.75</c:v>
                </c:pt>
                <c:pt idx="3165">
                  <c:v>52.766666666666666</c:v>
                </c:pt>
                <c:pt idx="3166">
                  <c:v>52.783333333333331</c:v>
                </c:pt>
                <c:pt idx="3167">
                  <c:v>52.8</c:v>
                </c:pt>
                <c:pt idx="3168">
                  <c:v>52.81666666666667</c:v>
                </c:pt>
                <c:pt idx="3169">
                  <c:v>52.833333333333336</c:v>
                </c:pt>
                <c:pt idx="3170">
                  <c:v>52.85</c:v>
                </c:pt>
                <c:pt idx="3171">
                  <c:v>52.866666666666667</c:v>
                </c:pt>
                <c:pt idx="3172">
                  <c:v>52.883333333333333</c:v>
                </c:pt>
                <c:pt idx="3173">
                  <c:v>52.9</c:v>
                </c:pt>
                <c:pt idx="3174">
                  <c:v>52.916666666666664</c:v>
                </c:pt>
                <c:pt idx="3175">
                  <c:v>52.93333333333333</c:v>
                </c:pt>
                <c:pt idx="3176">
                  <c:v>52.95</c:v>
                </c:pt>
                <c:pt idx="3177">
                  <c:v>52.966666666666669</c:v>
                </c:pt>
                <c:pt idx="3178">
                  <c:v>52.983333333333334</c:v>
                </c:pt>
                <c:pt idx="3179">
                  <c:v>53</c:v>
                </c:pt>
                <c:pt idx="3180">
                  <c:v>53.016666666666666</c:v>
                </c:pt>
                <c:pt idx="3181">
                  <c:v>53.033333333333331</c:v>
                </c:pt>
                <c:pt idx="3182">
                  <c:v>53.05</c:v>
                </c:pt>
                <c:pt idx="3183">
                  <c:v>53.06666666666667</c:v>
                </c:pt>
                <c:pt idx="3184">
                  <c:v>53.083333333333336</c:v>
                </c:pt>
                <c:pt idx="3185">
                  <c:v>53.1</c:v>
                </c:pt>
                <c:pt idx="3186">
                  <c:v>53.116666666666667</c:v>
                </c:pt>
                <c:pt idx="3187">
                  <c:v>53.133333333333333</c:v>
                </c:pt>
                <c:pt idx="3188">
                  <c:v>53.15</c:v>
                </c:pt>
                <c:pt idx="3189">
                  <c:v>53.166666666666664</c:v>
                </c:pt>
                <c:pt idx="3190">
                  <c:v>53.18333333333333</c:v>
                </c:pt>
                <c:pt idx="3191">
                  <c:v>53.2</c:v>
                </c:pt>
                <c:pt idx="3192">
                  <c:v>53.216666666666669</c:v>
                </c:pt>
                <c:pt idx="3193">
                  <c:v>53.233333333333334</c:v>
                </c:pt>
                <c:pt idx="3194">
                  <c:v>53.25</c:v>
                </c:pt>
                <c:pt idx="3195">
                  <c:v>53.266666666666666</c:v>
                </c:pt>
                <c:pt idx="3196">
                  <c:v>53.283333333333331</c:v>
                </c:pt>
                <c:pt idx="3197">
                  <c:v>53.3</c:v>
                </c:pt>
                <c:pt idx="3198">
                  <c:v>53.31666666666667</c:v>
                </c:pt>
                <c:pt idx="3199">
                  <c:v>53.333333333333336</c:v>
                </c:pt>
                <c:pt idx="3200">
                  <c:v>53.35</c:v>
                </c:pt>
                <c:pt idx="3201">
                  <c:v>53.366666666666667</c:v>
                </c:pt>
                <c:pt idx="3202">
                  <c:v>53.383333333333333</c:v>
                </c:pt>
                <c:pt idx="3203">
                  <c:v>53.4</c:v>
                </c:pt>
                <c:pt idx="3204">
                  <c:v>53.416666666666664</c:v>
                </c:pt>
                <c:pt idx="3205">
                  <c:v>53.43333333333333</c:v>
                </c:pt>
                <c:pt idx="3206">
                  <c:v>53.45</c:v>
                </c:pt>
                <c:pt idx="3207">
                  <c:v>53.466666666666669</c:v>
                </c:pt>
                <c:pt idx="3208">
                  <c:v>53.483333333333334</c:v>
                </c:pt>
                <c:pt idx="3209">
                  <c:v>53.5</c:v>
                </c:pt>
                <c:pt idx="3210">
                  <c:v>53.516666666666666</c:v>
                </c:pt>
                <c:pt idx="3211">
                  <c:v>53.533333333333331</c:v>
                </c:pt>
                <c:pt idx="3212">
                  <c:v>53.55</c:v>
                </c:pt>
                <c:pt idx="3213">
                  <c:v>53.56666666666667</c:v>
                </c:pt>
                <c:pt idx="3214">
                  <c:v>53.583333333333336</c:v>
                </c:pt>
                <c:pt idx="3215">
                  <c:v>53.6</c:v>
                </c:pt>
                <c:pt idx="3216">
                  <c:v>53.616666666666667</c:v>
                </c:pt>
                <c:pt idx="3217">
                  <c:v>53.633333333333333</c:v>
                </c:pt>
                <c:pt idx="3218">
                  <c:v>53.65</c:v>
                </c:pt>
                <c:pt idx="3219">
                  <c:v>53.666666666666664</c:v>
                </c:pt>
                <c:pt idx="3220">
                  <c:v>53.68333333333333</c:v>
                </c:pt>
                <c:pt idx="3221">
                  <c:v>53.7</c:v>
                </c:pt>
                <c:pt idx="3222">
                  <c:v>53.716666666666669</c:v>
                </c:pt>
                <c:pt idx="3223">
                  <c:v>53.733333333333334</c:v>
                </c:pt>
                <c:pt idx="3224">
                  <c:v>53.75</c:v>
                </c:pt>
                <c:pt idx="3225">
                  <c:v>53.766666666666666</c:v>
                </c:pt>
                <c:pt idx="3226">
                  <c:v>53.783333333333331</c:v>
                </c:pt>
                <c:pt idx="3227">
                  <c:v>53.8</c:v>
                </c:pt>
                <c:pt idx="3228">
                  <c:v>53.81666666666667</c:v>
                </c:pt>
                <c:pt idx="3229">
                  <c:v>53.833333333333336</c:v>
                </c:pt>
                <c:pt idx="3230">
                  <c:v>53.85</c:v>
                </c:pt>
                <c:pt idx="3231">
                  <c:v>53.866666666666667</c:v>
                </c:pt>
                <c:pt idx="3232">
                  <c:v>53.883333333333333</c:v>
                </c:pt>
                <c:pt idx="3233">
                  <c:v>53.9</c:v>
                </c:pt>
                <c:pt idx="3234">
                  <c:v>53.916666666666664</c:v>
                </c:pt>
                <c:pt idx="3235">
                  <c:v>53.93333333333333</c:v>
                </c:pt>
                <c:pt idx="3236">
                  <c:v>53.95</c:v>
                </c:pt>
                <c:pt idx="3237">
                  <c:v>53.966666666666669</c:v>
                </c:pt>
                <c:pt idx="3238">
                  <c:v>53.983333333333334</c:v>
                </c:pt>
                <c:pt idx="3239">
                  <c:v>54</c:v>
                </c:pt>
                <c:pt idx="3240">
                  <c:v>54.016666666666666</c:v>
                </c:pt>
                <c:pt idx="3241">
                  <c:v>54.033333333333331</c:v>
                </c:pt>
                <c:pt idx="3242">
                  <c:v>54.05</c:v>
                </c:pt>
                <c:pt idx="3243">
                  <c:v>54.06666666666667</c:v>
                </c:pt>
                <c:pt idx="3244">
                  <c:v>54.083333333333336</c:v>
                </c:pt>
                <c:pt idx="3245">
                  <c:v>54.1</c:v>
                </c:pt>
                <c:pt idx="3246">
                  <c:v>54.116666666666667</c:v>
                </c:pt>
                <c:pt idx="3247">
                  <c:v>54.133333333333333</c:v>
                </c:pt>
                <c:pt idx="3248">
                  <c:v>54.15</c:v>
                </c:pt>
                <c:pt idx="3249">
                  <c:v>54.166666666666664</c:v>
                </c:pt>
                <c:pt idx="3250">
                  <c:v>54.18333333333333</c:v>
                </c:pt>
                <c:pt idx="3251">
                  <c:v>54.2</c:v>
                </c:pt>
                <c:pt idx="3252">
                  <c:v>54.216666666666669</c:v>
                </c:pt>
                <c:pt idx="3253">
                  <c:v>54.233333333333334</c:v>
                </c:pt>
                <c:pt idx="3254">
                  <c:v>54.25</c:v>
                </c:pt>
                <c:pt idx="3255">
                  <c:v>54.266666666666666</c:v>
                </c:pt>
                <c:pt idx="3256">
                  <c:v>54.283333333333331</c:v>
                </c:pt>
                <c:pt idx="3257">
                  <c:v>54.3</c:v>
                </c:pt>
                <c:pt idx="3258">
                  <c:v>54.31666666666667</c:v>
                </c:pt>
                <c:pt idx="3259">
                  <c:v>54.333333333333336</c:v>
                </c:pt>
                <c:pt idx="3260">
                  <c:v>54.35</c:v>
                </c:pt>
                <c:pt idx="3261">
                  <c:v>54.366666666666667</c:v>
                </c:pt>
                <c:pt idx="3262">
                  <c:v>54.383333333333333</c:v>
                </c:pt>
                <c:pt idx="3263">
                  <c:v>54.4</c:v>
                </c:pt>
                <c:pt idx="3264">
                  <c:v>54.416666666666664</c:v>
                </c:pt>
                <c:pt idx="3265">
                  <c:v>54.43333333333333</c:v>
                </c:pt>
                <c:pt idx="3266">
                  <c:v>54.45</c:v>
                </c:pt>
                <c:pt idx="3267">
                  <c:v>54.466666666666669</c:v>
                </c:pt>
                <c:pt idx="3268">
                  <c:v>54.483333333333334</c:v>
                </c:pt>
                <c:pt idx="3269">
                  <c:v>54.5</c:v>
                </c:pt>
                <c:pt idx="3270">
                  <c:v>54.516666666666666</c:v>
                </c:pt>
                <c:pt idx="3271">
                  <c:v>54.533333333333331</c:v>
                </c:pt>
                <c:pt idx="3272">
                  <c:v>54.55</c:v>
                </c:pt>
                <c:pt idx="3273">
                  <c:v>54.56666666666667</c:v>
                </c:pt>
                <c:pt idx="3274">
                  <c:v>54.583333333333336</c:v>
                </c:pt>
                <c:pt idx="3275">
                  <c:v>54.6</c:v>
                </c:pt>
                <c:pt idx="3276">
                  <c:v>54.616666666666667</c:v>
                </c:pt>
                <c:pt idx="3277">
                  <c:v>54.633333333333333</c:v>
                </c:pt>
                <c:pt idx="3278">
                  <c:v>54.65</c:v>
                </c:pt>
                <c:pt idx="3279">
                  <c:v>54.666666666666664</c:v>
                </c:pt>
                <c:pt idx="3280">
                  <c:v>54.68333333333333</c:v>
                </c:pt>
                <c:pt idx="3281">
                  <c:v>54.7</c:v>
                </c:pt>
                <c:pt idx="3282">
                  <c:v>54.716666666666669</c:v>
                </c:pt>
                <c:pt idx="3283">
                  <c:v>54.733333333333334</c:v>
                </c:pt>
                <c:pt idx="3284">
                  <c:v>54.75</c:v>
                </c:pt>
                <c:pt idx="3285">
                  <c:v>54.766666666666666</c:v>
                </c:pt>
                <c:pt idx="3286">
                  <c:v>54.783333333333331</c:v>
                </c:pt>
                <c:pt idx="3287">
                  <c:v>54.8</c:v>
                </c:pt>
                <c:pt idx="3288">
                  <c:v>54.81666666666667</c:v>
                </c:pt>
                <c:pt idx="3289">
                  <c:v>54.833333333333336</c:v>
                </c:pt>
                <c:pt idx="3290">
                  <c:v>54.85</c:v>
                </c:pt>
                <c:pt idx="3291">
                  <c:v>54.866666666666667</c:v>
                </c:pt>
                <c:pt idx="3292">
                  <c:v>54.883333333333333</c:v>
                </c:pt>
                <c:pt idx="3293">
                  <c:v>54.9</c:v>
                </c:pt>
                <c:pt idx="3294">
                  <c:v>54.916666666666664</c:v>
                </c:pt>
                <c:pt idx="3295">
                  <c:v>54.93333333333333</c:v>
                </c:pt>
                <c:pt idx="3296">
                  <c:v>54.95</c:v>
                </c:pt>
                <c:pt idx="3297">
                  <c:v>54.966666666666669</c:v>
                </c:pt>
                <c:pt idx="3298">
                  <c:v>54.983333333333334</c:v>
                </c:pt>
                <c:pt idx="3299">
                  <c:v>55</c:v>
                </c:pt>
                <c:pt idx="3300">
                  <c:v>55.016666666666666</c:v>
                </c:pt>
                <c:pt idx="3301">
                  <c:v>55.033333333333331</c:v>
                </c:pt>
                <c:pt idx="3302">
                  <c:v>55.05</c:v>
                </c:pt>
                <c:pt idx="3303">
                  <c:v>55.06666666666667</c:v>
                </c:pt>
                <c:pt idx="3304">
                  <c:v>55.083333333333336</c:v>
                </c:pt>
                <c:pt idx="3305">
                  <c:v>55.1</c:v>
                </c:pt>
                <c:pt idx="3306">
                  <c:v>55.116666666666667</c:v>
                </c:pt>
                <c:pt idx="3307">
                  <c:v>55.133333333333333</c:v>
                </c:pt>
                <c:pt idx="3308">
                  <c:v>55.15</c:v>
                </c:pt>
                <c:pt idx="3309">
                  <c:v>55.166666666666664</c:v>
                </c:pt>
                <c:pt idx="3310">
                  <c:v>55.18333333333333</c:v>
                </c:pt>
                <c:pt idx="3311">
                  <c:v>55.2</c:v>
                </c:pt>
                <c:pt idx="3312">
                  <c:v>55.216666666666669</c:v>
                </c:pt>
                <c:pt idx="3313">
                  <c:v>55.233333333333334</c:v>
                </c:pt>
                <c:pt idx="3314">
                  <c:v>55.25</c:v>
                </c:pt>
                <c:pt idx="3315">
                  <c:v>55.266666666666666</c:v>
                </c:pt>
                <c:pt idx="3316">
                  <c:v>55.283333333333331</c:v>
                </c:pt>
                <c:pt idx="3317">
                  <c:v>55.3</c:v>
                </c:pt>
                <c:pt idx="3318">
                  <c:v>55.31666666666667</c:v>
                </c:pt>
                <c:pt idx="3319">
                  <c:v>55.333333333333336</c:v>
                </c:pt>
                <c:pt idx="3320">
                  <c:v>55.35</c:v>
                </c:pt>
                <c:pt idx="3321">
                  <c:v>55.366666666666667</c:v>
                </c:pt>
                <c:pt idx="3322">
                  <c:v>55.383333333333333</c:v>
                </c:pt>
                <c:pt idx="3323">
                  <c:v>55.4</c:v>
                </c:pt>
                <c:pt idx="3324">
                  <c:v>55.416666666666664</c:v>
                </c:pt>
                <c:pt idx="3325">
                  <c:v>55.43333333333333</c:v>
                </c:pt>
                <c:pt idx="3326">
                  <c:v>55.45</c:v>
                </c:pt>
                <c:pt idx="3327">
                  <c:v>55.466666666666669</c:v>
                </c:pt>
                <c:pt idx="3328">
                  <c:v>55.483333333333334</c:v>
                </c:pt>
                <c:pt idx="3329">
                  <c:v>55.5</c:v>
                </c:pt>
                <c:pt idx="3330">
                  <c:v>55.516666666666666</c:v>
                </c:pt>
                <c:pt idx="3331">
                  <c:v>55.533333333333331</c:v>
                </c:pt>
                <c:pt idx="3332">
                  <c:v>55.55</c:v>
                </c:pt>
                <c:pt idx="3333">
                  <c:v>55.56666666666667</c:v>
                </c:pt>
                <c:pt idx="3334">
                  <c:v>55.583333333333336</c:v>
                </c:pt>
                <c:pt idx="3335">
                  <c:v>55.6</c:v>
                </c:pt>
                <c:pt idx="3336">
                  <c:v>55.616666666666667</c:v>
                </c:pt>
                <c:pt idx="3337">
                  <c:v>55.633333333333333</c:v>
                </c:pt>
                <c:pt idx="3338">
                  <c:v>55.65</c:v>
                </c:pt>
                <c:pt idx="3339">
                  <c:v>55.666666666666664</c:v>
                </c:pt>
                <c:pt idx="3340">
                  <c:v>55.68333333333333</c:v>
                </c:pt>
                <c:pt idx="3341">
                  <c:v>55.7</c:v>
                </c:pt>
                <c:pt idx="3342">
                  <c:v>55.716666666666669</c:v>
                </c:pt>
                <c:pt idx="3343">
                  <c:v>55.733333333333334</c:v>
                </c:pt>
                <c:pt idx="3344">
                  <c:v>55.75</c:v>
                </c:pt>
                <c:pt idx="3345">
                  <c:v>55.766666666666666</c:v>
                </c:pt>
                <c:pt idx="3346">
                  <c:v>55.783333333333331</c:v>
                </c:pt>
                <c:pt idx="3347">
                  <c:v>55.8</c:v>
                </c:pt>
                <c:pt idx="3348">
                  <c:v>55.81666666666667</c:v>
                </c:pt>
                <c:pt idx="3349">
                  <c:v>55.833333333333336</c:v>
                </c:pt>
                <c:pt idx="3350">
                  <c:v>55.85</c:v>
                </c:pt>
                <c:pt idx="3351">
                  <c:v>55.866666666666667</c:v>
                </c:pt>
                <c:pt idx="3352">
                  <c:v>55.883333333333333</c:v>
                </c:pt>
                <c:pt idx="3353">
                  <c:v>55.9</c:v>
                </c:pt>
                <c:pt idx="3354">
                  <c:v>55.916666666666664</c:v>
                </c:pt>
                <c:pt idx="3355">
                  <c:v>55.93333333333333</c:v>
                </c:pt>
                <c:pt idx="3356">
                  <c:v>55.95</c:v>
                </c:pt>
                <c:pt idx="3357">
                  <c:v>55.966666666666669</c:v>
                </c:pt>
                <c:pt idx="3358">
                  <c:v>55.983333333333334</c:v>
                </c:pt>
                <c:pt idx="3359">
                  <c:v>56</c:v>
                </c:pt>
                <c:pt idx="3360">
                  <c:v>56.016666666666666</c:v>
                </c:pt>
                <c:pt idx="3361">
                  <c:v>56.033333333333331</c:v>
                </c:pt>
                <c:pt idx="3362">
                  <c:v>56.05</c:v>
                </c:pt>
                <c:pt idx="3363">
                  <c:v>56.06666666666667</c:v>
                </c:pt>
                <c:pt idx="3364">
                  <c:v>56.083333333333336</c:v>
                </c:pt>
                <c:pt idx="3365">
                  <c:v>56.1</c:v>
                </c:pt>
                <c:pt idx="3366">
                  <c:v>56.116666666666667</c:v>
                </c:pt>
                <c:pt idx="3367">
                  <c:v>56.133333333333333</c:v>
                </c:pt>
                <c:pt idx="3368">
                  <c:v>56.15</c:v>
                </c:pt>
                <c:pt idx="3369">
                  <c:v>56.166666666666664</c:v>
                </c:pt>
                <c:pt idx="3370">
                  <c:v>56.18333333333333</c:v>
                </c:pt>
                <c:pt idx="3371">
                  <c:v>56.2</c:v>
                </c:pt>
                <c:pt idx="3372">
                  <c:v>56.216666666666669</c:v>
                </c:pt>
                <c:pt idx="3373">
                  <c:v>56.233333333333334</c:v>
                </c:pt>
                <c:pt idx="3374">
                  <c:v>56.25</c:v>
                </c:pt>
                <c:pt idx="3375">
                  <c:v>56.266666666666666</c:v>
                </c:pt>
                <c:pt idx="3376">
                  <c:v>56.283333333333331</c:v>
                </c:pt>
                <c:pt idx="3377">
                  <c:v>56.3</c:v>
                </c:pt>
                <c:pt idx="3378">
                  <c:v>56.31666666666667</c:v>
                </c:pt>
                <c:pt idx="3379">
                  <c:v>56.333333333333336</c:v>
                </c:pt>
                <c:pt idx="3380">
                  <c:v>56.35</c:v>
                </c:pt>
                <c:pt idx="3381">
                  <c:v>56.366666666666667</c:v>
                </c:pt>
                <c:pt idx="3382">
                  <c:v>56.383333333333333</c:v>
                </c:pt>
                <c:pt idx="3383">
                  <c:v>56.4</c:v>
                </c:pt>
                <c:pt idx="3384">
                  <c:v>56.416666666666664</c:v>
                </c:pt>
                <c:pt idx="3385">
                  <c:v>56.43333333333333</c:v>
                </c:pt>
                <c:pt idx="3386">
                  <c:v>56.45</c:v>
                </c:pt>
                <c:pt idx="3387">
                  <c:v>56.466666666666669</c:v>
                </c:pt>
                <c:pt idx="3388">
                  <c:v>56.483333333333334</c:v>
                </c:pt>
                <c:pt idx="3389">
                  <c:v>56.5</c:v>
                </c:pt>
                <c:pt idx="3390">
                  <c:v>56.516666666666666</c:v>
                </c:pt>
                <c:pt idx="3391">
                  <c:v>56.533333333333331</c:v>
                </c:pt>
                <c:pt idx="3392">
                  <c:v>56.55</c:v>
                </c:pt>
                <c:pt idx="3393">
                  <c:v>56.56666666666667</c:v>
                </c:pt>
                <c:pt idx="3394">
                  <c:v>56.583333333333336</c:v>
                </c:pt>
                <c:pt idx="3395">
                  <c:v>56.6</c:v>
                </c:pt>
                <c:pt idx="3396">
                  <c:v>56.616666666666667</c:v>
                </c:pt>
                <c:pt idx="3397">
                  <c:v>56.633333333333333</c:v>
                </c:pt>
                <c:pt idx="3398">
                  <c:v>56.65</c:v>
                </c:pt>
                <c:pt idx="3399">
                  <c:v>56.666666666666664</c:v>
                </c:pt>
                <c:pt idx="3400">
                  <c:v>56.68333333333333</c:v>
                </c:pt>
                <c:pt idx="3401">
                  <c:v>56.7</c:v>
                </c:pt>
                <c:pt idx="3402">
                  <c:v>56.716666666666669</c:v>
                </c:pt>
                <c:pt idx="3403">
                  <c:v>56.733333333333334</c:v>
                </c:pt>
                <c:pt idx="3404">
                  <c:v>56.75</c:v>
                </c:pt>
                <c:pt idx="3405">
                  <c:v>56.766666666666666</c:v>
                </c:pt>
                <c:pt idx="3406">
                  <c:v>56.783333333333331</c:v>
                </c:pt>
                <c:pt idx="3407">
                  <c:v>56.8</c:v>
                </c:pt>
                <c:pt idx="3408">
                  <c:v>56.81666666666667</c:v>
                </c:pt>
                <c:pt idx="3409">
                  <c:v>56.833333333333336</c:v>
                </c:pt>
                <c:pt idx="3410">
                  <c:v>56.85</c:v>
                </c:pt>
                <c:pt idx="3411">
                  <c:v>56.866666666666667</c:v>
                </c:pt>
                <c:pt idx="3412">
                  <c:v>56.883333333333333</c:v>
                </c:pt>
                <c:pt idx="3413">
                  <c:v>56.9</c:v>
                </c:pt>
                <c:pt idx="3414">
                  <c:v>56.916666666666664</c:v>
                </c:pt>
                <c:pt idx="3415">
                  <c:v>56.93333333333333</c:v>
                </c:pt>
                <c:pt idx="3416">
                  <c:v>56.95</c:v>
                </c:pt>
                <c:pt idx="3417">
                  <c:v>56.966666666666669</c:v>
                </c:pt>
                <c:pt idx="3418">
                  <c:v>56.983333333333334</c:v>
                </c:pt>
                <c:pt idx="3419">
                  <c:v>57</c:v>
                </c:pt>
                <c:pt idx="3420">
                  <c:v>57.016666666666666</c:v>
                </c:pt>
                <c:pt idx="3421">
                  <c:v>57.033333333333331</c:v>
                </c:pt>
                <c:pt idx="3422">
                  <c:v>57.05</c:v>
                </c:pt>
                <c:pt idx="3423">
                  <c:v>57.06666666666667</c:v>
                </c:pt>
                <c:pt idx="3424">
                  <c:v>57.083333333333336</c:v>
                </c:pt>
                <c:pt idx="3425">
                  <c:v>57.1</c:v>
                </c:pt>
                <c:pt idx="3426">
                  <c:v>57.116666666666667</c:v>
                </c:pt>
                <c:pt idx="3427">
                  <c:v>57.133333333333333</c:v>
                </c:pt>
                <c:pt idx="3428">
                  <c:v>57.15</c:v>
                </c:pt>
                <c:pt idx="3429">
                  <c:v>57.166666666666664</c:v>
                </c:pt>
                <c:pt idx="3430">
                  <c:v>57.18333333333333</c:v>
                </c:pt>
                <c:pt idx="3431">
                  <c:v>57.2</c:v>
                </c:pt>
                <c:pt idx="3432">
                  <c:v>57.216666666666669</c:v>
                </c:pt>
                <c:pt idx="3433">
                  <c:v>57.233333333333334</c:v>
                </c:pt>
                <c:pt idx="3434">
                  <c:v>57.25</c:v>
                </c:pt>
                <c:pt idx="3435">
                  <c:v>57.266666666666666</c:v>
                </c:pt>
                <c:pt idx="3436">
                  <c:v>57.283333333333331</c:v>
                </c:pt>
                <c:pt idx="3437">
                  <c:v>57.3</c:v>
                </c:pt>
                <c:pt idx="3438">
                  <c:v>57.31666666666667</c:v>
                </c:pt>
                <c:pt idx="3439">
                  <c:v>57.333333333333336</c:v>
                </c:pt>
                <c:pt idx="3440">
                  <c:v>57.35</c:v>
                </c:pt>
                <c:pt idx="3441">
                  <c:v>57.366666666666667</c:v>
                </c:pt>
                <c:pt idx="3442">
                  <c:v>57.383333333333333</c:v>
                </c:pt>
                <c:pt idx="3443">
                  <c:v>57.4</c:v>
                </c:pt>
                <c:pt idx="3444">
                  <c:v>57.416666666666664</c:v>
                </c:pt>
                <c:pt idx="3445">
                  <c:v>57.43333333333333</c:v>
                </c:pt>
                <c:pt idx="3446">
                  <c:v>57.45</c:v>
                </c:pt>
                <c:pt idx="3447">
                  <c:v>57.466666666666669</c:v>
                </c:pt>
                <c:pt idx="3448">
                  <c:v>57.483333333333334</c:v>
                </c:pt>
                <c:pt idx="3449">
                  <c:v>57.5</c:v>
                </c:pt>
                <c:pt idx="3450">
                  <c:v>57.516666666666666</c:v>
                </c:pt>
                <c:pt idx="3451">
                  <c:v>57.533333333333331</c:v>
                </c:pt>
                <c:pt idx="3452">
                  <c:v>57.55</c:v>
                </c:pt>
                <c:pt idx="3453">
                  <c:v>57.56666666666667</c:v>
                </c:pt>
                <c:pt idx="3454">
                  <c:v>57.583333333333336</c:v>
                </c:pt>
                <c:pt idx="3455">
                  <c:v>57.6</c:v>
                </c:pt>
                <c:pt idx="3456">
                  <c:v>57.616666666666667</c:v>
                </c:pt>
                <c:pt idx="3457">
                  <c:v>57.633333333333333</c:v>
                </c:pt>
                <c:pt idx="3458">
                  <c:v>57.65</c:v>
                </c:pt>
                <c:pt idx="3459">
                  <c:v>57.666666666666664</c:v>
                </c:pt>
                <c:pt idx="3460">
                  <c:v>57.68333333333333</c:v>
                </c:pt>
                <c:pt idx="3461">
                  <c:v>57.7</c:v>
                </c:pt>
                <c:pt idx="3462">
                  <c:v>57.716666666666669</c:v>
                </c:pt>
                <c:pt idx="3463">
                  <c:v>57.733333333333334</c:v>
                </c:pt>
                <c:pt idx="3464">
                  <c:v>57.75</c:v>
                </c:pt>
                <c:pt idx="3465">
                  <c:v>57.766666666666666</c:v>
                </c:pt>
                <c:pt idx="3466">
                  <c:v>57.783333333333331</c:v>
                </c:pt>
                <c:pt idx="3467">
                  <c:v>57.8</c:v>
                </c:pt>
                <c:pt idx="3468">
                  <c:v>57.81666666666667</c:v>
                </c:pt>
                <c:pt idx="3469">
                  <c:v>57.833333333333336</c:v>
                </c:pt>
                <c:pt idx="3470">
                  <c:v>57.85</c:v>
                </c:pt>
                <c:pt idx="3471">
                  <c:v>57.866666666666667</c:v>
                </c:pt>
                <c:pt idx="3472">
                  <c:v>57.883333333333333</c:v>
                </c:pt>
                <c:pt idx="3473">
                  <c:v>57.9</c:v>
                </c:pt>
                <c:pt idx="3474">
                  <c:v>57.916666666666664</c:v>
                </c:pt>
                <c:pt idx="3475">
                  <c:v>57.93333333333333</c:v>
                </c:pt>
                <c:pt idx="3476">
                  <c:v>57.95</c:v>
                </c:pt>
                <c:pt idx="3477">
                  <c:v>57.966666666666669</c:v>
                </c:pt>
                <c:pt idx="3478">
                  <c:v>57.983333333333334</c:v>
                </c:pt>
                <c:pt idx="3479">
                  <c:v>58</c:v>
                </c:pt>
                <c:pt idx="3480">
                  <c:v>58.016666666666666</c:v>
                </c:pt>
                <c:pt idx="3481">
                  <c:v>58.033333333333331</c:v>
                </c:pt>
                <c:pt idx="3482">
                  <c:v>58.05</c:v>
                </c:pt>
                <c:pt idx="3483">
                  <c:v>58.06666666666667</c:v>
                </c:pt>
                <c:pt idx="3484">
                  <c:v>58.083333333333336</c:v>
                </c:pt>
                <c:pt idx="3485">
                  <c:v>58.1</c:v>
                </c:pt>
                <c:pt idx="3486">
                  <c:v>58.116666666666667</c:v>
                </c:pt>
                <c:pt idx="3487">
                  <c:v>58.133333333333333</c:v>
                </c:pt>
                <c:pt idx="3488">
                  <c:v>58.15</c:v>
                </c:pt>
                <c:pt idx="3489">
                  <c:v>58.166666666666664</c:v>
                </c:pt>
                <c:pt idx="3490">
                  <c:v>58.18333333333333</c:v>
                </c:pt>
                <c:pt idx="3491">
                  <c:v>58.2</c:v>
                </c:pt>
                <c:pt idx="3492">
                  <c:v>58.216666666666669</c:v>
                </c:pt>
                <c:pt idx="3493">
                  <c:v>58.233333333333334</c:v>
                </c:pt>
                <c:pt idx="3494">
                  <c:v>58.25</c:v>
                </c:pt>
                <c:pt idx="3495">
                  <c:v>58.266666666666666</c:v>
                </c:pt>
                <c:pt idx="3496">
                  <c:v>58.283333333333331</c:v>
                </c:pt>
                <c:pt idx="3497">
                  <c:v>58.3</c:v>
                </c:pt>
                <c:pt idx="3498">
                  <c:v>58.31666666666667</c:v>
                </c:pt>
                <c:pt idx="3499">
                  <c:v>58.333333333333336</c:v>
                </c:pt>
                <c:pt idx="3500">
                  <c:v>58.35</c:v>
                </c:pt>
                <c:pt idx="3501">
                  <c:v>58.366666666666667</c:v>
                </c:pt>
                <c:pt idx="3502">
                  <c:v>58.383333333333333</c:v>
                </c:pt>
                <c:pt idx="3503">
                  <c:v>58.4</c:v>
                </c:pt>
                <c:pt idx="3504">
                  <c:v>58.416666666666664</c:v>
                </c:pt>
                <c:pt idx="3505">
                  <c:v>58.43333333333333</c:v>
                </c:pt>
                <c:pt idx="3506">
                  <c:v>58.45</c:v>
                </c:pt>
                <c:pt idx="3507">
                  <c:v>58.466666666666669</c:v>
                </c:pt>
                <c:pt idx="3508">
                  <c:v>58.483333333333334</c:v>
                </c:pt>
                <c:pt idx="3509">
                  <c:v>58.5</c:v>
                </c:pt>
                <c:pt idx="3510">
                  <c:v>58.516666666666666</c:v>
                </c:pt>
                <c:pt idx="3511">
                  <c:v>58.533333333333331</c:v>
                </c:pt>
                <c:pt idx="3512">
                  <c:v>58.55</c:v>
                </c:pt>
                <c:pt idx="3513">
                  <c:v>58.56666666666667</c:v>
                </c:pt>
                <c:pt idx="3514">
                  <c:v>58.583333333333336</c:v>
                </c:pt>
                <c:pt idx="3515">
                  <c:v>58.6</c:v>
                </c:pt>
                <c:pt idx="3516">
                  <c:v>58.616666666666667</c:v>
                </c:pt>
                <c:pt idx="3517">
                  <c:v>58.633333333333333</c:v>
                </c:pt>
                <c:pt idx="3518">
                  <c:v>58.65</c:v>
                </c:pt>
                <c:pt idx="3519">
                  <c:v>58.666666666666664</c:v>
                </c:pt>
                <c:pt idx="3520">
                  <c:v>58.68333333333333</c:v>
                </c:pt>
                <c:pt idx="3521">
                  <c:v>58.7</c:v>
                </c:pt>
                <c:pt idx="3522">
                  <c:v>58.716666666666669</c:v>
                </c:pt>
                <c:pt idx="3523">
                  <c:v>58.733333333333334</c:v>
                </c:pt>
                <c:pt idx="3524">
                  <c:v>58.75</c:v>
                </c:pt>
                <c:pt idx="3525">
                  <c:v>58.766666666666666</c:v>
                </c:pt>
                <c:pt idx="3526">
                  <c:v>58.783333333333331</c:v>
                </c:pt>
                <c:pt idx="3527">
                  <c:v>58.8</c:v>
                </c:pt>
                <c:pt idx="3528">
                  <c:v>58.81666666666667</c:v>
                </c:pt>
                <c:pt idx="3529">
                  <c:v>58.833333333333336</c:v>
                </c:pt>
                <c:pt idx="3530">
                  <c:v>58.85</c:v>
                </c:pt>
                <c:pt idx="3531">
                  <c:v>58.866666666666667</c:v>
                </c:pt>
                <c:pt idx="3532">
                  <c:v>58.883333333333333</c:v>
                </c:pt>
                <c:pt idx="3533">
                  <c:v>58.9</c:v>
                </c:pt>
                <c:pt idx="3534">
                  <c:v>58.916666666666664</c:v>
                </c:pt>
                <c:pt idx="3535">
                  <c:v>58.93333333333333</c:v>
                </c:pt>
                <c:pt idx="3536">
                  <c:v>58.95</c:v>
                </c:pt>
                <c:pt idx="3537">
                  <c:v>58.966666666666669</c:v>
                </c:pt>
                <c:pt idx="3538">
                  <c:v>58.983333333333334</c:v>
                </c:pt>
                <c:pt idx="3539">
                  <c:v>59</c:v>
                </c:pt>
                <c:pt idx="3540">
                  <c:v>59.016666666666666</c:v>
                </c:pt>
                <c:pt idx="3541">
                  <c:v>59.033333333333331</c:v>
                </c:pt>
                <c:pt idx="3542">
                  <c:v>59.05</c:v>
                </c:pt>
                <c:pt idx="3543">
                  <c:v>59.06666666666667</c:v>
                </c:pt>
                <c:pt idx="3544">
                  <c:v>59.083333333333336</c:v>
                </c:pt>
                <c:pt idx="3545">
                  <c:v>59.1</c:v>
                </c:pt>
                <c:pt idx="3546">
                  <c:v>59.116666666666667</c:v>
                </c:pt>
                <c:pt idx="3547">
                  <c:v>59.133333333333333</c:v>
                </c:pt>
                <c:pt idx="3548">
                  <c:v>59.15</c:v>
                </c:pt>
                <c:pt idx="3549">
                  <c:v>59.166666666666664</c:v>
                </c:pt>
                <c:pt idx="3550">
                  <c:v>59.18333333333333</c:v>
                </c:pt>
                <c:pt idx="3551">
                  <c:v>59.2</c:v>
                </c:pt>
                <c:pt idx="3552">
                  <c:v>59.216666666666669</c:v>
                </c:pt>
                <c:pt idx="3553">
                  <c:v>59.233333333333334</c:v>
                </c:pt>
                <c:pt idx="3554">
                  <c:v>59.25</c:v>
                </c:pt>
                <c:pt idx="3555">
                  <c:v>59.266666666666666</c:v>
                </c:pt>
                <c:pt idx="3556">
                  <c:v>59.283333333333331</c:v>
                </c:pt>
                <c:pt idx="3557">
                  <c:v>59.3</c:v>
                </c:pt>
                <c:pt idx="3558">
                  <c:v>59.31666666666667</c:v>
                </c:pt>
                <c:pt idx="3559">
                  <c:v>59.333333333333336</c:v>
                </c:pt>
                <c:pt idx="3560">
                  <c:v>59.35</c:v>
                </c:pt>
                <c:pt idx="3561">
                  <c:v>59.366666666666667</c:v>
                </c:pt>
                <c:pt idx="3562">
                  <c:v>59.383333333333333</c:v>
                </c:pt>
                <c:pt idx="3563">
                  <c:v>59.4</c:v>
                </c:pt>
                <c:pt idx="3564">
                  <c:v>59.416666666666664</c:v>
                </c:pt>
                <c:pt idx="3565">
                  <c:v>59.43333333333333</c:v>
                </c:pt>
                <c:pt idx="3566">
                  <c:v>59.45</c:v>
                </c:pt>
                <c:pt idx="3567">
                  <c:v>59.466666666666669</c:v>
                </c:pt>
                <c:pt idx="3568">
                  <c:v>59.483333333333334</c:v>
                </c:pt>
                <c:pt idx="3569">
                  <c:v>59.5</c:v>
                </c:pt>
                <c:pt idx="3570">
                  <c:v>59.516666666666666</c:v>
                </c:pt>
                <c:pt idx="3571">
                  <c:v>59.533333333333331</c:v>
                </c:pt>
                <c:pt idx="3572">
                  <c:v>59.55</c:v>
                </c:pt>
                <c:pt idx="3573">
                  <c:v>59.56666666666667</c:v>
                </c:pt>
                <c:pt idx="3574">
                  <c:v>59.583333333333336</c:v>
                </c:pt>
                <c:pt idx="3575">
                  <c:v>59.6</c:v>
                </c:pt>
                <c:pt idx="3576">
                  <c:v>59.616666666666667</c:v>
                </c:pt>
                <c:pt idx="3577">
                  <c:v>59.633333333333333</c:v>
                </c:pt>
                <c:pt idx="3578">
                  <c:v>59.65</c:v>
                </c:pt>
                <c:pt idx="3579">
                  <c:v>59.666666666666664</c:v>
                </c:pt>
                <c:pt idx="3580">
                  <c:v>59.68333333333333</c:v>
                </c:pt>
                <c:pt idx="3581">
                  <c:v>59.7</c:v>
                </c:pt>
                <c:pt idx="3582">
                  <c:v>59.716666666666669</c:v>
                </c:pt>
                <c:pt idx="3583">
                  <c:v>59.733333333333334</c:v>
                </c:pt>
                <c:pt idx="3584">
                  <c:v>59.75</c:v>
                </c:pt>
                <c:pt idx="3585">
                  <c:v>59.766666666666666</c:v>
                </c:pt>
                <c:pt idx="3586">
                  <c:v>59.783333333333331</c:v>
                </c:pt>
                <c:pt idx="3587">
                  <c:v>59.8</c:v>
                </c:pt>
                <c:pt idx="3588">
                  <c:v>59.81666666666667</c:v>
                </c:pt>
                <c:pt idx="3589">
                  <c:v>59.833333333333336</c:v>
                </c:pt>
                <c:pt idx="3590">
                  <c:v>59.85</c:v>
                </c:pt>
                <c:pt idx="3591">
                  <c:v>59.866666666666667</c:v>
                </c:pt>
                <c:pt idx="3592">
                  <c:v>59.883333333333333</c:v>
                </c:pt>
                <c:pt idx="3593">
                  <c:v>59.9</c:v>
                </c:pt>
                <c:pt idx="3594">
                  <c:v>59.916666666666664</c:v>
                </c:pt>
                <c:pt idx="3595">
                  <c:v>59.93333333333333</c:v>
                </c:pt>
                <c:pt idx="3596">
                  <c:v>59.95</c:v>
                </c:pt>
                <c:pt idx="3597">
                  <c:v>59.966666666666669</c:v>
                </c:pt>
                <c:pt idx="3598">
                  <c:v>59.983333333333334</c:v>
                </c:pt>
                <c:pt idx="3599">
                  <c:v>60</c:v>
                </c:pt>
                <c:pt idx="3600">
                  <c:v>60.016666666666666</c:v>
                </c:pt>
                <c:pt idx="3601">
                  <c:v>60.033333333333331</c:v>
                </c:pt>
                <c:pt idx="3602">
                  <c:v>60.05</c:v>
                </c:pt>
                <c:pt idx="3603">
                  <c:v>60.06666666666667</c:v>
                </c:pt>
                <c:pt idx="3604">
                  <c:v>60.083333333333336</c:v>
                </c:pt>
                <c:pt idx="3605">
                  <c:v>60.1</c:v>
                </c:pt>
                <c:pt idx="3606">
                  <c:v>60.116666666666667</c:v>
                </c:pt>
                <c:pt idx="3607">
                  <c:v>60.133333333333333</c:v>
                </c:pt>
                <c:pt idx="3608">
                  <c:v>60.15</c:v>
                </c:pt>
                <c:pt idx="3609">
                  <c:v>60.166666666666664</c:v>
                </c:pt>
                <c:pt idx="3610">
                  <c:v>60.18333333333333</c:v>
                </c:pt>
                <c:pt idx="3611">
                  <c:v>60.2</c:v>
                </c:pt>
                <c:pt idx="3612">
                  <c:v>60.216666666666669</c:v>
                </c:pt>
                <c:pt idx="3613">
                  <c:v>60.233333333333334</c:v>
                </c:pt>
                <c:pt idx="3614">
                  <c:v>60.25</c:v>
                </c:pt>
                <c:pt idx="3615">
                  <c:v>60.266666666666666</c:v>
                </c:pt>
                <c:pt idx="3616">
                  <c:v>60.283333333333331</c:v>
                </c:pt>
                <c:pt idx="3617">
                  <c:v>60.3</c:v>
                </c:pt>
                <c:pt idx="3618">
                  <c:v>60.31666666666667</c:v>
                </c:pt>
                <c:pt idx="3619">
                  <c:v>60.333333333333336</c:v>
                </c:pt>
                <c:pt idx="3620">
                  <c:v>60.35</c:v>
                </c:pt>
                <c:pt idx="3621">
                  <c:v>60.366666666666667</c:v>
                </c:pt>
                <c:pt idx="3622">
                  <c:v>60.383333333333333</c:v>
                </c:pt>
                <c:pt idx="3623">
                  <c:v>60.4</c:v>
                </c:pt>
                <c:pt idx="3624">
                  <c:v>60.416666666666664</c:v>
                </c:pt>
                <c:pt idx="3625">
                  <c:v>60.43333333333333</c:v>
                </c:pt>
                <c:pt idx="3626">
                  <c:v>60.45</c:v>
                </c:pt>
                <c:pt idx="3627">
                  <c:v>60.466666666666669</c:v>
                </c:pt>
                <c:pt idx="3628">
                  <c:v>60.483333333333334</c:v>
                </c:pt>
                <c:pt idx="3629">
                  <c:v>60.5</c:v>
                </c:pt>
                <c:pt idx="3630">
                  <c:v>60.516666666666666</c:v>
                </c:pt>
                <c:pt idx="3631">
                  <c:v>60.533333333333331</c:v>
                </c:pt>
                <c:pt idx="3632">
                  <c:v>60.55</c:v>
                </c:pt>
                <c:pt idx="3633">
                  <c:v>60.56666666666667</c:v>
                </c:pt>
                <c:pt idx="3634">
                  <c:v>60.583333333333336</c:v>
                </c:pt>
                <c:pt idx="3635">
                  <c:v>60.6</c:v>
                </c:pt>
                <c:pt idx="3636">
                  <c:v>60.616666666666667</c:v>
                </c:pt>
                <c:pt idx="3637">
                  <c:v>60.633333333333333</c:v>
                </c:pt>
                <c:pt idx="3638">
                  <c:v>60.65</c:v>
                </c:pt>
                <c:pt idx="3639">
                  <c:v>60.666666666666664</c:v>
                </c:pt>
                <c:pt idx="3640">
                  <c:v>60.68333333333333</c:v>
                </c:pt>
                <c:pt idx="3641">
                  <c:v>60.7</c:v>
                </c:pt>
                <c:pt idx="3642">
                  <c:v>60.716666666666669</c:v>
                </c:pt>
                <c:pt idx="3643">
                  <c:v>60.733333333333334</c:v>
                </c:pt>
                <c:pt idx="3644">
                  <c:v>60.75</c:v>
                </c:pt>
                <c:pt idx="3645">
                  <c:v>60.766666666666666</c:v>
                </c:pt>
                <c:pt idx="3646">
                  <c:v>60.783333333333331</c:v>
                </c:pt>
                <c:pt idx="3647">
                  <c:v>60.8</c:v>
                </c:pt>
                <c:pt idx="3648">
                  <c:v>60.81666666666667</c:v>
                </c:pt>
                <c:pt idx="3649">
                  <c:v>60.833333333333336</c:v>
                </c:pt>
                <c:pt idx="3650">
                  <c:v>60.85</c:v>
                </c:pt>
                <c:pt idx="3651">
                  <c:v>60.866666666666667</c:v>
                </c:pt>
                <c:pt idx="3652">
                  <c:v>60.883333333333333</c:v>
                </c:pt>
                <c:pt idx="3653">
                  <c:v>60.9</c:v>
                </c:pt>
                <c:pt idx="3654">
                  <c:v>60.916666666666664</c:v>
                </c:pt>
                <c:pt idx="3655">
                  <c:v>60.93333333333333</c:v>
                </c:pt>
                <c:pt idx="3656">
                  <c:v>60.95</c:v>
                </c:pt>
                <c:pt idx="3657">
                  <c:v>60.966666666666669</c:v>
                </c:pt>
                <c:pt idx="3658">
                  <c:v>60.983333333333334</c:v>
                </c:pt>
                <c:pt idx="3659">
                  <c:v>61</c:v>
                </c:pt>
                <c:pt idx="3660">
                  <c:v>61.016666666666666</c:v>
                </c:pt>
                <c:pt idx="3661">
                  <c:v>61.033333333333331</c:v>
                </c:pt>
                <c:pt idx="3662">
                  <c:v>61.05</c:v>
                </c:pt>
                <c:pt idx="3663">
                  <c:v>61.06666666666667</c:v>
                </c:pt>
                <c:pt idx="3664">
                  <c:v>61.083333333333336</c:v>
                </c:pt>
                <c:pt idx="3665">
                  <c:v>61.1</c:v>
                </c:pt>
                <c:pt idx="3666">
                  <c:v>61.116666666666667</c:v>
                </c:pt>
                <c:pt idx="3667">
                  <c:v>61.133333333333333</c:v>
                </c:pt>
                <c:pt idx="3668">
                  <c:v>61.15</c:v>
                </c:pt>
                <c:pt idx="3669">
                  <c:v>61.166666666666664</c:v>
                </c:pt>
                <c:pt idx="3670">
                  <c:v>61.18333333333333</c:v>
                </c:pt>
                <c:pt idx="3671">
                  <c:v>61.2</c:v>
                </c:pt>
                <c:pt idx="3672">
                  <c:v>61.216666666666669</c:v>
                </c:pt>
                <c:pt idx="3673">
                  <c:v>61.233333333333334</c:v>
                </c:pt>
                <c:pt idx="3674">
                  <c:v>61.25</c:v>
                </c:pt>
                <c:pt idx="3675">
                  <c:v>61.266666666666666</c:v>
                </c:pt>
                <c:pt idx="3676">
                  <c:v>61.283333333333331</c:v>
                </c:pt>
                <c:pt idx="3677">
                  <c:v>61.3</c:v>
                </c:pt>
                <c:pt idx="3678">
                  <c:v>61.31666666666667</c:v>
                </c:pt>
                <c:pt idx="3679">
                  <c:v>61.333333333333336</c:v>
                </c:pt>
                <c:pt idx="3680">
                  <c:v>61.35</c:v>
                </c:pt>
                <c:pt idx="3681">
                  <c:v>61.366666666666667</c:v>
                </c:pt>
                <c:pt idx="3682">
                  <c:v>61.383333333333333</c:v>
                </c:pt>
                <c:pt idx="3683">
                  <c:v>61.4</c:v>
                </c:pt>
                <c:pt idx="3684">
                  <c:v>61.416666666666664</c:v>
                </c:pt>
                <c:pt idx="3685">
                  <c:v>61.43333333333333</c:v>
                </c:pt>
                <c:pt idx="3686">
                  <c:v>61.45</c:v>
                </c:pt>
                <c:pt idx="3687">
                  <c:v>61.466666666666669</c:v>
                </c:pt>
                <c:pt idx="3688">
                  <c:v>61.483333333333334</c:v>
                </c:pt>
                <c:pt idx="3689">
                  <c:v>61.5</c:v>
                </c:pt>
                <c:pt idx="3690">
                  <c:v>61.516666666666666</c:v>
                </c:pt>
                <c:pt idx="3691">
                  <c:v>61.533333333333331</c:v>
                </c:pt>
                <c:pt idx="3692">
                  <c:v>61.55</c:v>
                </c:pt>
                <c:pt idx="3693">
                  <c:v>61.56666666666667</c:v>
                </c:pt>
                <c:pt idx="3694">
                  <c:v>61.583333333333336</c:v>
                </c:pt>
                <c:pt idx="3695">
                  <c:v>61.6</c:v>
                </c:pt>
                <c:pt idx="3696">
                  <c:v>61.616666666666667</c:v>
                </c:pt>
                <c:pt idx="3697">
                  <c:v>61.633333333333333</c:v>
                </c:pt>
                <c:pt idx="3698">
                  <c:v>61.65</c:v>
                </c:pt>
                <c:pt idx="3699">
                  <c:v>61.666666666666664</c:v>
                </c:pt>
                <c:pt idx="3700">
                  <c:v>61.68333333333333</c:v>
                </c:pt>
                <c:pt idx="3701">
                  <c:v>61.7</c:v>
                </c:pt>
                <c:pt idx="3702">
                  <c:v>61.716666666666669</c:v>
                </c:pt>
                <c:pt idx="3703">
                  <c:v>61.733333333333334</c:v>
                </c:pt>
                <c:pt idx="3704">
                  <c:v>61.75</c:v>
                </c:pt>
                <c:pt idx="3705">
                  <c:v>61.766666666666666</c:v>
                </c:pt>
                <c:pt idx="3706">
                  <c:v>61.783333333333331</c:v>
                </c:pt>
                <c:pt idx="3707">
                  <c:v>61.8</c:v>
                </c:pt>
                <c:pt idx="3708">
                  <c:v>61.81666666666667</c:v>
                </c:pt>
                <c:pt idx="3709">
                  <c:v>61.833333333333336</c:v>
                </c:pt>
                <c:pt idx="3710">
                  <c:v>61.85</c:v>
                </c:pt>
                <c:pt idx="3711">
                  <c:v>61.866666666666667</c:v>
                </c:pt>
                <c:pt idx="3712">
                  <c:v>61.883333333333333</c:v>
                </c:pt>
                <c:pt idx="3713">
                  <c:v>61.9</c:v>
                </c:pt>
                <c:pt idx="3714">
                  <c:v>61.916666666666664</c:v>
                </c:pt>
                <c:pt idx="3715">
                  <c:v>61.93333333333333</c:v>
                </c:pt>
                <c:pt idx="3716">
                  <c:v>61.95</c:v>
                </c:pt>
                <c:pt idx="3717">
                  <c:v>61.966666666666669</c:v>
                </c:pt>
                <c:pt idx="3718">
                  <c:v>61.983333333333334</c:v>
                </c:pt>
                <c:pt idx="3719">
                  <c:v>62</c:v>
                </c:pt>
                <c:pt idx="3720">
                  <c:v>62.016666666666666</c:v>
                </c:pt>
                <c:pt idx="3721">
                  <c:v>62.033333333333331</c:v>
                </c:pt>
                <c:pt idx="3722">
                  <c:v>62.05</c:v>
                </c:pt>
                <c:pt idx="3723">
                  <c:v>62.06666666666667</c:v>
                </c:pt>
                <c:pt idx="3724">
                  <c:v>62.083333333333336</c:v>
                </c:pt>
                <c:pt idx="3725">
                  <c:v>62.1</c:v>
                </c:pt>
                <c:pt idx="3726">
                  <c:v>62.116666666666667</c:v>
                </c:pt>
                <c:pt idx="3727">
                  <c:v>62.133333333333333</c:v>
                </c:pt>
                <c:pt idx="3728">
                  <c:v>62.15</c:v>
                </c:pt>
                <c:pt idx="3729">
                  <c:v>62.166666666666664</c:v>
                </c:pt>
                <c:pt idx="3730">
                  <c:v>62.18333333333333</c:v>
                </c:pt>
                <c:pt idx="3731">
                  <c:v>62.2</c:v>
                </c:pt>
                <c:pt idx="3732">
                  <c:v>62.216666666666669</c:v>
                </c:pt>
                <c:pt idx="3733">
                  <c:v>62.233333333333334</c:v>
                </c:pt>
                <c:pt idx="3734">
                  <c:v>62.25</c:v>
                </c:pt>
                <c:pt idx="3735">
                  <c:v>62.266666666666666</c:v>
                </c:pt>
                <c:pt idx="3736">
                  <c:v>62.283333333333331</c:v>
                </c:pt>
                <c:pt idx="3737">
                  <c:v>62.3</c:v>
                </c:pt>
                <c:pt idx="3738">
                  <c:v>62.31666666666667</c:v>
                </c:pt>
                <c:pt idx="3739">
                  <c:v>62.333333333333336</c:v>
                </c:pt>
                <c:pt idx="3740">
                  <c:v>62.35</c:v>
                </c:pt>
                <c:pt idx="3741">
                  <c:v>62.366666666666667</c:v>
                </c:pt>
                <c:pt idx="3742">
                  <c:v>62.383333333333333</c:v>
                </c:pt>
                <c:pt idx="3743">
                  <c:v>62.4</c:v>
                </c:pt>
                <c:pt idx="3744">
                  <c:v>62.416666666666664</c:v>
                </c:pt>
                <c:pt idx="3745">
                  <c:v>62.43333333333333</c:v>
                </c:pt>
                <c:pt idx="3746">
                  <c:v>62.45</c:v>
                </c:pt>
                <c:pt idx="3747">
                  <c:v>62.466666666666669</c:v>
                </c:pt>
                <c:pt idx="3748">
                  <c:v>62.483333333333334</c:v>
                </c:pt>
                <c:pt idx="3749">
                  <c:v>62.5</c:v>
                </c:pt>
                <c:pt idx="3750">
                  <c:v>62.516666666666666</c:v>
                </c:pt>
                <c:pt idx="3751">
                  <c:v>62.533333333333331</c:v>
                </c:pt>
                <c:pt idx="3752">
                  <c:v>62.55</c:v>
                </c:pt>
                <c:pt idx="3753">
                  <c:v>62.56666666666667</c:v>
                </c:pt>
                <c:pt idx="3754">
                  <c:v>62.583333333333336</c:v>
                </c:pt>
                <c:pt idx="3755">
                  <c:v>62.6</c:v>
                </c:pt>
                <c:pt idx="3756">
                  <c:v>62.616666666666667</c:v>
                </c:pt>
                <c:pt idx="3757">
                  <c:v>62.633333333333333</c:v>
                </c:pt>
                <c:pt idx="3758">
                  <c:v>62.65</c:v>
                </c:pt>
                <c:pt idx="3759">
                  <c:v>62.666666666666664</c:v>
                </c:pt>
                <c:pt idx="3760">
                  <c:v>62.68333333333333</c:v>
                </c:pt>
                <c:pt idx="3761">
                  <c:v>62.7</c:v>
                </c:pt>
                <c:pt idx="3762">
                  <c:v>62.716666666666669</c:v>
                </c:pt>
                <c:pt idx="3763">
                  <c:v>62.733333333333334</c:v>
                </c:pt>
                <c:pt idx="3764">
                  <c:v>62.75</c:v>
                </c:pt>
                <c:pt idx="3765">
                  <c:v>62.766666666666666</c:v>
                </c:pt>
                <c:pt idx="3766">
                  <c:v>62.783333333333331</c:v>
                </c:pt>
                <c:pt idx="3767">
                  <c:v>62.8</c:v>
                </c:pt>
                <c:pt idx="3768">
                  <c:v>62.81666666666667</c:v>
                </c:pt>
                <c:pt idx="3769">
                  <c:v>62.833333333333336</c:v>
                </c:pt>
                <c:pt idx="3770">
                  <c:v>62.85</c:v>
                </c:pt>
                <c:pt idx="3771">
                  <c:v>62.866666666666667</c:v>
                </c:pt>
                <c:pt idx="3772">
                  <c:v>62.883333333333333</c:v>
                </c:pt>
                <c:pt idx="3773">
                  <c:v>62.9</c:v>
                </c:pt>
                <c:pt idx="3774">
                  <c:v>62.916666666666664</c:v>
                </c:pt>
                <c:pt idx="3775">
                  <c:v>62.93333333333333</c:v>
                </c:pt>
                <c:pt idx="3776">
                  <c:v>62.95</c:v>
                </c:pt>
                <c:pt idx="3777">
                  <c:v>62.966666666666669</c:v>
                </c:pt>
                <c:pt idx="3778">
                  <c:v>62.983333333333334</c:v>
                </c:pt>
                <c:pt idx="3779">
                  <c:v>63</c:v>
                </c:pt>
                <c:pt idx="3780">
                  <c:v>63.016666666666666</c:v>
                </c:pt>
                <c:pt idx="3781">
                  <c:v>63.033333333333331</c:v>
                </c:pt>
                <c:pt idx="3782">
                  <c:v>63.05</c:v>
                </c:pt>
                <c:pt idx="3783">
                  <c:v>63.06666666666667</c:v>
                </c:pt>
                <c:pt idx="3784">
                  <c:v>63.083333333333336</c:v>
                </c:pt>
                <c:pt idx="3785">
                  <c:v>63.1</c:v>
                </c:pt>
                <c:pt idx="3786">
                  <c:v>63.116666666666667</c:v>
                </c:pt>
                <c:pt idx="3787">
                  <c:v>63.133333333333333</c:v>
                </c:pt>
                <c:pt idx="3788">
                  <c:v>63.15</c:v>
                </c:pt>
                <c:pt idx="3789">
                  <c:v>63.166666666666664</c:v>
                </c:pt>
                <c:pt idx="3790">
                  <c:v>63.18333333333333</c:v>
                </c:pt>
                <c:pt idx="3791">
                  <c:v>63.2</c:v>
                </c:pt>
                <c:pt idx="3792">
                  <c:v>63.216666666666669</c:v>
                </c:pt>
                <c:pt idx="3793">
                  <c:v>63.233333333333334</c:v>
                </c:pt>
                <c:pt idx="3794">
                  <c:v>63.25</c:v>
                </c:pt>
                <c:pt idx="3795">
                  <c:v>63.266666666666666</c:v>
                </c:pt>
                <c:pt idx="3796">
                  <c:v>63.283333333333331</c:v>
                </c:pt>
                <c:pt idx="3797">
                  <c:v>63.3</c:v>
                </c:pt>
                <c:pt idx="3798">
                  <c:v>63.31666666666667</c:v>
                </c:pt>
                <c:pt idx="3799">
                  <c:v>63.333333333333336</c:v>
                </c:pt>
                <c:pt idx="3800">
                  <c:v>63.35</c:v>
                </c:pt>
                <c:pt idx="3801">
                  <c:v>63.366666666666667</c:v>
                </c:pt>
                <c:pt idx="3802">
                  <c:v>63.383333333333333</c:v>
                </c:pt>
                <c:pt idx="3803">
                  <c:v>63.4</c:v>
                </c:pt>
                <c:pt idx="3804">
                  <c:v>63.416666666666664</c:v>
                </c:pt>
                <c:pt idx="3805">
                  <c:v>63.43333333333333</c:v>
                </c:pt>
                <c:pt idx="3806">
                  <c:v>63.45</c:v>
                </c:pt>
                <c:pt idx="3807">
                  <c:v>63.466666666666669</c:v>
                </c:pt>
                <c:pt idx="3808">
                  <c:v>63.483333333333334</c:v>
                </c:pt>
                <c:pt idx="3809">
                  <c:v>63.5</c:v>
                </c:pt>
                <c:pt idx="3810">
                  <c:v>63.516666666666666</c:v>
                </c:pt>
                <c:pt idx="3811">
                  <c:v>63.533333333333331</c:v>
                </c:pt>
                <c:pt idx="3812">
                  <c:v>63.55</c:v>
                </c:pt>
                <c:pt idx="3813">
                  <c:v>63.56666666666667</c:v>
                </c:pt>
                <c:pt idx="3814">
                  <c:v>63.583333333333336</c:v>
                </c:pt>
                <c:pt idx="3815">
                  <c:v>63.6</c:v>
                </c:pt>
                <c:pt idx="3816">
                  <c:v>63.616666666666667</c:v>
                </c:pt>
                <c:pt idx="3817">
                  <c:v>63.633333333333333</c:v>
                </c:pt>
                <c:pt idx="3818">
                  <c:v>63.65</c:v>
                </c:pt>
                <c:pt idx="3819">
                  <c:v>63.666666666666664</c:v>
                </c:pt>
                <c:pt idx="3820">
                  <c:v>63.68333333333333</c:v>
                </c:pt>
                <c:pt idx="3821">
                  <c:v>63.7</c:v>
                </c:pt>
                <c:pt idx="3822">
                  <c:v>63.716666666666669</c:v>
                </c:pt>
                <c:pt idx="3823">
                  <c:v>63.733333333333334</c:v>
                </c:pt>
                <c:pt idx="3824">
                  <c:v>63.75</c:v>
                </c:pt>
                <c:pt idx="3825">
                  <c:v>63.766666666666666</c:v>
                </c:pt>
                <c:pt idx="3826">
                  <c:v>63.783333333333331</c:v>
                </c:pt>
                <c:pt idx="3827">
                  <c:v>63.8</c:v>
                </c:pt>
                <c:pt idx="3828">
                  <c:v>63.81666666666667</c:v>
                </c:pt>
                <c:pt idx="3829">
                  <c:v>63.833333333333336</c:v>
                </c:pt>
                <c:pt idx="3830">
                  <c:v>63.85</c:v>
                </c:pt>
                <c:pt idx="3831">
                  <c:v>63.866666666666667</c:v>
                </c:pt>
                <c:pt idx="3832">
                  <c:v>63.883333333333333</c:v>
                </c:pt>
                <c:pt idx="3833">
                  <c:v>63.9</c:v>
                </c:pt>
                <c:pt idx="3834">
                  <c:v>63.916666666666664</c:v>
                </c:pt>
                <c:pt idx="3835">
                  <c:v>63.93333333333333</c:v>
                </c:pt>
                <c:pt idx="3836">
                  <c:v>63.95</c:v>
                </c:pt>
                <c:pt idx="3837">
                  <c:v>63.966666666666669</c:v>
                </c:pt>
                <c:pt idx="3838">
                  <c:v>63.983333333333334</c:v>
                </c:pt>
                <c:pt idx="3839">
                  <c:v>64</c:v>
                </c:pt>
                <c:pt idx="3840">
                  <c:v>64.016666666666666</c:v>
                </c:pt>
                <c:pt idx="3841">
                  <c:v>64.033333333333331</c:v>
                </c:pt>
                <c:pt idx="3842">
                  <c:v>64.05</c:v>
                </c:pt>
                <c:pt idx="3843">
                  <c:v>64.066666666666663</c:v>
                </c:pt>
                <c:pt idx="3844">
                  <c:v>64.083333333333329</c:v>
                </c:pt>
                <c:pt idx="3845">
                  <c:v>64.099999999999994</c:v>
                </c:pt>
                <c:pt idx="3846">
                  <c:v>64.11666666666666</c:v>
                </c:pt>
                <c:pt idx="3847">
                  <c:v>64.13333333333334</c:v>
                </c:pt>
                <c:pt idx="3848">
                  <c:v>64.150000000000006</c:v>
                </c:pt>
                <c:pt idx="3849">
                  <c:v>64.166666666666671</c:v>
                </c:pt>
                <c:pt idx="3850">
                  <c:v>64.183333333333337</c:v>
                </c:pt>
                <c:pt idx="3851">
                  <c:v>64.2</c:v>
                </c:pt>
                <c:pt idx="3852">
                  <c:v>64.216666666666669</c:v>
                </c:pt>
                <c:pt idx="3853">
                  <c:v>64.233333333333334</c:v>
                </c:pt>
                <c:pt idx="3854">
                  <c:v>64.25</c:v>
                </c:pt>
                <c:pt idx="3855">
                  <c:v>64.266666666666666</c:v>
                </c:pt>
                <c:pt idx="3856">
                  <c:v>64.283333333333331</c:v>
                </c:pt>
                <c:pt idx="3857">
                  <c:v>64.3</c:v>
                </c:pt>
                <c:pt idx="3858">
                  <c:v>64.316666666666663</c:v>
                </c:pt>
                <c:pt idx="3859">
                  <c:v>64.333333333333329</c:v>
                </c:pt>
                <c:pt idx="3860">
                  <c:v>64.349999999999994</c:v>
                </c:pt>
                <c:pt idx="3861">
                  <c:v>64.36666666666666</c:v>
                </c:pt>
                <c:pt idx="3862">
                  <c:v>64.38333333333334</c:v>
                </c:pt>
                <c:pt idx="3863">
                  <c:v>64.400000000000006</c:v>
                </c:pt>
                <c:pt idx="3864">
                  <c:v>64.416666666666671</c:v>
                </c:pt>
                <c:pt idx="3865">
                  <c:v>64.433333333333337</c:v>
                </c:pt>
                <c:pt idx="3866">
                  <c:v>64.45</c:v>
                </c:pt>
                <c:pt idx="3867">
                  <c:v>64.466666666666669</c:v>
                </c:pt>
                <c:pt idx="3868">
                  <c:v>64.483333333333334</c:v>
                </c:pt>
                <c:pt idx="3869">
                  <c:v>64.5</c:v>
                </c:pt>
                <c:pt idx="3870">
                  <c:v>64.516666666666666</c:v>
                </c:pt>
                <c:pt idx="3871">
                  <c:v>64.533333333333331</c:v>
                </c:pt>
                <c:pt idx="3872">
                  <c:v>64.55</c:v>
                </c:pt>
                <c:pt idx="3873">
                  <c:v>64.566666666666663</c:v>
                </c:pt>
                <c:pt idx="3874">
                  <c:v>64.583333333333329</c:v>
                </c:pt>
                <c:pt idx="3875">
                  <c:v>64.599999999999994</c:v>
                </c:pt>
                <c:pt idx="3876">
                  <c:v>64.61666666666666</c:v>
                </c:pt>
                <c:pt idx="3877">
                  <c:v>64.63333333333334</c:v>
                </c:pt>
                <c:pt idx="3878">
                  <c:v>64.650000000000006</c:v>
                </c:pt>
                <c:pt idx="3879">
                  <c:v>64.666666666666671</c:v>
                </c:pt>
                <c:pt idx="3880">
                  <c:v>64.683333333333337</c:v>
                </c:pt>
                <c:pt idx="3881">
                  <c:v>64.7</c:v>
                </c:pt>
                <c:pt idx="3882">
                  <c:v>64.716666666666669</c:v>
                </c:pt>
                <c:pt idx="3883">
                  <c:v>64.733333333333334</c:v>
                </c:pt>
                <c:pt idx="3884">
                  <c:v>64.75</c:v>
                </c:pt>
                <c:pt idx="3885">
                  <c:v>64.766666666666666</c:v>
                </c:pt>
                <c:pt idx="3886">
                  <c:v>64.783333333333331</c:v>
                </c:pt>
                <c:pt idx="3887">
                  <c:v>64.8</c:v>
                </c:pt>
                <c:pt idx="3888">
                  <c:v>64.816666666666663</c:v>
                </c:pt>
                <c:pt idx="3889">
                  <c:v>64.833333333333329</c:v>
                </c:pt>
                <c:pt idx="3890">
                  <c:v>64.849999999999994</c:v>
                </c:pt>
                <c:pt idx="3891">
                  <c:v>64.86666666666666</c:v>
                </c:pt>
                <c:pt idx="3892">
                  <c:v>64.88333333333334</c:v>
                </c:pt>
                <c:pt idx="3893">
                  <c:v>64.900000000000006</c:v>
                </c:pt>
                <c:pt idx="3894">
                  <c:v>64.916666666666671</c:v>
                </c:pt>
                <c:pt idx="3895">
                  <c:v>64.933333333333337</c:v>
                </c:pt>
                <c:pt idx="3896">
                  <c:v>64.95</c:v>
                </c:pt>
                <c:pt idx="3897">
                  <c:v>64.966666666666669</c:v>
                </c:pt>
                <c:pt idx="3898">
                  <c:v>64.983333333333334</c:v>
                </c:pt>
                <c:pt idx="3899">
                  <c:v>65</c:v>
                </c:pt>
                <c:pt idx="3900">
                  <c:v>65.016666666666666</c:v>
                </c:pt>
                <c:pt idx="3901">
                  <c:v>65.033333333333331</c:v>
                </c:pt>
                <c:pt idx="3902">
                  <c:v>65.05</c:v>
                </c:pt>
                <c:pt idx="3903">
                  <c:v>65.066666666666663</c:v>
                </c:pt>
                <c:pt idx="3904">
                  <c:v>65.083333333333329</c:v>
                </c:pt>
                <c:pt idx="3905">
                  <c:v>65.099999999999994</c:v>
                </c:pt>
                <c:pt idx="3906">
                  <c:v>65.11666666666666</c:v>
                </c:pt>
                <c:pt idx="3907">
                  <c:v>65.13333333333334</c:v>
                </c:pt>
                <c:pt idx="3908">
                  <c:v>65.150000000000006</c:v>
                </c:pt>
                <c:pt idx="3909">
                  <c:v>65.166666666666671</c:v>
                </c:pt>
                <c:pt idx="3910">
                  <c:v>65.183333333333337</c:v>
                </c:pt>
                <c:pt idx="3911">
                  <c:v>65.2</c:v>
                </c:pt>
                <c:pt idx="3912">
                  <c:v>65.216666666666669</c:v>
                </c:pt>
                <c:pt idx="3913">
                  <c:v>65.233333333333334</c:v>
                </c:pt>
                <c:pt idx="3914">
                  <c:v>65.25</c:v>
                </c:pt>
                <c:pt idx="3915">
                  <c:v>65.266666666666666</c:v>
                </c:pt>
                <c:pt idx="3916">
                  <c:v>65.283333333333331</c:v>
                </c:pt>
                <c:pt idx="3917">
                  <c:v>65.3</c:v>
                </c:pt>
                <c:pt idx="3918">
                  <c:v>65.316666666666663</c:v>
                </c:pt>
                <c:pt idx="3919">
                  <c:v>65.333333333333329</c:v>
                </c:pt>
                <c:pt idx="3920">
                  <c:v>65.349999999999994</c:v>
                </c:pt>
                <c:pt idx="3921">
                  <c:v>65.36666666666666</c:v>
                </c:pt>
                <c:pt idx="3922">
                  <c:v>65.38333333333334</c:v>
                </c:pt>
                <c:pt idx="3923">
                  <c:v>65.400000000000006</c:v>
                </c:pt>
                <c:pt idx="3924">
                  <c:v>65.416666666666671</c:v>
                </c:pt>
                <c:pt idx="3925">
                  <c:v>65.433333333333337</c:v>
                </c:pt>
                <c:pt idx="3926">
                  <c:v>65.45</c:v>
                </c:pt>
                <c:pt idx="3927">
                  <c:v>65.466666666666669</c:v>
                </c:pt>
                <c:pt idx="3928">
                  <c:v>65.483333333333334</c:v>
                </c:pt>
                <c:pt idx="3929">
                  <c:v>65.5</c:v>
                </c:pt>
                <c:pt idx="3930">
                  <c:v>65.516666666666666</c:v>
                </c:pt>
                <c:pt idx="3931">
                  <c:v>65.533333333333331</c:v>
                </c:pt>
                <c:pt idx="3932">
                  <c:v>65.55</c:v>
                </c:pt>
                <c:pt idx="3933">
                  <c:v>65.566666666666663</c:v>
                </c:pt>
                <c:pt idx="3934">
                  <c:v>65.583333333333329</c:v>
                </c:pt>
                <c:pt idx="3935">
                  <c:v>65.599999999999994</c:v>
                </c:pt>
                <c:pt idx="3936">
                  <c:v>65.61666666666666</c:v>
                </c:pt>
                <c:pt idx="3937">
                  <c:v>65.63333333333334</c:v>
                </c:pt>
                <c:pt idx="3938">
                  <c:v>65.650000000000006</c:v>
                </c:pt>
                <c:pt idx="3939">
                  <c:v>65.666666666666671</c:v>
                </c:pt>
                <c:pt idx="3940">
                  <c:v>65.683333333333337</c:v>
                </c:pt>
                <c:pt idx="3941">
                  <c:v>65.7</c:v>
                </c:pt>
                <c:pt idx="3942">
                  <c:v>65.716666666666669</c:v>
                </c:pt>
                <c:pt idx="3943">
                  <c:v>65.733333333333334</c:v>
                </c:pt>
                <c:pt idx="3944">
                  <c:v>65.75</c:v>
                </c:pt>
                <c:pt idx="3945">
                  <c:v>65.766666666666666</c:v>
                </c:pt>
                <c:pt idx="3946">
                  <c:v>65.783333333333331</c:v>
                </c:pt>
                <c:pt idx="3947">
                  <c:v>65.8</c:v>
                </c:pt>
                <c:pt idx="3948">
                  <c:v>65.816666666666663</c:v>
                </c:pt>
                <c:pt idx="3949">
                  <c:v>65.833333333333329</c:v>
                </c:pt>
                <c:pt idx="3950">
                  <c:v>65.849999999999994</c:v>
                </c:pt>
                <c:pt idx="3951">
                  <c:v>65.86666666666666</c:v>
                </c:pt>
                <c:pt idx="3952">
                  <c:v>65.88333333333334</c:v>
                </c:pt>
                <c:pt idx="3953">
                  <c:v>65.900000000000006</c:v>
                </c:pt>
                <c:pt idx="3954">
                  <c:v>65.916666666666671</c:v>
                </c:pt>
                <c:pt idx="3955">
                  <c:v>65.933333333333337</c:v>
                </c:pt>
                <c:pt idx="3956">
                  <c:v>65.95</c:v>
                </c:pt>
                <c:pt idx="3957">
                  <c:v>65.966666666666669</c:v>
                </c:pt>
                <c:pt idx="3958">
                  <c:v>65.983333333333334</c:v>
                </c:pt>
                <c:pt idx="3959">
                  <c:v>66</c:v>
                </c:pt>
                <c:pt idx="3960">
                  <c:v>66.016666666666666</c:v>
                </c:pt>
                <c:pt idx="3961">
                  <c:v>66.033333333333331</c:v>
                </c:pt>
                <c:pt idx="3962">
                  <c:v>66.05</c:v>
                </c:pt>
                <c:pt idx="3963">
                  <c:v>66.066666666666663</c:v>
                </c:pt>
                <c:pt idx="3964">
                  <c:v>66.083333333333329</c:v>
                </c:pt>
                <c:pt idx="3965">
                  <c:v>66.099999999999994</c:v>
                </c:pt>
                <c:pt idx="3966">
                  <c:v>66.11666666666666</c:v>
                </c:pt>
                <c:pt idx="3967">
                  <c:v>66.13333333333334</c:v>
                </c:pt>
                <c:pt idx="3968">
                  <c:v>66.150000000000006</c:v>
                </c:pt>
                <c:pt idx="3969">
                  <c:v>66.166666666666671</c:v>
                </c:pt>
                <c:pt idx="3970">
                  <c:v>66.183333333333337</c:v>
                </c:pt>
                <c:pt idx="3971">
                  <c:v>66.2</c:v>
                </c:pt>
                <c:pt idx="3972">
                  <c:v>66.216666666666669</c:v>
                </c:pt>
                <c:pt idx="3973">
                  <c:v>66.233333333333334</c:v>
                </c:pt>
                <c:pt idx="3974">
                  <c:v>66.25</c:v>
                </c:pt>
                <c:pt idx="3975">
                  <c:v>66.266666666666666</c:v>
                </c:pt>
                <c:pt idx="3976">
                  <c:v>66.283333333333331</c:v>
                </c:pt>
                <c:pt idx="3977">
                  <c:v>66.3</c:v>
                </c:pt>
                <c:pt idx="3978">
                  <c:v>66.316666666666663</c:v>
                </c:pt>
                <c:pt idx="3979">
                  <c:v>66.333333333333329</c:v>
                </c:pt>
                <c:pt idx="3980">
                  <c:v>66.349999999999994</c:v>
                </c:pt>
                <c:pt idx="3981">
                  <c:v>66.36666666666666</c:v>
                </c:pt>
                <c:pt idx="3982">
                  <c:v>66.38333333333334</c:v>
                </c:pt>
                <c:pt idx="3983">
                  <c:v>66.400000000000006</c:v>
                </c:pt>
                <c:pt idx="3984">
                  <c:v>66.416666666666671</c:v>
                </c:pt>
                <c:pt idx="3985">
                  <c:v>66.433333333333337</c:v>
                </c:pt>
                <c:pt idx="3986">
                  <c:v>66.45</c:v>
                </c:pt>
                <c:pt idx="3987">
                  <c:v>66.466666666666669</c:v>
                </c:pt>
                <c:pt idx="3988">
                  <c:v>66.483333333333334</c:v>
                </c:pt>
                <c:pt idx="3989">
                  <c:v>66.5</c:v>
                </c:pt>
                <c:pt idx="3990">
                  <c:v>66.516666666666666</c:v>
                </c:pt>
                <c:pt idx="3991">
                  <c:v>66.533333333333331</c:v>
                </c:pt>
                <c:pt idx="3992">
                  <c:v>66.55</c:v>
                </c:pt>
                <c:pt idx="3993">
                  <c:v>66.566666666666663</c:v>
                </c:pt>
                <c:pt idx="3994">
                  <c:v>66.583333333333329</c:v>
                </c:pt>
                <c:pt idx="3995">
                  <c:v>66.599999999999994</c:v>
                </c:pt>
                <c:pt idx="3996">
                  <c:v>66.61666666666666</c:v>
                </c:pt>
                <c:pt idx="3997">
                  <c:v>66.63333333333334</c:v>
                </c:pt>
                <c:pt idx="3998">
                  <c:v>66.650000000000006</c:v>
                </c:pt>
                <c:pt idx="3999">
                  <c:v>66.666666666666671</c:v>
                </c:pt>
                <c:pt idx="4000">
                  <c:v>66.683333333333337</c:v>
                </c:pt>
                <c:pt idx="4001">
                  <c:v>66.7</c:v>
                </c:pt>
                <c:pt idx="4002">
                  <c:v>66.716666666666669</c:v>
                </c:pt>
                <c:pt idx="4003">
                  <c:v>66.733333333333334</c:v>
                </c:pt>
                <c:pt idx="4004">
                  <c:v>66.75</c:v>
                </c:pt>
                <c:pt idx="4005">
                  <c:v>66.766666666666666</c:v>
                </c:pt>
                <c:pt idx="4006">
                  <c:v>66.783333333333331</c:v>
                </c:pt>
                <c:pt idx="4007">
                  <c:v>66.8</c:v>
                </c:pt>
                <c:pt idx="4008">
                  <c:v>66.816666666666663</c:v>
                </c:pt>
                <c:pt idx="4009">
                  <c:v>66.833333333333329</c:v>
                </c:pt>
                <c:pt idx="4010">
                  <c:v>66.849999999999994</c:v>
                </c:pt>
                <c:pt idx="4011">
                  <c:v>66.86666666666666</c:v>
                </c:pt>
                <c:pt idx="4012">
                  <c:v>66.88333333333334</c:v>
                </c:pt>
                <c:pt idx="4013">
                  <c:v>66.900000000000006</c:v>
                </c:pt>
                <c:pt idx="4014">
                  <c:v>66.916666666666671</c:v>
                </c:pt>
                <c:pt idx="4015">
                  <c:v>66.933333333333337</c:v>
                </c:pt>
                <c:pt idx="4016">
                  <c:v>66.95</c:v>
                </c:pt>
                <c:pt idx="4017">
                  <c:v>66.966666666666669</c:v>
                </c:pt>
                <c:pt idx="4018">
                  <c:v>66.983333333333334</c:v>
                </c:pt>
                <c:pt idx="4019">
                  <c:v>67</c:v>
                </c:pt>
                <c:pt idx="4020">
                  <c:v>67.016666666666666</c:v>
                </c:pt>
                <c:pt idx="4021">
                  <c:v>67.033333333333331</c:v>
                </c:pt>
                <c:pt idx="4022">
                  <c:v>67.05</c:v>
                </c:pt>
                <c:pt idx="4023">
                  <c:v>67.066666666666663</c:v>
                </c:pt>
                <c:pt idx="4024">
                  <c:v>67.083333333333329</c:v>
                </c:pt>
                <c:pt idx="4025">
                  <c:v>67.099999999999994</c:v>
                </c:pt>
                <c:pt idx="4026">
                  <c:v>67.11666666666666</c:v>
                </c:pt>
                <c:pt idx="4027">
                  <c:v>67.13333333333334</c:v>
                </c:pt>
                <c:pt idx="4028">
                  <c:v>67.150000000000006</c:v>
                </c:pt>
                <c:pt idx="4029">
                  <c:v>67.166666666666671</c:v>
                </c:pt>
                <c:pt idx="4030">
                  <c:v>67.183333333333337</c:v>
                </c:pt>
                <c:pt idx="4031">
                  <c:v>67.2</c:v>
                </c:pt>
                <c:pt idx="4032">
                  <c:v>67.216666666666669</c:v>
                </c:pt>
                <c:pt idx="4033">
                  <c:v>67.233333333333334</c:v>
                </c:pt>
                <c:pt idx="4034">
                  <c:v>67.25</c:v>
                </c:pt>
                <c:pt idx="4035">
                  <c:v>67.266666666666666</c:v>
                </c:pt>
                <c:pt idx="4036">
                  <c:v>67.283333333333331</c:v>
                </c:pt>
                <c:pt idx="4037">
                  <c:v>67.3</c:v>
                </c:pt>
                <c:pt idx="4038">
                  <c:v>67.316666666666663</c:v>
                </c:pt>
                <c:pt idx="4039">
                  <c:v>67.333333333333329</c:v>
                </c:pt>
                <c:pt idx="4040">
                  <c:v>67.349999999999994</c:v>
                </c:pt>
                <c:pt idx="4041">
                  <c:v>67.36666666666666</c:v>
                </c:pt>
                <c:pt idx="4042">
                  <c:v>67.38333333333334</c:v>
                </c:pt>
                <c:pt idx="4043">
                  <c:v>67.400000000000006</c:v>
                </c:pt>
                <c:pt idx="4044">
                  <c:v>67.416666666666671</c:v>
                </c:pt>
                <c:pt idx="4045">
                  <c:v>67.433333333333337</c:v>
                </c:pt>
                <c:pt idx="4046">
                  <c:v>67.45</c:v>
                </c:pt>
                <c:pt idx="4047">
                  <c:v>67.466666666666669</c:v>
                </c:pt>
                <c:pt idx="4048">
                  <c:v>67.483333333333334</c:v>
                </c:pt>
                <c:pt idx="4049">
                  <c:v>67.5</c:v>
                </c:pt>
                <c:pt idx="4050">
                  <c:v>67.516666666666666</c:v>
                </c:pt>
                <c:pt idx="4051">
                  <c:v>67.533333333333331</c:v>
                </c:pt>
                <c:pt idx="4052">
                  <c:v>67.55</c:v>
                </c:pt>
                <c:pt idx="4053">
                  <c:v>67.566666666666663</c:v>
                </c:pt>
                <c:pt idx="4054">
                  <c:v>67.583333333333329</c:v>
                </c:pt>
                <c:pt idx="4055">
                  <c:v>67.599999999999994</c:v>
                </c:pt>
                <c:pt idx="4056">
                  <c:v>67.61666666666666</c:v>
                </c:pt>
                <c:pt idx="4057">
                  <c:v>67.63333333333334</c:v>
                </c:pt>
                <c:pt idx="4058">
                  <c:v>67.650000000000006</c:v>
                </c:pt>
                <c:pt idx="4059">
                  <c:v>67.666666666666671</c:v>
                </c:pt>
                <c:pt idx="4060">
                  <c:v>67.683333333333337</c:v>
                </c:pt>
                <c:pt idx="4061">
                  <c:v>67.7</c:v>
                </c:pt>
                <c:pt idx="4062">
                  <c:v>67.716666666666669</c:v>
                </c:pt>
                <c:pt idx="4063">
                  <c:v>67.733333333333334</c:v>
                </c:pt>
                <c:pt idx="4064">
                  <c:v>67.75</c:v>
                </c:pt>
                <c:pt idx="4065">
                  <c:v>67.766666666666666</c:v>
                </c:pt>
                <c:pt idx="4066">
                  <c:v>67.783333333333331</c:v>
                </c:pt>
                <c:pt idx="4067">
                  <c:v>67.8</c:v>
                </c:pt>
                <c:pt idx="4068">
                  <c:v>67.816666666666663</c:v>
                </c:pt>
                <c:pt idx="4069">
                  <c:v>67.833333333333329</c:v>
                </c:pt>
                <c:pt idx="4070">
                  <c:v>67.849999999999994</c:v>
                </c:pt>
                <c:pt idx="4071">
                  <c:v>67.86666666666666</c:v>
                </c:pt>
                <c:pt idx="4072">
                  <c:v>67.88333333333334</c:v>
                </c:pt>
                <c:pt idx="4073">
                  <c:v>67.900000000000006</c:v>
                </c:pt>
                <c:pt idx="4074">
                  <c:v>67.916666666666671</c:v>
                </c:pt>
                <c:pt idx="4075">
                  <c:v>67.933333333333337</c:v>
                </c:pt>
                <c:pt idx="4076">
                  <c:v>67.95</c:v>
                </c:pt>
                <c:pt idx="4077">
                  <c:v>67.966666666666669</c:v>
                </c:pt>
                <c:pt idx="4078">
                  <c:v>67.983333333333334</c:v>
                </c:pt>
                <c:pt idx="4079">
                  <c:v>68</c:v>
                </c:pt>
                <c:pt idx="4080">
                  <c:v>68.016666666666666</c:v>
                </c:pt>
                <c:pt idx="4081">
                  <c:v>68.033333333333331</c:v>
                </c:pt>
                <c:pt idx="4082">
                  <c:v>68.05</c:v>
                </c:pt>
                <c:pt idx="4083">
                  <c:v>68.066666666666663</c:v>
                </c:pt>
                <c:pt idx="4084">
                  <c:v>68.083333333333329</c:v>
                </c:pt>
                <c:pt idx="4085">
                  <c:v>68.099999999999994</c:v>
                </c:pt>
                <c:pt idx="4086">
                  <c:v>68.11666666666666</c:v>
                </c:pt>
                <c:pt idx="4087">
                  <c:v>68.13333333333334</c:v>
                </c:pt>
                <c:pt idx="4088">
                  <c:v>68.150000000000006</c:v>
                </c:pt>
                <c:pt idx="4089">
                  <c:v>68.166666666666671</c:v>
                </c:pt>
                <c:pt idx="4090">
                  <c:v>68.183333333333337</c:v>
                </c:pt>
                <c:pt idx="4091">
                  <c:v>68.2</c:v>
                </c:pt>
                <c:pt idx="4092">
                  <c:v>68.216666666666669</c:v>
                </c:pt>
                <c:pt idx="4093">
                  <c:v>68.233333333333334</c:v>
                </c:pt>
                <c:pt idx="4094">
                  <c:v>68.25</c:v>
                </c:pt>
                <c:pt idx="4095">
                  <c:v>68.266666666666666</c:v>
                </c:pt>
                <c:pt idx="4096">
                  <c:v>68.283333333333331</c:v>
                </c:pt>
                <c:pt idx="4097">
                  <c:v>68.3</c:v>
                </c:pt>
                <c:pt idx="4098">
                  <c:v>68.316666666666663</c:v>
                </c:pt>
                <c:pt idx="4099">
                  <c:v>68.333333333333329</c:v>
                </c:pt>
                <c:pt idx="4100">
                  <c:v>68.349999999999994</c:v>
                </c:pt>
                <c:pt idx="4101">
                  <c:v>68.36666666666666</c:v>
                </c:pt>
                <c:pt idx="4102">
                  <c:v>68.38333333333334</c:v>
                </c:pt>
                <c:pt idx="4103">
                  <c:v>68.400000000000006</c:v>
                </c:pt>
                <c:pt idx="4104">
                  <c:v>68.416666666666671</c:v>
                </c:pt>
                <c:pt idx="4105">
                  <c:v>68.433333333333337</c:v>
                </c:pt>
                <c:pt idx="4106">
                  <c:v>68.45</c:v>
                </c:pt>
                <c:pt idx="4107">
                  <c:v>68.466666666666669</c:v>
                </c:pt>
                <c:pt idx="4108">
                  <c:v>68.483333333333334</c:v>
                </c:pt>
                <c:pt idx="4109">
                  <c:v>68.5</c:v>
                </c:pt>
                <c:pt idx="4110">
                  <c:v>68.516666666666666</c:v>
                </c:pt>
                <c:pt idx="4111">
                  <c:v>68.533333333333331</c:v>
                </c:pt>
                <c:pt idx="4112">
                  <c:v>68.55</c:v>
                </c:pt>
                <c:pt idx="4113">
                  <c:v>68.566666666666663</c:v>
                </c:pt>
                <c:pt idx="4114">
                  <c:v>68.583333333333329</c:v>
                </c:pt>
                <c:pt idx="4115">
                  <c:v>68.599999999999994</c:v>
                </c:pt>
                <c:pt idx="4116">
                  <c:v>68.61666666666666</c:v>
                </c:pt>
                <c:pt idx="4117">
                  <c:v>68.63333333333334</c:v>
                </c:pt>
                <c:pt idx="4118">
                  <c:v>68.650000000000006</c:v>
                </c:pt>
                <c:pt idx="4119">
                  <c:v>68.666666666666671</c:v>
                </c:pt>
                <c:pt idx="4120">
                  <c:v>68.683333333333337</c:v>
                </c:pt>
                <c:pt idx="4121">
                  <c:v>68.7</c:v>
                </c:pt>
                <c:pt idx="4122">
                  <c:v>68.716666666666669</c:v>
                </c:pt>
                <c:pt idx="4123">
                  <c:v>68.733333333333334</c:v>
                </c:pt>
                <c:pt idx="4124">
                  <c:v>68.75</c:v>
                </c:pt>
                <c:pt idx="4125">
                  <c:v>68.766666666666666</c:v>
                </c:pt>
                <c:pt idx="4126">
                  <c:v>68.783333333333331</c:v>
                </c:pt>
                <c:pt idx="4127">
                  <c:v>68.8</c:v>
                </c:pt>
                <c:pt idx="4128">
                  <c:v>68.816666666666663</c:v>
                </c:pt>
                <c:pt idx="4129">
                  <c:v>68.833333333333329</c:v>
                </c:pt>
                <c:pt idx="4130">
                  <c:v>68.849999999999994</c:v>
                </c:pt>
                <c:pt idx="4131">
                  <c:v>68.86666666666666</c:v>
                </c:pt>
                <c:pt idx="4132">
                  <c:v>68.88333333333334</c:v>
                </c:pt>
                <c:pt idx="4133">
                  <c:v>68.900000000000006</c:v>
                </c:pt>
                <c:pt idx="4134">
                  <c:v>68.916666666666671</c:v>
                </c:pt>
                <c:pt idx="4135">
                  <c:v>68.933333333333337</c:v>
                </c:pt>
                <c:pt idx="4136">
                  <c:v>68.95</c:v>
                </c:pt>
                <c:pt idx="4137">
                  <c:v>68.966666666666669</c:v>
                </c:pt>
                <c:pt idx="4138">
                  <c:v>68.983333333333334</c:v>
                </c:pt>
                <c:pt idx="4139">
                  <c:v>69</c:v>
                </c:pt>
                <c:pt idx="4140">
                  <c:v>69.016666666666666</c:v>
                </c:pt>
                <c:pt idx="4141">
                  <c:v>69.033333333333331</c:v>
                </c:pt>
                <c:pt idx="4142">
                  <c:v>69.05</c:v>
                </c:pt>
                <c:pt idx="4143">
                  <c:v>69.066666666666663</c:v>
                </c:pt>
                <c:pt idx="4144">
                  <c:v>69.083333333333329</c:v>
                </c:pt>
                <c:pt idx="4145">
                  <c:v>69.099999999999994</c:v>
                </c:pt>
                <c:pt idx="4146">
                  <c:v>69.11666666666666</c:v>
                </c:pt>
                <c:pt idx="4147">
                  <c:v>69.13333333333334</c:v>
                </c:pt>
                <c:pt idx="4148">
                  <c:v>69.150000000000006</c:v>
                </c:pt>
                <c:pt idx="4149">
                  <c:v>69.166666666666671</c:v>
                </c:pt>
                <c:pt idx="4150">
                  <c:v>69.183333333333337</c:v>
                </c:pt>
                <c:pt idx="4151">
                  <c:v>69.2</c:v>
                </c:pt>
                <c:pt idx="4152">
                  <c:v>69.216666666666669</c:v>
                </c:pt>
                <c:pt idx="4153">
                  <c:v>69.233333333333334</c:v>
                </c:pt>
                <c:pt idx="4154">
                  <c:v>69.25</c:v>
                </c:pt>
                <c:pt idx="4155">
                  <c:v>69.266666666666666</c:v>
                </c:pt>
                <c:pt idx="4156">
                  <c:v>69.283333333333331</c:v>
                </c:pt>
                <c:pt idx="4157">
                  <c:v>69.3</c:v>
                </c:pt>
                <c:pt idx="4158">
                  <c:v>69.316666666666663</c:v>
                </c:pt>
                <c:pt idx="4159">
                  <c:v>69.333333333333329</c:v>
                </c:pt>
                <c:pt idx="4160">
                  <c:v>69.349999999999994</c:v>
                </c:pt>
                <c:pt idx="4161">
                  <c:v>69.36666666666666</c:v>
                </c:pt>
                <c:pt idx="4162">
                  <c:v>69.38333333333334</c:v>
                </c:pt>
                <c:pt idx="4163">
                  <c:v>69.400000000000006</c:v>
                </c:pt>
                <c:pt idx="4164">
                  <c:v>69.416666666666671</c:v>
                </c:pt>
                <c:pt idx="4165">
                  <c:v>69.433333333333337</c:v>
                </c:pt>
                <c:pt idx="4166">
                  <c:v>69.45</c:v>
                </c:pt>
                <c:pt idx="4167">
                  <c:v>69.466666666666669</c:v>
                </c:pt>
                <c:pt idx="4168">
                  <c:v>69.483333333333334</c:v>
                </c:pt>
                <c:pt idx="4169">
                  <c:v>69.5</c:v>
                </c:pt>
                <c:pt idx="4170">
                  <c:v>69.516666666666666</c:v>
                </c:pt>
                <c:pt idx="4171">
                  <c:v>69.533333333333331</c:v>
                </c:pt>
                <c:pt idx="4172">
                  <c:v>69.55</c:v>
                </c:pt>
                <c:pt idx="4173">
                  <c:v>69.566666666666663</c:v>
                </c:pt>
                <c:pt idx="4174">
                  <c:v>69.583333333333329</c:v>
                </c:pt>
                <c:pt idx="4175">
                  <c:v>69.599999999999994</c:v>
                </c:pt>
                <c:pt idx="4176">
                  <c:v>69.61666666666666</c:v>
                </c:pt>
                <c:pt idx="4177">
                  <c:v>69.63333333333334</c:v>
                </c:pt>
                <c:pt idx="4178">
                  <c:v>69.650000000000006</c:v>
                </c:pt>
                <c:pt idx="4179">
                  <c:v>69.666666666666671</c:v>
                </c:pt>
                <c:pt idx="4180">
                  <c:v>69.683333333333337</c:v>
                </c:pt>
                <c:pt idx="4181">
                  <c:v>69.7</c:v>
                </c:pt>
                <c:pt idx="4182">
                  <c:v>69.716666666666669</c:v>
                </c:pt>
                <c:pt idx="4183">
                  <c:v>69.733333333333334</c:v>
                </c:pt>
                <c:pt idx="4184">
                  <c:v>69.75</c:v>
                </c:pt>
                <c:pt idx="4185">
                  <c:v>69.766666666666666</c:v>
                </c:pt>
                <c:pt idx="4186">
                  <c:v>69.783333333333331</c:v>
                </c:pt>
                <c:pt idx="4187">
                  <c:v>69.8</c:v>
                </c:pt>
                <c:pt idx="4188">
                  <c:v>69.816666666666663</c:v>
                </c:pt>
                <c:pt idx="4189">
                  <c:v>69.833333333333329</c:v>
                </c:pt>
                <c:pt idx="4190">
                  <c:v>69.849999999999994</c:v>
                </c:pt>
                <c:pt idx="4191">
                  <c:v>69.86666666666666</c:v>
                </c:pt>
                <c:pt idx="4192">
                  <c:v>69.88333333333334</c:v>
                </c:pt>
                <c:pt idx="4193">
                  <c:v>69.900000000000006</c:v>
                </c:pt>
                <c:pt idx="4194">
                  <c:v>69.916666666666671</c:v>
                </c:pt>
                <c:pt idx="4195">
                  <c:v>69.933333333333337</c:v>
                </c:pt>
                <c:pt idx="4196">
                  <c:v>69.95</c:v>
                </c:pt>
                <c:pt idx="4197">
                  <c:v>69.966666666666669</c:v>
                </c:pt>
                <c:pt idx="4198">
                  <c:v>69.983333333333334</c:v>
                </c:pt>
                <c:pt idx="4199">
                  <c:v>70</c:v>
                </c:pt>
                <c:pt idx="4200">
                  <c:v>70.016666666666666</c:v>
                </c:pt>
                <c:pt idx="4201">
                  <c:v>70.033333333333331</c:v>
                </c:pt>
                <c:pt idx="4202">
                  <c:v>70.05</c:v>
                </c:pt>
                <c:pt idx="4203">
                  <c:v>70.066666666666663</c:v>
                </c:pt>
                <c:pt idx="4204">
                  <c:v>70.083333333333329</c:v>
                </c:pt>
                <c:pt idx="4205">
                  <c:v>70.099999999999994</c:v>
                </c:pt>
                <c:pt idx="4206">
                  <c:v>70.11666666666666</c:v>
                </c:pt>
                <c:pt idx="4207">
                  <c:v>70.13333333333334</c:v>
                </c:pt>
                <c:pt idx="4208">
                  <c:v>70.150000000000006</c:v>
                </c:pt>
                <c:pt idx="4209">
                  <c:v>70.166666666666671</c:v>
                </c:pt>
                <c:pt idx="4210">
                  <c:v>70.183333333333337</c:v>
                </c:pt>
                <c:pt idx="4211">
                  <c:v>70.2</c:v>
                </c:pt>
                <c:pt idx="4212">
                  <c:v>70.216666666666669</c:v>
                </c:pt>
                <c:pt idx="4213">
                  <c:v>70.233333333333334</c:v>
                </c:pt>
                <c:pt idx="4214">
                  <c:v>70.25</c:v>
                </c:pt>
                <c:pt idx="4215">
                  <c:v>70.266666666666666</c:v>
                </c:pt>
                <c:pt idx="4216">
                  <c:v>70.283333333333331</c:v>
                </c:pt>
                <c:pt idx="4217">
                  <c:v>70.3</c:v>
                </c:pt>
                <c:pt idx="4218">
                  <c:v>70.316666666666663</c:v>
                </c:pt>
                <c:pt idx="4219">
                  <c:v>70.333333333333329</c:v>
                </c:pt>
                <c:pt idx="4220">
                  <c:v>70.349999999999994</c:v>
                </c:pt>
                <c:pt idx="4221">
                  <c:v>70.36666666666666</c:v>
                </c:pt>
                <c:pt idx="4222">
                  <c:v>70.38333333333334</c:v>
                </c:pt>
                <c:pt idx="4223">
                  <c:v>70.400000000000006</c:v>
                </c:pt>
                <c:pt idx="4224">
                  <c:v>70.416666666666671</c:v>
                </c:pt>
                <c:pt idx="4225">
                  <c:v>70.433333333333337</c:v>
                </c:pt>
                <c:pt idx="4226">
                  <c:v>70.45</c:v>
                </c:pt>
                <c:pt idx="4227">
                  <c:v>70.466666666666669</c:v>
                </c:pt>
                <c:pt idx="4228">
                  <c:v>70.483333333333334</c:v>
                </c:pt>
                <c:pt idx="4229">
                  <c:v>70.5</c:v>
                </c:pt>
                <c:pt idx="4230">
                  <c:v>70.516666666666666</c:v>
                </c:pt>
                <c:pt idx="4231">
                  <c:v>70.533333333333331</c:v>
                </c:pt>
                <c:pt idx="4232">
                  <c:v>70.55</c:v>
                </c:pt>
                <c:pt idx="4233">
                  <c:v>70.566666666666663</c:v>
                </c:pt>
                <c:pt idx="4234">
                  <c:v>70.583333333333329</c:v>
                </c:pt>
                <c:pt idx="4235">
                  <c:v>70.599999999999994</c:v>
                </c:pt>
                <c:pt idx="4236">
                  <c:v>70.61666666666666</c:v>
                </c:pt>
                <c:pt idx="4237">
                  <c:v>70.63333333333334</c:v>
                </c:pt>
                <c:pt idx="4238">
                  <c:v>70.650000000000006</c:v>
                </c:pt>
                <c:pt idx="4239">
                  <c:v>70.666666666666671</c:v>
                </c:pt>
                <c:pt idx="4240">
                  <c:v>70.683333333333337</c:v>
                </c:pt>
                <c:pt idx="4241">
                  <c:v>70.7</c:v>
                </c:pt>
                <c:pt idx="4242">
                  <c:v>70.716666666666669</c:v>
                </c:pt>
                <c:pt idx="4243">
                  <c:v>70.733333333333334</c:v>
                </c:pt>
                <c:pt idx="4244">
                  <c:v>70.75</c:v>
                </c:pt>
                <c:pt idx="4245">
                  <c:v>70.766666666666666</c:v>
                </c:pt>
                <c:pt idx="4246">
                  <c:v>70.783333333333331</c:v>
                </c:pt>
                <c:pt idx="4247">
                  <c:v>70.8</c:v>
                </c:pt>
                <c:pt idx="4248">
                  <c:v>70.816666666666663</c:v>
                </c:pt>
                <c:pt idx="4249">
                  <c:v>70.833333333333329</c:v>
                </c:pt>
                <c:pt idx="4250">
                  <c:v>70.849999999999994</c:v>
                </c:pt>
                <c:pt idx="4251">
                  <c:v>70.86666666666666</c:v>
                </c:pt>
                <c:pt idx="4252">
                  <c:v>70.88333333333334</c:v>
                </c:pt>
                <c:pt idx="4253">
                  <c:v>70.900000000000006</c:v>
                </c:pt>
                <c:pt idx="4254">
                  <c:v>70.916666666666671</c:v>
                </c:pt>
                <c:pt idx="4255">
                  <c:v>70.933333333333337</c:v>
                </c:pt>
                <c:pt idx="4256">
                  <c:v>70.95</c:v>
                </c:pt>
                <c:pt idx="4257">
                  <c:v>70.966666666666669</c:v>
                </c:pt>
                <c:pt idx="4258">
                  <c:v>70.983333333333334</c:v>
                </c:pt>
                <c:pt idx="4259">
                  <c:v>71</c:v>
                </c:pt>
                <c:pt idx="4260">
                  <c:v>71.016666666666666</c:v>
                </c:pt>
                <c:pt idx="4261">
                  <c:v>71.033333333333331</c:v>
                </c:pt>
                <c:pt idx="4262">
                  <c:v>71.05</c:v>
                </c:pt>
                <c:pt idx="4263">
                  <c:v>71.066666666666663</c:v>
                </c:pt>
                <c:pt idx="4264">
                  <c:v>71.083333333333329</c:v>
                </c:pt>
                <c:pt idx="4265">
                  <c:v>71.099999999999994</c:v>
                </c:pt>
                <c:pt idx="4266">
                  <c:v>71.11666666666666</c:v>
                </c:pt>
                <c:pt idx="4267">
                  <c:v>71.13333333333334</c:v>
                </c:pt>
                <c:pt idx="4268">
                  <c:v>71.150000000000006</c:v>
                </c:pt>
                <c:pt idx="4269">
                  <c:v>71.166666666666671</c:v>
                </c:pt>
                <c:pt idx="4270">
                  <c:v>71.183333333333337</c:v>
                </c:pt>
                <c:pt idx="4271">
                  <c:v>71.2</c:v>
                </c:pt>
                <c:pt idx="4272">
                  <c:v>71.216666666666669</c:v>
                </c:pt>
                <c:pt idx="4273">
                  <c:v>71.233333333333334</c:v>
                </c:pt>
                <c:pt idx="4274">
                  <c:v>71.25</c:v>
                </c:pt>
                <c:pt idx="4275">
                  <c:v>71.266666666666666</c:v>
                </c:pt>
                <c:pt idx="4276">
                  <c:v>71.283333333333331</c:v>
                </c:pt>
                <c:pt idx="4277">
                  <c:v>71.3</c:v>
                </c:pt>
                <c:pt idx="4278">
                  <c:v>71.316666666666663</c:v>
                </c:pt>
                <c:pt idx="4279">
                  <c:v>71.333333333333329</c:v>
                </c:pt>
                <c:pt idx="4280">
                  <c:v>71.349999999999994</c:v>
                </c:pt>
                <c:pt idx="4281">
                  <c:v>71.36666666666666</c:v>
                </c:pt>
                <c:pt idx="4282">
                  <c:v>71.38333333333334</c:v>
                </c:pt>
                <c:pt idx="4283">
                  <c:v>71.400000000000006</c:v>
                </c:pt>
                <c:pt idx="4284">
                  <c:v>71.416666666666671</c:v>
                </c:pt>
                <c:pt idx="4285">
                  <c:v>71.433333333333337</c:v>
                </c:pt>
                <c:pt idx="4286">
                  <c:v>71.45</c:v>
                </c:pt>
                <c:pt idx="4287">
                  <c:v>71.466666666666669</c:v>
                </c:pt>
                <c:pt idx="4288">
                  <c:v>71.483333333333334</c:v>
                </c:pt>
                <c:pt idx="4289">
                  <c:v>71.5</c:v>
                </c:pt>
                <c:pt idx="4290">
                  <c:v>71.516666666666666</c:v>
                </c:pt>
                <c:pt idx="4291">
                  <c:v>71.533333333333331</c:v>
                </c:pt>
                <c:pt idx="4292">
                  <c:v>71.55</c:v>
                </c:pt>
                <c:pt idx="4293">
                  <c:v>71.566666666666663</c:v>
                </c:pt>
                <c:pt idx="4294">
                  <c:v>71.583333333333329</c:v>
                </c:pt>
                <c:pt idx="4295">
                  <c:v>71.599999999999994</c:v>
                </c:pt>
                <c:pt idx="4296">
                  <c:v>71.61666666666666</c:v>
                </c:pt>
                <c:pt idx="4297">
                  <c:v>71.63333333333334</c:v>
                </c:pt>
                <c:pt idx="4298">
                  <c:v>71.650000000000006</c:v>
                </c:pt>
                <c:pt idx="4299">
                  <c:v>71.666666666666671</c:v>
                </c:pt>
                <c:pt idx="4300">
                  <c:v>71.683333333333337</c:v>
                </c:pt>
                <c:pt idx="4301">
                  <c:v>71.7</c:v>
                </c:pt>
                <c:pt idx="4302">
                  <c:v>71.716666666666669</c:v>
                </c:pt>
                <c:pt idx="4303">
                  <c:v>71.733333333333334</c:v>
                </c:pt>
                <c:pt idx="4304">
                  <c:v>71.75</c:v>
                </c:pt>
                <c:pt idx="4305">
                  <c:v>71.766666666666666</c:v>
                </c:pt>
                <c:pt idx="4306">
                  <c:v>71.783333333333331</c:v>
                </c:pt>
                <c:pt idx="4307">
                  <c:v>71.8</c:v>
                </c:pt>
                <c:pt idx="4308">
                  <c:v>71.816666666666663</c:v>
                </c:pt>
                <c:pt idx="4309">
                  <c:v>71.833333333333329</c:v>
                </c:pt>
                <c:pt idx="4310">
                  <c:v>71.849999999999994</c:v>
                </c:pt>
                <c:pt idx="4311">
                  <c:v>71.86666666666666</c:v>
                </c:pt>
                <c:pt idx="4312">
                  <c:v>71.88333333333334</c:v>
                </c:pt>
                <c:pt idx="4313">
                  <c:v>71.900000000000006</c:v>
                </c:pt>
                <c:pt idx="4314">
                  <c:v>71.916666666666671</c:v>
                </c:pt>
                <c:pt idx="4315">
                  <c:v>71.933333333333337</c:v>
                </c:pt>
                <c:pt idx="4316">
                  <c:v>71.95</c:v>
                </c:pt>
                <c:pt idx="4317">
                  <c:v>71.966666666666669</c:v>
                </c:pt>
                <c:pt idx="4318">
                  <c:v>71.983333333333334</c:v>
                </c:pt>
                <c:pt idx="4319">
                  <c:v>72</c:v>
                </c:pt>
                <c:pt idx="4320">
                  <c:v>72.016666666666666</c:v>
                </c:pt>
                <c:pt idx="4321">
                  <c:v>72.033333333333331</c:v>
                </c:pt>
                <c:pt idx="4322">
                  <c:v>72.05</c:v>
                </c:pt>
                <c:pt idx="4323">
                  <c:v>72.066666666666663</c:v>
                </c:pt>
                <c:pt idx="4324">
                  <c:v>72.083333333333329</c:v>
                </c:pt>
                <c:pt idx="4325">
                  <c:v>72.099999999999994</c:v>
                </c:pt>
                <c:pt idx="4326">
                  <c:v>72.11666666666666</c:v>
                </c:pt>
                <c:pt idx="4327">
                  <c:v>72.13333333333334</c:v>
                </c:pt>
                <c:pt idx="4328">
                  <c:v>72.150000000000006</c:v>
                </c:pt>
                <c:pt idx="4329">
                  <c:v>72.166666666666671</c:v>
                </c:pt>
                <c:pt idx="4330">
                  <c:v>72.183333333333337</c:v>
                </c:pt>
                <c:pt idx="4331">
                  <c:v>72.2</c:v>
                </c:pt>
                <c:pt idx="4332">
                  <c:v>72.216666666666669</c:v>
                </c:pt>
                <c:pt idx="4333">
                  <c:v>72.233333333333334</c:v>
                </c:pt>
                <c:pt idx="4334">
                  <c:v>72.25</c:v>
                </c:pt>
                <c:pt idx="4335">
                  <c:v>72.266666666666666</c:v>
                </c:pt>
                <c:pt idx="4336">
                  <c:v>72.283333333333331</c:v>
                </c:pt>
                <c:pt idx="4337">
                  <c:v>72.3</c:v>
                </c:pt>
                <c:pt idx="4338">
                  <c:v>72.316666666666663</c:v>
                </c:pt>
                <c:pt idx="4339">
                  <c:v>72.333333333333329</c:v>
                </c:pt>
                <c:pt idx="4340">
                  <c:v>72.349999999999994</c:v>
                </c:pt>
                <c:pt idx="4341">
                  <c:v>72.36666666666666</c:v>
                </c:pt>
                <c:pt idx="4342">
                  <c:v>72.38333333333334</c:v>
                </c:pt>
                <c:pt idx="4343">
                  <c:v>72.400000000000006</c:v>
                </c:pt>
                <c:pt idx="4344">
                  <c:v>72.416666666666671</c:v>
                </c:pt>
                <c:pt idx="4345">
                  <c:v>72.433333333333337</c:v>
                </c:pt>
                <c:pt idx="4346">
                  <c:v>72.45</c:v>
                </c:pt>
                <c:pt idx="4347">
                  <c:v>72.466666666666669</c:v>
                </c:pt>
                <c:pt idx="4348">
                  <c:v>72.483333333333334</c:v>
                </c:pt>
                <c:pt idx="4349">
                  <c:v>72.5</c:v>
                </c:pt>
                <c:pt idx="4350">
                  <c:v>72.516666666666666</c:v>
                </c:pt>
                <c:pt idx="4351">
                  <c:v>72.533333333333331</c:v>
                </c:pt>
                <c:pt idx="4352">
                  <c:v>72.55</c:v>
                </c:pt>
                <c:pt idx="4353">
                  <c:v>72.566666666666663</c:v>
                </c:pt>
                <c:pt idx="4354">
                  <c:v>72.583333333333329</c:v>
                </c:pt>
                <c:pt idx="4355">
                  <c:v>72.599999999999994</c:v>
                </c:pt>
                <c:pt idx="4356">
                  <c:v>72.61666666666666</c:v>
                </c:pt>
                <c:pt idx="4357">
                  <c:v>72.63333333333334</c:v>
                </c:pt>
                <c:pt idx="4358">
                  <c:v>72.650000000000006</c:v>
                </c:pt>
                <c:pt idx="4359">
                  <c:v>72.666666666666671</c:v>
                </c:pt>
                <c:pt idx="4360">
                  <c:v>72.683333333333337</c:v>
                </c:pt>
                <c:pt idx="4361">
                  <c:v>72.7</c:v>
                </c:pt>
                <c:pt idx="4362">
                  <c:v>72.716666666666669</c:v>
                </c:pt>
                <c:pt idx="4363">
                  <c:v>72.733333333333334</c:v>
                </c:pt>
                <c:pt idx="4364">
                  <c:v>72.75</c:v>
                </c:pt>
                <c:pt idx="4365">
                  <c:v>72.766666666666666</c:v>
                </c:pt>
                <c:pt idx="4366">
                  <c:v>72.783333333333331</c:v>
                </c:pt>
                <c:pt idx="4367">
                  <c:v>72.8</c:v>
                </c:pt>
                <c:pt idx="4368">
                  <c:v>72.816666666666663</c:v>
                </c:pt>
                <c:pt idx="4369">
                  <c:v>72.833333333333329</c:v>
                </c:pt>
                <c:pt idx="4370">
                  <c:v>72.849999999999994</c:v>
                </c:pt>
                <c:pt idx="4371">
                  <c:v>72.86666666666666</c:v>
                </c:pt>
                <c:pt idx="4372">
                  <c:v>72.88333333333334</c:v>
                </c:pt>
                <c:pt idx="4373">
                  <c:v>72.900000000000006</c:v>
                </c:pt>
                <c:pt idx="4374">
                  <c:v>72.916666666666671</c:v>
                </c:pt>
                <c:pt idx="4375">
                  <c:v>72.933333333333337</c:v>
                </c:pt>
                <c:pt idx="4376">
                  <c:v>72.95</c:v>
                </c:pt>
                <c:pt idx="4377">
                  <c:v>72.966666666666669</c:v>
                </c:pt>
                <c:pt idx="4378">
                  <c:v>72.983333333333334</c:v>
                </c:pt>
                <c:pt idx="4379">
                  <c:v>73</c:v>
                </c:pt>
                <c:pt idx="4380">
                  <c:v>73.016666666666666</c:v>
                </c:pt>
                <c:pt idx="4381">
                  <c:v>73.033333333333331</c:v>
                </c:pt>
                <c:pt idx="4382">
                  <c:v>73.05</c:v>
                </c:pt>
                <c:pt idx="4383">
                  <c:v>73.066666666666663</c:v>
                </c:pt>
                <c:pt idx="4384">
                  <c:v>73.083333333333329</c:v>
                </c:pt>
                <c:pt idx="4385">
                  <c:v>73.099999999999994</c:v>
                </c:pt>
                <c:pt idx="4386">
                  <c:v>73.11666666666666</c:v>
                </c:pt>
                <c:pt idx="4387">
                  <c:v>73.13333333333334</c:v>
                </c:pt>
                <c:pt idx="4388">
                  <c:v>73.150000000000006</c:v>
                </c:pt>
                <c:pt idx="4389">
                  <c:v>73.166666666666671</c:v>
                </c:pt>
                <c:pt idx="4390">
                  <c:v>73.183333333333337</c:v>
                </c:pt>
                <c:pt idx="4391">
                  <c:v>73.2</c:v>
                </c:pt>
                <c:pt idx="4392">
                  <c:v>73.216666666666669</c:v>
                </c:pt>
                <c:pt idx="4393">
                  <c:v>73.233333333333334</c:v>
                </c:pt>
                <c:pt idx="4394">
                  <c:v>73.25</c:v>
                </c:pt>
                <c:pt idx="4395">
                  <c:v>73.266666666666666</c:v>
                </c:pt>
                <c:pt idx="4396">
                  <c:v>73.283333333333331</c:v>
                </c:pt>
                <c:pt idx="4397">
                  <c:v>73.3</c:v>
                </c:pt>
                <c:pt idx="4398">
                  <c:v>73.316666666666663</c:v>
                </c:pt>
                <c:pt idx="4399">
                  <c:v>73.333333333333329</c:v>
                </c:pt>
                <c:pt idx="4400">
                  <c:v>73.349999999999994</c:v>
                </c:pt>
                <c:pt idx="4401">
                  <c:v>73.36666666666666</c:v>
                </c:pt>
                <c:pt idx="4402">
                  <c:v>73.38333333333334</c:v>
                </c:pt>
                <c:pt idx="4403">
                  <c:v>73.400000000000006</c:v>
                </c:pt>
                <c:pt idx="4404">
                  <c:v>73.416666666666671</c:v>
                </c:pt>
                <c:pt idx="4405">
                  <c:v>73.433333333333337</c:v>
                </c:pt>
                <c:pt idx="4406">
                  <c:v>73.45</c:v>
                </c:pt>
                <c:pt idx="4407">
                  <c:v>73.466666666666669</c:v>
                </c:pt>
                <c:pt idx="4408">
                  <c:v>73.483333333333334</c:v>
                </c:pt>
                <c:pt idx="4409">
                  <c:v>73.5</c:v>
                </c:pt>
                <c:pt idx="4410">
                  <c:v>73.516666666666666</c:v>
                </c:pt>
                <c:pt idx="4411">
                  <c:v>73.533333333333331</c:v>
                </c:pt>
                <c:pt idx="4412">
                  <c:v>73.55</c:v>
                </c:pt>
                <c:pt idx="4413">
                  <c:v>73.566666666666663</c:v>
                </c:pt>
                <c:pt idx="4414">
                  <c:v>73.583333333333329</c:v>
                </c:pt>
                <c:pt idx="4415">
                  <c:v>73.599999999999994</c:v>
                </c:pt>
                <c:pt idx="4416">
                  <c:v>73.61666666666666</c:v>
                </c:pt>
                <c:pt idx="4417">
                  <c:v>73.63333333333334</c:v>
                </c:pt>
                <c:pt idx="4418">
                  <c:v>73.650000000000006</c:v>
                </c:pt>
                <c:pt idx="4419">
                  <c:v>73.666666666666671</c:v>
                </c:pt>
                <c:pt idx="4420">
                  <c:v>73.683333333333337</c:v>
                </c:pt>
                <c:pt idx="4421">
                  <c:v>73.7</c:v>
                </c:pt>
                <c:pt idx="4422">
                  <c:v>73.716666666666669</c:v>
                </c:pt>
                <c:pt idx="4423">
                  <c:v>73.733333333333334</c:v>
                </c:pt>
                <c:pt idx="4424">
                  <c:v>73.75</c:v>
                </c:pt>
                <c:pt idx="4425">
                  <c:v>73.766666666666666</c:v>
                </c:pt>
                <c:pt idx="4426">
                  <c:v>73.783333333333331</c:v>
                </c:pt>
                <c:pt idx="4427">
                  <c:v>73.8</c:v>
                </c:pt>
                <c:pt idx="4428">
                  <c:v>73.816666666666663</c:v>
                </c:pt>
                <c:pt idx="4429">
                  <c:v>73.833333333333329</c:v>
                </c:pt>
                <c:pt idx="4430">
                  <c:v>73.849999999999994</c:v>
                </c:pt>
                <c:pt idx="4431">
                  <c:v>73.86666666666666</c:v>
                </c:pt>
                <c:pt idx="4432">
                  <c:v>73.88333333333334</c:v>
                </c:pt>
                <c:pt idx="4433">
                  <c:v>73.900000000000006</c:v>
                </c:pt>
                <c:pt idx="4434">
                  <c:v>73.916666666666671</c:v>
                </c:pt>
                <c:pt idx="4435">
                  <c:v>73.933333333333337</c:v>
                </c:pt>
                <c:pt idx="4436">
                  <c:v>73.95</c:v>
                </c:pt>
                <c:pt idx="4437">
                  <c:v>73.966666666666669</c:v>
                </c:pt>
                <c:pt idx="4438">
                  <c:v>73.983333333333334</c:v>
                </c:pt>
                <c:pt idx="4439">
                  <c:v>74</c:v>
                </c:pt>
                <c:pt idx="4440">
                  <c:v>74.016666666666666</c:v>
                </c:pt>
                <c:pt idx="4441">
                  <c:v>74.033333333333331</c:v>
                </c:pt>
                <c:pt idx="4442">
                  <c:v>74.05</c:v>
                </c:pt>
                <c:pt idx="4443">
                  <c:v>74.066666666666663</c:v>
                </c:pt>
                <c:pt idx="4444">
                  <c:v>74.083333333333329</c:v>
                </c:pt>
                <c:pt idx="4445">
                  <c:v>74.099999999999994</c:v>
                </c:pt>
                <c:pt idx="4446">
                  <c:v>74.11666666666666</c:v>
                </c:pt>
                <c:pt idx="4447">
                  <c:v>74.13333333333334</c:v>
                </c:pt>
                <c:pt idx="4448">
                  <c:v>74.150000000000006</c:v>
                </c:pt>
                <c:pt idx="4449">
                  <c:v>74.166666666666671</c:v>
                </c:pt>
                <c:pt idx="4450">
                  <c:v>74.183333333333337</c:v>
                </c:pt>
                <c:pt idx="4451">
                  <c:v>74.2</c:v>
                </c:pt>
                <c:pt idx="4452">
                  <c:v>74.216666666666669</c:v>
                </c:pt>
                <c:pt idx="4453">
                  <c:v>74.233333333333334</c:v>
                </c:pt>
                <c:pt idx="4454">
                  <c:v>74.25</c:v>
                </c:pt>
                <c:pt idx="4455">
                  <c:v>74.266666666666666</c:v>
                </c:pt>
                <c:pt idx="4456">
                  <c:v>74.283333333333331</c:v>
                </c:pt>
                <c:pt idx="4457">
                  <c:v>74.3</c:v>
                </c:pt>
                <c:pt idx="4458">
                  <c:v>74.316666666666663</c:v>
                </c:pt>
                <c:pt idx="4459">
                  <c:v>74.333333333333329</c:v>
                </c:pt>
                <c:pt idx="4460">
                  <c:v>74.349999999999994</c:v>
                </c:pt>
                <c:pt idx="4461">
                  <c:v>74.36666666666666</c:v>
                </c:pt>
                <c:pt idx="4462">
                  <c:v>74.38333333333334</c:v>
                </c:pt>
                <c:pt idx="4463">
                  <c:v>74.400000000000006</c:v>
                </c:pt>
                <c:pt idx="4464">
                  <c:v>74.416666666666671</c:v>
                </c:pt>
                <c:pt idx="4465">
                  <c:v>74.433333333333337</c:v>
                </c:pt>
                <c:pt idx="4466">
                  <c:v>74.45</c:v>
                </c:pt>
                <c:pt idx="4467">
                  <c:v>74.466666666666669</c:v>
                </c:pt>
                <c:pt idx="4468">
                  <c:v>74.483333333333334</c:v>
                </c:pt>
                <c:pt idx="4469">
                  <c:v>74.5</c:v>
                </c:pt>
                <c:pt idx="4470">
                  <c:v>74.516666666666666</c:v>
                </c:pt>
                <c:pt idx="4471">
                  <c:v>74.533333333333331</c:v>
                </c:pt>
                <c:pt idx="4472">
                  <c:v>74.55</c:v>
                </c:pt>
                <c:pt idx="4473">
                  <c:v>74.566666666666663</c:v>
                </c:pt>
                <c:pt idx="4474">
                  <c:v>74.583333333333329</c:v>
                </c:pt>
                <c:pt idx="4475">
                  <c:v>74.599999999999994</c:v>
                </c:pt>
                <c:pt idx="4476">
                  <c:v>74.61666666666666</c:v>
                </c:pt>
                <c:pt idx="4477">
                  <c:v>74.63333333333334</c:v>
                </c:pt>
                <c:pt idx="4478">
                  <c:v>74.650000000000006</c:v>
                </c:pt>
                <c:pt idx="4479">
                  <c:v>74.666666666666671</c:v>
                </c:pt>
                <c:pt idx="4480">
                  <c:v>74.683333333333337</c:v>
                </c:pt>
                <c:pt idx="4481">
                  <c:v>74.7</c:v>
                </c:pt>
                <c:pt idx="4482">
                  <c:v>74.716666666666669</c:v>
                </c:pt>
                <c:pt idx="4483">
                  <c:v>74.733333333333334</c:v>
                </c:pt>
                <c:pt idx="4484">
                  <c:v>74.75</c:v>
                </c:pt>
                <c:pt idx="4485">
                  <c:v>74.766666666666666</c:v>
                </c:pt>
                <c:pt idx="4486">
                  <c:v>74.783333333333331</c:v>
                </c:pt>
                <c:pt idx="4487">
                  <c:v>74.8</c:v>
                </c:pt>
                <c:pt idx="4488">
                  <c:v>74.816666666666663</c:v>
                </c:pt>
                <c:pt idx="4489">
                  <c:v>74.833333333333329</c:v>
                </c:pt>
                <c:pt idx="4490">
                  <c:v>74.849999999999994</c:v>
                </c:pt>
                <c:pt idx="4491">
                  <c:v>74.86666666666666</c:v>
                </c:pt>
                <c:pt idx="4492">
                  <c:v>74.88333333333334</c:v>
                </c:pt>
                <c:pt idx="4493">
                  <c:v>74.900000000000006</c:v>
                </c:pt>
                <c:pt idx="4494">
                  <c:v>74.916666666666671</c:v>
                </c:pt>
                <c:pt idx="4495">
                  <c:v>74.933333333333337</c:v>
                </c:pt>
                <c:pt idx="4496">
                  <c:v>74.95</c:v>
                </c:pt>
                <c:pt idx="4497">
                  <c:v>74.966666666666669</c:v>
                </c:pt>
                <c:pt idx="4498">
                  <c:v>74.983333333333334</c:v>
                </c:pt>
                <c:pt idx="4499">
                  <c:v>75</c:v>
                </c:pt>
                <c:pt idx="4500">
                  <c:v>75.016666666666666</c:v>
                </c:pt>
                <c:pt idx="4501">
                  <c:v>75.033333333333331</c:v>
                </c:pt>
                <c:pt idx="4502">
                  <c:v>75.05</c:v>
                </c:pt>
                <c:pt idx="4503">
                  <c:v>75.066666666666663</c:v>
                </c:pt>
                <c:pt idx="4504">
                  <c:v>75.083333333333329</c:v>
                </c:pt>
                <c:pt idx="4505">
                  <c:v>75.099999999999994</c:v>
                </c:pt>
                <c:pt idx="4506">
                  <c:v>75.11666666666666</c:v>
                </c:pt>
                <c:pt idx="4507">
                  <c:v>75.13333333333334</c:v>
                </c:pt>
                <c:pt idx="4508">
                  <c:v>75.150000000000006</c:v>
                </c:pt>
                <c:pt idx="4509">
                  <c:v>75.166666666666671</c:v>
                </c:pt>
                <c:pt idx="4510">
                  <c:v>75.183333333333337</c:v>
                </c:pt>
                <c:pt idx="4511">
                  <c:v>75.2</c:v>
                </c:pt>
                <c:pt idx="4512">
                  <c:v>75.216666666666669</c:v>
                </c:pt>
                <c:pt idx="4513">
                  <c:v>75.233333333333334</c:v>
                </c:pt>
                <c:pt idx="4514">
                  <c:v>75.25</c:v>
                </c:pt>
                <c:pt idx="4515">
                  <c:v>75.266666666666666</c:v>
                </c:pt>
                <c:pt idx="4516">
                  <c:v>75.283333333333331</c:v>
                </c:pt>
                <c:pt idx="4517">
                  <c:v>75.3</c:v>
                </c:pt>
                <c:pt idx="4518">
                  <c:v>75.316666666666663</c:v>
                </c:pt>
                <c:pt idx="4519">
                  <c:v>75.333333333333329</c:v>
                </c:pt>
                <c:pt idx="4520">
                  <c:v>75.349999999999994</c:v>
                </c:pt>
                <c:pt idx="4521">
                  <c:v>75.36666666666666</c:v>
                </c:pt>
                <c:pt idx="4522">
                  <c:v>75.38333333333334</c:v>
                </c:pt>
                <c:pt idx="4523">
                  <c:v>75.400000000000006</c:v>
                </c:pt>
                <c:pt idx="4524">
                  <c:v>75.416666666666671</c:v>
                </c:pt>
                <c:pt idx="4525">
                  <c:v>75.433333333333337</c:v>
                </c:pt>
                <c:pt idx="4526">
                  <c:v>75.45</c:v>
                </c:pt>
                <c:pt idx="4527">
                  <c:v>75.466666666666669</c:v>
                </c:pt>
                <c:pt idx="4528">
                  <c:v>75.483333333333334</c:v>
                </c:pt>
                <c:pt idx="4529">
                  <c:v>75.5</c:v>
                </c:pt>
                <c:pt idx="4530">
                  <c:v>75.516666666666666</c:v>
                </c:pt>
                <c:pt idx="4531">
                  <c:v>75.533333333333331</c:v>
                </c:pt>
                <c:pt idx="4532">
                  <c:v>75.55</c:v>
                </c:pt>
                <c:pt idx="4533">
                  <c:v>75.566666666666663</c:v>
                </c:pt>
                <c:pt idx="4534">
                  <c:v>75.583333333333329</c:v>
                </c:pt>
                <c:pt idx="4535">
                  <c:v>75.599999999999994</c:v>
                </c:pt>
                <c:pt idx="4536">
                  <c:v>75.61666666666666</c:v>
                </c:pt>
                <c:pt idx="4537">
                  <c:v>75.63333333333334</c:v>
                </c:pt>
                <c:pt idx="4538">
                  <c:v>75.650000000000006</c:v>
                </c:pt>
                <c:pt idx="4539">
                  <c:v>75.666666666666671</c:v>
                </c:pt>
                <c:pt idx="4540">
                  <c:v>75.683333333333337</c:v>
                </c:pt>
                <c:pt idx="4541">
                  <c:v>75.7</c:v>
                </c:pt>
                <c:pt idx="4542">
                  <c:v>75.716666666666669</c:v>
                </c:pt>
                <c:pt idx="4543">
                  <c:v>75.733333333333334</c:v>
                </c:pt>
                <c:pt idx="4544">
                  <c:v>75.75</c:v>
                </c:pt>
                <c:pt idx="4545">
                  <c:v>75.766666666666666</c:v>
                </c:pt>
                <c:pt idx="4546">
                  <c:v>75.783333333333331</c:v>
                </c:pt>
                <c:pt idx="4547">
                  <c:v>75.8</c:v>
                </c:pt>
                <c:pt idx="4548">
                  <c:v>75.816666666666663</c:v>
                </c:pt>
                <c:pt idx="4549">
                  <c:v>75.833333333333329</c:v>
                </c:pt>
                <c:pt idx="4550">
                  <c:v>75.849999999999994</c:v>
                </c:pt>
                <c:pt idx="4551">
                  <c:v>75.86666666666666</c:v>
                </c:pt>
                <c:pt idx="4552">
                  <c:v>75.88333333333334</c:v>
                </c:pt>
                <c:pt idx="4553">
                  <c:v>75.900000000000006</c:v>
                </c:pt>
                <c:pt idx="4554">
                  <c:v>75.916666666666671</c:v>
                </c:pt>
                <c:pt idx="4555">
                  <c:v>75.933333333333337</c:v>
                </c:pt>
                <c:pt idx="4556">
                  <c:v>75.95</c:v>
                </c:pt>
                <c:pt idx="4557">
                  <c:v>75.966666666666669</c:v>
                </c:pt>
                <c:pt idx="4558">
                  <c:v>75.983333333333334</c:v>
                </c:pt>
                <c:pt idx="4559">
                  <c:v>76</c:v>
                </c:pt>
                <c:pt idx="4560">
                  <c:v>76.016666666666666</c:v>
                </c:pt>
                <c:pt idx="4561">
                  <c:v>76.033333333333331</c:v>
                </c:pt>
                <c:pt idx="4562">
                  <c:v>76.05</c:v>
                </c:pt>
                <c:pt idx="4563">
                  <c:v>76.066666666666663</c:v>
                </c:pt>
                <c:pt idx="4564">
                  <c:v>76.083333333333329</c:v>
                </c:pt>
                <c:pt idx="4565">
                  <c:v>76.099999999999994</c:v>
                </c:pt>
                <c:pt idx="4566">
                  <c:v>76.11666666666666</c:v>
                </c:pt>
                <c:pt idx="4567">
                  <c:v>76.13333333333334</c:v>
                </c:pt>
                <c:pt idx="4568">
                  <c:v>76.150000000000006</c:v>
                </c:pt>
                <c:pt idx="4569">
                  <c:v>76.166666666666671</c:v>
                </c:pt>
                <c:pt idx="4570">
                  <c:v>76.183333333333337</c:v>
                </c:pt>
                <c:pt idx="4571">
                  <c:v>76.2</c:v>
                </c:pt>
                <c:pt idx="4572">
                  <c:v>76.216666666666669</c:v>
                </c:pt>
                <c:pt idx="4573">
                  <c:v>76.233333333333334</c:v>
                </c:pt>
                <c:pt idx="4574">
                  <c:v>76.25</c:v>
                </c:pt>
                <c:pt idx="4575">
                  <c:v>76.266666666666666</c:v>
                </c:pt>
                <c:pt idx="4576">
                  <c:v>76.283333333333331</c:v>
                </c:pt>
                <c:pt idx="4577">
                  <c:v>76.3</c:v>
                </c:pt>
                <c:pt idx="4578">
                  <c:v>76.316666666666663</c:v>
                </c:pt>
                <c:pt idx="4579">
                  <c:v>76.333333333333329</c:v>
                </c:pt>
                <c:pt idx="4580">
                  <c:v>76.349999999999994</c:v>
                </c:pt>
                <c:pt idx="4581">
                  <c:v>76.36666666666666</c:v>
                </c:pt>
                <c:pt idx="4582">
                  <c:v>76.38333333333334</c:v>
                </c:pt>
                <c:pt idx="4583">
                  <c:v>76.400000000000006</c:v>
                </c:pt>
                <c:pt idx="4584">
                  <c:v>76.416666666666671</c:v>
                </c:pt>
                <c:pt idx="4585">
                  <c:v>76.433333333333337</c:v>
                </c:pt>
                <c:pt idx="4586">
                  <c:v>76.45</c:v>
                </c:pt>
                <c:pt idx="4587">
                  <c:v>76.466666666666669</c:v>
                </c:pt>
                <c:pt idx="4588">
                  <c:v>76.483333333333334</c:v>
                </c:pt>
                <c:pt idx="4589">
                  <c:v>76.5</c:v>
                </c:pt>
                <c:pt idx="4590">
                  <c:v>76.516666666666666</c:v>
                </c:pt>
                <c:pt idx="4591">
                  <c:v>76.533333333333331</c:v>
                </c:pt>
                <c:pt idx="4592">
                  <c:v>76.55</c:v>
                </c:pt>
                <c:pt idx="4593">
                  <c:v>76.566666666666663</c:v>
                </c:pt>
                <c:pt idx="4594">
                  <c:v>76.583333333333329</c:v>
                </c:pt>
                <c:pt idx="4595">
                  <c:v>76.599999999999994</c:v>
                </c:pt>
                <c:pt idx="4596">
                  <c:v>76.61666666666666</c:v>
                </c:pt>
                <c:pt idx="4597">
                  <c:v>76.63333333333334</c:v>
                </c:pt>
                <c:pt idx="4598">
                  <c:v>76.650000000000006</c:v>
                </c:pt>
                <c:pt idx="4599">
                  <c:v>76.666666666666671</c:v>
                </c:pt>
                <c:pt idx="4600">
                  <c:v>76.683333333333337</c:v>
                </c:pt>
                <c:pt idx="4601">
                  <c:v>76.7</c:v>
                </c:pt>
                <c:pt idx="4602">
                  <c:v>76.716666666666669</c:v>
                </c:pt>
                <c:pt idx="4603">
                  <c:v>76.733333333333334</c:v>
                </c:pt>
                <c:pt idx="4604">
                  <c:v>76.75</c:v>
                </c:pt>
                <c:pt idx="4605">
                  <c:v>76.766666666666666</c:v>
                </c:pt>
                <c:pt idx="4606">
                  <c:v>76.783333333333331</c:v>
                </c:pt>
                <c:pt idx="4607">
                  <c:v>76.8</c:v>
                </c:pt>
                <c:pt idx="4608">
                  <c:v>76.816666666666663</c:v>
                </c:pt>
                <c:pt idx="4609">
                  <c:v>76.833333333333329</c:v>
                </c:pt>
                <c:pt idx="4610">
                  <c:v>76.849999999999994</c:v>
                </c:pt>
                <c:pt idx="4611">
                  <c:v>76.86666666666666</c:v>
                </c:pt>
                <c:pt idx="4612">
                  <c:v>76.88333333333334</c:v>
                </c:pt>
                <c:pt idx="4613">
                  <c:v>76.900000000000006</c:v>
                </c:pt>
                <c:pt idx="4614">
                  <c:v>76.916666666666671</c:v>
                </c:pt>
                <c:pt idx="4615">
                  <c:v>76.933333333333337</c:v>
                </c:pt>
                <c:pt idx="4616">
                  <c:v>76.95</c:v>
                </c:pt>
                <c:pt idx="4617">
                  <c:v>76.966666666666669</c:v>
                </c:pt>
                <c:pt idx="4618">
                  <c:v>76.983333333333334</c:v>
                </c:pt>
                <c:pt idx="4619">
                  <c:v>77</c:v>
                </c:pt>
                <c:pt idx="4620">
                  <c:v>77.016666666666666</c:v>
                </c:pt>
                <c:pt idx="4621">
                  <c:v>77.033333333333331</c:v>
                </c:pt>
                <c:pt idx="4622">
                  <c:v>77.05</c:v>
                </c:pt>
                <c:pt idx="4623">
                  <c:v>77.066666666666663</c:v>
                </c:pt>
                <c:pt idx="4624">
                  <c:v>77.083333333333329</c:v>
                </c:pt>
                <c:pt idx="4625">
                  <c:v>77.099999999999994</c:v>
                </c:pt>
                <c:pt idx="4626">
                  <c:v>77.11666666666666</c:v>
                </c:pt>
                <c:pt idx="4627">
                  <c:v>77.13333333333334</c:v>
                </c:pt>
                <c:pt idx="4628">
                  <c:v>77.150000000000006</c:v>
                </c:pt>
                <c:pt idx="4629">
                  <c:v>77.166666666666671</c:v>
                </c:pt>
                <c:pt idx="4630">
                  <c:v>77.183333333333337</c:v>
                </c:pt>
                <c:pt idx="4631">
                  <c:v>77.2</c:v>
                </c:pt>
                <c:pt idx="4632">
                  <c:v>77.216666666666669</c:v>
                </c:pt>
                <c:pt idx="4633">
                  <c:v>77.233333333333334</c:v>
                </c:pt>
                <c:pt idx="4634">
                  <c:v>77.25</c:v>
                </c:pt>
                <c:pt idx="4635">
                  <c:v>77.266666666666666</c:v>
                </c:pt>
                <c:pt idx="4636">
                  <c:v>77.283333333333331</c:v>
                </c:pt>
                <c:pt idx="4637">
                  <c:v>77.3</c:v>
                </c:pt>
                <c:pt idx="4638">
                  <c:v>77.316666666666663</c:v>
                </c:pt>
                <c:pt idx="4639">
                  <c:v>77.333333333333329</c:v>
                </c:pt>
                <c:pt idx="4640">
                  <c:v>77.349999999999994</c:v>
                </c:pt>
                <c:pt idx="4641">
                  <c:v>77.36666666666666</c:v>
                </c:pt>
                <c:pt idx="4642">
                  <c:v>77.38333333333334</c:v>
                </c:pt>
                <c:pt idx="4643">
                  <c:v>77.400000000000006</c:v>
                </c:pt>
                <c:pt idx="4644">
                  <c:v>77.416666666666671</c:v>
                </c:pt>
                <c:pt idx="4645">
                  <c:v>77.433333333333337</c:v>
                </c:pt>
                <c:pt idx="4646">
                  <c:v>77.45</c:v>
                </c:pt>
                <c:pt idx="4647">
                  <c:v>77.466666666666669</c:v>
                </c:pt>
                <c:pt idx="4648">
                  <c:v>77.483333333333334</c:v>
                </c:pt>
                <c:pt idx="4649">
                  <c:v>77.5</c:v>
                </c:pt>
                <c:pt idx="4650">
                  <c:v>77.516666666666666</c:v>
                </c:pt>
                <c:pt idx="4651">
                  <c:v>77.533333333333331</c:v>
                </c:pt>
                <c:pt idx="4652">
                  <c:v>77.55</c:v>
                </c:pt>
                <c:pt idx="4653">
                  <c:v>77.566666666666663</c:v>
                </c:pt>
                <c:pt idx="4654">
                  <c:v>77.583333333333329</c:v>
                </c:pt>
                <c:pt idx="4655">
                  <c:v>77.599999999999994</c:v>
                </c:pt>
                <c:pt idx="4656">
                  <c:v>77.61666666666666</c:v>
                </c:pt>
                <c:pt idx="4657">
                  <c:v>77.63333333333334</c:v>
                </c:pt>
                <c:pt idx="4658">
                  <c:v>77.650000000000006</c:v>
                </c:pt>
                <c:pt idx="4659">
                  <c:v>77.666666666666671</c:v>
                </c:pt>
                <c:pt idx="4660">
                  <c:v>77.683333333333337</c:v>
                </c:pt>
                <c:pt idx="4661">
                  <c:v>77.7</c:v>
                </c:pt>
                <c:pt idx="4662">
                  <c:v>77.716666666666669</c:v>
                </c:pt>
                <c:pt idx="4663">
                  <c:v>77.733333333333334</c:v>
                </c:pt>
                <c:pt idx="4664">
                  <c:v>77.75</c:v>
                </c:pt>
                <c:pt idx="4665">
                  <c:v>77.766666666666666</c:v>
                </c:pt>
                <c:pt idx="4666">
                  <c:v>77.783333333333331</c:v>
                </c:pt>
                <c:pt idx="4667">
                  <c:v>77.8</c:v>
                </c:pt>
                <c:pt idx="4668">
                  <c:v>77.816666666666663</c:v>
                </c:pt>
                <c:pt idx="4669">
                  <c:v>77.833333333333329</c:v>
                </c:pt>
                <c:pt idx="4670">
                  <c:v>77.849999999999994</c:v>
                </c:pt>
                <c:pt idx="4671">
                  <c:v>77.86666666666666</c:v>
                </c:pt>
                <c:pt idx="4672">
                  <c:v>77.88333333333334</c:v>
                </c:pt>
                <c:pt idx="4673">
                  <c:v>77.900000000000006</c:v>
                </c:pt>
                <c:pt idx="4674">
                  <c:v>77.916666666666671</c:v>
                </c:pt>
                <c:pt idx="4675">
                  <c:v>77.933333333333337</c:v>
                </c:pt>
                <c:pt idx="4676">
                  <c:v>77.95</c:v>
                </c:pt>
                <c:pt idx="4677">
                  <c:v>77.966666666666669</c:v>
                </c:pt>
                <c:pt idx="4678">
                  <c:v>77.983333333333334</c:v>
                </c:pt>
                <c:pt idx="4679">
                  <c:v>78</c:v>
                </c:pt>
                <c:pt idx="4680">
                  <c:v>78.016666666666666</c:v>
                </c:pt>
                <c:pt idx="4681">
                  <c:v>78.033333333333331</c:v>
                </c:pt>
                <c:pt idx="4682">
                  <c:v>78.05</c:v>
                </c:pt>
                <c:pt idx="4683">
                  <c:v>78.066666666666663</c:v>
                </c:pt>
                <c:pt idx="4684">
                  <c:v>78.083333333333329</c:v>
                </c:pt>
                <c:pt idx="4685">
                  <c:v>78.099999999999994</c:v>
                </c:pt>
                <c:pt idx="4686">
                  <c:v>78.11666666666666</c:v>
                </c:pt>
                <c:pt idx="4687">
                  <c:v>78.13333333333334</c:v>
                </c:pt>
                <c:pt idx="4688">
                  <c:v>78.150000000000006</c:v>
                </c:pt>
                <c:pt idx="4689">
                  <c:v>78.166666666666671</c:v>
                </c:pt>
                <c:pt idx="4690">
                  <c:v>78.183333333333337</c:v>
                </c:pt>
                <c:pt idx="4691">
                  <c:v>78.2</c:v>
                </c:pt>
                <c:pt idx="4692">
                  <c:v>78.216666666666669</c:v>
                </c:pt>
                <c:pt idx="4693">
                  <c:v>78.233333333333334</c:v>
                </c:pt>
                <c:pt idx="4694">
                  <c:v>78.25</c:v>
                </c:pt>
                <c:pt idx="4695">
                  <c:v>78.266666666666666</c:v>
                </c:pt>
                <c:pt idx="4696">
                  <c:v>78.283333333333331</c:v>
                </c:pt>
                <c:pt idx="4697">
                  <c:v>78.3</c:v>
                </c:pt>
                <c:pt idx="4698">
                  <c:v>78.316666666666663</c:v>
                </c:pt>
                <c:pt idx="4699">
                  <c:v>78.333333333333329</c:v>
                </c:pt>
                <c:pt idx="4700">
                  <c:v>78.349999999999994</c:v>
                </c:pt>
                <c:pt idx="4701">
                  <c:v>78.36666666666666</c:v>
                </c:pt>
                <c:pt idx="4702">
                  <c:v>78.38333333333334</c:v>
                </c:pt>
                <c:pt idx="4703">
                  <c:v>78.400000000000006</c:v>
                </c:pt>
                <c:pt idx="4704">
                  <c:v>78.416666666666671</c:v>
                </c:pt>
                <c:pt idx="4705">
                  <c:v>78.433333333333337</c:v>
                </c:pt>
                <c:pt idx="4706">
                  <c:v>78.45</c:v>
                </c:pt>
                <c:pt idx="4707">
                  <c:v>78.466666666666669</c:v>
                </c:pt>
                <c:pt idx="4708">
                  <c:v>78.483333333333334</c:v>
                </c:pt>
                <c:pt idx="4709">
                  <c:v>78.5</c:v>
                </c:pt>
                <c:pt idx="4710">
                  <c:v>78.516666666666666</c:v>
                </c:pt>
                <c:pt idx="4711">
                  <c:v>78.533333333333331</c:v>
                </c:pt>
                <c:pt idx="4712">
                  <c:v>78.55</c:v>
                </c:pt>
                <c:pt idx="4713">
                  <c:v>78.566666666666663</c:v>
                </c:pt>
                <c:pt idx="4714">
                  <c:v>78.583333333333329</c:v>
                </c:pt>
                <c:pt idx="4715">
                  <c:v>78.599999999999994</c:v>
                </c:pt>
                <c:pt idx="4716">
                  <c:v>78.61666666666666</c:v>
                </c:pt>
                <c:pt idx="4717">
                  <c:v>78.63333333333334</c:v>
                </c:pt>
                <c:pt idx="4718">
                  <c:v>78.650000000000006</c:v>
                </c:pt>
                <c:pt idx="4719">
                  <c:v>78.666666666666671</c:v>
                </c:pt>
                <c:pt idx="4720">
                  <c:v>78.683333333333337</c:v>
                </c:pt>
                <c:pt idx="4721">
                  <c:v>78.7</c:v>
                </c:pt>
                <c:pt idx="4722">
                  <c:v>78.716666666666669</c:v>
                </c:pt>
                <c:pt idx="4723">
                  <c:v>78.733333333333334</c:v>
                </c:pt>
                <c:pt idx="4724">
                  <c:v>78.75</c:v>
                </c:pt>
                <c:pt idx="4725">
                  <c:v>78.766666666666666</c:v>
                </c:pt>
                <c:pt idx="4726">
                  <c:v>78.783333333333331</c:v>
                </c:pt>
                <c:pt idx="4727">
                  <c:v>78.8</c:v>
                </c:pt>
                <c:pt idx="4728">
                  <c:v>78.816666666666663</c:v>
                </c:pt>
                <c:pt idx="4729">
                  <c:v>78.833333333333329</c:v>
                </c:pt>
                <c:pt idx="4730">
                  <c:v>78.849999999999994</c:v>
                </c:pt>
                <c:pt idx="4731">
                  <c:v>78.86666666666666</c:v>
                </c:pt>
                <c:pt idx="4732">
                  <c:v>78.88333333333334</c:v>
                </c:pt>
                <c:pt idx="4733">
                  <c:v>78.900000000000006</c:v>
                </c:pt>
                <c:pt idx="4734">
                  <c:v>78.916666666666671</c:v>
                </c:pt>
                <c:pt idx="4735">
                  <c:v>78.933333333333337</c:v>
                </c:pt>
                <c:pt idx="4736">
                  <c:v>78.95</c:v>
                </c:pt>
                <c:pt idx="4737">
                  <c:v>78.966666666666669</c:v>
                </c:pt>
                <c:pt idx="4738">
                  <c:v>78.983333333333334</c:v>
                </c:pt>
                <c:pt idx="4739">
                  <c:v>79</c:v>
                </c:pt>
                <c:pt idx="4740">
                  <c:v>79.016666666666666</c:v>
                </c:pt>
                <c:pt idx="4741">
                  <c:v>79.033333333333331</c:v>
                </c:pt>
                <c:pt idx="4742">
                  <c:v>79.05</c:v>
                </c:pt>
                <c:pt idx="4743">
                  <c:v>79.066666666666663</c:v>
                </c:pt>
                <c:pt idx="4744">
                  <c:v>79.083333333333329</c:v>
                </c:pt>
                <c:pt idx="4745">
                  <c:v>79.099999999999994</c:v>
                </c:pt>
                <c:pt idx="4746">
                  <c:v>79.11666666666666</c:v>
                </c:pt>
                <c:pt idx="4747">
                  <c:v>79.13333333333334</c:v>
                </c:pt>
                <c:pt idx="4748">
                  <c:v>79.150000000000006</c:v>
                </c:pt>
                <c:pt idx="4749">
                  <c:v>79.166666666666671</c:v>
                </c:pt>
                <c:pt idx="4750">
                  <c:v>79.183333333333337</c:v>
                </c:pt>
                <c:pt idx="4751">
                  <c:v>79.2</c:v>
                </c:pt>
                <c:pt idx="4752">
                  <c:v>79.216666666666669</c:v>
                </c:pt>
                <c:pt idx="4753">
                  <c:v>79.233333333333334</c:v>
                </c:pt>
                <c:pt idx="4754">
                  <c:v>79.25</c:v>
                </c:pt>
                <c:pt idx="4755">
                  <c:v>79.266666666666666</c:v>
                </c:pt>
                <c:pt idx="4756">
                  <c:v>79.283333333333331</c:v>
                </c:pt>
                <c:pt idx="4757">
                  <c:v>79.3</c:v>
                </c:pt>
                <c:pt idx="4758">
                  <c:v>79.316666666666663</c:v>
                </c:pt>
                <c:pt idx="4759">
                  <c:v>79.333333333333329</c:v>
                </c:pt>
                <c:pt idx="4760">
                  <c:v>79.349999999999994</c:v>
                </c:pt>
                <c:pt idx="4761">
                  <c:v>79.36666666666666</c:v>
                </c:pt>
                <c:pt idx="4762">
                  <c:v>79.38333333333334</c:v>
                </c:pt>
                <c:pt idx="4763">
                  <c:v>79.400000000000006</c:v>
                </c:pt>
                <c:pt idx="4764">
                  <c:v>79.416666666666671</c:v>
                </c:pt>
                <c:pt idx="4765">
                  <c:v>79.433333333333337</c:v>
                </c:pt>
                <c:pt idx="4766">
                  <c:v>79.45</c:v>
                </c:pt>
                <c:pt idx="4767">
                  <c:v>79.466666666666669</c:v>
                </c:pt>
                <c:pt idx="4768">
                  <c:v>79.483333333333334</c:v>
                </c:pt>
                <c:pt idx="4769">
                  <c:v>79.5</c:v>
                </c:pt>
                <c:pt idx="4770">
                  <c:v>79.516666666666666</c:v>
                </c:pt>
                <c:pt idx="4771">
                  <c:v>79.533333333333331</c:v>
                </c:pt>
                <c:pt idx="4772">
                  <c:v>79.55</c:v>
                </c:pt>
                <c:pt idx="4773">
                  <c:v>79.566666666666663</c:v>
                </c:pt>
                <c:pt idx="4774">
                  <c:v>79.583333333333329</c:v>
                </c:pt>
                <c:pt idx="4775">
                  <c:v>79.599999999999994</c:v>
                </c:pt>
                <c:pt idx="4776">
                  <c:v>79.61666666666666</c:v>
                </c:pt>
                <c:pt idx="4777">
                  <c:v>79.63333333333334</c:v>
                </c:pt>
                <c:pt idx="4778">
                  <c:v>79.650000000000006</c:v>
                </c:pt>
                <c:pt idx="4779">
                  <c:v>79.666666666666671</c:v>
                </c:pt>
                <c:pt idx="4780">
                  <c:v>79.683333333333337</c:v>
                </c:pt>
                <c:pt idx="4781">
                  <c:v>79.7</c:v>
                </c:pt>
                <c:pt idx="4782">
                  <c:v>79.716666666666669</c:v>
                </c:pt>
                <c:pt idx="4783">
                  <c:v>79.733333333333334</c:v>
                </c:pt>
                <c:pt idx="4784">
                  <c:v>79.75</c:v>
                </c:pt>
                <c:pt idx="4785">
                  <c:v>79.766666666666666</c:v>
                </c:pt>
                <c:pt idx="4786">
                  <c:v>79.783333333333331</c:v>
                </c:pt>
                <c:pt idx="4787">
                  <c:v>79.8</c:v>
                </c:pt>
                <c:pt idx="4788">
                  <c:v>79.816666666666663</c:v>
                </c:pt>
                <c:pt idx="4789">
                  <c:v>79.833333333333329</c:v>
                </c:pt>
                <c:pt idx="4790">
                  <c:v>79.849999999999994</c:v>
                </c:pt>
                <c:pt idx="4791">
                  <c:v>79.86666666666666</c:v>
                </c:pt>
                <c:pt idx="4792">
                  <c:v>79.88333333333334</c:v>
                </c:pt>
                <c:pt idx="4793">
                  <c:v>79.900000000000006</c:v>
                </c:pt>
                <c:pt idx="4794">
                  <c:v>79.916666666666671</c:v>
                </c:pt>
                <c:pt idx="4795">
                  <c:v>79.933333333333337</c:v>
                </c:pt>
                <c:pt idx="4796">
                  <c:v>79.95</c:v>
                </c:pt>
                <c:pt idx="4797">
                  <c:v>79.966666666666669</c:v>
                </c:pt>
                <c:pt idx="4798">
                  <c:v>79.983333333333334</c:v>
                </c:pt>
                <c:pt idx="4799">
                  <c:v>80</c:v>
                </c:pt>
                <c:pt idx="4800">
                  <c:v>80.016666666666666</c:v>
                </c:pt>
                <c:pt idx="4801">
                  <c:v>80.033333333333331</c:v>
                </c:pt>
                <c:pt idx="4802">
                  <c:v>80.05</c:v>
                </c:pt>
                <c:pt idx="4803">
                  <c:v>80.066666666666663</c:v>
                </c:pt>
                <c:pt idx="4804">
                  <c:v>80.083333333333329</c:v>
                </c:pt>
                <c:pt idx="4805">
                  <c:v>80.099999999999994</c:v>
                </c:pt>
                <c:pt idx="4806">
                  <c:v>80.11666666666666</c:v>
                </c:pt>
                <c:pt idx="4807">
                  <c:v>80.13333333333334</c:v>
                </c:pt>
                <c:pt idx="4808">
                  <c:v>80.150000000000006</c:v>
                </c:pt>
                <c:pt idx="4809">
                  <c:v>80.166666666666671</c:v>
                </c:pt>
                <c:pt idx="4810">
                  <c:v>80.183333333333337</c:v>
                </c:pt>
                <c:pt idx="4811">
                  <c:v>80.2</c:v>
                </c:pt>
                <c:pt idx="4812">
                  <c:v>80.216666666666669</c:v>
                </c:pt>
                <c:pt idx="4813">
                  <c:v>80.233333333333334</c:v>
                </c:pt>
                <c:pt idx="4814">
                  <c:v>80.25</c:v>
                </c:pt>
                <c:pt idx="4815">
                  <c:v>80.266666666666666</c:v>
                </c:pt>
                <c:pt idx="4816">
                  <c:v>80.283333333333331</c:v>
                </c:pt>
                <c:pt idx="4817">
                  <c:v>80.3</c:v>
                </c:pt>
                <c:pt idx="4818">
                  <c:v>80.316666666666663</c:v>
                </c:pt>
                <c:pt idx="4819">
                  <c:v>80.333333333333329</c:v>
                </c:pt>
                <c:pt idx="4820">
                  <c:v>80.349999999999994</c:v>
                </c:pt>
                <c:pt idx="4821">
                  <c:v>80.36666666666666</c:v>
                </c:pt>
                <c:pt idx="4822">
                  <c:v>80.38333333333334</c:v>
                </c:pt>
                <c:pt idx="4823">
                  <c:v>80.400000000000006</c:v>
                </c:pt>
                <c:pt idx="4824">
                  <c:v>80.416666666666671</c:v>
                </c:pt>
                <c:pt idx="4825">
                  <c:v>80.433333333333337</c:v>
                </c:pt>
                <c:pt idx="4826">
                  <c:v>80.45</c:v>
                </c:pt>
                <c:pt idx="4827">
                  <c:v>80.466666666666669</c:v>
                </c:pt>
                <c:pt idx="4828">
                  <c:v>80.483333333333334</c:v>
                </c:pt>
                <c:pt idx="4829">
                  <c:v>80.5</c:v>
                </c:pt>
                <c:pt idx="4830">
                  <c:v>80.516666666666666</c:v>
                </c:pt>
                <c:pt idx="4831">
                  <c:v>80.533333333333331</c:v>
                </c:pt>
                <c:pt idx="4832">
                  <c:v>80.55</c:v>
                </c:pt>
                <c:pt idx="4833">
                  <c:v>80.566666666666663</c:v>
                </c:pt>
                <c:pt idx="4834">
                  <c:v>80.583333333333329</c:v>
                </c:pt>
                <c:pt idx="4835">
                  <c:v>80.599999999999994</c:v>
                </c:pt>
                <c:pt idx="4836">
                  <c:v>80.61666666666666</c:v>
                </c:pt>
                <c:pt idx="4837">
                  <c:v>80.63333333333334</c:v>
                </c:pt>
                <c:pt idx="4838">
                  <c:v>80.650000000000006</c:v>
                </c:pt>
                <c:pt idx="4839">
                  <c:v>80.666666666666671</c:v>
                </c:pt>
                <c:pt idx="4840">
                  <c:v>80.683333333333337</c:v>
                </c:pt>
                <c:pt idx="4841">
                  <c:v>80.7</c:v>
                </c:pt>
                <c:pt idx="4842">
                  <c:v>80.716666666666669</c:v>
                </c:pt>
                <c:pt idx="4843">
                  <c:v>80.733333333333334</c:v>
                </c:pt>
                <c:pt idx="4844">
                  <c:v>80.75</c:v>
                </c:pt>
                <c:pt idx="4845">
                  <c:v>80.766666666666666</c:v>
                </c:pt>
                <c:pt idx="4846">
                  <c:v>80.783333333333331</c:v>
                </c:pt>
                <c:pt idx="4847">
                  <c:v>80.8</c:v>
                </c:pt>
                <c:pt idx="4848">
                  <c:v>80.816666666666663</c:v>
                </c:pt>
                <c:pt idx="4849">
                  <c:v>80.833333333333329</c:v>
                </c:pt>
                <c:pt idx="4850">
                  <c:v>80.849999999999994</c:v>
                </c:pt>
                <c:pt idx="4851">
                  <c:v>80.86666666666666</c:v>
                </c:pt>
                <c:pt idx="4852">
                  <c:v>80.88333333333334</c:v>
                </c:pt>
                <c:pt idx="4853">
                  <c:v>80.900000000000006</c:v>
                </c:pt>
                <c:pt idx="4854">
                  <c:v>80.916666666666671</c:v>
                </c:pt>
                <c:pt idx="4855">
                  <c:v>80.933333333333337</c:v>
                </c:pt>
                <c:pt idx="4856">
                  <c:v>80.95</c:v>
                </c:pt>
                <c:pt idx="4857">
                  <c:v>80.966666666666669</c:v>
                </c:pt>
                <c:pt idx="4858">
                  <c:v>80.983333333333334</c:v>
                </c:pt>
                <c:pt idx="4859">
                  <c:v>81</c:v>
                </c:pt>
                <c:pt idx="4860">
                  <c:v>81.016666666666666</c:v>
                </c:pt>
                <c:pt idx="4861">
                  <c:v>81.033333333333331</c:v>
                </c:pt>
                <c:pt idx="4862">
                  <c:v>81.05</c:v>
                </c:pt>
                <c:pt idx="4863">
                  <c:v>81.066666666666663</c:v>
                </c:pt>
                <c:pt idx="4864">
                  <c:v>81.083333333333329</c:v>
                </c:pt>
                <c:pt idx="4865">
                  <c:v>81.099999999999994</c:v>
                </c:pt>
                <c:pt idx="4866">
                  <c:v>81.11666666666666</c:v>
                </c:pt>
                <c:pt idx="4867">
                  <c:v>81.13333333333334</c:v>
                </c:pt>
                <c:pt idx="4868">
                  <c:v>81.150000000000006</c:v>
                </c:pt>
                <c:pt idx="4869">
                  <c:v>81.166666666666671</c:v>
                </c:pt>
                <c:pt idx="4870">
                  <c:v>81.183333333333337</c:v>
                </c:pt>
                <c:pt idx="4871">
                  <c:v>81.2</c:v>
                </c:pt>
                <c:pt idx="4872">
                  <c:v>81.216666666666669</c:v>
                </c:pt>
                <c:pt idx="4873">
                  <c:v>81.233333333333334</c:v>
                </c:pt>
                <c:pt idx="4874">
                  <c:v>81.25</c:v>
                </c:pt>
                <c:pt idx="4875">
                  <c:v>81.266666666666666</c:v>
                </c:pt>
                <c:pt idx="4876">
                  <c:v>81.283333333333331</c:v>
                </c:pt>
                <c:pt idx="4877">
                  <c:v>81.3</c:v>
                </c:pt>
                <c:pt idx="4878">
                  <c:v>81.316666666666663</c:v>
                </c:pt>
                <c:pt idx="4879">
                  <c:v>81.333333333333329</c:v>
                </c:pt>
                <c:pt idx="4880">
                  <c:v>81.349999999999994</c:v>
                </c:pt>
                <c:pt idx="4881">
                  <c:v>81.36666666666666</c:v>
                </c:pt>
                <c:pt idx="4882">
                  <c:v>81.38333333333334</c:v>
                </c:pt>
                <c:pt idx="4883">
                  <c:v>81.400000000000006</c:v>
                </c:pt>
                <c:pt idx="4884">
                  <c:v>81.416666666666671</c:v>
                </c:pt>
                <c:pt idx="4885">
                  <c:v>81.433333333333337</c:v>
                </c:pt>
                <c:pt idx="4886">
                  <c:v>81.45</c:v>
                </c:pt>
                <c:pt idx="4887">
                  <c:v>81.466666666666669</c:v>
                </c:pt>
                <c:pt idx="4888">
                  <c:v>81.483333333333334</c:v>
                </c:pt>
                <c:pt idx="4889">
                  <c:v>81.5</c:v>
                </c:pt>
                <c:pt idx="4890">
                  <c:v>81.516666666666666</c:v>
                </c:pt>
                <c:pt idx="4891">
                  <c:v>81.533333333333331</c:v>
                </c:pt>
                <c:pt idx="4892">
                  <c:v>81.55</c:v>
                </c:pt>
                <c:pt idx="4893">
                  <c:v>81.566666666666663</c:v>
                </c:pt>
                <c:pt idx="4894">
                  <c:v>81.583333333333329</c:v>
                </c:pt>
                <c:pt idx="4895">
                  <c:v>81.599999999999994</c:v>
                </c:pt>
                <c:pt idx="4896">
                  <c:v>81.61666666666666</c:v>
                </c:pt>
                <c:pt idx="4897">
                  <c:v>81.63333333333334</c:v>
                </c:pt>
                <c:pt idx="4898">
                  <c:v>81.650000000000006</c:v>
                </c:pt>
                <c:pt idx="4899">
                  <c:v>81.666666666666671</c:v>
                </c:pt>
                <c:pt idx="4900">
                  <c:v>81.683333333333337</c:v>
                </c:pt>
                <c:pt idx="4901">
                  <c:v>81.7</c:v>
                </c:pt>
                <c:pt idx="4902">
                  <c:v>81.716666666666669</c:v>
                </c:pt>
                <c:pt idx="4903">
                  <c:v>81.733333333333334</c:v>
                </c:pt>
                <c:pt idx="4904">
                  <c:v>81.75</c:v>
                </c:pt>
                <c:pt idx="4905">
                  <c:v>81.766666666666666</c:v>
                </c:pt>
                <c:pt idx="4906">
                  <c:v>81.783333333333331</c:v>
                </c:pt>
                <c:pt idx="4907">
                  <c:v>81.8</c:v>
                </c:pt>
                <c:pt idx="4908">
                  <c:v>81.816666666666663</c:v>
                </c:pt>
                <c:pt idx="4909">
                  <c:v>81.833333333333329</c:v>
                </c:pt>
                <c:pt idx="4910">
                  <c:v>81.849999999999994</c:v>
                </c:pt>
                <c:pt idx="4911">
                  <c:v>81.86666666666666</c:v>
                </c:pt>
                <c:pt idx="4912">
                  <c:v>81.88333333333334</c:v>
                </c:pt>
                <c:pt idx="4913">
                  <c:v>81.900000000000006</c:v>
                </c:pt>
                <c:pt idx="4914">
                  <c:v>81.916666666666671</c:v>
                </c:pt>
                <c:pt idx="4915">
                  <c:v>81.933333333333337</c:v>
                </c:pt>
                <c:pt idx="4916">
                  <c:v>81.95</c:v>
                </c:pt>
                <c:pt idx="4917">
                  <c:v>81.966666666666669</c:v>
                </c:pt>
                <c:pt idx="4918">
                  <c:v>81.983333333333334</c:v>
                </c:pt>
                <c:pt idx="4919">
                  <c:v>82</c:v>
                </c:pt>
                <c:pt idx="4920">
                  <c:v>82.016666666666666</c:v>
                </c:pt>
                <c:pt idx="4921">
                  <c:v>82.033333333333331</c:v>
                </c:pt>
                <c:pt idx="4922">
                  <c:v>82.05</c:v>
                </c:pt>
                <c:pt idx="4923">
                  <c:v>82.066666666666663</c:v>
                </c:pt>
                <c:pt idx="4924">
                  <c:v>82.083333333333329</c:v>
                </c:pt>
                <c:pt idx="4925">
                  <c:v>82.1</c:v>
                </c:pt>
                <c:pt idx="4926">
                  <c:v>82.11666666666666</c:v>
                </c:pt>
                <c:pt idx="4927">
                  <c:v>82.13333333333334</c:v>
                </c:pt>
                <c:pt idx="4928">
                  <c:v>82.15</c:v>
                </c:pt>
                <c:pt idx="4929">
                  <c:v>82.166666666666671</c:v>
                </c:pt>
                <c:pt idx="4930">
                  <c:v>82.183333333333337</c:v>
                </c:pt>
                <c:pt idx="4931">
                  <c:v>82.2</c:v>
                </c:pt>
                <c:pt idx="4932">
                  <c:v>82.216666666666669</c:v>
                </c:pt>
                <c:pt idx="4933">
                  <c:v>82.233333333333334</c:v>
                </c:pt>
                <c:pt idx="4934">
                  <c:v>82.25</c:v>
                </c:pt>
                <c:pt idx="4935">
                  <c:v>82.266666666666666</c:v>
                </c:pt>
                <c:pt idx="4936">
                  <c:v>82.283333333333331</c:v>
                </c:pt>
                <c:pt idx="4937">
                  <c:v>82.3</c:v>
                </c:pt>
                <c:pt idx="4938">
                  <c:v>82.316666666666663</c:v>
                </c:pt>
                <c:pt idx="4939">
                  <c:v>82.333333333333329</c:v>
                </c:pt>
                <c:pt idx="4940">
                  <c:v>82.35</c:v>
                </c:pt>
                <c:pt idx="4941">
                  <c:v>82.36666666666666</c:v>
                </c:pt>
                <c:pt idx="4942">
                  <c:v>82.38333333333334</c:v>
                </c:pt>
                <c:pt idx="4943">
                  <c:v>82.4</c:v>
                </c:pt>
                <c:pt idx="4944">
                  <c:v>82.416666666666671</c:v>
                </c:pt>
                <c:pt idx="4945">
                  <c:v>82.433333333333337</c:v>
                </c:pt>
                <c:pt idx="4946">
                  <c:v>82.45</c:v>
                </c:pt>
                <c:pt idx="4947">
                  <c:v>82.466666666666669</c:v>
                </c:pt>
                <c:pt idx="4948">
                  <c:v>82.483333333333334</c:v>
                </c:pt>
                <c:pt idx="4949">
                  <c:v>82.5</c:v>
                </c:pt>
                <c:pt idx="4950">
                  <c:v>82.516666666666666</c:v>
                </c:pt>
                <c:pt idx="4951">
                  <c:v>82.533333333333331</c:v>
                </c:pt>
                <c:pt idx="4952">
                  <c:v>82.55</c:v>
                </c:pt>
                <c:pt idx="4953">
                  <c:v>82.566666666666663</c:v>
                </c:pt>
                <c:pt idx="4954">
                  <c:v>82.583333333333329</c:v>
                </c:pt>
                <c:pt idx="4955">
                  <c:v>82.6</c:v>
                </c:pt>
                <c:pt idx="4956">
                  <c:v>82.61666666666666</c:v>
                </c:pt>
                <c:pt idx="4957">
                  <c:v>82.63333333333334</c:v>
                </c:pt>
                <c:pt idx="4958">
                  <c:v>82.65</c:v>
                </c:pt>
                <c:pt idx="4959">
                  <c:v>82.666666666666671</c:v>
                </c:pt>
                <c:pt idx="4960">
                  <c:v>82.683333333333337</c:v>
                </c:pt>
                <c:pt idx="4961">
                  <c:v>82.7</c:v>
                </c:pt>
                <c:pt idx="4962">
                  <c:v>82.716666666666669</c:v>
                </c:pt>
                <c:pt idx="4963">
                  <c:v>82.733333333333334</c:v>
                </c:pt>
                <c:pt idx="4964">
                  <c:v>82.75</c:v>
                </c:pt>
                <c:pt idx="4965">
                  <c:v>82.766666666666666</c:v>
                </c:pt>
                <c:pt idx="4966">
                  <c:v>82.783333333333331</c:v>
                </c:pt>
                <c:pt idx="4967">
                  <c:v>82.8</c:v>
                </c:pt>
                <c:pt idx="4968">
                  <c:v>82.816666666666663</c:v>
                </c:pt>
                <c:pt idx="4969">
                  <c:v>82.833333333333329</c:v>
                </c:pt>
                <c:pt idx="4970">
                  <c:v>82.85</c:v>
                </c:pt>
                <c:pt idx="4971">
                  <c:v>82.86666666666666</c:v>
                </c:pt>
                <c:pt idx="4972">
                  <c:v>82.88333333333334</c:v>
                </c:pt>
                <c:pt idx="4973">
                  <c:v>82.9</c:v>
                </c:pt>
                <c:pt idx="4974">
                  <c:v>82.916666666666671</c:v>
                </c:pt>
                <c:pt idx="4975">
                  <c:v>82.933333333333337</c:v>
                </c:pt>
                <c:pt idx="4976">
                  <c:v>82.95</c:v>
                </c:pt>
                <c:pt idx="4977">
                  <c:v>82.966666666666669</c:v>
                </c:pt>
                <c:pt idx="4978">
                  <c:v>82.983333333333334</c:v>
                </c:pt>
                <c:pt idx="4979">
                  <c:v>83</c:v>
                </c:pt>
                <c:pt idx="4980">
                  <c:v>83.016666666666666</c:v>
                </c:pt>
                <c:pt idx="4981">
                  <c:v>83.033333333333331</c:v>
                </c:pt>
                <c:pt idx="4982">
                  <c:v>83.05</c:v>
                </c:pt>
                <c:pt idx="4983">
                  <c:v>83.066666666666663</c:v>
                </c:pt>
                <c:pt idx="4984">
                  <c:v>83.083333333333329</c:v>
                </c:pt>
                <c:pt idx="4985">
                  <c:v>83.1</c:v>
                </c:pt>
                <c:pt idx="4986">
                  <c:v>83.11666666666666</c:v>
                </c:pt>
                <c:pt idx="4987">
                  <c:v>83.13333333333334</c:v>
                </c:pt>
                <c:pt idx="4988">
                  <c:v>83.15</c:v>
                </c:pt>
                <c:pt idx="4989">
                  <c:v>83.166666666666671</c:v>
                </c:pt>
                <c:pt idx="4990">
                  <c:v>83.183333333333337</c:v>
                </c:pt>
                <c:pt idx="4991">
                  <c:v>83.2</c:v>
                </c:pt>
                <c:pt idx="4992">
                  <c:v>83.216666666666669</c:v>
                </c:pt>
                <c:pt idx="4993">
                  <c:v>83.233333333333334</c:v>
                </c:pt>
                <c:pt idx="4994">
                  <c:v>83.25</c:v>
                </c:pt>
                <c:pt idx="4995">
                  <c:v>83.266666666666666</c:v>
                </c:pt>
                <c:pt idx="4996">
                  <c:v>83.283333333333331</c:v>
                </c:pt>
                <c:pt idx="4997">
                  <c:v>83.3</c:v>
                </c:pt>
                <c:pt idx="4998">
                  <c:v>83.316666666666663</c:v>
                </c:pt>
                <c:pt idx="4999">
                  <c:v>83.333333333333329</c:v>
                </c:pt>
                <c:pt idx="5000">
                  <c:v>83.35</c:v>
                </c:pt>
                <c:pt idx="5001">
                  <c:v>83.36666666666666</c:v>
                </c:pt>
                <c:pt idx="5002">
                  <c:v>83.38333333333334</c:v>
                </c:pt>
                <c:pt idx="5003">
                  <c:v>83.4</c:v>
                </c:pt>
                <c:pt idx="5004">
                  <c:v>83.416666666666671</c:v>
                </c:pt>
                <c:pt idx="5005">
                  <c:v>83.433333333333337</c:v>
                </c:pt>
                <c:pt idx="5006">
                  <c:v>83.45</c:v>
                </c:pt>
                <c:pt idx="5007">
                  <c:v>83.466666666666669</c:v>
                </c:pt>
                <c:pt idx="5008">
                  <c:v>83.483333333333334</c:v>
                </c:pt>
                <c:pt idx="5009">
                  <c:v>83.5</c:v>
                </c:pt>
                <c:pt idx="5010">
                  <c:v>83.516666666666666</c:v>
                </c:pt>
                <c:pt idx="5011">
                  <c:v>83.533333333333331</c:v>
                </c:pt>
                <c:pt idx="5012">
                  <c:v>83.55</c:v>
                </c:pt>
                <c:pt idx="5013">
                  <c:v>83.566666666666663</c:v>
                </c:pt>
                <c:pt idx="5014">
                  <c:v>83.583333333333329</c:v>
                </c:pt>
                <c:pt idx="5015">
                  <c:v>83.6</c:v>
                </c:pt>
                <c:pt idx="5016">
                  <c:v>83.61666666666666</c:v>
                </c:pt>
                <c:pt idx="5017">
                  <c:v>83.63333333333334</c:v>
                </c:pt>
                <c:pt idx="5018">
                  <c:v>83.65</c:v>
                </c:pt>
                <c:pt idx="5019">
                  <c:v>83.666666666666671</c:v>
                </c:pt>
                <c:pt idx="5020">
                  <c:v>83.683333333333337</c:v>
                </c:pt>
                <c:pt idx="5021">
                  <c:v>83.7</c:v>
                </c:pt>
                <c:pt idx="5022">
                  <c:v>83.716666666666669</c:v>
                </c:pt>
                <c:pt idx="5023">
                  <c:v>83.733333333333334</c:v>
                </c:pt>
                <c:pt idx="5024">
                  <c:v>83.75</c:v>
                </c:pt>
                <c:pt idx="5025">
                  <c:v>83.766666666666666</c:v>
                </c:pt>
                <c:pt idx="5026">
                  <c:v>83.783333333333331</c:v>
                </c:pt>
                <c:pt idx="5027">
                  <c:v>83.8</c:v>
                </c:pt>
                <c:pt idx="5028">
                  <c:v>83.816666666666663</c:v>
                </c:pt>
                <c:pt idx="5029">
                  <c:v>83.833333333333329</c:v>
                </c:pt>
                <c:pt idx="5030">
                  <c:v>83.85</c:v>
                </c:pt>
                <c:pt idx="5031">
                  <c:v>83.86666666666666</c:v>
                </c:pt>
                <c:pt idx="5032">
                  <c:v>83.88333333333334</c:v>
                </c:pt>
                <c:pt idx="5033">
                  <c:v>83.9</c:v>
                </c:pt>
                <c:pt idx="5034">
                  <c:v>83.916666666666671</c:v>
                </c:pt>
                <c:pt idx="5035">
                  <c:v>83.933333333333337</c:v>
                </c:pt>
                <c:pt idx="5036">
                  <c:v>83.95</c:v>
                </c:pt>
                <c:pt idx="5037">
                  <c:v>83.966666666666669</c:v>
                </c:pt>
                <c:pt idx="5038">
                  <c:v>83.983333333333334</c:v>
                </c:pt>
                <c:pt idx="5039">
                  <c:v>84</c:v>
                </c:pt>
                <c:pt idx="5040">
                  <c:v>84.016666666666666</c:v>
                </c:pt>
                <c:pt idx="5041">
                  <c:v>84.033333333333331</c:v>
                </c:pt>
                <c:pt idx="5042">
                  <c:v>84.05</c:v>
                </c:pt>
                <c:pt idx="5043">
                  <c:v>84.066666666666663</c:v>
                </c:pt>
                <c:pt idx="5044">
                  <c:v>84.083333333333329</c:v>
                </c:pt>
                <c:pt idx="5045">
                  <c:v>84.1</c:v>
                </c:pt>
                <c:pt idx="5046">
                  <c:v>84.11666666666666</c:v>
                </c:pt>
                <c:pt idx="5047">
                  <c:v>84.13333333333334</c:v>
                </c:pt>
                <c:pt idx="5048">
                  <c:v>84.15</c:v>
                </c:pt>
                <c:pt idx="5049">
                  <c:v>84.166666666666671</c:v>
                </c:pt>
                <c:pt idx="5050">
                  <c:v>84.183333333333337</c:v>
                </c:pt>
                <c:pt idx="5051">
                  <c:v>84.2</c:v>
                </c:pt>
                <c:pt idx="5052">
                  <c:v>84.216666666666669</c:v>
                </c:pt>
                <c:pt idx="5053">
                  <c:v>84.233333333333334</c:v>
                </c:pt>
                <c:pt idx="5054">
                  <c:v>84.25</c:v>
                </c:pt>
                <c:pt idx="5055">
                  <c:v>84.266666666666666</c:v>
                </c:pt>
                <c:pt idx="5056">
                  <c:v>84.283333333333331</c:v>
                </c:pt>
                <c:pt idx="5057">
                  <c:v>84.3</c:v>
                </c:pt>
                <c:pt idx="5058">
                  <c:v>84.316666666666663</c:v>
                </c:pt>
                <c:pt idx="5059">
                  <c:v>84.333333333333329</c:v>
                </c:pt>
                <c:pt idx="5060">
                  <c:v>84.35</c:v>
                </c:pt>
                <c:pt idx="5061">
                  <c:v>84.36666666666666</c:v>
                </c:pt>
                <c:pt idx="5062">
                  <c:v>84.38333333333334</c:v>
                </c:pt>
                <c:pt idx="5063">
                  <c:v>84.4</c:v>
                </c:pt>
                <c:pt idx="5064">
                  <c:v>84.416666666666671</c:v>
                </c:pt>
                <c:pt idx="5065">
                  <c:v>84.433333333333337</c:v>
                </c:pt>
                <c:pt idx="5066">
                  <c:v>84.45</c:v>
                </c:pt>
                <c:pt idx="5067">
                  <c:v>84.466666666666669</c:v>
                </c:pt>
                <c:pt idx="5068">
                  <c:v>84.483333333333334</c:v>
                </c:pt>
                <c:pt idx="5069">
                  <c:v>84.5</c:v>
                </c:pt>
                <c:pt idx="5070">
                  <c:v>84.516666666666666</c:v>
                </c:pt>
                <c:pt idx="5071">
                  <c:v>84.533333333333331</c:v>
                </c:pt>
                <c:pt idx="5072">
                  <c:v>84.55</c:v>
                </c:pt>
                <c:pt idx="5073">
                  <c:v>84.566666666666663</c:v>
                </c:pt>
                <c:pt idx="5074">
                  <c:v>84.583333333333329</c:v>
                </c:pt>
                <c:pt idx="5075">
                  <c:v>84.6</c:v>
                </c:pt>
                <c:pt idx="5076">
                  <c:v>84.61666666666666</c:v>
                </c:pt>
                <c:pt idx="5077">
                  <c:v>84.63333333333334</c:v>
                </c:pt>
                <c:pt idx="5078">
                  <c:v>84.65</c:v>
                </c:pt>
                <c:pt idx="5079">
                  <c:v>84.666666666666671</c:v>
                </c:pt>
                <c:pt idx="5080">
                  <c:v>84.683333333333337</c:v>
                </c:pt>
                <c:pt idx="5081">
                  <c:v>84.7</c:v>
                </c:pt>
                <c:pt idx="5082">
                  <c:v>84.716666666666669</c:v>
                </c:pt>
                <c:pt idx="5083">
                  <c:v>84.733333333333334</c:v>
                </c:pt>
                <c:pt idx="5084">
                  <c:v>84.75</c:v>
                </c:pt>
                <c:pt idx="5085">
                  <c:v>84.766666666666666</c:v>
                </c:pt>
                <c:pt idx="5086">
                  <c:v>84.783333333333331</c:v>
                </c:pt>
                <c:pt idx="5087">
                  <c:v>84.8</c:v>
                </c:pt>
                <c:pt idx="5088">
                  <c:v>84.816666666666663</c:v>
                </c:pt>
                <c:pt idx="5089">
                  <c:v>84.833333333333329</c:v>
                </c:pt>
                <c:pt idx="5090">
                  <c:v>84.85</c:v>
                </c:pt>
                <c:pt idx="5091">
                  <c:v>84.86666666666666</c:v>
                </c:pt>
                <c:pt idx="5092">
                  <c:v>84.88333333333334</c:v>
                </c:pt>
                <c:pt idx="5093">
                  <c:v>84.9</c:v>
                </c:pt>
                <c:pt idx="5094">
                  <c:v>84.916666666666671</c:v>
                </c:pt>
                <c:pt idx="5095">
                  <c:v>84.933333333333337</c:v>
                </c:pt>
                <c:pt idx="5096">
                  <c:v>84.95</c:v>
                </c:pt>
                <c:pt idx="5097">
                  <c:v>84.966666666666669</c:v>
                </c:pt>
                <c:pt idx="5098">
                  <c:v>84.983333333333334</c:v>
                </c:pt>
                <c:pt idx="5099">
                  <c:v>85</c:v>
                </c:pt>
                <c:pt idx="5100">
                  <c:v>85.016666666666666</c:v>
                </c:pt>
                <c:pt idx="5101">
                  <c:v>85.033333333333331</c:v>
                </c:pt>
                <c:pt idx="5102">
                  <c:v>85.05</c:v>
                </c:pt>
                <c:pt idx="5103">
                  <c:v>85.066666666666663</c:v>
                </c:pt>
                <c:pt idx="5104">
                  <c:v>85.083333333333329</c:v>
                </c:pt>
                <c:pt idx="5105">
                  <c:v>85.1</c:v>
                </c:pt>
                <c:pt idx="5106">
                  <c:v>85.11666666666666</c:v>
                </c:pt>
                <c:pt idx="5107">
                  <c:v>85.13333333333334</c:v>
                </c:pt>
                <c:pt idx="5108">
                  <c:v>85.15</c:v>
                </c:pt>
                <c:pt idx="5109">
                  <c:v>85.166666666666671</c:v>
                </c:pt>
                <c:pt idx="5110">
                  <c:v>85.183333333333337</c:v>
                </c:pt>
                <c:pt idx="5111">
                  <c:v>85.2</c:v>
                </c:pt>
                <c:pt idx="5112">
                  <c:v>85.216666666666669</c:v>
                </c:pt>
                <c:pt idx="5113">
                  <c:v>85.233333333333334</c:v>
                </c:pt>
                <c:pt idx="5114">
                  <c:v>85.25</c:v>
                </c:pt>
                <c:pt idx="5115">
                  <c:v>85.266666666666666</c:v>
                </c:pt>
                <c:pt idx="5116">
                  <c:v>85.283333333333331</c:v>
                </c:pt>
                <c:pt idx="5117">
                  <c:v>85.3</c:v>
                </c:pt>
                <c:pt idx="5118">
                  <c:v>85.316666666666663</c:v>
                </c:pt>
                <c:pt idx="5119">
                  <c:v>85.333333333333329</c:v>
                </c:pt>
                <c:pt idx="5120">
                  <c:v>85.35</c:v>
                </c:pt>
                <c:pt idx="5121">
                  <c:v>85.36666666666666</c:v>
                </c:pt>
                <c:pt idx="5122">
                  <c:v>85.38333333333334</c:v>
                </c:pt>
                <c:pt idx="5123">
                  <c:v>85.4</c:v>
                </c:pt>
                <c:pt idx="5124">
                  <c:v>85.416666666666671</c:v>
                </c:pt>
                <c:pt idx="5125">
                  <c:v>85.433333333333337</c:v>
                </c:pt>
                <c:pt idx="5126">
                  <c:v>85.45</c:v>
                </c:pt>
                <c:pt idx="5127">
                  <c:v>85.466666666666669</c:v>
                </c:pt>
                <c:pt idx="5128">
                  <c:v>85.483333333333334</c:v>
                </c:pt>
                <c:pt idx="5129">
                  <c:v>85.5</c:v>
                </c:pt>
                <c:pt idx="5130">
                  <c:v>85.516666666666666</c:v>
                </c:pt>
                <c:pt idx="5131">
                  <c:v>85.533333333333331</c:v>
                </c:pt>
                <c:pt idx="5132">
                  <c:v>85.55</c:v>
                </c:pt>
                <c:pt idx="5133">
                  <c:v>85.566666666666663</c:v>
                </c:pt>
                <c:pt idx="5134">
                  <c:v>85.583333333333329</c:v>
                </c:pt>
                <c:pt idx="5135">
                  <c:v>85.6</c:v>
                </c:pt>
                <c:pt idx="5136">
                  <c:v>85.61666666666666</c:v>
                </c:pt>
                <c:pt idx="5137">
                  <c:v>85.63333333333334</c:v>
                </c:pt>
                <c:pt idx="5138">
                  <c:v>85.65</c:v>
                </c:pt>
                <c:pt idx="5139">
                  <c:v>85.666666666666671</c:v>
                </c:pt>
                <c:pt idx="5140">
                  <c:v>85.683333333333337</c:v>
                </c:pt>
                <c:pt idx="5141">
                  <c:v>85.7</c:v>
                </c:pt>
                <c:pt idx="5142">
                  <c:v>85.716666666666669</c:v>
                </c:pt>
                <c:pt idx="5143">
                  <c:v>85.733333333333334</c:v>
                </c:pt>
                <c:pt idx="5144">
                  <c:v>85.75</c:v>
                </c:pt>
                <c:pt idx="5145">
                  <c:v>85.766666666666666</c:v>
                </c:pt>
                <c:pt idx="5146">
                  <c:v>85.783333333333331</c:v>
                </c:pt>
                <c:pt idx="5147">
                  <c:v>85.8</c:v>
                </c:pt>
                <c:pt idx="5148">
                  <c:v>85.816666666666663</c:v>
                </c:pt>
                <c:pt idx="5149">
                  <c:v>85.833333333333329</c:v>
                </c:pt>
                <c:pt idx="5150">
                  <c:v>85.85</c:v>
                </c:pt>
                <c:pt idx="5151">
                  <c:v>85.86666666666666</c:v>
                </c:pt>
                <c:pt idx="5152">
                  <c:v>85.88333333333334</c:v>
                </c:pt>
                <c:pt idx="5153">
                  <c:v>85.9</c:v>
                </c:pt>
                <c:pt idx="5154">
                  <c:v>85.916666666666671</c:v>
                </c:pt>
                <c:pt idx="5155">
                  <c:v>85.933333333333337</c:v>
                </c:pt>
                <c:pt idx="5156">
                  <c:v>85.95</c:v>
                </c:pt>
                <c:pt idx="5157">
                  <c:v>85.966666666666669</c:v>
                </c:pt>
                <c:pt idx="5158">
                  <c:v>85.983333333333334</c:v>
                </c:pt>
                <c:pt idx="5159">
                  <c:v>86</c:v>
                </c:pt>
                <c:pt idx="5160">
                  <c:v>86.016666666666666</c:v>
                </c:pt>
                <c:pt idx="5161">
                  <c:v>86.033333333333331</c:v>
                </c:pt>
                <c:pt idx="5162">
                  <c:v>86.05</c:v>
                </c:pt>
                <c:pt idx="5163">
                  <c:v>86.066666666666663</c:v>
                </c:pt>
                <c:pt idx="5164">
                  <c:v>86.083333333333329</c:v>
                </c:pt>
                <c:pt idx="5165">
                  <c:v>86.1</c:v>
                </c:pt>
                <c:pt idx="5166">
                  <c:v>86.11666666666666</c:v>
                </c:pt>
                <c:pt idx="5167">
                  <c:v>86.13333333333334</c:v>
                </c:pt>
                <c:pt idx="5168">
                  <c:v>86.15</c:v>
                </c:pt>
                <c:pt idx="5169">
                  <c:v>86.166666666666671</c:v>
                </c:pt>
                <c:pt idx="5170">
                  <c:v>86.183333333333337</c:v>
                </c:pt>
                <c:pt idx="5171">
                  <c:v>86.2</c:v>
                </c:pt>
                <c:pt idx="5172">
                  <c:v>86.216666666666669</c:v>
                </c:pt>
                <c:pt idx="5173">
                  <c:v>86.233333333333334</c:v>
                </c:pt>
                <c:pt idx="5174">
                  <c:v>86.25</c:v>
                </c:pt>
                <c:pt idx="5175">
                  <c:v>86.266666666666666</c:v>
                </c:pt>
                <c:pt idx="5176">
                  <c:v>86.283333333333331</c:v>
                </c:pt>
                <c:pt idx="5177">
                  <c:v>86.3</c:v>
                </c:pt>
                <c:pt idx="5178">
                  <c:v>86.316666666666663</c:v>
                </c:pt>
                <c:pt idx="5179">
                  <c:v>86.333333333333329</c:v>
                </c:pt>
                <c:pt idx="5180">
                  <c:v>86.35</c:v>
                </c:pt>
                <c:pt idx="5181">
                  <c:v>86.36666666666666</c:v>
                </c:pt>
                <c:pt idx="5182">
                  <c:v>86.38333333333334</c:v>
                </c:pt>
                <c:pt idx="5183">
                  <c:v>86.4</c:v>
                </c:pt>
                <c:pt idx="5184">
                  <c:v>86.416666666666671</c:v>
                </c:pt>
                <c:pt idx="5185">
                  <c:v>86.433333333333337</c:v>
                </c:pt>
                <c:pt idx="5186">
                  <c:v>86.45</c:v>
                </c:pt>
                <c:pt idx="5187">
                  <c:v>86.466666666666669</c:v>
                </c:pt>
                <c:pt idx="5188">
                  <c:v>86.483333333333334</c:v>
                </c:pt>
                <c:pt idx="5189">
                  <c:v>86.5</c:v>
                </c:pt>
                <c:pt idx="5190">
                  <c:v>86.516666666666666</c:v>
                </c:pt>
                <c:pt idx="5191">
                  <c:v>86.533333333333331</c:v>
                </c:pt>
                <c:pt idx="5192">
                  <c:v>86.55</c:v>
                </c:pt>
                <c:pt idx="5193">
                  <c:v>86.566666666666663</c:v>
                </c:pt>
                <c:pt idx="5194">
                  <c:v>86.583333333333329</c:v>
                </c:pt>
                <c:pt idx="5195">
                  <c:v>86.6</c:v>
                </c:pt>
                <c:pt idx="5196">
                  <c:v>86.61666666666666</c:v>
                </c:pt>
                <c:pt idx="5197">
                  <c:v>86.63333333333334</c:v>
                </c:pt>
                <c:pt idx="5198">
                  <c:v>86.65</c:v>
                </c:pt>
                <c:pt idx="5199">
                  <c:v>86.666666666666671</c:v>
                </c:pt>
                <c:pt idx="5200">
                  <c:v>86.683333333333337</c:v>
                </c:pt>
                <c:pt idx="5201">
                  <c:v>86.7</c:v>
                </c:pt>
                <c:pt idx="5202">
                  <c:v>86.716666666666669</c:v>
                </c:pt>
                <c:pt idx="5203">
                  <c:v>86.733333333333334</c:v>
                </c:pt>
                <c:pt idx="5204">
                  <c:v>86.75</c:v>
                </c:pt>
                <c:pt idx="5205">
                  <c:v>86.766666666666666</c:v>
                </c:pt>
                <c:pt idx="5206">
                  <c:v>86.783333333333331</c:v>
                </c:pt>
                <c:pt idx="5207">
                  <c:v>86.8</c:v>
                </c:pt>
                <c:pt idx="5208">
                  <c:v>86.816666666666663</c:v>
                </c:pt>
                <c:pt idx="5209">
                  <c:v>86.833333333333329</c:v>
                </c:pt>
                <c:pt idx="5210">
                  <c:v>86.85</c:v>
                </c:pt>
                <c:pt idx="5211">
                  <c:v>86.86666666666666</c:v>
                </c:pt>
                <c:pt idx="5212">
                  <c:v>86.88333333333334</c:v>
                </c:pt>
                <c:pt idx="5213">
                  <c:v>86.9</c:v>
                </c:pt>
                <c:pt idx="5214">
                  <c:v>86.916666666666671</c:v>
                </c:pt>
                <c:pt idx="5215">
                  <c:v>86.933333333333337</c:v>
                </c:pt>
                <c:pt idx="5216">
                  <c:v>86.95</c:v>
                </c:pt>
                <c:pt idx="5217">
                  <c:v>86.966666666666669</c:v>
                </c:pt>
                <c:pt idx="5218">
                  <c:v>86.983333333333334</c:v>
                </c:pt>
                <c:pt idx="5219">
                  <c:v>87</c:v>
                </c:pt>
                <c:pt idx="5220">
                  <c:v>87.016666666666666</c:v>
                </c:pt>
                <c:pt idx="5221">
                  <c:v>87.033333333333331</c:v>
                </c:pt>
                <c:pt idx="5222">
                  <c:v>87.05</c:v>
                </c:pt>
                <c:pt idx="5223">
                  <c:v>87.066666666666663</c:v>
                </c:pt>
                <c:pt idx="5224">
                  <c:v>87.083333333333329</c:v>
                </c:pt>
                <c:pt idx="5225">
                  <c:v>87.1</c:v>
                </c:pt>
                <c:pt idx="5226">
                  <c:v>87.11666666666666</c:v>
                </c:pt>
                <c:pt idx="5227">
                  <c:v>87.13333333333334</c:v>
                </c:pt>
                <c:pt idx="5228">
                  <c:v>87.15</c:v>
                </c:pt>
                <c:pt idx="5229">
                  <c:v>87.166666666666671</c:v>
                </c:pt>
                <c:pt idx="5230">
                  <c:v>87.183333333333337</c:v>
                </c:pt>
                <c:pt idx="5231">
                  <c:v>87.2</c:v>
                </c:pt>
                <c:pt idx="5232">
                  <c:v>87.216666666666669</c:v>
                </c:pt>
                <c:pt idx="5233">
                  <c:v>87.233333333333334</c:v>
                </c:pt>
                <c:pt idx="5234">
                  <c:v>87.25</c:v>
                </c:pt>
                <c:pt idx="5235">
                  <c:v>87.266666666666666</c:v>
                </c:pt>
                <c:pt idx="5236">
                  <c:v>87.283333333333331</c:v>
                </c:pt>
                <c:pt idx="5237">
                  <c:v>87.3</c:v>
                </c:pt>
                <c:pt idx="5238">
                  <c:v>87.316666666666663</c:v>
                </c:pt>
                <c:pt idx="5239">
                  <c:v>87.333333333333329</c:v>
                </c:pt>
                <c:pt idx="5240">
                  <c:v>87.35</c:v>
                </c:pt>
                <c:pt idx="5241">
                  <c:v>87.36666666666666</c:v>
                </c:pt>
                <c:pt idx="5242">
                  <c:v>87.38333333333334</c:v>
                </c:pt>
                <c:pt idx="5243">
                  <c:v>87.4</c:v>
                </c:pt>
                <c:pt idx="5244">
                  <c:v>87.416666666666671</c:v>
                </c:pt>
                <c:pt idx="5245">
                  <c:v>87.433333333333337</c:v>
                </c:pt>
                <c:pt idx="5246">
                  <c:v>87.45</c:v>
                </c:pt>
                <c:pt idx="5247">
                  <c:v>87.466666666666669</c:v>
                </c:pt>
                <c:pt idx="5248">
                  <c:v>87.483333333333334</c:v>
                </c:pt>
                <c:pt idx="5249">
                  <c:v>87.5</c:v>
                </c:pt>
                <c:pt idx="5250">
                  <c:v>87.516666666666666</c:v>
                </c:pt>
                <c:pt idx="5251">
                  <c:v>87.533333333333331</c:v>
                </c:pt>
                <c:pt idx="5252">
                  <c:v>87.55</c:v>
                </c:pt>
                <c:pt idx="5253">
                  <c:v>87.566666666666663</c:v>
                </c:pt>
                <c:pt idx="5254">
                  <c:v>87.583333333333329</c:v>
                </c:pt>
                <c:pt idx="5255">
                  <c:v>87.6</c:v>
                </c:pt>
                <c:pt idx="5256">
                  <c:v>87.61666666666666</c:v>
                </c:pt>
                <c:pt idx="5257">
                  <c:v>87.63333333333334</c:v>
                </c:pt>
                <c:pt idx="5258">
                  <c:v>87.65</c:v>
                </c:pt>
                <c:pt idx="5259">
                  <c:v>87.666666666666671</c:v>
                </c:pt>
                <c:pt idx="5260">
                  <c:v>87.683333333333337</c:v>
                </c:pt>
                <c:pt idx="5261">
                  <c:v>87.7</c:v>
                </c:pt>
                <c:pt idx="5262">
                  <c:v>87.716666666666669</c:v>
                </c:pt>
                <c:pt idx="5263">
                  <c:v>87.733333333333334</c:v>
                </c:pt>
                <c:pt idx="5264">
                  <c:v>87.75</c:v>
                </c:pt>
                <c:pt idx="5265">
                  <c:v>87.766666666666666</c:v>
                </c:pt>
                <c:pt idx="5266">
                  <c:v>87.783333333333331</c:v>
                </c:pt>
                <c:pt idx="5267">
                  <c:v>87.8</c:v>
                </c:pt>
                <c:pt idx="5268">
                  <c:v>87.816666666666663</c:v>
                </c:pt>
                <c:pt idx="5269">
                  <c:v>87.833333333333329</c:v>
                </c:pt>
                <c:pt idx="5270">
                  <c:v>87.85</c:v>
                </c:pt>
                <c:pt idx="5271">
                  <c:v>87.86666666666666</c:v>
                </c:pt>
                <c:pt idx="5272">
                  <c:v>87.88333333333334</c:v>
                </c:pt>
                <c:pt idx="5273">
                  <c:v>87.9</c:v>
                </c:pt>
                <c:pt idx="5274">
                  <c:v>87.916666666666671</c:v>
                </c:pt>
                <c:pt idx="5275">
                  <c:v>87.933333333333337</c:v>
                </c:pt>
                <c:pt idx="5276">
                  <c:v>87.95</c:v>
                </c:pt>
                <c:pt idx="5277">
                  <c:v>87.966666666666669</c:v>
                </c:pt>
                <c:pt idx="5278">
                  <c:v>87.983333333333334</c:v>
                </c:pt>
                <c:pt idx="5279">
                  <c:v>88</c:v>
                </c:pt>
                <c:pt idx="5280">
                  <c:v>88.016666666666666</c:v>
                </c:pt>
                <c:pt idx="5281">
                  <c:v>88.033333333333331</c:v>
                </c:pt>
                <c:pt idx="5282">
                  <c:v>88.05</c:v>
                </c:pt>
                <c:pt idx="5283">
                  <c:v>88.066666666666663</c:v>
                </c:pt>
                <c:pt idx="5284">
                  <c:v>88.083333333333329</c:v>
                </c:pt>
                <c:pt idx="5285">
                  <c:v>88.1</c:v>
                </c:pt>
                <c:pt idx="5286">
                  <c:v>88.11666666666666</c:v>
                </c:pt>
                <c:pt idx="5287">
                  <c:v>88.13333333333334</c:v>
                </c:pt>
                <c:pt idx="5288">
                  <c:v>88.15</c:v>
                </c:pt>
                <c:pt idx="5289">
                  <c:v>88.166666666666671</c:v>
                </c:pt>
                <c:pt idx="5290">
                  <c:v>88.183333333333337</c:v>
                </c:pt>
                <c:pt idx="5291">
                  <c:v>88.2</c:v>
                </c:pt>
                <c:pt idx="5292">
                  <c:v>88.216666666666669</c:v>
                </c:pt>
                <c:pt idx="5293">
                  <c:v>88.233333333333334</c:v>
                </c:pt>
                <c:pt idx="5294">
                  <c:v>88.25</c:v>
                </c:pt>
                <c:pt idx="5295">
                  <c:v>88.266666666666666</c:v>
                </c:pt>
                <c:pt idx="5296">
                  <c:v>88.283333333333331</c:v>
                </c:pt>
                <c:pt idx="5297">
                  <c:v>88.3</c:v>
                </c:pt>
                <c:pt idx="5298">
                  <c:v>88.316666666666663</c:v>
                </c:pt>
                <c:pt idx="5299">
                  <c:v>88.333333333333329</c:v>
                </c:pt>
                <c:pt idx="5300">
                  <c:v>88.35</c:v>
                </c:pt>
                <c:pt idx="5301">
                  <c:v>88.36666666666666</c:v>
                </c:pt>
                <c:pt idx="5302">
                  <c:v>88.38333333333334</c:v>
                </c:pt>
                <c:pt idx="5303">
                  <c:v>88.4</c:v>
                </c:pt>
                <c:pt idx="5304">
                  <c:v>88.416666666666671</c:v>
                </c:pt>
                <c:pt idx="5305">
                  <c:v>88.433333333333337</c:v>
                </c:pt>
                <c:pt idx="5306">
                  <c:v>88.45</c:v>
                </c:pt>
                <c:pt idx="5307">
                  <c:v>88.466666666666669</c:v>
                </c:pt>
                <c:pt idx="5308">
                  <c:v>88.483333333333334</c:v>
                </c:pt>
                <c:pt idx="5309">
                  <c:v>88.5</c:v>
                </c:pt>
                <c:pt idx="5310">
                  <c:v>88.516666666666666</c:v>
                </c:pt>
                <c:pt idx="5311">
                  <c:v>88.533333333333331</c:v>
                </c:pt>
                <c:pt idx="5312">
                  <c:v>88.55</c:v>
                </c:pt>
                <c:pt idx="5313">
                  <c:v>88.566666666666663</c:v>
                </c:pt>
                <c:pt idx="5314">
                  <c:v>88.583333333333329</c:v>
                </c:pt>
                <c:pt idx="5315">
                  <c:v>88.6</c:v>
                </c:pt>
                <c:pt idx="5316">
                  <c:v>88.61666666666666</c:v>
                </c:pt>
                <c:pt idx="5317">
                  <c:v>88.63333333333334</c:v>
                </c:pt>
                <c:pt idx="5318">
                  <c:v>88.65</c:v>
                </c:pt>
                <c:pt idx="5319">
                  <c:v>88.666666666666671</c:v>
                </c:pt>
                <c:pt idx="5320">
                  <c:v>88.683333333333337</c:v>
                </c:pt>
                <c:pt idx="5321">
                  <c:v>88.7</c:v>
                </c:pt>
                <c:pt idx="5322">
                  <c:v>88.716666666666669</c:v>
                </c:pt>
                <c:pt idx="5323">
                  <c:v>88.733333333333334</c:v>
                </c:pt>
                <c:pt idx="5324">
                  <c:v>88.75</c:v>
                </c:pt>
                <c:pt idx="5325">
                  <c:v>88.766666666666666</c:v>
                </c:pt>
                <c:pt idx="5326">
                  <c:v>88.783333333333331</c:v>
                </c:pt>
                <c:pt idx="5327">
                  <c:v>88.8</c:v>
                </c:pt>
                <c:pt idx="5328">
                  <c:v>88.816666666666663</c:v>
                </c:pt>
                <c:pt idx="5329">
                  <c:v>88.833333333333329</c:v>
                </c:pt>
                <c:pt idx="5330">
                  <c:v>88.85</c:v>
                </c:pt>
                <c:pt idx="5331">
                  <c:v>88.86666666666666</c:v>
                </c:pt>
                <c:pt idx="5332">
                  <c:v>88.88333333333334</c:v>
                </c:pt>
                <c:pt idx="5333">
                  <c:v>88.9</c:v>
                </c:pt>
                <c:pt idx="5334">
                  <c:v>88.916666666666671</c:v>
                </c:pt>
                <c:pt idx="5335">
                  <c:v>88.933333333333337</c:v>
                </c:pt>
                <c:pt idx="5336">
                  <c:v>88.95</c:v>
                </c:pt>
                <c:pt idx="5337">
                  <c:v>88.966666666666669</c:v>
                </c:pt>
                <c:pt idx="5338">
                  <c:v>88.983333333333334</c:v>
                </c:pt>
                <c:pt idx="5339">
                  <c:v>89</c:v>
                </c:pt>
                <c:pt idx="5340">
                  <c:v>89.016666666666666</c:v>
                </c:pt>
                <c:pt idx="5341">
                  <c:v>89.033333333333331</c:v>
                </c:pt>
                <c:pt idx="5342">
                  <c:v>89.05</c:v>
                </c:pt>
                <c:pt idx="5343">
                  <c:v>89.066666666666663</c:v>
                </c:pt>
                <c:pt idx="5344">
                  <c:v>89.083333333333329</c:v>
                </c:pt>
                <c:pt idx="5345">
                  <c:v>89.1</c:v>
                </c:pt>
                <c:pt idx="5346">
                  <c:v>89.11666666666666</c:v>
                </c:pt>
                <c:pt idx="5347">
                  <c:v>89.13333333333334</c:v>
                </c:pt>
                <c:pt idx="5348">
                  <c:v>89.15</c:v>
                </c:pt>
                <c:pt idx="5349">
                  <c:v>89.166666666666671</c:v>
                </c:pt>
                <c:pt idx="5350">
                  <c:v>89.183333333333337</c:v>
                </c:pt>
                <c:pt idx="5351">
                  <c:v>89.2</c:v>
                </c:pt>
                <c:pt idx="5352">
                  <c:v>89.216666666666669</c:v>
                </c:pt>
                <c:pt idx="5353">
                  <c:v>89.233333333333334</c:v>
                </c:pt>
                <c:pt idx="5354">
                  <c:v>89.25</c:v>
                </c:pt>
                <c:pt idx="5355">
                  <c:v>89.266666666666666</c:v>
                </c:pt>
                <c:pt idx="5356">
                  <c:v>89.283333333333331</c:v>
                </c:pt>
                <c:pt idx="5357">
                  <c:v>89.3</c:v>
                </c:pt>
                <c:pt idx="5358">
                  <c:v>89.316666666666663</c:v>
                </c:pt>
                <c:pt idx="5359">
                  <c:v>89.333333333333329</c:v>
                </c:pt>
                <c:pt idx="5360">
                  <c:v>89.35</c:v>
                </c:pt>
                <c:pt idx="5361">
                  <c:v>89.36666666666666</c:v>
                </c:pt>
                <c:pt idx="5362">
                  <c:v>89.38333333333334</c:v>
                </c:pt>
                <c:pt idx="5363">
                  <c:v>89.4</c:v>
                </c:pt>
                <c:pt idx="5364">
                  <c:v>89.416666666666671</c:v>
                </c:pt>
                <c:pt idx="5365">
                  <c:v>89.433333333333337</c:v>
                </c:pt>
                <c:pt idx="5366">
                  <c:v>89.45</c:v>
                </c:pt>
                <c:pt idx="5367">
                  <c:v>89.466666666666669</c:v>
                </c:pt>
                <c:pt idx="5368">
                  <c:v>89.483333333333334</c:v>
                </c:pt>
                <c:pt idx="5369">
                  <c:v>89.5</c:v>
                </c:pt>
                <c:pt idx="5370">
                  <c:v>89.516666666666666</c:v>
                </c:pt>
                <c:pt idx="5371">
                  <c:v>89.533333333333331</c:v>
                </c:pt>
                <c:pt idx="5372">
                  <c:v>89.55</c:v>
                </c:pt>
                <c:pt idx="5373">
                  <c:v>89.566666666666663</c:v>
                </c:pt>
                <c:pt idx="5374">
                  <c:v>89.583333333333329</c:v>
                </c:pt>
                <c:pt idx="5375">
                  <c:v>89.6</c:v>
                </c:pt>
                <c:pt idx="5376">
                  <c:v>89.61666666666666</c:v>
                </c:pt>
                <c:pt idx="5377">
                  <c:v>89.63333333333334</c:v>
                </c:pt>
                <c:pt idx="5378">
                  <c:v>89.65</c:v>
                </c:pt>
                <c:pt idx="5379">
                  <c:v>89.666666666666671</c:v>
                </c:pt>
                <c:pt idx="5380">
                  <c:v>89.683333333333337</c:v>
                </c:pt>
                <c:pt idx="5381">
                  <c:v>89.7</c:v>
                </c:pt>
                <c:pt idx="5382">
                  <c:v>89.716666666666669</c:v>
                </c:pt>
                <c:pt idx="5383">
                  <c:v>89.733333333333334</c:v>
                </c:pt>
                <c:pt idx="5384">
                  <c:v>89.75</c:v>
                </c:pt>
                <c:pt idx="5385">
                  <c:v>89.766666666666666</c:v>
                </c:pt>
                <c:pt idx="5386">
                  <c:v>89.783333333333331</c:v>
                </c:pt>
                <c:pt idx="5387">
                  <c:v>89.8</c:v>
                </c:pt>
                <c:pt idx="5388">
                  <c:v>89.816666666666663</c:v>
                </c:pt>
                <c:pt idx="5389">
                  <c:v>89.833333333333329</c:v>
                </c:pt>
                <c:pt idx="5390">
                  <c:v>89.85</c:v>
                </c:pt>
                <c:pt idx="5391">
                  <c:v>89.86666666666666</c:v>
                </c:pt>
                <c:pt idx="5392">
                  <c:v>89.88333333333334</c:v>
                </c:pt>
                <c:pt idx="5393">
                  <c:v>89.9</c:v>
                </c:pt>
                <c:pt idx="5394">
                  <c:v>89.916666666666671</c:v>
                </c:pt>
                <c:pt idx="5395">
                  <c:v>89.933333333333337</c:v>
                </c:pt>
                <c:pt idx="5396">
                  <c:v>89.95</c:v>
                </c:pt>
                <c:pt idx="5397">
                  <c:v>89.966666666666669</c:v>
                </c:pt>
                <c:pt idx="5398">
                  <c:v>89.983333333333334</c:v>
                </c:pt>
                <c:pt idx="5399">
                  <c:v>90</c:v>
                </c:pt>
                <c:pt idx="5400">
                  <c:v>90.016666666666666</c:v>
                </c:pt>
                <c:pt idx="5401">
                  <c:v>90.033333333333331</c:v>
                </c:pt>
                <c:pt idx="5402">
                  <c:v>90.05</c:v>
                </c:pt>
                <c:pt idx="5403">
                  <c:v>90.066666666666663</c:v>
                </c:pt>
                <c:pt idx="5404">
                  <c:v>90.083333333333329</c:v>
                </c:pt>
                <c:pt idx="5405">
                  <c:v>90.1</c:v>
                </c:pt>
                <c:pt idx="5406">
                  <c:v>90.11666666666666</c:v>
                </c:pt>
                <c:pt idx="5407">
                  <c:v>90.13333333333334</c:v>
                </c:pt>
                <c:pt idx="5408">
                  <c:v>90.15</c:v>
                </c:pt>
                <c:pt idx="5409">
                  <c:v>90.166666666666671</c:v>
                </c:pt>
                <c:pt idx="5410">
                  <c:v>90.183333333333337</c:v>
                </c:pt>
                <c:pt idx="5411">
                  <c:v>90.2</c:v>
                </c:pt>
                <c:pt idx="5412">
                  <c:v>90.216666666666669</c:v>
                </c:pt>
                <c:pt idx="5413">
                  <c:v>90.233333333333334</c:v>
                </c:pt>
                <c:pt idx="5414">
                  <c:v>90.25</c:v>
                </c:pt>
                <c:pt idx="5415">
                  <c:v>90.266666666666666</c:v>
                </c:pt>
                <c:pt idx="5416">
                  <c:v>90.283333333333331</c:v>
                </c:pt>
                <c:pt idx="5417">
                  <c:v>90.3</c:v>
                </c:pt>
                <c:pt idx="5418">
                  <c:v>90.316666666666663</c:v>
                </c:pt>
                <c:pt idx="5419">
                  <c:v>90.333333333333329</c:v>
                </c:pt>
                <c:pt idx="5420">
                  <c:v>90.35</c:v>
                </c:pt>
                <c:pt idx="5421">
                  <c:v>90.36666666666666</c:v>
                </c:pt>
                <c:pt idx="5422">
                  <c:v>90.38333333333334</c:v>
                </c:pt>
                <c:pt idx="5423">
                  <c:v>90.4</c:v>
                </c:pt>
                <c:pt idx="5424">
                  <c:v>90.416666666666671</c:v>
                </c:pt>
                <c:pt idx="5425">
                  <c:v>90.433333333333337</c:v>
                </c:pt>
                <c:pt idx="5426">
                  <c:v>90.45</c:v>
                </c:pt>
                <c:pt idx="5427">
                  <c:v>90.466666666666669</c:v>
                </c:pt>
                <c:pt idx="5428">
                  <c:v>90.483333333333334</c:v>
                </c:pt>
                <c:pt idx="5429">
                  <c:v>90.5</c:v>
                </c:pt>
                <c:pt idx="5430">
                  <c:v>90.516666666666666</c:v>
                </c:pt>
                <c:pt idx="5431">
                  <c:v>90.533333333333331</c:v>
                </c:pt>
                <c:pt idx="5432">
                  <c:v>90.55</c:v>
                </c:pt>
                <c:pt idx="5433">
                  <c:v>90.566666666666663</c:v>
                </c:pt>
                <c:pt idx="5434">
                  <c:v>90.583333333333329</c:v>
                </c:pt>
                <c:pt idx="5435">
                  <c:v>90.6</c:v>
                </c:pt>
                <c:pt idx="5436">
                  <c:v>90.61666666666666</c:v>
                </c:pt>
                <c:pt idx="5437">
                  <c:v>90.63333333333334</c:v>
                </c:pt>
                <c:pt idx="5438">
                  <c:v>90.65</c:v>
                </c:pt>
                <c:pt idx="5439">
                  <c:v>90.666666666666671</c:v>
                </c:pt>
                <c:pt idx="5440">
                  <c:v>90.683333333333337</c:v>
                </c:pt>
                <c:pt idx="5441">
                  <c:v>90.7</c:v>
                </c:pt>
                <c:pt idx="5442">
                  <c:v>90.716666666666669</c:v>
                </c:pt>
                <c:pt idx="5443">
                  <c:v>90.733333333333334</c:v>
                </c:pt>
                <c:pt idx="5444">
                  <c:v>90.75</c:v>
                </c:pt>
                <c:pt idx="5445">
                  <c:v>90.766666666666666</c:v>
                </c:pt>
                <c:pt idx="5446">
                  <c:v>90.783333333333331</c:v>
                </c:pt>
                <c:pt idx="5447">
                  <c:v>90.8</c:v>
                </c:pt>
                <c:pt idx="5448">
                  <c:v>90.816666666666663</c:v>
                </c:pt>
                <c:pt idx="5449">
                  <c:v>90.833333333333329</c:v>
                </c:pt>
                <c:pt idx="5450">
                  <c:v>90.85</c:v>
                </c:pt>
                <c:pt idx="5451">
                  <c:v>90.86666666666666</c:v>
                </c:pt>
                <c:pt idx="5452">
                  <c:v>90.88333333333334</c:v>
                </c:pt>
                <c:pt idx="5453">
                  <c:v>90.9</c:v>
                </c:pt>
                <c:pt idx="5454">
                  <c:v>90.916666666666671</c:v>
                </c:pt>
                <c:pt idx="5455">
                  <c:v>90.933333333333337</c:v>
                </c:pt>
                <c:pt idx="5456">
                  <c:v>90.95</c:v>
                </c:pt>
                <c:pt idx="5457">
                  <c:v>90.966666666666669</c:v>
                </c:pt>
                <c:pt idx="5458">
                  <c:v>90.983333333333334</c:v>
                </c:pt>
                <c:pt idx="5459">
                  <c:v>91</c:v>
                </c:pt>
                <c:pt idx="5460">
                  <c:v>91.016666666666666</c:v>
                </c:pt>
                <c:pt idx="5461">
                  <c:v>91.033333333333331</c:v>
                </c:pt>
                <c:pt idx="5462">
                  <c:v>91.05</c:v>
                </c:pt>
                <c:pt idx="5463">
                  <c:v>91.066666666666663</c:v>
                </c:pt>
                <c:pt idx="5464">
                  <c:v>91.083333333333329</c:v>
                </c:pt>
                <c:pt idx="5465">
                  <c:v>91.1</c:v>
                </c:pt>
                <c:pt idx="5466">
                  <c:v>91.11666666666666</c:v>
                </c:pt>
                <c:pt idx="5467">
                  <c:v>91.13333333333334</c:v>
                </c:pt>
                <c:pt idx="5468">
                  <c:v>91.15</c:v>
                </c:pt>
                <c:pt idx="5469">
                  <c:v>91.166666666666671</c:v>
                </c:pt>
                <c:pt idx="5470">
                  <c:v>91.183333333333337</c:v>
                </c:pt>
                <c:pt idx="5471">
                  <c:v>91.2</c:v>
                </c:pt>
                <c:pt idx="5472">
                  <c:v>91.216666666666669</c:v>
                </c:pt>
                <c:pt idx="5473">
                  <c:v>91.233333333333334</c:v>
                </c:pt>
                <c:pt idx="5474">
                  <c:v>91.25</c:v>
                </c:pt>
                <c:pt idx="5475">
                  <c:v>91.266666666666666</c:v>
                </c:pt>
                <c:pt idx="5476">
                  <c:v>91.283333333333331</c:v>
                </c:pt>
                <c:pt idx="5477">
                  <c:v>91.3</c:v>
                </c:pt>
                <c:pt idx="5478">
                  <c:v>91.316666666666663</c:v>
                </c:pt>
                <c:pt idx="5479">
                  <c:v>91.333333333333329</c:v>
                </c:pt>
                <c:pt idx="5480">
                  <c:v>91.35</c:v>
                </c:pt>
                <c:pt idx="5481">
                  <c:v>91.36666666666666</c:v>
                </c:pt>
                <c:pt idx="5482">
                  <c:v>91.38333333333334</c:v>
                </c:pt>
                <c:pt idx="5483">
                  <c:v>91.4</c:v>
                </c:pt>
                <c:pt idx="5484">
                  <c:v>91.416666666666671</c:v>
                </c:pt>
                <c:pt idx="5485">
                  <c:v>91.433333333333337</c:v>
                </c:pt>
                <c:pt idx="5486">
                  <c:v>91.45</c:v>
                </c:pt>
                <c:pt idx="5487">
                  <c:v>91.466666666666669</c:v>
                </c:pt>
                <c:pt idx="5488">
                  <c:v>91.483333333333334</c:v>
                </c:pt>
                <c:pt idx="5489">
                  <c:v>91.5</c:v>
                </c:pt>
                <c:pt idx="5490">
                  <c:v>91.516666666666666</c:v>
                </c:pt>
                <c:pt idx="5491">
                  <c:v>91.533333333333331</c:v>
                </c:pt>
                <c:pt idx="5492">
                  <c:v>91.55</c:v>
                </c:pt>
                <c:pt idx="5493">
                  <c:v>91.566666666666663</c:v>
                </c:pt>
                <c:pt idx="5494">
                  <c:v>91.583333333333329</c:v>
                </c:pt>
                <c:pt idx="5495">
                  <c:v>91.6</c:v>
                </c:pt>
                <c:pt idx="5496">
                  <c:v>91.61666666666666</c:v>
                </c:pt>
                <c:pt idx="5497">
                  <c:v>91.63333333333334</c:v>
                </c:pt>
                <c:pt idx="5498">
                  <c:v>91.65</c:v>
                </c:pt>
                <c:pt idx="5499">
                  <c:v>91.666666666666671</c:v>
                </c:pt>
                <c:pt idx="5500">
                  <c:v>91.683333333333337</c:v>
                </c:pt>
                <c:pt idx="5501">
                  <c:v>91.7</c:v>
                </c:pt>
                <c:pt idx="5502">
                  <c:v>91.716666666666669</c:v>
                </c:pt>
                <c:pt idx="5503">
                  <c:v>91.733333333333334</c:v>
                </c:pt>
                <c:pt idx="5504">
                  <c:v>91.75</c:v>
                </c:pt>
                <c:pt idx="5505">
                  <c:v>91.766666666666666</c:v>
                </c:pt>
                <c:pt idx="5506">
                  <c:v>91.783333333333331</c:v>
                </c:pt>
                <c:pt idx="5507">
                  <c:v>91.8</c:v>
                </c:pt>
                <c:pt idx="5508">
                  <c:v>91.816666666666663</c:v>
                </c:pt>
                <c:pt idx="5509">
                  <c:v>91.833333333333329</c:v>
                </c:pt>
                <c:pt idx="5510">
                  <c:v>91.85</c:v>
                </c:pt>
                <c:pt idx="5511">
                  <c:v>91.86666666666666</c:v>
                </c:pt>
                <c:pt idx="5512">
                  <c:v>91.88333333333334</c:v>
                </c:pt>
                <c:pt idx="5513">
                  <c:v>91.9</c:v>
                </c:pt>
                <c:pt idx="5514">
                  <c:v>91.916666666666671</c:v>
                </c:pt>
                <c:pt idx="5515">
                  <c:v>91.933333333333337</c:v>
                </c:pt>
                <c:pt idx="5516">
                  <c:v>91.95</c:v>
                </c:pt>
                <c:pt idx="5517">
                  <c:v>91.966666666666669</c:v>
                </c:pt>
                <c:pt idx="5518">
                  <c:v>91.983333333333334</c:v>
                </c:pt>
                <c:pt idx="5519">
                  <c:v>92</c:v>
                </c:pt>
                <c:pt idx="5520">
                  <c:v>92.016666666666666</c:v>
                </c:pt>
                <c:pt idx="5521">
                  <c:v>92.033333333333331</c:v>
                </c:pt>
                <c:pt idx="5522">
                  <c:v>92.05</c:v>
                </c:pt>
                <c:pt idx="5523">
                  <c:v>92.066666666666663</c:v>
                </c:pt>
                <c:pt idx="5524">
                  <c:v>92.083333333333329</c:v>
                </c:pt>
                <c:pt idx="5525">
                  <c:v>92.1</c:v>
                </c:pt>
                <c:pt idx="5526">
                  <c:v>92.11666666666666</c:v>
                </c:pt>
                <c:pt idx="5527">
                  <c:v>92.13333333333334</c:v>
                </c:pt>
                <c:pt idx="5528">
                  <c:v>92.15</c:v>
                </c:pt>
                <c:pt idx="5529">
                  <c:v>92.166666666666671</c:v>
                </c:pt>
                <c:pt idx="5530">
                  <c:v>92.183333333333337</c:v>
                </c:pt>
                <c:pt idx="5531">
                  <c:v>92.2</c:v>
                </c:pt>
                <c:pt idx="5532">
                  <c:v>92.216666666666669</c:v>
                </c:pt>
                <c:pt idx="5533">
                  <c:v>92.233333333333334</c:v>
                </c:pt>
                <c:pt idx="5534">
                  <c:v>92.25</c:v>
                </c:pt>
                <c:pt idx="5535">
                  <c:v>92.266666666666666</c:v>
                </c:pt>
                <c:pt idx="5536">
                  <c:v>92.283333333333331</c:v>
                </c:pt>
                <c:pt idx="5537">
                  <c:v>92.3</c:v>
                </c:pt>
                <c:pt idx="5538">
                  <c:v>92.316666666666663</c:v>
                </c:pt>
                <c:pt idx="5539">
                  <c:v>92.333333333333329</c:v>
                </c:pt>
                <c:pt idx="5540">
                  <c:v>92.35</c:v>
                </c:pt>
                <c:pt idx="5541">
                  <c:v>92.36666666666666</c:v>
                </c:pt>
                <c:pt idx="5542">
                  <c:v>92.38333333333334</c:v>
                </c:pt>
                <c:pt idx="5543">
                  <c:v>92.4</c:v>
                </c:pt>
                <c:pt idx="5544">
                  <c:v>92.416666666666671</c:v>
                </c:pt>
                <c:pt idx="5545">
                  <c:v>92.433333333333337</c:v>
                </c:pt>
                <c:pt idx="5546">
                  <c:v>92.45</c:v>
                </c:pt>
                <c:pt idx="5547">
                  <c:v>92.466666666666669</c:v>
                </c:pt>
                <c:pt idx="5548">
                  <c:v>92.483333333333334</c:v>
                </c:pt>
                <c:pt idx="5549">
                  <c:v>92.5</c:v>
                </c:pt>
                <c:pt idx="5550">
                  <c:v>92.516666666666666</c:v>
                </c:pt>
                <c:pt idx="5551">
                  <c:v>92.533333333333331</c:v>
                </c:pt>
                <c:pt idx="5552">
                  <c:v>92.55</c:v>
                </c:pt>
                <c:pt idx="5553">
                  <c:v>92.566666666666663</c:v>
                </c:pt>
                <c:pt idx="5554">
                  <c:v>92.583333333333329</c:v>
                </c:pt>
                <c:pt idx="5555">
                  <c:v>92.6</c:v>
                </c:pt>
                <c:pt idx="5556">
                  <c:v>92.61666666666666</c:v>
                </c:pt>
                <c:pt idx="5557">
                  <c:v>92.63333333333334</c:v>
                </c:pt>
                <c:pt idx="5558">
                  <c:v>92.65</c:v>
                </c:pt>
                <c:pt idx="5559">
                  <c:v>92.666666666666671</c:v>
                </c:pt>
                <c:pt idx="5560">
                  <c:v>92.683333333333337</c:v>
                </c:pt>
                <c:pt idx="5561">
                  <c:v>92.7</c:v>
                </c:pt>
                <c:pt idx="5562">
                  <c:v>92.716666666666669</c:v>
                </c:pt>
                <c:pt idx="5563">
                  <c:v>92.733333333333334</c:v>
                </c:pt>
                <c:pt idx="5564">
                  <c:v>92.75</c:v>
                </c:pt>
                <c:pt idx="5565">
                  <c:v>92.766666666666666</c:v>
                </c:pt>
                <c:pt idx="5566">
                  <c:v>92.783333333333331</c:v>
                </c:pt>
                <c:pt idx="5567">
                  <c:v>92.8</c:v>
                </c:pt>
                <c:pt idx="5568">
                  <c:v>92.816666666666663</c:v>
                </c:pt>
                <c:pt idx="5569">
                  <c:v>92.833333333333329</c:v>
                </c:pt>
                <c:pt idx="5570">
                  <c:v>92.85</c:v>
                </c:pt>
                <c:pt idx="5571">
                  <c:v>92.86666666666666</c:v>
                </c:pt>
                <c:pt idx="5572">
                  <c:v>92.88333333333334</c:v>
                </c:pt>
                <c:pt idx="5573">
                  <c:v>92.9</c:v>
                </c:pt>
                <c:pt idx="5574">
                  <c:v>92.916666666666671</c:v>
                </c:pt>
                <c:pt idx="5575">
                  <c:v>92.933333333333337</c:v>
                </c:pt>
                <c:pt idx="5576">
                  <c:v>92.95</c:v>
                </c:pt>
                <c:pt idx="5577">
                  <c:v>92.966666666666669</c:v>
                </c:pt>
                <c:pt idx="5578">
                  <c:v>92.983333333333334</c:v>
                </c:pt>
                <c:pt idx="5579">
                  <c:v>93</c:v>
                </c:pt>
                <c:pt idx="5580">
                  <c:v>93.016666666666666</c:v>
                </c:pt>
                <c:pt idx="5581">
                  <c:v>93.033333333333331</c:v>
                </c:pt>
                <c:pt idx="5582">
                  <c:v>93.05</c:v>
                </c:pt>
                <c:pt idx="5583">
                  <c:v>93.066666666666663</c:v>
                </c:pt>
                <c:pt idx="5584">
                  <c:v>93.083333333333329</c:v>
                </c:pt>
                <c:pt idx="5585">
                  <c:v>93.1</c:v>
                </c:pt>
                <c:pt idx="5586">
                  <c:v>93.11666666666666</c:v>
                </c:pt>
                <c:pt idx="5587">
                  <c:v>93.13333333333334</c:v>
                </c:pt>
                <c:pt idx="5588">
                  <c:v>93.15</c:v>
                </c:pt>
                <c:pt idx="5589">
                  <c:v>93.166666666666671</c:v>
                </c:pt>
                <c:pt idx="5590">
                  <c:v>93.183333333333337</c:v>
                </c:pt>
                <c:pt idx="5591">
                  <c:v>93.2</c:v>
                </c:pt>
                <c:pt idx="5592">
                  <c:v>93.216666666666669</c:v>
                </c:pt>
                <c:pt idx="5593">
                  <c:v>93.233333333333334</c:v>
                </c:pt>
                <c:pt idx="5594">
                  <c:v>93.25</c:v>
                </c:pt>
                <c:pt idx="5595">
                  <c:v>93.266666666666666</c:v>
                </c:pt>
                <c:pt idx="5596">
                  <c:v>93.283333333333331</c:v>
                </c:pt>
                <c:pt idx="5597">
                  <c:v>93.3</c:v>
                </c:pt>
                <c:pt idx="5598">
                  <c:v>93.316666666666663</c:v>
                </c:pt>
                <c:pt idx="5599">
                  <c:v>93.333333333333329</c:v>
                </c:pt>
                <c:pt idx="5600">
                  <c:v>93.35</c:v>
                </c:pt>
                <c:pt idx="5601">
                  <c:v>93.36666666666666</c:v>
                </c:pt>
                <c:pt idx="5602">
                  <c:v>93.38333333333334</c:v>
                </c:pt>
                <c:pt idx="5603">
                  <c:v>93.4</c:v>
                </c:pt>
                <c:pt idx="5604">
                  <c:v>93.416666666666671</c:v>
                </c:pt>
                <c:pt idx="5605">
                  <c:v>93.433333333333337</c:v>
                </c:pt>
                <c:pt idx="5606">
                  <c:v>93.45</c:v>
                </c:pt>
                <c:pt idx="5607">
                  <c:v>93.466666666666669</c:v>
                </c:pt>
                <c:pt idx="5608">
                  <c:v>93.483333333333334</c:v>
                </c:pt>
                <c:pt idx="5609">
                  <c:v>93.5</c:v>
                </c:pt>
                <c:pt idx="5610">
                  <c:v>93.516666666666666</c:v>
                </c:pt>
                <c:pt idx="5611">
                  <c:v>93.533333333333331</c:v>
                </c:pt>
                <c:pt idx="5612">
                  <c:v>93.55</c:v>
                </c:pt>
                <c:pt idx="5613">
                  <c:v>93.566666666666663</c:v>
                </c:pt>
                <c:pt idx="5614">
                  <c:v>93.583333333333329</c:v>
                </c:pt>
                <c:pt idx="5615">
                  <c:v>93.6</c:v>
                </c:pt>
                <c:pt idx="5616">
                  <c:v>93.61666666666666</c:v>
                </c:pt>
                <c:pt idx="5617">
                  <c:v>93.63333333333334</c:v>
                </c:pt>
                <c:pt idx="5618">
                  <c:v>93.65</c:v>
                </c:pt>
                <c:pt idx="5619">
                  <c:v>93.666666666666671</c:v>
                </c:pt>
                <c:pt idx="5620">
                  <c:v>93.683333333333337</c:v>
                </c:pt>
                <c:pt idx="5621">
                  <c:v>93.7</c:v>
                </c:pt>
                <c:pt idx="5622">
                  <c:v>93.716666666666669</c:v>
                </c:pt>
                <c:pt idx="5623">
                  <c:v>93.733333333333334</c:v>
                </c:pt>
                <c:pt idx="5624">
                  <c:v>93.75</c:v>
                </c:pt>
                <c:pt idx="5625">
                  <c:v>93.766666666666666</c:v>
                </c:pt>
                <c:pt idx="5626">
                  <c:v>93.783333333333331</c:v>
                </c:pt>
                <c:pt idx="5627">
                  <c:v>93.8</c:v>
                </c:pt>
                <c:pt idx="5628">
                  <c:v>93.816666666666663</c:v>
                </c:pt>
                <c:pt idx="5629">
                  <c:v>93.833333333333329</c:v>
                </c:pt>
                <c:pt idx="5630">
                  <c:v>93.85</c:v>
                </c:pt>
                <c:pt idx="5631">
                  <c:v>93.86666666666666</c:v>
                </c:pt>
                <c:pt idx="5632">
                  <c:v>93.88333333333334</c:v>
                </c:pt>
                <c:pt idx="5633">
                  <c:v>93.9</c:v>
                </c:pt>
                <c:pt idx="5634">
                  <c:v>93.916666666666671</c:v>
                </c:pt>
                <c:pt idx="5635">
                  <c:v>93.933333333333337</c:v>
                </c:pt>
                <c:pt idx="5636">
                  <c:v>93.95</c:v>
                </c:pt>
                <c:pt idx="5637">
                  <c:v>93.966666666666669</c:v>
                </c:pt>
                <c:pt idx="5638">
                  <c:v>93.983333333333334</c:v>
                </c:pt>
                <c:pt idx="5639">
                  <c:v>94</c:v>
                </c:pt>
                <c:pt idx="5640">
                  <c:v>94.016666666666666</c:v>
                </c:pt>
                <c:pt idx="5641">
                  <c:v>94.033333333333331</c:v>
                </c:pt>
                <c:pt idx="5642">
                  <c:v>94.05</c:v>
                </c:pt>
                <c:pt idx="5643">
                  <c:v>94.066666666666663</c:v>
                </c:pt>
                <c:pt idx="5644">
                  <c:v>94.083333333333329</c:v>
                </c:pt>
                <c:pt idx="5645">
                  <c:v>94.1</c:v>
                </c:pt>
                <c:pt idx="5646">
                  <c:v>94.11666666666666</c:v>
                </c:pt>
                <c:pt idx="5647">
                  <c:v>94.13333333333334</c:v>
                </c:pt>
                <c:pt idx="5648">
                  <c:v>94.15</c:v>
                </c:pt>
                <c:pt idx="5649">
                  <c:v>94.166666666666671</c:v>
                </c:pt>
                <c:pt idx="5650">
                  <c:v>94.183333333333337</c:v>
                </c:pt>
                <c:pt idx="5651">
                  <c:v>94.2</c:v>
                </c:pt>
                <c:pt idx="5652">
                  <c:v>94.216666666666669</c:v>
                </c:pt>
                <c:pt idx="5653">
                  <c:v>94.233333333333334</c:v>
                </c:pt>
                <c:pt idx="5654">
                  <c:v>94.25</c:v>
                </c:pt>
                <c:pt idx="5655">
                  <c:v>94.266666666666666</c:v>
                </c:pt>
                <c:pt idx="5656">
                  <c:v>94.283333333333331</c:v>
                </c:pt>
                <c:pt idx="5657">
                  <c:v>94.3</c:v>
                </c:pt>
                <c:pt idx="5658">
                  <c:v>94.316666666666663</c:v>
                </c:pt>
                <c:pt idx="5659">
                  <c:v>94.333333333333329</c:v>
                </c:pt>
                <c:pt idx="5660">
                  <c:v>94.35</c:v>
                </c:pt>
                <c:pt idx="5661">
                  <c:v>94.36666666666666</c:v>
                </c:pt>
                <c:pt idx="5662">
                  <c:v>94.38333333333334</c:v>
                </c:pt>
                <c:pt idx="5663">
                  <c:v>94.4</c:v>
                </c:pt>
                <c:pt idx="5664">
                  <c:v>94.416666666666671</c:v>
                </c:pt>
                <c:pt idx="5665">
                  <c:v>94.433333333333337</c:v>
                </c:pt>
                <c:pt idx="5666">
                  <c:v>94.45</c:v>
                </c:pt>
                <c:pt idx="5667">
                  <c:v>94.466666666666669</c:v>
                </c:pt>
                <c:pt idx="5668">
                  <c:v>94.483333333333334</c:v>
                </c:pt>
                <c:pt idx="5669">
                  <c:v>94.5</c:v>
                </c:pt>
                <c:pt idx="5670">
                  <c:v>94.516666666666666</c:v>
                </c:pt>
                <c:pt idx="5671">
                  <c:v>94.533333333333331</c:v>
                </c:pt>
                <c:pt idx="5672">
                  <c:v>94.55</c:v>
                </c:pt>
                <c:pt idx="5673">
                  <c:v>94.566666666666663</c:v>
                </c:pt>
                <c:pt idx="5674">
                  <c:v>94.583333333333329</c:v>
                </c:pt>
                <c:pt idx="5675">
                  <c:v>94.6</c:v>
                </c:pt>
                <c:pt idx="5676">
                  <c:v>94.61666666666666</c:v>
                </c:pt>
                <c:pt idx="5677">
                  <c:v>94.63333333333334</c:v>
                </c:pt>
                <c:pt idx="5678">
                  <c:v>94.65</c:v>
                </c:pt>
                <c:pt idx="5679">
                  <c:v>94.666666666666671</c:v>
                </c:pt>
                <c:pt idx="5680">
                  <c:v>94.683333333333337</c:v>
                </c:pt>
                <c:pt idx="5681">
                  <c:v>94.7</c:v>
                </c:pt>
                <c:pt idx="5682">
                  <c:v>94.716666666666669</c:v>
                </c:pt>
                <c:pt idx="5683">
                  <c:v>94.733333333333334</c:v>
                </c:pt>
                <c:pt idx="5684">
                  <c:v>94.75</c:v>
                </c:pt>
                <c:pt idx="5685">
                  <c:v>94.766666666666666</c:v>
                </c:pt>
                <c:pt idx="5686">
                  <c:v>94.783333333333331</c:v>
                </c:pt>
                <c:pt idx="5687">
                  <c:v>94.8</c:v>
                </c:pt>
                <c:pt idx="5688">
                  <c:v>94.816666666666663</c:v>
                </c:pt>
                <c:pt idx="5689">
                  <c:v>94.833333333333329</c:v>
                </c:pt>
                <c:pt idx="5690">
                  <c:v>94.85</c:v>
                </c:pt>
                <c:pt idx="5691">
                  <c:v>94.86666666666666</c:v>
                </c:pt>
                <c:pt idx="5692">
                  <c:v>94.88333333333334</c:v>
                </c:pt>
                <c:pt idx="5693">
                  <c:v>94.9</c:v>
                </c:pt>
                <c:pt idx="5694">
                  <c:v>94.916666666666671</c:v>
                </c:pt>
                <c:pt idx="5695">
                  <c:v>94.933333333333337</c:v>
                </c:pt>
                <c:pt idx="5696">
                  <c:v>94.95</c:v>
                </c:pt>
                <c:pt idx="5697">
                  <c:v>94.966666666666669</c:v>
                </c:pt>
                <c:pt idx="5698">
                  <c:v>94.983333333333334</c:v>
                </c:pt>
                <c:pt idx="5699">
                  <c:v>95</c:v>
                </c:pt>
                <c:pt idx="5700">
                  <c:v>95.016666666666666</c:v>
                </c:pt>
                <c:pt idx="5701">
                  <c:v>95.033333333333331</c:v>
                </c:pt>
                <c:pt idx="5702">
                  <c:v>95.05</c:v>
                </c:pt>
                <c:pt idx="5703">
                  <c:v>95.066666666666663</c:v>
                </c:pt>
                <c:pt idx="5704">
                  <c:v>95.083333333333329</c:v>
                </c:pt>
                <c:pt idx="5705">
                  <c:v>95.1</c:v>
                </c:pt>
                <c:pt idx="5706">
                  <c:v>95.11666666666666</c:v>
                </c:pt>
                <c:pt idx="5707">
                  <c:v>95.13333333333334</c:v>
                </c:pt>
                <c:pt idx="5708">
                  <c:v>95.15</c:v>
                </c:pt>
                <c:pt idx="5709">
                  <c:v>95.166666666666671</c:v>
                </c:pt>
                <c:pt idx="5710">
                  <c:v>95.183333333333337</c:v>
                </c:pt>
                <c:pt idx="5711">
                  <c:v>95.2</c:v>
                </c:pt>
                <c:pt idx="5712">
                  <c:v>95.216666666666669</c:v>
                </c:pt>
                <c:pt idx="5713">
                  <c:v>95.233333333333334</c:v>
                </c:pt>
                <c:pt idx="5714">
                  <c:v>95.25</c:v>
                </c:pt>
                <c:pt idx="5715">
                  <c:v>95.266666666666666</c:v>
                </c:pt>
                <c:pt idx="5716">
                  <c:v>95.283333333333331</c:v>
                </c:pt>
                <c:pt idx="5717">
                  <c:v>95.3</c:v>
                </c:pt>
                <c:pt idx="5718">
                  <c:v>95.316666666666663</c:v>
                </c:pt>
                <c:pt idx="5719">
                  <c:v>95.333333333333329</c:v>
                </c:pt>
                <c:pt idx="5720">
                  <c:v>95.35</c:v>
                </c:pt>
                <c:pt idx="5721">
                  <c:v>95.36666666666666</c:v>
                </c:pt>
                <c:pt idx="5722">
                  <c:v>95.38333333333334</c:v>
                </c:pt>
                <c:pt idx="5723">
                  <c:v>95.4</c:v>
                </c:pt>
                <c:pt idx="5724">
                  <c:v>95.416666666666671</c:v>
                </c:pt>
                <c:pt idx="5725">
                  <c:v>95.433333333333337</c:v>
                </c:pt>
                <c:pt idx="5726">
                  <c:v>95.45</c:v>
                </c:pt>
                <c:pt idx="5727">
                  <c:v>95.466666666666669</c:v>
                </c:pt>
                <c:pt idx="5728">
                  <c:v>95.483333333333334</c:v>
                </c:pt>
                <c:pt idx="5729">
                  <c:v>95.5</c:v>
                </c:pt>
                <c:pt idx="5730">
                  <c:v>95.516666666666666</c:v>
                </c:pt>
                <c:pt idx="5731">
                  <c:v>95.533333333333331</c:v>
                </c:pt>
                <c:pt idx="5732">
                  <c:v>95.55</c:v>
                </c:pt>
                <c:pt idx="5733">
                  <c:v>95.566666666666663</c:v>
                </c:pt>
                <c:pt idx="5734">
                  <c:v>95.583333333333329</c:v>
                </c:pt>
                <c:pt idx="5735">
                  <c:v>95.6</c:v>
                </c:pt>
                <c:pt idx="5736">
                  <c:v>95.61666666666666</c:v>
                </c:pt>
                <c:pt idx="5737">
                  <c:v>95.63333333333334</c:v>
                </c:pt>
                <c:pt idx="5738">
                  <c:v>95.65</c:v>
                </c:pt>
                <c:pt idx="5739">
                  <c:v>95.666666666666671</c:v>
                </c:pt>
                <c:pt idx="5740">
                  <c:v>95.683333333333337</c:v>
                </c:pt>
                <c:pt idx="5741">
                  <c:v>95.7</c:v>
                </c:pt>
                <c:pt idx="5742">
                  <c:v>95.716666666666669</c:v>
                </c:pt>
                <c:pt idx="5743">
                  <c:v>95.733333333333334</c:v>
                </c:pt>
                <c:pt idx="5744">
                  <c:v>95.75</c:v>
                </c:pt>
                <c:pt idx="5745">
                  <c:v>95.766666666666666</c:v>
                </c:pt>
                <c:pt idx="5746">
                  <c:v>95.783333333333331</c:v>
                </c:pt>
                <c:pt idx="5747">
                  <c:v>95.8</c:v>
                </c:pt>
                <c:pt idx="5748">
                  <c:v>95.816666666666663</c:v>
                </c:pt>
                <c:pt idx="5749">
                  <c:v>95.833333333333329</c:v>
                </c:pt>
                <c:pt idx="5750">
                  <c:v>95.85</c:v>
                </c:pt>
                <c:pt idx="5751">
                  <c:v>95.86666666666666</c:v>
                </c:pt>
                <c:pt idx="5752">
                  <c:v>95.88333333333334</c:v>
                </c:pt>
                <c:pt idx="5753">
                  <c:v>95.9</c:v>
                </c:pt>
                <c:pt idx="5754">
                  <c:v>95.916666666666671</c:v>
                </c:pt>
                <c:pt idx="5755">
                  <c:v>95.933333333333337</c:v>
                </c:pt>
                <c:pt idx="5756">
                  <c:v>95.95</c:v>
                </c:pt>
                <c:pt idx="5757">
                  <c:v>95.966666666666669</c:v>
                </c:pt>
                <c:pt idx="5758">
                  <c:v>95.983333333333334</c:v>
                </c:pt>
                <c:pt idx="5759">
                  <c:v>96</c:v>
                </c:pt>
                <c:pt idx="5760">
                  <c:v>96.016666666666666</c:v>
                </c:pt>
                <c:pt idx="5761">
                  <c:v>96.033333333333331</c:v>
                </c:pt>
                <c:pt idx="5762">
                  <c:v>96.05</c:v>
                </c:pt>
                <c:pt idx="5763">
                  <c:v>96.066666666666663</c:v>
                </c:pt>
                <c:pt idx="5764">
                  <c:v>96.083333333333329</c:v>
                </c:pt>
                <c:pt idx="5765">
                  <c:v>96.1</c:v>
                </c:pt>
                <c:pt idx="5766">
                  <c:v>96.11666666666666</c:v>
                </c:pt>
                <c:pt idx="5767">
                  <c:v>96.13333333333334</c:v>
                </c:pt>
                <c:pt idx="5768">
                  <c:v>96.15</c:v>
                </c:pt>
                <c:pt idx="5769">
                  <c:v>96.166666666666671</c:v>
                </c:pt>
                <c:pt idx="5770">
                  <c:v>96.183333333333337</c:v>
                </c:pt>
                <c:pt idx="5771">
                  <c:v>96.2</c:v>
                </c:pt>
                <c:pt idx="5772">
                  <c:v>96.216666666666669</c:v>
                </c:pt>
                <c:pt idx="5773">
                  <c:v>96.233333333333334</c:v>
                </c:pt>
                <c:pt idx="5774">
                  <c:v>96.25</c:v>
                </c:pt>
                <c:pt idx="5775">
                  <c:v>96.266666666666666</c:v>
                </c:pt>
                <c:pt idx="5776">
                  <c:v>96.283333333333331</c:v>
                </c:pt>
                <c:pt idx="5777">
                  <c:v>96.3</c:v>
                </c:pt>
                <c:pt idx="5778">
                  <c:v>96.316666666666663</c:v>
                </c:pt>
                <c:pt idx="5779">
                  <c:v>96.333333333333329</c:v>
                </c:pt>
                <c:pt idx="5780">
                  <c:v>96.35</c:v>
                </c:pt>
                <c:pt idx="5781">
                  <c:v>96.36666666666666</c:v>
                </c:pt>
                <c:pt idx="5782">
                  <c:v>96.38333333333334</c:v>
                </c:pt>
                <c:pt idx="5783">
                  <c:v>96.4</c:v>
                </c:pt>
                <c:pt idx="5784">
                  <c:v>96.416666666666671</c:v>
                </c:pt>
                <c:pt idx="5785">
                  <c:v>96.433333333333337</c:v>
                </c:pt>
                <c:pt idx="5786">
                  <c:v>96.45</c:v>
                </c:pt>
                <c:pt idx="5787">
                  <c:v>96.466666666666669</c:v>
                </c:pt>
                <c:pt idx="5788">
                  <c:v>96.483333333333334</c:v>
                </c:pt>
                <c:pt idx="5789">
                  <c:v>96.5</c:v>
                </c:pt>
                <c:pt idx="5790">
                  <c:v>96.516666666666666</c:v>
                </c:pt>
                <c:pt idx="5791">
                  <c:v>96.533333333333331</c:v>
                </c:pt>
                <c:pt idx="5792">
                  <c:v>96.55</c:v>
                </c:pt>
                <c:pt idx="5793">
                  <c:v>96.566666666666663</c:v>
                </c:pt>
                <c:pt idx="5794">
                  <c:v>96.583333333333329</c:v>
                </c:pt>
                <c:pt idx="5795">
                  <c:v>96.6</c:v>
                </c:pt>
                <c:pt idx="5796">
                  <c:v>96.61666666666666</c:v>
                </c:pt>
                <c:pt idx="5797">
                  <c:v>96.63333333333334</c:v>
                </c:pt>
                <c:pt idx="5798">
                  <c:v>96.65</c:v>
                </c:pt>
                <c:pt idx="5799">
                  <c:v>96.666666666666671</c:v>
                </c:pt>
                <c:pt idx="5800">
                  <c:v>96.683333333333337</c:v>
                </c:pt>
                <c:pt idx="5801">
                  <c:v>96.7</c:v>
                </c:pt>
                <c:pt idx="5802">
                  <c:v>96.716666666666669</c:v>
                </c:pt>
                <c:pt idx="5803">
                  <c:v>96.733333333333334</c:v>
                </c:pt>
                <c:pt idx="5804">
                  <c:v>96.75</c:v>
                </c:pt>
                <c:pt idx="5805">
                  <c:v>96.766666666666666</c:v>
                </c:pt>
                <c:pt idx="5806">
                  <c:v>96.783333333333331</c:v>
                </c:pt>
                <c:pt idx="5807">
                  <c:v>96.8</c:v>
                </c:pt>
                <c:pt idx="5808">
                  <c:v>96.816666666666663</c:v>
                </c:pt>
                <c:pt idx="5809">
                  <c:v>96.833333333333329</c:v>
                </c:pt>
                <c:pt idx="5810">
                  <c:v>96.85</c:v>
                </c:pt>
                <c:pt idx="5811">
                  <c:v>96.86666666666666</c:v>
                </c:pt>
                <c:pt idx="5812">
                  <c:v>96.88333333333334</c:v>
                </c:pt>
                <c:pt idx="5813">
                  <c:v>96.9</c:v>
                </c:pt>
                <c:pt idx="5814">
                  <c:v>96.916666666666671</c:v>
                </c:pt>
                <c:pt idx="5815">
                  <c:v>96.933333333333337</c:v>
                </c:pt>
                <c:pt idx="5816">
                  <c:v>96.95</c:v>
                </c:pt>
                <c:pt idx="5817">
                  <c:v>96.966666666666669</c:v>
                </c:pt>
                <c:pt idx="5818">
                  <c:v>96.983333333333334</c:v>
                </c:pt>
                <c:pt idx="5819">
                  <c:v>97</c:v>
                </c:pt>
                <c:pt idx="5820">
                  <c:v>97.016666666666666</c:v>
                </c:pt>
                <c:pt idx="5821">
                  <c:v>97.033333333333331</c:v>
                </c:pt>
                <c:pt idx="5822">
                  <c:v>97.05</c:v>
                </c:pt>
                <c:pt idx="5823">
                  <c:v>97.066666666666663</c:v>
                </c:pt>
                <c:pt idx="5824">
                  <c:v>97.083333333333329</c:v>
                </c:pt>
                <c:pt idx="5825">
                  <c:v>97.1</c:v>
                </c:pt>
                <c:pt idx="5826">
                  <c:v>97.11666666666666</c:v>
                </c:pt>
                <c:pt idx="5827">
                  <c:v>97.13333333333334</c:v>
                </c:pt>
                <c:pt idx="5828">
                  <c:v>97.15</c:v>
                </c:pt>
                <c:pt idx="5829">
                  <c:v>97.166666666666671</c:v>
                </c:pt>
                <c:pt idx="5830">
                  <c:v>97.183333333333337</c:v>
                </c:pt>
                <c:pt idx="5831">
                  <c:v>97.2</c:v>
                </c:pt>
                <c:pt idx="5832">
                  <c:v>97.216666666666669</c:v>
                </c:pt>
                <c:pt idx="5833">
                  <c:v>97.233333333333334</c:v>
                </c:pt>
                <c:pt idx="5834">
                  <c:v>97.25</c:v>
                </c:pt>
                <c:pt idx="5835">
                  <c:v>97.266666666666666</c:v>
                </c:pt>
                <c:pt idx="5836">
                  <c:v>97.283333333333331</c:v>
                </c:pt>
                <c:pt idx="5837">
                  <c:v>97.3</c:v>
                </c:pt>
                <c:pt idx="5838">
                  <c:v>97.316666666666663</c:v>
                </c:pt>
                <c:pt idx="5839">
                  <c:v>97.333333333333329</c:v>
                </c:pt>
                <c:pt idx="5840">
                  <c:v>97.35</c:v>
                </c:pt>
                <c:pt idx="5841">
                  <c:v>97.36666666666666</c:v>
                </c:pt>
                <c:pt idx="5842">
                  <c:v>97.38333333333334</c:v>
                </c:pt>
                <c:pt idx="5843">
                  <c:v>97.4</c:v>
                </c:pt>
                <c:pt idx="5844">
                  <c:v>97.416666666666671</c:v>
                </c:pt>
                <c:pt idx="5845">
                  <c:v>97.433333333333337</c:v>
                </c:pt>
                <c:pt idx="5846">
                  <c:v>97.45</c:v>
                </c:pt>
                <c:pt idx="5847">
                  <c:v>97.466666666666669</c:v>
                </c:pt>
                <c:pt idx="5848">
                  <c:v>97.483333333333334</c:v>
                </c:pt>
                <c:pt idx="5849">
                  <c:v>97.5</c:v>
                </c:pt>
                <c:pt idx="5850">
                  <c:v>97.516666666666666</c:v>
                </c:pt>
                <c:pt idx="5851">
                  <c:v>97.533333333333331</c:v>
                </c:pt>
                <c:pt idx="5852">
                  <c:v>97.55</c:v>
                </c:pt>
                <c:pt idx="5853">
                  <c:v>97.566666666666663</c:v>
                </c:pt>
                <c:pt idx="5854">
                  <c:v>97.583333333333329</c:v>
                </c:pt>
                <c:pt idx="5855">
                  <c:v>97.6</c:v>
                </c:pt>
                <c:pt idx="5856">
                  <c:v>97.61666666666666</c:v>
                </c:pt>
                <c:pt idx="5857">
                  <c:v>97.63333333333334</c:v>
                </c:pt>
                <c:pt idx="5858">
                  <c:v>97.65</c:v>
                </c:pt>
                <c:pt idx="5859">
                  <c:v>97.666666666666671</c:v>
                </c:pt>
                <c:pt idx="5860">
                  <c:v>97.683333333333337</c:v>
                </c:pt>
                <c:pt idx="5861">
                  <c:v>97.7</c:v>
                </c:pt>
                <c:pt idx="5862">
                  <c:v>97.716666666666669</c:v>
                </c:pt>
                <c:pt idx="5863">
                  <c:v>97.733333333333334</c:v>
                </c:pt>
                <c:pt idx="5864">
                  <c:v>97.75</c:v>
                </c:pt>
                <c:pt idx="5865">
                  <c:v>97.766666666666666</c:v>
                </c:pt>
                <c:pt idx="5866">
                  <c:v>97.783333333333331</c:v>
                </c:pt>
                <c:pt idx="5867">
                  <c:v>97.8</c:v>
                </c:pt>
                <c:pt idx="5868">
                  <c:v>97.816666666666663</c:v>
                </c:pt>
                <c:pt idx="5869">
                  <c:v>97.833333333333329</c:v>
                </c:pt>
                <c:pt idx="5870">
                  <c:v>97.85</c:v>
                </c:pt>
                <c:pt idx="5871">
                  <c:v>97.86666666666666</c:v>
                </c:pt>
                <c:pt idx="5872">
                  <c:v>97.88333333333334</c:v>
                </c:pt>
                <c:pt idx="5873">
                  <c:v>97.9</c:v>
                </c:pt>
                <c:pt idx="5874">
                  <c:v>97.916666666666671</c:v>
                </c:pt>
                <c:pt idx="5875">
                  <c:v>97.933333333333337</c:v>
                </c:pt>
                <c:pt idx="5876">
                  <c:v>97.95</c:v>
                </c:pt>
                <c:pt idx="5877">
                  <c:v>97.966666666666669</c:v>
                </c:pt>
                <c:pt idx="5878">
                  <c:v>97.983333333333334</c:v>
                </c:pt>
                <c:pt idx="5879">
                  <c:v>98</c:v>
                </c:pt>
                <c:pt idx="5880">
                  <c:v>98.016666666666666</c:v>
                </c:pt>
                <c:pt idx="5881">
                  <c:v>98.033333333333331</c:v>
                </c:pt>
                <c:pt idx="5882">
                  <c:v>98.05</c:v>
                </c:pt>
                <c:pt idx="5883">
                  <c:v>98.066666666666663</c:v>
                </c:pt>
                <c:pt idx="5884">
                  <c:v>98.083333333333329</c:v>
                </c:pt>
                <c:pt idx="5885">
                  <c:v>98.1</c:v>
                </c:pt>
                <c:pt idx="5886">
                  <c:v>98.11666666666666</c:v>
                </c:pt>
                <c:pt idx="5887">
                  <c:v>98.13333333333334</c:v>
                </c:pt>
                <c:pt idx="5888">
                  <c:v>98.15</c:v>
                </c:pt>
                <c:pt idx="5889">
                  <c:v>98.166666666666671</c:v>
                </c:pt>
                <c:pt idx="5890">
                  <c:v>98.183333333333337</c:v>
                </c:pt>
                <c:pt idx="5891">
                  <c:v>98.2</c:v>
                </c:pt>
                <c:pt idx="5892">
                  <c:v>98.216666666666669</c:v>
                </c:pt>
                <c:pt idx="5893">
                  <c:v>98.233333333333334</c:v>
                </c:pt>
                <c:pt idx="5894">
                  <c:v>98.25</c:v>
                </c:pt>
                <c:pt idx="5895">
                  <c:v>98.266666666666666</c:v>
                </c:pt>
                <c:pt idx="5896">
                  <c:v>98.283333333333331</c:v>
                </c:pt>
                <c:pt idx="5897">
                  <c:v>98.3</c:v>
                </c:pt>
                <c:pt idx="5898">
                  <c:v>98.316666666666663</c:v>
                </c:pt>
                <c:pt idx="5899">
                  <c:v>98.333333333333329</c:v>
                </c:pt>
                <c:pt idx="5900">
                  <c:v>98.35</c:v>
                </c:pt>
                <c:pt idx="5901">
                  <c:v>98.36666666666666</c:v>
                </c:pt>
                <c:pt idx="5902">
                  <c:v>98.38333333333334</c:v>
                </c:pt>
                <c:pt idx="5903">
                  <c:v>98.4</c:v>
                </c:pt>
                <c:pt idx="5904">
                  <c:v>98.416666666666671</c:v>
                </c:pt>
                <c:pt idx="5905">
                  <c:v>98.433333333333337</c:v>
                </c:pt>
                <c:pt idx="5906">
                  <c:v>98.45</c:v>
                </c:pt>
                <c:pt idx="5907">
                  <c:v>98.466666666666669</c:v>
                </c:pt>
                <c:pt idx="5908">
                  <c:v>98.483333333333334</c:v>
                </c:pt>
                <c:pt idx="5909">
                  <c:v>98.5</c:v>
                </c:pt>
                <c:pt idx="5910">
                  <c:v>98.516666666666666</c:v>
                </c:pt>
                <c:pt idx="5911">
                  <c:v>98.533333333333331</c:v>
                </c:pt>
                <c:pt idx="5912">
                  <c:v>98.55</c:v>
                </c:pt>
                <c:pt idx="5913">
                  <c:v>98.566666666666663</c:v>
                </c:pt>
                <c:pt idx="5914">
                  <c:v>98.583333333333329</c:v>
                </c:pt>
                <c:pt idx="5915">
                  <c:v>98.6</c:v>
                </c:pt>
                <c:pt idx="5916">
                  <c:v>98.61666666666666</c:v>
                </c:pt>
                <c:pt idx="5917">
                  <c:v>98.63333333333334</c:v>
                </c:pt>
                <c:pt idx="5918">
                  <c:v>98.65</c:v>
                </c:pt>
                <c:pt idx="5919">
                  <c:v>98.666666666666671</c:v>
                </c:pt>
                <c:pt idx="5920">
                  <c:v>98.683333333333337</c:v>
                </c:pt>
                <c:pt idx="5921">
                  <c:v>98.7</c:v>
                </c:pt>
                <c:pt idx="5922">
                  <c:v>98.716666666666669</c:v>
                </c:pt>
                <c:pt idx="5923">
                  <c:v>98.733333333333334</c:v>
                </c:pt>
                <c:pt idx="5924">
                  <c:v>98.75</c:v>
                </c:pt>
                <c:pt idx="5925">
                  <c:v>98.766666666666666</c:v>
                </c:pt>
                <c:pt idx="5926">
                  <c:v>98.783333333333331</c:v>
                </c:pt>
                <c:pt idx="5927">
                  <c:v>98.8</c:v>
                </c:pt>
                <c:pt idx="5928">
                  <c:v>98.816666666666663</c:v>
                </c:pt>
                <c:pt idx="5929">
                  <c:v>98.833333333333329</c:v>
                </c:pt>
                <c:pt idx="5930">
                  <c:v>98.85</c:v>
                </c:pt>
                <c:pt idx="5931">
                  <c:v>98.86666666666666</c:v>
                </c:pt>
                <c:pt idx="5932">
                  <c:v>98.88333333333334</c:v>
                </c:pt>
                <c:pt idx="5933">
                  <c:v>98.9</c:v>
                </c:pt>
                <c:pt idx="5934">
                  <c:v>98.916666666666671</c:v>
                </c:pt>
                <c:pt idx="5935">
                  <c:v>98.933333333333337</c:v>
                </c:pt>
                <c:pt idx="5936">
                  <c:v>98.95</c:v>
                </c:pt>
                <c:pt idx="5937">
                  <c:v>98.966666666666669</c:v>
                </c:pt>
                <c:pt idx="5938">
                  <c:v>98.983333333333334</c:v>
                </c:pt>
                <c:pt idx="5939">
                  <c:v>99</c:v>
                </c:pt>
                <c:pt idx="5940">
                  <c:v>99.016666666666666</c:v>
                </c:pt>
                <c:pt idx="5941">
                  <c:v>99.033333333333331</c:v>
                </c:pt>
                <c:pt idx="5942">
                  <c:v>99.05</c:v>
                </c:pt>
                <c:pt idx="5943">
                  <c:v>99.066666666666663</c:v>
                </c:pt>
                <c:pt idx="5944">
                  <c:v>99.083333333333329</c:v>
                </c:pt>
                <c:pt idx="5945">
                  <c:v>99.1</c:v>
                </c:pt>
                <c:pt idx="5946">
                  <c:v>99.11666666666666</c:v>
                </c:pt>
                <c:pt idx="5947">
                  <c:v>99.13333333333334</c:v>
                </c:pt>
                <c:pt idx="5948">
                  <c:v>99.15</c:v>
                </c:pt>
                <c:pt idx="5949">
                  <c:v>99.166666666666671</c:v>
                </c:pt>
                <c:pt idx="5950">
                  <c:v>99.183333333333337</c:v>
                </c:pt>
                <c:pt idx="5951">
                  <c:v>99.2</c:v>
                </c:pt>
                <c:pt idx="5952">
                  <c:v>99.216666666666669</c:v>
                </c:pt>
                <c:pt idx="5953">
                  <c:v>99.233333333333334</c:v>
                </c:pt>
                <c:pt idx="5954">
                  <c:v>99.25</c:v>
                </c:pt>
                <c:pt idx="5955">
                  <c:v>99.266666666666666</c:v>
                </c:pt>
                <c:pt idx="5956">
                  <c:v>99.283333333333331</c:v>
                </c:pt>
                <c:pt idx="5957">
                  <c:v>99.3</c:v>
                </c:pt>
                <c:pt idx="5958">
                  <c:v>99.316666666666663</c:v>
                </c:pt>
                <c:pt idx="5959">
                  <c:v>99.333333333333329</c:v>
                </c:pt>
                <c:pt idx="5960">
                  <c:v>99.35</c:v>
                </c:pt>
                <c:pt idx="5961">
                  <c:v>99.36666666666666</c:v>
                </c:pt>
                <c:pt idx="5962">
                  <c:v>99.38333333333334</c:v>
                </c:pt>
                <c:pt idx="5963">
                  <c:v>99.4</c:v>
                </c:pt>
                <c:pt idx="5964">
                  <c:v>99.416666666666671</c:v>
                </c:pt>
                <c:pt idx="5965">
                  <c:v>99.433333333333337</c:v>
                </c:pt>
                <c:pt idx="5966">
                  <c:v>99.45</c:v>
                </c:pt>
                <c:pt idx="5967">
                  <c:v>99.466666666666669</c:v>
                </c:pt>
                <c:pt idx="5968">
                  <c:v>99.483333333333334</c:v>
                </c:pt>
                <c:pt idx="5969">
                  <c:v>99.5</c:v>
                </c:pt>
                <c:pt idx="5970">
                  <c:v>99.516666666666666</c:v>
                </c:pt>
                <c:pt idx="5971">
                  <c:v>99.533333333333331</c:v>
                </c:pt>
                <c:pt idx="5972">
                  <c:v>99.55</c:v>
                </c:pt>
                <c:pt idx="5973">
                  <c:v>99.566666666666663</c:v>
                </c:pt>
                <c:pt idx="5974">
                  <c:v>99.583333333333329</c:v>
                </c:pt>
                <c:pt idx="5975">
                  <c:v>99.6</c:v>
                </c:pt>
                <c:pt idx="5976">
                  <c:v>99.61666666666666</c:v>
                </c:pt>
                <c:pt idx="5977">
                  <c:v>99.63333333333334</c:v>
                </c:pt>
                <c:pt idx="5978">
                  <c:v>99.65</c:v>
                </c:pt>
                <c:pt idx="5979">
                  <c:v>99.666666666666671</c:v>
                </c:pt>
                <c:pt idx="5980">
                  <c:v>99.683333333333337</c:v>
                </c:pt>
                <c:pt idx="5981">
                  <c:v>99.7</c:v>
                </c:pt>
                <c:pt idx="5982">
                  <c:v>99.716666666666669</c:v>
                </c:pt>
                <c:pt idx="5983">
                  <c:v>99.733333333333334</c:v>
                </c:pt>
                <c:pt idx="5984">
                  <c:v>99.75</c:v>
                </c:pt>
                <c:pt idx="5985">
                  <c:v>99.766666666666666</c:v>
                </c:pt>
                <c:pt idx="5986">
                  <c:v>99.783333333333331</c:v>
                </c:pt>
                <c:pt idx="5987">
                  <c:v>99.8</c:v>
                </c:pt>
                <c:pt idx="5988">
                  <c:v>99.816666666666663</c:v>
                </c:pt>
                <c:pt idx="5989">
                  <c:v>99.833333333333329</c:v>
                </c:pt>
                <c:pt idx="5990">
                  <c:v>99.85</c:v>
                </c:pt>
                <c:pt idx="5991">
                  <c:v>99.86666666666666</c:v>
                </c:pt>
                <c:pt idx="5992">
                  <c:v>99.88333333333334</c:v>
                </c:pt>
                <c:pt idx="5993">
                  <c:v>99.9</c:v>
                </c:pt>
                <c:pt idx="5994">
                  <c:v>99.916666666666671</c:v>
                </c:pt>
                <c:pt idx="5995">
                  <c:v>99.933333333333337</c:v>
                </c:pt>
                <c:pt idx="5996">
                  <c:v>99.95</c:v>
                </c:pt>
                <c:pt idx="5997">
                  <c:v>99.966666666666669</c:v>
                </c:pt>
                <c:pt idx="5998">
                  <c:v>99.983333333333334</c:v>
                </c:pt>
                <c:pt idx="5999">
                  <c:v>100</c:v>
                </c:pt>
                <c:pt idx="6000">
                  <c:v>100.01666666666667</c:v>
                </c:pt>
                <c:pt idx="6001">
                  <c:v>100.03333333333333</c:v>
                </c:pt>
                <c:pt idx="6002">
                  <c:v>100.05</c:v>
                </c:pt>
                <c:pt idx="6003">
                  <c:v>100.06666666666666</c:v>
                </c:pt>
                <c:pt idx="6004">
                  <c:v>100.08333333333333</c:v>
                </c:pt>
                <c:pt idx="6005">
                  <c:v>100.1</c:v>
                </c:pt>
                <c:pt idx="6006">
                  <c:v>100.11666666666666</c:v>
                </c:pt>
                <c:pt idx="6007">
                  <c:v>100.13333333333334</c:v>
                </c:pt>
                <c:pt idx="6008">
                  <c:v>100.15</c:v>
                </c:pt>
                <c:pt idx="6009">
                  <c:v>100.16666666666667</c:v>
                </c:pt>
                <c:pt idx="6010">
                  <c:v>100.18333333333334</c:v>
                </c:pt>
                <c:pt idx="6011">
                  <c:v>100.2</c:v>
                </c:pt>
                <c:pt idx="6012">
                  <c:v>100.21666666666667</c:v>
                </c:pt>
                <c:pt idx="6013">
                  <c:v>100.23333333333333</c:v>
                </c:pt>
                <c:pt idx="6014">
                  <c:v>100.25</c:v>
                </c:pt>
                <c:pt idx="6015">
                  <c:v>100.26666666666667</c:v>
                </c:pt>
                <c:pt idx="6016">
                  <c:v>100.28333333333333</c:v>
                </c:pt>
                <c:pt idx="6017">
                  <c:v>100.3</c:v>
                </c:pt>
                <c:pt idx="6018">
                  <c:v>100.31666666666666</c:v>
                </c:pt>
                <c:pt idx="6019">
                  <c:v>100.33333333333333</c:v>
                </c:pt>
                <c:pt idx="6020">
                  <c:v>100.35</c:v>
                </c:pt>
                <c:pt idx="6021">
                  <c:v>100.36666666666666</c:v>
                </c:pt>
                <c:pt idx="6022">
                  <c:v>100.38333333333334</c:v>
                </c:pt>
                <c:pt idx="6023">
                  <c:v>100.4</c:v>
                </c:pt>
                <c:pt idx="6024">
                  <c:v>100.41666666666667</c:v>
                </c:pt>
                <c:pt idx="6025">
                  <c:v>100.43333333333334</c:v>
                </c:pt>
                <c:pt idx="6026">
                  <c:v>100.45</c:v>
                </c:pt>
                <c:pt idx="6027">
                  <c:v>100.46666666666667</c:v>
                </c:pt>
                <c:pt idx="6028">
                  <c:v>100.48333333333333</c:v>
                </c:pt>
                <c:pt idx="6029">
                  <c:v>100.5</c:v>
                </c:pt>
                <c:pt idx="6030">
                  <c:v>100.51666666666667</c:v>
                </c:pt>
                <c:pt idx="6031">
                  <c:v>100.53333333333333</c:v>
                </c:pt>
                <c:pt idx="6032">
                  <c:v>100.55</c:v>
                </c:pt>
                <c:pt idx="6033">
                  <c:v>100.56666666666666</c:v>
                </c:pt>
                <c:pt idx="6034">
                  <c:v>100.58333333333333</c:v>
                </c:pt>
                <c:pt idx="6035">
                  <c:v>100.6</c:v>
                </c:pt>
                <c:pt idx="6036">
                  <c:v>100.61666666666666</c:v>
                </c:pt>
                <c:pt idx="6037">
                  <c:v>100.63333333333334</c:v>
                </c:pt>
                <c:pt idx="6038">
                  <c:v>100.65</c:v>
                </c:pt>
                <c:pt idx="6039">
                  <c:v>100.66666666666667</c:v>
                </c:pt>
                <c:pt idx="6040">
                  <c:v>100.68333333333334</c:v>
                </c:pt>
                <c:pt idx="6041">
                  <c:v>100.7</c:v>
                </c:pt>
                <c:pt idx="6042">
                  <c:v>100.71666666666667</c:v>
                </c:pt>
                <c:pt idx="6043">
                  <c:v>100.73333333333333</c:v>
                </c:pt>
                <c:pt idx="6044">
                  <c:v>100.75</c:v>
                </c:pt>
                <c:pt idx="6045">
                  <c:v>100.76666666666667</c:v>
                </c:pt>
                <c:pt idx="6046">
                  <c:v>100.78333333333333</c:v>
                </c:pt>
                <c:pt idx="6047">
                  <c:v>100.8</c:v>
                </c:pt>
                <c:pt idx="6048">
                  <c:v>100.81666666666666</c:v>
                </c:pt>
                <c:pt idx="6049">
                  <c:v>100.83333333333333</c:v>
                </c:pt>
                <c:pt idx="6050">
                  <c:v>100.85</c:v>
                </c:pt>
                <c:pt idx="6051">
                  <c:v>100.86666666666666</c:v>
                </c:pt>
                <c:pt idx="6052">
                  <c:v>100.88333333333334</c:v>
                </c:pt>
                <c:pt idx="6053">
                  <c:v>100.9</c:v>
                </c:pt>
                <c:pt idx="6054">
                  <c:v>100.91666666666667</c:v>
                </c:pt>
                <c:pt idx="6055">
                  <c:v>100.93333333333334</c:v>
                </c:pt>
                <c:pt idx="6056">
                  <c:v>100.95</c:v>
                </c:pt>
                <c:pt idx="6057">
                  <c:v>100.96666666666667</c:v>
                </c:pt>
                <c:pt idx="6058">
                  <c:v>100.98333333333333</c:v>
                </c:pt>
                <c:pt idx="6059">
                  <c:v>101</c:v>
                </c:pt>
                <c:pt idx="6060">
                  <c:v>101.01666666666667</c:v>
                </c:pt>
                <c:pt idx="6061">
                  <c:v>101.03333333333333</c:v>
                </c:pt>
                <c:pt idx="6062">
                  <c:v>101.05</c:v>
                </c:pt>
                <c:pt idx="6063">
                  <c:v>101.06666666666666</c:v>
                </c:pt>
                <c:pt idx="6064">
                  <c:v>101.08333333333333</c:v>
                </c:pt>
                <c:pt idx="6065">
                  <c:v>101.1</c:v>
                </c:pt>
                <c:pt idx="6066">
                  <c:v>101.11666666666666</c:v>
                </c:pt>
                <c:pt idx="6067">
                  <c:v>101.13333333333334</c:v>
                </c:pt>
                <c:pt idx="6068">
                  <c:v>101.15</c:v>
                </c:pt>
                <c:pt idx="6069">
                  <c:v>101.16666666666667</c:v>
                </c:pt>
                <c:pt idx="6070">
                  <c:v>101.18333333333334</c:v>
                </c:pt>
                <c:pt idx="6071">
                  <c:v>101.2</c:v>
                </c:pt>
                <c:pt idx="6072">
                  <c:v>101.21666666666667</c:v>
                </c:pt>
                <c:pt idx="6073">
                  <c:v>101.23333333333333</c:v>
                </c:pt>
                <c:pt idx="6074">
                  <c:v>101.25</c:v>
                </c:pt>
                <c:pt idx="6075">
                  <c:v>101.26666666666667</c:v>
                </c:pt>
                <c:pt idx="6076">
                  <c:v>101.28333333333333</c:v>
                </c:pt>
                <c:pt idx="6077">
                  <c:v>101.3</c:v>
                </c:pt>
                <c:pt idx="6078">
                  <c:v>101.31666666666666</c:v>
                </c:pt>
                <c:pt idx="6079">
                  <c:v>101.33333333333333</c:v>
                </c:pt>
                <c:pt idx="6080">
                  <c:v>101.35</c:v>
                </c:pt>
                <c:pt idx="6081">
                  <c:v>101.36666666666666</c:v>
                </c:pt>
                <c:pt idx="6082">
                  <c:v>101.38333333333334</c:v>
                </c:pt>
                <c:pt idx="6083">
                  <c:v>101.4</c:v>
                </c:pt>
                <c:pt idx="6084">
                  <c:v>101.41666666666667</c:v>
                </c:pt>
                <c:pt idx="6085">
                  <c:v>101.43333333333334</c:v>
                </c:pt>
                <c:pt idx="6086">
                  <c:v>101.45</c:v>
                </c:pt>
                <c:pt idx="6087">
                  <c:v>101.46666666666667</c:v>
                </c:pt>
                <c:pt idx="6088">
                  <c:v>101.48333333333333</c:v>
                </c:pt>
                <c:pt idx="6089">
                  <c:v>101.5</c:v>
                </c:pt>
                <c:pt idx="6090">
                  <c:v>101.51666666666667</c:v>
                </c:pt>
                <c:pt idx="6091">
                  <c:v>101.53333333333333</c:v>
                </c:pt>
                <c:pt idx="6092">
                  <c:v>101.55</c:v>
                </c:pt>
                <c:pt idx="6093">
                  <c:v>101.56666666666666</c:v>
                </c:pt>
                <c:pt idx="6094">
                  <c:v>101.58333333333333</c:v>
                </c:pt>
                <c:pt idx="6095">
                  <c:v>101.6</c:v>
                </c:pt>
                <c:pt idx="6096">
                  <c:v>101.61666666666666</c:v>
                </c:pt>
                <c:pt idx="6097">
                  <c:v>101.63333333333334</c:v>
                </c:pt>
                <c:pt idx="6098">
                  <c:v>101.65</c:v>
                </c:pt>
                <c:pt idx="6099">
                  <c:v>101.66666666666667</c:v>
                </c:pt>
                <c:pt idx="6100">
                  <c:v>101.68333333333334</c:v>
                </c:pt>
                <c:pt idx="6101">
                  <c:v>101.7</c:v>
                </c:pt>
                <c:pt idx="6102">
                  <c:v>101.71666666666667</c:v>
                </c:pt>
                <c:pt idx="6103">
                  <c:v>101.73333333333333</c:v>
                </c:pt>
                <c:pt idx="6104">
                  <c:v>101.75</c:v>
                </c:pt>
                <c:pt idx="6105">
                  <c:v>101.76666666666667</c:v>
                </c:pt>
                <c:pt idx="6106">
                  <c:v>101.78333333333333</c:v>
                </c:pt>
                <c:pt idx="6107">
                  <c:v>101.8</c:v>
                </c:pt>
                <c:pt idx="6108">
                  <c:v>101.81666666666666</c:v>
                </c:pt>
                <c:pt idx="6109">
                  <c:v>101.83333333333333</c:v>
                </c:pt>
                <c:pt idx="6110">
                  <c:v>101.85</c:v>
                </c:pt>
                <c:pt idx="6111">
                  <c:v>101.86666666666666</c:v>
                </c:pt>
                <c:pt idx="6112">
                  <c:v>101.88333333333334</c:v>
                </c:pt>
                <c:pt idx="6113">
                  <c:v>101.9</c:v>
                </c:pt>
                <c:pt idx="6114">
                  <c:v>101.91666666666667</c:v>
                </c:pt>
                <c:pt idx="6115">
                  <c:v>101.93333333333334</c:v>
                </c:pt>
                <c:pt idx="6116">
                  <c:v>101.95</c:v>
                </c:pt>
                <c:pt idx="6117">
                  <c:v>101.96666666666667</c:v>
                </c:pt>
                <c:pt idx="6118">
                  <c:v>101.98333333333333</c:v>
                </c:pt>
                <c:pt idx="6119">
                  <c:v>102</c:v>
                </c:pt>
                <c:pt idx="6120">
                  <c:v>102.01666666666667</c:v>
                </c:pt>
                <c:pt idx="6121">
                  <c:v>102.03333333333333</c:v>
                </c:pt>
                <c:pt idx="6122">
                  <c:v>102.05</c:v>
                </c:pt>
                <c:pt idx="6123">
                  <c:v>102.06666666666666</c:v>
                </c:pt>
                <c:pt idx="6124">
                  <c:v>102.08333333333333</c:v>
                </c:pt>
                <c:pt idx="6125">
                  <c:v>102.1</c:v>
                </c:pt>
                <c:pt idx="6126">
                  <c:v>102.11666666666666</c:v>
                </c:pt>
                <c:pt idx="6127">
                  <c:v>102.13333333333334</c:v>
                </c:pt>
                <c:pt idx="6128">
                  <c:v>102.15</c:v>
                </c:pt>
                <c:pt idx="6129">
                  <c:v>102.16666666666667</c:v>
                </c:pt>
                <c:pt idx="6130">
                  <c:v>102.18333333333334</c:v>
                </c:pt>
                <c:pt idx="6131">
                  <c:v>102.2</c:v>
                </c:pt>
                <c:pt idx="6132">
                  <c:v>102.21666666666667</c:v>
                </c:pt>
                <c:pt idx="6133">
                  <c:v>102.23333333333333</c:v>
                </c:pt>
                <c:pt idx="6134">
                  <c:v>102.25</c:v>
                </c:pt>
                <c:pt idx="6135">
                  <c:v>102.26666666666667</c:v>
                </c:pt>
                <c:pt idx="6136">
                  <c:v>102.28333333333333</c:v>
                </c:pt>
                <c:pt idx="6137">
                  <c:v>102.3</c:v>
                </c:pt>
                <c:pt idx="6138">
                  <c:v>102.31666666666666</c:v>
                </c:pt>
                <c:pt idx="6139">
                  <c:v>102.33333333333333</c:v>
                </c:pt>
                <c:pt idx="6140">
                  <c:v>102.35</c:v>
                </c:pt>
                <c:pt idx="6141">
                  <c:v>102.36666666666666</c:v>
                </c:pt>
                <c:pt idx="6142">
                  <c:v>102.38333333333334</c:v>
                </c:pt>
                <c:pt idx="6143">
                  <c:v>102.4</c:v>
                </c:pt>
                <c:pt idx="6144">
                  <c:v>102.41666666666667</c:v>
                </c:pt>
                <c:pt idx="6145">
                  <c:v>102.43333333333334</c:v>
                </c:pt>
                <c:pt idx="6146">
                  <c:v>102.45</c:v>
                </c:pt>
                <c:pt idx="6147">
                  <c:v>102.46666666666667</c:v>
                </c:pt>
                <c:pt idx="6148">
                  <c:v>102.48333333333333</c:v>
                </c:pt>
                <c:pt idx="6149">
                  <c:v>102.5</c:v>
                </c:pt>
                <c:pt idx="6150">
                  <c:v>102.51666666666667</c:v>
                </c:pt>
                <c:pt idx="6151">
                  <c:v>102.53333333333333</c:v>
                </c:pt>
                <c:pt idx="6152">
                  <c:v>102.55</c:v>
                </c:pt>
                <c:pt idx="6153">
                  <c:v>102.56666666666666</c:v>
                </c:pt>
                <c:pt idx="6154">
                  <c:v>102.58333333333333</c:v>
                </c:pt>
                <c:pt idx="6155">
                  <c:v>102.6</c:v>
                </c:pt>
                <c:pt idx="6156">
                  <c:v>102.61666666666666</c:v>
                </c:pt>
                <c:pt idx="6157">
                  <c:v>102.63333333333334</c:v>
                </c:pt>
                <c:pt idx="6158">
                  <c:v>102.65</c:v>
                </c:pt>
                <c:pt idx="6159">
                  <c:v>102.66666666666667</c:v>
                </c:pt>
                <c:pt idx="6160">
                  <c:v>102.68333333333334</c:v>
                </c:pt>
                <c:pt idx="6161">
                  <c:v>102.7</c:v>
                </c:pt>
                <c:pt idx="6162">
                  <c:v>102.71666666666667</c:v>
                </c:pt>
                <c:pt idx="6163">
                  <c:v>102.73333333333333</c:v>
                </c:pt>
                <c:pt idx="6164">
                  <c:v>102.75</c:v>
                </c:pt>
                <c:pt idx="6165">
                  <c:v>102.76666666666667</c:v>
                </c:pt>
                <c:pt idx="6166">
                  <c:v>102.78333333333333</c:v>
                </c:pt>
                <c:pt idx="6167">
                  <c:v>102.8</c:v>
                </c:pt>
                <c:pt idx="6168">
                  <c:v>102.81666666666666</c:v>
                </c:pt>
                <c:pt idx="6169">
                  <c:v>102.83333333333333</c:v>
                </c:pt>
                <c:pt idx="6170">
                  <c:v>102.85</c:v>
                </c:pt>
                <c:pt idx="6171">
                  <c:v>102.86666666666666</c:v>
                </c:pt>
                <c:pt idx="6172">
                  <c:v>102.88333333333334</c:v>
                </c:pt>
                <c:pt idx="6173">
                  <c:v>102.9</c:v>
                </c:pt>
                <c:pt idx="6174">
                  <c:v>102.91666666666667</c:v>
                </c:pt>
                <c:pt idx="6175">
                  <c:v>102.93333333333334</c:v>
                </c:pt>
                <c:pt idx="6176">
                  <c:v>102.95</c:v>
                </c:pt>
                <c:pt idx="6177">
                  <c:v>102.96666666666667</c:v>
                </c:pt>
                <c:pt idx="6178">
                  <c:v>102.98333333333333</c:v>
                </c:pt>
                <c:pt idx="6179">
                  <c:v>103</c:v>
                </c:pt>
                <c:pt idx="6180">
                  <c:v>103.01666666666667</c:v>
                </c:pt>
                <c:pt idx="6181">
                  <c:v>103.03333333333333</c:v>
                </c:pt>
                <c:pt idx="6182">
                  <c:v>103.05</c:v>
                </c:pt>
                <c:pt idx="6183">
                  <c:v>103.06666666666666</c:v>
                </c:pt>
                <c:pt idx="6184">
                  <c:v>103.08333333333333</c:v>
                </c:pt>
                <c:pt idx="6185">
                  <c:v>103.1</c:v>
                </c:pt>
                <c:pt idx="6186">
                  <c:v>103.11666666666666</c:v>
                </c:pt>
                <c:pt idx="6187">
                  <c:v>103.13333333333334</c:v>
                </c:pt>
                <c:pt idx="6188">
                  <c:v>103.15</c:v>
                </c:pt>
                <c:pt idx="6189">
                  <c:v>103.16666666666667</c:v>
                </c:pt>
                <c:pt idx="6190">
                  <c:v>103.18333333333334</c:v>
                </c:pt>
                <c:pt idx="6191">
                  <c:v>103.2</c:v>
                </c:pt>
                <c:pt idx="6192">
                  <c:v>103.21666666666667</c:v>
                </c:pt>
                <c:pt idx="6193">
                  <c:v>103.23333333333333</c:v>
                </c:pt>
                <c:pt idx="6194">
                  <c:v>103.25</c:v>
                </c:pt>
                <c:pt idx="6195">
                  <c:v>103.26666666666667</c:v>
                </c:pt>
                <c:pt idx="6196">
                  <c:v>103.28333333333333</c:v>
                </c:pt>
                <c:pt idx="6197">
                  <c:v>103.3</c:v>
                </c:pt>
                <c:pt idx="6198">
                  <c:v>103.31666666666666</c:v>
                </c:pt>
                <c:pt idx="6199">
                  <c:v>103.33333333333333</c:v>
                </c:pt>
                <c:pt idx="6200">
                  <c:v>103.35</c:v>
                </c:pt>
                <c:pt idx="6201">
                  <c:v>103.36666666666666</c:v>
                </c:pt>
                <c:pt idx="6202">
                  <c:v>103.38333333333334</c:v>
                </c:pt>
                <c:pt idx="6203">
                  <c:v>103.4</c:v>
                </c:pt>
                <c:pt idx="6204">
                  <c:v>103.41666666666667</c:v>
                </c:pt>
                <c:pt idx="6205">
                  <c:v>103.43333333333334</c:v>
                </c:pt>
                <c:pt idx="6206">
                  <c:v>103.45</c:v>
                </c:pt>
                <c:pt idx="6207">
                  <c:v>103.46666666666667</c:v>
                </c:pt>
                <c:pt idx="6208">
                  <c:v>103.48333333333333</c:v>
                </c:pt>
                <c:pt idx="6209">
                  <c:v>103.5</c:v>
                </c:pt>
                <c:pt idx="6210">
                  <c:v>103.51666666666667</c:v>
                </c:pt>
                <c:pt idx="6211">
                  <c:v>103.53333333333333</c:v>
                </c:pt>
                <c:pt idx="6212">
                  <c:v>103.55</c:v>
                </c:pt>
                <c:pt idx="6213">
                  <c:v>103.56666666666666</c:v>
                </c:pt>
                <c:pt idx="6214">
                  <c:v>103.58333333333333</c:v>
                </c:pt>
                <c:pt idx="6215">
                  <c:v>103.6</c:v>
                </c:pt>
                <c:pt idx="6216">
                  <c:v>103.61666666666666</c:v>
                </c:pt>
                <c:pt idx="6217">
                  <c:v>103.63333333333334</c:v>
                </c:pt>
                <c:pt idx="6218">
                  <c:v>103.65</c:v>
                </c:pt>
                <c:pt idx="6219">
                  <c:v>103.66666666666667</c:v>
                </c:pt>
                <c:pt idx="6220">
                  <c:v>103.68333333333334</c:v>
                </c:pt>
                <c:pt idx="6221">
                  <c:v>103.7</c:v>
                </c:pt>
                <c:pt idx="6222">
                  <c:v>103.71666666666667</c:v>
                </c:pt>
                <c:pt idx="6223">
                  <c:v>103.73333333333333</c:v>
                </c:pt>
                <c:pt idx="6224">
                  <c:v>103.75</c:v>
                </c:pt>
                <c:pt idx="6225">
                  <c:v>103.76666666666667</c:v>
                </c:pt>
                <c:pt idx="6226">
                  <c:v>103.78333333333333</c:v>
                </c:pt>
                <c:pt idx="6227">
                  <c:v>103.8</c:v>
                </c:pt>
                <c:pt idx="6228">
                  <c:v>103.81666666666666</c:v>
                </c:pt>
                <c:pt idx="6229">
                  <c:v>103.83333333333333</c:v>
                </c:pt>
                <c:pt idx="6230">
                  <c:v>103.85</c:v>
                </c:pt>
                <c:pt idx="6231">
                  <c:v>103.86666666666666</c:v>
                </c:pt>
                <c:pt idx="6232">
                  <c:v>103.88333333333334</c:v>
                </c:pt>
                <c:pt idx="6233">
                  <c:v>103.9</c:v>
                </c:pt>
                <c:pt idx="6234">
                  <c:v>103.91666666666667</c:v>
                </c:pt>
                <c:pt idx="6235">
                  <c:v>103.93333333333334</c:v>
                </c:pt>
                <c:pt idx="6236">
                  <c:v>103.95</c:v>
                </c:pt>
                <c:pt idx="6237">
                  <c:v>103.96666666666667</c:v>
                </c:pt>
                <c:pt idx="6238">
                  <c:v>103.98333333333333</c:v>
                </c:pt>
                <c:pt idx="6239">
                  <c:v>104</c:v>
                </c:pt>
                <c:pt idx="6240">
                  <c:v>104.01666666666667</c:v>
                </c:pt>
                <c:pt idx="6241">
                  <c:v>104.03333333333333</c:v>
                </c:pt>
                <c:pt idx="6242">
                  <c:v>104.05</c:v>
                </c:pt>
                <c:pt idx="6243">
                  <c:v>104.06666666666666</c:v>
                </c:pt>
                <c:pt idx="6244">
                  <c:v>104.08333333333333</c:v>
                </c:pt>
                <c:pt idx="6245">
                  <c:v>104.1</c:v>
                </c:pt>
                <c:pt idx="6246">
                  <c:v>104.11666666666666</c:v>
                </c:pt>
                <c:pt idx="6247">
                  <c:v>104.13333333333334</c:v>
                </c:pt>
                <c:pt idx="6248">
                  <c:v>104.15</c:v>
                </c:pt>
                <c:pt idx="6249">
                  <c:v>104.16666666666667</c:v>
                </c:pt>
                <c:pt idx="6250">
                  <c:v>104.18333333333334</c:v>
                </c:pt>
                <c:pt idx="6251">
                  <c:v>104.2</c:v>
                </c:pt>
                <c:pt idx="6252">
                  <c:v>104.21666666666667</c:v>
                </c:pt>
                <c:pt idx="6253">
                  <c:v>104.23333333333333</c:v>
                </c:pt>
                <c:pt idx="6254">
                  <c:v>104.25</c:v>
                </c:pt>
                <c:pt idx="6255">
                  <c:v>104.26666666666667</c:v>
                </c:pt>
                <c:pt idx="6256">
                  <c:v>104.28333333333333</c:v>
                </c:pt>
                <c:pt idx="6257">
                  <c:v>104.3</c:v>
                </c:pt>
                <c:pt idx="6258">
                  <c:v>104.31666666666666</c:v>
                </c:pt>
                <c:pt idx="6259">
                  <c:v>104.33333333333333</c:v>
                </c:pt>
                <c:pt idx="6260">
                  <c:v>104.35</c:v>
                </c:pt>
                <c:pt idx="6261">
                  <c:v>104.36666666666666</c:v>
                </c:pt>
                <c:pt idx="6262">
                  <c:v>104.38333333333334</c:v>
                </c:pt>
                <c:pt idx="6263">
                  <c:v>104.4</c:v>
                </c:pt>
                <c:pt idx="6264">
                  <c:v>104.41666666666667</c:v>
                </c:pt>
                <c:pt idx="6265">
                  <c:v>104.43333333333334</c:v>
                </c:pt>
                <c:pt idx="6266">
                  <c:v>104.45</c:v>
                </c:pt>
                <c:pt idx="6267">
                  <c:v>104.46666666666667</c:v>
                </c:pt>
                <c:pt idx="6268">
                  <c:v>104.48333333333333</c:v>
                </c:pt>
                <c:pt idx="6269">
                  <c:v>104.5</c:v>
                </c:pt>
                <c:pt idx="6270">
                  <c:v>104.51666666666667</c:v>
                </c:pt>
                <c:pt idx="6271">
                  <c:v>104.53333333333333</c:v>
                </c:pt>
                <c:pt idx="6272">
                  <c:v>104.55</c:v>
                </c:pt>
                <c:pt idx="6273">
                  <c:v>104.56666666666666</c:v>
                </c:pt>
                <c:pt idx="6274">
                  <c:v>104.58333333333333</c:v>
                </c:pt>
                <c:pt idx="6275">
                  <c:v>104.6</c:v>
                </c:pt>
                <c:pt idx="6276">
                  <c:v>104.61666666666666</c:v>
                </c:pt>
                <c:pt idx="6277">
                  <c:v>104.63333333333334</c:v>
                </c:pt>
                <c:pt idx="6278">
                  <c:v>104.65</c:v>
                </c:pt>
                <c:pt idx="6279">
                  <c:v>104.66666666666667</c:v>
                </c:pt>
                <c:pt idx="6280">
                  <c:v>104.68333333333334</c:v>
                </c:pt>
                <c:pt idx="6281">
                  <c:v>104.7</c:v>
                </c:pt>
                <c:pt idx="6282">
                  <c:v>104.71666666666667</c:v>
                </c:pt>
                <c:pt idx="6283">
                  <c:v>104.73333333333333</c:v>
                </c:pt>
                <c:pt idx="6284">
                  <c:v>104.75</c:v>
                </c:pt>
                <c:pt idx="6285">
                  <c:v>104.76666666666667</c:v>
                </c:pt>
                <c:pt idx="6286">
                  <c:v>104.78333333333333</c:v>
                </c:pt>
                <c:pt idx="6287">
                  <c:v>104.8</c:v>
                </c:pt>
                <c:pt idx="6288">
                  <c:v>104.81666666666666</c:v>
                </c:pt>
                <c:pt idx="6289">
                  <c:v>104.83333333333333</c:v>
                </c:pt>
                <c:pt idx="6290">
                  <c:v>104.85</c:v>
                </c:pt>
                <c:pt idx="6291">
                  <c:v>104.86666666666666</c:v>
                </c:pt>
                <c:pt idx="6292">
                  <c:v>104.88333333333334</c:v>
                </c:pt>
                <c:pt idx="6293">
                  <c:v>104.9</c:v>
                </c:pt>
                <c:pt idx="6294">
                  <c:v>104.91666666666667</c:v>
                </c:pt>
                <c:pt idx="6295">
                  <c:v>104.93333333333334</c:v>
                </c:pt>
                <c:pt idx="6296">
                  <c:v>104.95</c:v>
                </c:pt>
                <c:pt idx="6297">
                  <c:v>104.96666666666667</c:v>
                </c:pt>
                <c:pt idx="6298">
                  <c:v>104.98333333333333</c:v>
                </c:pt>
                <c:pt idx="6299">
                  <c:v>105</c:v>
                </c:pt>
                <c:pt idx="6300">
                  <c:v>105.01666666666667</c:v>
                </c:pt>
                <c:pt idx="6301">
                  <c:v>105.03333333333333</c:v>
                </c:pt>
                <c:pt idx="6302">
                  <c:v>105.05</c:v>
                </c:pt>
                <c:pt idx="6303">
                  <c:v>105.06666666666666</c:v>
                </c:pt>
                <c:pt idx="6304">
                  <c:v>105.08333333333333</c:v>
                </c:pt>
                <c:pt idx="6305">
                  <c:v>105.1</c:v>
                </c:pt>
                <c:pt idx="6306">
                  <c:v>105.11666666666666</c:v>
                </c:pt>
                <c:pt idx="6307">
                  <c:v>105.13333333333334</c:v>
                </c:pt>
                <c:pt idx="6308">
                  <c:v>105.15</c:v>
                </c:pt>
                <c:pt idx="6309">
                  <c:v>105.16666666666667</c:v>
                </c:pt>
                <c:pt idx="6310">
                  <c:v>105.18333333333334</c:v>
                </c:pt>
                <c:pt idx="6311">
                  <c:v>105.2</c:v>
                </c:pt>
                <c:pt idx="6312">
                  <c:v>105.21666666666667</c:v>
                </c:pt>
                <c:pt idx="6313">
                  <c:v>105.23333333333333</c:v>
                </c:pt>
                <c:pt idx="6314">
                  <c:v>105.25</c:v>
                </c:pt>
                <c:pt idx="6315">
                  <c:v>105.26666666666667</c:v>
                </c:pt>
                <c:pt idx="6316">
                  <c:v>105.28333333333333</c:v>
                </c:pt>
                <c:pt idx="6317">
                  <c:v>105.3</c:v>
                </c:pt>
                <c:pt idx="6318">
                  <c:v>105.31666666666666</c:v>
                </c:pt>
                <c:pt idx="6319">
                  <c:v>105.33333333333333</c:v>
                </c:pt>
                <c:pt idx="6320">
                  <c:v>105.35</c:v>
                </c:pt>
                <c:pt idx="6321">
                  <c:v>105.36666666666666</c:v>
                </c:pt>
                <c:pt idx="6322">
                  <c:v>105.38333333333334</c:v>
                </c:pt>
                <c:pt idx="6323">
                  <c:v>105.4</c:v>
                </c:pt>
                <c:pt idx="6324">
                  <c:v>105.41666666666667</c:v>
                </c:pt>
                <c:pt idx="6325">
                  <c:v>105.43333333333334</c:v>
                </c:pt>
                <c:pt idx="6326">
                  <c:v>105.45</c:v>
                </c:pt>
                <c:pt idx="6327">
                  <c:v>105.46666666666667</c:v>
                </c:pt>
                <c:pt idx="6328">
                  <c:v>105.48333333333333</c:v>
                </c:pt>
                <c:pt idx="6329">
                  <c:v>105.5</c:v>
                </c:pt>
                <c:pt idx="6330">
                  <c:v>105.51666666666667</c:v>
                </c:pt>
                <c:pt idx="6331">
                  <c:v>105.53333333333333</c:v>
                </c:pt>
                <c:pt idx="6332">
                  <c:v>105.55</c:v>
                </c:pt>
                <c:pt idx="6333">
                  <c:v>105.56666666666666</c:v>
                </c:pt>
                <c:pt idx="6334">
                  <c:v>105.58333333333333</c:v>
                </c:pt>
                <c:pt idx="6335">
                  <c:v>105.6</c:v>
                </c:pt>
                <c:pt idx="6336">
                  <c:v>105.61666666666666</c:v>
                </c:pt>
                <c:pt idx="6337">
                  <c:v>105.63333333333334</c:v>
                </c:pt>
                <c:pt idx="6338">
                  <c:v>105.65</c:v>
                </c:pt>
                <c:pt idx="6339">
                  <c:v>105.66666666666667</c:v>
                </c:pt>
                <c:pt idx="6340">
                  <c:v>105.68333333333334</c:v>
                </c:pt>
                <c:pt idx="6341">
                  <c:v>105.7</c:v>
                </c:pt>
                <c:pt idx="6342">
                  <c:v>105.71666666666667</c:v>
                </c:pt>
                <c:pt idx="6343">
                  <c:v>105.73333333333333</c:v>
                </c:pt>
                <c:pt idx="6344">
                  <c:v>105.75</c:v>
                </c:pt>
                <c:pt idx="6345">
                  <c:v>105.76666666666667</c:v>
                </c:pt>
                <c:pt idx="6346">
                  <c:v>105.78333333333333</c:v>
                </c:pt>
                <c:pt idx="6347">
                  <c:v>105.8</c:v>
                </c:pt>
                <c:pt idx="6348">
                  <c:v>105.81666666666666</c:v>
                </c:pt>
                <c:pt idx="6349">
                  <c:v>105.83333333333333</c:v>
                </c:pt>
                <c:pt idx="6350">
                  <c:v>105.85</c:v>
                </c:pt>
                <c:pt idx="6351">
                  <c:v>105.86666666666666</c:v>
                </c:pt>
                <c:pt idx="6352">
                  <c:v>105.88333333333334</c:v>
                </c:pt>
                <c:pt idx="6353">
                  <c:v>105.9</c:v>
                </c:pt>
                <c:pt idx="6354">
                  <c:v>105.91666666666667</c:v>
                </c:pt>
                <c:pt idx="6355">
                  <c:v>105.93333333333334</c:v>
                </c:pt>
                <c:pt idx="6356">
                  <c:v>105.95</c:v>
                </c:pt>
                <c:pt idx="6357">
                  <c:v>105.96666666666667</c:v>
                </c:pt>
                <c:pt idx="6358">
                  <c:v>105.98333333333333</c:v>
                </c:pt>
                <c:pt idx="6359">
                  <c:v>106</c:v>
                </c:pt>
                <c:pt idx="6360">
                  <c:v>106.01666666666667</c:v>
                </c:pt>
                <c:pt idx="6361">
                  <c:v>106.03333333333333</c:v>
                </c:pt>
                <c:pt idx="6362">
                  <c:v>106.05</c:v>
                </c:pt>
                <c:pt idx="6363">
                  <c:v>106.06666666666666</c:v>
                </c:pt>
                <c:pt idx="6364">
                  <c:v>106.08333333333333</c:v>
                </c:pt>
                <c:pt idx="6365">
                  <c:v>106.1</c:v>
                </c:pt>
                <c:pt idx="6366">
                  <c:v>106.11666666666666</c:v>
                </c:pt>
                <c:pt idx="6367">
                  <c:v>106.13333333333334</c:v>
                </c:pt>
                <c:pt idx="6368">
                  <c:v>106.15</c:v>
                </c:pt>
                <c:pt idx="6369">
                  <c:v>106.16666666666667</c:v>
                </c:pt>
                <c:pt idx="6370">
                  <c:v>106.18333333333334</c:v>
                </c:pt>
                <c:pt idx="6371">
                  <c:v>106.2</c:v>
                </c:pt>
                <c:pt idx="6372">
                  <c:v>106.21666666666667</c:v>
                </c:pt>
                <c:pt idx="6373">
                  <c:v>106.23333333333333</c:v>
                </c:pt>
                <c:pt idx="6374">
                  <c:v>106.25</c:v>
                </c:pt>
                <c:pt idx="6375">
                  <c:v>106.26666666666667</c:v>
                </c:pt>
                <c:pt idx="6376">
                  <c:v>106.28333333333333</c:v>
                </c:pt>
                <c:pt idx="6377">
                  <c:v>106.3</c:v>
                </c:pt>
                <c:pt idx="6378">
                  <c:v>106.31666666666666</c:v>
                </c:pt>
                <c:pt idx="6379">
                  <c:v>106.33333333333333</c:v>
                </c:pt>
                <c:pt idx="6380">
                  <c:v>106.35</c:v>
                </c:pt>
                <c:pt idx="6381">
                  <c:v>106.36666666666666</c:v>
                </c:pt>
                <c:pt idx="6382">
                  <c:v>106.38333333333334</c:v>
                </c:pt>
                <c:pt idx="6383">
                  <c:v>106.4</c:v>
                </c:pt>
                <c:pt idx="6384">
                  <c:v>106.41666666666667</c:v>
                </c:pt>
                <c:pt idx="6385">
                  <c:v>106.43333333333334</c:v>
                </c:pt>
                <c:pt idx="6386">
                  <c:v>106.45</c:v>
                </c:pt>
                <c:pt idx="6387">
                  <c:v>106.46666666666667</c:v>
                </c:pt>
                <c:pt idx="6388">
                  <c:v>106.48333333333333</c:v>
                </c:pt>
                <c:pt idx="6389">
                  <c:v>106.5</c:v>
                </c:pt>
                <c:pt idx="6390">
                  <c:v>106.51666666666667</c:v>
                </c:pt>
                <c:pt idx="6391">
                  <c:v>106.53333333333333</c:v>
                </c:pt>
                <c:pt idx="6392">
                  <c:v>106.55</c:v>
                </c:pt>
                <c:pt idx="6393">
                  <c:v>106.56666666666666</c:v>
                </c:pt>
                <c:pt idx="6394">
                  <c:v>106.58333333333333</c:v>
                </c:pt>
                <c:pt idx="6395">
                  <c:v>106.6</c:v>
                </c:pt>
                <c:pt idx="6396">
                  <c:v>106.61666666666666</c:v>
                </c:pt>
                <c:pt idx="6397">
                  <c:v>106.63333333333334</c:v>
                </c:pt>
                <c:pt idx="6398">
                  <c:v>106.65</c:v>
                </c:pt>
                <c:pt idx="6399">
                  <c:v>106.66666666666667</c:v>
                </c:pt>
                <c:pt idx="6400">
                  <c:v>106.68333333333334</c:v>
                </c:pt>
                <c:pt idx="6401">
                  <c:v>106.7</c:v>
                </c:pt>
                <c:pt idx="6402">
                  <c:v>106.71666666666667</c:v>
                </c:pt>
                <c:pt idx="6403">
                  <c:v>106.73333333333333</c:v>
                </c:pt>
                <c:pt idx="6404">
                  <c:v>106.75</c:v>
                </c:pt>
                <c:pt idx="6405">
                  <c:v>106.76666666666667</c:v>
                </c:pt>
                <c:pt idx="6406">
                  <c:v>106.78333333333333</c:v>
                </c:pt>
                <c:pt idx="6407">
                  <c:v>106.8</c:v>
                </c:pt>
                <c:pt idx="6408">
                  <c:v>106.81666666666666</c:v>
                </c:pt>
                <c:pt idx="6409">
                  <c:v>106.83333333333333</c:v>
                </c:pt>
                <c:pt idx="6410">
                  <c:v>106.85</c:v>
                </c:pt>
                <c:pt idx="6411">
                  <c:v>106.86666666666666</c:v>
                </c:pt>
                <c:pt idx="6412">
                  <c:v>106.88333333333334</c:v>
                </c:pt>
                <c:pt idx="6413">
                  <c:v>106.9</c:v>
                </c:pt>
                <c:pt idx="6414">
                  <c:v>106.91666666666667</c:v>
                </c:pt>
                <c:pt idx="6415">
                  <c:v>106.93333333333334</c:v>
                </c:pt>
                <c:pt idx="6416">
                  <c:v>106.95</c:v>
                </c:pt>
                <c:pt idx="6417">
                  <c:v>106.96666666666667</c:v>
                </c:pt>
                <c:pt idx="6418">
                  <c:v>106.98333333333333</c:v>
                </c:pt>
                <c:pt idx="6419">
                  <c:v>107</c:v>
                </c:pt>
                <c:pt idx="6420">
                  <c:v>107.01666666666667</c:v>
                </c:pt>
                <c:pt idx="6421">
                  <c:v>107.03333333333333</c:v>
                </c:pt>
                <c:pt idx="6422">
                  <c:v>107.05</c:v>
                </c:pt>
                <c:pt idx="6423">
                  <c:v>107.06666666666666</c:v>
                </c:pt>
                <c:pt idx="6424">
                  <c:v>107.08333333333333</c:v>
                </c:pt>
                <c:pt idx="6425">
                  <c:v>107.1</c:v>
                </c:pt>
                <c:pt idx="6426">
                  <c:v>107.11666666666666</c:v>
                </c:pt>
                <c:pt idx="6427">
                  <c:v>107.13333333333334</c:v>
                </c:pt>
                <c:pt idx="6428">
                  <c:v>107.15</c:v>
                </c:pt>
                <c:pt idx="6429">
                  <c:v>107.16666666666667</c:v>
                </c:pt>
                <c:pt idx="6430">
                  <c:v>107.18333333333334</c:v>
                </c:pt>
                <c:pt idx="6431">
                  <c:v>107.2</c:v>
                </c:pt>
                <c:pt idx="6432">
                  <c:v>107.21666666666667</c:v>
                </c:pt>
                <c:pt idx="6433">
                  <c:v>107.23333333333333</c:v>
                </c:pt>
                <c:pt idx="6434">
                  <c:v>107.25</c:v>
                </c:pt>
                <c:pt idx="6435">
                  <c:v>107.26666666666667</c:v>
                </c:pt>
                <c:pt idx="6436">
                  <c:v>107.28333333333333</c:v>
                </c:pt>
                <c:pt idx="6437">
                  <c:v>107.3</c:v>
                </c:pt>
                <c:pt idx="6438">
                  <c:v>107.31666666666666</c:v>
                </c:pt>
                <c:pt idx="6439">
                  <c:v>107.33333333333333</c:v>
                </c:pt>
                <c:pt idx="6440">
                  <c:v>107.35</c:v>
                </c:pt>
                <c:pt idx="6441">
                  <c:v>107.36666666666666</c:v>
                </c:pt>
                <c:pt idx="6442">
                  <c:v>107.38333333333334</c:v>
                </c:pt>
                <c:pt idx="6443">
                  <c:v>107.4</c:v>
                </c:pt>
                <c:pt idx="6444">
                  <c:v>107.41666666666667</c:v>
                </c:pt>
                <c:pt idx="6445">
                  <c:v>107.43333333333334</c:v>
                </c:pt>
                <c:pt idx="6446">
                  <c:v>107.45</c:v>
                </c:pt>
                <c:pt idx="6447">
                  <c:v>107.46666666666667</c:v>
                </c:pt>
                <c:pt idx="6448">
                  <c:v>107.48333333333333</c:v>
                </c:pt>
                <c:pt idx="6449">
                  <c:v>107.5</c:v>
                </c:pt>
                <c:pt idx="6450">
                  <c:v>107.51666666666667</c:v>
                </c:pt>
                <c:pt idx="6451">
                  <c:v>107.53333333333333</c:v>
                </c:pt>
                <c:pt idx="6452">
                  <c:v>107.55</c:v>
                </c:pt>
                <c:pt idx="6453">
                  <c:v>107.56666666666666</c:v>
                </c:pt>
                <c:pt idx="6454">
                  <c:v>107.58333333333333</c:v>
                </c:pt>
                <c:pt idx="6455">
                  <c:v>107.6</c:v>
                </c:pt>
                <c:pt idx="6456">
                  <c:v>107.61666666666666</c:v>
                </c:pt>
                <c:pt idx="6457">
                  <c:v>107.63333333333334</c:v>
                </c:pt>
                <c:pt idx="6458">
                  <c:v>107.65</c:v>
                </c:pt>
                <c:pt idx="6459">
                  <c:v>107.66666666666667</c:v>
                </c:pt>
                <c:pt idx="6460">
                  <c:v>107.68333333333334</c:v>
                </c:pt>
                <c:pt idx="6461">
                  <c:v>107.7</c:v>
                </c:pt>
                <c:pt idx="6462">
                  <c:v>107.71666666666667</c:v>
                </c:pt>
                <c:pt idx="6463">
                  <c:v>107.73333333333333</c:v>
                </c:pt>
                <c:pt idx="6464">
                  <c:v>107.75</c:v>
                </c:pt>
                <c:pt idx="6465">
                  <c:v>107.76666666666667</c:v>
                </c:pt>
                <c:pt idx="6466">
                  <c:v>107.78333333333333</c:v>
                </c:pt>
                <c:pt idx="6467">
                  <c:v>107.8</c:v>
                </c:pt>
                <c:pt idx="6468">
                  <c:v>107.81666666666666</c:v>
                </c:pt>
                <c:pt idx="6469">
                  <c:v>107.83333333333333</c:v>
                </c:pt>
                <c:pt idx="6470">
                  <c:v>107.85</c:v>
                </c:pt>
                <c:pt idx="6471">
                  <c:v>107.86666666666666</c:v>
                </c:pt>
                <c:pt idx="6472">
                  <c:v>107.88333333333334</c:v>
                </c:pt>
                <c:pt idx="6473">
                  <c:v>107.9</c:v>
                </c:pt>
                <c:pt idx="6474">
                  <c:v>107.91666666666667</c:v>
                </c:pt>
                <c:pt idx="6475">
                  <c:v>107.93333333333334</c:v>
                </c:pt>
                <c:pt idx="6476">
                  <c:v>107.95</c:v>
                </c:pt>
                <c:pt idx="6477">
                  <c:v>107.96666666666667</c:v>
                </c:pt>
                <c:pt idx="6478">
                  <c:v>107.98333333333333</c:v>
                </c:pt>
                <c:pt idx="6479">
                  <c:v>108</c:v>
                </c:pt>
                <c:pt idx="6480">
                  <c:v>108.01666666666667</c:v>
                </c:pt>
                <c:pt idx="6481">
                  <c:v>108.03333333333333</c:v>
                </c:pt>
                <c:pt idx="6482">
                  <c:v>108.05</c:v>
                </c:pt>
                <c:pt idx="6483">
                  <c:v>108.06666666666666</c:v>
                </c:pt>
                <c:pt idx="6484">
                  <c:v>108.08333333333333</c:v>
                </c:pt>
                <c:pt idx="6485">
                  <c:v>108.1</c:v>
                </c:pt>
                <c:pt idx="6486">
                  <c:v>108.11666666666666</c:v>
                </c:pt>
                <c:pt idx="6487">
                  <c:v>108.13333333333334</c:v>
                </c:pt>
                <c:pt idx="6488">
                  <c:v>108.15</c:v>
                </c:pt>
                <c:pt idx="6489">
                  <c:v>108.16666666666667</c:v>
                </c:pt>
                <c:pt idx="6490">
                  <c:v>108.18333333333334</c:v>
                </c:pt>
                <c:pt idx="6491">
                  <c:v>108.2</c:v>
                </c:pt>
                <c:pt idx="6492">
                  <c:v>108.21666666666667</c:v>
                </c:pt>
                <c:pt idx="6493">
                  <c:v>108.23333333333333</c:v>
                </c:pt>
                <c:pt idx="6494">
                  <c:v>108.25</c:v>
                </c:pt>
                <c:pt idx="6495">
                  <c:v>108.26666666666667</c:v>
                </c:pt>
                <c:pt idx="6496">
                  <c:v>108.28333333333333</c:v>
                </c:pt>
                <c:pt idx="6497">
                  <c:v>108.3</c:v>
                </c:pt>
                <c:pt idx="6498">
                  <c:v>108.31666666666666</c:v>
                </c:pt>
                <c:pt idx="6499">
                  <c:v>108.33333333333333</c:v>
                </c:pt>
                <c:pt idx="6500">
                  <c:v>108.35</c:v>
                </c:pt>
                <c:pt idx="6501">
                  <c:v>108.36666666666666</c:v>
                </c:pt>
                <c:pt idx="6502">
                  <c:v>108.38333333333334</c:v>
                </c:pt>
                <c:pt idx="6503">
                  <c:v>108.4</c:v>
                </c:pt>
                <c:pt idx="6504">
                  <c:v>108.41666666666667</c:v>
                </c:pt>
                <c:pt idx="6505">
                  <c:v>108.43333333333334</c:v>
                </c:pt>
                <c:pt idx="6506">
                  <c:v>108.45</c:v>
                </c:pt>
                <c:pt idx="6507">
                  <c:v>108.46666666666667</c:v>
                </c:pt>
                <c:pt idx="6508">
                  <c:v>108.48333333333333</c:v>
                </c:pt>
                <c:pt idx="6509">
                  <c:v>108.5</c:v>
                </c:pt>
                <c:pt idx="6510">
                  <c:v>108.51666666666667</c:v>
                </c:pt>
                <c:pt idx="6511">
                  <c:v>108.53333333333333</c:v>
                </c:pt>
                <c:pt idx="6512">
                  <c:v>108.55</c:v>
                </c:pt>
                <c:pt idx="6513">
                  <c:v>108.56666666666666</c:v>
                </c:pt>
                <c:pt idx="6514">
                  <c:v>108.58333333333333</c:v>
                </c:pt>
                <c:pt idx="6515">
                  <c:v>108.6</c:v>
                </c:pt>
                <c:pt idx="6516">
                  <c:v>108.61666666666666</c:v>
                </c:pt>
                <c:pt idx="6517">
                  <c:v>108.63333333333334</c:v>
                </c:pt>
                <c:pt idx="6518">
                  <c:v>108.65</c:v>
                </c:pt>
                <c:pt idx="6519">
                  <c:v>108.66666666666667</c:v>
                </c:pt>
                <c:pt idx="6520">
                  <c:v>108.68333333333334</c:v>
                </c:pt>
                <c:pt idx="6521">
                  <c:v>108.7</c:v>
                </c:pt>
                <c:pt idx="6522">
                  <c:v>108.71666666666667</c:v>
                </c:pt>
                <c:pt idx="6523">
                  <c:v>108.73333333333333</c:v>
                </c:pt>
                <c:pt idx="6524">
                  <c:v>108.75</c:v>
                </c:pt>
                <c:pt idx="6525">
                  <c:v>108.76666666666667</c:v>
                </c:pt>
                <c:pt idx="6526">
                  <c:v>108.78333333333333</c:v>
                </c:pt>
                <c:pt idx="6527">
                  <c:v>108.8</c:v>
                </c:pt>
                <c:pt idx="6528">
                  <c:v>108.81666666666666</c:v>
                </c:pt>
                <c:pt idx="6529">
                  <c:v>108.83333333333333</c:v>
                </c:pt>
                <c:pt idx="6530">
                  <c:v>108.85</c:v>
                </c:pt>
                <c:pt idx="6531">
                  <c:v>108.86666666666666</c:v>
                </c:pt>
                <c:pt idx="6532">
                  <c:v>108.88333333333334</c:v>
                </c:pt>
                <c:pt idx="6533">
                  <c:v>108.9</c:v>
                </c:pt>
                <c:pt idx="6534">
                  <c:v>108.91666666666667</c:v>
                </c:pt>
                <c:pt idx="6535">
                  <c:v>108.93333333333334</c:v>
                </c:pt>
                <c:pt idx="6536">
                  <c:v>108.95</c:v>
                </c:pt>
                <c:pt idx="6537">
                  <c:v>108.96666666666667</c:v>
                </c:pt>
                <c:pt idx="6538">
                  <c:v>108.98333333333333</c:v>
                </c:pt>
                <c:pt idx="6539">
                  <c:v>109</c:v>
                </c:pt>
                <c:pt idx="6540">
                  <c:v>109.01666666666667</c:v>
                </c:pt>
                <c:pt idx="6541">
                  <c:v>109.03333333333333</c:v>
                </c:pt>
                <c:pt idx="6542">
                  <c:v>109.05</c:v>
                </c:pt>
                <c:pt idx="6543">
                  <c:v>109.06666666666666</c:v>
                </c:pt>
                <c:pt idx="6544">
                  <c:v>109.08333333333333</c:v>
                </c:pt>
                <c:pt idx="6545">
                  <c:v>109.1</c:v>
                </c:pt>
                <c:pt idx="6546">
                  <c:v>109.11666666666666</c:v>
                </c:pt>
                <c:pt idx="6547">
                  <c:v>109.13333333333334</c:v>
                </c:pt>
                <c:pt idx="6548">
                  <c:v>109.15</c:v>
                </c:pt>
                <c:pt idx="6549">
                  <c:v>109.16666666666667</c:v>
                </c:pt>
                <c:pt idx="6550">
                  <c:v>109.18333333333334</c:v>
                </c:pt>
                <c:pt idx="6551">
                  <c:v>109.2</c:v>
                </c:pt>
                <c:pt idx="6552">
                  <c:v>109.21666666666667</c:v>
                </c:pt>
                <c:pt idx="6553">
                  <c:v>109.23333333333333</c:v>
                </c:pt>
                <c:pt idx="6554">
                  <c:v>109.25</c:v>
                </c:pt>
                <c:pt idx="6555">
                  <c:v>109.26666666666667</c:v>
                </c:pt>
                <c:pt idx="6556">
                  <c:v>109.28333333333333</c:v>
                </c:pt>
                <c:pt idx="6557">
                  <c:v>109.3</c:v>
                </c:pt>
                <c:pt idx="6558">
                  <c:v>109.31666666666666</c:v>
                </c:pt>
                <c:pt idx="6559">
                  <c:v>109.33333333333333</c:v>
                </c:pt>
                <c:pt idx="6560">
                  <c:v>109.35</c:v>
                </c:pt>
                <c:pt idx="6561">
                  <c:v>109.36666666666666</c:v>
                </c:pt>
                <c:pt idx="6562">
                  <c:v>109.38333333333334</c:v>
                </c:pt>
                <c:pt idx="6563">
                  <c:v>109.4</c:v>
                </c:pt>
                <c:pt idx="6564">
                  <c:v>109.41666666666667</c:v>
                </c:pt>
                <c:pt idx="6565">
                  <c:v>109.43333333333334</c:v>
                </c:pt>
                <c:pt idx="6566">
                  <c:v>109.45</c:v>
                </c:pt>
                <c:pt idx="6567">
                  <c:v>109.46666666666667</c:v>
                </c:pt>
                <c:pt idx="6568">
                  <c:v>109.48333333333333</c:v>
                </c:pt>
                <c:pt idx="6569">
                  <c:v>109.5</c:v>
                </c:pt>
                <c:pt idx="6570">
                  <c:v>109.51666666666667</c:v>
                </c:pt>
                <c:pt idx="6571">
                  <c:v>109.53333333333333</c:v>
                </c:pt>
                <c:pt idx="6572">
                  <c:v>109.55</c:v>
                </c:pt>
                <c:pt idx="6573">
                  <c:v>109.56666666666666</c:v>
                </c:pt>
                <c:pt idx="6574">
                  <c:v>109.58333333333333</c:v>
                </c:pt>
                <c:pt idx="6575">
                  <c:v>109.6</c:v>
                </c:pt>
                <c:pt idx="6576">
                  <c:v>109.61666666666666</c:v>
                </c:pt>
                <c:pt idx="6577">
                  <c:v>109.63333333333334</c:v>
                </c:pt>
                <c:pt idx="6578">
                  <c:v>109.65</c:v>
                </c:pt>
                <c:pt idx="6579">
                  <c:v>109.66666666666667</c:v>
                </c:pt>
                <c:pt idx="6580">
                  <c:v>109.68333333333334</c:v>
                </c:pt>
                <c:pt idx="6581">
                  <c:v>109.7</c:v>
                </c:pt>
                <c:pt idx="6582">
                  <c:v>109.71666666666667</c:v>
                </c:pt>
                <c:pt idx="6583">
                  <c:v>109.73333333333333</c:v>
                </c:pt>
                <c:pt idx="6584">
                  <c:v>109.75</c:v>
                </c:pt>
                <c:pt idx="6585">
                  <c:v>109.76666666666667</c:v>
                </c:pt>
                <c:pt idx="6586">
                  <c:v>109.78333333333333</c:v>
                </c:pt>
                <c:pt idx="6587">
                  <c:v>109.8</c:v>
                </c:pt>
                <c:pt idx="6588">
                  <c:v>109.81666666666666</c:v>
                </c:pt>
                <c:pt idx="6589">
                  <c:v>109.83333333333333</c:v>
                </c:pt>
                <c:pt idx="6590">
                  <c:v>109.85</c:v>
                </c:pt>
                <c:pt idx="6591">
                  <c:v>109.86666666666666</c:v>
                </c:pt>
                <c:pt idx="6592">
                  <c:v>109.88333333333334</c:v>
                </c:pt>
                <c:pt idx="6593">
                  <c:v>109.9</c:v>
                </c:pt>
                <c:pt idx="6594">
                  <c:v>109.91666666666667</c:v>
                </c:pt>
                <c:pt idx="6595">
                  <c:v>109.93333333333334</c:v>
                </c:pt>
                <c:pt idx="6596">
                  <c:v>109.95</c:v>
                </c:pt>
                <c:pt idx="6597">
                  <c:v>109.96666666666667</c:v>
                </c:pt>
                <c:pt idx="6598">
                  <c:v>109.98333333333333</c:v>
                </c:pt>
                <c:pt idx="6599">
                  <c:v>110</c:v>
                </c:pt>
                <c:pt idx="6600">
                  <c:v>110.01666666666667</c:v>
                </c:pt>
                <c:pt idx="6601">
                  <c:v>110.03333333333333</c:v>
                </c:pt>
                <c:pt idx="6602">
                  <c:v>110.05</c:v>
                </c:pt>
                <c:pt idx="6603">
                  <c:v>110.06666666666666</c:v>
                </c:pt>
                <c:pt idx="6604">
                  <c:v>110.08333333333333</c:v>
                </c:pt>
                <c:pt idx="6605">
                  <c:v>110.1</c:v>
                </c:pt>
                <c:pt idx="6606">
                  <c:v>110.11666666666666</c:v>
                </c:pt>
                <c:pt idx="6607">
                  <c:v>110.13333333333334</c:v>
                </c:pt>
                <c:pt idx="6608">
                  <c:v>110.15</c:v>
                </c:pt>
                <c:pt idx="6609">
                  <c:v>110.16666666666667</c:v>
                </c:pt>
                <c:pt idx="6610">
                  <c:v>110.18333333333334</c:v>
                </c:pt>
                <c:pt idx="6611">
                  <c:v>110.2</c:v>
                </c:pt>
                <c:pt idx="6612">
                  <c:v>110.21666666666667</c:v>
                </c:pt>
                <c:pt idx="6613">
                  <c:v>110.23333333333333</c:v>
                </c:pt>
                <c:pt idx="6614">
                  <c:v>110.25</c:v>
                </c:pt>
                <c:pt idx="6615">
                  <c:v>110.26666666666667</c:v>
                </c:pt>
                <c:pt idx="6616">
                  <c:v>110.28333333333333</c:v>
                </c:pt>
                <c:pt idx="6617">
                  <c:v>110.3</c:v>
                </c:pt>
                <c:pt idx="6618">
                  <c:v>110.31666666666666</c:v>
                </c:pt>
                <c:pt idx="6619">
                  <c:v>110.33333333333333</c:v>
                </c:pt>
                <c:pt idx="6620">
                  <c:v>110.35</c:v>
                </c:pt>
                <c:pt idx="6621">
                  <c:v>110.36666666666666</c:v>
                </c:pt>
                <c:pt idx="6622">
                  <c:v>110.38333333333334</c:v>
                </c:pt>
                <c:pt idx="6623">
                  <c:v>110.4</c:v>
                </c:pt>
                <c:pt idx="6624">
                  <c:v>110.41666666666667</c:v>
                </c:pt>
                <c:pt idx="6625">
                  <c:v>110.43333333333334</c:v>
                </c:pt>
                <c:pt idx="6626">
                  <c:v>110.45</c:v>
                </c:pt>
                <c:pt idx="6627">
                  <c:v>110.46666666666667</c:v>
                </c:pt>
                <c:pt idx="6628">
                  <c:v>110.48333333333333</c:v>
                </c:pt>
                <c:pt idx="6629">
                  <c:v>110.5</c:v>
                </c:pt>
                <c:pt idx="6630">
                  <c:v>110.51666666666667</c:v>
                </c:pt>
                <c:pt idx="6631">
                  <c:v>110.53333333333333</c:v>
                </c:pt>
                <c:pt idx="6632">
                  <c:v>110.55</c:v>
                </c:pt>
                <c:pt idx="6633">
                  <c:v>110.56666666666666</c:v>
                </c:pt>
                <c:pt idx="6634">
                  <c:v>110.58333333333333</c:v>
                </c:pt>
                <c:pt idx="6635">
                  <c:v>110.6</c:v>
                </c:pt>
                <c:pt idx="6636">
                  <c:v>110.61666666666666</c:v>
                </c:pt>
                <c:pt idx="6637">
                  <c:v>110.63333333333334</c:v>
                </c:pt>
                <c:pt idx="6638">
                  <c:v>110.65</c:v>
                </c:pt>
                <c:pt idx="6639">
                  <c:v>110.66666666666667</c:v>
                </c:pt>
                <c:pt idx="6640">
                  <c:v>110.68333333333334</c:v>
                </c:pt>
                <c:pt idx="6641">
                  <c:v>110.7</c:v>
                </c:pt>
                <c:pt idx="6642">
                  <c:v>110.71666666666667</c:v>
                </c:pt>
                <c:pt idx="6643">
                  <c:v>110.73333333333333</c:v>
                </c:pt>
                <c:pt idx="6644">
                  <c:v>110.75</c:v>
                </c:pt>
                <c:pt idx="6645">
                  <c:v>110.76666666666667</c:v>
                </c:pt>
                <c:pt idx="6646">
                  <c:v>110.78333333333333</c:v>
                </c:pt>
                <c:pt idx="6647">
                  <c:v>110.8</c:v>
                </c:pt>
                <c:pt idx="6648">
                  <c:v>110.81666666666666</c:v>
                </c:pt>
                <c:pt idx="6649">
                  <c:v>110.83333333333333</c:v>
                </c:pt>
                <c:pt idx="6650">
                  <c:v>110.85</c:v>
                </c:pt>
                <c:pt idx="6651">
                  <c:v>110.86666666666666</c:v>
                </c:pt>
                <c:pt idx="6652">
                  <c:v>110.88333333333334</c:v>
                </c:pt>
                <c:pt idx="6653">
                  <c:v>110.9</c:v>
                </c:pt>
                <c:pt idx="6654">
                  <c:v>110.91666666666667</c:v>
                </c:pt>
                <c:pt idx="6655">
                  <c:v>110.93333333333334</c:v>
                </c:pt>
                <c:pt idx="6656">
                  <c:v>110.95</c:v>
                </c:pt>
                <c:pt idx="6657">
                  <c:v>110.96666666666667</c:v>
                </c:pt>
                <c:pt idx="6658">
                  <c:v>110.98333333333333</c:v>
                </c:pt>
                <c:pt idx="6659">
                  <c:v>111</c:v>
                </c:pt>
                <c:pt idx="6660">
                  <c:v>111.01666666666667</c:v>
                </c:pt>
                <c:pt idx="6661">
                  <c:v>111.03333333333333</c:v>
                </c:pt>
                <c:pt idx="6662">
                  <c:v>111.05</c:v>
                </c:pt>
                <c:pt idx="6663">
                  <c:v>111.06666666666666</c:v>
                </c:pt>
                <c:pt idx="6664">
                  <c:v>111.08333333333333</c:v>
                </c:pt>
                <c:pt idx="6665">
                  <c:v>111.1</c:v>
                </c:pt>
                <c:pt idx="6666">
                  <c:v>111.11666666666666</c:v>
                </c:pt>
                <c:pt idx="6667">
                  <c:v>111.13333333333334</c:v>
                </c:pt>
                <c:pt idx="6668">
                  <c:v>111.15</c:v>
                </c:pt>
                <c:pt idx="6669">
                  <c:v>111.16666666666667</c:v>
                </c:pt>
                <c:pt idx="6670">
                  <c:v>111.18333333333334</c:v>
                </c:pt>
                <c:pt idx="6671">
                  <c:v>111.2</c:v>
                </c:pt>
                <c:pt idx="6672">
                  <c:v>111.21666666666667</c:v>
                </c:pt>
                <c:pt idx="6673">
                  <c:v>111.23333333333333</c:v>
                </c:pt>
                <c:pt idx="6674">
                  <c:v>111.25</c:v>
                </c:pt>
                <c:pt idx="6675">
                  <c:v>111.26666666666667</c:v>
                </c:pt>
                <c:pt idx="6676">
                  <c:v>111.28333333333333</c:v>
                </c:pt>
                <c:pt idx="6677">
                  <c:v>111.3</c:v>
                </c:pt>
                <c:pt idx="6678">
                  <c:v>111.31666666666666</c:v>
                </c:pt>
                <c:pt idx="6679">
                  <c:v>111.33333333333333</c:v>
                </c:pt>
                <c:pt idx="6680">
                  <c:v>111.35</c:v>
                </c:pt>
                <c:pt idx="6681">
                  <c:v>111.36666666666666</c:v>
                </c:pt>
                <c:pt idx="6682">
                  <c:v>111.38333333333334</c:v>
                </c:pt>
                <c:pt idx="6683">
                  <c:v>111.4</c:v>
                </c:pt>
                <c:pt idx="6684">
                  <c:v>111.41666666666667</c:v>
                </c:pt>
                <c:pt idx="6685">
                  <c:v>111.43333333333334</c:v>
                </c:pt>
                <c:pt idx="6686">
                  <c:v>111.45</c:v>
                </c:pt>
                <c:pt idx="6687">
                  <c:v>111.46666666666667</c:v>
                </c:pt>
                <c:pt idx="6688">
                  <c:v>111.48333333333333</c:v>
                </c:pt>
                <c:pt idx="6689">
                  <c:v>111.5</c:v>
                </c:pt>
                <c:pt idx="6690">
                  <c:v>111.51666666666667</c:v>
                </c:pt>
                <c:pt idx="6691">
                  <c:v>111.53333333333333</c:v>
                </c:pt>
                <c:pt idx="6692">
                  <c:v>111.55</c:v>
                </c:pt>
                <c:pt idx="6693">
                  <c:v>111.56666666666666</c:v>
                </c:pt>
                <c:pt idx="6694">
                  <c:v>111.58333333333333</c:v>
                </c:pt>
                <c:pt idx="6695">
                  <c:v>111.6</c:v>
                </c:pt>
                <c:pt idx="6696">
                  <c:v>111.61666666666666</c:v>
                </c:pt>
                <c:pt idx="6697">
                  <c:v>111.63333333333334</c:v>
                </c:pt>
                <c:pt idx="6698">
                  <c:v>111.65</c:v>
                </c:pt>
                <c:pt idx="6699">
                  <c:v>111.66666666666667</c:v>
                </c:pt>
                <c:pt idx="6700">
                  <c:v>111.68333333333334</c:v>
                </c:pt>
                <c:pt idx="6701">
                  <c:v>111.7</c:v>
                </c:pt>
                <c:pt idx="6702">
                  <c:v>111.71666666666667</c:v>
                </c:pt>
                <c:pt idx="6703">
                  <c:v>111.73333333333333</c:v>
                </c:pt>
                <c:pt idx="6704">
                  <c:v>111.75</c:v>
                </c:pt>
                <c:pt idx="6705">
                  <c:v>111.76666666666667</c:v>
                </c:pt>
                <c:pt idx="6706">
                  <c:v>111.78333333333333</c:v>
                </c:pt>
                <c:pt idx="6707">
                  <c:v>111.8</c:v>
                </c:pt>
                <c:pt idx="6708">
                  <c:v>111.81666666666666</c:v>
                </c:pt>
                <c:pt idx="6709">
                  <c:v>111.83333333333333</c:v>
                </c:pt>
                <c:pt idx="6710">
                  <c:v>111.85</c:v>
                </c:pt>
                <c:pt idx="6711">
                  <c:v>111.86666666666666</c:v>
                </c:pt>
                <c:pt idx="6712">
                  <c:v>111.88333333333334</c:v>
                </c:pt>
                <c:pt idx="6713">
                  <c:v>111.9</c:v>
                </c:pt>
                <c:pt idx="6714">
                  <c:v>111.91666666666667</c:v>
                </c:pt>
                <c:pt idx="6715">
                  <c:v>111.93333333333334</c:v>
                </c:pt>
                <c:pt idx="6716">
                  <c:v>111.95</c:v>
                </c:pt>
                <c:pt idx="6717">
                  <c:v>111.96666666666667</c:v>
                </c:pt>
                <c:pt idx="6718">
                  <c:v>111.98333333333333</c:v>
                </c:pt>
                <c:pt idx="6719">
                  <c:v>112</c:v>
                </c:pt>
                <c:pt idx="6720">
                  <c:v>112.01666666666667</c:v>
                </c:pt>
                <c:pt idx="6721">
                  <c:v>112.03333333333333</c:v>
                </c:pt>
                <c:pt idx="6722">
                  <c:v>112.05</c:v>
                </c:pt>
                <c:pt idx="6723">
                  <c:v>112.06666666666666</c:v>
                </c:pt>
                <c:pt idx="6724">
                  <c:v>112.08333333333333</c:v>
                </c:pt>
                <c:pt idx="6725">
                  <c:v>112.1</c:v>
                </c:pt>
                <c:pt idx="6726">
                  <c:v>112.11666666666666</c:v>
                </c:pt>
                <c:pt idx="6727">
                  <c:v>112.13333333333334</c:v>
                </c:pt>
                <c:pt idx="6728">
                  <c:v>112.15</c:v>
                </c:pt>
                <c:pt idx="6729">
                  <c:v>112.16666666666667</c:v>
                </c:pt>
                <c:pt idx="6730">
                  <c:v>112.18333333333334</c:v>
                </c:pt>
                <c:pt idx="6731">
                  <c:v>112.2</c:v>
                </c:pt>
                <c:pt idx="6732">
                  <c:v>112.21666666666667</c:v>
                </c:pt>
                <c:pt idx="6733">
                  <c:v>112.23333333333333</c:v>
                </c:pt>
                <c:pt idx="6734">
                  <c:v>112.25</c:v>
                </c:pt>
                <c:pt idx="6735">
                  <c:v>112.26666666666667</c:v>
                </c:pt>
                <c:pt idx="6736">
                  <c:v>112.28333333333333</c:v>
                </c:pt>
                <c:pt idx="6737">
                  <c:v>112.3</c:v>
                </c:pt>
                <c:pt idx="6738">
                  <c:v>112.31666666666666</c:v>
                </c:pt>
                <c:pt idx="6739">
                  <c:v>112.33333333333333</c:v>
                </c:pt>
                <c:pt idx="6740">
                  <c:v>112.35</c:v>
                </c:pt>
                <c:pt idx="6741">
                  <c:v>112.36666666666666</c:v>
                </c:pt>
                <c:pt idx="6742">
                  <c:v>112.38333333333334</c:v>
                </c:pt>
                <c:pt idx="6743">
                  <c:v>112.4</c:v>
                </c:pt>
                <c:pt idx="6744">
                  <c:v>112.41666666666667</c:v>
                </c:pt>
                <c:pt idx="6745">
                  <c:v>112.43333333333334</c:v>
                </c:pt>
                <c:pt idx="6746">
                  <c:v>112.45</c:v>
                </c:pt>
                <c:pt idx="6747">
                  <c:v>112.46666666666667</c:v>
                </c:pt>
                <c:pt idx="6748">
                  <c:v>112.48333333333333</c:v>
                </c:pt>
                <c:pt idx="6749">
                  <c:v>112.5</c:v>
                </c:pt>
                <c:pt idx="6750">
                  <c:v>112.51666666666667</c:v>
                </c:pt>
                <c:pt idx="6751">
                  <c:v>112.53333333333333</c:v>
                </c:pt>
                <c:pt idx="6752">
                  <c:v>112.55</c:v>
                </c:pt>
                <c:pt idx="6753">
                  <c:v>112.56666666666666</c:v>
                </c:pt>
                <c:pt idx="6754">
                  <c:v>112.58333333333333</c:v>
                </c:pt>
                <c:pt idx="6755">
                  <c:v>112.6</c:v>
                </c:pt>
                <c:pt idx="6756">
                  <c:v>112.61666666666666</c:v>
                </c:pt>
                <c:pt idx="6757">
                  <c:v>112.63333333333334</c:v>
                </c:pt>
                <c:pt idx="6758">
                  <c:v>112.65</c:v>
                </c:pt>
                <c:pt idx="6759">
                  <c:v>112.66666666666667</c:v>
                </c:pt>
                <c:pt idx="6760">
                  <c:v>112.68333333333334</c:v>
                </c:pt>
                <c:pt idx="6761">
                  <c:v>112.7</c:v>
                </c:pt>
                <c:pt idx="6762">
                  <c:v>112.71666666666667</c:v>
                </c:pt>
                <c:pt idx="6763">
                  <c:v>112.73333333333333</c:v>
                </c:pt>
                <c:pt idx="6764">
                  <c:v>112.75</c:v>
                </c:pt>
                <c:pt idx="6765">
                  <c:v>112.76666666666667</c:v>
                </c:pt>
                <c:pt idx="6766">
                  <c:v>112.78333333333333</c:v>
                </c:pt>
                <c:pt idx="6767">
                  <c:v>112.8</c:v>
                </c:pt>
                <c:pt idx="6768">
                  <c:v>112.81666666666666</c:v>
                </c:pt>
                <c:pt idx="6769">
                  <c:v>112.83333333333333</c:v>
                </c:pt>
                <c:pt idx="6770">
                  <c:v>112.85</c:v>
                </c:pt>
                <c:pt idx="6771">
                  <c:v>112.86666666666666</c:v>
                </c:pt>
                <c:pt idx="6772">
                  <c:v>112.88333333333334</c:v>
                </c:pt>
                <c:pt idx="6773">
                  <c:v>112.9</c:v>
                </c:pt>
                <c:pt idx="6774">
                  <c:v>112.91666666666667</c:v>
                </c:pt>
                <c:pt idx="6775">
                  <c:v>112.93333333333334</c:v>
                </c:pt>
                <c:pt idx="6776">
                  <c:v>112.95</c:v>
                </c:pt>
                <c:pt idx="6777">
                  <c:v>112.96666666666667</c:v>
                </c:pt>
                <c:pt idx="6778">
                  <c:v>112.98333333333333</c:v>
                </c:pt>
                <c:pt idx="6779">
                  <c:v>113</c:v>
                </c:pt>
                <c:pt idx="6780">
                  <c:v>113.01666666666667</c:v>
                </c:pt>
                <c:pt idx="6781">
                  <c:v>113.03333333333333</c:v>
                </c:pt>
                <c:pt idx="6782">
                  <c:v>113.05</c:v>
                </c:pt>
                <c:pt idx="6783">
                  <c:v>113.06666666666666</c:v>
                </c:pt>
                <c:pt idx="6784">
                  <c:v>113.08333333333333</c:v>
                </c:pt>
                <c:pt idx="6785">
                  <c:v>113.1</c:v>
                </c:pt>
                <c:pt idx="6786">
                  <c:v>113.11666666666666</c:v>
                </c:pt>
                <c:pt idx="6787">
                  <c:v>113.13333333333334</c:v>
                </c:pt>
                <c:pt idx="6788">
                  <c:v>113.15</c:v>
                </c:pt>
                <c:pt idx="6789">
                  <c:v>113.16666666666667</c:v>
                </c:pt>
                <c:pt idx="6790">
                  <c:v>113.18333333333334</c:v>
                </c:pt>
                <c:pt idx="6791">
                  <c:v>113.2</c:v>
                </c:pt>
                <c:pt idx="6792">
                  <c:v>113.21666666666667</c:v>
                </c:pt>
                <c:pt idx="6793">
                  <c:v>113.23333333333333</c:v>
                </c:pt>
                <c:pt idx="6794">
                  <c:v>113.25</c:v>
                </c:pt>
                <c:pt idx="6795">
                  <c:v>113.26666666666667</c:v>
                </c:pt>
                <c:pt idx="6796">
                  <c:v>113.28333333333333</c:v>
                </c:pt>
                <c:pt idx="6797">
                  <c:v>113.3</c:v>
                </c:pt>
                <c:pt idx="6798">
                  <c:v>113.31666666666666</c:v>
                </c:pt>
                <c:pt idx="6799">
                  <c:v>113.33333333333333</c:v>
                </c:pt>
                <c:pt idx="6800">
                  <c:v>113.35</c:v>
                </c:pt>
                <c:pt idx="6801">
                  <c:v>113.36666666666666</c:v>
                </c:pt>
                <c:pt idx="6802">
                  <c:v>113.38333333333334</c:v>
                </c:pt>
                <c:pt idx="6803">
                  <c:v>113.4</c:v>
                </c:pt>
                <c:pt idx="6804">
                  <c:v>113.41666666666667</c:v>
                </c:pt>
                <c:pt idx="6805">
                  <c:v>113.43333333333334</c:v>
                </c:pt>
                <c:pt idx="6806">
                  <c:v>113.45</c:v>
                </c:pt>
                <c:pt idx="6807">
                  <c:v>113.46666666666667</c:v>
                </c:pt>
                <c:pt idx="6808">
                  <c:v>113.48333333333333</c:v>
                </c:pt>
                <c:pt idx="6809">
                  <c:v>113.5</c:v>
                </c:pt>
                <c:pt idx="6810">
                  <c:v>113.51666666666667</c:v>
                </c:pt>
                <c:pt idx="6811">
                  <c:v>113.53333333333333</c:v>
                </c:pt>
                <c:pt idx="6812">
                  <c:v>113.55</c:v>
                </c:pt>
                <c:pt idx="6813">
                  <c:v>113.56666666666666</c:v>
                </c:pt>
                <c:pt idx="6814">
                  <c:v>113.58333333333333</c:v>
                </c:pt>
                <c:pt idx="6815">
                  <c:v>113.6</c:v>
                </c:pt>
                <c:pt idx="6816">
                  <c:v>113.61666666666666</c:v>
                </c:pt>
                <c:pt idx="6817">
                  <c:v>113.63333333333334</c:v>
                </c:pt>
                <c:pt idx="6818">
                  <c:v>113.65</c:v>
                </c:pt>
                <c:pt idx="6819">
                  <c:v>113.66666666666667</c:v>
                </c:pt>
                <c:pt idx="6820">
                  <c:v>113.68333333333334</c:v>
                </c:pt>
                <c:pt idx="6821">
                  <c:v>113.7</c:v>
                </c:pt>
                <c:pt idx="6822">
                  <c:v>113.71666666666667</c:v>
                </c:pt>
                <c:pt idx="6823">
                  <c:v>113.73333333333333</c:v>
                </c:pt>
                <c:pt idx="6824">
                  <c:v>113.75</c:v>
                </c:pt>
                <c:pt idx="6825">
                  <c:v>113.76666666666667</c:v>
                </c:pt>
                <c:pt idx="6826">
                  <c:v>113.78333333333333</c:v>
                </c:pt>
                <c:pt idx="6827">
                  <c:v>113.8</c:v>
                </c:pt>
                <c:pt idx="6828">
                  <c:v>113.81666666666666</c:v>
                </c:pt>
                <c:pt idx="6829">
                  <c:v>113.83333333333333</c:v>
                </c:pt>
                <c:pt idx="6830">
                  <c:v>113.85</c:v>
                </c:pt>
                <c:pt idx="6831">
                  <c:v>113.86666666666666</c:v>
                </c:pt>
                <c:pt idx="6832">
                  <c:v>113.88333333333334</c:v>
                </c:pt>
                <c:pt idx="6833">
                  <c:v>113.9</c:v>
                </c:pt>
                <c:pt idx="6834">
                  <c:v>113.91666666666667</c:v>
                </c:pt>
                <c:pt idx="6835">
                  <c:v>113.93333333333334</c:v>
                </c:pt>
                <c:pt idx="6836">
                  <c:v>113.95</c:v>
                </c:pt>
                <c:pt idx="6837">
                  <c:v>113.96666666666667</c:v>
                </c:pt>
                <c:pt idx="6838">
                  <c:v>113.98333333333333</c:v>
                </c:pt>
                <c:pt idx="6839">
                  <c:v>114</c:v>
                </c:pt>
                <c:pt idx="6840">
                  <c:v>114.01666666666667</c:v>
                </c:pt>
                <c:pt idx="6841">
                  <c:v>114.03333333333333</c:v>
                </c:pt>
                <c:pt idx="6842">
                  <c:v>114.05</c:v>
                </c:pt>
                <c:pt idx="6843">
                  <c:v>114.06666666666666</c:v>
                </c:pt>
                <c:pt idx="6844">
                  <c:v>114.08333333333333</c:v>
                </c:pt>
                <c:pt idx="6845">
                  <c:v>114.1</c:v>
                </c:pt>
                <c:pt idx="6846">
                  <c:v>114.11666666666666</c:v>
                </c:pt>
                <c:pt idx="6847">
                  <c:v>114.13333333333334</c:v>
                </c:pt>
                <c:pt idx="6848">
                  <c:v>114.15</c:v>
                </c:pt>
                <c:pt idx="6849">
                  <c:v>114.16666666666667</c:v>
                </c:pt>
                <c:pt idx="6850">
                  <c:v>114.18333333333334</c:v>
                </c:pt>
                <c:pt idx="6851">
                  <c:v>114.2</c:v>
                </c:pt>
                <c:pt idx="6852">
                  <c:v>114.21666666666667</c:v>
                </c:pt>
                <c:pt idx="6853">
                  <c:v>114.23333333333333</c:v>
                </c:pt>
                <c:pt idx="6854">
                  <c:v>114.25</c:v>
                </c:pt>
                <c:pt idx="6855">
                  <c:v>114.26666666666667</c:v>
                </c:pt>
                <c:pt idx="6856">
                  <c:v>114.28333333333333</c:v>
                </c:pt>
                <c:pt idx="6857">
                  <c:v>114.3</c:v>
                </c:pt>
                <c:pt idx="6858">
                  <c:v>114.31666666666666</c:v>
                </c:pt>
                <c:pt idx="6859">
                  <c:v>114.33333333333333</c:v>
                </c:pt>
                <c:pt idx="6860">
                  <c:v>114.35</c:v>
                </c:pt>
                <c:pt idx="6861">
                  <c:v>114.36666666666666</c:v>
                </c:pt>
                <c:pt idx="6862">
                  <c:v>114.38333333333334</c:v>
                </c:pt>
                <c:pt idx="6863">
                  <c:v>114.4</c:v>
                </c:pt>
                <c:pt idx="6864">
                  <c:v>114.41666666666667</c:v>
                </c:pt>
                <c:pt idx="6865">
                  <c:v>114.43333333333334</c:v>
                </c:pt>
                <c:pt idx="6866">
                  <c:v>114.45</c:v>
                </c:pt>
                <c:pt idx="6867">
                  <c:v>114.46666666666667</c:v>
                </c:pt>
                <c:pt idx="6868">
                  <c:v>114.48333333333333</c:v>
                </c:pt>
                <c:pt idx="6869">
                  <c:v>114.5</c:v>
                </c:pt>
                <c:pt idx="6870">
                  <c:v>114.51666666666667</c:v>
                </c:pt>
                <c:pt idx="6871">
                  <c:v>114.53333333333333</c:v>
                </c:pt>
                <c:pt idx="6872">
                  <c:v>114.55</c:v>
                </c:pt>
                <c:pt idx="6873">
                  <c:v>114.56666666666666</c:v>
                </c:pt>
                <c:pt idx="6874">
                  <c:v>114.58333333333333</c:v>
                </c:pt>
                <c:pt idx="6875">
                  <c:v>114.6</c:v>
                </c:pt>
                <c:pt idx="6876">
                  <c:v>114.61666666666666</c:v>
                </c:pt>
                <c:pt idx="6877">
                  <c:v>114.63333333333334</c:v>
                </c:pt>
                <c:pt idx="6878">
                  <c:v>114.65</c:v>
                </c:pt>
                <c:pt idx="6879">
                  <c:v>114.66666666666667</c:v>
                </c:pt>
                <c:pt idx="6880">
                  <c:v>114.68333333333334</c:v>
                </c:pt>
                <c:pt idx="6881">
                  <c:v>114.7</c:v>
                </c:pt>
                <c:pt idx="6882">
                  <c:v>114.71666666666667</c:v>
                </c:pt>
                <c:pt idx="6883">
                  <c:v>114.73333333333333</c:v>
                </c:pt>
                <c:pt idx="6884">
                  <c:v>114.75</c:v>
                </c:pt>
                <c:pt idx="6885">
                  <c:v>114.76666666666667</c:v>
                </c:pt>
                <c:pt idx="6886">
                  <c:v>114.78333333333333</c:v>
                </c:pt>
                <c:pt idx="6887">
                  <c:v>114.8</c:v>
                </c:pt>
                <c:pt idx="6888">
                  <c:v>114.81666666666666</c:v>
                </c:pt>
                <c:pt idx="6889">
                  <c:v>114.83333333333333</c:v>
                </c:pt>
                <c:pt idx="6890">
                  <c:v>114.85</c:v>
                </c:pt>
                <c:pt idx="6891">
                  <c:v>114.86666666666666</c:v>
                </c:pt>
                <c:pt idx="6892">
                  <c:v>114.88333333333334</c:v>
                </c:pt>
                <c:pt idx="6893">
                  <c:v>114.9</c:v>
                </c:pt>
                <c:pt idx="6894">
                  <c:v>114.91666666666667</c:v>
                </c:pt>
                <c:pt idx="6895">
                  <c:v>114.93333333333334</c:v>
                </c:pt>
                <c:pt idx="6896">
                  <c:v>114.95</c:v>
                </c:pt>
                <c:pt idx="6897">
                  <c:v>114.96666666666667</c:v>
                </c:pt>
                <c:pt idx="6898">
                  <c:v>114.98333333333333</c:v>
                </c:pt>
                <c:pt idx="6899">
                  <c:v>115</c:v>
                </c:pt>
                <c:pt idx="6900">
                  <c:v>115.01666666666667</c:v>
                </c:pt>
                <c:pt idx="6901">
                  <c:v>115.03333333333333</c:v>
                </c:pt>
                <c:pt idx="6902">
                  <c:v>115.05</c:v>
                </c:pt>
                <c:pt idx="6903">
                  <c:v>115.06666666666666</c:v>
                </c:pt>
                <c:pt idx="6904">
                  <c:v>115.08333333333333</c:v>
                </c:pt>
                <c:pt idx="6905">
                  <c:v>115.1</c:v>
                </c:pt>
                <c:pt idx="6906">
                  <c:v>115.11666666666666</c:v>
                </c:pt>
                <c:pt idx="6907">
                  <c:v>115.13333333333334</c:v>
                </c:pt>
                <c:pt idx="6908">
                  <c:v>115.15</c:v>
                </c:pt>
                <c:pt idx="6909">
                  <c:v>115.16666666666667</c:v>
                </c:pt>
                <c:pt idx="6910">
                  <c:v>115.18333333333334</c:v>
                </c:pt>
                <c:pt idx="6911">
                  <c:v>115.2</c:v>
                </c:pt>
                <c:pt idx="6912">
                  <c:v>115.21666666666667</c:v>
                </c:pt>
                <c:pt idx="6913">
                  <c:v>115.23333333333333</c:v>
                </c:pt>
                <c:pt idx="6914">
                  <c:v>115.25</c:v>
                </c:pt>
                <c:pt idx="6915">
                  <c:v>115.26666666666667</c:v>
                </c:pt>
                <c:pt idx="6916">
                  <c:v>115.28333333333333</c:v>
                </c:pt>
                <c:pt idx="6917">
                  <c:v>115.3</c:v>
                </c:pt>
                <c:pt idx="6918">
                  <c:v>115.31666666666666</c:v>
                </c:pt>
                <c:pt idx="6919">
                  <c:v>115.33333333333333</c:v>
                </c:pt>
                <c:pt idx="6920">
                  <c:v>115.35</c:v>
                </c:pt>
                <c:pt idx="6921">
                  <c:v>115.36666666666666</c:v>
                </c:pt>
                <c:pt idx="6922">
                  <c:v>115.38333333333334</c:v>
                </c:pt>
                <c:pt idx="6923">
                  <c:v>115.4</c:v>
                </c:pt>
                <c:pt idx="6924">
                  <c:v>115.41666666666667</c:v>
                </c:pt>
                <c:pt idx="6925">
                  <c:v>115.43333333333334</c:v>
                </c:pt>
                <c:pt idx="6926">
                  <c:v>115.45</c:v>
                </c:pt>
                <c:pt idx="6927">
                  <c:v>115.46666666666667</c:v>
                </c:pt>
                <c:pt idx="6928">
                  <c:v>115.48333333333333</c:v>
                </c:pt>
                <c:pt idx="6929">
                  <c:v>115.5</c:v>
                </c:pt>
                <c:pt idx="6930">
                  <c:v>115.51666666666667</c:v>
                </c:pt>
                <c:pt idx="6931">
                  <c:v>115.53333333333333</c:v>
                </c:pt>
                <c:pt idx="6932">
                  <c:v>115.55</c:v>
                </c:pt>
                <c:pt idx="6933">
                  <c:v>115.56666666666666</c:v>
                </c:pt>
                <c:pt idx="6934">
                  <c:v>115.58333333333333</c:v>
                </c:pt>
                <c:pt idx="6935">
                  <c:v>115.6</c:v>
                </c:pt>
                <c:pt idx="6936">
                  <c:v>115.61666666666666</c:v>
                </c:pt>
                <c:pt idx="6937">
                  <c:v>115.63333333333334</c:v>
                </c:pt>
                <c:pt idx="6938">
                  <c:v>115.65</c:v>
                </c:pt>
                <c:pt idx="6939">
                  <c:v>115.66666666666667</c:v>
                </c:pt>
                <c:pt idx="6940">
                  <c:v>115.68333333333334</c:v>
                </c:pt>
                <c:pt idx="6941">
                  <c:v>115.7</c:v>
                </c:pt>
                <c:pt idx="6942">
                  <c:v>115.71666666666667</c:v>
                </c:pt>
                <c:pt idx="6943">
                  <c:v>115.73333333333333</c:v>
                </c:pt>
                <c:pt idx="6944">
                  <c:v>115.75</c:v>
                </c:pt>
                <c:pt idx="6945">
                  <c:v>115.76666666666667</c:v>
                </c:pt>
                <c:pt idx="6946">
                  <c:v>115.78333333333333</c:v>
                </c:pt>
                <c:pt idx="6947">
                  <c:v>115.8</c:v>
                </c:pt>
                <c:pt idx="6948">
                  <c:v>115.81666666666666</c:v>
                </c:pt>
                <c:pt idx="6949">
                  <c:v>115.83333333333333</c:v>
                </c:pt>
                <c:pt idx="6950">
                  <c:v>115.85</c:v>
                </c:pt>
                <c:pt idx="6951">
                  <c:v>115.86666666666666</c:v>
                </c:pt>
                <c:pt idx="6952">
                  <c:v>115.88333333333334</c:v>
                </c:pt>
                <c:pt idx="6953">
                  <c:v>115.9</c:v>
                </c:pt>
                <c:pt idx="6954">
                  <c:v>115.91666666666667</c:v>
                </c:pt>
                <c:pt idx="6955">
                  <c:v>115.93333333333334</c:v>
                </c:pt>
                <c:pt idx="6956">
                  <c:v>115.95</c:v>
                </c:pt>
                <c:pt idx="6957">
                  <c:v>115.96666666666667</c:v>
                </c:pt>
                <c:pt idx="6958">
                  <c:v>115.98333333333333</c:v>
                </c:pt>
                <c:pt idx="6959">
                  <c:v>116</c:v>
                </c:pt>
                <c:pt idx="6960">
                  <c:v>116.01666666666667</c:v>
                </c:pt>
                <c:pt idx="6961">
                  <c:v>116.03333333333333</c:v>
                </c:pt>
                <c:pt idx="6962">
                  <c:v>116.05</c:v>
                </c:pt>
                <c:pt idx="6963">
                  <c:v>116.06666666666666</c:v>
                </c:pt>
                <c:pt idx="6964">
                  <c:v>116.08333333333333</c:v>
                </c:pt>
                <c:pt idx="6965">
                  <c:v>116.1</c:v>
                </c:pt>
                <c:pt idx="6966">
                  <c:v>116.11666666666666</c:v>
                </c:pt>
                <c:pt idx="6967">
                  <c:v>116.13333333333334</c:v>
                </c:pt>
                <c:pt idx="6968">
                  <c:v>116.15</c:v>
                </c:pt>
                <c:pt idx="6969">
                  <c:v>116.16666666666667</c:v>
                </c:pt>
                <c:pt idx="6970">
                  <c:v>116.18333333333334</c:v>
                </c:pt>
                <c:pt idx="6971">
                  <c:v>116.2</c:v>
                </c:pt>
                <c:pt idx="6972">
                  <c:v>116.21666666666667</c:v>
                </c:pt>
                <c:pt idx="6973">
                  <c:v>116.23333333333333</c:v>
                </c:pt>
                <c:pt idx="6974">
                  <c:v>116.25</c:v>
                </c:pt>
                <c:pt idx="6975">
                  <c:v>116.26666666666667</c:v>
                </c:pt>
                <c:pt idx="6976">
                  <c:v>116.28333333333333</c:v>
                </c:pt>
                <c:pt idx="6977">
                  <c:v>116.3</c:v>
                </c:pt>
                <c:pt idx="6978">
                  <c:v>116.31666666666666</c:v>
                </c:pt>
                <c:pt idx="6979">
                  <c:v>116.33333333333333</c:v>
                </c:pt>
                <c:pt idx="6980">
                  <c:v>116.35</c:v>
                </c:pt>
                <c:pt idx="6981">
                  <c:v>116.36666666666666</c:v>
                </c:pt>
                <c:pt idx="6982">
                  <c:v>116.38333333333334</c:v>
                </c:pt>
                <c:pt idx="6983">
                  <c:v>116.4</c:v>
                </c:pt>
                <c:pt idx="6984">
                  <c:v>116.41666666666667</c:v>
                </c:pt>
                <c:pt idx="6985">
                  <c:v>116.43333333333334</c:v>
                </c:pt>
                <c:pt idx="6986">
                  <c:v>116.45</c:v>
                </c:pt>
                <c:pt idx="6987">
                  <c:v>116.46666666666667</c:v>
                </c:pt>
                <c:pt idx="6988">
                  <c:v>116.48333333333333</c:v>
                </c:pt>
                <c:pt idx="6989">
                  <c:v>116.5</c:v>
                </c:pt>
                <c:pt idx="6990">
                  <c:v>116.51666666666667</c:v>
                </c:pt>
                <c:pt idx="6991">
                  <c:v>116.53333333333333</c:v>
                </c:pt>
                <c:pt idx="6992">
                  <c:v>116.55</c:v>
                </c:pt>
                <c:pt idx="6993">
                  <c:v>116.56666666666666</c:v>
                </c:pt>
                <c:pt idx="6994">
                  <c:v>116.58333333333333</c:v>
                </c:pt>
                <c:pt idx="6995">
                  <c:v>116.6</c:v>
                </c:pt>
                <c:pt idx="6996">
                  <c:v>116.61666666666666</c:v>
                </c:pt>
                <c:pt idx="6997">
                  <c:v>116.63333333333334</c:v>
                </c:pt>
                <c:pt idx="6998">
                  <c:v>116.65</c:v>
                </c:pt>
                <c:pt idx="6999">
                  <c:v>116.66666666666667</c:v>
                </c:pt>
                <c:pt idx="7000">
                  <c:v>116.68333333333334</c:v>
                </c:pt>
                <c:pt idx="7001">
                  <c:v>116.7</c:v>
                </c:pt>
                <c:pt idx="7002">
                  <c:v>116.71666666666667</c:v>
                </c:pt>
                <c:pt idx="7003">
                  <c:v>116.73333333333333</c:v>
                </c:pt>
                <c:pt idx="7004">
                  <c:v>116.75</c:v>
                </c:pt>
                <c:pt idx="7005">
                  <c:v>116.76666666666667</c:v>
                </c:pt>
                <c:pt idx="7006">
                  <c:v>116.78333333333333</c:v>
                </c:pt>
                <c:pt idx="7007">
                  <c:v>116.8</c:v>
                </c:pt>
                <c:pt idx="7008">
                  <c:v>116.81666666666666</c:v>
                </c:pt>
                <c:pt idx="7009">
                  <c:v>116.83333333333333</c:v>
                </c:pt>
                <c:pt idx="7010">
                  <c:v>116.85</c:v>
                </c:pt>
                <c:pt idx="7011">
                  <c:v>116.86666666666666</c:v>
                </c:pt>
                <c:pt idx="7012">
                  <c:v>116.88333333333334</c:v>
                </c:pt>
                <c:pt idx="7013">
                  <c:v>116.9</c:v>
                </c:pt>
                <c:pt idx="7014">
                  <c:v>116.91666666666667</c:v>
                </c:pt>
                <c:pt idx="7015">
                  <c:v>116.93333333333334</c:v>
                </c:pt>
                <c:pt idx="7016">
                  <c:v>116.95</c:v>
                </c:pt>
                <c:pt idx="7017">
                  <c:v>116.96666666666667</c:v>
                </c:pt>
                <c:pt idx="7018">
                  <c:v>116.98333333333333</c:v>
                </c:pt>
                <c:pt idx="7019">
                  <c:v>117</c:v>
                </c:pt>
                <c:pt idx="7020">
                  <c:v>117.01666666666667</c:v>
                </c:pt>
                <c:pt idx="7021">
                  <c:v>117.03333333333333</c:v>
                </c:pt>
                <c:pt idx="7022">
                  <c:v>117.05</c:v>
                </c:pt>
                <c:pt idx="7023">
                  <c:v>117.06666666666666</c:v>
                </c:pt>
                <c:pt idx="7024">
                  <c:v>117.08333333333333</c:v>
                </c:pt>
                <c:pt idx="7025">
                  <c:v>117.1</c:v>
                </c:pt>
                <c:pt idx="7026">
                  <c:v>117.11666666666666</c:v>
                </c:pt>
                <c:pt idx="7027">
                  <c:v>117.13333333333334</c:v>
                </c:pt>
                <c:pt idx="7028">
                  <c:v>117.15</c:v>
                </c:pt>
                <c:pt idx="7029">
                  <c:v>117.16666666666667</c:v>
                </c:pt>
                <c:pt idx="7030">
                  <c:v>117.18333333333334</c:v>
                </c:pt>
                <c:pt idx="7031">
                  <c:v>117.2</c:v>
                </c:pt>
                <c:pt idx="7032">
                  <c:v>117.21666666666667</c:v>
                </c:pt>
                <c:pt idx="7033">
                  <c:v>117.23333333333333</c:v>
                </c:pt>
                <c:pt idx="7034">
                  <c:v>117.25</c:v>
                </c:pt>
                <c:pt idx="7035">
                  <c:v>117.26666666666667</c:v>
                </c:pt>
                <c:pt idx="7036">
                  <c:v>117.28333333333333</c:v>
                </c:pt>
                <c:pt idx="7037">
                  <c:v>117.3</c:v>
                </c:pt>
                <c:pt idx="7038">
                  <c:v>117.31666666666666</c:v>
                </c:pt>
                <c:pt idx="7039">
                  <c:v>117.33333333333333</c:v>
                </c:pt>
                <c:pt idx="7040">
                  <c:v>117.35</c:v>
                </c:pt>
                <c:pt idx="7041">
                  <c:v>117.36666666666666</c:v>
                </c:pt>
                <c:pt idx="7042">
                  <c:v>117.38333333333334</c:v>
                </c:pt>
                <c:pt idx="7043">
                  <c:v>117.4</c:v>
                </c:pt>
                <c:pt idx="7044">
                  <c:v>117.41666666666667</c:v>
                </c:pt>
                <c:pt idx="7045">
                  <c:v>117.43333333333334</c:v>
                </c:pt>
                <c:pt idx="7046">
                  <c:v>117.45</c:v>
                </c:pt>
                <c:pt idx="7047">
                  <c:v>117.46666666666667</c:v>
                </c:pt>
                <c:pt idx="7048">
                  <c:v>117.48333333333333</c:v>
                </c:pt>
                <c:pt idx="7049">
                  <c:v>117.5</c:v>
                </c:pt>
                <c:pt idx="7050">
                  <c:v>117.51666666666667</c:v>
                </c:pt>
                <c:pt idx="7051">
                  <c:v>117.53333333333333</c:v>
                </c:pt>
                <c:pt idx="7052">
                  <c:v>117.55</c:v>
                </c:pt>
                <c:pt idx="7053">
                  <c:v>117.56666666666666</c:v>
                </c:pt>
                <c:pt idx="7054">
                  <c:v>117.58333333333333</c:v>
                </c:pt>
                <c:pt idx="7055">
                  <c:v>117.6</c:v>
                </c:pt>
                <c:pt idx="7056">
                  <c:v>117.61666666666666</c:v>
                </c:pt>
                <c:pt idx="7057">
                  <c:v>117.63333333333334</c:v>
                </c:pt>
                <c:pt idx="7058">
                  <c:v>117.65</c:v>
                </c:pt>
                <c:pt idx="7059">
                  <c:v>117.66666666666667</c:v>
                </c:pt>
                <c:pt idx="7060">
                  <c:v>117.68333333333334</c:v>
                </c:pt>
                <c:pt idx="7061">
                  <c:v>117.7</c:v>
                </c:pt>
                <c:pt idx="7062">
                  <c:v>117.71666666666667</c:v>
                </c:pt>
                <c:pt idx="7063">
                  <c:v>117.73333333333333</c:v>
                </c:pt>
                <c:pt idx="7064">
                  <c:v>117.75</c:v>
                </c:pt>
                <c:pt idx="7065">
                  <c:v>117.76666666666667</c:v>
                </c:pt>
                <c:pt idx="7066">
                  <c:v>117.78333333333333</c:v>
                </c:pt>
                <c:pt idx="7067">
                  <c:v>117.8</c:v>
                </c:pt>
                <c:pt idx="7068">
                  <c:v>117.81666666666666</c:v>
                </c:pt>
                <c:pt idx="7069">
                  <c:v>117.83333333333333</c:v>
                </c:pt>
                <c:pt idx="7070">
                  <c:v>117.85</c:v>
                </c:pt>
                <c:pt idx="7071">
                  <c:v>117.86666666666666</c:v>
                </c:pt>
                <c:pt idx="7072">
                  <c:v>117.88333333333334</c:v>
                </c:pt>
                <c:pt idx="7073">
                  <c:v>117.9</c:v>
                </c:pt>
                <c:pt idx="7074">
                  <c:v>117.91666666666667</c:v>
                </c:pt>
                <c:pt idx="7075">
                  <c:v>117.93333333333334</c:v>
                </c:pt>
                <c:pt idx="7076">
                  <c:v>117.95</c:v>
                </c:pt>
                <c:pt idx="7077">
                  <c:v>117.96666666666667</c:v>
                </c:pt>
                <c:pt idx="7078">
                  <c:v>117.98333333333333</c:v>
                </c:pt>
                <c:pt idx="7079">
                  <c:v>118</c:v>
                </c:pt>
                <c:pt idx="7080">
                  <c:v>118.01666666666667</c:v>
                </c:pt>
                <c:pt idx="7081">
                  <c:v>118.03333333333333</c:v>
                </c:pt>
                <c:pt idx="7082">
                  <c:v>118.05</c:v>
                </c:pt>
                <c:pt idx="7083">
                  <c:v>118.06666666666666</c:v>
                </c:pt>
                <c:pt idx="7084">
                  <c:v>118.08333333333333</c:v>
                </c:pt>
                <c:pt idx="7085">
                  <c:v>118.1</c:v>
                </c:pt>
                <c:pt idx="7086">
                  <c:v>118.11666666666666</c:v>
                </c:pt>
                <c:pt idx="7087">
                  <c:v>118.13333333333334</c:v>
                </c:pt>
                <c:pt idx="7088">
                  <c:v>118.15</c:v>
                </c:pt>
                <c:pt idx="7089">
                  <c:v>118.16666666666667</c:v>
                </c:pt>
                <c:pt idx="7090">
                  <c:v>118.18333333333334</c:v>
                </c:pt>
                <c:pt idx="7091">
                  <c:v>118.2</c:v>
                </c:pt>
                <c:pt idx="7092">
                  <c:v>118.21666666666667</c:v>
                </c:pt>
                <c:pt idx="7093">
                  <c:v>118.23333333333333</c:v>
                </c:pt>
                <c:pt idx="7094">
                  <c:v>118.25</c:v>
                </c:pt>
                <c:pt idx="7095">
                  <c:v>118.26666666666667</c:v>
                </c:pt>
                <c:pt idx="7096">
                  <c:v>118.28333333333333</c:v>
                </c:pt>
                <c:pt idx="7097">
                  <c:v>118.3</c:v>
                </c:pt>
                <c:pt idx="7098">
                  <c:v>118.31666666666666</c:v>
                </c:pt>
                <c:pt idx="7099">
                  <c:v>118.33333333333333</c:v>
                </c:pt>
                <c:pt idx="7100">
                  <c:v>118.35</c:v>
                </c:pt>
                <c:pt idx="7101">
                  <c:v>118.36666666666666</c:v>
                </c:pt>
                <c:pt idx="7102">
                  <c:v>118.38333333333334</c:v>
                </c:pt>
                <c:pt idx="7103">
                  <c:v>118.4</c:v>
                </c:pt>
                <c:pt idx="7104">
                  <c:v>118.41666666666667</c:v>
                </c:pt>
                <c:pt idx="7105">
                  <c:v>118.43333333333334</c:v>
                </c:pt>
                <c:pt idx="7106">
                  <c:v>118.45</c:v>
                </c:pt>
                <c:pt idx="7107">
                  <c:v>118.46666666666667</c:v>
                </c:pt>
                <c:pt idx="7108">
                  <c:v>118.48333333333333</c:v>
                </c:pt>
                <c:pt idx="7109">
                  <c:v>118.5</c:v>
                </c:pt>
                <c:pt idx="7110">
                  <c:v>118.51666666666667</c:v>
                </c:pt>
                <c:pt idx="7111">
                  <c:v>118.53333333333333</c:v>
                </c:pt>
                <c:pt idx="7112">
                  <c:v>118.55</c:v>
                </c:pt>
                <c:pt idx="7113">
                  <c:v>118.56666666666666</c:v>
                </c:pt>
                <c:pt idx="7114">
                  <c:v>118.58333333333333</c:v>
                </c:pt>
                <c:pt idx="7115">
                  <c:v>118.6</c:v>
                </c:pt>
                <c:pt idx="7116">
                  <c:v>118.61666666666666</c:v>
                </c:pt>
                <c:pt idx="7117">
                  <c:v>118.63333333333334</c:v>
                </c:pt>
                <c:pt idx="7118">
                  <c:v>118.65</c:v>
                </c:pt>
                <c:pt idx="7119">
                  <c:v>118.66666666666667</c:v>
                </c:pt>
                <c:pt idx="7120">
                  <c:v>118.68333333333334</c:v>
                </c:pt>
                <c:pt idx="7121">
                  <c:v>118.7</c:v>
                </c:pt>
                <c:pt idx="7122">
                  <c:v>118.71666666666667</c:v>
                </c:pt>
                <c:pt idx="7123">
                  <c:v>118.73333333333333</c:v>
                </c:pt>
                <c:pt idx="7124">
                  <c:v>118.75</c:v>
                </c:pt>
                <c:pt idx="7125">
                  <c:v>118.76666666666667</c:v>
                </c:pt>
                <c:pt idx="7126">
                  <c:v>118.78333333333333</c:v>
                </c:pt>
                <c:pt idx="7127">
                  <c:v>118.8</c:v>
                </c:pt>
                <c:pt idx="7128">
                  <c:v>118.81666666666666</c:v>
                </c:pt>
                <c:pt idx="7129">
                  <c:v>118.83333333333333</c:v>
                </c:pt>
                <c:pt idx="7130">
                  <c:v>118.85</c:v>
                </c:pt>
                <c:pt idx="7131">
                  <c:v>118.86666666666666</c:v>
                </c:pt>
                <c:pt idx="7132">
                  <c:v>118.88333333333334</c:v>
                </c:pt>
                <c:pt idx="7133">
                  <c:v>118.9</c:v>
                </c:pt>
                <c:pt idx="7134">
                  <c:v>118.91666666666667</c:v>
                </c:pt>
                <c:pt idx="7135">
                  <c:v>118.93333333333334</c:v>
                </c:pt>
                <c:pt idx="7136">
                  <c:v>118.95</c:v>
                </c:pt>
                <c:pt idx="7137">
                  <c:v>118.96666666666667</c:v>
                </c:pt>
                <c:pt idx="7138">
                  <c:v>118.98333333333333</c:v>
                </c:pt>
                <c:pt idx="7139">
                  <c:v>119</c:v>
                </c:pt>
                <c:pt idx="7140">
                  <c:v>119.01666666666667</c:v>
                </c:pt>
                <c:pt idx="7141">
                  <c:v>119.03333333333333</c:v>
                </c:pt>
                <c:pt idx="7142">
                  <c:v>119.05</c:v>
                </c:pt>
                <c:pt idx="7143">
                  <c:v>119.06666666666666</c:v>
                </c:pt>
                <c:pt idx="7144">
                  <c:v>119.08333333333333</c:v>
                </c:pt>
                <c:pt idx="7145">
                  <c:v>119.1</c:v>
                </c:pt>
                <c:pt idx="7146">
                  <c:v>119.11666666666666</c:v>
                </c:pt>
                <c:pt idx="7147">
                  <c:v>119.13333333333334</c:v>
                </c:pt>
                <c:pt idx="7148">
                  <c:v>119.15</c:v>
                </c:pt>
                <c:pt idx="7149">
                  <c:v>119.16666666666667</c:v>
                </c:pt>
                <c:pt idx="7150">
                  <c:v>119.18333333333334</c:v>
                </c:pt>
                <c:pt idx="7151">
                  <c:v>119.2</c:v>
                </c:pt>
                <c:pt idx="7152">
                  <c:v>119.21666666666667</c:v>
                </c:pt>
                <c:pt idx="7153">
                  <c:v>119.23333333333333</c:v>
                </c:pt>
                <c:pt idx="7154">
                  <c:v>119.25</c:v>
                </c:pt>
                <c:pt idx="7155">
                  <c:v>119.26666666666667</c:v>
                </c:pt>
                <c:pt idx="7156">
                  <c:v>119.28333333333333</c:v>
                </c:pt>
                <c:pt idx="7157">
                  <c:v>119.3</c:v>
                </c:pt>
                <c:pt idx="7158">
                  <c:v>119.31666666666666</c:v>
                </c:pt>
                <c:pt idx="7159">
                  <c:v>119.33333333333333</c:v>
                </c:pt>
                <c:pt idx="7160">
                  <c:v>119.35</c:v>
                </c:pt>
                <c:pt idx="7161">
                  <c:v>119.36666666666666</c:v>
                </c:pt>
                <c:pt idx="7162">
                  <c:v>119.38333333333334</c:v>
                </c:pt>
                <c:pt idx="7163">
                  <c:v>119.4</c:v>
                </c:pt>
                <c:pt idx="7164">
                  <c:v>119.41666666666667</c:v>
                </c:pt>
                <c:pt idx="7165">
                  <c:v>119.43333333333334</c:v>
                </c:pt>
                <c:pt idx="7166">
                  <c:v>119.45</c:v>
                </c:pt>
                <c:pt idx="7167">
                  <c:v>119.46666666666667</c:v>
                </c:pt>
                <c:pt idx="7168">
                  <c:v>119.48333333333333</c:v>
                </c:pt>
                <c:pt idx="7169">
                  <c:v>119.5</c:v>
                </c:pt>
                <c:pt idx="7170">
                  <c:v>119.51666666666667</c:v>
                </c:pt>
                <c:pt idx="7171">
                  <c:v>119.53333333333333</c:v>
                </c:pt>
                <c:pt idx="7172">
                  <c:v>119.55</c:v>
                </c:pt>
                <c:pt idx="7173">
                  <c:v>119.56666666666666</c:v>
                </c:pt>
                <c:pt idx="7174">
                  <c:v>119.58333333333333</c:v>
                </c:pt>
                <c:pt idx="7175">
                  <c:v>119.6</c:v>
                </c:pt>
                <c:pt idx="7176">
                  <c:v>119.61666666666666</c:v>
                </c:pt>
                <c:pt idx="7177">
                  <c:v>119.63333333333334</c:v>
                </c:pt>
                <c:pt idx="7178">
                  <c:v>119.65</c:v>
                </c:pt>
                <c:pt idx="7179">
                  <c:v>119.66666666666667</c:v>
                </c:pt>
                <c:pt idx="7180">
                  <c:v>119.68333333333334</c:v>
                </c:pt>
                <c:pt idx="7181">
                  <c:v>119.7</c:v>
                </c:pt>
                <c:pt idx="7182">
                  <c:v>119.71666666666667</c:v>
                </c:pt>
                <c:pt idx="7183">
                  <c:v>119.73333333333333</c:v>
                </c:pt>
                <c:pt idx="7184">
                  <c:v>119.75</c:v>
                </c:pt>
                <c:pt idx="7185">
                  <c:v>119.76666666666667</c:v>
                </c:pt>
                <c:pt idx="7186">
                  <c:v>119.78333333333333</c:v>
                </c:pt>
                <c:pt idx="7187">
                  <c:v>119.8</c:v>
                </c:pt>
                <c:pt idx="7188">
                  <c:v>119.81666666666666</c:v>
                </c:pt>
                <c:pt idx="7189">
                  <c:v>119.83333333333333</c:v>
                </c:pt>
                <c:pt idx="7190">
                  <c:v>119.85</c:v>
                </c:pt>
                <c:pt idx="7191">
                  <c:v>119.86666666666666</c:v>
                </c:pt>
                <c:pt idx="7192">
                  <c:v>119.88333333333334</c:v>
                </c:pt>
                <c:pt idx="7193">
                  <c:v>119.9</c:v>
                </c:pt>
                <c:pt idx="7194">
                  <c:v>119.91666666666667</c:v>
                </c:pt>
                <c:pt idx="7195">
                  <c:v>119.93333333333334</c:v>
                </c:pt>
                <c:pt idx="7196">
                  <c:v>119.95</c:v>
                </c:pt>
                <c:pt idx="7197">
                  <c:v>119.96666666666667</c:v>
                </c:pt>
                <c:pt idx="7198">
                  <c:v>119.98333333333333</c:v>
                </c:pt>
                <c:pt idx="7199">
                  <c:v>120</c:v>
                </c:pt>
                <c:pt idx="7200">
                  <c:v>120.01666666666667</c:v>
                </c:pt>
                <c:pt idx="7201">
                  <c:v>120.03333333333333</c:v>
                </c:pt>
                <c:pt idx="7202">
                  <c:v>120.05</c:v>
                </c:pt>
                <c:pt idx="7203">
                  <c:v>120.06666666666666</c:v>
                </c:pt>
                <c:pt idx="7204">
                  <c:v>120.08333333333333</c:v>
                </c:pt>
                <c:pt idx="7205">
                  <c:v>120.1</c:v>
                </c:pt>
                <c:pt idx="7206">
                  <c:v>120.11666666666666</c:v>
                </c:pt>
                <c:pt idx="7207">
                  <c:v>120.13333333333334</c:v>
                </c:pt>
                <c:pt idx="7208">
                  <c:v>120.15</c:v>
                </c:pt>
                <c:pt idx="7209">
                  <c:v>120.16666666666667</c:v>
                </c:pt>
                <c:pt idx="7210">
                  <c:v>120.18333333333334</c:v>
                </c:pt>
                <c:pt idx="7211">
                  <c:v>120.2</c:v>
                </c:pt>
                <c:pt idx="7212">
                  <c:v>120.21666666666667</c:v>
                </c:pt>
                <c:pt idx="7213">
                  <c:v>120.23333333333333</c:v>
                </c:pt>
                <c:pt idx="7214">
                  <c:v>120.25</c:v>
                </c:pt>
                <c:pt idx="7215">
                  <c:v>120.26666666666667</c:v>
                </c:pt>
                <c:pt idx="7216">
                  <c:v>120.28333333333333</c:v>
                </c:pt>
                <c:pt idx="7217">
                  <c:v>120.3</c:v>
                </c:pt>
                <c:pt idx="7218">
                  <c:v>120.31666666666666</c:v>
                </c:pt>
                <c:pt idx="7219">
                  <c:v>120.33333333333333</c:v>
                </c:pt>
                <c:pt idx="7220">
                  <c:v>120.35</c:v>
                </c:pt>
                <c:pt idx="7221">
                  <c:v>120.36666666666666</c:v>
                </c:pt>
                <c:pt idx="7222">
                  <c:v>120.38333333333334</c:v>
                </c:pt>
                <c:pt idx="7223">
                  <c:v>120.4</c:v>
                </c:pt>
                <c:pt idx="7224">
                  <c:v>120.41666666666667</c:v>
                </c:pt>
                <c:pt idx="7225">
                  <c:v>120.43333333333334</c:v>
                </c:pt>
                <c:pt idx="7226">
                  <c:v>120.45</c:v>
                </c:pt>
                <c:pt idx="7227">
                  <c:v>120.46666666666667</c:v>
                </c:pt>
                <c:pt idx="7228">
                  <c:v>120.48333333333333</c:v>
                </c:pt>
                <c:pt idx="7229">
                  <c:v>120.5</c:v>
                </c:pt>
                <c:pt idx="7230">
                  <c:v>120.51666666666667</c:v>
                </c:pt>
                <c:pt idx="7231">
                  <c:v>120.53333333333333</c:v>
                </c:pt>
                <c:pt idx="7232">
                  <c:v>120.55</c:v>
                </c:pt>
                <c:pt idx="7233">
                  <c:v>120.56666666666666</c:v>
                </c:pt>
                <c:pt idx="7234">
                  <c:v>120.58333333333333</c:v>
                </c:pt>
                <c:pt idx="7235">
                  <c:v>120.6</c:v>
                </c:pt>
                <c:pt idx="7236">
                  <c:v>120.61666666666666</c:v>
                </c:pt>
                <c:pt idx="7237">
                  <c:v>120.63333333333334</c:v>
                </c:pt>
                <c:pt idx="7238">
                  <c:v>120.65</c:v>
                </c:pt>
                <c:pt idx="7239">
                  <c:v>120.66666666666667</c:v>
                </c:pt>
                <c:pt idx="7240">
                  <c:v>120.68333333333334</c:v>
                </c:pt>
                <c:pt idx="7241">
                  <c:v>120.7</c:v>
                </c:pt>
                <c:pt idx="7242">
                  <c:v>120.71666666666667</c:v>
                </c:pt>
                <c:pt idx="7243">
                  <c:v>120.73333333333333</c:v>
                </c:pt>
                <c:pt idx="7244">
                  <c:v>120.75</c:v>
                </c:pt>
                <c:pt idx="7245">
                  <c:v>120.76666666666667</c:v>
                </c:pt>
                <c:pt idx="7246">
                  <c:v>120.78333333333333</c:v>
                </c:pt>
                <c:pt idx="7247">
                  <c:v>120.8</c:v>
                </c:pt>
                <c:pt idx="7248">
                  <c:v>120.81666666666666</c:v>
                </c:pt>
                <c:pt idx="7249">
                  <c:v>120.83333333333333</c:v>
                </c:pt>
                <c:pt idx="7250">
                  <c:v>120.85</c:v>
                </c:pt>
                <c:pt idx="7251">
                  <c:v>120.86666666666666</c:v>
                </c:pt>
                <c:pt idx="7252">
                  <c:v>120.88333333333334</c:v>
                </c:pt>
                <c:pt idx="7253">
                  <c:v>120.9</c:v>
                </c:pt>
                <c:pt idx="7254">
                  <c:v>120.91666666666667</c:v>
                </c:pt>
                <c:pt idx="7255">
                  <c:v>120.93333333333334</c:v>
                </c:pt>
                <c:pt idx="7256">
                  <c:v>120.95</c:v>
                </c:pt>
                <c:pt idx="7257">
                  <c:v>120.96666666666667</c:v>
                </c:pt>
                <c:pt idx="7258">
                  <c:v>120.98333333333333</c:v>
                </c:pt>
                <c:pt idx="7259">
                  <c:v>121</c:v>
                </c:pt>
                <c:pt idx="7260">
                  <c:v>121.01666666666667</c:v>
                </c:pt>
                <c:pt idx="7261">
                  <c:v>121.03333333333333</c:v>
                </c:pt>
                <c:pt idx="7262">
                  <c:v>121.05</c:v>
                </c:pt>
                <c:pt idx="7263">
                  <c:v>121.06666666666666</c:v>
                </c:pt>
                <c:pt idx="7264">
                  <c:v>121.08333333333333</c:v>
                </c:pt>
                <c:pt idx="7265">
                  <c:v>121.1</c:v>
                </c:pt>
                <c:pt idx="7266">
                  <c:v>121.11666666666666</c:v>
                </c:pt>
                <c:pt idx="7267">
                  <c:v>121.13333333333334</c:v>
                </c:pt>
                <c:pt idx="7268">
                  <c:v>121.15</c:v>
                </c:pt>
                <c:pt idx="7269">
                  <c:v>121.16666666666667</c:v>
                </c:pt>
                <c:pt idx="7270">
                  <c:v>121.18333333333334</c:v>
                </c:pt>
                <c:pt idx="7271">
                  <c:v>121.2</c:v>
                </c:pt>
                <c:pt idx="7272">
                  <c:v>121.21666666666667</c:v>
                </c:pt>
                <c:pt idx="7273">
                  <c:v>121.23333333333333</c:v>
                </c:pt>
                <c:pt idx="7274">
                  <c:v>121.25</c:v>
                </c:pt>
                <c:pt idx="7275">
                  <c:v>121.26666666666667</c:v>
                </c:pt>
                <c:pt idx="7276">
                  <c:v>121.28333333333333</c:v>
                </c:pt>
                <c:pt idx="7277">
                  <c:v>121.3</c:v>
                </c:pt>
                <c:pt idx="7278">
                  <c:v>121.31666666666666</c:v>
                </c:pt>
                <c:pt idx="7279">
                  <c:v>121.33333333333333</c:v>
                </c:pt>
                <c:pt idx="7280">
                  <c:v>121.35</c:v>
                </c:pt>
                <c:pt idx="7281">
                  <c:v>121.36666666666666</c:v>
                </c:pt>
                <c:pt idx="7282">
                  <c:v>121.38333333333334</c:v>
                </c:pt>
                <c:pt idx="7283">
                  <c:v>121.4</c:v>
                </c:pt>
                <c:pt idx="7284">
                  <c:v>121.41666666666667</c:v>
                </c:pt>
                <c:pt idx="7285">
                  <c:v>121.43333333333334</c:v>
                </c:pt>
                <c:pt idx="7286">
                  <c:v>121.45</c:v>
                </c:pt>
                <c:pt idx="7287">
                  <c:v>121.46666666666667</c:v>
                </c:pt>
                <c:pt idx="7288">
                  <c:v>121.48333333333333</c:v>
                </c:pt>
                <c:pt idx="7289">
                  <c:v>121.5</c:v>
                </c:pt>
                <c:pt idx="7290">
                  <c:v>121.51666666666667</c:v>
                </c:pt>
                <c:pt idx="7291">
                  <c:v>121.53333333333333</c:v>
                </c:pt>
                <c:pt idx="7292">
                  <c:v>121.55</c:v>
                </c:pt>
                <c:pt idx="7293">
                  <c:v>121.56666666666666</c:v>
                </c:pt>
                <c:pt idx="7294">
                  <c:v>121.58333333333333</c:v>
                </c:pt>
                <c:pt idx="7295">
                  <c:v>121.6</c:v>
                </c:pt>
                <c:pt idx="7296">
                  <c:v>121.61666666666666</c:v>
                </c:pt>
                <c:pt idx="7297">
                  <c:v>121.63333333333334</c:v>
                </c:pt>
                <c:pt idx="7298">
                  <c:v>121.65</c:v>
                </c:pt>
                <c:pt idx="7299">
                  <c:v>121.66666666666667</c:v>
                </c:pt>
                <c:pt idx="7300">
                  <c:v>121.68333333333334</c:v>
                </c:pt>
                <c:pt idx="7301">
                  <c:v>121.7</c:v>
                </c:pt>
                <c:pt idx="7302">
                  <c:v>121.71666666666667</c:v>
                </c:pt>
                <c:pt idx="7303">
                  <c:v>121.73333333333333</c:v>
                </c:pt>
                <c:pt idx="7304">
                  <c:v>121.75</c:v>
                </c:pt>
                <c:pt idx="7305">
                  <c:v>121.76666666666667</c:v>
                </c:pt>
                <c:pt idx="7306">
                  <c:v>121.78333333333333</c:v>
                </c:pt>
                <c:pt idx="7307">
                  <c:v>121.8</c:v>
                </c:pt>
                <c:pt idx="7308">
                  <c:v>121.81666666666666</c:v>
                </c:pt>
                <c:pt idx="7309">
                  <c:v>121.83333333333333</c:v>
                </c:pt>
                <c:pt idx="7310">
                  <c:v>121.85</c:v>
                </c:pt>
                <c:pt idx="7311">
                  <c:v>121.86666666666666</c:v>
                </c:pt>
                <c:pt idx="7312">
                  <c:v>121.88333333333334</c:v>
                </c:pt>
                <c:pt idx="7313">
                  <c:v>121.9</c:v>
                </c:pt>
                <c:pt idx="7314">
                  <c:v>121.91666666666667</c:v>
                </c:pt>
                <c:pt idx="7315">
                  <c:v>121.93333333333334</c:v>
                </c:pt>
                <c:pt idx="7316">
                  <c:v>121.95</c:v>
                </c:pt>
                <c:pt idx="7317">
                  <c:v>121.96666666666667</c:v>
                </c:pt>
                <c:pt idx="7318">
                  <c:v>121.98333333333333</c:v>
                </c:pt>
                <c:pt idx="7319">
                  <c:v>122</c:v>
                </c:pt>
                <c:pt idx="7320">
                  <c:v>122.01666666666667</c:v>
                </c:pt>
                <c:pt idx="7321">
                  <c:v>122.03333333333333</c:v>
                </c:pt>
                <c:pt idx="7322">
                  <c:v>122.05</c:v>
                </c:pt>
                <c:pt idx="7323">
                  <c:v>122.06666666666666</c:v>
                </c:pt>
                <c:pt idx="7324">
                  <c:v>122.08333333333333</c:v>
                </c:pt>
                <c:pt idx="7325">
                  <c:v>122.1</c:v>
                </c:pt>
                <c:pt idx="7326">
                  <c:v>122.11666666666666</c:v>
                </c:pt>
                <c:pt idx="7327">
                  <c:v>122.13333333333334</c:v>
                </c:pt>
                <c:pt idx="7328">
                  <c:v>122.15</c:v>
                </c:pt>
                <c:pt idx="7329">
                  <c:v>122.16666666666667</c:v>
                </c:pt>
                <c:pt idx="7330">
                  <c:v>122.18333333333334</c:v>
                </c:pt>
                <c:pt idx="7331">
                  <c:v>122.2</c:v>
                </c:pt>
                <c:pt idx="7332">
                  <c:v>122.21666666666667</c:v>
                </c:pt>
                <c:pt idx="7333">
                  <c:v>122.23333333333333</c:v>
                </c:pt>
                <c:pt idx="7334">
                  <c:v>122.25</c:v>
                </c:pt>
                <c:pt idx="7335">
                  <c:v>122.26666666666667</c:v>
                </c:pt>
                <c:pt idx="7336">
                  <c:v>122.28333333333333</c:v>
                </c:pt>
                <c:pt idx="7337">
                  <c:v>122.3</c:v>
                </c:pt>
                <c:pt idx="7338">
                  <c:v>122.31666666666666</c:v>
                </c:pt>
                <c:pt idx="7339">
                  <c:v>122.33333333333333</c:v>
                </c:pt>
                <c:pt idx="7340">
                  <c:v>122.35</c:v>
                </c:pt>
                <c:pt idx="7341">
                  <c:v>122.36666666666666</c:v>
                </c:pt>
                <c:pt idx="7342">
                  <c:v>122.38333333333334</c:v>
                </c:pt>
                <c:pt idx="7343">
                  <c:v>122.4</c:v>
                </c:pt>
                <c:pt idx="7344">
                  <c:v>122.41666666666667</c:v>
                </c:pt>
                <c:pt idx="7345">
                  <c:v>122.43333333333334</c:v>
                </c:pt>
                <c:pt idx="7346">
                  <c:v>122.45</c:v>
                </c:pt>
                <c:pt idx="7347">
                  <c:v>122.46666666666667</c:v>
                </c:pt>
                <c:pt idx="7348">
                  <c:v>122.48333333333333</c:v>
                </c:pt>
                <c:pt idx="7349">
                  <c:v>122.5</c:v>
                </c:pt>
                <c:pt idx="7350">
                  <c:v>122.51666666666667</c:v>
                </c:pt>
                <c:pt idx="7351">
                  <c:v>122.53333333333333</c:v>
                </c:pt>
                <c:pt idx="7352">
                  <c:v>122.55</c:v>
                </c:pt>
                <c:pt idx="7353">
                  <c:v>122.56666666666666</c:v>
                </c:pt>
                <c:pt idx="7354">
                  <c:v>122.58333333333333</c:v>
                </c:pt>
                <c:pt idx="7355">
                  <c:v>122.6</c:v>
                </c:pt>
                <c:pt idx="7356">
                  <c:v>122.61666666666666</c:v>
                </c:pt>
                <c:pt idx="7357">
                  <c:v>122.63333333333334</c:v>
                </c:pt>
                <c:pt idx="7358">
                  <c:v>122.65</c:v>
                </c:pt>
                <c:pt idx="7359">
                  <c:v>122.66666666666667</c:v>
                </c:pt>
                <c:pt idx="7360">
                  <c:v>122.68333333333334</c:v>
                </c:pt>
                <c:pt idx="7361">
                  <c:v>122.7</c:v>
                </c:pt>
                <c:pt idx="7362">
                  <c:v>122.71666666666667</c:v>
                </c:pt>
                <c:pt idx="7363">
                  <c:v>122.73333333333333</c:v>
                </c:pt>
                <c:pt idx="7364">
                  <c:v>122.75</c:v>
                </c:pt>
                <c:pt idx="7365">
                  <c:v>122.76666666666667</c:v>
                </c:pt>
                <c:pt idx="7366">
                  <c:v>122.78333333333333</c:v>
                </c:pt>
                <c:pt idx="7367">
                  <c:v>122.8</c:v>
                </c:pt>
                <c:pt idx="7368">
                  <c:v>122.81666666666666</c:v>
                </c:pt>
                <c:pt idx="7369">
                  <c:v>122.83333333333333</c:v>
                </c:pt>
                <c:pt idx="7370">
                  <c:v>122.85</c:v>
                </c:pt>
                <c:pt idx="7371">
                  <c:v>122.86666666666666</c:v>
                </c:pt>
                <c:pt idx="7372">
                  <c:v>122.88333333333334</c:v>
                </c:pt>
                <c:pt idx="7373">
                  <c:v>122.9</c:v>
                </c:pt>
                <c:pt idx="7374">
                  <c:v>122.91666666666667</c:v>
                </c:pt>
                <c:pt idx="7375">
                  <c:v>122.93333333333334</c:v>
                </c:pt>
                <c:pt idx="7376">
                  <c:v>122.95</c:v>
                </c:pt>
                <c:pt idx="7377">
                  <c:v>122.96666666666667</c:v>
                </c:pt>
                <c:pt idx="7378">
                  <c:v>122.98333333333333</c:v>
                </c:pt>
                <c:pt idx="7379">
                  <c:v>123</c:v>
                </c:pt>
                <c:pt idx="7380">
                  <c:v>123.01666666666667</c:v>
                </c:pt>
                <c:pt idx="7381">
                  <c:v>123.03333333333333</c:v>
                </c:pt>
                <c:pt idx="7382">
                  <c:v>123.05</c:v>
                </c:pt>
                <c:pt idx="7383">
                  <c:v>123.06666666666666</c:v>
                </c:pt>
                <c:pt idx="7384">
                  <c:v>123.08333333333333</c:v>
                </c:pt>
                <c:pt idx="7385">
                  <c:v>123.1</c:v>
                </c:pt>
                <c:pt idx="7386">
                  <c:v>123.11666666666666</c:v>
                </c:pt>
                <c:pt idx="7387">
                  <c:v>123.13333333333334</c:v>
                </c:pt>
                <c:pt idx="7388">
                  <c:v>123.15</c:v>
                </c:pt>
                <c:pt idx="7389">
                  <c:v>123.16666666666667</c:v>
                </c:pt>
                <c:pt idx="7390">
                  <c:v>123.18333333333334</c:v>
                </c:pt>
                <c:pt idx="7391">
                  <c:v>123.2</c:v>
                </c:pt>
                <c:pt idx="7392">
                  <c:v>123.21666666666667</c:v>
                </c:pt>
                <c:pt idx="7393">
                  <c:v>123.23333333333333</c:v>
                </c:pt>
                <c:pt idx="7394">
                  <c:v>123.25</c:v>
                </c:pt>
                <c:pt idx="7395">
                  <c:v>123.26666666666667</c:v>
                </c:pt>
                <c:pt idx="7396">
                  <c:v>123.28333333333333</c:v>
                </c:pt>
                <c:pt idx="7397">
                  <c:v>123.3</c:v>
                </c:pt>
                <c:pt idx="7398">
                  <c:v>123.31666666666666</c:v>
                </c:pt>
                <c:pt idx="7399">
                  <c:v>123.33333333333333</c:v>
                </c:pt>
                <c:pt idx="7400">
                  <c:v>123.35</c:v>
                </c:pt>
                <c:pt idx="7401">
                  <c:v>123.36666666666666</c:v>
                </c:pt>
                <c:pt idx="7402">
                  <c:v>123.38333333333334</c:v>
                </c:pt>
                <c:pt idx="7403">
                  <c:v>123.4</c:v>
                </c:pt>
                <c:pt idx="7404">
                  <c:v>123.41666666666667</c:v>
                </c:pt>
                <c:pt idx="7405">
                  <c:v>123.43333333333334</c:v>
                </c:pt>
                <c:pt idx="7406">
                  <c:v>123.45</c:v>
                </c:pt>
                <c:pt idx="7407">
                  <c:v>123.46666666666667</c:v>
                </c:pt>
                <c:pt idx="7408">
                  <c:v>123.48333333333333</c:v>
                </c:pt>
                <c:pt idx="7409">
                  <c:v>123.5</c:v>
                </c:pt>
                <c:pt idx="7410">
                  <c:v>123.51666666666667</c:v>
                </c:pt>
                <c:pt idx="7411">
                  <c:v>123.53333333333333</c:v>
                </c:pt>
                <c:pt idx="7412">
                  <c:v>123.55</c:v>
                </c:pt>
                <c:pt idx="7413">
                  <c:v>123.56666666666666</c:v>
                </c:pt>
                <c:pt idx="7414">
                  <c:v>123.58333333333333</c:v>
                </c:pt>
                <c:pt idx="7415">
                  <c:v>123.6</c:v>
                </c:pt>
                <c:pt idx="7416">
                  <c:v>123.61666666666666</c:v>
                </c:pt>
                <c:pt idx="7417">
                  <c:v>123.63333333333334</c:v>
                </c:pt>
                <c:pt idx="7418">
                  <c:v>123.65</c:v>
                </c:pt>
                <c:pt idx="7419">
                  <c:v>123.66666666666667</c:v>
                </c:pt>
                <c:pt idx="7420">
                  <c:v>123.68333333333334</c:v>
                </c:pt>
                <c:pt idx="7421">
                  <c:v>123.7</c:v>
                </c:pt>
                <c:pt idx="7422">
                  <c:v>123.71666666666667</c:v>
                </c:pt>
                <c:pt idx="7423">
                  <c:v>123.73333333333333</c:v>
                </c:pt>
                <c:pt idx="7424">
                  <c:v>123.75</c:v>
                </c:pt>
                <c:pt idx="7425">
                  <c:v>123.76666666666667</c:v>
                </c:pt>
                <c:pt idx="7426">
                  <c:v>123.78333333333333</c:v>
                </c:pt>
                <c:pt idx="7427">
                  <c:v>123.8</c:v>
                </c:pt>
                <c:pt idx="7428">
                  <c:v>123.81666666666666</c:v>
                </c:pt>
                <c:pt idx="7429">
                  <c:v>123.83333333333333</c:v>
                </c:pt>
                <c:pt idx="7430">
                  <c:v>123.85</c:v>
                </c:pt>
                <c:pt idx="7431">
                  <c:v>123.86666666666666</c:v>
                </c:pt>
                <c:pt idx="7432">
                  <c:v>123.88333333333334</c:v>
                </c:pt>
                <c:pt idx="7433">
                  <c:v>123.9</c:v>
                </c:pt>
                <c:pt idx="7434">
                  <c:v>123.91666666666667</c:v>
                </c:pt>
                <c:pt idx="7435">
                  <c:v>123.93333333333334</c:v>
                </c:pt>
                <c:pt idx="7436">
                  <c:v>123.95</c:v>
                </c:pt>
                <c:pt idx="7437">
                  <c:v>123.96666666666667</c:v>
                </c:pt>
                <c:pt idx="7438">
                  <c:v>123.98333333333333</c:v>
                </c:pt>
                <c:pt idx="7439">
                  <c:v>124</c:v>
                </c:pt>
                <c:pt idx="7440">
                  <c:v>124.01666666666667</c:v>
                </c:pt>
                <c:pt idx="7441">
                  <c:v>124.03333333333333</c:v>
                </c:pt>
                <c:pt idx="7442">
                  <c:v>124.05</c:v>
                </c:pt>
                <c:pt idx="7443">
                  <c:v>124.06666666666666</c:v>
                </c:pt>
                <c:pt idx="7444">
                  <c:v>124.08333333333333</c:v>
                </c:pt>
                <c:pt idx="7445">
                  <c:v>124.1</c:v>
                </c:pt>
                <c:pt idx="7446">
                  <c:v>124.11666666666666</c:v>
                </c:pt>
                <c:pt idx="7447">
                  <c:v>124.13333333333334</c:v>
                </c:pt>
                <c:pt idx="7448">
                  <c:v>124.15</c:v>
                </c:pt>
                <c:pt idx="7449">
                  <c:v>124.16666666666667</c:v>
                </c:pt>
                <c:pt idx="7450">
                  <c:v>124.18333333333334</c:v>
                </c:pt>
                <c:pt idx="7451">
                  <c:v>124.2</c:v>
                </c:pt>
                <c:pt idx="7452">
                  <c:v>124.21666666666667</c:v>
                </c:pt>
                <c:pt idx="7453">
                  <c:v>124.23333333333333</c:v>
                </c:pt>
                <c:pt idx="7454">
                  <c:v>124.25</c:v>
                </c:pt>
                <c:pt idx="7455">
                  <c:v>124.26666666666667</c:v>
                </c:pt>
                <c:pt idx="7456">
                  <c:v>124.28333333333333</c:v>
                </c:pt>
                <c:pt idx="7457">
                  <c:v>124.3</c:v>
                </c:pt>
                <c:pt idx="7458">
                  <c:v>124.31666666666666</c:v>
                </c:pt>
                <c:pt idx="7459">
                  <c:v>124.33333333333333</c:v>
                </c:pt>
                <c:pt idx="7460">
                  <c:v>124.35</c:v>
                </c:pt>
                <c:pt idx="7461">
                  <c:v>124.36666666666666</c:v>
                </c:pt>
                <c:pt idx="7462">
                  <c:v>124.38333333333334</c:v>
                </c:pt>
                <c:pt idx="7463">
                  <c:v>124.4</c:v>
                </c:pt>
                <c:pt idx="7464">
                  <c:v>124.41666666666667</c:v>
                </c:pt>
                <c:pt idx="7465">
                  <c:v>124.43333333333334</c:v>
                </c:pt>
                <c:pt idx="7466">
                  <c:v>124.45</c:v>
                </c:pt>
                <c:pt idx="7467">
                  <c:v>124.46666666666667</c:v>
                </c:pt>
                <c:pt idx="7468">
                  <c:v>124.48333333333333</c:v>
                </c:pt>
                <c:pt idx="7469">
                  <c:v>124.5</c:v>
                </c:pt>
                <c:pt idx="7470">
                  <c:v>124.51666666666667</c:v>
                </c:pt>
                <c:pt idx="7471">
                  <c:v>124.53333333333333</c:v>
                </c:pt>
                <c:pt idx="7472">
                  <c:v>124.55</c:v>
                </c:pt>
                <c:pt idx="7473">
                  <c:v>124.56666666666666</c:v>
                </c:pt>
                <c:pt idx="7474">
                  <c:v>124.58333333333333</c:v>
                </c:pt>
                <c:pt idx="7475">
                  <c:v>124.6</c:v>
                </c:pt>
                <c:pt idx="7476">
                  <c:v>124.61666666666666</c:v>
                </c:pt>
                <c:pt idx="7477">
                  <c:v>124.63333333333334</c:v>
                </c:pt>
                <c:pt idx="7478">
                  <c:v>124.65</c:v>
                </c:pt>
                <c:pt idx="7479">
                  <c:v>124.66666666666667</c:v>
                </c:pt>
                <c:pt idx="7480">
                  <c:v>124.68333333333334</c:v>
                </c:pt>
                <c:pt idx="7481">
                  <c:v>124.7</c:v>
                </c:pt>
                <c:pt idx="7482">
                  <c:v>124.71666666666667</c:v>
                </c:pt>
                <c:pt idx="7483">
                  <c:v>124.73333333333333</c:v>
                </c:pt>
                <c:pt idx="7484">
                  <c:v>124.75</c:v>
                </c:pt>
                <c:pt idx="7485">
                  <c:v>124.76666666666667</c:v>
                </c:pt>
                <c:pt idx="7486">
                  <c:v>124.78333333333333</c:v>
                </c:pt>
                <c:pt idx="7487">
                  <c:v>124.8</c:v>
                </c:pt>
                <c:pt idx="7488">
                  <c:v>124.81666666666666</c:v>
                </c:pt>
                <c:pt idx="7489">
                  <c:v>124.83333333333333</c:v>
                </c:pt>
                <c:pt idx="7490">
                  <c:v>124.85</c:v>
                </c:pt>
                <c:pt idx="7491">
                  <c:v>124.86666666666666</c:v>
                </c:pt>
                <c:pt idx="7492">
                  <c:v>124.88333333333334</c:v>
                </c:pt>
                <c:pt idx="7493">
                  <c:v>124.9</c:v>
                </c:pt>
                <c:pt idx="7494">
                  <c:v>124.91666666666667</c:v>
                </c:pt>
                <c:pt idx="7495">
                  <c:v>124.93333333333334</c:v>
                </c:pt>
                <c:pt idx="7496">
                  <c:v>124.95</c:v>
                </c:pt>
                <c:pt idx="7497">
                  <c:v>124.96666666666667</c:v>
                </c:pt>
                <c:pt idx="7498">
                  <c:v>124.98333333333333</c:v>
                </c:pt>
                <c:pt idx="7499">
                  <c:v>125</c:v>
                </c:pt>
                <c:pt idx="7500">
                  <c:v>125.01666666666667</c:v>
                </c:pt>
                <c:pt idx="7501">
                  <c:v>125.03333333333333</c:v>
                </c:pt>
                <c:pt idx="7502">
                  <c:v>125.05</c:v>
                </c:pt>
                <c:pt idx="7503">
                  <c:v>125.06666666666666</c:v>
                </c:pt>
                <c:pt idx="7504">
                  <c:v>125.08333333333333</c:v>
                </c:pt>
                <c:pt idx="7505">
                  <c:v>125.1</c:v>
                </c:pt>
                <c:pt idx="7506">
                  <c:v>125.11666666666666</c:v>
                </c:pt>
                <c:pt idx="7507">
                  <c:v>125.13333333333334</c:v>
                </c:pt>
                <c:pt idx="7508">
                  <c:v>125.15</c:v>
                </c:pt>
                <c:pt idx="7509">
                  <c:v>125.16666666666667</c:v>
                </c:pt>
                <c:pt idx="7510">
                  <c:v>125.18333333333334</c:v>
                </c:pt>
                <c:pt idx="7511">
                  <c:v>125.2</c:v>
                </c:pt>
                <c:pt idx="7512">
                  <c:v>125.21666666666667</c:v>
                </c:pt>
                <c:pt idx="7513">
                  <c:v>125.23333333333333</c:v>
                </c:pt>
                <c:pt idx="7514">
                  <c:v>125.25</c:v>
                </c:pt>
                <c:pt idx="7515">
                  <c:v>125.26666666666667</c:v>
                </c:pt>
                <c:pt idx="7516">
                  <c:v>125.28333333333333</c:v>
                </c:pt>
                <c:pt idx="7517">
                  <c:v>125.3</c:v>
                </c:pt>
                <c:pt idx="7518">
                  <c:v>125.31666666666666</c:v>
                </c:pt>
                <c:pt idx="7519">
                  <c:v>125.33333333333333</c:v>
                </c:pt>
                <c:pt idx="7520">
                  <c:v>125.35</c:v>
                </c:pt>
                <c:pt idx="7521">
                  <c:v>125.36666666666666</c:v>
                </c:pt>
                <c:pt idx="7522">
                  <c:v>125.38333333333334</c:v>
                </c:pt>
                <c:pt idx="7523">
                  <c:v>125.4</c:v>
                </c:pt>
                <c:pt idx="7524">
                  <c:v>125.41666666666667</c:v>
                </c:pt>
                <c:pt idx="7525">
                  <c:v>125.43333333333334</c:v>
                </c:pt>
                <c:pt idx="7526">
                  <c:v>125.45</c:v>
                </c:pt>
                <c:pt idx="7527">
                  <c:v>125.46666666666667</c:v>
                </c:pt>
                <c:pt idx="7528">
                  <c:v>125.48333333333333</c:v>
                </c:pt>
                <c:pt idx="7529">
                  <c:v>125.5</c:v>
                </c:pt>
                <c:pt idx="7530">
                  <c:v>125.51666666666667</c:v>
                </c:pt>
                <c:pt idx="7531">
                  <c:v>125.53333333333333</c:v>
                </c:pt>
                <c:pt idx="7532">
                  <c:v>125.55</c:v>
                </c:pt>
                <c:pt idx="7533">
                  <c:v>125.56666666666666</c:v>
                </c:pt>
                <c:pt idx="7534">
                  <c:v>125.58333333333333</c:v>
                </c:pt>
                <c:pt idx="7535">
                  <c:v>125.6</c:v>
                </c:pt>
                <c:pt idx="7536">
                  <c:v>125.61666666666666</c:v>
                </c:pt>
                <c:pt idx="7537">
                  <c:v>125.63333333333334</c:v>
                </c:pt>
                <c:pt idx="7538">
                  <c:v>125.65</c:v>
                </c:pt>
                <c:pt idx="7539">
                  <c:v>125.66666666666667</c:v>
                </c:pt>
                <c:pt idx="7540">
                  <c:v>125.68333333333334</c:v>
                </c:pt>
                <c:pt idx="7541">
                  <c:v>125.7</c:v>
                </c:pt>
                <c:pt idx="7542">
                  <c:v>125.71666666666667</c:v>
                </c:pt>
                <c:pt idx="7543">
                  <c:v>125.73333333333333</c:v>
                </c:pt>
                <c:pt idx="7544">
                  <c:v>125.75</c:v>
                </c:pt>
                <c:pt idx="7545">
                  <c:v>125.76666666666667</c:v>
                </c:pt>
                <c:pt idx="7546">
                  <c:v>125.78333333333333</c:v>
                </c:pt>
                <c:pt idx="7547">
                  <c:v>125.8</c:v>
                </c:pt>
                <c:pt idx="7548">
                  <c:v>125.81666666666666</c:v>
                </c:pt>
                <c:pt idx="7549">
                  <c:v>125.83333333333333</c:v>
                </c:pt>
                <c:pt idx="7550">
                  <c:v>125.85</c:v>
                </c:pt>
                <c:pt idx="7551">
                  <c:v>125.86666666666666</c:v>
                </c:pt>
                <c:pt idx="7552">
                  <c:v>125.88333333333334</c:v>
                </c:pt>
                <c:pt idx="7553">
                  <c:v>125.9</c:v>
                </c:pt>
                <c:pt idx="7554">
                  <c:v>125.91666666666667</c:v>
                </c:pt>
                <c:pt idx="7555">
                  <c:v>125.93333333333334</c:v>
                </c:pt>
                <c:pt idx="7556">
                  <c:v>125.95</c:v>
                </c:pt>
                <c:pt idx="7557">
                  <c:v>125.96666666666667</c:v>
                </c:pt>
                <c:pt idx="7558">
                  <c:v>125.98333333333333</c:v>
                </c:pt>
                <c:pt idx="7559">
                  <c:v>126</c:v>
                </c:pt>
                <c:pt idx="7560">
                  <c:v>126.01666666666667</c:v>
                </c:pt>
                <c:pt idx="7561">
                  <c:v>126.03333333333333</c:v>
                </c:pt>
                <c:pt idx="7562">
                  <c:v>126.05</c:v>
                </c:pt>
                <c:pt idx="7563">
                  <c:v>126.06666666666666</c:v>
                </c:pt>
                <c:pt idx="7564">
                  <c:v>126.08333333333333</c:v>
                </c:pt>
                <c:pt idx="7565">
                  <c:v>126.1</c:v>
                </c:pt>
                <c:pt idx="7566">
                  <c:v>126.11666666666666</c:v>
                </c:pt>
                <c:pt idx="7567">
                  <c:v>126.13333333333334</c:v>
                </c:pt>
                <c:pt idx="7568">
                  <c:v>126.15</c:v>
                </c:pt>
                <c:pt idx="7569">
                  <c:v>126.16666666666667</c:v>
                </c:pt>
                <c:pt idx="7570">
                  <c:v>126.18333333333334</c:v>
                </c:pt>
                <c:pt idx="7571">
                  <c:v>126.2</c:v>
                </c:pt>
                <c:pt idx="7572">
                  <c:v>126.21666666666667</c:v>
                </c:pt>
                <c:pt idx="7573">
                  <c:v>126.23333333333333</c:v>
                </c:pt>
                <c:pt idx="7574">
                  <c:v>126.25</c:v>
                </c:pt>
                <c:pt idx="7575">
                  <c:v>126.26666666666667</c:v>
                </c:pt>
                <c:pt idx="7576">
                  <c:v>126.28333333333333</c:v>
                </c:pt>
                <c:pt idx="7577">
                  <c:v>126.3</c:v>
                </c:pt>
                <c:pt idx="7578">
                  <c:v>126.31666666666666</c:v>
                </c:pt>
                <c:pt idx="7579">
                  <c:v>126.33333333333333</c:v>
                </c:pt>
                <c:pt idx="7580">
                  <c:v>126.35</c:v>
                </c:pt>
                <c:pt idx="7581">
                  <c:v>126.36666666666666</c:v>
                </c:pt>
                <c:pt idx="7582">
                  <c:v>126.38333333333334</c:v>
                </c:pt>
                <c:pt idx="7583">
                  <c:v>126.4</c:v>
                </c:pt>
                <c:pt idx="7584">
                  <c:v>126.41666666666667</c:v>
                </c:pt>
                <c:pt idx="7585">
                  <c:v>126.43333333333334</c:v>
                </c:pt>
                <c:pt idx="7586">
                  <c:v>126.45</c:v>
                </c:pt>
                <c:pt idx="7587">
                  <c:v>126.46666666666667</c:v>
                </c:pt>
                <c:pt idx="7588">
                  <c:v>126.48333333333333</c:v>
                </c:pt>
                <c:pt idx="7589">
                  <c:v>126.5</c:v>
                </c:pt>
                <c:pt idx="7590">
                  <c:v>126.51666666666667</c:v>
                </c:pt>
                <c:pt idx="7591">
                  <c:v>126.53333333333333</c:v>
                </c:pt>
                <c:pt idx="7592">
                  <c:v>126.55</c:v>
                </c:pt>
                <c:pt idx="7593">
                  <c:v>126.56666666666666</c:v>
                </c:pt>
                <c:pt idx="7594">
                  <c:v>126.58333333333333</c:v>
                </c:pt>
                <c:pt idx="7595">
                  <c:v>126.6</c:v>
                </c:pt>
                <c:pt idx="7596">
                  <c:v>126.61666666666666</c:v>
                </c:pt>
                <c:pt idx="7597">
                  <c:v>126.63333333333334</c:v>
                </c:pt>
                <c:pt idx="7598">
                  <c:v>126.65</c:v>
                </c:pt>
                <c:pt idx="7599">
                  <c:v>126.66666666666667</c:v>
                </c:pt>
                <c:pt idx="7600">
                  <c:v>126.68333333333334</c:v>
                </c:pt>
                <c:pt idx="7601">
                  <c:v>126.7</c:v>
                </c:pt>
                <c:pt idx="7602">
                  <c:v>126.71666666666667</c:v>
                </c:pt>
                <c:pt idx="7603">
                  <c:v>126.73333333333333</c:v>
                </c:pt>
                <c:pt idx="7604">
                  <c:v>126.75</c:v>
                </c:pt>
                <c:pt idx="7605">
                  <c:v>126.76666666666667</c:v>
                </c:pt>
                <c:pt idx="7606">
                  <c:v>126.78333333333333</c:v>
                </c:pt>
                <c:pt idx="7607">
                  <c:v>126.8</c:v>
                </c:pt>
                <c:pt idx="7608">
                  <c:v>126.81666666666666</c:v>
                </c:pt>
                <c:pt idx="7609">
                  <c:v>126.83333333333333</c:v>
                </c:pt>
                <c:pt idx="7610">
                  <c:v>126.85</c:v>
                </c:pt>
                <c:pt idx="7611">
                  <c:v>126.86666666666666</c:v>
                </c:pt>
                <c:pt idx="7612">
                  <c:v>126.88333333333334</c:v>
                </c:pt>
                <c:pt idx="7613">
                  <c:v>126.9</c:v>
                </c:pt>
                <c:pt idx="7614">
                  <c:v>126.91666666666667</c:v>
                </c:pt>
                <c:pt idx="7615">
                  <c:v>126.93333333333334</c:v>
                </c:pt>
                <c:pt idx="7616">
                  <c:v>126.95</c:v>
                </c:pt>
                <c:pt idx="7617">
                  <c:v>126.96666666666667</c:v>
                </c:pt>
                <c:pt idx="7618">
                  <c:v>126.98333333333333</c:v>
                </c:pt>
                <c:pt idx="7619">
                  <c:v>127</c:v>
                </c:pt>
                <c:pt idx="7620">
                  <c:v>127.01666666666667</c:v>
                </c:pt>
                <c:pt idx="7621">
                  <c:v>127.03333333333333</c:v>
                </c:pt>
                <c:pt idx="7622">
                  <c:v>127.05</c:v>
                </c:pt>
                <c:pt idx="7623">
                  <c:v>127.06666666666666</c:v>
                </c:pt>
                <c:pt idx="7624">
                  <c:v>127.08333333333333</c:v>
                </c:pt>
                <c:pt idx="7625">
                  <c:v>127.1</c:v>
                </c:pt>
                <c:pt idx="7626">
                  <c:v>127.11666666666666</c:v>
                </c:pt>
                <c:pt idx="7627">
                  <c:v>127.13333333333334</c:v>
                </c:pt>
                <c:pt idx="7628">
                  <c:v>127.15</c:v>
                </c:pt>
                <c:pt idx="7629">
                  <c:v>127.16666666666667</c:v>
                </c:pt>
                <c:pt idx="7630">
                  <c:v>127.18333333333334</c:v>
                </c:pt>
                <c:pt idx="7631">
                  <c:v>127.2</c:v>
                </c:pt>
                <c:pt idx="7632">
                  <c:v>127.21666666666667</c:v>
                </c:pt>
                <c:pt idx="7633">
                  <c:v>127.23333333333333</c:v>
                </c:pt>
                <c:pt idx="7634">
                  <c:v>127.25</c:v>
                </c:pt>
                <c:pt idx="7635">
                  <c:v>127.26666666666667</c:v>
                </c:pt>
                <c:pt idx="7636">
                  <c:v>127.28333333333333</c:v>
                </c:pt>
                <c:pt idx="7637">
                  <c:v>127.3</c:v>
                </c:pt>
                <c:pt idx="7638">
                  <c:v>127.31666666666666</c:v>
                </c:pt>
                <c:pt idx="7639">
                  <c:v>127.33333333333333</c:v>
                </c:pt>
                <c:pt idx="7640">
                  <c:v>127.35</c:v>
                </c:pt>
                <c:pt idx="7641">
                  <c:v>127.36666666666666</c:v>
                </c:pt>
                <c:pt idx="7642">
                  <c:v>127.38333333333334</c:v>
                </c:pt>
                <c:pt idx="7643">
                  <c:v>127.4</c:v>
                </c:pt>
                <c:pt idx="7644">
                  <c:v>127.41666666666667</c:v>
                </c:pt>
                <c:pt idx="7645">
                  <c:v>127.43333333333334</c:v>
                </c:pt>
                <c:pt idx="7646">
                  <c:v>127.45</c:v>
                </c:pt>
                <c:pt idx="7647">
                  <c:v>127.46666666666667</c:v>
                </c:pt>
                <c:pt idx="7648">
                  <c:v>127.48333333333333</c:v>
                </c:pt>
                <c:pt idx="7649">
                  <c:v>127.5</c:v>
                </c:pt>
                <c:pt idx="7650">
                  <c:v>127.51666666666667</c:v>
                </c:pt>
                <c:pt idx="7651">
                  <c:v>127.53333333333333</c:v>
                </c:pt>
                <c:pt idx="7652">
                  <c:v>127.55</c:v>
                </c:pt>
                <c:pt idx="7653">
                  <c:v>127.56666666666666</c:v>
                </c:pt>
                <c:pt idx="7654">
                  <c:v>127.58333333333333</c:v>
                </c:pt>
                <c:pt idx="7655">
                  <c:v>127.6</c:v>
                </c:pt>
                <c:pt idx="7656">
                  <c:v>127.61666666666666</c:v>
                </c:pt>
                <c:pt idx="7657">
                  <c:v>127.63333333333334</c:v>
                </c:pt>
                <c:pt idx="7658">
                  <c:v>127.65</c:v>
                </c:pt>
                <c:pt idx="7659">
                  <c:v>127.66666666666667</c:v>
                </c:pt>
                <c:pt idx="7660">
                  <c:v>127.68333333333334</c:v>
                </c:pt>
                <c:pt idx="7661">
                  <c:v>127.7</c:v>
                </c:pt>
                <c:pt idx="7662">
                  <c:v>127.71666666666667</c:v>
                </c:pt>
                <c:pt idx="7663">
                  <c:v>127.73333333333333</c:v>
                </c:pt>
                <c:pt idx="7664">
                  <c:v>127.75</c:v>
                </c:pt>
                <c:pt idx="7665">
                  <c:v>127.76666666666667</c:v>
                </c:pt>
                <c:pt idx="7666">
                  <c:v>127.78333333333333</c:v>
                </c:pt>
                <c:pt idx="7667">
                  <c:v>127.8</c:v>
                </c:pt>
                <c:pt idx="7668">
                  <c:v>127.81666666666666</c:v>
                </c:pt>
                <c:pt idx="7669">
                  <c:v>127.83333333333333</c:v>
                </c:pt>
                <c:pt idx="7670">
                  <c:v>127.85</c:v>
                </c:pt>
                <c:pt idx="7671">
                  <c:v>127.86666666666666</c:v>
                </c:pt>
                <c:pt idx="7672">
                  <c:v>127.88333333333334</c:v>
                </c:pt>
                <c:pt idx="7673">
                  <c:v>127.9</c:v>
                </c:pt>
                <c:pt idx="7674">
                  <c:v>127.91666666666667</c:v>
                </c:pt>
                <c:pt idx="7675">
                  <c:v>127.93333333333334</c:v>
                </c:pt>
                <c:pt idx="7676">
                  <c:v>127.95</c:v>
                </c:pt>
                <c:pt idx="7677">
                  <c:v>127.96666666666667</c:v>
                </c:pt>
                <c:pt idx="7678">
                  <c:v>127.98333333333333</c:v>
                </c:pt>
                <c:pt idx="7679">
                  <c:v>128</c:v>
                </c:pt>
                <c:pt idx="7680">
                  <c:v>128.01666666666668</c:v>
                </c:pt>
                <c:pt idx="7681">
                  <c:v>128.03333333333333</c:v>
                </c:pt>
                <c:pt idx="7682">
                  <c:v>128.05000000000001</c:v>
                </c:pt>
                <c:pt idx="7683">
                  <c:v>128.06666666666666</c:v>
                </c:pt>
                <c:pt idx="7684">
                  <c:v>128.08333333333334</c:v>
                </c:pt>
                <c:pt idx="7685">
                  <c:v>128.1</c:v>
                </c:pt>
                <c:pt idx="7686">
                  <c:v>128.11666666666667</c:v>
                </c:pt>
                <c:pt idx="7687">
                  <c:v>128.13333333333333</c:v>
                </c:pt>
                <c:pt idx="7688">
                  <c:v>128.15</c:v>
                </c:pt>
                <c:pt idx="7689">
                  <c:v>128.16666666666666</c:v>
                </c:pt>
                <c:pt idx="7690">
                  <c:v>128.18333333333334</c:v>
                </c:pt>
                <c:pt idx="7691">
                  <c:v>128.19999999999999</c:v>
                </c:pt>
                <c:pt idx="7692">
                  <c:v>128.21666666666667</c:v>
                </c:pt>
                <c:pt idx="7693">
                  <c:v>128.23333333333332</c:v>
                </c:pt>
                <c:pt idx="7694">
                  <c:v>128.25</c:v>
                </c:pt>
                <c:pt idx="7695">
                  <c:v>128.26666666666668</c:v>
                </c:pt>
                <c:pt idx="7696">
                  <c:v>128.28333333333333</c:v>
                </c:pt>
                <c:pt idx="7697">
                  <c:v>128.30000000000001</c:v>
                </c:pt>
                <c:pt idx="7698">
                  <c:v>128.31666666666666</c:v>
                </c:pt>
                <c:pt idx="7699">
                  <c:v>128.33333333333334</c:v>
                </c:pt>
                <c:pt idx="7700">
                  <c:v>128.35</c:v>
                </c:pt>
                <c:pt idx="7701">
                  <c:v>128.36666666666667</c:v>
                </c:pt>
                <c:pt idx="7702">
                  <c:v>128.38333333333333</c:v>
                </c:pt>
                <c:pt idx="7703">
                  <c:v>128.4</c:v>
                </c:pt>
                <c:pt idx="7704">
                  <c:v>128.41666666666666</c:v>
                </c:pt>
                <c:pt idx="7705">
                  <c:v>128.43333333333334</c:v>
                </c:pt>
                <c:pt idx="7706">
                  <c:v>128.44999999999999</c:v>
                </c:pt>
                <c:pt idx="7707">
                  <c:v>128.46666666666667</c:v>
                </c:pt>
                <c:pt idx="7708">
                  <c:v>128.48333333333332</c:v>
                </c:pt>
                <c:pt idx="7709">
                  <c:v>128.5</c:v>
                </c:pt>
                <c:pt idx="7710">
                  <c:v>128.51666666666668</c:v>
                </c:pt>
                <c:pt idx="7711">
                  <c:v>128.53333333333333</c:v>
                </c:pt>
                <c:pt idx="7712">
                  <c:v>128.55000000000001</c:v>
                </c:pt>
                <c:pt idx="7713">
                  <c:v>128.56666666666666</c:v>
                </c:pt>
                <c:pt idx="7714">
                  <c:v>128.58333333333334</c:v>
                </c:pt>
                <c:pt idx="7715">
                  <c:v>128.6</c:v>
                </c:pt>
                <c:pt idx="7716">
                  <c:v>128.61666666666667</c:v>
                </c:pt>
                <c:pt idx="7717">
                  <c:v>128.63333333333333</c:v>
                </c:pt>
                <c:pt idx="7718">
                  <c:v>128.65</c:v>
                </c:pt>
                <c:pt idx="7719">
                  <c:v>128.66666666666666</c:v>
                </c:pt>
                <c:pt idx="7720">
                  <c:v>128.68333333333334</c:v>
                </c:pt>
                <c:pt idx="7721">
                  <c:v>128.69999999999999</c:v>
                </c:pt>
                <c:pt idx="7722">
                  <c:v>128.71666666666667</c:v>
                </c:pt>
                <c:pt idx="7723">
                  <c:v>128.73333333333332</c:v>
                </c:pt>
                <c:pt idx="7724">
                  <c:v>128.75</c:v>
                </c:pt>
                <c:pt idx="7725">
                  <c:v>128.76666666666668</c:v>
                </c:pt>
                <c:pt idx="7726">
                  <c:v>128.78333333333333</c:v>
                </c:pt>
                <c:pt idx="7727">
                  <c:v>128.80000000000001</c:v>
                </c:pt>
                <c:pt idx="7728">
                  <c:v>128.81666666666666</c:v>
                </c:pt>
                <c:pt idx="7729">
                  <c:v>128.83333333333334</c:v>
                </c:pt>
                <c:pt idx="7730">
                  <c:v>128.85</c:v>
                </c:pt>
                <c:pt idx="7731">
                  <c:v>128.86666666666667</c:v>
                </c:pt>
                <c:pt idx="7732">
                  <c:v>128.88333333333333</c:v>
                </c:pt>
                <c:pt idx="7733">
                  <c:v>128.9</c:v>
                </c:pt>
                <c:pt idx="7734">
                  <c:v>128.91666666666666</c:v>
                </c:pt>
                <c:pt idx="7735">
                  <c:v>128.93333333333334</c:v>
                </c:pt>
                <c:pt idx="7736">
                  <c:v>128.94999999999999</c:v>
                </c:pt>
                <c:pt idx="7737">
                  <c:v>128.96666666666667</c:v>
                </c:pt>
                <c:pt idx="7738">
                  <c:v>128.98333333333332</c:v>
                </c:pt>
                <c:pt idx="7739">
                  <c:v>129</c:v>
                </c:pt>
                <c:pt idx="7740">
                  <c:v>129.01666666666668</c:v>
                </c:pt>
                <c:pt idx="7741">
                  <c:v>129.03333333333333</c:v>
                </c:pt>
                <c:pt idx="7742">
                  <c:v>129.05000000000001</c:v>
                </c:pt>
                <c:pt idx="7743">
                  <c:v>129.06666666666666</c:v>
                </c:pt>
                <c:pt idx="7744">
                  <c:v>129.08333333333334</c:v>
                </c:pt>
                <c:pt idx="7745">
                  <c:v>129.1</c:v>
                </c:pt>
                <c:pt idx="7746">
                  <c:v>129.11666666666667</c:v>
                </c:pt>
                <c:pt idx="7747">
                  <c:v>129.13333333333333</c:v>
                </c:pt>
                <c:pt idx="7748">
                  <c:v>129.15</c:v>
                </c:pt>
                <c:pt idx="7749">
                  <c:v>129.16666666666666</c:v>
                </c:pt>
                <c:pt idx="7750">
                  <c:v>129.18333333333334</c:v>
                </c:pt>
                <c:pt idx="7751">
                  <c:v>129.19999999999999</c:v>
                </c:pt>
                <c:pt idx="7752">
                  <c:v>129.21666666666667</c:v>
                </c:pt>
                <c:pt idx="7753">
                  <c:v>129.23333333333332</c:v>
                </c:pt>
                <c:pt idx="7754">
                  <c:v>129.25</c:v>
                </c:pt>
                <c:pt idx="7755">
                  <c:v>129.26666666666668</c:v>
                </c:pt>
                <c:pt idx="7756">
                  <c:v>129.28333333333333</c:v>
                </c:pt>
                <c:pt idx="7757">
                  <c:v>129.30000000000001</c:v>
                </c:pt>
                <c:pt idx="7758">
                  <c:v>129.31666666666666</c:v>
                </c:pt>
                <c:pt idx="7759">
                  <c:v>129.33333333333334</c:v>
                </c:pt>
                <c:pt idx="7760">
                  <c:v>129.35</c:v>
                </c:pt>
                <c:pt idx="7761">
                  <c:v>129.36666666666667</c:v>
                </c:pt>
                <c:pt idx="7762">
                  <c:v>129.38333333333333</c:v>
                </c:pt>
                <c:pt idx="7763">
                  <c:v>129.4</c:v>
                </c:pt>
                <c:pt idx="7764">
                  <c:v>129.41666666666666</c:v>
                </c:pt>
                <c:pt idx="7765">
                  <c:v>129.43333333333334</c:v>
                </c:pt>
                <c:pt idx="7766">
                  <c:v>129.44999999999999</c:v>
                </c:pt>
                <c:pt idx="7767">
                  <c:v>129.46666666666667</c:v>
                </c:pt>
                <c:pt idx="7768">
                  <c:v>129.48333333333332</c:v>
                </c:pt>
                <c:pt idx="7769">
                  <c:v>129.5</c:v>
                </c:pt>
                <c:pt idx="7770">
                  <c:v>129.51666666666668</c:v>
                </c:pt>
                <c:pt idx="7771">
                  <c:v>129.53333333333333</c:v>
                </c:pt>
                <c:pt idx="7772">
                  <c:v>129.55000000000001</c:v>
                </c:pt>
                <c:pt idx="7773">
                  <c:v>129.56666666666666</c:v>
                </c:pt>
                <c:pt idx="7774">
                  <c:v>129.58333333333334</c:v>
                </c:pt>
                <c:pt idx="7775">
                  <c:v>129.6</c:v>
                </c:pt>
                <c:pt idx="7776">
                  <c:v>129.61666666666667</c:v>
                </c:pt>
                <c:pt idx="7777">
                  <c:v>129.63333333333333</c:v>
                </c:pt>
                <c:pt idx="7778">
                  <c:v>129.65</c:v>
                </c:pt>
                <c:pt idx="7779">
                  <c:v>129.66666666666666</c:v>
                </c:pt>
                <c:pt idx="7780">
                  <c:v>129.68333333333334</c:v>
                </c:pt>
                <c:pt idx="7781">
                  <c:v>129.69999999999999</c:v>
                </c:pt>
                <c:pt idx="7782">
                  <c:v>129.71666666666667</c:v>
                </c:pt>
                <c:pt idx="7783">
                  <c:v>129.73333333333332</c:v>
                </c:pt>
                <c:pt idx="7784">
                  <c:v>129.75</c:v>
                </c:pt>
                <c:pt idx="7785">
                  <c:v>129.76666666666668</c:v>
                </c:pt>
                <c:pt idx="7786">
                  <c:v>129.78333333333333</c:v>
                </c:pt>
                <c:pt idx="7787">
                  <c:v>129.80000000000001</c:v>
                </c:pt>
                <c:pt idx="7788">
                  <c:v>129.81666666666666</c:v>
                </c:pt>
                <c:pt idx="7789">
                  <c:v>129.83333333333334</c:v>
                </c:pt>
                <c:pt idx="7790">
                  <c:v>129.85</c:v>
                </c:pt>
                <c:pt idx="7791">
                  <c:v>129.86666666666667</c:v>
                </c:pt>
                <c:pt idx="7792">
                  <c:v>129.88333333333333</c:v>
                </c:pt>
                <c:pt idx="7793">
                  <c:v>129.9</c:v>
                </c:pt>
                <c:pt idx="7794">
                  <c:v>129.91666666666666</c:v>
                </c:pt>
                <c:pt idx="7795">
                  <c:v>129.93333333333334</c:v>
                </c:pt>
                <c:pt idx="7796">
                  <c:v>129.94999999999999</c:v>
                </c:pt>
                <c:pt idx="7797">
                  <c:v>129.96666666666667</c:v>
                </c:pt>
                <c:pt idx="7798">
                  <c:v>129.98333333333332</c:v>
                </c:pt>
                <c:pt idx="7799">
                  <c:v>130</c:v>
                </c:pt>
                <c:pt idx="7800">
                  <c:v>130.01666666666668</c:v>
                </c:pt>
                <c:pt idx="7801">
                  <c:v>130.03333333333333</c:v>
                </c:pt>
                <c:pt idx="7802">
                  <c:v>130.05000000000001</c:v>
                </c:pt>
                <c:pt idx="7803">
                  <c:v>130.06666666666666</c:v>
                </c:pt>
                <c:pt idx="7804">
                  <c:v>130.08333333333334</c:v>
                </c:pt>
                <c:pt idx="7805">
                  <c:v>130.1</c:v>
                </c:pt>
                <c:pt idx="7806">
                  <c:v>130.11666666666667</c:v>
                </c:pt>
                <c:pt idx="7807">
                  <c:v>130.13333333333333</c:v>
                </c:pt>
                <c:pt idx="7808">
                  <c:v>130.15</c:v>
                </c:pt>
                <c:pt idx="7809">
                  <c:v>130.16666666666666</c:v>
                </c:pt>
                <c:pt idx="7810">
                  <c:v>130.18333333333334</c:v>
                </c:pt>
                <c:pt idx="7811">
                  <c:v>130.19999999999999</c:v>
                </c:pt>
                <c:pt idx="7812">
                  <c:v>130.21666666666667</c:v>
                </c:pt>
                <c:pt idx="7813">
                  <c:v>130.23333333333332</c:v>
                </c:pt>
                <c:pt idx="7814">
                  <c:v>130.25</c:v>
                </c:pt>
                <c:pt idx="7815">
                  <c:v>130.26666666666668</c:v>
                </c:pt>
                <c:pt idx="7816">
                  <c:v>130.28333333333333</c:v>
                </c:pt>
                <c:pt idx="7817">
                  <c:v>130.30000000000001</c:v>
                </c:pt>
                <c:pt idx="7818">
                  <c:v>130.31666666666666</c:v>
                </c:pt>
                <c:pt idx="7819">
                  <c:v>130.33333333333334</c:v>
                </c:pt>
                <c:pt idx="7820">
                  <c:v>130.35</c:v>
                </c:pt>
                <c:pt idx="7821">
                  <c:v>130.36666666666667</c:v>
                </c:pt>
                <c:pt idx="7822">
                  <c:v>130.38333333333333</c:v>
                </c:pt>
                <c:pt idx="7823">
                  <c:v>130.4</c:v>
                </c:pt>
                <c:pt idx="7824">
                  <c:v>130.41666666666666</c:v>
                </c:pt>
                <c:pt idx="7825">
                  <c:v>130.43333333333334</c:v>
                </c:pt>
                <c:pt idx="7826">
                  <c:v>130.44999999999999</c:v>
                </c:pt>
                <c:pt idx="7827">
                  <c:v>130.46666666666667</c:v>
                </c:pt>
                <c:pt idx="7828">
                  <c:v>130.48333333333332</c:v>
                </c:pt>
                <c:pt idx="7829">
                  <c:v>130.5</c:v>
                </c:pt>
                <c:pt idx="7830">
                  <c:v>130.51666666666668</c:v>
                </c:pt>
                <c:pt idx="7831">
                  <c:v>130.53333333333333</c:v>
                </c:pt>
                <c:pt idx="7832">
                  <c:v>130.55000000000001</c:v>
                </c:pt>
                <c:pt idx="7833">
                  <c:v>130.56666666666666</c:v>
                </c:pt>
                <c:pt idx="7834">
                  <c:v>130.58333333333334</c:v>
                </c:pt>
                <c:pt idx="7835">
                  <c:v>130.6</c:v>
                </c:pt>
                <c:pt idx="7836">
                  <c:v>130.61666666666667</c:v>
                </c:pt>
                <c:pt idx="7837">
                  <c:v>130.63333333333333</c:v>
                </c:pt>
                <c:pt idx="7838">
                  <c:v>130.65</c:v>
                </c:pt>
                <c:pt idx="7839">
                  <c:v>130.66666666666666</c:v>
                </c:pt>
                <c:pt idx="7840">
                  <c:v>130.68333333333334</c:v>
                </c:pt>
                <c:pt idx="7841">
                  <c:v>130.69999999999999</c:v>
                </c:pt>
                <c:pt idx="7842">
                  <c:v>130.71666666666667</c:v>
                </c:pt>
                <c:pt idx="7843">
                  <c:v>130.73333333333332</c:v>
                </c:pt>
                <c:pt idx="7844">
                  <c:v>130.75</c:v>
                </c:pt>
                <c:pt idx="7845">
                  <c:v>130.76666666666668</c:v>
                </c:pt>
                <c:pt idx="7846">
                  <c:v>130.78333333333333</c:v>
                </c:pt>
                <c:pt idx="7847">
                  <c:v>130.80000000000001</c:v>
                </c:pt>
                <c:pt idx="7848">
                  <c:v>130.81666666666666</c:v>
                </c:pt>
                <c:pt idx="7849">
                  <c:v>130.83333333333334</c:v>
                </c:pt>
                <c:pt idx="7850">
                  <c:v>130.85</c:v>
                </c:pt>
                <c:pt idx="7851">
                  <c:v>130.86666666666667</c:v>
                </c:pt>
                <c:pt idx="7852">
                  <c:v>130.88333333333333</c:v>
                </c:pt>
                <c:pt idx="7853">
                  <c:v>130.9</c:v>
                </c:pt>
                <c:pt idx="7854">
                  <c:v>130.91666666666666</c:v>
                </c:pt>
                <c:pt idx="7855">
                  <c:v>130.93333333333334</c:v>
                </c:pt>
                <c:pt idx="7856">
                  <c:v>130.94999999999999</c:v>
                </c:pt>
                <c:pt idx="7857">
                  <c:v>130.96666666666667</c:v>
                </c:pt>
                <c:pt idx="7858">
                  <c:v>130.98333333333332</c:v>
                </c:pt>
                <c:pt idx="7859">
                  <c:v>131</c:v>
                </c:pt>
                <c:pt idx="7860">
                  <c:v>131.01666666666668</c:v>
                </c:pt>
                <c:pt idx="7861">
                  <c:v>131.03333333333333</c:v>
                </c:pt>
                <c:pt idx="7862">
                  <c:v>131.05000000000001</c:v>
                </c:pt>
                <c:pt idx="7863">
                  <c:v>131.06666666666666</c:v>
                </c:pt>
                <c:pt idx="7864">
                  <c:v>131.08333333333334</c:v>
                </c:pt>
                <c:pt idx="7865">
                  <c:v>131.1</c:v>
                </c:pt>
                <c:pt idx="7866">
                  <c:v>131.11666666666667</c:v>
                </c:pt>
                <c:pt idx="7867">
                  <c:v>131.13333333333333</c:v>
                </c:pt>
                <c:pt idx="7868">
                  <c:v>131.15</c:v>
                </c:pt>
                <c:pt idx="7869">
                  <c:v>131.16666666666666</c:v>
                </c:pt>
                <c:pt idx="7870">
                  <c:v>131.18333333333334</c:v>
                </c:pt>
                <c:pt idx="7871">
                  <c:v>131.19999999999999</c:v>
                </c:pt>
                <c:pt idx="7872">
                  <c:v>131.21666666666667</c:v>
                </c:pt>
                <c:pt idx="7873">
                  <c:v>131.23333333333332</c:v>
                </c:pt>
                <c:pt idx="7874">
                  <c:v>131.25</c:v>
                </c:pt>
                <c:pt idx="7875">
                  <c:v>131.26666666666668</c:v>
                </c:pt>
                <c:pt idx="7876">
                  <c:v>131.28333333333333</c:v>
                </c:pt>
                <c:pt idx="7877">
                  <c:v>131.30000000000001</c:v>
                </c:pt>
                <c:pt idx="7878">
                  <c:v>131.31666666666666</c:v>
                </c:pt>
                <c:pt idx="7879">
                  <c:v>131.33333333333334</c:v>
                </c:pt>
                <c:pt idx="7880">
                  <c:v>131.35</c:v>
                </c:pt>
                <c:pt idx="7881">
                  <c:v>131.36666666666667</c:v>
                </c:pt>
                <c:pt idx="7882">
                  <c:v>131.38333333333333</c:v>
                </c:pt>
                <c:pt idx="7883">
                  <c:v>131.4</c:v>
                </c:pt>
                <c:pt idx="7884">
                  <c:v>131.41666666666666</c:v>
                </c:pt>
                <c:pt idx="7885">
                  <c:v>131.43333333333334</c:v>
                </c:pt>
                <c:pt idx="7886">
                  <c:v>131.44999999999999</c:v>
                </c:pt>
                <c:pt idx="7887">
                  <c:v>131.46666666666667</c:v>
                </c:pt>
                <c:pt idx="7888">
                  <c:v>131.48333333333332</c:v>
                </c:pt>
                <c:pt idx="7889">
                  <c:v>131.5</c:v>
                </c:pt>
                <c:pt idx="7890">
                  <c:v>131.51666666666668</c:v>
                </c:pt>
                <c:pt idx="7891">
                  <c:v>131.53333333333333</c:v>
                </c:pt>
                <c:pt idx="7892">
                  <c:v>131.55000000000001</c:v>
                </c:pt>
                <c:pt idx="7893">
                  <c:v>131.56666666666666</c:v>
                </c:pt>
                <c:pt idx="7894">
                  <c:v>131.58333333333334</c:v>
                </c:pt>
                <c:pt idx="7895">
                  <c:v>131.6</c:v>
                </c:pt>
                <c:pt idx="7896">
                  <c:v>131.61666666666667</c:v>
                </c:pt>
                <c:pt idx="7897">
                  <c:v>131.63333333333333</c:v>
                </c:pt>
                <c:pt idx="7898">
                  <c:v>131.65</c:v>
                </c:pt>
                <c:pt idx="7899">
                  <c:v>131.66666666666666</c:v>
                </c:pt>
                <c:pt idx="7900">
                  <c:v>131.68333333333334</c:v>
                </c:pt>
                <c:pt idx="7901">
                  <c:v>131.69999999999999</c:v>
                </c:pt>
                <c:pt idx="7902">
                  <c:v>131.71666666666667</c:v>
                </c:pt>
                <c:pt idx="7903">
                  <c:v>131.73333333333332</c:v>
                </c:pt>
                <c:pt idx="7904">
                  <c:v>131.75</c:v>
                </c:pt>
                <c:pt idx="7905">
                  <c:v>131.76666666666668</c:v>
                </c:pt>
                <c:pt idx="7906">
                  <c:v>131.78333333333333</c:v>
                </c:pt>
                <c:pt idx="7907">
                  <c:v>131.80000000000001</c:v>
                </c:pt>
                <c:pt idx="7908">
                  <c:v>131.81666666666666</c:v>
                </c:pt>
                <c:pt idx="7909">
                  <c:v>131.83333333333334</c:v>
                </c:pt>
                <c:pt idx="7910">
                  <c:v>131.85</c:v>
                </c:pt>
                <c:pt idx="7911">
                  <c:v>131.86666666666667</c:v>
                </c:pt>
                <c:pt idx="7912">
                  <c:v>131.88333333333333</c:v>
                </c:pt>
                <c:pt idx="7913">
                  <c:v>131.9</c:v>
                </c:pt>
                <c:pt idx="7914">
                  <c:v>131.91666666666666</c:v>
                </c:pt>
                <c:pt idx="7915">
                  <c:v>131.93333333333334</c:v>
                </c:pt>
                <c:pt idx="7916">
                  <c:v>131.94999999999999</c:v>
                </c:pt>
                <c:pt idx="7917">
                  <c:v>131.96666666666667</c:v>
                </c:pt>
                <c:pt idx="7918">
                  <c:v>131.98333333333332</c:v>
                </c:pt>
                <c:pt idx="7919">
                  <c:v>132</c:v>
                </c:pt>
                <c:pt idx="7920">
                  <c:v>132.01666666666668</c:v>
                </c:pt>
                <c:pt idx="7921">
                  <c:v>132.03333333333333</c:v>
                </c:pt>
                <c:pt idx="7922">
                  <c:v>132.05000000000001</c:v>
                </c:pt>
                <c:pt idx="7923">
                  <c:v>132.06666666666666</c:v>
                </c:pt>
                <c:pt idx="7924">
                  <c:v>132.08333333333334</c:v>
                </c:pt>
                <c:pt idx="7925">
                  <c:v>132.1</c:v>
                </c:pt>
                <c:pt idx="7926">
                  <c:v>132.11666666666667</c:v>
                </c:pt>
                <c:pt idx="7927">
                  <c:v>132.13333333333333</c:v>
                </c:pt>
                <c:pt idx="7928">
                  <c:v>132.15</c:v>
                </c:pt>
                <c:pt idx="7929">
                  <c:v>132.16666666666666</c:v>
                </c:pt>
                <c:pt idx="7930">
                  <c:v>132.18333333333334</c:v>
                </c:pt>
                <c:pt idx="7931">
                  <c:v>132.19999999999999</c:v>
                </c:pt>
                <c:pt idx="7932">
                  <c:v>132.21666666666667</c:v>
                </c:pt>
                <c:pt idx="7933">
                  <c:v>132.23333333333332</c:v>
                </c:pt>
                <c:pt idx="7934">
                  <c:v>132.25</c:v>
                </c:pt>
                <c:pt idx="7935">
                  <c:v>132.26666666666668</c:v>
                </c:pt>
                <c:pt idx="7936">
                  <c:v>132.28333333333333</c:v>
                </c:pt>
                <c:pt idx="7937">
                  <c:v>132.30000000000001</c:v>
                </c:pt>
                <c:pt idx="7938">
                  <c:v>132.31666666666666</c:v>
                </c:pt>
                <c:pt idx="7939">
                  <c:v>132.33333333333334</c:v>
                </c:pt>
                <c:pt idx="7940">
                  <c:v>132.35</c:v>
                </c:pt>
                <c:pt idx="7941">
                  <c:v>132.36666666666667</c:v>
                </c:pt>
                <c:pt idx="7942">
                  <c:v>132.38333333333333</c:v>
                </c:pt>
                <c:pt idx="7943">
                  <c:v>132.4</c:v>
                </c:pt>
                <c:pt idx="7944">
                  <c:v>132.41666666666666</c:v>
                </c:pt>
                <c:pt idx="7945">
                  <c:v>132.43333333333334</c:v>
                </c:pt>
                <c:pt idx="7946">
                  <c:v>132.44999999999999</c:v>
                </c:pt>
                <c:pt idx="7947">
                  <c:v>132.46666666666667</c:v>
                </c:pt>
                <c:pt idx="7948">
                  <c:v>132.48333333333332</c:v>
                </c:pt>
                <c:pt idx="7949">
                  <c:v>132.5</c:v>
                </c:pt>
                <c:pt idx="7950">
                  <c:v>132.51666666666668</c:v>
                </c:pt>
                <c:pt idx="7951">
                  <c:v>132.53333333333333</c:v>
                </c:pt>
                <c:pt idx="7952">
                  <c:v>132.55000000000001</c:v>
                </c:pt>
                <c:pt idx="7953">
                  <c:v>132.56666666666666</c:v>
                </c:pt>
                <c:pt idx="7954">
                  <c:v>132.58333333333334</c:v>
                </c:pt>
                <c:pt idx="7955">
                  <c:v>132.6</c:v>
                </c:pt>
                <c:pt idx="7956">
                  <c:v>132.61666666666667</c:v>
                </c:pt>
                <c:pt idx="7957">
                  <c:v>132.63333333333333</c:v>
                </c:pt>
                <c:pt idx="7958">
                  <c:v>132.65</c:v>
                </c:pt>
                <c:pt idx="7959">
                  <c:v>132.66666666666666</c:v>
                </c:pt>
                <c:pt idx="7960">
                  <c:v>132.68333333333334</c:v>
                </c:pt>
                <c:pt idx="7961">
                  <c:v>132.69999999999999</c:v>
                </c:pt>
                <c:pt idx="7962">
                  <c:v>132.71666666666667</c:v>
                </c:pt>
                <c:pt idx="7963">
                  <c:v>132.73333333333332</c:v>
                </c:pt>
                <c:pt idx="7964">
                  <c:v>132.75</c:v>
                </c:pt>
                <c:pt idx="7965">
                  <c:v>132.76666666666668</c:v>
                </c:pt>
                <c:pt idx="7966">
                  <c:v>132.78333333333333</c:v>
                </c:pt>
                <c:pt idx="7967">
                  <c:v>132.80000000000001</c:v>
                </c:pt>
                <c:pt idx="7968">
                  <c:v>132.81666666666666</c:v>
                </c:pt>
                <c:pt idx="7969">
                  <c:v>132.83333333333334</c:v>
                </c:pt>
                <c:pt idx="7970">
                  <c:v>132.85</c:v>
                </c:pt>
                <c:pt idx="7971">
                  <c:v>132.86666666666667</c:v>
                </c:pt>
                <c:pt idx="7972">
                  <c:v>132.88333333333333</c:v>
                </c:pt>
                <c:pt idx="7973">
                  <c:v>132.9</c:v>
                </c:pt>
                <c:pt idx="7974">
                  <c:v>132.91666666666666</c:v>
                </c:pt>
                <c:pt idx="7975">
                  <c:v>132.93333333333334</c:v>
                </c:pt>
                <c:pt idx="7976">
                  <c:v>132.94999999999999</c:v>
                </c:pt>
                <c:pt idx="7977">
                  <c:v>132.96666666666667</c:v>
                </c:pt>
                <c:pt idx="7978">
                  <c:v>132.98333333333332</c:v>
                </c:pt>
                <c:pt idx="7979">
                  <c:v>133</c:v>
                </c:pt>
                <c:pt idx="7980">
                  <c:v>133.01666666666668</c:v>
                </c:pt>
                <c:pt idx="7981">
                  <c:v>133.03333333333333</c:v>
                </c:pt>
                <c:pt idx="7982">
                  <c:v>133.05000000000001</c:v>
                </c:pt>
                <c:pt idx="7983">
                  <c:v>133.06666666666666</c:v>
                </c:pt>
                <c:pt idx="7984">
                  <c:v>133.08333333333334</c:v>
                </c:pt>
                <c:pt idx="7985">
                  <c:v>133.1</c:v>
                </c:pt>
                <c:pt idx="7986">
                  <c:v>133.11666666666667</c:v>
                </c:pt>
                <c:pt idx="7987">
                  <c:v>133.13333333333333</c:v>
                </c:pt>
                <c:pt idx="7988">
                  <c:v>133.15</c:v>
                </c:pt>
                <c:pt idx="7989">
                  <c:v>133.16666666666666</c:v>
                </c:pt>
                <c:pt idx="7990">
                  <c:v>133.18333333333334</c:v>
                </c:pt>
                <c:pt idx="7991">
                  <c:v>133.19999999999999</c:v>
                </c:pt>
                <c:pt idx="7992">
                  <c:v>133.21666666666667</c:v>
                </c:pt>
                <c:pt idx="7993">
                  <c:v>133.23333333333332</c:v>
                </c:pt>
                <c:pt idx="7994">
                  <c:v>133.25</c:v>
                </c:pt>
                <c:pt idx="7995">
                  <c:v>133.26666666666668</c:v>
                </c:pt>
                <c:pt idx="7996">
                  <c:v>133.28333333333333</c:v>
                </c:pt>
                <c:pt idx="7997">
                  <c:v>133.30000000000001</c:v>
                </c:pt>
                <c:pt idx="7998">
                  <c:v>133.31666666666666</c:v>
                </c:pt>
                <c:pt idx="7999">
                  <c:v>133.33333333333334</c:v>
                </c:pt>
                <c:pt idx="8000">
                  <c:v>133.35</c:v>
                </c:pt>
                <c:pt idx="8001">
                  <c:v>133.36666666666667</c:v>
                </c:pt>
                <c:pt idx="8002">
                  <c:v>133.38333333333333</c:v>
                </c:pt>
                <c:pt idx="8003">
                  <c:v>133.4</c:v>
                </c:pt>
                <c:pt idx="8004">
                  <c:v>133.41666666666666</c:v>
                </c:pt>
                <c:pt idx="8005">
                  <c:v>133.43333333333334</c:v>
                </c:pt>
                <c:pt idx="8006">
                  <c:v>133.44999999999999</c:v>
                </c:pt>
                <c:pt idx="8007">
                  <c:v>133.46666666666667</c:v>
                </c:pt>
                <c:pt idx="8008">
                  <c:v>133.48333333333332</c:v>
                </c:pt>
                <c:pt idx="8009">
                  <c:v>133.5</c:v>
                </c:pt>
                <c:pt idx="8010">
                  <c:v>133.51666666666668</c:v>
                </c:pt>
                <c:pt idx="8011">
                  <c:v>133.53333333333333</c:v>
                </c:pt>
                <c:pt idx="8012">
                  <c:v>133.55000000000001</c:v>
                </c:pt>
                <c:pt idx="8013">
                  <c:v>133.56666666666666</c:v>
                </c:pt>
                <c:pt idx="8014">
                  <c:v>133.58333333333334</c:v>
                </c:pt>
                <c:pt idx="8015">
                  <c:v>133.6</c:v>
                </c:pt>
                <c:pt idx="8016">
                  <c:v>133.61666666666667</c:v>
                </c:pt>
                <c:pt idx="8017">
                  <c:v>133.63333333333333</c:v>
                </c:pt>
                <c:pt idx="8018">
                  <c:v>133.65</c:v>
                </c:pt>
                <c:pt idx="8019">
                  <c:v>133.66666666666666</c:v>
                </c:pt>
                <c:pt idx="8020">
                  <c:v>133.68333333333334</c:v>
                </c:pt>
                <c:pt idx="8021">
                  <c:v>133.69999999999999</c:v>
                </c:pt>
                <c:pt idx="8022">
                  <c:v>133.71666666666667</c:v>
                </c:pt>
                <c:pt idx="8023">
                  <c:v>133.73333333333332</c:v>
                </c:pt>
                <c:pt idx="8024">
                  <c:v>133.75</c:v>
                </c:pt>
                <c:pt idx="8025">
                  <c:v>133.76666666666668</c:v>
                </c:pt>
                <c:pt idx="8026">
                  <c:v>133.78333333333333</c:v>
                </c:pt>
                <c:pt idx="8027">
                  <c:v>133.80000000000001</c:v>
                </c:pt>
                <c:pt idx="8028">
                  <c:v>133.81666666666666</c:v>
                </c:pt>
                <c:pt idx="8029">
                  <c:v>133.83333333333334</c:v>
                </c:pt>
                <c:pt idx="8030">
                  <c:v>133.85</c:v>
                </c:pt>
                <c:pt idx="8031">
                  <c:v>133.86666666666667</c:v>
                </c:pt>
                <c:pt idx="8032">
                  <c:v>133.88333333333333</c:v>
                </c:pt>
                <c:pt idx="8033">
                  <c:v>133.9</c:v>
                </c:pt>
                <c:pt idx="8034">
                  <c:v>133.91666666666666</c:v>
                </c:pt>
                <c:pt idx="8035">
                  <c:v>133.93333333333334</c:v>
                </c:pt>
                <c:pt idx="8036">
                  <c:v>133.94999999999999</c:v>
                </c:pt>
                <c:pt idx="8037">
                  <c:v>133.96666666666667</c:v>
                </c:pt>
                <c:pt idx="8038">
                  <c:v>133.98333333333332</c:v>
                </c:pt>
                <c:pt idx="8039">
                  <c:v>134</c:v>
                </c:pt>
                <c:pt idx="8040">
                  <c:v>134.01666666666668</c:v>
                </c:pt>
                <c:pt idx="8041">
                  <c:v>134.03333333333333</c:v>
                </c:pt>
                <c:pt idx="8042">
                  <c:v>134.05000000000001</c:v>
                </c:pt>
                <c:pt idx="8043">
                  <c:v>134.06666666666666</c:v>
                </c:pt>
                <c:pt idx="8044">
                  <c:v>134.08333333333334</c:v>
                </c:pt>
                <c:pt idx="8045">
                  <c:v>134.1</c:v>
                </c:pt>
                <c:pt idx="8046">
                  <c:v>134.11666666666667</c:v>
                </c:pt>
                <c:pt idx="8047">
                  <c:v>134.13333333333333</c:v>
                </c:pt>
                <c:pt idx="8048">
                  <c:v>134.15</c:v>
                </c:pt>
                <c:pt idx="8049">
                  <c:v>134.16666666666666</c:v>
                </c:pt>
                <c:pt idx="8050">
                  <c:v>134.18333333333334</c:v>
                </c:pt>
                <c:pt idx="8051">
                  <c:v>134.19999999999999</c:v>
                </c:pt>
                <c:pt idx="8052">
                  <c:v>134.21666666666667</c:v>
                </c:pt>
                <c:pt idx="8053">
                  <c:v>134.23333333333332</c:v>
                </c:pt>
                <c:pt idx="8054">
                  <c:v>134.25</c:v>
                </c:pt>
                <c:pt idx="8055">
                  <c:v>134.26666666666668</c:v>
                </c:pt>
                <c:pt idx="8056">
                  <c:v>134.28333333333333</c:v>
                </c:pt>
                <c:pt idx="8057">
                  <c:v>134.30000000000001</c:v>
                </c:pt>
                <c:pt idx="8058">
                  <c:v>134.31666666666666</c:v>
                </c:pt>
                <c:pt idx="8059">
                  <c:v>134.33333333333334</c:v>
                </c:pt>
                <c:pt idx="8060">
                  <c:v>134.35</c:v>
                </c:pt>
                <c:pt idx="8061">
                  <c:v>134.36666666666667</c:v>
                </c:pt>
                <c:pt idx="8062">
                  <c:v>134.38333333333333</c:v>
                </c:pt>
                <c:pt idx="8063">
                  <c:v>134.4</c:v>
                </c:pt>
                <c:pt idx="8064">
                  <c:v>134.41666666666666</c:v>
                </c:pt>
                <c:pt idx="8065">
                  <c:v>134.43333333333334</c:v>
                </c:pt>
                <c:pt idx="8066">
                  <c:v>134.44999999999999</c:v>
                </c:pt>
                <c:pt idx="8067">
                  <c:v>134.46666666666667</c:v>
                </c:pt>
                <c:pt idx="8068">
                  <c:v>134.48333333333332</c:v>
                </c:pt>
                <c:pt idx="8069">
                  <c:v>134.5</c:v>
                </c:pt>
                <c:pt idx="8070">
                  <c:v>134.51666666666668</c:v>
                </c:pt>
                <c:pt idx="8071">
                  <c:v>134.53333333333333</c:v>
                </c:pt>
                <c:pt idx="8072">
                  <c:v>134.55000000000001</c:v>
                </c:pt>
                <c:pt idx="8073">
                  <c:v>134.56666666666666</c:v>
                </c:pt>
                <c:pt idx="8074">
                  <c:v>134.58333333333334</c:v>
                </c:pt>
                <c:pt idx="8075">
                  <c:v>134.6</c:v>
                </c:pt>
                <c:pt idx="8076">
                  <c:v>134.61666666666667</c:v>
                </c:pt>
                <c:pt idx="8077">
                  <c:v>134.63333333333333</c:v>
                </c:pt>
                <c:pt idx="8078">
                  <c:v>134.65</c:v>
                </c:pt>
                <c:pt idx="8079">
                  <c:v>134.66666666666666</c:v>
                </c:pt>
                <c:pt idx="8080">
                  <c:v>134.68333333333334</c:v>
                </c:pt>
                <c:pt idx="8081">
                  <c:v>134.69999999999999</c:v>
                </c:pt>
                <c:pt idx="8082">
                  <c:v>134.71666666666667</c:v>
                </c:pt>
                <c:pt idx="8083">
                  <c:v>134.73333333333332</c:v>
                </c:pt>
                <c:pt idx="8084">
                  <c:v>134.75</c:v>
                </c:pt>
                <c:pt idx="8085">
                  <c:v>134.76666666666668</c:v>
                </c:pt>
                <c:pt idx="8086">
                  <c:v>134.78333333333333</c:v>
                </c:pt>
                <c:pt idx="8087">
                  <c:v>134.80000000000001</c:v>
                </c:pt>
                <c:pt idx="8088">
                  <c:v>134.81666666666666</c:v>
                </c:pt>
                <c:pt idx="8089">
                  <c:v>134.83333333333334</c:v>
                </c:pt>
                <c:pt idx="8090">
                  <c:v>134.85</c:v>
                </c:pt>
                <c:pt idx="8091">
                  <c:v>134.86666666666667</c:v>
                </c:pt>
                <c:pt idx="8092">
                  <c:v>134.88333333333333</c:v>
                </c:pt>
                <c:pt idx="8093">
                  <c:v>134.9</c:v>
                </c:pt>
                <c:pt idx="8094">
                  <c:v>134.91666666666666</c:v>
                </c:pt>
                <c:pt idx="8095">
                  <c:v>134.93333333333334</c:v>
                </c:pt>
                <c:pt idx="8096">
                  <c:v>134.94999999999999</c:v>
                </c:pt>
                <c:pt idx="8097">
                  <c:v>134.96666666666667</c:v>
                </c:pt>
                <c:pt idx="8098">
                  <c:v>134.98333333333332</c:v>
                </c:pt>
                <c:pt idx="8099">
                  <c:v>135</c:v>
                </c:pt>
                <c:pt idx="8100">
                  <c:v>135.01666666666668</c:v>
                </c:pt>
                <c:pt idx="8101">
                  <c:v>135.03333333333333</c:v>
                </c:pt>
                <c:pt idx="8102">
                  <c:v>135.05000000000001</c:v>
                </c:pt>
                <c:pt idx="8103">
                  <c:v>135.06666666666666</c:v>
                </c:pt>
                <c:pt idx="8104">
                  <c:v>135.08333333333334</c:v>
                </c:pt>
                <c:pt idx="8105">
                  <c:v>135.1</c:v>
                </c:pt>
                <c:pt idx="8106">
                  <c:v>135.11666666666667</c:v>
                </c:pt>
                <c:pt idx="8107">
                  <c:v>135.13333333333333</c:v>
                </c:pt>
                <c:pt idx="8108">
                  <c:v>135.15</c:v>
                </c:pt>
                <c:pt idx="8109">
                  <c:v>135.16666666666666</c:v>
                </c:pt>
                <c:pt idx="8110">
                  <c:v>135.18333333333334</c:v>
                </c:pt>
                <c:pt idx="8111">
                  <c:v>135.19999999999999</c:v>
                </c:pt>
                <c:pt idx="8112">
                  <c:v>135.21666666666667</c:v>
                </c:pt>
                <c:pt idx="8113">
                  <c:v>135.23333333333332</c:v>
                </c:pt>
                <c:pt idx="8114">
                  <c:v>135.25</c:v>
                </c:pt>
                <c:pt idx="8115">
                  <c:v>135.26666666666668</c:v>
                </c:pt>
                <c:pt idx="8116">
                  <c:v>135.28333333333333</c:v>
                </c:pt>
                <c:pt idx="8117">
                  <c:v>135.30000000000001</c:v>
                </c:pt>
                <c:pt idx="8118">
                  <c:v>135.31666666666666</c:v>
                </c:pt>
                <c:pt idx="8119">
                  <c:v>135.33333333333334</c:v>
                </c:pt>
                <c:pt idx="8120">
                  <c:v>135.35</c:v>
                </c:pt>
                <c:pt idx="8121">
                  <c:v>135.36666666666667</c:v>
                </c:pt>
                <c:pt idx="8122">
                  <c:v>135.38333333333333</c:v>
                </c:pt>
                <c:pt idx="8123">
                  <c:v>135.4</c:v>
                </c:pt>
                <c:pt idx="8124">
                  <c:v>135.41666666666666</c:v>
                </c:pt>
                <c:pt idx="8125">
                  <c:v>135.43333333333334</c:v>
                </c:pt>
                <c:pt idx="8126">
                  <c:v>135.44999999999999</c:v>
                </c:pt>
                <c:pt idx="8127">
                  <c:v>135.46666666666667</c:v>
                </c:pt>
                <c:pt idx="8128">
                  <c:v>135.48333333333332</c:v>
                </c:pt>
                <c:pt idx="8129">
                  <c:v>135.5</c:v>
                </c:pt>
                <c:pt idx="8130">
                  <c:v>135.51666666666668</c:v>
                </c:pt>
                <c:pt idx="8131">
                  <c:v>135.53333333333333</c:v>
                </c:pt>
                <c:pt idx="8132">
                  <c:v>135.55000000000001</c:v>
                </c:pt>
                <c:pt idx="8133">
                  <c:v>135.56666666666666</c:v>
                </c:pt>
                <c:pt idx="8134">
                  <c:v>135.58333333333334</c:v>
                </c:pt>
                <c:pt idx="8135">
                  <c:v>135.6</c:v>
                </c:pt>
                <c:pt idx="8136">
                  <c:v>135.61666666666667</c:v>
                </c:pt>
                <c:pt idx="8137">
                  <c:v>135.63333333333333</c:v>
                </c:pt>
                <c:pt idx="8138">
                  <c:v>135.65</c:v>
                </c:pt>
                <c:pt idx="8139">
                  <c:v>135.66666666666666</c:v>
                </c:pt>
                <c:pt idx="8140">
                  <c:v>135.68333333333334</c:v>
                </c:pt>
                <c:pt idx="8141">
                  <c:v>135.69999999999999</c:v>
                </c:pt>
                <c:pt idx="8142">
                  <c:v>135.71666666666667</c:v>
                </c:pt>
                <c:pt idx="8143">
                  <c:v>135.73333333333332</c:v>
                </c:pt>
                <c:pt idx="8144">
                  <c:v>135.75</c:v>
                </c:pt>
                <c:pt idx="8145">
                  <c:v>135.76666666666668</c:v>
                </c:pt>
                <c:pt idx="8146">
                  <c:v>135.78333333333333</c:v>
                </c:pt>
                <c:pt idx="8147">
                  <c:v>135.80000000000001</c:v>
                </c:pt>
                <c:pt idx="8148">
                  <c:v>135.81666666666666</c:v>
                </c:pt>
                <c:pt idx="8149">
                  <c:v>135.83333333333334</c:v>
                </c:pt>
                <c:pt idx="8150">
                  <c:v>135.85</c:v>
                </c:pt>
                <c:pt idx="8151">
                  <c:v>135.86666666666667</c:v>
                </c:pt>
                <c:pt idx="8152">
                  <c:v>135.88333333333333</c:v>
                </c:pt>
                <c:pt idx="8153">
                  <c:v>135.9</c:v>
                </c:pt>
                <c:pt idx="8154">
                  <c:v>135.91666666666666</c:v>
                </c:pt>
                <c:pt idx="8155">
                  <c:v>135.93333333333334</c:v>
                </c:pt>
                <c:pt idx="8156">
                  <c:v>135.94999999999999</c:v>
                </c:pt>
                <c:pt idx="8157">
                  <c:v>135.96666666666667</c:v>
                </c:pt>
                <c:pt idx="8158">
                  <c:v>135.98333333333332</c:v>
                </c:pt>
                <c:pt idx="8159">
                  <c:v>136</c:v>
                </c:pt>
                <c:pt idx="8160">
                  <c:v>136.01666666666668</c:v>
                </c:pt>
                <c:pt idx="8161">
                  <c:v>136.03333333333333</c:v>
                </c:pt>
                <c:pt idx="8162">
                  <c:v>136.05000000000001</c:v>
                </c:pt>
                <c:pt idx="8163">
                  <c:v>136.06666666666666</c:v>
                </c:pt>
                <c:pt idx="8164">
                  <c:v>136.08333333333334</c:v>
                </c:pt>
                <c:pt idx="8165">
                  <c:v>136.1</c:v>
                </c:pt>
                <c:pt idx="8166">
                  <c:v>136.11666666666667</c:v>
                </c:pt>
                <c:pt idx="8167">
                  <c:v>136.13333333333333</c:v>
                </c:pt>
                <c:pt idx="8168">
                  <c:v>136.15</c:v>
                </c:pt>
                <c:pt idx="8169">
                  <c:v>136.16666666666666</c:v>
                </c:pt>
                <c:pt idx="8170">
                  <c:v>136.18333333333334</c:v>
                </c:pt>
                <c:pt idx="8171">
                  <c:v>136.19999999999999</c:v>
                </c:pt>
                <c:pt idx="8172">
                  <c:v>136.21666666666667</c:v>
                </c:pt>
                <c:pt idx="8173">
                  <c:v>136.23333333333332</c:v>
                </c:pt>
                <c:pt idx="8174">
                  <c:v>136.25</c:v>
                </c:pt>
                <c:pt idx="8175">
                  <c:v>136.26666666666668</c:v>
                </c:pt>
                <c:pt idx="8176">
                  <c:v>136.28333333333333</c:v>
                </c:pt>
                <c:pt idx="8177">
                  <c:v>136.30000000000001</c:v>
                </c:pt>
                <c:pt idx="8178">
                  <c:v>136.31666666666666</c:v>
                </c:pt>
                <c:pt idx="8179">
                  <c:v>136.33333333333334</c:v>
                </c:pt>
                <c:pt idx="8180">
                  <c:v>136.35</c:v>
                </c:pt>
                <c:pt idx="8181">
                  <c:v>136.36666666666667</c:v>
                </c:pt>
                <c:pt idx="8182">
                  <c:v>136.38333333333333</c:v>
                </c:pt>
                <c:pt idx="8183">
                  <c:v>136.4</c:v>
                </c:pt>
                <c:pt idx="8184">
                  <c:v>136.41666666666666</c:v>
                </c:pt>
                <c:pt idx="8185">
                  <c:v>136.43333333333334</c:v>
                </c:pt>
                <c:pt idx="8186">
                  <c:v>136.44999999999999</c:v>
                </c:pt>
                <c:pt idx="8187">
                  <c:v>136.46666666666667</c:v>
                </c:pt>
                <c:pt idx="8188">
                  <c:v>136.48333333333332</c:v>
                </c:pt>
                <c:pt idx="8189">
                  <c:v>136.5</c:v>
                </c:pt>
                <c:pt idx="8190">
                  <c:v>136.51666666666668</c:v>
                </c:pt>
                <c:pt idx="8191">
                  <c:v>136.53333333333333</c:v>
                </c:pt>
                <c:pt idx="8192">
                  <c:v>136.55000000000001</c:v>
                </c:pt>
                <c:pt idx="8193">
                  <c:v>136.56666666666666</c:v>
                </c:pt>
                <c:pt idx="8194">
                  <c:v>136.58333333333334</c:v>
                </c:pt>
                <c:pt idx="8195">
                  <c:v>136.6</c:v>
                </c:pt>
                <c:pt idx="8196">
                  <c:v>136.61666666666667</c:v>
                </c:pt>
                <c:pt idx="8197">
                  <c:v>136.63333333333333</c:v>
                </c:pt>
                <c:pt idx="8198">
                  <c:v>136.65</c:v>
                </c:pt>
                <c:pt idx="8199">
                  <c:v>136.66666666666666</c:v>
                </c:pt>
                <c:pt idx="8200">
                  <c:v>136.68333333333334</c:v>
                </c:pt>
                <c:pt idx="8201">
                  <c:v>136.69999999999999</c:v>
                </c:pt>
                <c:pt idx="8202">
                  <c:v>136.71666666666667</c:v>
                </c:pt>
                <c:pt idx="8203">
                  <c:v>136.73333333333332</c:v>
                </c:pt>
                <c:pt idx="8204">
                  <c:v>136.75</c:v>
                </c:pt>
                <c:pt idx="8205">
                  <c:v>136.76666666666668</c:v>
                </c:pt>
                <c:pt idx="8206">
                  <c:v>136.78333333333333</c:v>
                </c:pt>
                <c:pt idx="8207">
                  <c:v>136.80000000000001</c:v>
                </c:pt>
                <c:pt idx="8208">
                  <c:v>136.81666666666666</c:v>
                </c:pt>
                <c:pt idx="8209">
                  <c:v>136.83333333333334</c:v>
                </c:pt>
                <c:pt idx="8210">
                  <c:v>136.85</c:v>
                </c:pt>
                <c:pt idx="8211">
                  <c:v>136.86666666666667</c:v>
                </c:pt>
                <c:pt idx="8212">
                  <c:v>136.88333333333333</c:v>
                </c:pt>
                <c:pt idx="8213">
                  <c:v>136.9</c:v>
                </c:pt>
                <c:pt idx="8214">
                  <c:v>136.91666666666666</c:v>
                </c:pt>
                <c:pt idx="8215">
                  <c:v>136.93333333333334</c:v>
                </c:pt>
                <c:pt idx="8216">
                  <c:v>136.94999999999999</c:v>
                </c:pt>
                <c:pt idx="8217">
                  <c:v>136.96666666666667</c:v>
                </c:pt>
                <c:pt idx="8218">
                  <c:v>136.98333333333332</c:v>
                </c:pt>
                <c:pt idx="8219">
                  <c:v>137</c:v>
                </c:pt>
                <c:pt idx="8220">
                  <c:v>137.01666666666668</c:v>
                </c:pt>
                <c:pt idx="8221">
                  <c:v>137.03333333333333</c:v>
                </c:pt>
                <c:pt idx="8222">
                  <c:v>137.05000000000001</c:v>
                </c:pt>
                <c:pt idx="8223">
                  <c:v>137.06666666666666</c:v>
                </c:pt>
                <c:pt idx="8224">
                  <c:v>137.08333333333334</c:v>
                </c:pt>
                <c:pt idx="8225">
                  <c:v>137.1</c:v>
                </c:pt>
                <c:pt idx="8226">
                  <c:v>137.11666666666667</c:v>
                </c:pt>
                <c:pt idx="8227">
                  <c:v>137.13333333333333</c:v>
                </c:pt>
                <c:pt idx="8228">
                  <c:v>137.15</c:v>
                </c:pt>
                <c:pt idx="8229">
                  <c:v>137.16666666666666</c:v>
                </c:pt>
                <c:pt idx="8230">
                  <c:v>137.18333333333334</c:v>
                </c:pt>
                <c:pt idx="8231">
                  <c:v>137.19999999999999</c:v>
                </c:pt>
                <c:pt idx="8232">
                  <c:v>137.21666666666667</c:v>
                </c:pt>
                <c:pt idx="8233">
                  <c:v>137.23333333333332</c:v>
                </c:pt>
                <c:pt idx="8234">
                  <c:v>137.25</c:v>
                </c:pt>
                <c:pt idx="8235">
                  <c:v>137.26666666666668</c:v>
                </c:pt>
                <c:pt idx="8236">
                  <c:v>137.28333333333333</c:v>
                </c:pt>
                <c:pt idx="8237">
                  <c:v>137.30000000000001</c:v>
                </c:pt>
                <c:pt idx="8238">
                  <c:v>137.31666666666666</c:v>
                </c:pt>
                <c:pt idx="8239">
                  <c:v>137.33333333333334</c:v>
                </c:pt>
                <c:pt idx="8240">
                  <c:v>137.35</c:v>
                </c:pt>
                <c:pt idx="8241">
                  <c:v>137.36666666666667</c:v>
                </c:pt>
                <c:pt idx="8242">
                  <c:v>137.38333333333333</c:v>
                </c:pt>
                <c:pt idx="8243">
                  <c:v>137.4</c:v>
                </c:pt>
                <c:pt idx="8244">
                  <c:v>137.41666666666666</c:v>
                </c:pt>
                <c:pt idx="8245">
                  <c:v>137.43333333333334</c:v>
                </c:pt>
                <c:pt idx="8246">
                  <c:v>137.44999999999999</c:v>
                </c:pt>
                <c:pt idx="8247">
                  <c:v>137.46666666666667</c:v>
                </c:pt>
                <c:pt idx="8248">
                  <c:v>137.48333333333332</c:v>
                </c:pt>
                <c:pt idx="8249">
                  <c:v>137.5</c:v>
                </c:pt>
                <c:pt idx="8250">
                  <c:v>137.51666666666668</c:v>
                </c:pt>
                <c:pt idx="8251">
                  <c:v>137.53333333333333</c:v>
                </c:pt>
                <c:pt idx="8252">
                  <c:v>137.55000000000001</c:v>
                </c:pt>
                <c:pt idx="8253">
                  <c:v>137.56666666666666</c:v>
                </c:pt>
                <c:pt idx="8254">
                  <c:v>137.58333333333334</c:v>
                </c:pt>
                <c:pt idx="8255">
                  <c:v>137.6</c:v>
                </c:pt>
                <c:pt idx="8256">
                  <c:v>137.61666666666667</c:v>
                </c:pt>
                <c:pt idx="8257">
                  <c:v>137.63333333333333</c:v>
                </c:pt>
                <c:pt idx="8258">
                  <c:v>137.65</c:v>
                </c:pt>
                <c:pt idx="8259">
                  <c:v>137.66666666666666</c:v>
                </c:pt>
                <c:pt idx="8260">
                  <c:v>137.68333333333334</c:v>
                </c:pt>
                <c:pt idx="8261">
                  <c:v>137.69999999999999</c:v>
                </c:pt>
                <c:pt idx="8262">
                  <c:v>137.71666666666667</c:v>
                </c:pt>
                <c:pt idx="8263">
                  <c:v>137.73333333333332</c:v>
                </c:pt>
                <c:pt idx="8264">
                  <c:v>137.75</c:v>
                </c:pt>
                <c:pt idx="8265">
                  <c:v>137.76666666666668</c:v>
                </c:pt>
                <c:pt idx="8266">
                  <c:v>137.78333333333333</c:v>
                </c:pt>
                <c:pt idx="8267">
                  <c:v>137.80000000000001</c:v>
                </c:pt>
                <c:pt idx="8268">
                  <c:v>137.81666666666666</c:v>
                </c:pt>
                <c:pt idx="8269">
                  <c:v>137.83333333333334</c:v>
                </c:pt>
                <c:pt idx="8270">
                  <c:v>137.85</c:v>
                </c:pt>
                <c:pt idx="8271">
                  <c:v>137.86666666666667</c:v>
                </c:pt>
                <c:pt idx="8272">
                  <c:v>137.88333333333333</c:v>
                </c:pt>
                <c:pt idx="8273">
                  <c:v>137.9</c:v>
                </c:pt>
                <c:pt idx="8274">
                  <c:v>137.91666666666666</c:v>
                </c:pt>
                <c:pt idx="8275">
                  <c:v>137.93333333333334</c:v>
                </c:pt>
                <c:pt idx="8276">
                  <c:v>137.94999999999999</c:v>
                </c:pt>
                <c:pt idx="8277">
                  <c:v>137.96666666666667</c:v>
                </c:pt>
                <c:pt idx="8278">
                  <c:v>137.98333333333332</c:v>
                </c:pt>
                <c:pt idx="8279">
                  <c:v>138</c:v>
                </c:pt>
                <c:pt idx="8280">
                  <c:v>138.01666666666668</c:v>
                </c:pt>
                <c:pt idx="8281">
                  <c:v>138.03333333333333</c:v>
                </c:pt>
                <c:pt idx="8282">
                  <c:v>138.05000000000001</c:v>
                </c:pt>
                <c:pt idx="8283">
                  <c:v>138.06666666666666</c:v>
                </c:pt>
                <c:pt idx="8284">
                  <c:v>138.08333333333334</c:v>
                </c:pt>
                <c:pt idx="8285">
                  <c:v>138.1</c:v>
                </c:pt>
                <c:pt idx="8286">
                  <c:v>138.11666666666667</c:v>
                </c:pt>
                <c:pt idx="8287">
                  <c:v>138.13333333333333</c:v>
                </c:pt>
                <c:pt idx="8288">
                  <c:v>138.15</c:v>
                </c:pt>
                <c:pt idx="8289">
                  <c:v>138.16666666666666</c:v>
                </c:pt>
                <c:pt idx="8290">
                  <c:v>138.18333333333334</c:v>
                </c:pt>
                <c:pt idx="8291">
                  <c:v>138.19999999999999</c:v>
                </c:pt>
                <c:pt idx="8292">
                  <c:v>138.21666666666667</c:v>
                </c:pt>
                <c:pt idx="8293">
                  <c:v>138.23333333333332</c:v>
                </c:pt>
                <c:pt idx="8294">
                  <c:v>138.25</c:v>
                </c:pt>
                <c:pt idx="8295">
                  <c:v>138.26666666666668</c:v>
                </c:pt>
                <c:pt idx="8296">
                  <c:v>138.28333333333333</c:v>
                </c:pt>
                <c:pt idx="8297">
                  <c:v>138.30000000000001</c:v>
                </c:pt>
                <c:pt idx="8298">
                  <c:v>138.31666666666666</c:v>
                </c:pt>
                <c:pt idx="8299">
                  <c:v>138.33333333333334</c:v>
                </c:pt>
                <c:pt idx="8300">
                  <c:v>138.35</c:v>
                </c:pt>
                <c:pt idx="8301">
                  <c:v>138.36666666666667</c:v>
                </c:pt>
                <c:pt idx="8302">
                  <c:v>138.38333333333333</c:v>
                </c:pt>
                <c:pt idx="8303">
                  <c:v>138.4</c:v>
                </c:pt>
                <c:pt idx="8304">
                  <c:v>138.41666666666666</c:v>
                </c:pt>
                <c:pt idx="8305">
                  <c:v>138.43333333333334</c:v>
                </c:pt>
                <c:pt idx="8306">
                  <c:v>138.44999999999999</c:v>
                </c:pt>
                <c:pt idx="8307">
                  <c:v>138.46666666666667</c:v>
                </c:pt>
                <c:pt idx="8308">
                  <c:v>138.48333333333332</c:v>
                </c:pt>
                <c:pt idx="8309">
                  <c:v>138.5</c:v>
                </c:pt>
                <c:pt idx="8310">
                  <c:v>138.51666666666668</c:v>
                </c:pt>
                <c:pt idx="8311">
                  <c:v>138.53333333333333</c:v>
                </c:pt>
                <c:pt idx="8312">
                  <c:v>138.55000000000001</c:v>
                </c:pt>
                <c:pt idx="8313">
                  <c:v>138.56666666666666</c:v>
                </c:pt>
                <c:pt idx="8314">
                  <c:v>138.58333333333334</c:v>
                </c:pt>
                <c:pt idx="8315">
                  <c:v>138.6</c:v>
                </c:pt>
                <c:pt idx="8316">
                  <c:v>138.61666666666667</c:v>
                </c:pt>
                <c:pt idx="8317">
                  <c:v>138.63333333333333</c:v>
                </c:pt>
                <c:pt idx="8318">
                  <c:v>138.65</c:v>
                </c:pt>
                <c:pt idx="8319">
                  <c:v>138.66666666666666</c:v>
                </c:pt>
                <c:pt idx="8320">
                  <c:v>138.68333333333334</c:v>
                </c:pt>
                <c:pt idx="8321">
                  <c:v>138.69999999999999</c:v>
                </c:pt>
                <c:pt idx="8322">
                  <c:v>138.71666666666667</c:v>
                </c:pt>
                <c:pt idx="8323">
                  <c:v>138.73333333333332</c:v>
                </c:pt>
                <c:pt idx="8324">
                  <c:v>138.75</c:v>
                </c:pt>
                <c:pt idx="8325">
                  <c:v>138.76666666666668</c:v>
                </c:pt>
                <c:pt idx="8326">
                  <c:v>138.78333333333333</c:v>
                </c:pt>
                <c:pt idx="8327">
                  <c:v>138.80000000000001</c:v>
                </c:pt>
                <c:pt idx="8328">
                  <c:v>138.81666666666666</c:v>
                </c:pt>
                <c:pt idx="8329">
                  <c:v>138.83333333333334</c:v>
                </c:pt>
                <c:pt idx="8330">
                  <c:v>138.85</c:v>
                </c:pt>
                <c:pt idx="8331">
                  <c:v>138.86666666666667</c:v>
                </c:pt>
                <c:pt idx="8332">
                  <c:v>138.88333333333333</c:v>
                </c:pt>
                <c:pt idx="8333">
                  <c:v>138.9</c:v>
                </c:pt>
                <c:pt idx="8334">
                  <c:v>138.91666666666666</c:v>
                </c:pt>
                <c:pt idx="8335">
                  <c:v>138.93333333333334</c:v>
                </c:pt>
                <c:pt idx="8336">
                  <c:v>138.94999999999999</c:v>
                </c:pt>
                <c:pt idx="8337">
                  <c:v>138.96666666666667</c:v>
                </c:pt>
                <c:pt idx="8338">
                  <c:v>138.98333333333332</c:v>
                </c:pt>
                <c:pt idx="8339">
                  <c:v>139</c:v>
                </c:pt>
                <c:pt idx="8340">
                  <c:v>139.01666666666668</c:v>
                </c:pt>
                <c:pt idx="8341">
                  <c:v>139.03333333333333</c:v>
                </c:pt>
                <c:pt idx="8342">
                  <c:v>139.05000000000001</c:v>
                </c:pt>
                <c:pt idx="8343">
                  <c:v>139.06666666666666</c:v>
                </c:pt>
                <c:pt idx="8344">
                  <c:v>139.08333333333334</c:v>
                </c:pt>
                <c:pt idx="8345">
                  <c:v>139.1</c:v>
                </c:pt>
                <c:pt idx="8346">
                  <c:v>139.11666666666667</c:v>
                </c:pt>
                <c:pt idx="8347">
                  <c:v>139.13333333333333</c:v>
                </c:pt>
                <c:pt idx="8348">
                  <c:v>139.15</c:v>
                </c:pt>
                <c:pt idx="8349">
                  <c:v>139.16666666666666</c:v>
                </c:pt>
                <c:pt idx="8350">
                  <c:v>139.18333333333334</c:v>
                </c:pt>
                <c:pt idx="8351">
                  <c:v>139.19999999999999</c:v>
                </c:pt>
                <c:pt idx="8352">
                  <c:v>139.21666666666667</c:v>
                </c:pt>
                <c:pt idx="8353">
                  <c:v>139.23333333333332</c:v>
                </c:pt>
                <c:pt idx="8354">
                  <c:v>139.25</c:v>
                </c:pt>
                <c:pt idx="8355">
                  <c:v>139.26666666666668</c:v>
                </c:pt>
                <c:pt idx="8356">
                  <c:v>139.28333333333333</c:v>
                </c:pt>
                <c:pt idx="8357">
                  <c:v>139.30000000000001</c:v>
                </c:pt>
                <c:pt idx="8358">
                  <c:v>139.31666666666666</c:v>
                </c:pt>
                <c:pt idx="8359">
                  <c:v>139.33333333333334</c:v>
                </c:pt>
                <c:pt idx="8360">
                  <c:v>139.35</c:v>
                </c:pt>
                <c:pt idx="8361">
                  <c:v>139.36666666666667</c:v>
                </c:pt>
                <c:pt idx="8362">
                  <c:v>139.38333333333333</c:v>
                </c:pt>
                <c:pt idx="8363">
                  <c:v>139.4</c:v>
                </c:pt>
                <c:pt idx="8364">
                  <c:v>139.41666666666666</c:v>
                </c:pt>
                <c:pt idx="8365">
                  <c:v>139.43333333333334</c:v>
                </c:pt>
                <c:pt idx="8366">
                  <c:v>139.44999999999999</c:v>
                </c:pt>
                <c:pt idx="8367">
                  <c:v>139.46666666666667</c:v>
                </c:pt>
                <c:pt idx="8368">
                  <c:v>139.48333333333332</c:v>
                </c:pt>
                <c:pt idx="8369">
                  <c:v>139.5</c:v>
                </c:pt>
                <c:pt idx="8370">
                  <c:v>139.51666666666668</c:v>
                </c:pt>
                <c:pt idx="8371">
                  <c:v>139.53333333333333</c:v>
                </c:pt>
                <c:pt idx="8372">
                  <c:v>139.55000000000001</c:v>
                </c:pt>
                <c:pt idx="8373">
                  <c:v>139.56666666666666</c:v>
                </c:pt>
                <c:pt idx="8374">
                  <c:v>139.58333333333334</c:v>
                </c:pt>
                <c:pt idx="8375">
                  <c:v>139.6</c:v>
                </c:pt>
                <c:pt idx="8376">
                  <c:v>139.61666666666667</c:v>
                </c:pt>
                <c:pt idx="8377">
                  <c:v>139.63333333333333</c:v>
                </c:pt>
                <c:pt idx="8378">
                  <c:v>139.65</c:v>
                </c:pt>
                <c:pt idx="8379">
                  <c:v>139.66666666666666</c:v>
                </c:pt>
                <c:pt idx="8380">
                  <c:v>139.68333333333334</c:v>
                </c:pt>
                <c:pt idx="8381">
                  <c:v>139.69999999999999</c:v>
                </c:pt>
                <c:pt idx="8382">
                  <c:v>139.71666666666667</c:v>
                </c:pt>
                <c:pt idx="8383">
                  <c:v>139.73333333333332</c:v>
                </c:pt>
                <c:pt idx="8384">
                  <c:v>139.75</c:v>
                </c:pt>
                <c:pt idx="8385">
                  <c:v>139.76666666666668</c:v>
                </c:pt>
                <c:pt idx="8386">
                  <c:v>139.78333333333333</c:v>
                </c:pt>
                <c:pt idx="8387">
                  <c:v>139.80000000000001</c:v>
                </c:pt>
                <c:pt idx="8388">
                  <c:v>139.81666666666666</c:v>
                </c:pt>
                <c:pt idx="8389">
                  <c:v>139.83333333333334</c:v>
                </c:pt>
                <c:pt idx="8390">
                  <c:v>139.85</c:v>
                </c:pt>
                <c:pt idx="8391">
                  <c:v>139.86666666666667</c:v>
                </c:pt>
                <c:pt idx="8392">
                  <c:v>139.88333333333333</c:v>
                </c:pt>
                <c:pt idx="8393">
                  <c:v>139.9</c:v>
                </c:pt>
                <c:pt idx="8394">
                  <c:v>139.91666666666666</c:v>
                </c:pt>
                <c:pt idx="8395">
                  <c:v>139.93333333333334</c:v>
                </c:pt>
                <c:pt idx="8396">
                  <c:v>139.94999999999999</c:v>
                </c:pt>
                <c:pt idx="8397">
                  <c:v>139.96666666666667</c:v>
                </c:pt>
                <c:pt idx="8398">
                  <c:v>139.98333333333332</c:v>
                </c:pt>
                <c:pt idx="8399">
                  <c:v>140</c:v>
                </c:pt>
                <c:pt idx="8400">
                  <c:v>140.01666666666668</c:v>
                </c:pt>
                <c:pt idx="8401">
                  <c:v>140.03333333333333</c:v>
                </c:pt>
                <c:pt idx="8402">
                  <c:v>140.05000000000001</c:v>
                </c:pt>
                <c:pt idx="8403">
                  <c:v>140.06666666666666</c:v>
                </c:pt>
                <c:pt idx="8404">
                  <c:v>140.08333333333334</c:v>
                </c:pt>
                <c:pt idx="8405">
                  <c:v>140.1</c:v>
                </c:pt>
                <c:pt idx="8406">
                  <c:v>140.11666666666667</c:v>
                </c:pt>
                <c:pt idx="8407">
                  <c:v>140.13333333333333</c:v>
                </c:pt>
                <c:pt idx="8408">
                  <c:v>140.15</c:v>
                </c:pt>
                <c:pt idx="8409">
                  <c:v>140.16666666666666</c:v>
                </c:pt>
                <c:pt idx="8410">
                  <c:v>140.18333333333334</c:v>
                </c:pt>
                <c:pt idx="8411">
                  <c:v>140.19999999999999</c:v>
                </c:pt>
                <c:pt idx="8412">
                  <c:v>140.21666666666667</c:v>
                </c:pt>
                <c:pt idx="8413">
                  <c:v>140.23333333333332</c:v>
                </c:pt>
                <c:pt idx="8414">
                  <c:v>140.25</c:v>
                </c:pt>
                <c:pt idx="8415">
                  <c:v>140.26666666666668</c:v>
                </c:pt>
                <c:pt idx="8416">
                  <c:v>140.28333333333333</c:v>
                </c:pt>
                <c:pt idx="8417">
                  <c:v>140.30000000000001</c:v>
                </c:pt>
                <c:pt idx="8418">
                  <c:v>140.31666666666666</c:v>
                </c:pt>
                <c:pt idx="8419">
                  <c:v>140.33333333333334</c:v>
                </c:pt>
                <c:pt idx="8420">
                  <c:v>140.35</c:v>
                </c:pt>
                <c:pt idx="8421">
                  <c:v>140.36666666666667</c:v>
                </c:pt>
                <c:pt idx="8422">
                  <c:v>140.38333333333333</c:v>
                </c:pt>
                <c:pt idx="8423">
                  <c:v>140.4</c:v>
                </c:pt>
                <c:pt idx="8424">
                  <c:v>140.41666666666666</c:v>
                </c:pt>
                <c:pt idx="8425">
                  <c:v>140.43333333333334</c:v>
                </c:pt>
                <c:pt idx="8426">
                  <c:v>140.44999999999999</c:v>
                </c:pt>
                <c:pt idx="8427">
                  <c:v>140.46666666666667</c:v>
                </c:pt>
                <c:pt idx="8428">
                  <c:v>140.48333333333332</c:v>
                </c:pt>
                <c:pt idx="8429">
                  <c:v>140.5</c:v>
                </c:pt>
                <c:pt idx="8430">
                  <c:v>140.51666666666668</c:v>
                </c:pt>
                <c:pt idx="8431">
                  <c:v>140.53333333333333</c:v>
                </c:pt>
                <c:pt idx="8432">
                  <c:v>140.55000000000001</c:v>
                </c:pt>
                <c:pt idx="8433">
                  <c:v>140.56666666666666</c:v>
                </c:pt>
                <c:pt idx="8434">
                  <c:v>140.58333333333334</c:v>
                </c:pt>
                <c:pt idx="8435">
                  <c:v>140.6</c:v>
                </c:pt>
                <c:pt idx="8436">
                  <c:v>140.61666666666667</c:v>
                </c:pt>
                <c:pt idx="8437">
                  <c:v>140.63333333333333</c:v>
                </c:pt>
                <c:pt idx="8438">
                  <c:v>140.65</c:v>
                </c:pt>
                <c:pt idx="8439">
                  <c:v>140.66666666666666</c:v>
                </c:pt>
                <c:pt idx="8440">
                  <c:v>140.68333333333334</c:v>
                </c:pt>
                <c:pt idx="8441">
                  <c:v>140.69999999999999</c:v>
                </c:pt>
                <c:pt idx="8442">
                  <c:v>140.71666666666667</c:v>
                </c:pt>
                <c:pt idx="8443">
                  <c:v>140.73333333333332</c:v>
                </c:pt>
                <c:pt idx="8444">
                  <c:v>140.75</c:v>
                </c:pt>
                <c:pt idx="8445">
                  <c:v>140.76666666666668</c:v>
                </c:pt>
                <c:pt idx="8446">
                  <c:v>140.78333333333333</c:v>
                </c:pt>
                <c:pt idx="8447">
                  <c:v>140.80000000000001</c:v>
                </c:pt>
                <c:pt idx="8448">
                  <c:v>140.81666666666666</c:v>
                </c:pt>
                <c:pt idx="8449">
                  <c:v>140.83333333333334</c:v>
                </c:pt>
                <c:pt idx="8450">
                  <c:v>140.85</c:v>
                </c:pt>
                <c:pt idx="8451">
                  <c:v>140.86666666666667</c:v>
                </c:pt>
                <c:pt idx="8452">
                  <c:v>140.88333333333333</c:v>
                </c:pt>
                <c:pt idx="8453">
                  <c:v>140.9</c:v>
                </c:pt>
                <c:pt idx="8454">
                  <c:v>140.91666666666666</c:v>
                </c:pt>
                <c:pt idx="8455">
                  <c:v>140.93333333333334</c:v>
                </c:pt>
                <c:pt idx="8456">
                  <c:v>140.94999999999999</c:v>
                </c:pt>
                <c:pt idx="8457">
                  <c:v>140.96666666666667</c:v>
                </c:pt>
                <c:pt idx="8458">
                  <c:v>140.98333333333332</c:v>
                </c:pt>
                <c:pt idx="8459">
                  <c:v>141</c:v>
                </c:pt>
                <c:pt idx="8460">
                  <c:v>141.01666666666668</c:v>
                </c:pt>
                <c:pt idx="8461">
                  <c:v>141.03333333333333</c:v>
                </c:pt>
                <c:pt idx="8462">
                  <c:v>141.05000000000001</c:v>
                </c:pt>
                <c:pt idx="8463">
                  <c:v>141.06666666666666</c:v>
                </c:pt>
                <c:pt idx="8464">
                  <c:v>141.08333333333334</c:v>
                </c:pt>
                <c:pt idx="8465">
                  <c:v>141.1</c:v>
                </c:pt>
                <c:pt idx="8466">
                  <c:v>141.11666666666667</c:v>
                </c:pt>
                <c:pt idx="8467">
                  <c:v>141.13333333333333</c:v>
                </c:pt>
                <c:pt idx="8468">
                  <c:v>141.15</c:v>
                </c:pt>
                <c:pt idx="8469">
                  <c:v>141.16666666666666</c:v>
                </c:pt>
                <c:pt idx="8470">
                  <c:v>141.18333333333334</c:v>
                </c:pt>
                <c:pt idx="8471">
                  <c:v>141.19999999999999</c:v>
                </c:pt>
                <c:pt idx="8472">
                  <c:v>141.21666666666667</c:v>
                </c:pt>
                <c:pt idx="8473">
                  <c:v>141.23333333333332</c:v>
                </c:pt>
                <c:pt idx="8474">
                  <c:v>141.25</c:v>
                </c:pt>
                <c:pt idx="8475">
                  <c:v>141.26666666666668</c:v>
                </c:pt>
                <c:pt idx="8476">
                  <c:v>141.28333333333333</c:v>
                </c:pt>
                <c:pt idx="8477">
                  <c:v>141.30000000000001</c:v>
                </c:pt>
                <c:pt idx="8478">
                  <c:v>141.31666666666666</c:v>
                </c:pt>
                <c:pt idx="8479">
                  <c:v>141.33333333333334</c:v>
                </c:pt>
                <c:pt idx="8480">
                  <c:v>141.35</c:v>
                </c:pt>
                <c:pt idx="8481">
                  <c:v>141.36666666666667</c:v>
                </c:pt>
                <c:pt idx="8482">
                  <c:v>141.38333333333333</c:v>
                </c:pt>
                <c:pt idx="8483">
                  <c:v>141.4</c:v>
                </c:pt>
                <c:pt idx="8484">
                  <c:v>141.41666666666666</c:v>
                </c:pt>
                <c:pt idx="8485">
                  <c:v>141.43333333333334</c:v>
                </c:pt>
                <c:pt idx="8486">
                  <c:v>141.44999999999999</c:v>
                </c:pt>
                <c:pt idx="8487">
                  <c:v>141.46666666666667</c:v>
                </c:pt>
                <c:pt idx="8488">
                  <c:v>141.48333333333332</c:v>
                </c:pt>
                <c:pt idx="8489">
                  <c:v>141.5</c:v>
                </c:pt>
                <c:pt idx="8490">
                  <c:v>141.51666666666668</c:v>
                </c:pt>
                <c:pt idx="8491">
                  <c:v>141.53333333333333</c:v>
                </c:pt>
                <c:pt idx="8492">
                  <c:v>141.55000000000001</c:v>
                </c:pt>
                <c:pt idx="8493">
                  <c:v>141.56666666666666</c:v>
                </c:pt>
                <c:pt idx="8494">
                  <c:v>141.58333333333334</c:v>
                </c:pt>
                <c:pt idx="8495">
                  <c:v>141.6</c:v>
                </c:pt>
                <c:pt idx="8496">
                  <c:v>141.61666666666667</c:v>
                </c:pt>
                <c:pt idx="8497">
                  <c:v>141.63333333333333</c:v>
                </c:pt>
                <c:pt idx="8498">
                  <c:v>141.65</c:v>
                </c:pt>
                <c:pt idx="8499">
                  <c:v>141.66666666666666</c:v>
                </c:pt>
                <c:pt idx="8500">
                  <c:v>141.68333333333334</c:v>
                </c:pt>
                <c:pt idx="8501">
                  <c:v>141.69999999999999</c:v>
                </c:pt>
                <c:pt idx="8502">
                  <c:v>141.71666666666667</c:v>
                </c:pt>
                <c:pt idx="8503">
                  <c:v>141.73333333333332</c:v>
                </c:pt>
                <c:pt idx="8504">
                  <c:v>141.75</c:v>
                </c:pt>
                <c:pt idx="8505">
                  <c:v>141.76666666666668</c:v>
                </c:pt>
                <c:pt idx="8506">
                  <c:v>141.78333333333333</c:v>
                </c:pt>
                <c:pt idx="8507">
                  <c:v>141.80000000000001</c:v>
                </c:pt>
                <c:pt idx="8508">
                  <c:v>141.81666666666666</c:v>
                </c:pt>
                <c:pt idx="8509">
                  <c:v>141.83333333333334</c:v>
                </c:pt>
                <c:pt idx="8510">
                  <c:v>141.85</c:v>
                </c:pt>
                <c:pt idx="8511">
                  <c:v>141.86666666666667</c:v>
                </c:pt>
                <c:pt idx="8512">
                  <c:v>141.88333333333333</c:v>
                </c:pt>
                <c:pt idx="8513">
                  <c:v>141.9</c:v>
                </c:pt>
                <c:pt idx="8514">
                  <c:v>141.91666666666666</c:v>
                </c:pt>
                <c:pt idx="8515">
                  <c:v>141.93333333333334</c:v>
                </c:pt>
                <c:pt idx="8516">
                  <c:v>141.94999999999999</c:v>
                </c:pt>
                <c:pt idx="8517">
                  <c:v>141.96666666666667</c:v>
                </c:pt>
                <c:pt idx="8518">
                  <c:v>141.98333333333332</c:v>
                </c:pt>
                <c:pt idx="8519">
                  <c:v>142</c:v>
                </c:pt>
                <c:pt idx="8520">
                  <c:v>142.01666666666668</c:v>
                </c:pt>
                <c:pt idx="8521">
                  <c:v>142.03333333333333</c:v>
                </c:pt>
                <c:pt idx="8522">
                  <c:v>142.05000000000001</c:v>
                </c:pt>
                <c:pt idx="8523">
                  <c:v>142.06666666666666</c:v>
                </c:pt>
                <c:pt idx="8524">
                  <c:v>142.08333333333334</c:v>
                </c:pt>
                <c:pt idx="8525">
                  <c:v>142.1</c:v>
                </c:pt>
                <c:pt idx="8526">
                  <c:v>142.11666666666667</c:v>
                </c:pt>
                <c:pt idx="8527">
                  <c:v>142.13333333333333</c:v>
                </c:pt>
                <c:pt idx="8528">
                  <c:v>142.15</c:v>
                </c:pt>
                <c:pt idx="8529">
                  <c:v>142.16666666666666</c:v>
                </c:pt>
                <c:pt idx="8530">
                  <c:v>142.18333333333334</c:v>
                </c:pt>
                <c:pt idx="8531">
                  <c:v>142.19999999999999</c:v>
                </c:pt>
                <c:pt idx="8532">
                  <c:v>142.21666666666667</c:v>
                </c:pt>
                <c:pt idx="8533">
                  <c:v>142.23333333333332</c:v>
                </c:pt>
                <c:pt idx="8534">
                  <c:v>142.25</c:v>
                </c:pt>
                <c:pt idx="8535">
                  <c:v>142.26666666666668</c:v>
                </c:pt>
                <c:pt idx="8536">
                  <c:v>142.28333333333333</c:v>
                </c:pt>
                <c:pt idx="8537">
                  <c:v>142.30000000000001</c:v>
                </c:pt>
                <c:pt idx="8538">
                  <c:v>142.31666666666666</c:v>
                </c:pt>
                <c:pt idx="8539">
                  <c:v>142.33333333333334</c:v>
                </c:pt>
                <c:pt idx="8540">
                  <c:v>142.35</c:v>
                </c:pt>
                <c:pt idx="8541">
                  <c:v>142.36666666666667</c:v>
                </c:pt>
                <c:pt idx="8542">
                  <c:v>142.38333333333333</c:v>
                </c:pt>
                <c:pt idx="8543">
                  <c:v>142.4</c:v>
                </c:pt>
                <c:pt idx="8544">
                  <c:v>142.41666666666666</c:v>
                </c:pt>
                <c:pt idx="8545">
                  <c:v>142.43333333333334</c:v>
                </c:pt>
                <c:pt idx="8546">
                  <c:v>142.44999999999999</c:v>
                </c:pt>
                <c:pt idx="8547">
                  <c:v>142.46666666666667</c:v>
                </c:pt>
                <c:pt idx="8548">
                  <c:v>142.48333333333332</c:v>
                </c:pt>
                <c:pt idx="8549">
                  <c:v>142.5</c:v>
                </c:pt>
                <c:pt idx="8550">
                  <c:v>142.51666666666668</c:v>
                </c:pt>
                <c:pt idx="8551">
                  <c:v>142.53333333333333</c:v>
                </c:pt>
                <c:pt idx="8552">
                  <c:v>142.55000000000001</c:v>
                </c:pt>
                <c:pt idx="8553">
                  <c:v>142.56666666666666</c:v>
                </c:pt>
                <c:pt idx="8554">
                  <c:v>142.58333333333334</c:v>
                </c:pt>
                <c:pt idx="8555">
                  <c:v>142.6</c:v>
                </c:pt>
                <c:pt idx="8556">
                  <c:v>142.61666666666667</c:v>
                </c:pt>
                <c:pt idx="8557">
                  <c:v>142.63333333333333</c:v>
                </c:pt>
                <c:pt idx="8558">
                  <c:v>142.65</c:v>
                </c:pt>
                <c:pt idx="8559">
                  <c:v>142.66666666666666</c:v>
                </c:pt>
                <c:pt idx="8560">
                  <c:v>142.68333333333334</c:v>
                </c:pt>
                <c:pt idx="8561">
                  <c:v>142.69999999999999</c:v>
                </c:pt>
                <c:pt idx="8562">
                  <c:v>142.71666666666667</c:v>
                </c:pt>
                <c:pt idx="8563">
                  <c:v>142.73333333333332</c:v>
                </c:pt>
                <c:pt idx="8564">
                  <c:v>142.75</c:v>
                </c:pt>
                <c:pt idx="8565">
                  <c:v>142.76666666666668</c:v>
                </c:pt>
                <c:pt idx="8566">
                  <c:v>142.78333333333333</c:v>
                </c:pt>
                <c:pt idx="8567">
                  <c:v>142.80000000000001</c:v>
                </c:pt>
                <c:pt idx="8568">
                  <c:v>142.81666666666666</c:v>
                </c:pt>
                <c:pt idx="8569">
                  <c:v>142.83333333333334</c:v>
                </c:pt>
                <c:pt idx="8570">
                  <c:v>142.85</c:v>
                </c:pt>
                <c:pt idx="8571">
                  <c:v>142.86666666666667</c:v>
                </c:pt>
                <c:pt idx="8572">
                  <c:v>142.88333333333333</c:v>
                </c:pt>
                <c:pt idx="8573">
                  <c:v>142.9</c:v>
                </c:pt>
                <c:pt idx="8574">
                  <c:v>142.91666666666666</c:v>
                </c:pt>
                <c:pt idx="8575">
                  <c:v>142.93333333333334</c:v>
                </c:pt>
                <c:pt idx="8576">
                  <c:v>142.94999999999999</c:v>
                </c:pt>
                <c:pt idx="8577">
                  <c:v>142.96666666666667</c:v>
                </c:pt>
                <c:pt idx="8578">
                  <c:v>142.98333333333332</c:v>
                </c:pt>
                <c:pt idx="8579">
                  <c:v>143</c:v>
                </c:pt>
                <c:pt idx="8580">
                  <c:v>143.01666666666668</c:v>
                </c:pt>
                <c:pt idx="8581">
                  <c:v>143.03333333333333</c:v>
                </c:pt>
                <c:pt idx="8582">
                  <c:v>143.05000000000001</c:v>
                </c:pt>
                <c:pt idx="8583">
                  <c:v>143.06666666666666</c:v>
                </c:pt>
                <c:pt idx="8584">
                  <c:v>143.08333333333334</c:v>
                </c:pt>
                <c:pt idx="8585">
                  <c:v>143.1</c:v>
                </c:pt>
                <c:pt idx="8586">
                  <c:v>143.11666666666667</c:v>
                </c:pt>
                <c:pt idx="8587">
                  <c:v>143.13333333333333</c:v>
                </c:pt>
                <c:pt idx="8588">
                  <c:v>143.15</c:v>
                </c:pt>
                <c:pt idx="8589">
                  <c:v>143.16666666666666</c:v>
                </c:pt>
                <c:pt idx="8590">
                  <c:v>143.18333333333334</c:v>
                </c:pt>
                <c:pt idx="8591">
                  <c:v>143.19999999999999</c:v>
                </c:pt>
                <c:pt idx="8592">
                  <c:v>143.21666666666667</c:v>
                </c:pt>
                <c:pt idx="8593">
                  <c:v>143.23333333333332</c:v>
                </c:pt>
                <c:pt idx="8594">
                  <c:v>143.25</c:v>
                </c:pt>
                <c:pt idx="8595">
                  <c:v>143.26666666666668</c:v>
                </c:pt>
                <c:pt idx="8596">
                  <c:v>143.28333333333333</c:v>
                </c:pt>
                <c:pt idx="8597">
                  <c:v>143.30000000000001</c:v>
                </c:pt>
                <c:pt idx="8598">
                  <c:v>143.31666666666666</c:v>
                </c:pt>
                <c:pt idx="8599">
                  <c:v>143.33333333333334</c:v>
                </c:pt>
                <c:pt idx="8600">
                  <c:v>143.35</c:v>
                </c:pt>
                <c:pt idx="8601">
                  <c:v>143.36666666666667</c:v>
                </c:pt>
                <c:pt idx="8602">
                  <c:v>143.38333333333333</c:v>
                </c:pt>
                <c:pt idx="8603">
                  <c:v>143.4</c:v>
                </c:pt>
                <c:pt idx="8604">
                  <c:v>143.41666666666666</c:v>
                </c:pt>
                <c:pt idx="8605">
                  <c:v>143.43333333333334</c:v>
                </c:pt>
                <c:pt idx="8606">
                  <c:v>143.44999999999999</c:v>
                </c:pt>
                <c:pt idx="8607">
                  <c:v>143.46666666666667</c:v>
                </c:pt>
                <c:pt idx="8608">
                  <c:v>143.48333333333332</c:v>
                </c:pt>
                <c:pt idx="8609">
                  <c:v>143.5</c:v>
                </c:pt>
                <c:pt idx="8610">
                  <c:v>143.51666666666668</c:v>
                </c:pt>
                <c:pt idx="8611">
                  <c:v>143.53333333333333</c:v>
                </c:pt>
                <c:pt idx="8612">
                  <c:v>143.55000000000001</c:v>
                </c:pt>
                <c:pt idx="8613">
                  <c:v>143.56666666666666</c:v>
                </c:pt>
                <c:pt idx="8614">
                  <c:v>143.58333333333334</c:v>
                </c:pt>
                <c:pt idx="8615">
                  <c:v>143.6</c:v>
                </c:pt>
                <c:pt idx="8616">
                  <c:v>143.61666666666667</c:v>
                </c:pt>
                <c:pt idx="8617">
                  <c:v>143.63333333333333</c:v>
                </c:pt>
                <c:pt idx="8618">
                  <c:v>143.65</c:v>
                </c:pt>
                <c:pt idx="8619">
                  <c:v>143.66666666666666</c:v>
                </c:pt>
                <c:pt idx="8620">
                  <c:v>143.68333333333334</c:v>
                </c:pt>
                <c:pt idx="8621">
                  <c:v>143.69999999999999</c:v>
                </c:pt>
                <c:pt idx="8622">
                  <c:v>143.71666666666667</c:v>
                </c:pt>
                <c:pt idx="8623">
                  <c:v>143.73333333333332</c:v>
                </c:pt>
                <c:pt idx="8624">
                  <c:v>143.75</c:v>
                </c:pt>
                <c:pt idx="8625">
                  <c:v>143.76666666666668</c:v>
                </c:pt>
                <c:pt idx="8626">
                  <c:v>143.78333333333333</c:v>
                </c:pt>
                <c:pt idx="8627">
                  <c:v>143.80000000000001</c:v>
                </c:pt>
                <c:pt idx="8628">
                  <c:v>143.81666666666666</c:v>
                </c:pt>
                <c:pt idx="8629">
                  <c:v>143.83333333333334</c:v>
                </c:pt>
                <c:pt idx="8630">
                  <c:v>143.85</c:v>
                </c:pt>
                <c:pt idx="8631">
                  <c:v>143.86666666666667</c:v>
                </c:pt>
                <c:pt idx="8632">
                  <c:v>143.88333333333333</c:v>
                </c:pt>
                <c:pt idx="8633">
                  <c:v>143.9</c:v>
                </c:pt>
                <c:pt idx="8634">
                  <c:v>143.91666666666666</c:v>
                </c:pt>
                <c:pt idx="8635">
                  <c:v>143.93333333333334</c:v>
                </c:pt>
                <c:pt idx="8636">
                  <c:v>143.94999999999999</c:v>
                </c:pt>
                <c:pt idx="8637">
                  <c:v>143.96666666666667</c:v>
                </c:pt>
                <c:pt idx="8638">
                  <c:v>143.98333333333332</c:v>
                </c:pt>
                <c:pt idx="8639">
                  <c:v>144</c:v>
                </c:pt>
                <c:pt idx="8640">
                  <c:v>144.01666666666668</c:v>
                </c:pt>
                <c:pt idx="8641">
                  <c:v>144.03333333333333</c:v>
                </c:pt>
                <c:pt idx="8642">
                  <c:v>144.05000000000001</c:v>
                </c:pt>
                <c:pt idx="8643">
                  <c:v>144.06666666666666</c:v>
                </c:pt>
                <c:pt idx="8644">
                  <c:v>144.08333333333334</c:v>
                </c:pt>
                <c:pt idx="8645">
                  <c:v>144.1</c:v>
                </c:pt>
                <c:pt idx="8646">
                  <c:v>144.11666666666667</c:v>
                </c:pt>
                <c:pt idx="8647">
                  <c:v>144.13333333333333</c:v>
                </c:pt>
                <c:pt idx="8648">
                  <c:v>144.15</c:v>
                </c:pt>
                <c:pt idx="8649">
                  <c:v>144.16666666666666</c:v>
                </c:pt>
                <c:pt idx="8650">
                  <c:v>144.18333333333334</c:v>
                </c:pt>
                <c:pt idx="8651">
                  <c:v>144.19999999999999</c:v>
                </c:pt>
                <c:pt idx="8652">
                  <c:v>144.21666666666667</c:v>
                </c:pt>
                <c:pt idx="8653">
                  <c:v>144.23333333333332</c:v>
                </c:pt>
                <c:pt idx="8654">
                  <c:v>144.25</c:v>
                </c:pt>
                <c:pt idx="8655">
                  <c:v>144.26666666666668</c:v>
                </c:pt>
                <c:pt idx="8656">
                  <c:v>144.28333333333333</c:v>
                </c:pt>
                <c:pt idx="8657">
                  <c:v>144.30000000000001</c:v>
                </c:pt>
                <c:pt idx="8658">
                  <c:v>144.31666666666666</c:v>
                </c:pt>
                <c:pt idx="8659">
                  <c:v>144.33333333333334</c:v>
                </c:pt>
                <c:pt idx="8660">
                  <c:v>144.35</c:v>
                </c:pt>
                <c:pt idx="8661">
                  <c:v>144.36666666666667</c:v>
                </c:pt>
                <c:pt idx="8662">
                  <c:v>144.38333333333333</c:v>
                </c:pt>
                <c:pt idx="8663">
                  <c:v>144.4</c:v>
                </c:pt>
                <c:pt idx="8664">
                  <c:v>144.41666666666666</c:v>
                </c:pt>
                <c:pt idx="8665">
                  <c:v>144.43333333333334</c:v>
                </c:pt>
                <c:pt idx="8666">
                  <c:v>144.44999999999999</c:v>
                </c:pt>
                <c:pt idx="8667">
                  <c:v>144.46666666666667</c:v>
                </c:pt>
                <c:pt idx="8668">
                  <c:v>144.48333333333332</c:v>
                </c:pt>
                <c:pt idx="8669">
                  <c:v>144.5</c:v>
                </c:pt>
                <c:pt idx="8670">
                  <c:v>144.51666666666668</c:v>
                </c:pt>
                <c:pt idx="8671">
                  <c:v>144.53333333333333</c:v>
                </c:pt>
                <c:pt idx="8672">
                  <c:v>144.55000000000001</c:v>
                </c:pt>
                <c:pt idx="8673">
                  <c:v>144.56666666666666</c:v>
                </c:pt>
                <c:pt idx="8674">
                  <c:v>144.58333333333334</c:v>
                </c:pt>
                <c:pt idx="8675">
                  <c:v>144.6</c:v>
                </c:pt>
                <c:pt idx="8676">
                  <c:v>144.61666666666667</c:v>
                </c:pt>
                <c:pt idx="8677">
                  <c:v>144.63333333333333</c:v>
                </c:pt>
                <c:pt idx="8678">
                  <c:v>144.65</c:v>
                </c:pt>
                <c:pt idx="8679">
                  <c:v>144.66666666666666</c:v>
                </c:pt>
                <c:pt idx="8680">
                  <c:v>144.68333333333334</c:v>
                </c:pt>
                <c:pt idx="8681">
                  <c:v>144.69999999999999</c:v>
                </c:pt>
                <c:pt idx="8682">
                  <c:v>144.71666666666667</c:v>
                </c:pt>
                <c:pt idx="8683">
                  <c:v>144.73333333333332</c:v>
                </c:pt>
                <c:pt idx="8684">
                  <c:v>144.75</c:v>
                </c:pt>
                <c:pt idx="8685">
                  <c:v>144.76666666666668</c:v>
                </c:pt>
                <c:pt idx="8686">
                  <c:v>144.78333333333333</c:v>
                </c:pt>
                <c:pt idx="8687">
                  <c:v>144.80000000000001</c:v>
                </c:pt>
                <c:pt idx="8688">
                  <c:v>144.81666666666666</c:v>
                </c:pt>
                <c:pt idx="8689">
                  <c:v>144.83333333333334</c:v>
                </c:pt>
                <c:pt idx="8690">
                  <c:v>144.85</c:v>
                </c:pt>
                <c:pt idx="8691">
                  <c:v>144.86666666666667</c:v>
                </c:pt>
                <c:pt idx="8692">
                  <c:v>144.88333333333333</c:v>
                </c:pt>
                <c:pt idx="8693">
                  <c:v>144.9</c:v>
                </c:pt>
                <c:pt idx="8694">
                  <c:v>144.91666666666666</c:v>
                </c:pt>
                <c:pt idx="8695">
                  <c:v>144.93333333333334</c:v>
                </c:pt>
                <c:pt idx="8696">
                  <c:v>144.94999999999999</c:v>
                </c:pt>
                <c:pt idx="8697">
                  <c:v>144.96666666666667</c:v>
                </c:pt>
                <c:pt idx="8698">
                  <c:v>144.98333333333332</c:v>
                </c:pt>
                <c:pt idx="8699">
                  <c:v>145</c:v>
                </c:pt>
                <c:pt idx="8700">
                  <c:v>145.01666666666668</c:v>
                </c:pt>
                <c:pt idx="8701">
                  <c:v>145.03333333333333</c:v>
                </c:pt>
                <c:pt idx="8702">
                  <c:v>145.05000000000001</c:v>
                </c:pt>
                <c:pt idx="8703">
                  <c:v>145.06666666666666</c:v>
                </c:pt>
                <c:pt idx="8704">
                  <c:v>145.08333333333334</c:v>
                </c:pt>
                <c:pt idx="8705">
                  <c:v>145.1</c:v>
                </c:pt>
                <c:pt idx="8706">
                  <c:v>145.11666666666667</c:v>
                </c:pt>
                <c:pt idx="8707">
                  <c:v>145.13333333333333</c:v>
                </c:pt>
                <c:pt idx="8708">
                  <c:v>145.15</c:v>
                </c:pt>
                <c:pt idx="8709">
                  <c:v>145.16666666666666</c:v>
                </c:pt>
                <c:pt idx="8710">
                  <c:v>145.18333333333334</c:v>
                </c:pt>
                <c:pt idx="8711">
                  <c:v>145.19999999999999</c:v>
                </c:pt>
                <c:pt idx="8712">
                  <c:v>145.21666666666667</c:v>
                </c:pt>
                <c:pt idx="8713">
                  <c:v>145.23333333333332</c:v>
                </c:pt>
                <c:pt idx="8714">
                  <c:v>145.25</c:v>
                </c:pt>
                <c:pt idx="8715">
                  <c:v>145.26666666666668</c:v>
                </c:pt>
                <c:pt idx="8716">
                  <c:v>145.28333333333333</c:v>
                </c:pt>
                <c:pt idx="8717">
                  <c:v>145.30000000000001</c:v>
                </c:pt>
                <c:pt idx="8718">
                  <c:v>145.31666666666666</c:v>
                </c:pt>
                <c:pt idx="8719">
                  <c:v>145.33333333333334</c:v>
                </c:pt>
                <c:pt idx="8720">
                  <c:v>145.35</c:v>
                </c:pt>
                <c:pt idx="8721">
                  <c:v>145.36666666666667</c:v>
                </c:pt>
                <c:pt idx="8722">
                  <c:v>145.38333333333333</c:v>
                </c:pt>
                <c:pt idx="8723">
                  <c:v>145.4</c:v>
                </c:pt>
                <c:pt idx="8724">
                  <c:v>145.41666666666666</c:v>
                </c:pt>
                <c:pt idx="8725">
                  <c:v>145.43333333333334</c:v>
                </c:pt>
                <c:pt idx="8726">
                  <c:v>145.44999999999999</c:v>
                </c:pt>
                <c:pt idx="8727">
                  <c:v>145.46666666666667</c:v>
                </c:pt>
                <c:pt idx="8728">
                  <c:v>145.48333333333332</c:v>
                </c:pt>
                <c:pt idx="8729">
                  <c:v>145.5</c:v>
                </c:pt>
                <c:pt idx="8730">
                  <c:v>145.51666666666668</c:v>
                </c:pt>
                <c:pt idx="8731">
                  <c:v>145.53333333333333</c:v>
                </c:pt>
                <c:pt idx="8732">
                  <c:v>145.55000000000001</c:v>
                </c:pt>
                <c:pt idx="8733">
                  <c:v>145.56666666666666</c:v>
                </c:pt>
                <c:pt idx="8734">
                  <c:v>145.58333333333334</c:v>
                </c:pt>
                <c:pt idx="8735">
                  <c:v>145.6</c:v>
                </c:pt>
                <c:pt idx="8736">
                  <c:v>145.61666666666667</c:v>
                </c:pt>
                <c:pt idx="8737">
                  <c:v>145.63333333333333</c:v>
                </c:pt>
                <c:pt idx="8738">
                  <c:v>145.65</c:v>
                </c:pt>
                <c:pt idx="8739">
                  <c:v>145.66666666666666</c:v>
                </c:pt>
                <c:pt idx="8740">
                  <c:v>145.68333333333334</c:v>
                </c:pt>
                <c:pt idx="8741">
                  <c:v>145.69999999999999</c:v>
                </c:pt>
                <c:pt idx="8742">
                  <c:v>145.71666666666667</c:v>
                </c:pt>
                <c:pt idx="8743">
                  <c:v>145.73333333333332</c:v>
                </c:pt>
                <c:pt idx="8744">
                  <c:v>145.75</c:v>
                </c:pt>
                <c:pt idx="8745">
                  <c:v>145.76666666666668</c:v>
                </c:pt>
                <c:pt idx="8746">
                  <c:v>145.78333333333333</c:v>
                </c:pt>
                <c:pt idx="8747">
                  <c:v>145.80000000000001</c:v>
                </c:pt>
                <c:pt idx="8748">
                  <c:v>145.81666666666666</c:v>
                </c:pt>
                <c:pt idx="8749">
                  <c:v>145.83333333333334</c:v>
                </c:pt>
                <c:pt idx="8750">
                  <c:v>145.85</c:v>
                </c:pt>
                <c:pt idx="8751">
                  <c:v>145.86666666666667</c:v>
                </c:pt>
                <c:pt idx="8752">
                  <c:v>145.88333333333333</c:v>
                </c:pt>
                <c:pt idx="8753">
                  <c:v>145.9</c:v>
                </c:pt>
                <c:pt idx="8754">
                  <c:v>145.91666666666666</c:v>
                </c:pt>
                <c:pt idx="8755">
                  <c:v>145.93333333333334</c:v>
                </c:pt>
                <c:pt idx="8756">
                  <c:v>145.94999999999999</c:v>
                </c:pt>
                <c:pt idx="8757">
                  <c:v>145.96666666666667</c:v>
                </c:pt>
                <c:pt idx="8758">
                  <c:v>145.98333333333332</c:v>
                </c:pt>
                <c:pt idx="8759">
                  <c:v>146</c:v>
                </c:pt>
                <c:pt idx="8760">
                  <c:v>146.01666666666668</c:v>
                </c:pt>
                <c:pt idx="8761">
                  <c:v>146.03333333333333</c:v>
                </c:pt>
                <c:pt idx="8762">
                  <c:v>146.05000000000001</c:v>
                </c:pt>
                <c:pt idx="8763">
                  <c:v>146.06666666666666</c:v>
                </c:pt>
                <c:pt idx="8764">
                  <c:v>146.08333333333334</c:v>
                </c:pt>
                <c:pt idx="8765">
                  <c:v>146.1</c:v>
                </c:pt>
                <c:pt idx="8766">
                  <c:v>146.11666666666667</c:v>
                </c:pt>
                <c:pt idx="8767">
                  <c:v>146.13333333333333</c:v>
                </c:pt>
                <c:pt idx="8768">
                  <c:v>146.15</c:v>
                </c:pt>
                <c:pt idx="8769">
                  <c:v>146.16666666666666</c:v>
                </c:pt>
                <c:pt idx="8770">
                  <c:v>146.18333333333334</c:v>
                </c:pt>
                <c:pt idx="8771">
                  <c:v>146.19999999999999</c:v>
                </c:pt>
                <c:pt idx="8772">
                  <c:v>146.21666666666667</c:v>
                </c:pt>
                <c:pt idx="8773">
                  <c:v>146.23333333333332</c:v>
                </c:pt>
                <c:pt idx="8774">
                  <c:v>146.25</c:v>
                </c:pt>
                <c:pt idx="8775">
                  <c:v>146.26666666666668</c:v>
                </c:pt>
                <c:pt idx="8776">
                  <c:v>146.28333333333333</c:v>
                </c:pt>
                <c:pt idx="8777">
                  <c:v>146.30000000000001</c:v>
                </c:pt>
                <c:pt idx="8778">
                  <c:v>146.31666666666666</c:v>
                </c:pt>
                <c:pt idx="8779">
                  <c:v>146.33333333333334</c:v>
                </c:pt>
                <c:pt idx="8780">
                  <c:v>146.35</c:v>
                </c:pt>
                <c:pt idx="8781">
                  <c:v>146.36666666666667</c:v>
                </c:pt>
                <c:pt idx="8782">
                  <c:v>146.38333333333333</c:v>
                </c:pt>
                <c:pt idx="8783">
                  <c:v>146.4</c:v>
                </c:pt>
                <c:pt idx="8784">
                  <c:v>146.41666666666666</c:v>
                </c:pt>
                <c:pt idx="8785">
                  <c:v>146.43333333333334</c:v>
                </c:pt>
                <c:pt idx="8786">
                  <c:v>146.44999999999999</c:v>
                </c:pt>
                <c:pt idx="8787">
                  <c:v>146.46666666666667</c:v>
                </c:pt>
                <c:pt idx="8788">
                  <c:v>146.48333333333332</c:v>
                </c:pt>
                <c:pt idx="8789">
                  <c:v>146.5</c:v>
                </c:pt>
                <c:pt idx="8790">
                  <c:v>146.51666666666668</c:v>
                </c:pt>
                <c:pt idx="8791">
                  <c:v>146.53333333333333</c:v>
                </c:pt>
                <c:pt idx="8792">
                  <c:v>146.55000000000001</c:v>
                </c:pt>
                <c:pt idx="8793">
                  <c:v>146.56666666666666</c:v>
                </c:pt>
                <c:pt idx="8794">
                  <c:v>146.58333333333334</c:v>
                </c:pt>
                <c:pt idx="8795">
                  <c:v>146.6</c:v>
                </c:pt>
                <c:pt idx="8796">
                  <c:v>146.61666666666667</c:v>
                </c:pt>
                <c:pt idx="8797">
                  <c:v>146.63333333333333</c:v>
                </c:pt>
                <c:pt idx="8798">
                  <c:v>146.65</c:v>
                </c:pt>
                <c:pt idx="8799">
                  <c:v>146.66666666666666</c:v>
                </c:pt>
                <c:pt idx="8800">
                  <c:v>146.68333333333334</c:v>
                </c:pt>
                <c:pt idx="8801">
                  <c:v>146.69999999999999</c:v>
                </c:pt>
                <c:pt idx="8802">
                  <c:v>146.71666666666667</c:v>
                </c:pt>
                <c:pt idx="8803">
                  <c:v>146.73333333333332</c:v>
                </c:pt>
                <c:pt idx="8804">
                  <c:v>146.75</c:v>
                </c:pt>
                <c:pt idx="8805">
                  <c:v>146.76666666666668</c:v>
                </c:pt>
                <c:pt idx="8806">
                  <c:v>146.78333333333333</c:v>
                </c:pt>
                <c:pt idx="8807">
                  <c:v>146.80000000000001</c:v>
                </c:pt>
                <c:pt idx="8808">
                  <c:v>146.81666666666666</c:v>
                </c:pt>
                <c:pt idx="8809">
                  <c:v>146.83333333333334</c:v>
                </c:pt>
                <c:pt idx="8810">
                  <c:v>146.85</c:v>
                </c:pt>
                <c:pt idx="8811">
                  <c:v>146.86666666666667</c:v>
                </c:pt>
                <c:pt idx="8812">
                  <c:v>146.88333333333333</c:v>
                </c:pt>
                <c:pt idx="8813">
                  <c:v>146.9</c:v>
                </c:pt>
                <c:pt idx="8814">
                  <c:v>146.91666666666666</c:v>
                </c:pt>
                <c:pt idx="8815">
                  <c:v>146.93333333333334</c:v>
                </c:pt>
                <c:pt idx="8816">
                  <c:v>146.94999999999999</c:v>
                </c:pt>
                <c:pt idx="8817">
                  <c:v>146.96666666666667</c:v>
                </c:pt>
                <c:pt idx="8818">
                  <c:v>146.98333333333332</c:v>
                </c:pt>
                <c:pt idx="8819">
                  <c:v>147</c:v>
                </c:pt>
                <c:pt idx="8820">
                  <c:v>147.01666666666668</c:v>
                </c:pt>
                <c:pt idx="8821">
                  <c:v>147.03333333333333</c:v>
                </c:pt>
                <c:pt idx="8822">
                  <c:v>147.05000000000001</c:v>
                </c:pt>
                <c:pt idx="8823">
                  <c:v>147.06666666666666</c:v>
                </c:pt>
                <c:pt idx="8824">
                  <c:v>147.08333333333334</c:v>
                </c:pt>
                <c:pt idx="8825">
                  <c:v>147.1</c:v>
                </c:pt>
                <c:pt idx="8826">
                  <c:v>147.11666666666667</c:v>
                </c:pt>
                <c:pt idx="8827">
                  <c:v>147.13333333333333</c:v>
                </c:pt>
                <c:pt idx="8828">
                  <c:v>147.15</c:v>
                </c:pt>
                <c:pt idx="8829">
                  <c:v>147.16666666666666</c:v>
                </c:pt>
                <c:pt idx="8830">
                  <c:v>147.18333333333334</c:v>
                </c:pt>
                <c:pt idx="8831">
                  <c:v>147.19999999999999</c:v>
                </c:pt>
                <c:pt idx="8832">
                  <c:v>147.21666666666667</c:v>
                </c:pt>
                <c:pt idx="8833">
                  <c:v>147.23333333333332</c:v>
                </c:pt>
                <c:pt idx="8834">
                  <c:v>147.25</c:v>
                </c:pt>
                <c:pt idx="8835">
                  <c:v>147.26666666666668</c:v>
                </c:pt>
                <c:pt idx="8836">
                  <c:v>147.28333333333333</c:v>
                </c:pt>
                <c:pt idx="8837">
                  <c:v>147.30000000000001</c:v>
                </c:pt>
                <c:pt idx="8838">
                  <c:v>147.31666666666666</c:v>
                </c:pt>
                <c:pt idx="8839">
                  <c:v>147.33333333333334</c:v>
                </c:pt>
                <c:pt idx="8840">
                  <c:v>147.35</c:v>
                </c:pt>
                <c:pt idx="8841">
                  <c:v>147.36666666666667</c:v>
                </c:pt>
                <c:pt idx="8842">
                  <c:v>147.38333333333333</c:v>
                </c:pt>
                <c:pt idx="8843">
                  <c:v>147.4</c:v>
                </c:pt>
                <c:pt idx="8844">
                  <c:v>147.41666666666666</c:v>
                </c:pt>
                <c:pt idx="8845">
                  <c:v>147.43333333333334</c:v>
                </c:pt>
                <c:pt idx="8846">
                  <c:v>147.44999999999999</c:v>
                </c:pt>
                <c:pt idx="8847">
                  <c:v>147.46666666666667</c:v>
                </c:pt>
                <c:pt idx="8848">
                  <c:v>147.48333333333332</c:v>
                </c:pt>
                <c:pt idx="8849">
                  <c:v>147.5</c:v>
                </c:pt>
                <c:pt idx="8850">
                  <c:v>147.51666666666668</c:v>
                </c:pt>
                <c:pt idx="8851">
                  <c:v>147.53333333333333</c:v>
                </c:pt>
                <c:pt idx="8852">
                  <c:v>147.55000000000001</c:v>
                </c:pt>
                <c:pt idx="8853">
                  <c:v>147.56666666666666</c:v>
                </c:pt>
                <c:pt idx="8854">
                  <c:v>147.58333333333334</c:v>
                </c:pt>
                <c:pt idx="8855">
                  <c:v>147.6</c:v>
                </c:pt>
                <c:pt idx="8856">
                  <c:v>147.61666666666667</c:v>
                </c:pt>
                <c:pt idx="8857">
                  <c:v>147.63333333333333</c:v>
                </c:pt>
                <c:pt idx="8858">
                  <c:v>147.65</c:v>
                </c:pt>
                <c:pt idx="8859">
                  <c:v>147.66666666666666</c:v>
                </c:pt>
                <c:pt idx="8860">
                  <c:v>147.68333333333334</c:v>
                </c:pt>
                <c:pt idx="8861">
                  <c:v>147.69999999999999</c:v>
                </c:pt>
                <c:pt idx="8862">
                  <c:v>147.71666666666667</c:v>
                </c:pt>
                <c:pt idx="8863">
                  <c:v>147.73333333333332</c:v>
                </c:pt>
                <c:pt idx="8864">
                  <c:v>147.75</c:v>
                </c:pt>
                <c:pt idx="8865">
                  <c:v>147.76666666666668</c:v>
                </c:pt>
                <c:pt idx="8866">
                  <c:v>147.78333333333333</c:v>
                </c:pt>
                <c:pt idx="8867">
                  <c:v>147.80000000000001</c:v>
                </c:pt>
                <c:pt idx="8868">
                  <c:v>147.81666666666666</c:v>
                </c:pt>
                <c:pt idx="8869">
                  <c:v>147.83333333333334</c:v>
                </c:pt>
                <c:pt idx="8870">
                  <c:v>147.85</c:v>
                </c:pt>
                <c:pt idx="8871">
                  <c:v>147.86666666666667</c:v>
                </c:pt>
                <c:pt idx="8872">
                  <c:v>147.88333333333333</c:v>
                </c:pt>
                <c:pt idx="8873">
                  <c:v>147.9</c:v>
                </c:pt>
                <c:pt idx="8874">
                  <c:v>147.91666666666666</c:v>
                </c:pt>
                <c:pt idx="8875">
                  <c:v>147.93333333333334</c:v>
                </c:pt>
                <c:pt idx="8876">
                  <c:v>147.94999999999999</c:v>
                </c:pt>
                <c:pt idx="8877">
                  <c:v>147.96666666666667</c:v>
                </c:pt>
                <c:pt idx="8878">
                  <c:v>147.98333333333332</c:v>
                </c:pt>
                <c:pt idx="8879">
                  <c:v>148</c:v>
                </c:pt>
                <c:pt idx="8880">
                  <c:v>148.01666666666668</c:v>
                </c:pt>
                <c:pt idx="8881">
                  <c:v>148.03333333333333</c:v>
                </c:pt>
                <c:pt idx="8882">
                  <c:v>148.05000000000001</c:v>
                </c:pt>
                <c:pt idx="8883">
                  <c:v>148.06666666666666</c:v>
                </c:pt>
                <c:pt idx="8884">
                  <c:v>148.08333333333334</c:v>
                </c:pt>
                <c:pt idx="8885">
                  <c:v>148.1</c:v>
                </c:pt>
                <c:pt idx="8886">
                  <c:v>148.11666666666667</c:v>
                </c:pt>
                <c:pt idx="8887">
                  <c:v>148.13333333333333</c:v>
                </c:pt>
                <c:pt idx="8888">
                  <c:v>148.15</c:v>
                </c:pt>
                <c:pt idx="8889">
                  <c:v>148.16666666666666</c:v>
                </c:pt>
                <c:pt idx="8890">
                  <c:v>148.18333333333334</c:v>
                </c:pt>
                <c:pt idx="8891">
                  <c:v>148.19999999999999</c:v>
                </c:pt>
                <c:pt idx="8892">
                  <c:v>148.21666666666667</c:v>
                </c:pt>
                <c:pt idx="8893">
                  <c:v>148.23333333333332</c:v>
                </c:pt>
                <c:pt idx="8894">
                  <c:v>148.25</c:v>
                </c:pt>
                <c:pt idx="8895">
                  <c:v>148.26666666666668</c:v>
                </c:pt>
                <c:pt idx="8896">
                  <c:v>148.28333333333333</c:v>
                </c:pt>
                <c:pt idx="8897">
                  <c:v>148.30000000000001</c:v>
                </c:pt>
                <c:pt idx="8898">
                  <c:v>148.31666666666666</c:v>
                </c:pt>
                <c:pt idx="8899">
                  <c:v>148.33333333333334</c:v>
                </c:pt>
                <c:pt idx="8900">
                  <c:v>148.35</c:v>
                </c:pt>
                <c:pt idx="8901">
                  <c:v>148.36666666666667</c:v>
                </c:pt>
                <c:pt idx="8902">
                  <c:v>148.38333333333333</c:v>
                </c:pt>
                <c:pt idx="8903">
                  <c:v>148.4</c:v>
                </c:pt>
                <c:pt idx="8904">
                  <c:v>148.41666666666666</c:v>
                </c:pt>
                <c:pt idx="8905">
                  <c:v>148.43333333333334</c:v>
                </c:pt>
                <c:pt idx="8906">
                  <c:v>148.44999999999999</c:v>
                </c:pt>
                <c:pt idx="8907">
                  <c:v>148.46666666666667</c:v>
                </c:pt>
                <c:pt idx="8908">
                  <c:v>148.48333333333332</c:v>
                </c:pt>
                <c:pt idx="8909">
                  <c:v>148.5</c:v>
                </c:pt>
                <c:pt idx="8910">
                  <c:v>148.51666666666668</c:v>
                </c:pt>
                <c:pt idx="8911">
                  <c:v>148.53333333333333</c:v>
                </c:pt>
                <c:pt idx="8912">
                  <c:v>148.55000000000001</c:v>
                </c:pt>
                <c:pt idx="8913">
                  <c:v>148.56666666666666</c:v>
                </c:pt>
                <c:pt idx="8914">
                  <c:v>148.58333333333334</c:v>
                </c:pt>
                <c:pt idx="8915">
                  <c:v>148.6</c:v>
                </c:pt>
                <c:pt idx="8916">
                  <c:v>148.61666666666667</c:v>
                </c:pt>
                <c:pt idx="8917">
                  <c:v>148.63333333333333</c:v>
                </c:pt>
                <c:pt idx="8918">
                  <c:v>148.65</c:v>
                </c:pt>
                <c:pt idx="8919">
                  <c:v>148.66666666666666</c:v>
                </c:pt>
                <c:pt idx="8920">
                  <c:v>148.68333333333334</c:v>
                </c:pt>
                <c:pt idx="8921">
                  <c:v>148.69999999999999</c:v>
                </c:pt>
                <c:pt idx="8922">
                  <c:v>148.71666666666667</c:v>
                </c:pt>
                <c:pt idx="8923">
                  <c:v>148.73333333333332</c:v>
                </c:pt>
                <c:pt idx="8924">
                  <c:v>148.75</c:v>
                </c:pt>
                <c:pt idx="8925">
                  <c:v>148.76666666666668</c:v>
                </c:pt>
                <c:pt idx="8926">
                  <c:v>148.78333333333333</c:v>
                </c:pt>
                <c:pt idx="8927">
                  <c:v>148.80000000000001</c:v>
                </c:pt>
                <c:pt idx="8928">
                  <c:v>148.81666666666666</c:v>
                </c:pt>
                <c:pt idx="8929">
                  <c:v>148.83333333333334</c:v>
                </c:pt>
                <c:pt idx="8930">
                  <c:v>148.85</c:v>
                </c:pt>
                <c:pt idx="8931">
                  <c:v>148.86666666666667</c:v>
                </c:pt>
                <c:pt idx="8932">
                  <c:v>148.88333333333333</c:v>
                </c:pt>
                <c:pt idx="8933">
                  <c:v>148.9</c:v>
                </c:pt>
                <c:pt idx="8934">
                  <c:v>148.91666666666666</c:v>
                </c:pt>
                <c:pt idx="8935">
                  <c:v>148.93333333333334</c:v>
                </c:pt>
                <c:pt idx="8936">
                  <c:v>148.94999999999999</c:v>
                </c:pt>
                <c:pt idx="8937">
                  <c:v>148.96666666666667</c:v>
                </c:pt>
                <c:pt idx="8938">
                  <c:v>148.98333333333332</c:v>
                </c:pt>
                <c:pt idx="8939">
                  <c:v>149</c:v>
                </c:pt>
                <c:pt idx="8940">
                  <c:v>149.01666666666668</c:v>
                </c:pt>
                <c:pt idx="8941">
                  <c:v>149.03333333333333</c:v>
                </c:pt>
                <c:pt idx="8942">
                  <c:v>149.05000000000001</c:v>
                </c:pt>
                <c:pt idx="8943">
                  <c:v>149.06666666666666</c:v>
                </c:pt>
                <c:pt idx="8944">
                  <c:v>149.08333333333334</c:v>
                </c:pt>
                <c:pt idx="8945">
                  <c:v>149.1</c:v>
                </c:pt>
                <c:pt idx="8946">
                  <c:v>149.11666666666667</c:v>
                </c:pt>
                <c:pt idx="8947">
                  <c:v>149.13333333333333</c:v>
                </c:pt>
                <c:pt idx="8948">
                  <c:v>149.15</c:v>
                </c:pt>
                <c:pt idx="8949">
                  <c:v>149.16666666666666</c:v>
                </c:pt>
                <c:pt idx="8950">
                  <c:v>149.18333333333334</c:v>
                </c:pt>
                <c:pt idx="8951">
                  <c:v>149.19999999999999</c:v>
                </c:pt>
                <c:pt idx="8952">
                  <c:v>149.21666666666667</c:v>
                </c:pt>
                <c:pt idx="8953">
                  <c:v>149.23333333333332</c:v>
                </c:pt>
                <c:pt idx="8954">
                  <c:v>149.25</c:v>
                </c:pt>
                <c:pt idx="8955">
                  <c:v>149.26666666666668</c:v>
                </c:pt>
                <c:pt idx="8956">
                  <c:v>149.28333333333333</c:v>
                </c:pt>
                <c:pt idx="8957">
                  <c:v>149.30000000000001</c:v>
                </c:pt>
                <c:pt idx="8958">
                  <c:v>149.31666666666666</c:v>
                </c:pt>
                <c:pt idx="8959">
                  <c:v>149.33333333333334</c:v>
                </c:pt>
                <c:pt idx="8960">
                  <c:v>149.35</c:v>
                </c:pt>
                <c:pt idx="8961">
                  <c:v>149.36666666666667</c:v>
                </c:pt>
                <c:pt idx="8962">
                  <c:v>149.38333333333333</c:v>
                </c:pt>
                <c:pt idx="8963">
                  <c:v>149.4</c:v>
                </c:pt>
                <c:pt idx="8964">
                  <c:v>149.41666666666666</c:v>
                </c:pt>
                <c:pt idx="8965">
                  <c:v>149.43333333333334</c:v>
                </c:pt>
                <c:pt idx="8966">
                  <c:v>149.44999999999999</c:v>
                </c:pt>
                <c:pt idx="8967">
                  <c:v>149.46666666666667</c:v>
                </c:pt>
                <c:pt idx="8968">
                  <c:v>149.48333333333332</c:v>
                </c:pt>
                <c:pt idx="8969">
                  <c:v>149.5</c:v>
                </c:pt>
                <c:pt idx="8970">
                  <c:v>149.51666666666668</c:v>
                </c:pt>
                <c:pt idx="8971">
                  <c:v>149.53333333333333</c:v>
                </c:pt>
                <c:pt idx="8972">
                  <c:v>149.55000000000001</c:v>
                </c:pt>
                <c:pt idx="8973">
                  <c:v>149.56666666666666</c:v>
                </c:pt>
                <c:pt idx="8974">
                  <c:v>149.58333333333334</c:v>
                </c:pt>
                <c:pt idx="8975">
                  <c:v>149.6</c:v>
                </c:pt>
                <c:pt idx="8976">
                  <c:v>149.61666666666667</c:v>
                </c:pt>
                <c:pt idx="8977">
                  <c:v>149.63333333333333</c:v>
                </c:pt>
                <c:pt idx="8978">
                  <c:v>149.65</c:v>
                </c:pt>
                <c:pt idx="8979">
                  <c:v>149.66666666666666</c:v>
                </c:pt>
                <c:pt idx="8980">
                  <c:v>149.68333333333334</c:v>
                </c:pt>
                <c:pt idx="8981">
                  <c:v>149.69999999999999</c:v>
                </c:pt>
                <c:pt idx="8982">
                  <c:v>149.71666666666667</c:v>
                </c:pt>
                <c:pt idx="8983">
                  <c:v>149.73333333333332</c:v>
                </c:pt>
                <c:pt idx="8984">
                  <c:v>149.75</c:v>
                </c:pt>
                <c:pt idx="8985">
                  <c:v>149.76666666666668</c:v>
                </c:pt>
                <c:pt idx="8986">
                  <c:v>149.78333333333333</c:v>
                </c:pt>
                <c:pt idx="8987">
                  <c:v>149.80000000000001</c:v>
                </c:pt>
                <c:pt idx="8988">
                  <c:v>149.81666666666666</c:v>
                </c:pt>
                <c:pt idx="8989">
                  <c:v>149.83333333333334</c:v>
                </c:pt>
                <c:pt idx="8990">
                  <c:v>149.85</c:v>
                </c:pt>
                <c:pt idx="8991">
                  <c:v>149.86666666666667</c:v>
                </c:pt>
                <c:pt idx="8992">
                  <c:v>149.88333333333333</c:v>
                </c:pt>
                <c:pt idx="8993">
                  <c:v>149.9</c:v>
                </c:pt>
                <c:pt idx="8994">
                  <c:v>149.91666666666666</c:v>
                </c:pt>
                <c:pt idx="8995">
                  <c:v>149.93333333333334</c:v>
                </c:pt>
                <c:pt idx="8996">
                  <c:v>149.94999999999999</c:v>
                </c:pt>
                <c:pt idx="8997">
                  <c:v>149.96666666666667</c:v>
                </c:pt>
                <c:pt idx="8998">
                  <c:v>149.98333333333332</c:v>
                </c:pt>
                <c:pt idx="8999">
                  <c:v>150</c:v>
                </c:pt>
                <c:pt idx="9000">
                  <c:v>150.01666666666668</c:v>
                </c:pt>
                <c:pt idx="9001">
                  <c:v>150.03333333333333</c:v>
                </c:pt>
                <c:pt idx="9002">
                  <c:v>150.05000000000001</c:v>
                </c:pt>
                <c:pt idx="9003">
                  <c:v>150.06666666666666</c:v>
                </c:pt>
                <c:pt idx="9004">
                  <c:v>150.08333333333334</c:v>
                </c:pt>
                <c:pt idx="9005">
                  <c:v>150.1</c:v>
                </c:pt>
                <c:pt idx="9006">
                  <c:v>150.11666666666667</c:v>
                </c:pt>
                <c:pt idx="9007">
                  <c:v>150.13333333333333</c:v>
                </c:pt>
                <c:pt idx="9008">
                  <c:v>150.15</c:v>
                </c:pt>
                <c:pt idx="9009">
                  <c:v>150.16666666666666</c:v>
                </c:pt>
                <c:pt idx="9010">
                  <c:v>150.18333333333334</c:v>
                </c:pt>
                <c:pt idx="9011">
                  <c:v>150.19999999999999</c:v>
                </c:pt>
                <c:pt idx="9012">
                  <c:v>150.21666666666667</c:v>
                </c:pt>
                <c:pt idx="9013">
                  <c:v>150.23333333333332</c:v>
                </c:pt>
                <c:pt idx="9014">
                  <c:v>150.25</c:v>
                </c:pt>
                <c:pt idx="9015">
                  <c:v>150.26666666666668</c:v>
                </c:pt>
                <c:pt idx="9016">
                  <c:v>150.28333333333333</c:v>
                </c:pt>
                <c:pt idx="9017">
                  <c:v>150.30000000000001</c:v>
                </c:pt>
                <c:pt idx="9018">
                  <c:v>150.31666666666666</c:v>
                </c:pt>
                <c:pt idx="9019">
                  <c:v>150.33333333333334</c:v>
                </c:pt>
                <c:pt idx="9020">
                  <c:v>150.35</c:v>
                </c:pt>
                <c:pt idx="9021">
                  <c:v>150.36666666666667</c:v>
                </c:pt>
                <c:pt idx="9022">
                  <c:v>150.38333333333333</c:v>
                </c:pt>
                <c:pt idx="9023">
                  <c:v>150.4</c:v>
                </c:pt>
                <c:pt idx="9024">
                  <c:v>150.41666666666666</c:v>
                </c:pt>
                <c:pt idx="9025">
                  <c:v>150.43333333333334</c:v>
                </c:pt>
                <c:pt idx="9026">
                  <c:v>150.44999999999999</c:v>
                </c:pt>
                <c:pt idx="9027">
                  <c:v>150.46666666666667</c:v>
                </c:pt>
                <c:pt idx="9028">
                  <c:v>150.48333333333332</c:v>
                </c:pt>
                <c:pt idx="9029">
                  <c:v>150.5</c:v>
                </c:pt>
                <c:pt idx="9030">
                  <c:v>150.51666666666668</c:v>
                </c:pt>
                <c:pt idx="9031">
                  <c:v>150.53333333333333</c:v>
                </c:pt>
                <c:pt idx="9032">
                  <c:v>150.55000000000001</c:v>
                </c:pt>
                <c:pt idx="9033">
                  <c:v>150.56666666666666</c:v>
                </c:pt>
                <c:pt idx="9034">
                  <c:v>150.58333333333334</c:v>
                </c:pt>
                <c:pt idx="9035">
                  <c:v>150.6</c:v>
                </c:pt>
                <c:pt idx="9036">
                  <c:v>150.61666666666667</c:v>
                </c:pt>
                <c:pt idx="9037">
                  <c:v>150.63333333333333</c:v>
                </c:pt>
                <c:pt idx="9038">
                  <c:v>150.65</c:v>
                </c:pt>
                <c:pt idx="9039">
                  <c:v>150.66666666666666</c:v>
                </c:pt>
                <c:pt idx="9040">
                  <c:v>150.68333333333334</c:v>
                </c:pt>
                <c:pt idx="9041">
                  <c:v>150.69999999999999</c:v>
                </c:pt>
                <c:pt idx="9042">
                  <c:v>150.71666666666667</c:v>
                </c:pt>
                <c:pt idx="9043">
                  <c:v>150.73333333333332</c:v>
                </c:pt>
                <c:pt idx="9044">
                  <c:v>150.75</c:v>
                </c:pt>
                <c:pt idx="9045">
                  <c:v>150.76666666666668</c:v>
                </c:pt>
                <c:pt idx="9046">
                  <c:v>150.78333333333333</c:v>
                </c:pt>
                <c:pt idx="9047">
                  <c:v>150.80000000000001</c:v>
                </c:pt>
                <c:pt idx="9048">
                  <c:v>150.81666666666666</c:v>
                </c:pt>
                <c:pt idx="9049">
                  <c:v>150.83333333333334</c:v>
                </c:pt>
                <c:pt idx="9050">
                  <c:v>150.85</c:v>
                </c:pt>
                <c:pt idx="9051">
                  <c:v>150.86666666666667</c:v>
                </c:pt>
                <c:pt idx="9052">
                  <c:v>150.88333333333333</c:v>
                </c:pt>
                <c:pt idx="9053">
                  <c:v>150.9</c:v>
                </c:pt>
                <c:pt idx="9054">
                  <c:v>150.91666666666666</c:v>
                </c:pt>
                <c:pt idx="9055">
                  <c:v>150.93333333333334</c:v>
                </c:pt>
                <c:pt idx="9056">
                  <c:v>150.94999999999999</c:v>
                </c:pt>
                <c:pt idx="9057">
                  <c:v>150.96666666666667</c:v>
                </c:pt>
                <c:pt idx="9058">
                  <c:v>150.98333333333332</c:v>
                </c:pt>
                <c:pt idx="9059">
                  <c:v>151</c:v>
                </c:pt>
                <c:pt idx="9060">
                  <c:v>151.01666666666668</c:v>
                </c:pt>
                <c:pt idx="9061">
                  <c:v>151.03333333333333</c:v>
                </c:pt>
                <c:pt idx="9062">
                  <c:v>151.05000000000001</c:v>
                </c:pt>
                <c:pt idx="9063">
                  <c:v>151.06666666666666</c:v>
                </c:pt>
                <c:pt idx="9064">
                  <c:v>151.08333333333334</c:v>
                </c:pt>
                <c:pt idx="9065">
                  <c:v>151.1</c:v>
                </c:pt>
                <c:pt idx="9066">
                  <c:v>151.11666666666667</c:v>
                </c:pt>
                <c:pt idx="9067">
                  <c:v>151.13333333333333</c:v>
                </c:pt>
                <c:pt idx="9068">
                  <c:v>151.15</c:v>
                </c:pt>
                <c:pt idx="9069">
                  <c:v>151.16666666666666</c:v>
                </c:pt>
                <c:pt idx="9070">
                  <c:v>151.18333333333334</c:v>
                </c:pt>
                <c:pt idx="9071">
                  <c:v>151.19999999999999</c:v>
                </c:pt>
                <c:pt idx="9072">
                  <c:v>151.21666666666667</c:v>
                </c:pt>
                <c:pt idx="9073">
                  <c:v>151.23333333333332</c:v>
                </c:pt>
                <c:pt idx="9074">
                  <c:v>151.25</c:v>
                </c:pt>
                <c:pt idx="9075">
                  <c:v>151.26666666666668</c:v>
                </c:pt>
                <c:pt idx="9076">
                  <c:v>151.28333333333333</c:v>
                </c:pt>
                <c:pt idx="9077">
                  <c:v>151.30000000000001</c:v>
                </c:pt>
                <c:pt idx="9078">
                  <c:v>151.31666666666666</c:v>
                </c:pt>
                <c:pt idx="9079">
                  <c:v>151.33333333333334</c:v>
                </c:pt>
                <c:pt idx="9080">
                  <c:v>151.35</c:v>
                </c:pt>
                <c:pt idx="9081">
                  <c:v>151.36666666666667</c:v>
                </c:pt>
                <c:pt idx="9082">
                  <c:v>151.38333333333333</c:v>
                </c:pt>
                <c:pt idx="9083">
                  <c:v>151.4</c:v>
                </c:pt>
                <c:pt idx="9084">
                  <c:v>151.41666666666666</c:v>
                </c:pt>
                <c:pt idx="9085">
                  <c:v>151.43333333333334</c:v>
                </c:pt>
                <c:pt idx="9086">
                  <c:v>151.44999999999999</c:v>
                </c:pt>
                <c:pt idx="9087">
                  <c:v>151.46666666666667</c:v>
                </c:pt>
                <c:pt idx="9088">
                  <c:v>151.48333333333332</c:v>
                </c:pt>
                <c:pt idx="9089">
                  <c:v>151.5</c:v>
                </c:pt>
                <c:pt idx="9090">
                  <c:v>151.51666666666668</c:v>
                </c:pt>
                <c:pt idx="9091">
                  <c:v>151.53333333333333</c:v>
                </c:pt>
                <c:pt idx="9092">
                  <c:v>151.55000000000001</c:v>
                </c:pt>
                <c:pt idx="9093">
                  <c:v>151.56666666666666</c:v>
                </c:pt>
                <c:pt idx="9094">
                  <c:v>151.58333333333334</c:v>
                </c:pt>
                <c:pt idx="9095">
                  <c:v>151.6</c:v>
                </c:pt>
                <c:pt idx="9096">
                  <c:v>151.61666666666667</c:v>
                </c:pt>
                <c:pt idx="9097">
                  <c:v>151.63333333333333</c:v>
                </c:pt>
                <c:pt idx="9098">
                  <c:v>151.65</c:v>
                </c:pt>
                <c:pt idx="9099">
                  <c:v>151.66666666666666</c:v>
                </c:pt>
                <c:pt idx="9100">
                  <c:v>151.68333333333334</c:v>
                </c:pt>
                <c:pt idx="9101">
                  <c:v>151.69999999999999</c:v>
                </c:pt>
                <c:pt idx="9102">
                  <c:v>151.71666666666667</c:v>
                </c:pt>
                <c:pt idx="9103">
                  <c:v>151.73333333333332</c:v>
                </c:pt>
                <c:pt idx="9104">
                  <c:v>151.75</c:v>
                </c:pt>
                <c:pt idx="9105">
                  <c:v>151.76666666666668</c:v>
                </c:pt>
                <c:pt idx="9106">
                  <c:v>151.78333333333333</c:v>
                </c:pt>
                <c:pt idx="9107">
                  <c:v>151.80000000000001</c:v>
                </c:pt>
                <c:pt idx="9108">
                  <c:v>151.81666666666666</c:v>
                </c:pt>
                <c:pt idx="9109">
                  <c:v>151.83333333333334</c:v>
                </c:pt>
                <c:pt idx="9110">
                  <c:v>151.85</c:v>
                </c:pt>
                <c:pt idx="9111">
                  <c:v>151.86666666666667</c:v>
                </c:pt>
                <c:pt idx="9112">
                  <c:v>151.88333333333333</c:v>
                </c:pt>
                <c:pt idx="9113">
                  <c:v>151.9</c:v>
                </c:pt>
                <c:pt idx="9114">
                  <c:v>151.91666666666666</c:v>
                </c:pt>
                <c:pt idx="9115">
                  <c:v>151.93333333333334</c:v>
                </c:pt>
                <c:pt idx="9116">
                  <c:v>151.94999999999999</c:v>
                </c:pt>
                <c:pt idx="9117">
                  <c:v>151.96666666666667</c:v>
                </c:pt>
                <c:pt idx="9118">
                  <c:v>151.98333333333332</c:v>
                </c:pt>
                <c:pt idx="9119">
                  <c:v>152</c:v>
                </c:pt>
                <c:pt idx="9120">
                  <c:v>152.01666666666668</c:v>
                </c:pt>
                <c:pt idx="9121">
                  <c:v>152.03333333333333</c:v>
                </c:pt>
                <c:pt idx="9122">
                  <c:v>152.05000000000001</c:v>
                </c:pt>
                <c:pt idx="9123">
                  <c:v>152.06666666666666</c:v>
                </c:pt>
                <c:pt idx="9124">
                  <c:v>152.08333333333334</c:v>
                </c:pt>
                <c:pt idx="9125">
                  <c:v>152.1</c:v>
                </c:pt>
                <c:pt idx="9126">
                  <c:v>152.11666666666667</c:v>
                </c:pt>
                <c:pt idx="9127">
                  <c:v>152.13333333333333</c:v>
                </c:pt>
                <c:pt idx="9128">
                  <c:v>152.15</c:v>
                </c:pt>
                <c:pt idx="9129">
                  <c:v>152.16666666666666</c:v>
                </c:pt>
                <c:pt idx="9130">
                  <c:v>152.18333333333334</c:v>
                </c:pt>
                <c:pt idx="9131">
                  <c:v>152.19999999999999</c:v>
                </c:pt>
                <c:pt idx="9132">
                  <c:v>152.21666666666667</c:v>
                </c:pt>
                <c:pt idx="9133">
                  <c:v>152.23333333333332</c:v>
                </c:pt>
                <c:pt idx="9134">
                  <c:v>152.25</c:v>
                </c:pt>
                <c:pt idx="9135">
                  <c:v>152.26666666666668</c:v>
                </c:pt>
                <c:pt idx="9136">
                  <c:v>152.28333333333333</c:v>
                </c:pt>
                <c:pt idx="9137">
                  <c:v>152.30000000000001</c:v>
                </c:pt>
                <c:pt idx="9138">
                  <c:v>152.31666666666666</c:v>
                </c:pt>
                <c:pt idx="9139">
                  <c:v>152.33333333333334</c:v>
                </c:pt>
                <c:pt idx="9140">
                  <c:v>152.35</c:v>
                </c:pt>
                <c:pt idx="9141">
                  <c:v>152.36666666666667</c:v>
                </c:pt>
                <c:pt idx="9142">
                  <c:v>152.38333333333333</c:v>
                </c:pt>
                <c:pt idx="9143">
                  <c:v>152.4</c:v>
                </c:pt>
                <c:pt idx="9144">
                  <c:v>152.41666666666666</c:v>
                </c:pt>
                <c:pt idx="9145">
                  <c:v>152.43333333333334</c:v>
                </c:pt>
                <c:pt idx="9146">
                  <c:v>152.44999999999999</c:v>
                </c:pt>
                <c:pt idx="9147">
                  <c:v>152.46666666666667</c:v>
                </c:pt>
                <c:pt idx="9148">
                  <c:v>152.48333333333332</c:v>
                </c:pt>
                <c:pt idx="9149">
                  <c:v>152.5</c:v>
                </c:pt>
                <c:pt idx="9150">
                  <c:v>152.51666666666668</c:v>
                </c:pt>
                <c:pt idx="9151">
                  <c:v>152.53333333333333</c:v>
                </c:pt>
                <c:pt idx="9152">
                  <c:v>152.55000000000001</c:v>
                </c:pt>
                <c:pt idx="9153">
                  <c:v>152.56666666666666</c:v>
                </c:pt>
                <c:pt idx="9154">
                  <c:v>152.58333333333334</c:v>
                </c:pt>
                <c:pt idx="9155">
                  <c:v>152.6</c:v>
                </c:pt>
                <c:pt idx="9156">
                  <c:v>152.61666666666667</c:v>
                </c:pt>
                <c:pt idx="9157">
                  <c:v>152.63333333333333</c:v>
                </c:pt>
                <c:pt idx="9158">
                  <c:v>152.65</c:v>
                </c:pt>
                <c:pt idx="9159">
                  <c:v>152.66666666666666</c:v>
                </c:pt>
                <c:pt idx="9160">
                  <c:v>152.68333333333334</c:v>
                </c:pt>
                <c:pt idx="9161">
                  <c:v>152.69999999999999</c:v>
                </c:pt>
                <c:pt idx="9162">
                  <c:v>152.71666666666667</c:v>
                </c:pt>
                <c:pt idx="9163">
                  <c:v>152.73333333333332</c:v>
                </c:pt>
                <c:pt idx="9164">
                  <c:v>152.75</c:v>
                </c:pt>
                <c:pt idx="9165">
                  <c:v>152.76666666666668</c:v>
                </c:pt>
                <c:pt idx="9166">
                  <c:v>152.78333333333333</c:v>
                </c:pt>
                <c:pt idx="9167">
                  <c:v>152.80000000000001</c:v>
                </c:pt>
                <c:pt idx="9168">
                  <c:v>152.81666666666666</c:v>
                </c:pt>
                <c:pt idx="9169">
                  <c:v>152.83333333333334</c:v>
                </c:pt>
                <c:pt idx="9170">
                  <c:v>152.85</c:v>
                </c:pt>
                <c:pt idx="9171">
                  <c:v>152.86666666666667</c:v>
                </c:pt>
                <c:pt idx="9172">
                  <c:v>152.88333333333333</c:v>
                </c:pt>
                <c:pt idx="9173">
                  <c:v>152.9</c:v>
                </c:pt>
                <c:pt idx="9174">
                  <c:v>152.91666666666666</c:v>
                </c:pt>
                <c:pt idx="9175">
                  <c:v>152.93333333333334</c:v>
                </c:pt>
                <c:pt idx="9176">
                  <c:v>152.94999999999999</c:v>
                </c:pt>
                <c:pt idx="9177">
                  <c:v>152.96666666666667</c:v>
                </c:pt>
                <c:pt idx="9178">
                  <c:v>152.98333333333332</c:v>
                </c:pt>
                <c:pt idx="9179">
                  <c:v>153</c:v>
                </c:pt>
                <c:pt idx="9180">
                  <c:v>153.01666666666668</c:v>
                </c:pt>
                <c:pt idx="9181">
                  <c:v>153.03333333333333</c:v>
                </c:pt>
                <c:pt idx="9182">
                  <c:v>153.05000000000001</c:v>
                </c:pt>
                <c:pt idx="9183">
                  <c:v>153.06666666666666</c:v>
                </c:pt>
                <c:pt idx="9184">
                  <c:v>153.08333333333334</c:v>
                </c:pt>
                <c:pt idx="9185">
                  <c:v>153.1</c:v>
                </c:pt>
                <c:pt idx="9186">
                  <c:v>153.11666666666667</c:v>
                </c:pt>
                <c:pt idx="9187">
                  <c:v>153.13333333333333</c:v>
                </c:pt>
                <c:pt idx="9188">
                  <c:v>153.15</c:v>
                </c:pt>
                <c:pt idx="9189">
                  <c:v>153.16666666666666</c:v>
                </c:pt>
                <c:pt idx="9190">
                  <c:v>153.18333333333334</c:v>
                </c:pt>
                <c:pt idx="9191">
                  <c:v>153.19999999999999</c:v>
                </c:pt>
                <c:pt idx="9192">
                  <c:v>153.21666666666667</c:v>
                </c:pt>
                <c:pt idx="9193">
                  <c:v>153.23333333333332</c:v>
                </c:pt>
                <c:pt idx="9194">
                  <c:v>153.25</c:v>
                </c:pt>
                <c:pt idx="9195">
                  <c:v>153.26666666666668</c:v>
                </c:pt>
                <c:pt idx="9196">
                  <c:v>153.28333333333333</c:v>
                </c:pt>
                <c:pt idx="9197">
                  <c:v>153.30000000000001</c:v>
                </c:pt>
                <c:pt idx="9198">
                  <c:v>153.31666666666666</c:v>
                </c:pt>
                <c:pt idx="9199">
                  <c:v>153.33333333333334</c:v>
                </c:pt>
                <c:pt idx="9200">
                  <c:v>153.35</c:v>
                </c:pt>
                <c:pt idx="9201">
                  <c:v>153.36666666666667</c:v>
                </c:pt>
                <c:pt idx="9202">
                  <c:v>153.38333333333333</c:v>
                </c:pt>
                <c:pt idx="9203">
                  <c:v>153.4</c:v>
                </c:pt>
                <c:pt idx="9204">
                  <c:v>153.41666666666666</c:v>
                </c:pt>
                <c:pt idx="9205">
                  <c:v>153.43333333333334</c:v>
                </c:pt>
                <c:pt idx="9206">
                  <c:v>153.44999999999999</c:v>
                </c:pt>
                <c:pt idx="9207">
                  <c:v>153.46666666666667</c:v>
                </c:pt>
                <c:pt idx="9208">
                  <c:v>153.48333333333332</c:v>
                </c:pt>
                <c:pt idx="9209">
                  <c:v>153.5</c:v>
                </c:pt>
                <c:pt idx="9210">
                  <c:v>153.51666666666668</c:v>
                </c:pt>
                <c:pt idx="9211">
                  <c:v>153.53333333333333</c:v>
                </c:pt>
                <c:pt idx="9212">
                  <c:v>153.55000000000001</c:v>
                </c:pt>
                <c:pt idx="9213">
                  <c:v>153.56666666666666</c:v>
                </c:pt>
                <c:pt idx="9214">
                  <c:v>153.58333333333334</c:v>
                </c:pt>
                <c:pt idx="9215">
                  <c:v>153.6</c:v>
                </c:pt>
                <c:pt idx="9216">
                  <c:v>153.61666666666667</c:v>
                </c:pt>
                <c:pt idx="9217">
                  <c:v>153.63333333333333</c:v>
                </c:pt>
                <c:pt idx="9218">
                  <c:v>153.65</c:v>
                </c:pt>
                <c:pt idx="9219">
                  <c:v>153.66666666666666</c:v>
                </c:pt>
                <c:pt idx="9220">
                  <c:v>153.68333333333334</c:v>
                </c:pt>
                <c:pt idx="9221">
                  <c:v>153.69999999999999</c:v>
                </c:pt>
                <c:pt idx="9222">
                  <c:v>153.71666666666667</c:v>
                </c:pt>
                <c:pt idx="9223">
                  <c:v>153.73333333333332</c:v>
                </c:pt>
                <c:pt idx="9224">
                  <c:v>153.75</c:v>
                </c:pt>
                <c:pt idx="9225">
                  <c:v>153.76666666666668</c:v>
                </c:pt>
                <c:pt idx="9226">
                  <c:v>153.78333333333333</c:v>
                </c:pt>
                <c:pt idx="9227">
                  <c:v>153.80000000000001</c:v>
                </c:pt>
                <c:pt idx="9228">
                  <c:v>153.81666666666666</c:v>
                </c:pt>
                <c:pt idx="9229">
                  <c:v>153.83333333333334</c:v>
                </c:pt>
                <c:pt idx="9230">
                  <c:v>153.85</c:v>
                </c:pt>
                <c:pt idx="9231">
                  <c:v>153.86666666666667</c:v>
                </c:pt>
                <c:pt idx="9232">
                  <c:v>153.88333333333333</c:v>
                </c:pt>
                <c:pt idx="9233">
                  <c:v>153.9</c:v>
                </c:pt>
                <c:pt idx="9234">
                  <c:v>153.91666666666666</c:v>
                </c:pt>
                <c:pt idx="9235">
                  <c:v>153.93333333333334</c:v>
                </c:pt>
                <c:pt idx="9236">
                  <c:v>153.94999999999999</c:v>
                </c:pt>
                <c:pt idx="9237">
                  <c:v>153.96666666666667</c:v>
                </c:pt>
                <c:pt idx="9238">
                  <c:v>153.98333333333332</c:v>
                </c:pt>
                <c:pt idx="9239">
                  <c:v>154</c:v>
                </c:pt>
                <c:pt idx="9240">
                  <c:v>154.01666666666668</c:v>
                </c:pt>
                <c:pt idx="9241">
                  <c:v>154.03333333333333</c:v>
                </c:pt>
                <c:pt idx="9242">
                  <c:v>154.05000000000001</c:v>
                </c:pt>
                <c:pt idx="9243">
                  <c:v>154.06666666666666</c:v>
                </c:pt>
                <c:pt idx="9244">
                  <c:v>154.08333333333334</c:v>
                </c:pt>
                <c:pt idx="9245">
                  <c:v>154.1</c:v>
                </c:pt>
                <c:pt idx="9246">
                  <c:v>154.11666666666667</c:v>
                </c:pt>
                <c:pt idx="9247">
                  <c:v>154.13333333333333</c:v>
                </c:pt>
                <c:pt idx="9248">
                  <c:v>154.15</c:v>
                </c:pt>
                <c:pt idx="9249">
                  <c:v>154.16666666666666</c:v>
                </c:pt>
                <c:pt idx="9250">
                  <c:v>154.18333333333334</c:v>
                </c:pt>
                <c:pt idx="9251">
                  <c:v>154.19999999999999</c:v>
                </c:pt>
                <c:pt idx="9252">
                  <c:v>154.21666666666667</c:v>
                </c:pt>
                <c:pt idx="9253">
                  <c:v>154.23333333333332</c:v>
                </c:pt>
                <c:pt idx="9254">
                  <c:v>154.25</c:v>
                </c:pt>
                <c:pt idx="9255">
                  <c:v>154.26666666666668</c:v>
                </c:pt>
                <c:pt idx="9256">
                  <c:v>154.28333333333333</c:v>
                </c:pt>
                <c:pt idx="9257">
                  <c:v>154.30000000000001</c:v>
                </c:pt>
                <c:pt idx="9258">
                  <c:v>154.31666666666666</c:v>
                </c:pt>
                <c:pt idx="9259">
                  <c:v>154.33333333333334</c:v>
                </c:pt>
                <c:pt idx="9260">
                  <c:v>154.35</c:v>
                </c:pt>
                <c:pt idx="9261">
                  <c:v>154.36666666666667</c:v>
                </c:pt>
                <c:pt idx="9262">
                  <c:v>154.38333333333333</c:v>
                </c:pt>
                <c:pt idx="9263">
                  <c:v>154.4</c:v>
                </c:pt>
                <c:pt idx="9264">
                  <c:v>154.41666666666666</c:v>
                </c:pt>
                <c:pt idx="9265">
                  <c:v>154.43333333333334</c:v>
                </c:pt>
                <c:pt idx="9266">
                  <c:v>154.44999999999999</c:v>
                </c:pt>
                <c:pt idx="9267">
                  <c:v>154.46666666666667</c:v>
                </c:pt>
                <c:pt idx="9268">
                  <c:v>154.48333333333332</c:v>
                </c:pt>
                <c:pt idx="9269">
                  <c:v>154.5</c:v>
                </c:pt>
                <c:pt idx="9270">
                  <c:v>154.51666666666668</c:v>
                </c:pt>
                <c:pt idx="9271">
                  <c:v>154.53333333333333</c:v>
                </c:pt>
                <c:pt idx="9272">
                  <c:v>154.55000000000001</c:v>
                </c:pt>
                <c:pt idx="9273">
                  <c:v>154.56666666666666</c:v>
                </c:pt>
                <c:pt idx="9274">
                  <c:v>154.58333333333334</c:v>
                </c:pt>
                <c:pt idx="9275">
                  <c:v>154.6</c:v>
                </c:pt>
                <c:pt idx="9276">
                  <c:v>154.61666666666667</c:v>
                </c:pt>
                <c:pt idx="9277">
                  <c:v>154.63333333333333</c:v>
                </c:pt>
                <c:pt idx="9278">
                  <c:v>154.65</c:v>
                </c:pt>
                <c:pt idx="9279">
                  <c:v>154.66666666666666</c:v>
                </c:pt>
                <c:pt idx="9280">
                  <c:v>154.68333333333334</c:v>
                </c:pt>
                <c:pt idx="9281">
                  <c:v>154.69999999999999</c:v>
                </c:pt>
                <c:pt idx="9282">
                  <c:v>154.71666666666667</c:v>
                </c:pt>
                <c:pt idx="9283">
                  <c:v>154.73333333333332</c:v>
                </c:pt>
                <c:pt idx="9284">
                  <c:v>154.75</c:v>
                </c:pt>
                <c:pt idx="9285">
                  <c:v>154.76666666666668</c:v>
                </c:pt>
                <c:pt idx="9286">
                  <c:v>154.78333333333333</c:v>
                </c:pt>
                <c:pt idx="9287">
                  <c:v>154.80000000000001</c:v>
                </c:pt>
                <c:pt idx="9288">
                  <c:v>154.81666666666666</c:v>
                </c:pt>
                <c:pt idx="9289">
                  <c:v>154.83333333333334</c:v>
                </c:pt>
                <c:pt idx="9290">
                  <c:v>154.85</c:v>
                </c:pt>
                <c:pt idx="9291">
                  <c:v>154.86666666666667</c:v>
                </c:pt>
                <c:pt idx="9292">
                  <c:v>154.88333333333333</c:v>
                </c:pt>
                <c:pt idx="9293">
                  <c:v>154.9</c:v>
                </c:pt>
                <c:pt idx="9294">
                  <c:v>154.91666666666666</c:v>
                </c:pt>
                <c:pt idx="9295">
                  <c:v>154.93333333333334</c:v>
                </c:pt>
                <c:pt idx="9296">
                  <c:v>154.94999999999999</c:v>
                </c:pt>
                <c:pt idx="9297">
                  <c:v>154.96666666666667</c:v>
                </c:pt>
                <c:pt idx="9298">
                  <c:v>154.98333333333332</c:v>
                </c:pt>
                <c:pt idx="9299">
                  <c:v>155</c:v>
                </c:pt>
                <c:pt idx="9300">
                  <c:v>155.01666666666668</c:v>
                </c:pt>
                <c:pt idx="9301">
                  <c:v>155.03333333333333</c:v>
                </c:pt>
                <c:pt idx="9302">
                  <c:v>155.05000000000001</c:v>
                </c:pt>
                <c:pt idx="9303">
                  <c:v>155.06666666666666</c:v>
                </c:pt>
                <c:pt idx="9304">
                  <c:v>155.08333333333334</c:v>
                </c:pt>
                <c:pt idx="9305">
                  <c:v>155.1</c:v>
                </c:pt>
                <c:pt idx="9306">
                  <c:v>155.11666666666667</c:v>
                </c:pt>
                <c:pt idx="9307">
                  <c:v>155.13333333333333</c:v>
                </c:pt>
                <c:pt idx="9308">
                  <c:v>155.15</c:v>
                </c:pt>
                <c:pt idx="9309">
                  <c:v>155.16666666666666</c:v>
                </c:pt>
                <c:pt idx="9310">
                  <c:v>155.18333333333334</c:v>
                </c:pt>
                <c:pt idx="9311">
                  <c:v>155.19999999999999</c:v>
                </c:pt>
                <c:pt idx="9312">
                  <c:v>155.21666666666667</c:v>
                </c:pt>
                <c:pt idx="9313">
                  <c:v>155.23333333333332</c:v>
                </c:pt>
                <c:pt idx="9314">
                  <c:v>155.25</c:v>
                </c:pt>
                <c:pt idx="9315">
                  <c:v>155.26666666666668</c:v>
                </c:pt>
                <c:pt idx="9316">
                  <c:v>155.28333333333333</c:v>
                </c:pt>
                <c:pt idx="9317">
                  <c:v>155.30000000000001</c:v>
                </c:pt>
                <c:pt idx="9318">
                  <c:v>155.31666666666666</c:v>
                </c:pt>
                <c:pt idx="9319">
                  <c:v>155.33333333333334</c:v>
                </c:pt>
                <c:pt idx="9320">
                  <c:v>155.35</c:v>
                </c:pt>
                <c:pt idx="9321">
                  <c:v>155.36666666666667</c:v>
                </c:pt>
                <c:pt idx="9322">
                  <c:v>155.38333333333333</c:v>
                </c:pt>
                <c:pt idx="9323">
                  <c:v>155.4</c:v>
                </c:pt>
                <c:pt idx="9324">
                  <c:v>155.41666666666666</c:v>
                </c:pt>
                <c:pt idx="9325">
                  <c:v>155.43333333333334</c:v>
                </c:pt>
                <c:pt idx="9326">
                  <c:v>155.44999999999999</c:v>
                </c:pt>
                <c:pt idx="9327">
                  <c:v>155.46666666666667</c:v>
                </c:pt>
                <c:pt idx="9328">
                  <c:v>155.48333333333332</c:v>
                </c:pt>
                <c:pt idx="9329">
                  <c:v>155.5</c:v>
                </c:pt>
                <c:pt idx="9330">
                  <c:v>155.51666666666668</c:v>
                </c:pt>
                <c:pt idx="9331">
                  <c:v>155.53333333333333</c:v>
                </c:pt>
                <c:pt idx="9332">
                  <c:v>155.55000000000001</c:v>
                </c:pt>
                <c:pt idx="9333">
                  <c:v>155.56666666666666</c:v>
                </c:pt>
                <c:pt idx="9334">
                  <c:v>155.58333333333334</c:v>
                </c:pt>
                <c:pt idx="9335">
                  <c:v>155.6</c:v>
                </c:pt>
                <c:pt idx="9336">
                  <c:v>155.61666666666667</c:v>
                </c:pt>
                <c:pt idx="9337">
                  <c:v>155.63333333333333</c:v>
                </c:pt>
                <c:pt idx="9338">
                  <c:v>155.65</c:v>
                </c:pt>
                <c:pt idx="9339">
                  <c:v>155.66666666666666</c:v>
                </c:pt>
                <c:pt idx="9340">
                  <c:v>155.68333333333334</c:v>
                </c:pt>
                <c:pt idx="9341">
                  <c:v>155.69999999999999</c:v>
                </c:pt>
                <c:pt idx="9342">
                  <c:v>155.71666666666667</c:v>
                </c:pt>
                <c:pt idx="9343">
                  <c:v>155.73333333333332</c:v>
                </c:pt>
                <c:pt idx="9344">
                  <c:v>155.75</c:v>
                </c:pt>
                <c:pt idx="9345">
                  <c:v>155.76666666666668</c:v>
                </c:pt>
                <c:pt idx="9346">
                  <c:v>155.78333333333333</c:v>
                </c:pt>
                <c:pt idx="9347">
                  <c:v>155.80000000000001</c:v>
                </c:pt>
                <c:pt idx="9348">
                  <c:v>155.81666666666666</c:v>
                </c:pt>
                <c:pt idx="9349">
                  <c:v>155.83333333333334</c:v>
                </c:pt>
                <c:pt idx="9350">
                  <c:v>155.85</c:v>
                </c:pt>
                <c:pt idx="9351">
                  <c:v>155.86666666666667</c:v>
                </c:pt>
                <c:pt idx="9352">
                  <c:v>155.88333333333333</c:v>
                </c:pt>
                <c:pt idx="9353">
                  <c:v>155.9</c:v>
                </c:pt>
                <c:pt idx="9354">
                  <c:v>155.91666666666666</c:v>
                </c:pt>
                <c:pt idx="9355">
                  <c:v>155.93333333333334</c:v>
                </c:pt>
                <c:pt idx="9356">
                  <c:v>155.94999999999999</c:v>
                </c:pt>
                <c:pt idx="9357">
                  <c:v>155.96666666666667</c:v>
                </c:pt>
                <c:pt idx="9358">
                  <c:v>155.98333333333332</c:v>
                </c:pt>
                <c:pt idx="9359">
                  <c:v>156</c:v>
                </c:pt>
                <c:pt idx="9360">
                  <c:v>156.01666666666668</c:v>
                </c:pt>
                <c:pt idx="9361">
                  <c:v>156.03333333333333</c:v>
                </c:pt>
                <c:pt idx="9362">
                  <c:v>156.05000000000001</c:v>
                </c:pt>
                <c:pt idx="9363">
                  <c:v>156.06666666666666</c:v>
                </c:pt>
                <c:pt idx="9364">
                  <c:v>156.08333333333334</c:v>
                </c:pt>
                <c:pt idx="9365">
                  <c:v>156.1</c:v>
                </c:pt>
                <c:pt idx="9366">
                  <c:v>156.11666666666667</c:v>
                </c:pt>
                <c:pt idx="9367">
                  <c:v>156.13333333333333</c:v>
                </c:pt>
                <c:pt idx="9368">
                  <c:v>156.15</c:v>
                </c:pt>
                <c:pt idx="9369">
                  <c:v>156.16666666666666</c:v>
                </c:pt>
                <c:pt idx="9370">
                  <c:v>156.18333333333334</c:v>
                </c:pt>
                <c:pt idx="9371">
                  <c:v>156.19999999999999</c:v>
                </c:pt>
                <c:pt idx="9372">
                  <c:v>156.21666666666667</c:v>
                </c:pt>
                <c:pt idx="9373">
                  <c:v>156.23333333333332</c:v>
                </c:pt>
                <c:pt idx="9374">
                  <c:v>156.25</c:v>
                </c:pt>
                <c:pt idx="9375">
                  <c:v>156.26666666666668</c:v>
                </c:pt>
                <c:pt idx="9376">
                  <c:v>156.28333333333333</c:v>
                </c:pt>
                <c:pt idx="9377">
                  <c:v>156.30000000000001</c:v>
                </c:pt>
                <c:pt idx="9378">
                  <c:v>156.31666666666666</c:v>
                </c:pt>
                <c:pt idx="9379">
                  <c:v>156.33333333333334</c:v>
                </c:pt>
                <c:pt idx="9380">
                  <c:v>156.35</c:v>
                </c:pt>
                <c:pt idx="9381">
                  <c:v>156.36666666666667</c:v>
                </c:pt>
                <c:pt idx="9382">
                  <c:v>156.38333333333333</c:v>
                </c:pt>
                <c:pt idx="9383">
                  <c:v>156.4</c:v>
                </c:pt>
                <c:pt idx="9384">
                  <c:v>156.41666666666666</c:v>
                </c:pt>
                <c:pt idx="9385">
                  <c:v>156.43333333333334</c:v>
                </c:pt>
                <c:pt idx="9386">
                  <c:v>156.44999999999999</c:v>
                </c:pt>
                <c:pt idx="9387">
                  <c:v>156.46666666666667</c:v>
                </c:pt>
                <c:pt idx="9388">
                  <c:v>156.48333333333332</c:v>
                </c:pt>
                <c:pt idx="9389">
                  <c:v>156.5</c:v>
                </c:pt>
                <c:pt idx="9390">
                  <c:v>156.51666666666668</c:v>
                </c:pt>
                <c:pt idx="9391">
                  <c:v>156.53333333333333</c:v>
                </c:pt>
                <c:pt idx="9392">
                  <c:v>156.55000000000001</c:v>
                </c:pt>
                <c:pt idx="9393">
                  <c:v>156.56666666666666</c:v>
                </c:pt>
                <c:pt idx="9394">
                  <c:v>156.58333333333334</c:v>
                </c:pt>
                <c:pt idx="9395">
                  <c:v>156.6</c:v>
                </c:pt>
                <c:pt idx="9396">
                  <c:v>156.61666666666667</c:v>
                </c:pt>
                <c:pt idx="9397">
                  <c:v>156.63333333333333</c:v>
                </c:pt>
                <c:pt idx="9398">
                  <c:v>156.65</c:v>
                </c:pt>
                <c:pt idx="9399">
                  <c:v>156.66666666666666</c:v>
                </c:pt>
                <c:pt idx="9400">
                  <c:v>156.68333333333334</c:v>
                </c:pt>
                <c:pt idx="9401">
                  <c:v>156.69999999999999</c:v>
                </c:pt>
                <c:pt idx="9402">
                  <c:v>156.71666666666667</c:v>
                </c:pt>
                <c:pt idx="9403">
                  <c:v>156.73333333333332</c:v>
                </c:pt>
                <c:pt idx="9404">
                  <c:v>156.75</c:v>
                </c:pt>
                <c:pt idx="9405">
                  <c:v>156.76666666666668</c:v>
                </c:pt>
                <c:pt idx="9406">
                  <c:v>156.78333333333333</c:v>
                </c:pt>
                <c:pt idx="9407">
                  <c:v>156.80000000000001</c:v>
                </c:pt>
                <c:pt idx="9408">
                  <c:v>156.81666666666666</c:v>
                </c:pt>
                <c:pt idx="9409">
                  <c:v>156.83333333333334</c:v>
                </c:pt>
                <c:pt idx="9410">
                  <c:v>156.85</c:v>
                </c:pt>
                <c:pt idx="9411">
                  <c:v>156.86666666666667</c:v>
                </c:pt>
                <c:pt idx="9412">
                  <c:v>156.88333333333333</c:v>
                </c:pt>
                <c:pt idx="9413">
                  <c:v>156.9</c:v>
                </c:pt>
                <c:pt idx="9414">
                  <c:v>156.91666666666666</c:v>
                </c:pt>
                <c:pt idx="9415">
                  <c:v>156.93333333333334</c:v>
                </c:pt>
                <c:pt idx="9416">
                  <c:v>156.94999999999999</c:v>
                </c:pt>
                <c:pt idx="9417">
                  <c:v>156.96666666666667</c:v>
                </c:pt>
                <c:pt idx="9418">
                  <c:v>156.98333333333332</c:v>
                </c:pt>
                <c:pt idx="9419">
                  <c:v>157</c:v>
                </c:pt>
                <c:pt idx="9420">
                  <c:v>157.01666666666668</c:v>
                </c:pt>
                <c:pt idx="9421">
                  <c:v>157.03333333333333</c:v>
                </c:pt>
                <c:pt idx="9422">
                  <c:v>157.05000000000001</c:v>
                </c:pt>
                <c:pt idx="9423">
                  <c:v>157.06666666666666</c:v>
                </c:pt>
                <c:pt idx="9424">
                  <c:v>157.08333333333334</c:v>
                </c:pt>
                <c:pt idx="9425">
                  <c:v>157.1</c:v>
                </c:pt>
                <c:pt idx="9426">
                  <c:v>157.11666666666667</c:v>
                </c:pt>
                <c:pt idx="9427">
                  <c:v>157.13333333333333</c:v>
                </c:pt>
                <c:pt idx="9428">
                  <c:v>157.15</c:v>
                </c:pt>
                <c:pt idx="9429">
                  <c:v>157.16666666666666</c:v>
                </c:pt>
                <c:pt idx="9430">
                  <c:v>157.18333333333334</c:v>
                </c:pt>
                <c:pt idx="9431">
                  <c:v>157.19999999999999</c:v>
                </c:pt>
                <c:pt idx="9432">
                  <c:v>157.21666666666667</c:v>
                </c:pt>
                <c:pt idx="9433">
                  <c:v>157.23333333333332</c:v>
                </c:pt>
                <c:pt idx="9434">
                  <c:v>157.25</c:v>
                </c:pt>
                <c:pt idx="9435">
                  <c:v>157.26666666666668</c:v>
                </c:pt>
                <c:pt idx="9436">
                  <c:v>157.28333333333333</c:v>
                </c:pt>
                <c:pt idx="9437">
                  <c:v>157.30000000000001</c:v>
                </c:pt>
                <c:pt idx="9438">
                  <c:v>157.31666666666666</c:v>
                </c:pt>
                <c:pt idx="9439">
                  <c:v>157.33333333333334</c:v>
                </c:pt>
                <c:pt idx="9440">
                  <c:v>157.35</c:v>
                </c:pt>
                <c:pt idx="9441">
                  <c:v>157.36666666666667</c:v>
                </c:pt>
                <c:pt idx="9442">
                  <c:v>157.38333333333333</c:v>
                </c:pt>
                <c:pt idx="9443">
                  <c:v>157.4</c:v>
                </c:pt>
                <c:pt idx="9444">
                  <c:v>157.41666666666666</c:v>
                </c:pt>
                <c:pt idx="9445">
                  <c:v>157.43333333333334</c:v>
                </c:pt>
                <c:pt idx="9446">
                  <c:v>157.44999999999999</c:v>
                </c:pt>
                <c:pt idx="9447">
                  <c:v>157.46666666666667</c:v>
                </c:pt>
                <c:pt idx="9448">
                  <c:v>157.48333333333332</c:v>
                </c:pt>
                <c:pt idx="9449">
                  <c:v>157.5</c:v>
                </c:pt>
                <c:pt idx="9450">
                  <c:v>157.51666666666668</c:v>
                </c:pt>
                <c:pt idx="9451">
                  <c:v>157.53333333333333</c:v>
                </c:pt>
                <c:pt idx="9452">
                  <c:v>157.55000000000001</c:v>
                </c:pt>
                <c:pt idx="9453">
                  <c:v>157.56666666666666</c:v>
                </c:pt>
                <c:pt idx="9454">
                  <c:v>157.58333333333334</c:v>
                </c:pt>
                <c:pt idx="9455">
                  <c:v>157.6</c:v>
                </c:pt>
                <c:pt idx="9456">
                  <c:v>157.61666666666667</c:v>
                </c:pt>
                <c:pt idx="9457">
                  <c:v>157.63333333333333</c:v>
                </c:pt>
                <c:pt idx="9458">
                  <c:v>157.65</c:v>
                </c:pt>
                <c:pt idx="9459">
                  <c:v>157.66666666666666</c:v>
                </c:pt>
                <c:pt idx="9460">
                  <c:v>157.68333333333334</c:v>
                </c:pt>
                <c:pt idx="9461">
                  <c:v>157.69999999999999</c:v>
                </c:pt>
                <c:pt idx="9462">
                  <c:v>157.71666666666667</c:v>
                </c:pt>
                <c:pt idx="9463">
                  <c:v>157.73333333333332</c:v>
                </c:pt>
                <c:pt idx="9464">
                  <c:v>157.75</c:v>
                </c:pt>
                <c:pt idx="9465">
                  <c:v>157.76666666666668</c:v>
                </c:pt>
                <c:pt idx="9466">
                  <c:v>157.78333333333333</c:v>
                </c:pt>
                <c:pt idx="9467">
                  <c:v>157.80000000000001</c:v>
                </c:pt>
                <c:pt idx="9468">
                  <c:v>157.81666666666666</c:v>
                </c:pt>
                <c:pt idx="9469">
                  <c:v>157.83333333333334</c:v>
                </c:pt>
                <c:pt idx="9470">
                  <c:v>157.85</c:v>
                </c:pt>
                <c:pt idx="9471">
                  <c:v>157.86666666666667</c:v>
                </c:pt>
                <c:pt idx="9472">
                  <c:v>157.88333333333333</c:v>
                </c:pt>
                <c:pt idx="9473">
                  <c:v>157.9</c:v>
                </c:pt>
                <c:pt idx="9474">
                  <c:v>157.91666666666666</c:v>
                </c:pt>
                <c:pt idx="9475">
                  <c:v>157.93333333333334</c:v>
                </c:pt>
                <c:pt idx="9476">
                  <c:v>157.94999999999999</c:v>
                </c:pt>
                <c:pt idx="9477">
                  <c:v>157.96666666666667</c:v>
                </c:pt>
                <c:pt idx="9478">
                  <c:v>157.98333333333332</c:v>
                </c:pt>
                <c:pt idx="9479">
                  <c:v>158</c:v>
                </c:pt>
                <c:pt idx="9480">
                  <c:v>158.01666666666668</c:v>
                </c:pt>
                <c:pt idx="9481">
                  <c:v>158.03333333333333</c:v>
                </c:pt>
                <c:pt idx="9482">
                  <c:v>158.05000000000001</c:v>
                </c:pt>
                <c:pt idx="9483">
                  <c:v>158.06666666666666</c:v>
                </c:pt>
                <c:pt idx="9484">
                  <c:v>158.08333333333334</c:v>
                </c:pt>
                <c:pt idx="9485">
                  <c:v>158.1</c:v>
                </c:pt>
                <c:pt idx="9486">
                  <c:v>158.11666666666667</c:v>
                </c:pt>
                <c:pt idx="9487">
                  <c:v>158.13333333333333</c:v>
                </c:pt>
                <c:pt idx="9488">
                  <c:v>158.15</c:v>
                </c:pt>
                <c:pt idx="9489">
                  <c:v>158.16666666666666</c:v>
                </c:pt>
                <c:pt idx="9490">
                  <c:v>158.18333333333334</c:v>
                </c:pt>
                <c:pt idx="9491">
                  <c:v>158.19999999999999</c:v>
                </c:pt>
                <c:pt idx="9492">
                  <c:v>158.21666666666667</c:v>
                </c:pt>
                <c:pt idx="9493">
                  <c:v>158.23333333333332</c:v>
                </c:pt>
                <c:pt idx="9494">
                  <c:v>158.25</c:v>
                </c:pt>
                <c:pt idx="9495">
                  <c:v>158.26666666666668</c:v>
                </c:pt>
                <c:pt idx="9496">
                  <c:v>158.28333333333333</c:v>
                </c:pt>
                <c:pt idx="9497">
                  <c:v>158.30000000000001</c:v>
                </c:pt>
                <c:pt idx="9498">
                  <c:v>158.31666666666666</c:v>
                </c:pt>
                <c:pt idx="9499">
                  <c:v>158.33333333333334</c:v>
                </c:pt>
                <c:pt idx="9500">
                  <c:v>158.35</c:v>
                </c:pt>
                <c:pt idx="9501">
                  <c:v>158.36666666666667</c:v>
                </c:pt>
                <c:pt idx="9502">
                  <c:v>158.38333333333333</c:v>
                </c:pt>
                <c:pt idx="9503">
                  <c:v>158.4</c:v>
                </c:pt>
                <c:pt idx="9504">
                  <c:v>158.41666666666666</c:v>
                </c:pt>
                <c:pt idx="9505">
                  <c:v>158.43333333333334</c:v>
                </c:pt>
                <c:pt idx="9506">
                  <c:v>158.44999999999999</c:v>
                </c:pt>
                <c:pt idx="9507">
                  <c:v>158.46666666666667</c:v>
                </c:pt>
                <c:pt idx="9508">
                  <c:v>158.48333333333332</c:v>
                </c:pt>
                <c:pt idx="9509">
                  <c:v>158.5</c:v>
                </c:pt>
                <c:pt idx="9510">
                  <c:v>158.51666666666668</c:v>
                </c:pt>
                <c:pt idx="9511">
                  <c:v>158.53333333333333</c:v>
                </c:pt>
                <c:pt idx="9512">
                  <c:v>158.55000000000001</c:v>
                </c:pt>
                <c:pt idx="9513">
                  <c:v>158.56666666666666</c:v>
                </c:pt>
                <c:pt idx="9514">
                  <c:v>158.58333333333334</c:v>
                </c:pt>
                <c:pt idx="9515">
                  <c:v>158.6</c:v>
                </c:pt>
                <c:pt idx="9516">
                  <c:v>158.61666666666667</c:v>
                </c:pt>
                <c:pt idx="9517">
                  <c:v>158.63333333333333</c:v>
                </c:pt>
                <c:pt idx="9518">
                  <c:v>158.65</c:v>
                </c:pt>
                <c:pt idx="9519">
                  <c:v>158.66666666666666</c:v>
                </c:pt>
                <c:pt idx="9520">
                  <c:v>158.68333333333334</c:v>
                </c:pt>
                <c:pt idx="9521">
                  <c:v>158.69999999999999</c:v>
                </c:pt>
                <c:pt idx="9522">
                  <c:v>158.71666666666667</c:v>
                </c:pt>
                <c:pt idx="9523">
                  <c:v>158.73333333333332</c:v>
                </c:pt>
                <c:pt idx="9524">
                  <c:v>158.75</c:v>
                </c:pt>
                <c:pt idx="9525">
                  <c:v>158.76666666666668</c:v>
                </c:pt>
                <c:pt idx="9526">
                  <c:v>158.78333333333333</c:v>
                </c:pt>
                <c:pt idx="9527">
                  <c:v>158.80000000000001</c:v>
                </c:pt>
                <c:pt idx="9528">
                  <c:v>158.81666666666666</c:v>
                </c:pt>
                <c:pt idx="9529">
                  <c:v>158.83333333333334</c:v>
                </c:pt>
                <c:pt idx="9530">
                  <c:v>158.85</c:v>
                </c:pt>
                <c:pt idx="9531">
                  <c:v>158.86666666666667</c:v>
                </c:pt>
                <c:pt idx="9532">
                  <c:v>158.88333333333333</c:v>
                </c:pt>
                <c:pt idx="9533">
                  <c:v>158.9</c:v>
                </c:pt>
                <c:pt idx="9534">
                  <c:v>158.91666666666666</c:v>
                </c:pt>
                <c:pt idx="9535">
                  <c:v>158.93333333333334</c:v>
                </c:pt>
                <c:pt idx="9536">
                  <c:v>158.94999999999999</c:v>
                </c:pt>
                <c:pt idx="9537">
                  <c:v>158.96666666666667</c:v>
                </c:pt>
                <c:pt idx="9538">
                  <c:v>158.98333333333332</c:v>
                </c:pt>
                <c:pt idx="9539">
                  <c:v>159</c:v>
                </c:pt>
                <c:pt idx="9540">
                  <c:v>159.01666666666668</c:v>
                </c:pt>
                <c:pt idx="9541">
                  <c:v>159.03333333333333</c:v>
                </c:pt>
                <c:pt idx="9542">
                  <c:v>159.05000000000001</c:v>
                </c:pt>
                <c:pt idx="9543">
                  <c:v>159.06666666666666</c:v>
                </c:pt>
                <c:pt idx="9544">
                  <c:v>159.08333333333334</c:v>
                </c:pt>
                <c:pt idx="9545">
                  <c:v>159.1</c:v>
                </c:pt>
                <c:pt idx="9546">
                  <c:v>159.11666666666667</c:v>
                </c:pt>
                <c:pt idx="9547">
                  <c:v>159.13333333333333</c:v>
                </c:pt>
                <c:pt idx="9548">
                  <c:v>159.15</c:v>
                </c:pt>
                <c:pt idx="9549">
                  <c:v>159.16666666666666</c:v>
                </c:pt>
                <c:pt idx="9550">
                  <c:v>159.18333333333334</c:v>
                </c:pt>
                <c:pt idx="9551">
                  <c:v>159.19999999999999</c:v>
                </c:pt>
                <c:pt idx="9552">
                  <c:v>159.21666666666667</c:v>
                </c:pt>
                <c:pt idx="9553">
                  <c:v>159.23333333333332</c:v>
                </c:pt>
                <c:pt idx="9554">
                  <c:v>159.25</c:v>
                </c:pt>
                <c:pt idx="9555">
                  <c:v>159.26666666666668</c:v>
                </c:pt>
                <c:pt idx="9556">
                  <c:v>159.28333333333333</c:v>
                </c:pt>
                <c:pt idx="9557">
                  <c:v>159.30000000000001</c:v>
                </c:pt>
                <c:pt idx="9558">
                  <c:v>159.31666666666666</c:v>
                </c:pt>
                <c:pt idx="9559">
                  <c:v>159.33333333333334</c:v>
                </c:pt>
                <c:pt idx="9560">
                  <c:v>159.35</c:v>
                </c:pt>
                <c:pt idx="9561">
                  <c:v>159.36666666666667</c:v>
                </c:pt>
                <c:pt idx="9562">
                  <c:v>159.38333333333333</c:v>
                </c:pt>
                <c:pt idx="9563">
                  <c:v>159.4</c:v>
                </c:pt>
                <c:pt idx="9564">
                  <c:v>159.41666666666666</c:v>
                </c:pt>
                <c:pt idx="9565">
                  <c:v>159.43333333333334</c:v>
                </c:pt>
                <c:pt idx="9566">
                  <c:v>159.44999999999999</c:v>
                </c:pt>
                <c:pt idx="9567">
                  <c:v>159.46666666666667</c:v>
                </c:pt>
                <c:pt idx="9568">
                  <c:v>159.48333333333332</c:v>
                </c:pt>
                <c:pt idx="9569">
                  <c:v>159.5</c:v>
                </c:pt>
                <c:pt idx="9570">
                  <c:v>159.51666666666668</c:v>
                </c:pt>
                <c:pt idx="9571">
                  <c:v>159.53333333333333</c:v>
                </c:pt>
                <c:pt idx="9572">
                  <c:v>159.55000000000001</c:v>
                </c:pt>
                <c:pt idx="9573">
                  <c:v>159.56666666666666</c:v>
                </c:pt>
                <c:pt idx="9574">
                  <c:v>159.58333333333334</c:v>
                </c:pt>
                <c:pt idx="9575">
                  <c:v>159.6</c:v>
                </c:pt>
                <c:pt idx="9576">
                  <c:v>159.61666666666667</c:v>
                </c:pt>
                <c:pt idx="9577">
                  <c:v>159.63333333333333</c:v>
                </c:pt>
                <c:pt idx="9578">
                  <c:v>159.65</c:v>
                </c:pt>
                <c:pt idx="9579">
                  <c:v>159.66666666666666</c:v>
                </c:pt>
                <c:pt idx="9580">
                  <c:v>159.68333333333334</c:v>
                </c:pt>
                <c:pt idx="9581">
                  <c:v>159.69999999999999</c:v>
                </c:pt>
                <c:pt idx="9582">
                  <c:v>159.71666666666667</c:v>
                </c:pt>
                <c:pt idx="9583">
                  <c:v>159.73333333333332</c:v>
                </c:pt>
                <c:pt idx="9584">
                  <c:v>159.75</c:v>
                </c:pt>
                <c:pt idx="9585">
                  <c:v>159.76666666666668</c:v>
                </c:pt>
                <c:pt idx="9586">
                  <c:v>159.78333333333333</c:v>
                </c:pt>
                <c:pt idx="9587">
                  <c:v>159.80000000000001</c:v>
                </c:pt>
                <c:pt idx="9588">
                  <c:v>159.81666666666666</c:v>
                </c:pt>
                <c:pt idx="9589">
                  <c:v>159.83333333333334</c:v>
                </c:pt>
                <c:pt idx="9590">
                  <c:v>159.85</c:v>
                </c:pt>
                <c:pt idx="9591">
                  <c:v>159.86666666666667</c:v>
                </c:pt>
                <c:pt idx="9592">
                  <c:v>159.88333333333333</c:v>
                </c:pt>
                <c:pt idx="9593">
                  <c:v>159.9</c:v>
                </c:pt>
                <c:pt idx="9594">
                  <c:v>159.91666666666666</c:v>
                </c:pt>
                <c:pt idx="9595">
                  <c:v>159.93333333333334</c:v>
                </c:pt>
                <c:pt idx="9596">
                  <c:v>159.94999999999999</c:v>
                </c:pt>
                <c:pt idx="9597">
                  <c:v>159.96666666666667</c:v>
                </c:pt>
                <c:pt idx="9598">
                  <c:v>159.98333333333332</c:v>
                </c:pt>
                <c:pt idx="9599">
                  <c:v>160</c:v>
                </c:pt>
                <c:pt idx="9600">
                  <c:v>160.01666666666668</c:v>
                </c:pt>
                <c:pt idx="9601">
                  <c:v>160.03333333333333</c:v>
                </c:pt>
                <c:pt idx="9602">
                  <c:v>160.05000000000001</c:v>
                </c:pt>
                <c:pt idx="9603">
                  <c:v>160.06666666666666</c:v>
                </c:pt>
                <c:pt idx="9604">
                  <c:v>160.08333333333334</c:v>
                </c:pt>
                <c:pt idx="9605">
                  <c:v>160.1</c:v>
                </c:pt>
                <c:pt idx="9606">
                  <c:v>160.11666666666667</c:v>
                </c:pt>
                <c:pt idx="9607">
                  <c:v>160.13333333333333</c:v>
                </c:pt>
                <c:pt idx="9608">
                  <c:v>160.15</c:v>
                </c:pt>
                <c:pt idx="9609">
                  <c:v>160.16666666666666</c:v>
                </c:pt>
                <c:pt idx="9610">
                  <c:v>160.18333333333334</c:v>
                </c:pt>
                <c:pt idx="9611">
                  <c:v>160.19999999999999</c:v>
                </c:pt>
                <c:pt idx="9612">
                  <c:v>160.21666666666667</c:v>
                </c:pt>
                <c:pt idx="9613">
                  <c:v>160.23333333333332</c:v>
                </c:pt>
                <c:pt idx="9614">
                  <c:v>160.25</c:v>
                </c:pt>
                <c:pt idx="9615">
                  <c:v>160.26666666666668</c:v>
                </c:pt>
                <c:pt idx="9616">
                  <c:v>160.28333333333333</c:v>
                </c:pt>
                <c:pt idx="9617">
                  <c:v>160.30000000000001</c:v>
                </c:pt>
                <c:pt idx="9618">
                  <c:v>160.31666666666666</c:v>
                </c:pt>
                <c:pt idx="9619">
                  <c:v>160.33333333333334</c:v>
                </c:pt>
                <c:pt idx="9620">
                  <c:v>160.35</c:v>
                </c:pt>
                <c:pt idx="9621">
                  <c:v>160.36666666666667</c:v>
                </c:pt>
                <c:pt idx="9622">
                  <c:v>160.38333333333333</c:v>
                </c:pt>
                <c:pt idx="9623">
                  <c:v>160.4</c:v>
                </c:pt>
                <c:pt idx="9624">
                  <c:v>160.41666666666666</c:v>
                </c:pt>
                <c:pt idx="9625">
                  <c:v>160.43333333333334</c:v>
                </c:pt>
                <c:pt idx="9626">
                  <c:v>160.44999999999999</c:v>
                </c:pt>
                <c:pt idx="9627">
                  <c:v>160.46666666666667</c:v>
                </c:pt>
                <c:pt idx="9628">
                  <c:v>160.48333333333332</c:v>
                </c:pt>
                <c:pt idx="9629">
                  <c:v>160.5</c:v>
                </c:pt>
                <c:pt idx="9630">
                  <c:v>160.51666666666668</c:v>
                </c:pt>
                <c:pt idx="9631">
                  <c:v>160.53333333333333</c:v>
                </c:pt>
                <c:pt idx="9632">
                  <c:v>160.55000000000001</c:v>
                </c:pt>
                <c:pt idx="9633">
                  <c:v>160.56666666666666</c:v>
                </c:pt>
                <c:pt idx="9634">
                  <c:v>160.58333333333334</c:v>
                </c:pt>
                <c:pt idx="9635">
                  <c:v>160.6</c:v>
                </c:pt>
                <c:pt idx="9636">
                  <c:v>160.61666666666667</c:v>
                </c:pt>
                <c:pt idx="9637">
                  <c:v>160.63333333333333</c:v>
                </c:pt>
                <c:pt idx="9638">
                  <c:v>160.65</c:v>
                </c:pt>
                <c:pt idx="9639">
                  <c:v>160.66666666666666</c:v>
                </c:pt>
                <c:pt idx="9640">
                  <c:v>160.68333333333334</c:v>
                </c:pt>
                <c:pt idx="9641">
                  <c:v>160.69999999999999</c:v>
                </c:pt>
                <c:pt idx="9642">
                  <c:v>160.71666666666667</c:v>
                </c:pt>
                <c:pt idx="9643">
                  <c:v>160.73333333333332</c:v>
                </c:pt>
                <c:pt idx="9644">
                  <c:v>160.75</c:v>
                </c:pt>
                <c:pt idx="9645">
                  <c:v>160.76666666666668</c:v>
                </c:pt>
                <c:pt idx="9646">
                  <c:v>160.78333333333333</c:v>
                </c:pt>
                <c:pt idx="9647">
                  <c:v>160.80000000000001</c:v>
                </c:pt>
                <c:pt idx="9648">
                  <c:v>160.81666666666666</c:v>
                </c:pt>
                <c:pt idx="9649">
                  <c:v>160.83333333333334</c:v>
                </c:pt>
                <c:pt idx="9650">
                  <c:v>160.85</c:v>
                </c:pt>
                <c:pt idx="9651">
                  <c:v>160.86666666666667</c:v>
                </c:pt>
                <c:pt idx="9652">
                  <c:v>160.88333333333333</c:v>
                </c:pt>
                <c:pt idx="9653">
                  <c:v>160.9</c:v>
                </c:pt>
                <c:pt idx="9654">
                  <c:v>160.91666666666666</c:v>
                </c:pt>
                <c:pt idx="9655">
                  <c:v>160.93333333333334</c:v>
                </c:pt>
                <c:pt idx="9656">
                  <c:v>160.94999999999999</c:v>
                </c:pt>
                <c:pt idx="9657">
                  <c:v>160.96666666666667</c:v>
                </c:pt>
                <c:pt idx="9658">
                  <c:v>160.98333333333332</c:v>
                </c:pt>
                <c:pt idx="9659">
                  <c:v>161</c:v>
                </c:pt>
                <c:pt idx="9660">
                  <c:v>161.01666666666668</c:v>
                </c:pt>
                <c:pt idx="9661">
                  <c:v>161.03333333333333</c:v>
                </c:pt>
                <c:pt idx="9662">
                  <c:v>161.05000000000001</c:v>
                </c:pt>
                <c:pt idx="9663">
                  <c:v>161.06666666666666</c:v>
                </c:pt>
                <c:pt idx="9664">
                  <c:v>161.08333333333334</c:v>
                </c:pt>
                <c:pt idx="9665">
                  <c:v>161.1</c:v>
                </c:pt>
                <c:pt idx="9666">
                  <c:v>161.11666666666667</c:v>
                </c:pt>
                <c:pt idx="9667">
                  <c:v>161.13333333333333</c:v>
                </c:pt>
                <c:pt idx="9668">
                  <c:v>161.15</c:v>
                </c:pt>
                <c:pt idx="9669">
                  <c:v>161.16666666666666</c:v>
                </c:pt>
                <c:pt idx="9670">
                  <c:v>161.18333333333334</c:v>
                </c:pt>
                <c:pt idx="9671">
                  <c:v>161.19999999999999</c:v>
                </c:pt>
                <c:pt idx="9672">
                  <c:v>161.21666666666667</c:v>
                </c:pt>
                <c:pt idx="9673">
                  <c:v>161.23333333333332</c:v>
                </c:pt>
                <c:pt idx="9674">
                  <c:v>161.25</c:v>
                </c:pt>
                <c:pt idx="9675">
                  <c:v>161.26666666666668</c:v>
                </c:pt>
                <c:pt idx="9676">
                  <c:v>161.28333333333333</c:v>
                </c:pt>
                <c:pt idx="9677">
                  <c:v>161.30000000000001</c:v>
                </c:pt>
                <c:pt idx="9678">
                  <c:v>161.31666666666666</c:v>
                </c:pt>
                <c:pt idx="9679">
                  <c:v>161.33333333333334</c:v>
                </c:pt>
                <c:pt idx="9680">
                  <c:v>161.35</c:v>
                </c:pt>
                <c:pt idx="9681">
                  <c:v>161.36666666666667</c:v>
                </c:pt>
                <c:pt idx="9682">
                  <c:v>161.38333333333333</c:v>
                </c:pt>
                <c:pt idx="9683">
                  <c:v>161.4</c:v>
                </c:pt>
                <c:pt idx="9684">
                  <c:v>161.41666666666666</c:v>
                </c:pt>
                <c:pt idx="9685">
                  <c:v>161.43333333333334</c:v>
                </c:pt>
                <c:pt idx="9686">
                  <c:v>161.44999999999999</c:v>
                </c:pt>
                <c:pt idx="9687">
                  <c:v>161.46666666666667</c:v>
                </c:pt>
                <c:pt idx="9688">
                  <c:v>161.48333333333332</c:v>
                </c:pt>
                <c:pt idx="9689">
                  <c:v>161.5</c:v>
                </c:pt>
                <c:pt idx="9690">
                  <c:v>161.51666666666668</c:v>
                </c:pt>
                <c:pt idx="9691">
                  <c:v>161.53333333333333</c:v>
                </c:pt>
                <c:pt idx="9692">
                  <c:v>161.55000000000001</c:v>
                </c:pt>
                <c:pt idx="9693">
                  <c:v>161.56666666666666</c:v>
                </c:pt>
                <c:pt idx="9694">
                  <c:v>161.58333333333334</c:v>
                </c:pt>
                <c:pt idx="9695">
                  <c:v>161.6</c:v>
                </c:pt>
                <c:pt idx="9696">
                  <c:v>161.61666666666667</c:v>
                </c:pt>
                <c:pt idx="9697">
                  <c:v>161.63333333333333</c:v>
                </c:pt>
                <c:pt idx="9698">
                  <c:v>161.65</c:v>
                </c:pt>
                <c:pt idx="9699">
                  <c:v>161.66666666666666</c:v>
                </c:pt>
                <c:pt idx="9700">
                  <c:v>161.68333333333334</c:v>
                </c:pt>
                <c:pt idx="9701">
                  <c:v>161.69999999999999</c:v>
                </c:pt>
                <c:pt idx="9702">
                  <c:v>161.71666666666667</c:v>
                </c:pt>
                <c:pt idx="9703">
                  <c:v>161.73333333333332</c:v>
                </c:pt>
                <c:pt idx="9704">
                  <c:v>161.75</c:v>
                </c:pt>
                <c:pt idx="9705">
                  <c:v>161.76666666666668</c:v>
                </c:pt>
                <c:pt idx="9706">
                  <c:v>161.78333333333333</c:v>
                </c:pt>
                <c:pt idx="9707">
                  <c:v>161.80000000000001</c:v>
                </c:pt>
                <c:pt idx="9708">
                  <c:v>161.81666666666666</c:v>
                </c:pt>
                <c:pt idx="9709">
                  <c:v>161.83333333333334</c:v>
                </c:pt>
                <c:pt idx="9710">
                  <c:v>161.85</c:v>
                </c:pt>
                <c:pt idx="9711">
                  <c:v>161.86666666666667</c:v>
                </c:pt>
                <c:pt idx="9712">
                  <c:v>161.88333333333333</c:v>
                </c:pt>
                <c:pt idx="9713">
                  <c:v>161.9</c:v>
                </c:pt>
                <c:pt idx="9714">
                  <c:v>161.91666666666666</c:v>
                </c:pt>
                <c:pt idx="9715">
                  <c:v>161.93333333333334</c:v>
                </c:pt>
                <c:pt idx="9716">
                  <c:v>161.94999999999999</c:v>
                </c:pt>
                <c:pt idx="9717">
                  <c:v>161.96666666666667</c:v>
                </c:pt>
                <c:pt idx="9718">
                  <c:v>161.98333333333332</c:v>
                </c:pt>
                <c:pt idx="9719">
                  <c:v>162</c:v>
                </c:pt>
                <c:pt idx="9720">
                  <c:v>162.01666666666668</c:v>
                </c:pt>
                <c:pt idx="9721">
                  <c:v>162.03333333333333</c:v>
                </c:pt>
                <c:pt idx="9722">
                  <c:v>162.05000000000001</c:v>
                </c:pt>
                <c:pt idx="9723">
                  <c:v>162.06666666666666</c:v>
                </c:pt>
                <c:pt idx="9724">
                  <c:v>162.08333333333334</c:v>
                </c:pt>
                <c:pt idx="9725">
                  <c:v>162.1</c:v>
                </c:pt>
                <c:pt idx="9726">
                  <c:v>162.11666666666667</c:v>
                </c:pt>
                <c:pt idx="9727">
                  <c:v>162.13333333333333</c:v>
                </c:pt>
                <c:pt idx="9728">
                  <c:v>162.15</c:v>
                </c:pt>
                <c:pt idx="9729">
                  <c:v>162.16666666666666</c:v>
                </c:pt>
                <c:pt idx="9730">
                  <c:v>162.18333333333334</c:v>
                </c:pt>
                <c:pt idx="9731">
                  <c:v>162.19999999999999</c:v>
                </c:pt>
                <c:pt idx="9732">
                  <c:v>162.21666666666667</c:v>
                </c:pt>
                <c:pt idx="9733">
                  <c:v>162.23333333333332</c:v>
                </c:pt>
                <c:pt idx="9734">
                  <c:v>162.25</c:v>
                </c:pt>
                <c:pt idx="9735">
                  <c:v>162.26666666666668</c:v>
                </c:pt>
                <c:pt idx="9736">
                  <c:v>162.28333333333333</c:v>
                </c:pt>
                <c:pt idx="9737">
                  <c:v>162.30000000000001</c:v>
                </c:pt>
                <c:pt idx="9738">
                  <c:v>162.31666666666666</c:v>
                </c:pt>
                <c:pt idx="9739">
                  <c:v>162.33333333333334</c:v>
                </c:pt>
                <c:pt idx="9740">
                  <c:v>162.35</c:v>
                </c:pt>
                <c:pt idx="9741">
                  <c:v>162.36666666666667</c:v>
                </c:pt>
                <c:pt idx="9742">
                  <c:v>162.38333333333333</c:v>
                </c:pt>
                <c:pt idx="9743">
                  <c:v>162.4</c:v>
                </c:pt>
                <c:pt idx="9744">
                  <c:v>162.41666666666666</c:v>
                </c:pt>
                <c:pt idx="9745">
                  <c:v>162.43333333333334</c:v>
                </c:pt>
                <c:pt idx="9746">
                  <c:v>162.44999999999999</c:v>
                </c:pt>
                <c:pt idx="9747">
                  <c:v>162.46666666666667</c:v>
                </c:pt>
                <c:pt idx="9748">
                  <c:v>162.48333333333332</c:v>
                </c:pt>
                <c:pt idx="9749">
                  <c:v>162.5</c:v>
                </c:pt>
                <c:pt idx="9750">
                  <c:v>162.51666666666668</c:v>
                </c:pt>
                <c:pt idx="9751">
                  <c:v>162.53333333333333</c:v>
                </c:pt>
                <c:pt idx="9752">
                  <c:v>162.55000000000001</c:v>
                </c:pt>
                <c:pt idx="9753">
                  <c:v>162.56666666666666</c:v>
                </c:pt>
                <c:pt idx="9754">
                  <c:v>162.58333333333334</c:v>
                </c:pt>
                <c:pt idx="9755">
                  <c:v>162.6</c:v>
                </c:pt>
                <c:pt idx="9756">
                  <c:v>162.61666666666667</c:v>
                </c:pt>
                <c:pt idx="9757">
                  <c:v>162.63333333333333</c:v>
                </c:pt>
                <c:pt idx="9758">
                  <c:v>162.65</c:v>
                </c:pt>
                <c:pt idx="9759">
                  <c:v>162.66666666666666</c:v>
                </c:pt>
                <c:pt idx="9760">
                  <c:v>162.68333333333334</c:v>
                </c:pt>
                <c:pt idx="9761">
                  <c:v>162.69999999999999</c:v>
                </c:pt>
                <c:pt idx="9762">
                  <c:v>162.71666666666667</c:v>
                </c:pt>
                <c:pt idx="9763">
                  <c:v>162.73333333333332</c:v>
                </c:pt>
                <c:pt idx="9764">
                  <c:v>162.75</c:v>
                </c:pt>
                <c:pt idx="9765">
                  <c:v>162.76666666666668</c:v>
                </c:pt>
                <c:pt idx="9766">
                  <c:v>162.78333333333333</c:v>
                </c:pt>
                <c:pt idx="9767">
                  <c:v>162.80000000000001</c:v>
                </c:pt>
                <c:pt idx="9768">
                  <c:v>162.81666666666666</c:v>
                </c:pt>
                <c:pt idx="9769">
                  <c:v>162.83333333333334</c:v>
                </c:pt>
                <c:pt idx="9770">
                  <c:v>162.85</c:v>
                </c:pt>
                <c:pt idx="9771">
                  <c:v>162.86666666666667</c:v>
                </c:pt>
                <c:pt idx="9772">
                  <c:v>162.88333333333333</c:v>
                </c:pt>
                <c:pt idx="9773">
                  <c:v>162.9</c:v>
                </c:pt>
                <c:pt idx="9774">
                  <c:v>162.91666666666666</c:v>
                </c:pt>
                <c:pt idx="9775">
                  <c:v>162.93333333333334</c:v>
                </c:pt>
                <c:pt idx="9776">
                  <c:v>162.94999999999999</c:v>
                </c:pt>
                <c:pt idx="9777">
                  <c:v>162.96666666666667</c:v>
                </c:pt>
                <c:pt idx="9778">
                  <c:v>162.98333333333332</c:v>
                </c:pt>
                <c:pt idx="9779">
                  <c:v>163</c:v>
                </c:pt>
                <c:pt idx="9780">
                  <c:v>163.01666666666668</c:v>
                </c:pt>
                <c:pt idx="9781">
                  <c:v>163.03333333333333</c:v>
                </c:pt>
                <c:pt idx="9782">
                  <c:v>163.05000000000001</c:v>
                </c:pt>
                <c:pt idx="9783">
                  <c:v>163.06666666666666</c:v>
                </c:pt>
                <c:pt idx="9784">
                  <c:v>163.08333333333334</c:v>
                </c:pt>
                <c:pt idx="9785">
                  <c:v>163.1</c:v>
                </c:pt>
                <c:pt idx="9786">
                  <c:v>163.11666666666667</c:v>
                </c:pt>
                <c:pt idx="9787">
                  <c:v>163.13333333333333</c:v>
                </c:pt>
                <c:pt idx="9788">
                  <c:v>163.15</c:v>
                </c:pt>
                <c:pt idx="9789">
                  <c:v>163.16666666666666</c:v>
                </c:pt>
                <c:pt idx="9790">
                  <c:v>163.18333333333334</c:v>
                </c:pt>
                <c:pt idx="9791">
                  <c:v>163.19999999999999</c:v>
                </c:pt>
                <c:pt idx="9792">
                  <c:v>163.21666666666667</c:v>
                </c:pt>
                <c:pt idx="9793">
                  <c:v>163.23333333333332</c:v>
                </c:pt>
                <c:pt idx="9794">
                  <c:v>163.25</c:v>
                </c:pt>
                <c:pt idx="9795">
                  <c:v>163.26666666666668</c:v>
                </c:pt>
                <c:pt idx="9796">
                  <c:v>163.28333333333333</c:v>
                </c:pt>
                <c:pt idx="9797">
                  <c:v>163.30000000000001</c:v>
                </c:pt>
                <c:pt idx="9798">
                  <c:v>163.31666666666666</c:v>
                </c:pt>
                <c:pt idx="9799">
                  <c:v>163.33333333333334</c:v>
                </c:pt>
                <c:pt idx="9800">
                  <c:v>163.35</c:v>
                </c:pt>
                <c:pt idx="9801">
                  <c:v>163.36666666666667</c:v>
                </c:pt>
                <c:pt idx="9802">
                  <c:v>163.38333333333333</c:v>
                </c:pt>
                <c:pt idx="9803">
                  <c:v>163.4</c:v>
                </c:pt>
                <c:pt idx="9804">
                  <c:v>163.41666666666666</c:v>
                </c:pt>
                <c:pt idx="9805">
                  <c:v>163.43333333333334</c:v>
                </c:pt>
                <c:pt idx="9806">
                  <c:v>163.44999999999999</c:v>
                </c:pt>
                <c:pt idx="9807">
                  <c:v>163.46666666666667</c:v>
                </c:pt>
                <c:pt idx="9808">
                  <c:v>163.48333333333332</c:v>
                </c:pt>
                <c:pt idx="9809">
                  <c:v>163.5</c:v>
                </c:pt>
                <c:pt idx="9810">
                  <c:v>163.51666666666668</c:v>
                </c:pt>
                <c:pt idx="9811">
                  <c:v>163.53333333333333</c:v>
                </c:pt>
                <c:pt idx="9812">
                  <c:v>163.55000000000001</c:v>
                </c:pt>
                <c:pt idx="9813">
                  <c:v>163.56666666666666</c:v>
                </c:pt>
                <c:pt idx="9814">
                  <c:v>163.58333333333334</c:v>
                </c:pt>
                <c:pt idx="9815">
                  <c:v>163.6</c:v>
                </c:pt>
                <c:pt idx="9816">
                  <c:v>163.61666666666667</c:v>
                </c:pt>
                <c:pt idx="9817">
                  <c:v>163.63333333333333</c:v>
                </c:pt>
                <c:pt idx="9818">
                  <c:v>163.65</c:v>
                </c:pt>
                <c:pt idx="9819">
                  <c:v>163.66666666666666</c:v>
                </c:pt>
                <c:pt idx="9820">
                  <c:v>163.68333333333334</c:v>
                </c:pt>
                <c:pt idx="9821">
                  <c:v>163.69999999999999</c:v>
                </c:pt>
                <c:pt idx="9822">
                  <c:v>163.71666666666667</c:v>
                </c:pt>
                <c:pt idx="9823">
                  <c:v>163.73333333333332</c:v>
                </c:pt>
                <c:pt idx="9824">
                  <c:v>163.75</c:v>
                </c:pt>
                <c:pt idx="9825">
                  <c:v>163.76666666666668</c:v>
                </c:pt>
                <c:pt idx="9826">
                  <c:v>163.78333333333333</c:v>
                </c:pt>
                <c:pt idx="9827">
                  <c:v>163.80000000000001</c:v>
                </c:pt>
                <c:pt idx="9828">
                  <c:v>163.81666666666666</c:v>
                </c:pt>
                <c:pt idx="9829">
                  <c:v>163.83333333333334</c:v>
                </c:pt>
                <c:pt idx="9830">
                  <c:v>163.85</c:v>
                </c:pt>
                <c:pt idx="9831">
                  <c:v>163.86666666666667</c:v>
                </c:pt>
                <c:pt idx="9832">
                  <c:v>163.88333333333333</c:v>
                </c:pt>
                <c:pt idx="9833">
                  <c:v>163.9</c:v>
                </c:pt>
                <c:pt idx="9834">
                  <c:v>163.91666666666666</c:v>
                </c:pt>
                <c:pt idx="9835">
                  <c:v>163.93333333333334</c:v>
                </c:pt>
                <c:pt idx="9836">
                  <c:v>163.95</c:v>
                </c:pt>
                <c:pt idx="9837">
                  <c:v>163.96666666666667</c:v>
                </c:pt>
                <c:pt idx="9838">
                  <c:v>163.98333333333332</c:v>
                </c:pt>
                <c:pt idx="9839">
                  <c:v>164</c:v>
                </c:pt>
                <c:pt idx="9840">
                  <c:v>164.01666666666668</c:v>
                </c:pt>
                <c:pt idx="9841">
                  <c:v>164.03333333333333</c:v>
                </c:pt>
                <c:pt idx="9842">
                  <c:v>164.05</c:v>
                </c:pt>
                <c:pt idx="9843">
                  <c:v>164.06666666666666</c:v>
                </c:pt>
                <c:pt idx="9844">
                  <c:v>164.08333333333334</c:v>
                </c:pt>
                <c:pt idx="9845">
                  <c:v>164.1</c:v>
                </c:pt>
                <c:pt idx="9846">
                  <c:v>164.11666666666667</c:v>
                </c:pt>
                <c:pt idx="9847">
                  <c:v>164.13333333333333</c:v>
                </c:pt>
                <c:pt idx="9848">
                  <c:v>164.15</c:v>
                </c:pt>
                <c:pt idx="9849">
                  <c:v>164.16666666666666</c:v>
                </c:pt>
                <c:pt idx="9850">
                  <c:v>164.18333333333334</c:v>
                </c:pt>
                <c:pt idx="9851">
                  <c:v>164.2</c:v>
                </c:pt>
                <c:pt idx="9852">
                  <c:v>164.21666666666667</c:v>
                </c:pt>
                <c:pt idx="9853">
                  <c:v>164.23333333333332</c:v>
                </c:pt>
                <c:pt idx="9854">
                  <c:v>164.25</c:v>
                </c:pt>
                <c:pt idx="9855">
                  <c:v>164.26666666666668</c:v>
                </c:pt>
                <c:pt idx="9856">
                  <c:v>164.28333333333333</c:v>
                </c:pt>
                <c:pt idx="9857">
                  <c:v>164.3</c:v>
                </c:pt>
                <c:pt idx="9858">
                  <c:v>164.31666666666666</c:v>
                </c:pt>
                <c:pt idx="9859">
                  <c:v>164.33333333333334</c:v>
                </c:pt>
                <c:pt idx="9860">
                  <c:v>164.35</c:v>
                </c:pt>
                <c:pt idx="9861">
                  <c:v>164.36666666666667</c:v>
                </c:pt>
                <c:pt idx="9862">
                  <c:v>164.38333333333333</c:v>
                </c:pt>
                <c:pt idx="9863">
                  <c:v>164.4</c:v>
                </c:pt>
                <c:pt idx="9864">
                  <c:v>164.41666666666666</c:v>
                </c:pt>
                <c:pt idx="9865">
                  <c:v>164.43333333333334</c:v>
                </c:pt>
                <c:pt idx="9866">
                  <c:v>164.45</c:v>
                </c:pt>
                <c:pt idx="9867">
                  <c:v>164.46666666666667</c:v>
                </c:pt>
                <c:pt idx="9868">
                  <c:v>164.48333333333332</c:v>
                </c:pt>
                <c:pt idx="9869">
                  <c:v>164.5</c:v>
                </c:pt>
                <c:pt idx="9870">
                  <c:v>164.51666666666668</c:v>
                </c:pt>
                <c:pt idx="9871">
                  <c:v>164.53333333333333</c:v>
                </c:pt>
                <c:pt idx="9872">
                  <c:v>164.55</c:v>
                </c:pt>
                <c:pt idx="9873">
                  <c:v>164.56666666666666</c:v>
                </c:pt>
                <c:pt idx="9874">
                  <c:v>164.58333333333334</c:v>
                </c:pt>
                <c:pt idx="9875">
                  <c:v>164.6</c:v>
                </c:pt>
                <c:pt idx="9876">
                  <c:v>164.61666666666667</c:v>
                </c:pt>
                <c:pt idx="9877">
                  <c:v>164.63333333333333</c:v>
                </c:pt>
                <c:pt idx="9878">
                  <c:v>164.65</c:v>
                </c:pt>
                <c:pt idx="9879">
                  <c:v>164.66666666666666</c:v>
                </c:pt>
                <c:pt idx="9880">
                  <c:v>164.68333333333334</c:v>
                </c:pt>
                <c:pt idx="9881">
                  <c:v>164.7</c:v>
                </c:pt>
                <c:pt idx="9882">
                  <c:v>164.71666666666667</c:v>
                </c:pt>
                <c:pt idx="9883">
                  <c:v>164.73333333333332</c:v>
                </c:pt>
                <c:pt idx="9884">
                  <c:v>164.75</c:v>
                </c:pt>
                <c:pt idx="9885">
                  <c:v>164.76666666666668</c:v>
                </c:pt>
                <c:pt idx="9886">
                  <c:v>164.78333333333333</c:v>
                </c:pt>
                <c:pt idx="9887">
                  <c:v>164.8</c:v>
                </c:pt>
                <c:pt idx="9888">
                  <c:v>164.81666666666666</c:v>
                </c:pt>
                <c:pt idx="9889">
                  <c:v>164.83333333333334</c:v>
                </c:pt>
                <c:pt idx="9890">
                  <c:v>164.85</c:v>
                </c:pt>
                <c:pt idx="9891">
                  <c:v>164.86666666666667</c:v>
                </c:pt>
                <c:pt idx="9892">
                  <c:v>164.88333333333333</c:v>
                </c:pt>
                <c:pt idx="9893">
                  <c:v>164.9</c:v>
                </c:pt>
                <c:pt idx="9894">
                  <c:v>164.91666666666666</c:v>
                </c:pt>
                <c:pt idx="9895">
                  <c:v>164.93333333333334</c:v>
                </c:pt>
                <c:pt idx="9896">
                  <c:v>164.95</c:v>
                </c:pt>
                <c:pt idx="9897">
                  <c:v>164.96666666666667</c:v>
                </c:pt>
                <c:pt idx="9898">
                  <c:v>164.98333333333332</c:v>
                </c:pt>
                <c:pt idx="9899">
                  <c:v>165</c:v>
                </c:pt>
                <c:pt idx="9900">
                  <c:v>165.01666666666668</c:v>
                </c:pt>
                <c:pt idx="9901">
                  <c:v>165.03333333333333</c:v>
                </c:pt>
                <c:pt idx="9902">
                  <c:v>165.05</c:v>
                </c:pt>
                <c:pt idx="9903">
                  <c:v>165.06666666666666</c:v>
                </c:pt>
                <c:pt idx="9904">
                  <c:v>165.08333333333334</c:v>
                </c:pt>
                <c:pt idx="9905">
                  <c:v>165.1</c:v>
                </c:pt>
                <c:pt idx="9906">
                  <c:v>165.11666666666667</c:v>
                </c:pt>
                <c:pt idx="9907">
                  <c:v>165.13333333333333</c:v>
                </c:pt>
                <c:pt idx="9908">
                  <c:v>165.15</c:v>
                </c:pt>
                <c:pt idx="9909">
                  <c:v>165.16666666666666</c:v>
                </c:pt>
                <c:pt idx="9910">
                  <c:v>165.18333333333334</c:v>
                </c:pt>
                <c:pt idx="9911">
                  <c:v>165.2</c:v>
                </c:pt>
                <c:pt idx="9912">
                  <c:v>165.21666666666667</c:v>
                </c:pt>
                <c:pt idx="9913">
                  <c:v>165.23333333333332</c:v>
                </c:pt>
                <c:pt idx="9914">
                  <c:v>165.25</c:v>
                </c:pt>
                <c:pt idx="9915">
                  <c:v>165.26666666666668</c:v>
                </c:pt>
                <c:pt idx="9916">
                  <c:v>165.28333333333333</c:v>
                </c:pt>
                <c:pt idx="9917">
                  <c:v>165.3</c:v>
                </c:pt>
                <c:pt idx="9918">
                  <c:v>165.31666666666666</c:v>
                </c:pt>
                <c:pt idx="9919">
                  <c:v>165.33333333333334</c:v>
                </c:pt>
                <c:pt idx="9920">
                  <c:v>165.35</c:v>
                </c:pt>
                <c:pt idx="9921">
                  <c:v>165.36666666666667</c:v>
                </c:pt>
                <c:pt idx="9922">
                  <c:v>165.38333333333333</c:v>
                </c:pt>
                <c:pt idx="9923">
                  <c:v>165.4</c:v>
                </c:pt>
                <c:pt idx="9924">
                  <c:v>165.41666666666666</c:v>
                </c:pt>
                <c:pt idx="9925">
                  <c:v>165.43333333333334</c:v>
                </c:pt>
                <c:pt idx="9926">
                  <c:v>165.45</c:v>
                </c:pt>
                <c:pt idx="9927">
                  <c:v>165.46666666666667</c:v>
                </c:pt>
                <c:pt idx="9928">
                  <c:v>165.48333333333332</c:v>
                </c:pt>
                <c:pt idx="9929">
                  <c:v>165.5</c:v>
                </c:pt>
                <c:pt idx="9930">
                  <c:v>165.51666666666668</c:v>
                </c:pt>
                <c:pt idx="9931">
                  <c:v>165.53333333333333</c:v>
                </c:pt>
                <c:pt idx="9932">
                  <c:v>165.55</c:v>
                </c:pt>
                <c:pt idx="9933">
                  <c:v>165.56666666666666</c:v>
                </c:pt>
                <c:pt idx="9934">
                  <c:v>165.58333333333334</c:v>
                </c:pt>
                <c:pt idx="9935">
                  <c:v>165.6</c:v>
                </c:pt>
                <c:pt idx="9936">
                  <c:v>165.61666666666667</c:v>
                </c:pt>
                <c:pt idx="9937">
                  <c:v>165.63333333333333</c:v>
                </c:pt>
                <c:pt idx="9938">
                  <c:v>165.65</c:v>
                </c:pt>
                <c:pt idx="9939">
                  <c:v>165.66666666666666</c:v>
                </c:pt>
                <c:pt idx="9940">
                  <c:v>165.68333333333334</c:v>
                </c:pt>
                <c:pt idx="9941">
                  <c:v>165.7</c:v>
                </c:pt>
                <c:pt idx="9942">
                  <c:v>165.71666666666667</c:v>
                </c:pt>
                <c:pt idx="9943">
                  <c:v>165.73333333333332</c:v>
                </c:pt>
                <c:pt idx="9944">
                  <c:v>165.75</c:v>
                </c:pt>
                <c:pt idx="9945">
                  <c:v>165.76666666666668</c:v>
                </c:pt>
                <c:pt idx="9946">
                  <c:v>165.78333333333333</c:v>
                </c:pt>
                <c:pt idx="9947">
                  <c:v>165.8</c:v>
                </c:pt>
                <c:pt idx="9948">
                  <c:v>165.81666666666666</c:v>
                </c:pt>
                <c:pt idx="9949">
                  <c:v>165.83333333333334</c:v>
                </c:pt>
                <c:pt idx="9950">
                  <c:v>165.85</c:v>
                </c:pt>
                <c:pt idx="9951">
                  <c:v>165.86666666666667</c:v>
                </c:pt>
                <c:pt idx="9952">
                  <c:v>165.88333333333333</c:v>
                </c:pt>
                <c:pt idx="9953">
                  <c:v>165.9</c:v>
                </c:pt>
                <c:pt idx="9954">
                  <c:v>165.91666666666666</c:v>
                </c:pt>
                <c:pt idx="9955">
                  <c:v>165.93333333333334</c:v>
                </c:pt>
                <c:pt idx="9956">
                  <c:v>165.95</c:v>
                </c:pt>
                <c:pt idx="9957">
                  <c:v>165.96666666666667</c:v>
                </c:pt>
                <c:pt idx="9958">
                  <c:v>165.98333333333332</c:v>
                </c:pt>
                <c:pt idx="9959">
                  <c:v>166</c:v>
                </c:pt>
                <c:pt idx="9960">
                  <c:v>166.01666666666668</c:v>
                </c:pt>
                <c:pt idx="9961">
                  <c:v>166.03333333333333</c:v>
                </c:pt>
                <c:pt idx="9962">
                  <c:v>166.05</c:v>
                </c:pt>
                <c:pt idx="9963">
                  <c:v>166.06666666666666</c:v>
                </c:pt>
                <c:pt idx="9964">
                  <c:v>166.08333333333334</c:v>
                </c:pt>
                <c:pt idx="9965">
                  <c:v>166.1</c:v>
                </c:pt>
                <c:pt idx="9966">
                  <c:v>166.11666666666667</c:v>
                </c:pt>
                <c:pt idx="9967">
                  <c:v>166.13333333333333</c:v>
                </c:pt>
                <c:pt idx="9968">
                  <c:v>166.15</c:v>
                </c:pt>
                <c:pt idx="9969">
                  <c:v>166.16666666666666</c:v>
                </c:pt>
                <c:pt idx="9970">
                  <c:v>166.18333333333334</c:v>
                </c:pt>
                <c:pt idx="9971">
                  <c:v>166.2</c:v>
                </c:pt>
                <c:pt idx="9972">
                  <c:v>166.21666666666667</c:v>
                </c:pt>
                <c:pt idx="9973">
                  <c:v>166.23333333333332</c:v>
                </c:pt>
                <c:pt idx="9974">
                  <c:v>166.25</c:v>
                </c:pt>
                <c:pt idx="9975">
                  <c:v>166.26666666666668</c:v>
                </c:pt>
                <c:pt idx="9976">
                  <c:v>166.28333333333333</c:v>
                </c:pt>
                <c:pt idx="9977">
                  <c:v>166.3</c:v>
                </c:pt>
                <c:pt idx="9978">
                  <c:v>166.31666666666666</c:v>
                </c:pt>
                <c:pt idx="9979">
                  <c:v>166.33333333333334</c:v>
                </c:pt>
                <c:pt idx="9980">
                  <c:v>166.35</c:v>
                </c:pt>
                <c:pt idx="9981">
                  <c:v>166.36666666666667</c:v>
                </c:pt>
                <c:pt idx="9982">
                  <c:v>166.38333333333333</c:v>
                </c:pt>
                <c:pt idx="9983">
                  <c:v>166.4</c:v>
                </c:pt>
                <c:pt idx="9984">
                  <c:v>166.41666666666666</c:v>
                </c:pt>
                <c:pt idx="9985">
                  <c:v>166.43333333333334</c:v>
                </c:pt>
                <c:pt idx="9986">
                  <c:v>166.45</c:v>
                </c:pt>
                <c:pt idx="9987">
                  <c:v>166.46666666666667</c:v>
                </c:pt>
                <c:pt idx="9988">
                  <c:v>166.48333333333332</c:v>
                </c:pt>
                <c:pt idx="9989">
                  <c:v>166.5</c:v>
                </c:pt>
                <c:pt idx="9990">
                  <c:v>166.51666666666668</c:v>
                </c:pt>
                <c:pt idx="9991">
                  <c:v>166.53333333333333</c:v>
                </c:pt>
                <c:pt idx="9992">
                  <c:v>166.55</c:v>
                </c:pt>
                <c:pt idx="9993">
                  <c:v>166.56666666666666</c:v>
                </c:pt>
                <c:pt idx="9994">
                  <c:v>166.58333333333334</c:v>
                </c:pt>
                <c:pt idx="9995">
                  <c:v>166.6</c:v>
                </c:pt>
                <c:pt idx="9996">
                  <c:v>166.61666666666667</c:v>
                </c:pt>
                <c:pt idx="9997">
                  <c:v>166.63333333333333</c:v>
                </c:pt>
                <c:pt idx="9998">
                  <c:v>166.65</c:v>
                </c:pt>
                <c:pt idx="9999">
                  <c:v>166.66666666666666</c:v>
                </c:pt>
                <c:pt idx="10000">
                  <c:v>166.68333333333334</c:v>
                </c:pt>
                <c:pt idx="10001">
                  <c:v>166.7</c:v>
                </c:pt>
                <c:pt idx="10002">
                  <c:v>166.71666666666667</c:v>
                </c:pt>
                <c:pt idx="10003">
                  <c:v>166.73333333333332</c:v>
                </c:pt>
                <c:pt idx="10004">
                  <c:v>166.75</c:v>
                </c:pt>
                <c:pt idx="10005">
                  <c:v>166.76666666666668</c:v>
                </c:pt>
                <c:pt idx="10006">
                  <c:v>166.78333333333333</c:v>
                </c:pt>
                <c:pt idx="10007">
                  <c:v>166.8</c:v>
                </c:pt>
                <c:pt idx="10008">
                  <c:v>166.81666666666666</c:v>
                </c:pt>
                <c:pt idx="10009">
                  <c:v>166.83333333333334</c:v>
                </c:pt>
                <c:pt idx="10010">
                  <c:v>166.85</c:v>
                </c:pt>
                <c:pt idx="10011">
                  <c:v>166.86666666666667</c:v>
                </c:pt>
                <c:pt idx="10012">
                  <c:v>166.88333333333333</c:v>
                </c:pt>
                <c:pt idx="10013">
                  <c:v>166.9</c:v>
                </c:pt>
                <c:pt idx="10014">
                  <c:v>166.91666666666666</c:v>
                </c:pt>
                <c:pt idx="10015">
                  <c:v>166.93333333333334</c:v>
                </c:pt>
                <c:pt idx="10016">
                  <c:v>166.95</c:v>
                </c:pt>
                <c:pt idx="10017">
                  <c:v>166.96666666666667</c:v>
                </c:pt>
                <c:pt idx="10018">
                  <c:v>166.98333333333332</c:v>
                </c:pt>
                <c:pt idx="10019">
                  <c:v>167</c:v>
                </c:pt>
                <c:pt idx="10020">
                  <c:v>167.01666666666668</c:v>
                </c:pt>
                <c:pt idx="10021">
                  <c:v>167.03333333333333</c:v>
                </c:pt>
                <c:pt idx="10022">
                  <c:v>167.05</c:v>
                </c:pt>
                <c:pt idx="10023">
                  <c:v>167.06666666666666</c:v>
                </c:pt>
                <c:pt idx="10024">
                  <c:v>167.08333333333334</c:v>
                </c:pt>
                <c:pt idx="10025">
                  <c:v>167.1</c:v>
                </c:pt>
                <c:pt idx="10026">
                  <c:v>167.11666666666667</c:v>
                </c:pt>
                <c:pt idx="10027">
                  <c:v>167.13333333333333</c:v>
                </c:pt>
                <c:pt idx="10028">
                  <c:v>167.15</c:v>
                </c:pt>
                <c:pt idx="10029">
                  <c:v>167.16666666666666</c:v>
                </c:pt>
                <c:pt idx="10030">
                  <c:v>167.18333333333334</c:v>
                </c:pt>
                <c:pt idx="10031">
                  <c:v>167.2</c:v>
                </c:pt>
                <c:pt idx="10032">
                  <c:v>167.21666666666667</c:v>
                </c:pt>
                <c:pt idx="10033">
                  <c:v>167.23333333333332</c:v>
                </c:pt>
                <c:pt idx="10034">
                  <c:v>167.25</c:v>
                </c:pt>
                <c:pt idx="10035">
                  <c:v>167.26666666666668</c:v>
                </c:pt>
                <c:pt idx="10036">
                  <c:v>167.28333333333333</c:v>
                </c:pt>
                <c:pt idx="10037">
                  <c:v>167.3</c:v>
                </c:pt>
                <c:pt idx="10038">
                  <c:v>167.31666666666666</c:v>
                </c:pt>
                <c:pt idx="10039">
                  <c:v>167.33333333333334</c:v>
                </c:pt>
                <c:pt idx="10040">
                  <c:v>167.35</c:v>
                </c:pt>
                <c:pt idx="10041">
                  <c:v>167.36666666666667</c:v>
                </c:pt>
                <c:pt idx="10042">
                  <c:v>167.38333333333333</c:v>
                </c:pt>
                <c:pt idx="10043">
                  <c:v>167.4</c:v>
                </c:pt>
                <c:pt idx="10044">
                  <c:v>167.41666666666666</c:v>
                </c:pt>
                <c:pt idx="10045">
                  <c:v>167.43333333333334</c:v>
                </c:pt>
                <c:pt idx="10046">
                  <c:v>167.45</c:v>
                </c:pt>
                <c:pt idx="10047">
                  <c:v>167.46666666666667</c:v>
                </c:pt>
                <c:pt idx="10048">
                  <c:v>167.48333333333332</c:v>
                </c:pt>
                <c:pt idx="10049">
                  <c:v>167.5</c:v>
                </c:pt>
                <c:pt idx="10050">
                  <c:v>167.51666666666668</c:v>
                </c:pt>
                <c:pt idx="10051">
                  <c:v>167.53333333333333</c:v>
                </c:pt>
                <c:pt idx="10052">
                  <c:v>167.55</c:v>
                </c:pt>
                <c:pt idx="10053">
                  <c:v>167.56666666666666</c:v>
                </c:pt>
                <c:pt idx="10054">
                  <c:v>167.58333333333334</c:v>
                </c:pt>
                <c:pt idx="10055">
                  <c:v>167.6</c:v>
                </c:pt>
                <c:pt idx="10056">
                  <c:v>167.61666666666667</c:v>
                </c:pt>
                <c:pt idx="10057">
                  <c:v>167.63333333333333</c:v>
                </c:pt>
                <c:pt idx="10058">
                  <c:v>167.65</c:v>
                </c:pt>
                <c:pt idx="10059">
                  <c:v>167.66666666666666</c:v>
                </c:pt>
                <c:pt idx="10060">
                  <c:v>167.68333333333334</c:v>
                </c:pt>
                <c:pt idx="10061">
                  <c:v>167.7</c:v>
                </c:pt>
                <c:pt idx="10062">
                  <c:v>167.71666666666667</c:v>
                </c:pt>
                <c:pt idx="10063">
                  <c:v>167.73333333333332</c:v>
                </c:pt>
                <c:pt idx="10064">
                  <c:v>167.75</c:v>
                </c:pt>
                <c:pt idx="10065">
                  <c:v>167.76666666666668</c:v>
                </c:pt>
                <c:pt idx="10066">
                  <c:v>167.78333333333333</c:v>
                </c:pt>
                <c:pt idx="10067">
                  <c:v>167.8</c:v>
                </c:pt>
                <c:pt idx="10068">
                  <c:v>167.81666666666666</c:v>
                </c:pt>
                <c:pt idx="10069">
                  <c:v>167.83333333333334</c:v>
                </c:pt>
                <c:pt idx="10070">
                  <c:v>167.85</c:v>
                </c:pt>
                <c:pt idx="10071">
                  <c:v>167.86666666666667</c:v>
                </c:pt>
                <c:pt idx="10072">
                  <c:v>167.88333333333333</c:v>
                </c:pt>
                <c:pt idx="10073">
                  <c:v>167.9</c:v>
                </c:pt>
                <c:pt idx="10074">
                  <c:v>167.91666666666666</c:v>
                </c:pt>
                <c:pt idx="10075">
                  <c:v>167.93333333333334</c:v>
                </c:pt>
                <c:pt idx="10076">
                  <c:v>167.95</c:v>
                </c:pt>
                <c:pt idx="10077">
                  <c:v>167.96666666666667</c:v>
                </c:pt>
                <c:pt idx="10078">
                  <c:v>167.98333333333332</c:v>
                </c:pt>
                <c:pt idx="10079">
                  <c:v>168</c:v>
                </c:pt>
                <c:pt idx="10080">
                  <c:v>168.01666666666668</c:v>
                </c:pt>
                <c:pt idx="10081">
                  <c:v>168.03333333333333</c:v>
                </c:pt>
                <c:pt idx="10082">
                  <c:v>168.05</c:v>
                </c:pt>
                <c:pt idx="10083">
                  <c:v>168.06666666666666</c:v>
                </c:pt>
                <c:pt idx="10084">
                  <c:v>168.08333333333334</c:v>
                </c:pt>
                <c:pt idx="10085">
                  <c:v>168.1</c:v>
                </c:pt>
                <c:pt idx="10086">
                  <c:v>168.11666666666667</c:v>
                </c:pt>
                <c:pt idx="10087">
                  <c:v>168.13333333333333</c:v>
                </c:pt>
                <c:pt idx="10088">
                  <c:v>168.15</c:v>
                </c:pt>
                <c:pt idx="10089">
                  <c:v>168.16666666666666</c:v>
                </c:pt>
                <c:pt idx="10090">
                  <c:v>168.18333333333334</c:v>
                </c:pt>
                <c:pt idx="10091">
                  <c:v>168.2</c:v>
                </c:pt>
                <c:pt idx="10092">
                  <c:v>168.21666666666667</c:v>
                </c:pt>
                <c:pt idx="10093">
                  <c:v>168.23333333333332</c:v>
                </c:pt>
                <c:pt idx="10094">
                  <c:v>168.25</c:v>
                </c:pt>
                <c:pt idx="10095">
                  <c:v>168.26666666666668</c:v>
                </c:pt>
                <c:pt idx="10096">
                  <c:v>168.28333333333333</c:v>
                </c:pt>
                <c:pt idx="10097">
                  <c:v>168.3</c:v>
                </c:pt>
                <c:pt idx="10098">
                  <c:v>168.31666666666666</c:v>
                </c:pt>
                <c:pt idx="10099">
                  <c:v>168.33333333333334</c:v>
                </c:pt>
                <c:pt idx="10100">
                  <c:v>168.35</c:v>
                </c:pt>
                <c:pt idx="10101">
                  <c:v>168.36666666666667</c:v>
                </c:pt>
                <c:pt idx="10102">
                  <c:v>168.38333333333333</c:v>
                </c:pt>
                <c:pt idx="10103">
                  <c:v>168.4</c:v>
                </c:pt>
                <c:pt idx="10104">
                  <c:v>168.41666666666666</c:v>
                </c:pt>
                <c:pt idx="10105">
                  <c:v>168.43333333333334</c:v>
                </c:pt>
                <c:pt idx="10106">
                  <c:v>168.45</c:v>
                </c:pt>
                <c:pt idx="10107">
                  <c:v>168.46666666666667</c:v>
                </c:pt>
                <c:pt idx="10108">
                  <c:v>168.48333333333332</c:v>
                </c:pt>
                <c:pt idx="10109">
                  <c:v>168.5</c:v>
                </c:pt>
                <c:pt idx="10110">
                  <c:v>168.51666666666668</c:v>
                </c:pt>
                <c:pt idx="10111">
                  <c:v>168.53333333333333</c:v>
                </c:pt>
                <c:pt idx="10112">
                  <c:v>168.55</c:v>
                </c:pt>
                <c:pt idx="10113">
                  <c:v>168.56666666666666</c:v>
                </c:pt>
                <c:pt idx="10114">
                  <c:v>168.58333333333334</c:v>
                </c:pt>
                <c:pt idx="10115">
                  <c:v>168.6</c:v>
                </c:pt>
                <c:pt idx="10116">
                  <c:v>168.61666666666667</c:v>
                </c:pt>
                <c:pt idx="10117">
                  <c:v>168.63333333333333</c:v>
                </c:pt>
                <c:pt idx="10118">
                  <c:v>168.65</c:v>
                </c:pt>
                <c:pt idx="10119">
                  <c:v>168.66666666666666</c:v>
                </c:pt>
                <c:pt idx="10120">
                  <c:v>168.68333333333334</c:v>
                </c:pt>
                <c:pt idx="10121">
                  <c:v>168.7</c:v>
                </c:pt>
                <c:pt idx="10122">
                  <c:v>168.71666666666667</c:v>
                </c:pt>
                <c:pt idx="10123">
                  <c:v>168.73333333333332</c:v>
                </c:pt>
                <c:pt idx="10124">
                  <c:v>168.75</c:v>
                </c:pt>
                <c:pt idx="10125">
                  <c:v>168.76666666666668</c:v>
                </c:pt>
                <c:pt idx="10126">
                  <c:v>168.78333333333333</c:v>
                </c:pt>
                <c:pt idx="10127">
                  <c:v>168.8</c:v>
                </c:pt>
                <c:pt idx="10128">
                  <c:v>168.81666666666666</c:v>
                </c:pt>
                <c:pt idx="10129">
                  <c:v>168.83333333333334</c:v>
                </c:pt>
                <c:pt idx="10130">
                  <c:v>168.85</c:v>
                </c:pt>
                <c:pt idx="10131">
                  <c:v>168.86666666666667</c:v>
                </c:pt>
                <c:pt idx="10132">
                  <c:v>168.88333333333333</c:v>
                </c:pt>
                <c:pt idx="10133">
                  <c:v>168.9</c:v>
                </c:pt>
                <c:pt idx="10134">
                  <c:v>168.91666666666666</c:v>
                </c:pt>
                <c:pt idx="10135">
                  <c:v>168.93333333333334</c:v>
                </c:pt>
                <c:pt idx="10136">
                  <c:v>168.95</c:v>
                </c:pt>
                <c:pt idx="10137">
                  <c:v>168.96666666666667</c:v>
                </c:pt>
                <c:pt idx="10138">
                  <c:v>168.98333333333332</c:v>
                </c:pt>
                <c:pt idx="10139">
                  <c:v>169</c:v>
                </c:pt>
                <c:pt idx="10140">
                  <c:v>169.01666666666668</c:v>
                </c:pt>
                <c:pt idx="10141">
                  <c:v>169.03333333333333</c:v>
                </c:pt>
                <c:pt idx="10142">
                  <c:v>169.05</c:v>
                </c:pt>
                <c:pt idx="10143">
                  <c:v>169.06666666666666</c:v>
                </c:pt>
                <c:pt idx="10144">
                  <c:v>169.08333333333334</c:v>
                </c:pt>
                <c:pt idx="10145">
                  <c:v>169.1</c:v>
                </c:pt>
                <c:pt idx="10146">
                  <c:v>169.11666666666667</c:v>
                </c:pt>
                <c:pt idx="10147">
                  <c:v>169.13333333333333</c:v>
                </c:pt>
                <c:pt idx="10148">
                  <c:v>169.15</c:v>
                </c:pt>
                <c:pt idx="10149">
                  <c:v>169.16666666666666</c:v>
                </c:pt>
                <c:pt idx="10150">
                  <c:v>169.18333333333334</c:v>
                </c:pt>
                <c:pt idx="10151">
                  <c:v>169.2</c:v>
                </c:pt>
                <c:pt idx="10152">
                  <c:v>169.21666666666667</c:v>
                </c:pt>
                <c:pt idx="10153">
                  <c:v>169.23333333333332</c:v>
                </c:pt>
                <c:pt idx="10154">
                  <c:v>169.25</c:v>
                </c:pt>
                <c:pt idx="10155">
                  <c:v>169.26666666666668</c:v>
                </c:pt>
                <c:pt idx="10156">
                  <c:v>169.28333333333333</c:v>
                </c:pt>
                <c:pt idx="10157">
                  <c:v>169.3</c:v>
                </c:pt>
                <c:pt idx="10158">
                  <c:v>169.31666666666666</c:v>
                </c:pt>
                <c:pt idx="10159">
                  <c:v>169.33333333333334</c:v>
                </c:pt>
                <c:pt idx="10160">
                  <c:v>169.35</c:v>
                </c:pt>
                <c:pt idx="10161">
                  <c:v>169.36666666666667</c:v>
                </c:pt>
                <c:pt idx="10162">
                  <c:v>169.38333333333333</c:v>
                </c:pt>
                <c:pt idx="10163">
                  <c:v>169.4</c:v>
                </c:pt>
                <c:pt idx="10164">
                  <c:v>169.41666666666666</c:v>
                </c:pt>
                <c:pt idx="10165">
                  <c:v>169.43333333333334</c:v>
                </c:pt>
                <c:pt idx="10166">
                  <c:v>169.45</c:v>
                </c:pt>
                <c:pt idx="10167">
                  <c:v>169.46666666666667</c:v>
                </c:pt>
                <c:pt idx="10168">
                  <c:v>169.48333333333332</c:v>
                </c:pt>
                <c:pt idx="10169">
                  <c:v>169.5</c:v>
                </c:pt>
                <c:pt idx="10170">
                  <c:v>169.51666666666668</c:v>
                </c:pt>
                <c:pt idx="10171">
                  <c:v>169.53333333333333</c:v>
                </c:pt>
                <c:pt idx="10172">
                  <c:v>169.55</c:v>
                </c:pt>
                <c:pt idx="10173">
                  <c:v>169.56666666666666</c:v>
                </c:pt>
                <c:pt idx="10174">
                  <c:v>169.58333333333334</c:v>
                </c:pt>
                <c:pt idx="10175">
                  <c:v>169.6</c:v>
                </c:pt>
                <c:pt idx="10176">
                  <c:v>169.61666666666667</c:v>
                </c:pt>
                <c:pt idx="10177">
                  <c:v>169.63333333333333</c:v>
                </c:pt>
                <c:pt idx="10178">
                  <c:v>169.65</c:v>
                </c:pt>
                <c:pt idx="10179">
                  <c:v>169.66666666666666</c:v>
                </c:pt>
                <c:pt idx="10180">
                  <c:v>169.68333333333334</c:v>
                </c:pt>
                <c:pt idx="10181">
                  <c:v>169.7</c:v>
                </c:pt>
                <c:pt idx="10182">
                  <c:v>169.71666666666667</c:v>
                </c:pt>
                <c:pt idx="10183">
                  <c:v>169.73333333333332</c:v>
                </c:pt>
                <c:pt idx="10184">
                  <c:v>169.75</c:v>
                </c:pt>
                <c:pt idx="10185">
                  <c:v>169.76666666666668</c:v>
                </c:pt>
                <c:pt idx="10186">
                  <c:v>169.78333333333333</c:v>
                </c:pt>
                <c:pt idx="10187">
                  <c:v>169.8</c:v>
                </c:pt>
                <c:pt idx="10188">
                  <c:v>169.81666666666666</c:v>
                </c:pt>
                <c:pt idx="10189">
                  <c:v>169.83333333333334</c:v>
                </c:pt>
                <c:pt idx="10190">
                  <c:v>169.85</c:v>
                </c:pt>
                <c:pt idx="10191">
                  <c:v>169.86666666666667</c:v>
                </c:pt>
                <c:pt idx="10192">
                  <c:v>169.88333333333333</c:v>
                </c:pt>
                <c:pt idx="10193">
                  <c:v>169.9</c:v>
                </c:pt>
                <c:pt idx="10194">
                  <c:v>169.91666666666666</c:v>
                </c:pt>
                <c:pt idx="10195">
                  <c:v>169.93333333333334</c:v>
                </c:pt>
                <c:pt idx="10196">
                  <c:v>169.95</c:v>
                </c:pt>
                <c:pt idx="10197">
                  <c:v>169.96666666666667</c:v>
                </c:pt>
                <c:pt idx="10198">
                  <c:v>169.98333333333332</c:v>
                </c:pt>
                <c:pt idx="10199">
                  <c:v>170</c:v>
                </c:pt>
                <c:pt idx="10200">
                  <c:v>170.01666666666668</c:v>
                </c:pt>
                <c:pt idx="10201">
                  <c:v>170.03333333333333</c:v>
                </c:pt>
                <c:pt idx="10202">
                  <c:v>170.05</c:v>
                </c:pt>
                <c:pt idx="10203">
                  <c:v>170.06666666666666</c:v>
                </c:pt>
                <c:pt idx="10204">
                  <c:v>170.08333333333334</c:v>
                </c:pt>
                <c:pt idx="10205">
                  <c:v>170.1</c:v>
                </c:pt>
                <c:pt idx="10206">
                  <c:v>170.11666666666667</c:v>
                </c:pt>
                <c:pt idx="10207">
                  <c:v>170.13333333333333</c:v>
                </c:pt>
                <c:pt idx="10208">
                  <c:v>170.15</c:v>
                </c:pt>
                <c:pt idx="10209">
                  <c:v>170.16666666666666</c:v>
                </c:pt>
                <c:pt idx="10210">
                  <c:v>170.18333333333334</c:v>
                </c:pt>
                <c:pt idx="10211">
                  <c:v>170.2</c:v>
                </c:pt>
                <c:pt idx="10212">
                  <c:v>170.21666666666667</c:v>
                </c:pt>
                <c:pt idx="10213">
                  <c:v>170.23333333333332</c:v>
                </c:pt>
                <c:pt idx="10214">
                  <c:v>170.25</c:v>
                </c:pt>
                <c:pt idx="10215">
                  <c:v>170.26666666666668</c:v>
                </c:pt>
                <c:pt idx="10216">
                  <c:v>170.28333333333333</c:v>
                </c:pt>
                <c:pt idx="10217">
                  <c:v>170.3</c:v>
                </c:pt>
                <c:pt idx="10218">
                  <c:v>170.31666666666666</c:v>
                </c:pt>
                <c:pt idx="10219">
                  <c:v>170.33333333333334</c:v>
                </c:pt>
                <c:pt idx="10220">
                  <c:v>170.35</c:v>
                </c:pt>
                <c:pt idx="10221">
                  <c:v>170.36666666666667</c:v>
                </c:pt>
                <c:pt idx="10222">
                  <c:v>170.38333333333333</c:v>
                </c:pt>
                <c:pt idx="10223">
                  <c:v>170.4</c:v>
                </c:pt>
                <c:pt idx="10224">
                  <c:v>170.41666666666666</c:v>
                </c:pt>
                <c:pt idx="10225">
                  <c:v>170.43333333333334</c:v>
                </c:pt>
                <c:pt idx="10226">
                  <c:v>170.45</c:v>
                </c:pt>
                <c:pt idx="10227">
                  <c:v>170.46666666666667</c:v>
                </c:pt>
                <c:pt idx="10228">
                  <c:v>170.48333333333332</c:v>
                </c:pt>
                <c:pt idx="10229">
                  <c:v>170.5</c:v>
                </c:pt>
                <c:pt idx="10230">
                  <c:v>170.51666666666668</c:v>
                </c:pt>
                <c:pt idx="10231">
                  <c:v>170.53333333333333</c:v>
                </c:pt>
                <c:pt idx="10232">
                  <c:v>170.55</c:v>
                </c:pt>
                <c:pt idx="10233">
                  <c:v>170.56666666666666</c:v>
                </c:pt>
                <c:pt idx="10234">
                  <c:v>170.58333333333334</c:v>
                </c:pt>
                <c:pt idx="10235">
                  <c:v>170.6</c:v>
                </c:pt>
                <c:pt idx="10236">
                  <c:v>170.61666666666667</c:v>
                </c:pt>
                <c:pt idx="10237">
                  <c:v>170.63333333333333</c:v>
                </c:pt>
                <c:pt idx="10238">
                  <c:v>170.65</c:v>
                </c:pt>
                <c:pt idx="10239">
                  <c:v>170.66666666666666</c:v>
                </c:pt>
                <c:pt idx="10240">
                  <c:v>170.68333333333334</c:v>
                </c:pt>
                <c:pt idx="10241">
                  <c:v>170.7</c:v>
                </c:pt>
                <c:pt idx="10242">
                  <c:v>170.71666666666667</c:v>
                </c:pt>
                <c:pt idx="10243">
                  <c:v>170.73333333333332</c:v>
                </c:pt>
                <c:pt idx="10244">
                  <c:v>170.75</c:v>
                </c:pt>
                <c:pt idx="10245">
                  <c:v>170.76666666666668</c:v>
                </c:pt>
                <c:pt idx="10246">
                  <c:v>170.78333333333333</c:v>
                </c:pt>
                <c:pt idx="10247">
                  <c:v>170.8</c:v>
                </c:pt>
                <c:pt idx="10248">
                  <c:v>170.81666666666666</c:v>
                </c:pt>
                <c:pt idx="10249">
                  <c:v>170.83333333333334</c:v>
                </c:pt>
                <c:pt idx="10250">
                  <c:v>170.85</c:v>
                </c:pt>
                <c:pt idx="10251">
                  <c:v>170.86666666666667</c:v>
                </c:pt>
                <c:pt idx="10252">
                  <c:v>170.88333333333333</c:v>
                </c:pt>
                <c:pt idx="10253">
                  <c:v>170.9</c:v>
                </c:pt>
                <c:pt idx="10254">
                  <c:v>170.91666666666666</c:v>
                </c:pt>
                <c:pt idx="10255">
                  <c:v>170.93333333333334</c:v>
                </c:pt>
                <c:pt idx="10256">
                  <c:v>170.95</c:v>
                </c:pt>
                <c:pt idx="10257">
                  <c:v>170.96666666666667</c:v>
                </c:pt>
                <c:pt idx="10258">
                  <c:v>170.98333333333332</c:v>
                </c:pt>
                <c:pt idx="10259">
                  <c:v>171</c:v>
                </c:pt>
                <c:pt idx="10260">
                  <c:v>171.01666666666668</c:v>
                </c:pt>
                <c:pt idx="10261">
                  <c:v>171.03333333333333</c:v>
                </c:pt>
                <c:pt idx="10262">
                  <c:v>171.05</c:v>
                </c:pt>
                <c:pt idx="10263">
                  <c:v>171.06666666666666</c:v>
                </c:pt>
                <c:pt idx="10264">
                  <c:v>171.08333333333334</c:v>
                </c:pt>
                <c:pt idx="10265">
                  <c:v>171.1</c:v>
                </c:pt>
                <c:pt idx="10266">
                  <c:v>171.11666666666667</c:v>
                </c:pt>
                <c:pt idx="10267">
                  <c:v>171.13333333333333</c:v>
                </c:pt>
                <c:pt idx="10268">
                  <c:v>171.15</c:v>
                </c:pt>
                <c:pt idx="10269">
                  <c:v>171.16666666666666</c:v>
                </c:pt>
                <c:pt idx="10270">
                  <c:v>171.18333333333334</c:v>
                </c:pt>
                <c:pt idx="10271">
                  <c:v>171.2</c:v>
                </c:pt>
                <c:pt idx="10272">
                  <c:v>171.21666666666667</c:v>
                </c:pt>
                <c:pt idx="10273">
                  <c:v>171.23333333333332</c:v>
                </c:pt>
                <c:pt idx="10274">
                  <c:v>171.25</c:v>
                </c:pt>
                <c:pt idx="10275">
                  <c:v>171.26666666666668</c:v>
                </c:pt>
                <c:pt idx="10276">
                  <c:v>171.28333333333333</c:v>
                </c:pt>
                <c:pt idx="10277">
                  <c:v>171.3</c:v>
                </c:pt>
                <c:pt idx="10278">
                  <c:v>171.31666666666666</c:v>
                </c:pt>
                <c:pt idx="10279">
                  <c:v>171.33333333333334</c:v>
                </c:pt>
                <c:pt idx="10280">
                  <c:v>171.35</c:v>
                </c:pt>
                <c:pt idx="10281">
                  <c:v>171.36666666666667</c:v>
                </c:pt>
                <c:pt idx="10282">
                  <c:v>171.38333333333333</c:v>
                </c:pt>
                <c:pt idx="10283">
                  <c:v>171.4</c:v>
                </c:pt>
                <c:pt idx="10284">
                  <c:v>171.41666666666666</c:v>
                </c:pt>
                <c:pt idx="10285">
                  <c:v>171.43333333333334</c:v>
                </c:pt>
                <c:pt idx="10286">
                  <c:v>171.45</c:v>
                </c:pt>
                <c:pt idx="10287">
                  <c:v>171.46666666666667</c:v>
                </c:pt>
                <c:pt idx="10288">
                  <c:v>171.48333333333332</c:v>
                </c:pt>
                <c:pt idx="10289">
                  <c:v>171.5</c:v>
                </c:pt>
                <c:pt idx="10290">
                  <c:v>171.51666666666668</c:v>
                </c:pt>
                <c:pt idx="10291">
                  <c:v>171.53333333333333</c:v>
                </c:pt>
                <c:pt idx="10292">
                  <c:v>171.55</c:v>
                </c:pt>
                <c:pt idx="10293">
                  <c:v>171.56666666666666</c:v>
                </c:pt>
                <c:pt idx="10294">
                  <c:v>171.58333333333334</c:v>
                </c:pt>
                <c:pt idx="10295">
                  <c:v>171.6</c:v>
                </c:pt>
                <c:pt idx="10296">
                  <c:v>171.61666666666667</c:v>
                </c:pt>
                <c:pt idx="10297">
                  <c:v>171.63333333333333</c:v>
                </c:pt>
                <c:pt idx="10298">
                  <c:v>171.65</c:v>
                </c:pt>
                <c:pt idx="10299">
                  <c:v>171.66666666666666</c:v>
                </c:pt>
                <c:pt idx="10300">
                  <c:v>171.68333333333334</c:v>
                </c:pt>
                <c:pt idx="10301">
                  <c:v>171.7</c:v>
                </c:pt>
                <c:pt idx="10302">
                  <c:v>171.71666666666667</c:v>
                </c:pt>
                <c:pt idx="10303">
                  <c:v>171.73333333333332</c:v>
                </c:pt>
                <c:pt idx="10304">
                  <c:v>171.75</c:v>
                </c:pt>
                <c:pt idx="10305">
                  <c:v>171.76666666666668</c:v>
                </c:pt>
                <c:pt idx="10306">
                  <c:v>171.78333333333333</c:v>
                </c:pt>
                <c:pt idx="10307">
                  <c:v>171.8</c:v>
                </c:pt>
                <c:pt idx="10308">
                  <c:v>171.81666666666666</c:v>
                </c:pt>
                <c:pt idx="10309">
                  <c:v>171.83333333333334</c:v>
                </c:pt>
                <c:pt idx="10310">
                  <c:v>171.85</c:v>
                </c:pt>
                <c:pt idx="10311">
                  <c:v>171.86666666666667</c:v>
                </c:pt>
                <c:pt idx="10312">
                  <c:v>171.88333333333333</c:v>
                </c:pt>
                <c:pt idx="10313">
                  <c:v>171.9</c:v>
                </c:pt>
                <c:pt idx="10314">
                  <c:v>171.91666666666666</c:v>
                </c:pt>
                <c:pt idx="10315">
                  <c:v>171.93333333333334</c:v>
                </c:pt>
                <c:pt idx="10316">
                  <c:v>171.95</c:v>
                </c:pt>
                <c:pt idx="10317">
                  <c:v>171.96666666666667</c:v>
                </c:pt>
                <c:pt idx="10318">
                  <c:v>171.98333333333332</c:v>
                </c:pt>
                <c:pt idx="10319">
                  <c:v>172</c:v>
                </c:pt>
                <c:pt idx="10320">
                  <c:v>172.01666666666668</c:v>
                </c:pt>
                <c:pt idx="10321">
                  <c:v>172.03333333333333</c:v>
                </c:pt>
                <c:pt idx="10322">
                  <c:v>172.05</c:v>
                </c:pt>
                <c:pt idx="10323">
                  <c:v>172.06666666666666</c:v>
                </c:pt>
                <c:pt idx="10324">
                  <c:v>172.08333333333334</c:v>
                </c:pt>
                <c:pt idx="10325">
                  <c:v>172.1</c:v>
                </c:pt>
                <c:pt idx="10326">
                  <c:v>172.11666666666667</c:v>
                </c:pt>
                <c:pt idx="10327">
                  <c:v>172.13333333333333</c:v>
                </c:pt>
                <c:pt idx="10328">
                  <c:v>172.15</c:v>
                </c:pt>
                <c:pt idx="10329">
                  <c:v>172.16666666666666</c:v>
                </c:pt>
                <c:pt idx="10330">
                  <c:v>172.18333333333334</c:v>
                </c:pt>
                <c:pt idx="10331">
                  <c:v>172.2</c:v>
                </c:pt>
                <c:pt idx="10332">
                  <c:v>172.21666666666667</c:v>
                </c:pt>
                <c:pt idx="10333">
                  <c:v>172.23333333333332</c:v>
                </c:pt>
                <c:pt idx="10334">
                  <c:v>172.25</c:v>
                </c:pt>
                <c:pt idx="10335">
                  <c:v>172.26666666666668</c:v>
                </c:pt>
                <c:pt idx="10336">
                  <c:v>172.28333333333333</c:v>
                </c:pt>
                <c:pt idx="10337">
                  <c:v>172.3</c:v>
                </c:pt>
                <c:pt idx="10338">
                  <c:v>172.31666666666666</c:v>
                </c:pt>
                <c:pt idx="10339">
                  <c:v>172.33333333333334</c:v>
                </c:pt>
                <c:pt idx="10340">
                  <c:v>172.35</c:v>
                </c:pt>
                <c:pt idx="10341">
                  <c:v>172.36666666666667</c:v>
                </c:pt>
                <c:pt idx="10342">
                  <c:v>172.38333333333333</c:v>
                </c:pt>
                <c:pt idx="10343">
                  <c:v>172.4</c:v>
                </c:pt>
                <c:pt idx="10344">
                  <c:v>172.41666666666666</c:v>
                </c:pt>
                <c:pt idx="10345">
                  <c:v>172.43333333333334</c:v>
                </c:pt>
                <c:pt idx="10346">
                  <c:v>172.45</c:v>
                </c:pt>
                <c:pt idx="10347">
                  <c:v>172.46666666666667</c:v>
                </c:pt>
                <c:pt idx="10348">
                  <c:v>172.48333333333332</c:v>
                </c:pt>
                <c:pt idx="10349">
                  <c:v>172.5</c:v>
                </c:pt>
                <c:pt idx="10350">
                  <c:v>172.51666666666668</c:v>
                </c:pt>
                <c:pt idx="10351">
                  <c:v>172.53333333333333</c:v>
                </c:pt>
                <c:pt idx="10352">
                  <c:v>172.55</c:v>
                </c:pt>
                <c:pt idx="10353">
                  <c:v>172.56666666666666</c:v>
                </c:pt>
                <c:pt idx="10354">
                  <c:v>172.58333333333334</c:v>
                </c:pt>
                <c:pt idx="10355">
                  <c:v>172.6</c:v>
                </c:pt>
                <c:pt idx="10356">
                  <c:v>172.61666666666667</c:v>
                </c:pt>
                <c:pt idx="10357">
                  <c:v>172.63333333333333</c:v>
                </c:pt>
                <c:pt idx="10358">
                  <c:v>172.65</c:v>
                </c:pt>
                <c:pt idx="10359">
                  <c:v>172.66666666666666</c:v>
                </c:pt>
                <c:pt idx="10360">
                  <c:v>172.68333333333334</c:v>
                </c:pt>
                <c:pt idx="10361">
                  <c:v>172.7</c:v>
                </c:pt>
                <c:pt idx="10362">
                  <c:v>172.71666666666667</c:v>
                </c:pt>
                <c:pt idx="10363">
                  <c:v>172.73333333333332</c:v>
                </c:pt>
                <c:pt idx="10364">
                  <c:v>172.75</c:v>
                </c:pt>
                <c:pt idx="10365">
                  <c:v>172.76666666666668</c:v>
                </c:pt>
                <c:pt idx="10366">
                  <c:v>172.78333333333333</c:v>
                </c:pt>
                <c:pt idx="10367">
                  <c:v>172.8</c:v>
                </c:pt>
                <c:pt idx="10368">
                  <c:v>172.81666666666666</c:v>
                </c:pt>
                <c:pt idx="10369">
                  <c:v>172.83333333333334</c:v>
                </c:pt>
                <c:pt idx="10370">
                  <c:v>172.85</c:v>
                </c:pt>
                <c:pt idx="10371">
                  <c:v>172.86666666666667</c:v>
                </c:pt>
                <c:pt idx="10372">
                  <c:v>172.88333333333333</c:v>
                </c:pt>
                <c:pt idx="10373">
                  <c:v>172.9</c:v>
                </c:pt>
                <c:pt idx="10374">
                  <c:v>172.91666666666666</c:v>
                </c:pt>
                <c:pt idx="10375">
                  <c:v>172.93333333333334</c:v>
                </c:pt>
                <c:pt idx="10376">
                  <c:v>172.95</c:v>
                </c:pt>
                <c:pt idx="10377">
                  <c:v>172.96666666666667</c:v>
                </c:pt>
                <c:pt idx="10378">
                  <c:v>172.98333333333332</c:v>
                </c:pt>
                <c:pt idx="10379">
                  <c:v>173</c:v>
                </c:pt>
                <c:pt idx="10380">
                  <c:v>173.01666666666668</c:v>
                </c:pt>
                <c:pt idx="10381">
                  <c:v>173.03333333333333</c:v>
                </c:pt>
                <c:pt idx="10382">
                  <c:v>173.05</c:v>
                </c:pt>
                <c:pt idx="10383">
                  <c:v>173.06666666666666</c:v>
                </c:pt>
                <c:pt idx="10384">
                  <c:v>173.08333333333334</c:v>
                </c:pt>
                <c:pt idx="10385">
                  <c:v>173.1</c:v>
                </c:pt>
                <c:pt idx="10386">
                  <c:v>173.11666666666667</c:v>
                </c:pt>
                <c:pt idx="10387">
                  <c:v>173.13333333333333</c:v>
                </c:pt>
                <c:pt idx="10388">
                  <c:v>173.15</c:v>
                </c:pt>
                <c:pt idx="10389">
                  <c:v>173.16666666666666</c:v>
                </c:pt>
                <c:pt idx="10390">
                  <c:v>173.18333333333334</c:v>
                </c:pt>
                <c:pt idx="10391">
                  <c:v>173.2</c:v>
                </c:pt>
                <c:pt idx="10392">
                  <c:v>173.21666666666667</c:v>
                </c:pt>
                <c:pt idx="10393">
                  <c:v>173.23333333333332</c:v>
                </c:pt>
                <c:pt idx="10394">
                  <c:v>173.25</c:v>
                </c:pt>
                <c:pt idx="10395">
                  <c:v>173.26666666666668</c:v>
                </c:pt>
                <c:pt idx="10396">
                  <c:v>173.28333333333333</c:v>
                </c:pt>
                <c:pt idx="10397">
                  <c:v>173.3</c:v>
                </c:pt>
                <c:pt idx="10398">
                  <c:v>173.31666666666666</c:v>
                </c:pt>
                <c:pt idx="10399">
                  <c:v>173.33333333333334</c:v>
                </c:pt>
                <c:pt idx="10400">
                  <c:v>173.35</c:v>
                </c:pt>
                <c:pt idx="10401">
                  <c:v>173.36666666666667</c:v>
                </c:pt>
                <c:pt idx="10402">
                  <c:v>173.38333333333333</c:v>
                </c:pt>
                <c:pt idx="10403">
                  <c:v>173.4</c:v>
                </c:pt>
                <c:pt idx="10404">
                  <c:v>173.41666666666666</c:v>
                </c:pt>
                <c:pt idx="10405">
                  <c:v>173.43333333333334</c:v>
                </c:pt>
                <c:pt idx="10406">
                  <c:v>173.45</c:v>
                </c:pt>
                <c:pt idx="10407">
                  <c:v>173.46666666666667</c:v>
                </c:pt>
                <c:pt idx="10408">
                  <c:v>173.48333333333332</c:v>
                </c:pt>
                <c:pt idx="10409">
                  <c:v>173.5</c:v>
                </c:pt>
                <c:pt idx="10410">
                  <c:v>173.51666666666668</c:v>
                </c:pt>
                <c:pt idx="10411">
                  <c:v>173.53333333333333</c:v>
                </c:pt>
                <c:pt idx="10412">
                  <c:v>173.55</c:v>
                </c:pt>
                <c:pt idx="10413">
                  <c:v>173.56666666666666</c:v>
                </c:pt>
                <c:pt idx="10414">
                  <c:v>173.58333333333334</c:v>
                </c:pt>
                <c:pt idx="10415">
                  <c:v>173.6</c:v>
                </c:pt>
                <c:pt idx="10416">
                  <c:v>173.61666666666667</c:v>
                </c:pt>
                <c:pt idx="10417">
                  <c:v>173.63333333333333</c:v>
                </c:pt>
                <c:pt idx="10418">
                  <c:v>173.65</c:v>
                </c:pt>
                <c:pt idx="10419">
                  <c:v>173.66666666666666</c:v>
                </c:pt>
                <c:pt idx="10420">
                  <c:v>173.68333333333334</c:v>
                </c:pt>
                <c:pt idx="10421">
                  <c:v>173.7</c:v>
                </c:pt>
                <c:pt idx="10422">
                  <c:v>173.71666666666667</c:v>
                </c:pt>
                <c:pt idx="10423">
                  <c:v>173.73333333333332</c:v>
                </c:pt>
                <c:pt idx="10424">
                  <c:v>173.75</c:v>
                </c:pt>
                <c:pt idx="10425">
                  <c:v>173.76666666666668</c:v>
                </c:pt>
                <c:pt idx="10426">
                  <c:v>173.78333333333333</c:v>
                </c:pt>
                <c:pt idx="10427">
                  <c:v>173.8</c:v>
                </c:pt>
                <c:pt idx="10428">
                  <c:v>173.81666666666666</c:v>
                </c:pt>
                <c:pt idx="10429">
                  <c:v>173.83333333333334</c:v>
                </c:pt>
                <c:pt idx="10430">
                  <c:v>173.85</c:v>
                </c:pt>
                <c:pt idx="10431">
                  <c:v>173.86666666666667</c:v>
                </c:pt>
                <c:pt idx="10432">
                  <c:v>173.88333333333333</c:v>
                </c:pt>
                <c:pt idx="10433">
                  <c:v>173.9</c:v>
                </c:pt>
                <c:pt idx="10434">
                  <c:v>173.91666666666666</c:v>
                </c:pt>
                <c:pt idx="10435">
                  <c:v>173.93333333333334</c:v>
                </c:pt>
                <c:pt idx="10436">
                  <c:v>173.95</c:v>
                </c:pt>
                <c:pt idx="10437">
                  <c:v>173.96666666666667</c:v>
                </c:pt>
                <c:pt idx="10438">
                  <c:v>173.98333333333332</c:v>
                </c:pt>
                <c:pt idx="10439">
                  <c:v>174</c:v>
                </c:pt>
                <c:pt idx="10440">
                  <c:v>174.01666666666668</c:v>
                </c:pt>
                <c:pt idx="10441">
                  <c:v>174.03333333333333</c:v>
                </c:pt>
                <c:pt idx="10442">
                  <c:v>174.05</c:v>
                </c:pt>
                <c:pt idx="10443">
                  <c:v>174.06666666666666</c:v>
                </c:pt>
                <c:pt idx="10444">
                  <c:v>174.08333333333334</c:v>
                </c:pt>
                <c:pt idx="10445">
                  <c:v>174.1</c:v>
                </c:pt>
                <c:pt idx="10446">
                  <c:v>174.11666666666667</c:v>
                </c:pt>
                <c:pt idx="10447">
                  <c:v>174.13333333333333</c:v>
                </c:pt>
                <c:pt idx="10448">
                  <c:v>174.15</c:v>
                </c:pt>
                <c:pt idx="10449">
                  <c:v>174.16666666666666</c:v>
                </c:pt>
                <c:pt idx="10450">
                  <c:v>174.18333333333334</c:v>
                </c:pt>
                <c:pt idx="10451">
                  <c:v>174.2</c:v>
                </c:pt>
                <c:pt idx="10452">
                  <c:v>174.21666666666667</c:v>
                </c:pt>
                <c:pt idx="10453">
                  <c:v>174.23333333333332</c:v>
                </c:pt>
                <c:pt idx="10454">
                  <c:v>174.25</c:v>
                </c:pt>
                <c:pt idx="10455">
                  <c:v>174.26666666666668</c:v>
                </c:pt>
                <c:pt idx="10456">
                  <c:v>174.28333333333333</c:v>
                </c:pt>
                <c:pt idx="10457">
                  <c:v>174.3</c:v>
                </c:pt>
                <c:pt idx="10458">
                  <c:v>174.31666666666666</c:v>
                </c:pt>
                <c:pt idx="10459">
                  <c:v>174.33333333333334</c:v>
                </c:pt>
                <c:pt idx="10460">
                  <c:v>174.35</c:v>
                </c:pt>
                <c:pt idx="10461">
                  <c:v>174.36666666666667</c:v>
                </c:pt>
                <c:pt idx="10462">
                  <c:v>174.38333333333333</c:v>
                </c:pt>
                <c:pt idx="10463">
                  <c:v>174.4</c:v>
                </c:pt>
                <c:pt idx="10464">
                  <c:v>174.41666666666666</c:v>
                </c:pt>
                <c:pt idx="10465">
                  <c:v>174.43333333333334</c:v>
                </c:pt>
                <c:pt idx="10466">
                  <c:v>174.45</c:v>
                </c:pt>
                <c:pt idx="10467">
                  <c:v>174.46666666666667</c:v>
                </c:pt>
                <c:pt idx="10468">
                  <c:v>174.48333333333332</c:v>
                </c:pt>
                <c:pt idx="10469">
                  <c:v>174.5</c:v>
                </c:pt>
                <c:pt idx="10470">
                  <c:v>174.51666666666668</c:v>
                </c:pt>
                <c:pt idx="10471">
                  <c:v>174.53333333333333</c:v>
                </c:pt>
                <c:pt idx="10472">
                  <c:v>174.55</c:v>
                </c:pt>
                <c:pt idx="10473">
                  <c:v>174.56666666666666</c:v>
                </c:pt>
                <c:pt idx="10474">
                  <c:v>174.58333333333334</c:v>
                </c:pt>
                <c:pt idx="10475">
                  <c:v>174.6</c:v>
                </c:pt>
                <c:pt idx="10476">
                  <c:v>174.61666666666667</c:v>
                </c:pt>
                <c:pt idx="10477">
                  <c:v>174.63333333333333</c:v>
                </c:pt>
                <c:pt idx="10478">
                  <c:v>174.65</c:v>
                </c:pt>
                <c:pt idx="10479">
                  <c:v>174.66666666666666</c:v>
                </c:pt>
                <c:pt idx="10480">
                  <c:v>174.68333333333334</c:v>
                </c:pt>
                <c:pt idx="10481">
                  <c:v>174.7</c:v>
                </c:pt>
                <c:pt idx="10482">
                  <c:v>174.71666666666667</c:v>
                </c:pt>
                <c:pt idx="10483">
                  <c:v>174.73333333333332</c:v>
                </c:pt>
                <c:pt idx="10484">
                  <c:v>174.75</c:v>
                </c:pt>
                <c:pt idx="10485">
                  <c:v>174.76666666666668</c:v>
                </c:pt>
                <c:pt idx="10486">
                  <c:v>174.78333333333333</c:v>
                </c:pt>
                <c:pt idx="10487">
                  <c:v>174.8</c:v>
                </c:pt>
                <c:pt idx="10488">
                  <c:v>174.81666666666666</c:v>
                </c:pt>
                <c:pt idx="10489">
                  <c:v>174.83333333333334</c:v>
                </c:pt>
                <c:pt idx="10490">
                  <c:v>174.85</c:v>
                </c:pt>
                <c:pt idx="10491">
                  <c:v>174.86666666666667</c:v>
                </c:pt>
                <c:pt idx="10492">
                  <c:v>174.88333333333333</c:v>
                </c:pt>
                <c:pt idx="10493">
                  <c:v>174.9</c:v>
                </c:pt>
                <c:pt idx="10494">
                  <c:v>174.91666666666666</c:v>
                </c:pt>
                <c:pt idx="10495">
                  <c:v>174.93333333333334</c:v>
                </c:pt>
                <c:pt idx="10496">
                  <c:v>174.95</c:v>
                </c:pt>
                <c:pt idx="10497">
                  <c:v>174.96666666666667</c:v>
                </c:pt>
                <c:pt idx="10498">
                  <c:v>174.98333333333332</c:v>
                </c:pt>
                <c:pt idx="10499">
                  <c:v>175</c:v>
                </c:pt>
                <c:pt idx="10500">
                  <c:v>175.01666666666668</c:v>
                </c:pt>
                <c:pt idx="10501">
                  <c:v>175.03333333333333</c:v>
                </c:pt>
                <c:pt idx="10502">
                  <c:v>175.05</c:v>
                </c:pt>
                <c:pt idx="10503">
                  <c:v>175.06666666666666</c:v>
                </c:pt>
                <c:pt idx="10504">
                  <c:v>175.08333333333334</c:v>
                </c:pt>
                <c:pt idx="10505">
                  <c:v>175.1</c:v>
                </c:pt>
                <c:pt idx="10506">
                  <c:v>175.11666666666667</c:v>
                </c:pt>
                <c:pt idx="10507">
                  <c:v>175.13333333333333</c:v>
                </c:pt>
                <c:pt idx="10508">
                  <c:v>175.15</c:v>
                </c:pt>
                <c:pt idx="10509">
                  <c:v>175.16666666666666</c:v>
                </c:pt>
                <c:pt idx="10510">
                  <c:v>175.18333333333334</c:v>
                </c:pt>
                <c:pt idx="10511">
                  <c:v>175.2</c:v>
                </c:pt>
                <c:pt idx="10512">
                  <c:v>175.21666666666667</c:v>
                </c:pt>
                <c:pt idx="10513">
                  <c:v>175.23333333333332</c:v>
                </c:pt>
                <c:pt idx="10514">
                  <c:v>175.25</c:v>
                </c:pt>
                <c:pt idx="10515">
                  <c:v>175.26666666666668</c:v>
                </c:pt>
                <c:pt idx="10516">
                  <c:v>175.28333333333333</c:v>
                </c:pt>
                <c:pt idx="10517">
                  <c:v>175.3</c:v>
                </c:pt>
                <c:pt idx="10518">
                  <c:v>175.31666666666666</c:v>
                </c:pt>
                <c:pt idx="10519">
                  <c:v>175.33333333333334</c:v>
                </c:pt>
                <c:pt idx="10520">
                  <c:v>175.35</c:v>
                </c:pt>
                <c:pt idx="10521">
                  <c:v>175.36666666666667</c:v>
                </c:pt>
                <c:pt idx="10522">
                  <c:v>175.38333333333333</c:v>
                </c:pt>
                <c:pt idx="10523">
                  <c:v>175.4</c:v>
                </c:pt>
                <c:pt idx="10524">
                  <c:v>175.41666666666666</c:v>
                </c:pt>
                <c:pt idx="10525">
                  <c:v>175.43333333333334</c:v>
                </c:pt>
                <c:pt idx="10526">
                  <c:v>175.45</c:v>
                </c:pt>
                <c:pt idx="10527">
                  <c:v>175.46666666666667</c:v>
                </c:pt>
                <c:pt idx="10528">
                  <c:v>175.48333333333332</c:v>
                </c:pt>
                <c:pt idx="10529">
                  <c:v>175.5</c:v>
                </c:pt>
                <c:pt idx="10530">
                  <c:v>175.51666666666668</c:v>
                </c:pt>
                <c:pt idx="10531">
                  <c:v>175.53333333333333</c:v>
                </c:pt>
                <c:pt idx="10532">
                  <c:v>175.55</c:v>
                </c:pt>
                <c:pt idx="10533">
                  <c:v>175.56666666666666</c:v>
                </c:pt>
                <c:pt idx="10534">
                  <c:v>175.58333333333334</c:v>
                </c:pt>
                <c:pt idx="10535">
                  <c:v>175.6</c:v>
                </c:pt>
                <c:pt idx="10536">
                  <c:v>175.61666666666667</c:v>
                </c:pt>
                <c:pt idx="10537">
                  <c:v>175.63333333333333</c:v>
                </c:pt>
                <c:pt idx="10538">
                  <c:v>175.65</c:v>
                </c:pt>
                <c:pt idx="10539">
                  <c:v>175.66666666666666</c:v>
                </c:pt>
                <c:pt idx="10540">
                  <c:v>175.68333333333334</c:v>
                </c:pt>
                <c:pt idx="10541">
                  <c:v>175.7</c:v>
                </c:pt>
                <c:pt idx="10542">
                  <c:v>175.71666666666667</c:v>
                </c:pt>
                <c:pt idx="10543">
                  <c:v>175.73333333333332</c:v>
                </c:pt>
                <c:pt idx="10544">
                  <c:v>175.75</c:v>
                </c:pt>
                <c:pt idx="10545">
                  <c:v>175.76666666666668</c:v>
                </c:pt>
                <c:pt idx="10546">
                  <c:v>175.78333333333333</c:v>
                </c:pt>
                <c:pt idx="10547">
                  <c:v>175.8</c:v>
                </c:pt>
                <c:pt idx="10548">
                  <c:v>175.81666666666666</c:v>
                </c:pt>
                <c:pt idx="10549">
                  <c:v>175.83333333333334</c:v>
                </c:pt>
                <c:pt idx="10550">
                  <c:v>175.85</c:v>
                </c:pt>
                <c:pt idx="10551">
                  <c:v>175.86666666666667</c:v>
                </c:pt>
                <c:pt idx="10552">
                  <c:v>175.88333333333333</c:v>
                </c:pt>
                <c:pt idx="10553">
                  <c:v>175.9</c:v>
                </c:pt>
                <c:pt idx="10554">
                  <c:v>175.91666666666666</c:v>
                </c:pt>
                <c:pt idx="10555">
                  <c:v>175.93333333333334</c:v>
                </c:pt>
                <c:pt idx="10556">
                  <c:v>175.95</c:v>
                </c:pt>
                <c:pt idx="10557">
                  <c:v>175.96666666666667</c:v>
                </c:pt>
                <c:pt idx="10558">
                  <c:v>175.98333333333332</c:v>
                </c:pt>
                <c:pt idx="10559">
                  <c:v>176</c:v>
                </c:pt>
                <c:pt idx="10560">
                  <c:v>176.01666666666668</c:v>
                </c:pt>
                <c:pt idx="10561">
                  <c:v>176.03333333333333</c:v>
                </c:pt>
                <c:pt idx="10562">
                  <c:v>176.05</c:v>
                </c:pt>
                <c:pt idx="10563">
                  <c:v>176.06666666666666</c:v>
                </c:pt>
                <c:pt idx="10564">
                  <c:v>176.08333333333334</c:v>
                </c:pt>
                <c:pt idx="10565">
                  <c:v>176.1</c:v>
                </c:pt>
                <c:pt idx="10566">
                  <c:v>176.11666666666667</c:v>
                </c:pt>
                <c:pt idx="10567">
                  <c:v>176.13333333333333</c:v>
                </c:pt>
                <c:pt idx="10568">
                  <c:v>176.15</c:v>
                </c:pt>
                <c:pt idx="10569">
                  <c:v>176.16666666666666</c:v>
                </c:pt>
                <c:pt idx="10570">
                  <c:v>176.18333333333334</c:v>
                </c:pt>
                <c:pt idx="10571">
                  <c:v>176.2</c:v>
                </c:pt>
                <c:pt idx="10572">
                  <c:v>176.21666666666667</c:v>
                </c:pt>
                <c:pt idx="10573">
                  <c:v>176.23333333333332</c:v>
                </c:pt>
                <c:pt idx="10574">
                  <c:v>176.25</c:v>
                </c:pt>
                <c:pt idx="10575">
                  <c:v>176.26666666666668</c:v>
                </c:pt>
                <c:pt idx="10576">
                  <c:v>176.28333333333333</c:v>
                </c:pt>
                <c:pt idx="10577">
                  <c:v>176.3</c:v>
                </c:pt>
                <c:pt idx="10578">
                  <c:v>176.31666666666666</c:v>
                </c:pt>
                <c:pt idx="10579">
                  <c:v>176.33333333333334</c:v>
                </c:pt>
                <c:pt idx="10580">
                  <c:v>176.35</c:v>
                </c:pt>
                <c:pt idx="10581">
                  <c:v>176.36666666666667</c:v>
                </c:pt>
                <c:pt idx="10582">
                  <c:v>176.38333333333333</c:v>
                </c:pt>
                <c:pt idx="10583">
                  <c:v>176.4</c:v>
                </c:pt>
                <c:pt idx="10584">
                  <c:v>176.41666666666666</c:v>
                </c:pt>
                <c:pt idx="10585">
                  <c:v>176.43333333333334</c:v>
                </c:pt>
                <c:pt idx="10586">
                  <c:v>176.45</c:v>
                </c:pt>
                <c:pt idx="10587">
                  <c:v>176.46666666666667</c:v>
                </c:pt>
                <c:pt idx="10588">
                  <c:v>176.48333333333332</c:v>
                </c:pt>
                <c:pt idx="10589">
                  <c:v>176.5</c:v>
                </c:pt>
                <c:pt idx="10590">
                  <c:v>176.51666666666668</c:v>
                </c:pt>
                <c:pt idx="10591">
                  <c:v>176.53333333333333</c:v>
                </c:pt>
                <c:pt idx="10592">
                  <c:v>176.55</c:v>
                </c:pt>
                <c:pt idx="10593">
                  <c:v>176.56666666666666</c:v>
                </c:pt>
                <c:pt idx="10594">
                  <c:v>176.58333333333334</c:v>
                </c:pt>
                <c:pt idx="10595">
                  <c:v>176.6</c:v>
                </c:pt>
                <c:pt idx="10596">
                  <c:v>176.61666666666667</c:v>
                </c:pt>
                <c:pt idx="10597">
                  <c:v>176.63333333333333</c:v>
                </c:pt>
                <c:pt idx="10598">
                  <c:v>176.65</c:v>
                </c:pt>
                <c:pt idx="10599">
                  <c:v>176.66666666666666</c:v>
                </c:pt>
                <c:pt idx="10600">
                  <c:v>176.68333333333334</c:v>
                </c:pt>
                <c:pt idx="10601">
                  <c:v>176.7</c:v>
                </c:pt>
                <c:pt idx="10602">
                  <c:v>176.71666666666667</c:v>
                </c:pt>
                <c:pt idx="10603">
                  <c:v>176.73333333333332</c:v>
                </c:pt>
                <c:pt idx="10604">
                  <c:v>176.75</c:v>
                </c:pt>
                <c:pt idx="10605">
                  <c:v>176.76666666666668</c:v>
                </c:pt>
                <c:pt idx="10606">
                  <c:v>176.78333333333333</c:v>
                </c:pt>
                <c:pt idx="10607">
                  <c:v>176.8</c:v>
                </c:pt>
                <c:pt idx="10608">
                  <c:v>176.81666666666666</c:v>
                </c:pt>
                <c:pt idx="10609">
                  <c:v>176.83333333333334</c:v>
                </c:pt>
                <c:pt idx="10610">
                  <c:v>176.85</c:v>
                </c:pt>
                <c:pt idx="10611">
                  <c:v>176.86666666666667</c:v>
                </c:pt>
                <c:pt idx="10612">
                  <c:v>176.88333333333333</c:v>
                </c:pt>
                <c:pt idx="10613">
                  <c:v>176.9</c:v>
                </c:pt>
                <c:pt idx="10614">
                  <c:v>176.91666666666666</c:v>
                </c:pt>
                <c:pt idx="10615">
                  <c:v>176.93333333333334</c:v>
                </c:pt>
                <c:pt idx="10616">
                  <c:v>176.95</c:v>
                </c:pt>
                <c:pt idx="10617">
                  <c:v>176.96666666666667</c:v>
                </c:pt>
                <c:pt idx="10618">
                  <c:v>176.98333333333332</c:v>
                </c:pt>
                <c:pt idx="10619">
                  <c:v>177</c:v>
                </c:pt>
                <c:pt idx="10620">
                  <c:v>177.01666666666668</c:v>
                </c:pt>
                <c:pt idx="10621">
                  <c:v>177.03333333333333</c:v>
                </c:pt>
                <c:pt idx="10622">
                  <c:v>177.05</c:v>
                </c:pt>
                <c:pt idx="10623">
                  <c:v>177.06666666666666</c:v>
                </c:pt>
                <c:pt idx="10624">
                  <c:v>177.08333333333334</c:v>
                </c:pt>
                <c:pt idx="10625">
                  <c:v>177.1</c:v>
                </c:pt>
                <c:pt idx="10626">
                  <c:v>177.11666666666667</c:v>
                </c:pt>
                <c:pt idx="10627">
                  <c:v>177.13333333333333</c:v>
                </c:pt>
                <c:pt idx="10628">
                  <c:v>177.15</c:v>
                </c:pt>
                <c:pt idx="10629">
                  <c:v>177.16666666666666</c:v>
                </c:pt>
                <c:pt idx="10630">
                  <c:v>177.18333333333334</c:v>
                </c:pt>
                <c:pt idx="10631">
                  <c:v>177.2</c:v>
                </c:pt>
                <c:pt idx="10632">
                  <c:v>177.21666666666667</c:v>
                </c:pt>
                <c:pt idx="10633">
                  <c:v>177.23333333333332</c:v>
                </c:pt>
                <c:pt idx="10634">
                  <c:v>177.25</c:v>
                </c:pt>
                <c:pt idx="10635">
                  <c:v>177.26666666666668</c:v>
                </c:pt>
                <c:pt idx="10636">
                  <c:v>177.28333333333333</c:v>
                </c:pt>
                <c:pt idx="10637">
                  <c:v>177.3</c:v>
                </c:pt>
                <c:pt idx="10638">
                  <c:v>177.31666666666666</c:v>
                </c:pt>
                <c:pt idx="10639">
                  <c:v>177.33333333333334</c:v>
                </c:pt>
                <c:pt idx="10640">
                  <c:v>177.35</c:v>
                </c:pt>
                <c:pt idx="10641">
                  <c:v>177.36666666666667</c:v>
                </c:pt>
                <c:pt idx="10642">
                  <c:v>177.38333333333333</c:v>
                </c:pt>
                <c:pt idx="10643">
                  <c:v>177.4</c:v>
                </c:pt>
                <c:pt idx="10644">
                  <c:v>177.41666666666666</c:v>
                </c:pt>
                <c:pt idx="10645">
                  <c:v>177.43333333333334</c:v>
                </c:pt>
                <c:pt idx="10646">
                  <c:v>177.45</c:v>
                </c:pt>
                <c:pt idx="10647">
                  <c:v>177.46666666666667</c:v>
                </c:pt>
                <c:pt idx="10648">
                  <c:v>177.48333333333332</c:v>
                </c:pt>
                <c:pt idx="10649">
                  <c:v>177.5</c:v>
                </c:pt>
                <c:pt idx="10650">
                  <c:v>177.51666666666668</c:v>
                </c:pt>
                <c:pt idx="10651">
                  <c:v>177.53333333333333</c:v>
                </c:pt>
                <c:pt idx="10652">
                  <c:v>177.55</c:v>
                </c:pt>
                <c:pt idx="10653">
                  <c:v>177.56666666666666</c:v>
                </c:pt>
                <c:pt idx="10654">
                  <c:v>177.58333333333334</c:v>
                </c:pt>
                <c:pt idx="10655">
                  <c:v>177.6</c:v>
                </c:pt>
                <c:pt idx="10656">
                  <c:v>177.61666666666667</c:v>
                </c:pt>
                <c:pt idx="10657">
                  <c:v>177.63333333333333</c:v>
                </c:pt>
                <c:pt idx="10658">
                  <c:v>177.65</c:v>
                </c:pt>
                <c:pt idx="10659">
                  <c:v>177.66666666666666</c:v>
                </c:pt>
                <c:pt idx="10660">
                  <c:v>177.68333333333334</c:v>
                </c:pt>
                <c:pt idx="10661">
                  <c:v>177.7</c:v>
                </c:pt>
                <c:pt idx="10662">
                  <c:v>177.71666666666667</c:v>
                </c:pt>
                <c:pt idx="10663">
                  <c:v>177.73333333333332</c:v>
                </c:pt>
                <c:pt idx="10664">
                  <c:v>177.75</c:v>
                </c:pt>
                <c:pt idx="10665">
                  <c:v>177.76666666666668</c:v>
                </c:pt>
                <c:pt idx="10666">
                  <c:v>177.78333333333333</c:v>
                </c:pt>
                <c:pt idx="10667">
                  <c:v>177.8</c:v>
                </c:pt>
                <c:pt idx="10668">
                  <c:v>177.81666666666666</c:v>
                </c:pt>
                <c:pt idx="10669">
                  <c:v>177.83333333333334</c:v>
                </c:pt>
                <c:pt idx="10670">
                  <c:v>177.85</c:v>
                </c:pt>
                <c:pt idx="10671">
                  <c:v>177.86666666666667</c:v>
                </c:pt>
                <c:pt idx="10672">
                  <c:v>177.88333333333333</c:v>
                </c:pt>
                <c:pt idx="10673">
                  <c:v>177.9</c:v>
                </c:pt>
                <c:pt idx="10674">
                  <c:v>177.91666666666666</c:v>
                </c:pt>
                <c:pt idx="10675">
                  <c:v>177.93333333333334</c:v>
                </c:pt>
                <c:pt idx="10676">
                  <c:v>177.95</c:v>
                </c:pt>
                <c:pt idx="10677">
                  <c:v>177.96666666666667</c:v>
                </c:pt>
                <c:pt idx="10678">
                  <c:v>177.98333333333332</c:v>
                </c:pt>
                <c:pt idx="10679">
                  <c:v>178</c:v>
                </c:pt>
                <c:pt idx="10680">
                  <c:v>178.01666666666668</c:v>
                </c:pt>
                <c:pt idx="10681">
                  <c:v>178.03333333333333</c:v>
                </c:pt>
                <c:pt idx="10682">
                  <c:v>178.05</c:v>
                </c:pt>
                <c:pt idx="10683">
                  <c:v>178.06666666666666</c:v>
                </c:pt>
                <c:pt idx="10684">
                  <c:v>178.08333333333334</c:v>
                </c:pt>
                <c:pt idx="10685">
                  <c:v>178.1</c:v>
                </c:pt>
                <c:pt idx="10686">
                  <c:v>178.11666666666667</c:v>
                </c:pt>
                <c:pt idx="10687">
                  <c:v>178.13333333333333</c:v>
                </c:pt>
                <c:pt idx="10688">
                  <c:v>178.15</c:v>
                </c:pt>
                <c:pt idx="10689">
                  <c:v>178.16666666666666</c:v>
                </c:pt>
                <c:pt idx="10690">
                  <c:v>178.18333333333334</c:v>
                </c:pt>
                <c:pt idx="10691">
                  <c:v>178.2</c:v>
                </c:pt>
                <c:pt idx="10692">
                  <c:v>178.21666666666667</c:v>
                </c:pt>
                <c:pt idx="10693">
                  <c:v>178.23333333333332</c:v>
                </c:pt>
                <c:pt idx="10694">
                  <c:v>178.25</c:v>
                </c:pt>
                <c:pt idx="10695">
                  <c:v>178.26666666666668</c:v>
                </c:pt>
                <c:pt idx="10696">
                  <c:v>178.28333333333333</c:v>
                </c:pt>
                <c:pt idx="10697">
                  <c:v>178.3</c:v>
                </c:pt>
                <c:pt idx="10698">
                  <c:v>178.31666666666666</c:v>
                </c:pt>
                <c:pt idx="10699">
                  <c:v>178.33333333333334</c:v>
                </c:pt>
                <c:pt idx="10700">
                  <c:v>178.35</c:v>
                </c:pt>
                <c:pt idx="10701">
                  <c:v>178.36666666666667</c:v>
                </c:pt>
                <c:pt idx="10702">
                  <c:v>178.38333333333333</c:v>
                </c:pt>
                <c:pt idx="10703">
                  <c:v>178.4</c:v>
                </c:pt>
                <c:pt idx="10704">
                  <c:v>178.41666666666666</c:v>
                </c:pt>
                <c:pt idx="10705">
                  <c:v>178.43333333333334</c:v>
                </c:pt>
                <c:pt idx="10706">
                  <c:v>178.45</c:v>
                </c:pt>
                <c:pt idx="10707">
                  <c:v>178.46666666666667</c:v>
                </c:pt>
                <c:pt idx="10708">
                  <c:v>178.48333333333332</c:v>
                </c:pt>
                <c:pt idx="10709">
                  <c:v>178.5</c:v>
                </c:pt>
                <c:pt idx="10710">
                  <c:v>178.51666666666668</c:v>
                </c:pt>
                <c:pt idx="10711">
                  <c:v>178.53333333333333</c:v>
                </c:pt>
                <c:pt idx="10712">
                  <c:v>178.55</c:v>
                </c:pt>
                <c:pt idx="10713">
                  <c:v>178.56666666666666</c:v>
                </c:pt>
                <c:pt idx="10714">
                  <c:v>178.58333333333334</c:v>
                </c:pt>
                <c:pt idx="10715">
                  <c:v>178.6</c:v>
                </c:pt>
                <c:pt idx="10716">
                  <c:v>178.61666666666667</c:v>
                </c:pt>
                <c:pt idx="10717">
                  <c:v>178.63333333333333</c:v>
                </c:pt>
                <c:pt idx="10718">
                  <c:v>178.65</c:v>
                </c:pt>
                <c:pt idx="10719">
                  <c:v>178.66666666666666</c:v>
                </c:pt>
                <c:pt idx="10720">
                  <c:v>178.68333333333334</c:v>
                </c:pt>
                <c:pt idx="10721">
                  <c:v>178.7</c:v>
                </c:pt>
                <c:pt idx="10722">
                  <c:v>178.71666666666667</c:v>
                </c:pt>
                <c:pt idx="10723">
                  <c:v>178.73333333333332</c:v>
                </c:pt>
                <c:pt idx="10724">
                  <c:v>178.75</c:v>
                </c:pt>
                <c:pt idx="10725">
                  <c:v>178.76666666666668</c:v>
                </c:pt>
                <c:pt idx="10726">
                  <c:v>178.78333333333333</c:v>
                </c:pt>
                <c:pt idx="10727">
                  <c:v>178.8</c:v>
                </c:pt>
                <c:pt idx="10728">
                  <c:v>178.81666666666666</c:v>
                </c:pt>
                <c:pt idx="10729">
                  <c:v>178.83333333333334</c:v>
                </c:pt>
                <c:pt idx="10730">
                  <c:v>178.85</c:v>
                </c:pt>
                <c:pt idx="10731">
                  <c:v>178.86666666666667</c:v>
                </c:pt>
                <c:pt idx="10732">
                  <c:v>178.88333333333333</c:v>
                </c:pt>
                <c:pt idx="10733">
                  <c:v>178.9</c:v>
                </c:pt>
                <c:pt idx="10734">
                  <c:v>178.91666666666666</c:v>
                </c:pt>
                <c:pt idx="10735">
                  <c:v>178.93333333333334</c:v>
                </c:pt>
                <c:pt idx="10736">
                  <c:v>178.95</c:v>
                </c:pt>
                <c:pt idx="10737">
                  <c:v>178.96666666666667</c:v>
                </c:pt>
                <c:pt idx="10738">
                  <c:v>178.98333333333332</c:v>
                </c:pt>
                <c:pt idx="10739">
                  <c:v>179</c:v>
                </c:pt>
                <c:pt idx="10740">
                  <c:v>179.01666666666668</c:v>
                </c:pt>
                <c:pt idx="10741">
                  <c:v>179.03333333333333</c:v>
                </c:pt>
                <c:pt idx="10742">
                  <c:v>179.05</c:v>
                </c:pt>
                <c:pt idx="10743">
                  <c:v>179.06666666666666</c:v>
                </c:pt>
                <c:pt idx="10744">
                  <c:v>179.08333333333334</c:v>
                </c:pt>
                <c:pt idx="10745">
                  <c:v>179.1</c:v>
                </c:pt>
                <c:pt idx="10746">
                  <c:v>179.11666666666667</c:v>
                </c:pt>
                <c:pt idx="10747">
                  <c:v>179.13333333333333</c:v>
                </c:pt>
                <c:pt idx="10748">
                  <c:v>179.15</c:v>
                </c:pt>
                <c:pt idx="10749">
                  <c:v>179.16666666666666</c:v>
                </c:pt>
                <c:pt idx="10750">
                  <c:v>179.18333333333334</c:v>
                </c:pt>
                <c:pt idx="10751">
                  <c:v>179.2</c:v>
                </c:pt>
                <c:pt idx="10752">
                  <c:v>179.21666666666667</c:v>
                </c:pt>
                <c:pt idx="10753">
                  <c:v>179.23333333333332</c:v>
                </c:pt>
                <c:pt idx="10754">
                  <c:v>179.25</c:v>
                </c:pt>
                <c:pt idx="10755">
                  <c:v>179.26666666666668</c:v>
                </c:pt>
                <c:pt idx="10756">
                  <c:v>179.28333333333333</c:v>
                </c:pt>
                <c:pt idx="10757">
                  <c:v>179.3</c:v>
                </c:pt>
                <c:pt idx="10758">
                  <c:v>179.31666666666666</c:v>
                </c:pt>
                <c:pt idx="10759">
                  <c:v>179.33333333333334</c:v>
                </c:pt>
                <c:pt idx="10760">
                  <c:v>179.35</c:v>
                </c:pt>
                <c:pt idx="10761">
                  <c:v>179.36666666666667</c:v>
                </c:pt>
                <c:pt idx="10762">
                  <c:v>179.38333333333333</c:v>
                </c:pt>
                <c:pt idx="10763">
                  <c:v>179.4</c:v>
                </c:pt>
                <c:pt idx="10764">
                  <c:v>179.41666666666666</c:v>
                </c:pt>
                <c:pt idx="10765">
                  <c:v>179.43333333333334</c:v>
                </c:pt>
                <c:pt idx="10766">
                  <c:v>179.45</c:v>
                </c:pt>
                <c:pt idx="10767">
                  <c:v>179.46666666666667</c:v>
                </c:pt>
                <c:pt idx="10768">
                  <c:v>179.48333333333332</c:v>
                </c:pt>
                <c:pt idx="10769">
                  <c:v>179.5</c:v>
                </c:pt>
                <c:pt idx="10770">
                  <c:v>179.51666666666668</c:v>
                </c:pt>
                <c:pt idx="10771">
                  <c:v>179.53333333333333</c:v>
                </c:pt>
                <c:pt idx="10772">
                  <c:v>179.55</c:v>
                </c:pt>
                <c:pt idx="10773">
                  <c:v>179.56666666666666</c:v>
                </c:pt>
                <c:pt idx="10774">
                  <c:v>179.58333333333334</c:v>
                </c:pt>
                <c:pt idx="10775">
                  <c:v>179.6</c:v>
                </c:pt>
                <c:pt idx="10776">
                  <c:v>179.61666666666667</c:v>
                </c:pt>
                <c:pt idx="10777">
                  <c:v>179.63333333333333</c:v>
                </c:pt>
                <c:pt idx="10778">
                  <c:v>179.65</c:v>
                </c:pt>
                <c:pt idx="10779">
                  <c:v>179.66666666666666</c:v>
                </c:pt>
                <c:pt idx="10780">
                  <c:v>179.68333333333334</c:v>
                </c:pt>
                <c:pt idx="10781">
                  <c:v>179.7</c:v>
                </c:pt>
                <c:pt idx="10782">
                  <c:v>179.71666666666667</c:v>
                </c:pt>
                <c:pt idx="10783">
                  <c:v>179.73333333333332</c:v>
                </c:pt>
                <c:pt idx="10784">
                  <c:v>179.75</c:v>
                </c:pt>
                <c:pt idx="10785">
                  <c:v>179.76666666666668</c:v>
                </c:pt>
                <c:pt idx="10786">
                  <c:v>179.78333333333333</c:v>
                </c:pt>
                <c:pt idx="10787">
                  <c:v>179.8</c:v>
                </c:pt>
                <c:pt idx="10788">
                  <c:v>179.81666666666666</c:v>
                </c:pt>
                <c:pt idx="10789">
                  <c:v>179.83333333333334</c:v>
                </c:pt>
                <c:pt idx="10790">
                  <c:v>179.85</c:v>
                </c:pt>
                <c:pt idx="10791">
                  <c:v>179.86666666666667</c:v>
                </c:pt>
                <c:pt idx="10792">
                  <c:v>179.88333333333333</c:v>
                </c:pt>
                <c:pt idx="10793">
                  <c:v>179.9</c:v>
                </c:pt>
                <c:pt idx="10794">
                  <c:v>179.91666666666666</c:v>
                </c:pt>
                <c:pt idx="10795">
                  <c:v>179.93333333333334</c:v>
                </c:pt>
                <c:pt idx="10796">
                  <c:v>179.95</c:v>
                </c:pt>
                <c:pt idx="10797">
                  <c:v>179.96666666666667</c:v>
                </c:pt>
                <c:pt idx="10798">
                  <c:v>179.98333333333332</c:v>
                </c:pt>
                <c:pt idx="10799">
                  <c:v>180</c:v>
                </c:pt>
                <c:pt idx="10800">
                  <c:v>180.01666666666668</c:v>
                </c:pt>
                <c:pt idx="10801">
                  <c:v>180.03333333333333</c:v>
                </c:pt>
                <c:pt idx="10802">
                  <c:v>180.05</c:v>
                </c:pt>
                <c:pt idx="10803">
                  <c:v>180.06666666666666</c:v>
                </c:pt>
                <c:pt idx="10804">
                  <c:v>180.08333333333334</c:v>
                </c:pt>
                <c:pt idx="10805">
                  <c:v>180.1</c:v>
                </c:pt>
                <c:pt idx="10806">
                  <c:v>180.11666666666667</c:v>
                </c:pt>
                <c:pt idx="10807">
                  <c:v>180.13333333333333</c:v>
                </c:pt>
                <c:pt idx="10808">
                  <c:v>180.15</c:v>
                </c:pt>
                <c:pt idx="10809">
                  <c:v>180.16666666666666</c:v>
                </c:pt>
                <c:pt idx="10810">
                  <c:v>180.18333333333334</c:v>
                </c:pt>
                <c:pt idx="10811">
                  <c:v>180.2</c:v>
                </c:pt>
                <c:pt idx="10812">
                  <c:v>180.21666666666667</c:v>
                </c:pt>
                <c:pt idx="10813">
                  <c:v>180.23333333333332</c:v>
                </c:pt>
                <c:pt idx="10814">
                  <c:v>180.25</c:v>
                </c:pt>
                <c:pt idx="10815">
                  <c:v>180.26666666666668</c:v>
                </c:pt>
                <c:pt idx="10816">
                  <c:v>180.28333333333333</c:v>
                </c:pt>
                <c:pt idx="10817">
                  <c:v>180.3</c:v>
                </c:pt>
                <c:pt idx="10818">
                  <c:v>180.31666666666666</c:v>
                </c:pt>
                <c:pt idx="10819">
                  <c:v>180.33333333333334</c:v>
                </c:pt>
                <c:pt idx="10820">
                  <c:v>180.35</c:v>
                </c:pt>
                <c:pt idx="10821">
                  <c:v>180.36666666666667</c:v>
                </c:pt>
                <c:pt idx="10822">
                  <c:v>180.38333333333333</c:v>
                </c:pt>
                <c:pt idx="10823">
                  <c:v>180.4</c:v>
                </c:pt>
                <c:pt idx="10824">
                  <c:v>180.41666666666666</c:v>
                </c:pt>
                <c:pt idx="10825">
                  <c:v>180.43333333333334</c:v>
                </c:pt>
                <c:pt idx="10826">
                  <c:v>180.45</c:v>
                </c:pt>
                <c:pt idx="10827">
                  <c:v>180.46666666666667</c:v>
                </c:pt>
                <c:pt idx="10828">
                  <c:v>180.48333333333332</c:v>
                </c:pt>
                <c:pt idx="10829">
                  <c:v>180.5</c:v>
                </c:pt>
                <c:pt idx="10830">
                  <c:v>180.51666666666668</c:v>
                </c:pt>
                <c:pt idx="10831">
                  <c:v>180.53333333333333</c:v>
                </c:pt>
                <c:pt idx="10832">
                  <c:v>180.55</c:v>
                </c:pt>
                <c:pt idx="10833">
                  <c:v>180.56666666666666</c:v>
                </c:pt>
                <c:pt idx="10834">
                  <c:v>180.58333333333334</c:v>
                </c:pt>
                <c:pt idx="10835">
                  <c:v>180.6</c:v>
                </c:pt>
                <c:pt idx="10836">
                  <c:v>180.61666666666667</c:v>
                </c:pt>
                <c:pt idx="10837">
                  <c:v>180.63333333333333</c:v>
                </c:pt>
                <c:pt idx="10838">
                  <c:v>180.65</c:v>
                </c:pt>
                <c:pt idx="10839">
                  <c:v>180.66666666666666</c:v>
                </c:pt>
                <c:pt idx="10840">
                  <c:v>180.68333333333334</c:v>
                </c:pt>
                <c:pt idx="10841">
                  <c:v>180.7</c:v>
                </c:pt>
                <c:pt idx="10842">
                  <c:v>180.71666666666667</c:v>
                </c:pt>
                <c:pt idx="10843">
                  <c:v>180.73333333333332</c:v>
                </c:pt>
                <c:pt idx="10844">
                  <c:v>180.75</c:v>
                </c:pt>
                <c:pt idx="10845">
                  <c:v>180.76666666666668</c:v>
                </c:pt>
                <c:pt idx="10846">
                  <c:v>180.78333333333333</c:v>
                </c:pt>
                <c:pt idx="10847">
                  <c:v>180.8</c:v>
                </c:pt>
                <c:pt idx="10848">
                  <c:v>180.81666666666666</c:v>
                </c:pt>
                <c:pt idx="10849">
                  <c:v>180.83333333333334</c:v>
                </c:pt>
                <c:pt idx="10850">
                  <c:v>180.85</c:v>
                </c:pt>
                <c:pt idx="10851">
                  <c:v>180.86666666666667</c:v>
                </c:pt>
                <c:pt idx="10852">
                  <c:v>180.88333333333333</c:v>
                </c:pt>
                <c:pt idx="10853">
                  <c:v>180.9</c:v>
                </c:pt>
                <c:pt idx="10854">
                  <c:v>180.91666666666666</c:v>
                </c:pt>
                <c:pt idx="10855">
                  <c:v>180.93333333333334</c:v>
                </c:pt>
                <c:pt idx="10856">
                  <c:v>180.95</c:v>
                </c:pt>
                <c:pt idx="10857">
                  <c:v>180.96666666666667</c:v>
                </c:pt>
                <c:pt idx="10858">
                  <c:v>180.98333333333332</c:v>
                </c:pt>
                <c:pt idx="10859">
                  <c:v>181</c:v>
                </c:pt>
                <c:pt idx="10860">
                  <c:v>181.01666666666668</c:v>
                </c:pt>
                <c:pt idx="10861">
                  <c:v>181.03333333333333</c:v>
                </c:pt>
                <c:pt idx="10862">
                  <c:v>181.05</c:v>
                </c:pt>
                <c:pt idx="10863">
                  <c:v>181.06666666666666</c:v>
                </c:pt>
                <c:pt idx="10864">
                  <c:v>181.08333333333334</c:v>
                </c:pt>
                <c:pt idx="10865">
                  <c:v>181.1</c:v>
                </c:pt>
                <c:pt idx="10866">
                  <c:v>181.11666666666667</c:v>
                </c:pt>
                <c:pt idx="10867">
                  <c:v>181.13333333333333</c:v>
                </c:pt>
                <c:pt idx="10868">
                  <c:v>181.15</c:v>
                </c:pt>
                <c:pt idx="10869">
                  <c:v>181.16666666666666</c:v>
                </c:pt>
                <c:pt idx="10870">
                  <c:v>181.18333333333334</c:v>
                </c:pt>
                <c:pt idx="10871">
                  <c:v>181.2</c:v>
                </c:pt>
                <c:pt idx="10872">
                  <c:v>181.21666666666667</c:v>
                </c:pt>
                <c:pt idx="10873">
                  <c:v>181.23333333333332</c:v>
                </c:pt>
                <c:pt idx="10874">
                  <c:v>181.25</c:v>
                </c:pt>
                <c:pt idx="10875">
                  <c:v>181.26666666666668</c:v>
                </c:pt>
                <c:pt idx="10876">
                  <c:v>181.28333333333333</c:v>
                </c:pt>
                <c:pt idx="10877">
                  <c:v>181.3</c:v>
                </c:pt>
                <c:pt idx="10878">
                  <c:v>181.31666666666666</c:v>
                </c:pt>
                <c:pt idx="10879">
                  <c:v>181.33333333333334</c:v>
                </c:pt>
                <c:pt idx="10880">
                  <c:v>181.35</c:v>
                </c:pt>
                <c:pt idx="10881">
                  <c:v>181.36666666666667</c:v>
                </c:pt>
                <c:pt idx="10882">
                  <c:v>181.38333333333333</c:v>
                </c:pt>
                <c:pt idx="10883">
                  <c:v>181.4</c:v>
                </c:pt>
                <c:pt idx="10884">
                  <c:v>181.41666666666666</c:v>
                </c:pt>
                <c:pt idx="10885">
                  <c:v>181.43333333333334</c:v>
                </c:pt>
                <c:pt idx="10886">
                  <c:v>181.45</c:v>
                </c:pt>
                <c:pt idx="10887">
                  <c:v>181.46666666666667</c:v>
                </c:pt>
                <c:pt idx="10888">
                  <c:v>181.48333333333332</c:v>
                </c:pt>
                <c:pt idx="10889">
                  <c:v>181.5</c:v>
                </c:pt>
                <c:pt idx="10890">
                  <c:v>181.51666666666668</c:v>
                </c:pt>
                <c:pt idx="10891">
                  <c:v>181.53333333333333</c:v>
                </c:pt>
                <c:pt idx="10892">
                  <c:v>181.55</c:v>
                </c:pt>
                <c:pt idx="10893">
                  <c:v>181.56666666666666</c:v>
                </c:pt>
                <c:pt idx="10894">
                  <c:v>181.58333333333334</c:v>
                </c:pt>
                <c:pt idx="10895">
                  <c:v>181.6</c:v>
                </c:pt>
                <c:pt idx="10896">
                  <c:v>181.61666666666667</c:v>
                </c:pt>
                <c:pt idx="10897">
                  <c:v>181.63333333333333</c:v>
                </c:pt>
                <c:pt idx="10898">
                  <c:v>181.65</c:v>
                </c:pt>
                <c:pt idx="10899">
                  <c:v>181.66666666666666</c:v>
                </c:pt>
                <c:pt idx="10900">
                  <c:v>181.68333333333334</c:v>
                </c:pt>
                <c:pt idx="10901">
                  <c:v>181.7</c:v>
                </c:pt>
                <c:pt idx="10902">
                  <c:v>181.71666666666667</c:v>
                </c:pt>
                <c:pt idx="10903">
                  <c:v>181.73333333333332</c:v>
                </c:pt>
                <c:pt idx="10904">
                  <c:v>181.75</c:v>
                </c:pt>
                <c:pt idx="10905">
                  <c:v>181.76666666666668</c:v>
                </c:pt>
                <c:pt idx="10906">
                  <c:v>181.78333333333333</c:v>
                </c:pt>
                <c:pt idx="10907">
                  <c:v>181.8</c:v>
                </c:pt>
                <c:pt idx="10908">
                  <c:v>181.81666666666666</c:v>
                </c:pt>
                <c:pt idx="10909">
                  <c:v>181.83333333333334</c:v>
                </c:pt>
                <c:pt idx="10910">
                  <c:v>181.85</c:v>
                </c:pt>
                <c:pt idx="10911">
                  <c:v>181.86666666666667</c:v>
                </c:pt>
                <c:pt idx="10912">
                  <c:v>181.88333333333333</c:v>
                </c:pt>
                <c:pt idx="10913">
                  <c:v>181.9</c:v>
                </c:pt>
                <c:pt idx="10914">
                  <c:v>181.91666666666666</c:v>
                </c:pt>
                <c:pt idx="10915">
                  <c:v>181.93333333333334</c:v>
                </c:pt>
                <c:pt idx="10916">
                  <c:v>181.95</c:v>
                </c:pt>
                <c:pt idx="10917">
                  <c:v>181.96666666666667</c:v>
                </c:pt>
                <c:pt idx="10918">
                  <c:v>181.98333333333332</c:v>
                </c:pt>
                <c:pt idx="10919">
                  <c:v>182</c:v>
                </c:pt>
                <c:pt idx="10920">
                  <c:v>182.01666666666668</c:v>
                </c:pt>
                <c:pt idx="10921">
                  <c:v>182.03333333333333</c:v>
                </c:pt>
                <c:pt idx="10922">
                  <c:v>182.05</c:v>
                </c:pt>
                <c:pt idx="10923">
                  <c:v>182.06666666666666</c:v>
                </c:pt>
                <c:pt idx="10924">
                  <c:v>182.08333333333334</c:v>
                </c:pt>
                <c:pt idx="10925">
                  <c:v>182.1</c:v>
                </c:pt>
                <c:pt idx="10926">
                  <c:v>182.11666666666667</c:v>
                </c:pt>
                <c:pt idx="10927">
                  <c:v>182.13333333333333</c:v>
                </c:pt>
                <c:pt idx="10928">
                  <c:v>182.15</c:v>
                </c:pt>
                <c:pt idx="10929">
                  <c:v>182.16666666666666</c:v>
                </c:pt>
                <c:pt idx="10930">
                  <c:v>182.18333333333334</c:v>
                </c:pt>
                <c:pt idx="10931">
                  <c:v>182.2</c:v>
                </c:pt>
                <c:pt idx="10932">
                  <c:v>182.21666666666667</c:v>
                </c:pt>
                <c:pt idx="10933">
                  <c:v>182.23333333333332</c:v>
                </c:pt>
                <c:pt idx="10934">
                  <c:v>182.25</c:v>
                </c:pt>
                <c:pt idx="10935">
                  <c:v>182.26666666666668</c:v>
                </c:pt>
                <c:pt idx="10936">
                  <c:v>182.28333333333333</c:v>
                </c:pt>
                <c:pt idx="10937">
                  <c:v>182.3</c:v>
                </c:pt>
                <c:pt idx="10938">
                  <c:v>182.31666666666666</c:v>
                </c:pt>
                <c:pt idx="10939">
                  <c:v>182.33333333333334</c:v>
                </c:pt>
                <c:pt idx="10940">
                  <c:v>182.35</c:v>
                </c:pt>
                <c:pt idx="10941">
                  <c:v>182.36666666666667</c:v>
                </c:pt>
                <c:pt idx="10942">
                  <c:v>182.38333333333333</c:v>
                </c:pt>
                <c:pt idx="10943">
                  <c:v>182.4</c:v>
                </c:pt>
                <c:pt idx="10944">
                  <c:v>182.41666666666666</c:v>
                </c:pt>
                <c:pt idx="10945">
                  <c:v>182.43333333333334</c:v>
                </c:pt>
                <c:pt idx="10946">
                  <c:v>182.45</c:v>
                </c:pt>
                <c:pt idx="10947">
                  <c:v>182.46666666666667</c:v>
                </c:pt>
                <c:pt idx="10948">
                  <c:v>182.48333333333332</c:v>
                </c:pt>
                <c:pt idx="10949">
                  <c:v>182.5</c:v>
                </c:pt>
                <c:pt idx="10950">
                  <c:v>182.51666666666668</c:v>
                </c:pt>
                <c:pt idx="10951">
                  <c:v>182.53333333333333</c:v>
                </c:pt>
                <c:pt idx="10952">
                  <c:v>182.55</c:v>
                </c:pt>
                <c:pt idx="10953">
                  <c:v>182.56666666666666</c:v>
                </c:pt>
                <c:pt idx="10954">
                  <c:v>182.58333333333334</c:v>
                </c:pt>
                <c:pt idx="10955">
                  <c:v>182.6</c:v>
                </c:pt>
                <c:pt idx="10956">
                  <c:v>182.61666666666667</c:v>
                </c:pt>
                <c:pt idx="10957">
                  <c:v>182.63333333333333</c:v>
                </c:pt>
                <c:pt idx="10958">
                  <c:v>182.65</c:v>
                </c:pt>
                <c:pt idx="10959">
                  <c:v>182.66666666666666</c:v>
                </c:pt>
                <c:pt idx="10960">
                  <c:v>182.68333333333334</c:v>
                </c:pt>
                <c:pt idx="10961">
                  <c:v>182.7</c:v>
                </c:pt>
                <c:pt idx="10962">
                  <c:v>182.71666666666667</c:v>
                </c:pt>
                <c:pt idx="10963">
                  <c:v>182.73333333333332</c:v>
                </c:pt>
                <c:pt idx="10964">
                  <c:v>182.75</c:v>
                </c:pt>
                <c:pt idx="10965">
                  <c:v>182.76666666666668</c:v>
                </c:pt>
                <c:pt idx="10966">
                  <c:v>182.78333333333333</c:v>
                </c:pt>
                <c:pt idx="10967">
                  <c:v>182.8</c:v>
                </c:pt>
                <c:pt idx="10968">
                  <c:v>182.81666666666666</c:v>
                </c:pt>
                <c:pt idx="10969">
                  <c:v>182.83333333333334</c:v>
                </c:pt>
                <c:pt idx="10970">
                  <c:v>182.85</c:v>
                </c:pt>
                <c:pt idx="10971">
                  <c:v>182.86666666666667</c:v>
                </c:pt>
                <c:pt idx="10972">
                  <c:v>182.88333333333333</c:v>
                </c:pt>
                <c:pt idx="10973">
                  <c:v>182.9</c:v>
                </c:pt>
                <c:pt idx="10974">
                  <c:v>182.91666666666666</c:v>
                </c:pt>
                <c:pt idx="10975">
                  <c:v>182.93333333333334</c:v>
                </c:pt>
                <c:pt idx="10976">
                  <c:v>182.95</c:v>
                </c:pt>
                <c:pt idx="10977">
                  <c:v>182.96666666666667</c:v>
                </c:pt>
                <c:pt idx="10978">
                  <c:v>182.98333333333332</c:v>
                </c:pt>
                <c:pt idx="10979">
                  <c:v>183</c:v>
                </c:pt>
                <c:pt idx="10980">
                  <c:v>183.01666666666668</c:v>
                </c:pt>
                <c:pt idx="10981">
                  <c:v>183.03333333333333</c:v>
                </c:pt>
                <c:pt idx="10982">
                  <c:v>183.05</c:v>
                </c:pt>
                <c:pt idx="10983">
                  <c:v>183.06666666666666</c:v>
                </c:pt>
                <c:pt idx="10984">
                  <c:v>183.08333333333334</c:v>
                </c:pt>
                <c:pt idx="10985">
                  <c:v>183.1</c:v>
                </c:pt>
                <c:pt idx="10986">
                  <c:v>183.11666666666667</c:v>
                </c:pt>
                <c:pt idx="10987">
                  <c:v>183.13333333333333</c:v>
                </c:pt>
                <c:pt idx="10988">
                  <c:v>183.15</c:v>
                </c:pt>
                <c:pt idx="10989">
                  <c:v>183.16666666666666</c:v>
                </c:pt>
                <c:pt idx="10990">
                  <c:v>183.18333333333334</c:v>
                </c:pt>
                <c:pt idx="10991">
                  <c:v>183.2</c:v>
                </c:pt>
                <c:pt idx="10992">
                  <c:v>183.21666666666667</c:v>
                </c:pt>
                <c:pt idx="10993">
                  <c:v>183.23333333333332</c:v>
                </c:pt>
                <c:pt idx="10994">
                  <c:v>183.25</c:v>
                </c:pt>
                <c:pt idx="10995">
                  <c:v>183.26666666666668</c:v>
                </c:pt>
                <c:pt idx="10996">
                  <c:v>183.28333333333333</c:v>
                </c:pt>
                <c:pt idx="10997">
                  <c:v>183.3</c:v>
                </c:pt>
                <c:pt idx="10998">
                  <c:v>183.31666666666666</c:v>
                </c:pt>
                <c:pt idx="10999">
                  <c:v>183.33333333333334</c:v>
                </c:pt>
                <c:pt idx="11000">
                  <c:v>183.35</c:v>
                </c:pt>
                <c:pt idx="11001">
                  <c:v>183.36666666666667</c:v>
                </c:pt>
                <c:pt idx="11002">
                  <c:v>183.38333333333333</c:v>
                </c:pt>
                <c:pt idx="11003">
                  <c:v>183.4</c:v>
                </c:pt>
                <c:pt idx="11004">
                  <c:v>183.41666666666666</c:v>
                </c:pt>
                <c:pt idx="11005">
                  <c:v>183.43333333333334</c:v>
                </c:pt>
                <c:pt idx="11006">
                  <c:v>183.45</c:v>
                </c:pt>
                <c:pt idx="11007">
                  <c:v>183.46666666666667</c:v>
                </c:pt>
                <c:pt idx="11008">
                  <c:v>183.48333333333332</c:v>
                </c:pt>
                <c:pt idx="11009">
                  <c:v>183.5</c:v>
                </c:pt>
                <c:pt idx="11010">
                  <c:v>183.51666666666668</c:v>
                </c:pt>
                <c:pt idx="11011">
                  <c:v>183.53333333333333</c:v>
                </c:pt>
                <c:pt idx="11012">
                  <c:v>183.55</c:v>
                </c:pt>
                <c:pt idx="11013">
                  <c:v>183.56666666666666</c:v>
                </c:pt>
                <c:pt idx="11014">
                  <c:v>183.58333333333334</c:v>
                </c:pt>
                <c:pt idx="11015">
                  <c:v>183.6</c:v>
                </c:pt>
                <c:pt idx="11016">
                  <c:v>183.61666666666667</c:v>
                </c:pt>
                <c:pt idx="11017">
                  <c:v>183.63333333333333</c:v>
                </c:pt>
                <c:pt idx="11018">
                  <c:v>183.65</c:v>
                </c:pt>
                <c:pt idx="11019">
                  <c:v>183.66666666666666</c:v>
                </c:pt>
                <c:pt idx="11020">
                  <c:v>183.68333333333334</c:v>
                </c:pt>
                <c:pt idx="11021">
                  <c:v>183.7</c:v>
                </c:pt>
                <c:pt idx="11022">
                  <c:v>183.71666666666667</c:v>
                </c:pt>
                <c:pt idx="11023">
                  <c:v>183.73333333333332</c:v>
                </c:pt>
                <c:pt idx="11024">
                  <c:v>183.75</c:v>
                </c:pt>
                <c:pt idx="11025">
                  <c:v>183.76666666666668</c:v>
                </c:pt>
                <c:pt idx="11026">
                  <c:v>183.78333333333333</c:v>
                </c:pt>
                <c:pt idx="11027">
                  <c:v>183.8</c:v>
                </c:pt>
                <c:pt idx="11028">
                  <c:v>183.81666666666666</c:v>
                </c:pt>
                <c:pt idx="11029">
                  <c:v>183.83333333333334</c:v>
                </c:pt>
                <c:pt idx="11030">
                  <c:v>183.85</c:v>
                </c:pt>
                <c:pt idx="11031">
                  <c:v>183.86666666666667</c:v>
                </c:pt>
                <c:pt idx="11032">
                  <c:v>183.88333333333333</c:v>
                </c:pt>
                <c:pt idx="11033">
                  <c:v>183.9</c:v>
                </c:pt>
                <c:pt idx="11034">
                  <c:v>183.91666666666666</c:v>
                </c:pt>
                <c:pt idx="11035">
                  <c:v>183.93333333333334</c:v>
                </c:pt>
                <c:pt idx="11036">
                  <c:v>183.95</c:v>
                </c:pt>
                <c:pt idx="11037">
                  <c:v>183.96666666666667</c:v>
                </c:pt>
                <c:pt idx="11038">
                  <c:v>183.98333333333332</c:v>
                </c:pt>
                <c:pt idx="11039">
                  <c:v>184</c:v>
                </c:pt>
                <c:pt idx="11040">
                  <c:v>184.01666666666668</c:v>
                </c:pt>
                <c:pt idx="11041">
                  <c:v>184.03333333333333</c:v>
                </c:pt>
                <c:pt idx="11042">
                  <c:v>184.05</c:v>
                </c:pt>
                <c:pt idx="11043">
                  <c:v>184.06666666666666</c:v>
                </c:pt>
                <c:pt idx="11044">
                  <c:v>184.08333333333334</c:v>
                </c:pt>
                <c:pt idx="11045">
                  <c:v>184.1</c:v>
                </c:pt>
                <c:pt idx="11046">
                  <c:v>184.11666666666667</c:v>
                </c:pt>
                <c:pt idx="11047">
                  <c:v>184.13333333333333</c:v>
                </c:pt>
                <c:pt idx="11048">
                  <c:v>184.15</c:v>
                </c:pt>
                <c:pt idx="11049">
                  <c:v>184.16666666666666</c:v>
                </c:pt>
                <c:pt idx="11050">
                  <c:v>184.18333333333334</c:v>
                </c:pt>
                <c:pt idx="11051">
                  <c:v>184.2</c:v>
                </c:pt>
                <c:pt idx="11052">
                  <c:v>184.21666666666667</c:v>
                </c:pt>
                <c:pt idx="11053">
                  <c:v>184.23333333333332</c:v>
                </c:pt>
                <c:pt idx="11054">
                  <c:v>184.25</c:v>
                </c:pt>
                <c:pt idx="11055">
                  <c:v>184.26666666666668</c:v>
                </c:pt>
                <c:pt idx="11056">
                  <c:v>184.28333333333333</c:v>
                </c:pt>
                <c:pt idx="11057">
                  <c:v>184.3</c:v>
                </c:pt>
                <c:pt idx="11058">
                  <c:v>184.31666666666666</c:v>
                </c:pt>
                <c:pt idx="11059">
                  <c:v>184.33333333333334</c:v>
                </c:pt>
                <c:pt idx="11060">
                  <c:v>184.35</c:v>
                </c:pt>
                <c:pt idx="11061">
                  <c:v>184.36666666666667</c:v>
                </c:pt>
                <c:pt idx="11062">
                  <c:v>184.38333333333333</c:v>
                </c:pt>
                <c:pt idx="11063">
                  <c:v>184.4</c:v>
                </c:pt>
                <c:pt idx="11064">
                  <c:v>184.41666666666666</c:v>
                </c:pt>
                <c:pt idx="11065">
                  <c:v>184.43333333333334</c:v>
                </c:pt>
                <c:pt idx="11066">
                  <c:v>184.45</c:v>
                </c:pt>
                <c:pt idx="11067">
                  <c:v>184.46666666666667</c:v>
                </c:pt>
                <c:pt idx="11068">
                  <c:v>184.48333333333332</c:v>
                </c:pt>
                <c:pt idx="11069">
                  <c:v>184.5</c:v>
                </c:pt>
                <c:pt idx="11070">
                  <c:v>184.51666666666668</c:v>
                </c:pt>
                <c:pt idx="11071">
                  <c:v>184.53333333333333</c:v>
                </c:pt>
                <c:pt idx="11072">
                  <c:v>184.55</c:v>
                </c:pt>
                <c:pt idx="11073">
                  <c:v>184.56666666666666</c:v>
                </c:pt>
                <c:pt idx="11074">
                  <c:v>184.58333333333334</c:v>
                </c:pt>
                <c:pt idx="11075">
                  <c:v>184.6</c:v>
                </c:pt>
                <c:pt idx="11076">
                  <c:v>184.61666666666667</c:v>
                </c:pt>
                <c:pt idx="11077">
                  <c:v>184.63333333333333</c:v>
                </c:pt>
                <c:pt idx="11078">
                  <c:v>184.65</c:v>
                </c:pt>
                <c:pt idx="11079">
                  <c:v>184.66666666666666</c:v>
                </c:pt>
                <c:pt idx="11080">
                  <c:v>184.68333333333334</c:v>
                </c:pt>
                <c:pt idx="11081">
                  <c:v>184.7</c:v>
                </c:pt>
                <c:pt idx="11082">
                  <c:v>184.71666666666667</c:v>
                </c:pt>
                <c:pt idx="11083">
                  <c:v>184.73333333333332</c:v>
                </c:pt>
                <c:pt idx="11084">
                  <c:v>184.75</c:v>
                </c:pt>
                <c:pt idx="11085">
                  <c:v>184.76666666666668</c:v>
                </c:pt>
                <c:pt idx="11086">
                  <c:v>184.78333333333333</c:v>
                </c:pt>
                <c:pt idx="11087">
                  <c:v>184.8</c:v>
                </c:pt>
                <c:pt idx="11088">
                  <c:v>184.81666666666666</c:v>
                </c:pt>
                <c:pt idx="11089">
                  <c:v>184.83333333333334</c:v>
                </c:pt>
                <c:pt idx="11090">
                  <c:v>184.85</c:v>
                </c:pt>
                <c:pt idx="11091">
                  <c:v>184.86666666666667</c:v>
                </c:pt>
                <c:pt idx="11092">
                  <c:v>184.88333333333333</c:v>
                </c:pt>
                <c:pt idx="11093">
                  <c:v>184.9</c:v>
                </c:pt>
                <c:pt idx="11094">
                  <c:v>184.91666666666666</c:v>
                </c:pt>
                <c:pt idx="11095">
                  <c:v>184.93333333333334</c:v>
                </c:pt>
                <c:pt idx="11096">
                  <c:v>184.95</c:v>
                </c:pt>
                <c:pt idx="11097">
                  <c:v>184.96666666666667</c:v>
                </c:pt>
                <c:pt idx="11098">
                  <c:v>184.98333333333332</c:v>
                </c:pt>
                <c:pt idx="11099">
                  <c:v>185</c:v>
                </c:pt>
                <c:pt idx="11100">
                  <c:v>185.01666666666668</c:v>
                </c:pt>
                <c:pt idx="11101">
                  <c:v>185.03333333333333</c:v>
                </c:pt>
                <c:pt idx="11102">
                  <c:v>185.05</c:v>
                </c:pt>
                <c:pt idx="11103">
                  <c:v>185.06666666666666</c:v>
                </c:pt>
                <c:pt idx="11104">
                  <c:v>185.08333333333334</c:v>
                </c:pt>
                <c:pt idx="11105">
                  <c:v>185.1</c:v>
                </c:pt>
                <c:pt idx="11106">
                  <c:v>185.11666666666667</c:v>
                </c:pt>
                <c:pt idx="11107">
                  <c:v>185.13333333333333</c:v>
                </c:pt>
                <c:pt idx="11108">
                  <c:v>185.15</c:v>
                </c:pt>
                <c:pt idx="11109">
                  <c:v>185.16666666666666</c:v>
                </c:pt>
                <c:pt idx="11110">
                  <c:v>185.18333333333334</c:v>
                </c:pt>
                <c:pt idx="11111">
                  <c:v>185.2</c:v>
                </c:pt>
                <c:pt idx="11112">
                  <c:v>185.21666666666667</c:v>
                </c:pt>
                <c:pt idx="11113">
                  <c:v>185.23333333333332</c:v>
                </c:pt>
                <c:pt idx="11114">
                  <c:v>185.25</c:v>
                </c:pt>
                <c:pt idx="11115">
                  <c:v>185.26666666666668</c:v>
                </c:pt>
                <c:pt idx="11116">
                  <c:v>185.28333333333333</c:v>
                </c:pt>
                <c:pt idx="11117">
                  <c:v>185.3</c:v>
                </c:pt>
                <c:pt idx="11118">
                  <c:v>185.31666666666666</c:v>
                </c:pt>
                <c:pt idx="11119">
                  <c:v>185.33333333333334</c:v>
                </c:pt>
                <c:pt idx="11120">
                  <c:v>185.35</c:v>
                </c:pt>
                <c:pt idx="11121">
                  <c:v>185.36666666666667</c:v>
                </c:pt>
                <c:pt idx="11122">
                  <c:v>185.38333333333333</c:v>
                </c:pt>
                <c:pt idx="11123">
                  <c:v>185.4</c:v>
                </c:pt>
                <c:pt idx="11124">
                  <c:v>185.41666666666666</c:v>
                </c:pt>
                <c:pt idx="11125">
                  <c:v>185.43333333333334</c:v>
                </c:pt>
                <c:pt idx="11126">
                  <c:v>185.45</c:v>
                </c:pt>
                <c:pt idx="11127">
                  <c:v>185.46666666666667</c:v>
                </c:pt>
                <c:pt idx="11128">
                  <c:v>185.48333333333332</c:v>
                </c:pt>
                <c:pt idx="11129">
                  <c:v>185.5</c:v>
                </c:pt>
                <c:pt idx="11130">
                  <c:v>185.51666666666668</c:v>
                </c:pt>
                <c:pt idx="11131">
                  <c:v>185.53333333333333</c:v>
                </c:pt>
                <c:pt idx="11132">
                  <c:v>185.55</c:v>
                </c:pt>
                <c:pt idx="11133">
                  <c:v>185.56666666666666</c:v>
                </c:pt>
                <c:pt idx="11134">
                  <c:v>185.58333333333334</c:v>
                </c:pt>
                <c:pt idx="11135">
                  <c:v>185.6</c:v>
                </c:pt>
                <c:pt idx="11136">
                  <c:v>185.61666666666667</c:v>
                </c:pt>
                <c:pt idx="11137">
                  <c:v>185.63333333333333</c:v>
                </c:pt>
                <c:pt idx="11138">
                  <c:v>185.65</c:v>
                </c:pt>
                <c:pt idx="11139">
                  <c:v>185.66666666666666</c:v>
                </c:pt>
                <c:pt idx="11140">
                  <c:v>185.68333333333334</c:v>
                </c:pt>
                <c:pt idx="11141">
                  <c:v>185.7</c:v>
                </c:pt>
                <c:pt idx="11142">
                  <c:v>185.71666666666667</c:v>
                </c:pt>
                <c:pt idx="11143">
                  <c:v>185.73333333333332</c:v>
                </c:pt>
                <c:pt idx="11144">
                  <c:v>185.75</c:v>
                </c:pt>
                <c:pt idx="11145">
                  <c:v>185.76666666666668</c:v>
                </c:pt>
                <c:pt idx="11146">
                  <c:v>185.78333333333333</c:v>
                </c:pt>
                <c:pt idx="11147">
                  <c:v>185.8</c:v>
                </c:pt>
                <c:pt idx="11148">
                  <c:v>185.81666666666666</c:v>
                </c:pt>
                <c:pt idx="11149">
                  <c:v>185.83333333333334</c:v>
                </c:pt>
                <c:pt idx="11150">
                  <c:v>185.85</c:v>
                </c:pt>
                <c:pt idx="11151">
                  <c:v>185.86666666666667</c:v>
                </c:pt>
                <c:pt idx="11152">
                  <c:v>185.88333333333333</c:v>
                </c:pt>
                <c:pt idx="11153">
                  <c:v>185.9</c:v>
                </c:pt>
                <c:pt idx="11154">
                  <c:v>185.91666666666666</c:v>
                </c:pt>
                <c:pt idx="11155">
                  <c:v>185.93333333333334</c:v>
                </c:pt>
                <c:pt idx="11156">
                  <c:v>185.95</c:v>
                </c:pt>
                <c:pt idx="11157">
                  <c:v>185.96666666666667</c:v>
                </c:pt>
                <c:pt idx="11158">
                  <c:v>185.98333333333332</c:v>
                </c:pt>
                <c:pt idx="11159">
                  <c:v>186</c:v>
                </c:pt>
                <c:pt idx="11160">
                  <c:v>186.01666666666668</c:v>
                </c:pt>
                <c:pt idx="11161">
                  <c:v>186.03333333333333</c:v>
                </c:pt>
                <c:pt idx="11162">
                  <c:v>186.05</c:v>
                </c:pt>
                <c:pt idx="11163">
                  <c:v>186.06666666666666</c:v>
                </c:pt>
                <c:pt idx="11164">
                  <c:v>186.08333333333334</c:v>
                </c:pt>
                <c:pt idx="11165">
                  <c:v>186.1</c:v>
                </c:pt>
                <c:pt idx="11166">
                  <c:v>186.11666666666667</c:v>
                </c:pt>
                <c:pt idx="11167">
                  <c:v>186.13333333333333</c:v>
                </c:pt>
                <c:pt idx="11168">
                  <c:v>186.15</c:v>
                </c:pt>
                <c:pt idx="11169">
                  <c:v>186.16666666666666</c:v>
                </c:pt>
                <c:pt idx="11170">
                  <c:v>186.18333333333334</c:v>
                </c:pt>
                <c:pt idx="11171">
                  <c:v>186.2</c:v>
                </c:pt>
                <c:pt idx="11172">
                  <c:v>186.21666666666667</c:v>
                </c:pt>
                <c:pt idx="11173">
                  <c:v>186.23333333333332</c:v>
                </c:pt>
                <c:pt idx="11174">
                  <c:v>186.25</c:v>
                </c:pt>
                <c:pt idx="11175">
                  <c:v>186.26666666666668</c:v>
                </c:pt>
                <c:pt idx="11176">
                  <c:v>186.28333333333333</c:v>
                </c:pt>
                <c:pt idx="11177">
                  <c:v>186.3</c:v>
                </c:pt>
                <c:pt idx="11178">
                  <c:v>186.31666666666666</c:v>
                </c:pt>
                <c:pt idx="11179">
                  <c:v>186.33333333333334</c:v>
                </c:pt>
                <c:pt idx="11180">
                  <c:v>186.35</c:v>
                </c:pt>
                <c:pt idx="11181">
                  <c:v>186.36666666666667</c:v>
                </c:pt>
                <c:pt idx="11182">
                  <c:v>186.38333333333333</c:v>
                </c:pt>
                <c:pt idx="11183">
                  <c:v>186.4</c:v>
                </c:pt>
                <c:pt idx="11184">
                  <c:v>186.41666666666666</c:v>
                </c:pt>
                <c:pt idx="11185">
                  <c:v>186.43333333333334</c:v>
                </c:pt>
                <c:pt idx="11186">
                  <c:v>186.45</c:v>
                </c:pt>
                <c:pt idx="11187">
                  <c:v>186.46666666666667</c:v>
                </c:pt>
                <c:pt idx="11188">
                  <c:v>186.48333333333332</c:v>
                </c:pt>
                <c:pt idx="11189">
                  <c:v>186.5</c:v>
                </c:pt>
                <c:pt idx="11190">
                  <c:v>186.51666666666668</c:v>
                </c:pt>
                <c:pt idx="11191">
                  <c:v>186.53333333333333</c:v>
                </c:pt>
                <c:pt idx="11192">
                  <c:v>186.55</c:v>
                </c:pt>
                <c:pt idx="11193">
                  <c:v>186.56666666666666</c:v>
                </c:pt>
                <c:pt idx="11194">
                  <c:v>186.58333333333334</c:v>
                </c:pt>
                <c:pt idx="11195">
                  <c:v>186.6</c:v>
                </c:pt>
                <c:pt idx="11196">
                  <c:v>186.61666666666667</c:v>
                </c:pt>
                <c:pt idx="11197">
                  <c:v>186.63333333333333</c:v>
                </c:pt>
                <c:pt idx="11198">
                  <c:v>186.65</c:v>
                </c:pt>
                <c:pt idx="11199">
                  <c:v>186.66666666666666</c:v>
                </c:pt>
                <c:pt idx="11200">
                  <c:v>186.68333333333334</c:v>
                </c:pt>
                <c:pt idx="11201">
                  <c:v>186.7</c:v>
                </c:pt>
                <c:pt idx="11202">
                  <c:v>186.71666666666667</c:v>
                </c:pt>
                <c:pt idx="11203">
                  <c:v>186.73333333333332</c:v>
                </c:pt>
                <c:pt idx="11204">
                  <c:v>186.75</c:v>
                </c:pt>
                <c:pt idx="11205">
                  <c:v>186.76666666666668</c:v>
                </c:pt>
                <c:pt idx="11206">
                  <c:v>186.78333333333333</c:v>
                </c:pt>
                <c:pt idx="11207">
                  <c:v>186.8</c:v>
                </c:pt>
                <c:pt idx="11208">
                  <c:v>186.81666666666666</c:v>
                </c:pt>
                <c:pt idx="11209">
                  <c:v>186.83333333333334</c:v>
                </c:pt>
                <c:pt idx="11210">
                  <c:v>186.85</c:v>
                </c:pt>
                <c:pt idx="11211">
                  <c:v>186.86666666666667</c:v>
                </c:pt>
                <c:pt idx="11212">
                  <c:v>186.88333333333333</c:v>
                </c:pt>
                <c:pt idx="11213">
                  <c:v>186.9</c:v>
                </c:pt>
                <c:pt idx="11214">
                  <c:v>186.91666666666666</c:v>
                </c:pt>
                <c:pt idx="11215">
                  <c:v>186.93333333333334</c:v>
                </c:pt>
                <c:pt idx="11216">
                  <c:v>186.95</c:v>
                </c:pt>
                <c:pt idx="11217">
                  <c:v>186.96666666666667</c:v>
                </c:pt>
                <c:pt idx="11218">
                  <c:v>186.98333333333332</c:v>
                </c:pt>
                <c:pt idx="11219">
                  <c:v>187</c:v>
                </c:pt>
                <c:pt idx="11220">
                  <c:v>187.01666666666668</c:v>
                </c:pt>
                <c:pt idx="11221">
                  <c:v>187.03333333333333</c:v>
                </c:pt>
                <c:pt idx="11222">
                  <c:v>187.05</c:v>
                </c:pt>
                <c:pt idx="11223">
                  <c:v>187.06666666666666</c:v>
                </c:pt>
                <c:pt idx="11224">
                  <c:v>187.08333333333334</c:v>
                </c:pt>
                <c:pt idx="11225">
                  <c:v>187.1</c:v>
                </c:pt>
                <c:pt idx="11226">
                  <c:v>187.11666666666667</c:v>
                </c:pt>
                <c:pt idx="11227">
                  <c:v>187.13333333333333</c:v>
                </c:pt>
                <c:pt idx="11228">
                  <c:v>187.15</c:v>
                </c:pt>
                <c:pt idx="11229">
                  <c:v>187.16666666666666</c:v>
                </c:pt>
                <c:pt idx="11230">
                  <c:v>187.18333333333334</c:v>
                </c:pt>
                <c:pt idx="11231">
                  <c:v>187.2</c:v>
                </c:pt>
                <c:pt idx="11232">
                  <c:v>187.21666666666667</c:v>
                </c:pt>
                <c:pt idx="11233">
                  <c:v>187.23333333333332</c:v>
                </c:pt>
                <c:pt idx="11234">
                  <c:v>187.25</c:v>
                </c:pt>
                <c:pt idx="11235">
                  <c:v>187.26666666666668</c:v>
                </c:pt>
                <c:pt idx="11236">
                  <c:v>187.28333333333333</c:v>
                </c:pt>
                <c:pt idx="11237">
                  <c:v>187.3</c:v>
                </c:pt>
                <c:pt idx="11238">
                  <c:v>187.31666666666666</c:v>
                </c:pt>
                <c:pt idx="11239">
                  <c:v>187.33333333333334</c:v>
                </c:pt>
                <c:pt idx="11240">
                  <c:v>187.35</c:v>
                </c:pt>
                <c:pt idx="11241">
                  <c:v>187.36666666666667</c:v>
                </c:pt>
                <c:pt idx="11242">
                  <c:v>187.38333333333333</c:v>
                </c:pt>
                <c:pt idx="11243">
                  <c:v>187.4</c:v>
                </c:pt>
                <c:pt idx="11244">
                  <c:v>187.41666666666666</c:v>
                </c:pt>
                <c:pt idx="11245">
                  <c:v>187.43333333333334</c:v>
                </c:pt>
                <c:pt idx="11246">
                  <c:v>187.45</c:v>
                </c:pt>
                <c:pt idx="11247">
                  <c:v>187.46666666666667</c:v>
                </c:pt>
                <c:pt idx="11248">
                  <c:v>187.48333333333332</c:v>
                </c:pt>
                <c:pt idx="11249">
                  <c:v>187.5</c:v>
                </c:pt>
                <c:pt idx="11250">
                  <c:v>187.51666666666668</c:v>
                </c:pt>
                <c:pt idx="11251">
                  <c:v>187.53333333333333</c:v>
                </c:pt>
                <c:pt idx="11252">
                  <c:v>187.55</c:v>
                </c:pt>
                <c:pt idx="11253">
                  <c:v>187.56666666666666</c:v>
                </c:pt>
                <c:pt idx="11254">
                  <c:v>187.58333333333334</c:v>
                </c:pt>
                <c:pt idx="11255">
                  <c:v>187.6</c:v>
                </c:pt>
                <c:pt idx="11256">
                  <c:v>187.61666666666667</c:v>
                </c:pt>
                <c:pt idx="11257">
                  <c:v>187.63333333333333</c:v>
                </c:pt>
                <c:pt idx="11258">
                  <c:v>187.65</c:v>
                </c:pt>
                <c:pt idx="11259">
                  <c:v>187.66666666666666</c:v>
                </c:pt>
                <c:pt idx="11260">
                  <c:v>187.68333333333334</c:v>
                </c:pt>
                <c:pt idx="11261">
                  <c:v>187.7</c:v>
                </c:pt>
                <c:pt idx="11262">
                  <c:v>187.71666666666667</c:v>
                </c:pt>
                <c:pt idx="11263">
                  <c:v>187.73333333333332</c:v>
                </c:pt>
                <c:pt idx="11264">
                  <c:v>187.75</c:v>
                </c:pt>
                <c:pt idx="11265">
                  <c:v>187.76666666666668</c:v>
                </c:pt>
                <c:pt idx="11266">
                  <c:v>187.78333333333333</c:v>
                </c:pt>
                <c:pt idx="11267">
                  <c:v>187.8</c:v>
                </c:pt>
                <c:pt idx="11268">
                  <c:v>187.81666666666666</c:v>
                </c:pt>
                <c:pt idx="11269">
                  <c:v>187.83333333333334</c:v>
                </c:pt>
                <c:pt idx="11270">
                  <c:v>187.85</c:v>
                </c:pt>
                <c:pt idx="11271">
                  <c:v>187.86666666666667</c:v>
                </c:pt>
                <c:pt idx="11272">
                  <c:v>187.88333333333333</c:v>
                </c:pt>
                <c:pt idx="11273">
                  <c:v>187.9</c:v>
                </c:pt>
                <c:pt idx="11274">
                  <c:v>187.91666666666666</c:v>
                </c:pt>
                <c:pt idx="11275">
                  <c:v>187.93333333333334</c:v>
                </c:pt>
                <c:pt idx="11276">
                  <c:v>187.95</c:v>
                </c:pt>
                <c:pt idx="11277">
                  <c:v>187.96666666666667</c:v>
                </c:pt>
                <c:pt idx="11278">
                  <c:v>187.98333333333332</c:v>
                </c:pt>
                <c:pt idx="11279">
                  <c:v>188</c:v>
                </c:pt>
                <c:pt idx="11280">
                  <c:v>188.01666666666668</c:v>
                </c:pt>
                <c:pt idx="11281">
                  <c:v>188.03333333333333</c:v>
                </c:pt>
                <c:pt idx="11282">
                  <c:v>188.05</c:v>
                </c:pt>
                <c:pt idx="11283">
                  <c:v>188.06666666666666</c:v>
                </c:pt>
                <c:pt idx="11284">
                  <c:v>188.08333333333334</c:v>
                </c:pt>
                <c:pt idx="11285">
                  <c:v>188.1</c:v>
                </c:pt>
                <c:pt idx="11286">
                  <c:v>188.11666666666667</c:v>
                </c:pt>
                <c:pt idx="11287">
                  <c:v>188.13333333333333</c:v>
                </c:pt>
                <c:pt idx="11288">
                  <c:v>188.15</c:v>
                </c:pt>
                <c:pt idx="11289">
                  <c:v>188.16666666666666</c:v>
                </c:pt>
                <c:pt idx="11290">
                  <c:v>188.18333333333334</c:v>
                </c:pt>
                <c:pt idx="11291">
                  <c:v>188.2</c:v>
                </c:pt>
                <c:pt idx="11292">
                  <c:v>188.21666666666667</c:v>
                </c:pt>
                <c:pt idx="11293">
                  <c:v>188.23333333333332</c:v>
                </c:pt>
                <c:pt idx="11294">
                  <c:v>188.25</c:v>
                </c:pt>
                <c:pt idx="11295">
                  <c:v>188.26666666666668</c:v>
                </c:pt>
                <c:pt idx="11296">
                  <c:v>188.28333333333333</c:v>
                </c:pt>
                <c:pt idx="11297">
                  <c:v>188.3</c:v>
                </c:pt>
                <c:pt idx="11298">
                  <c:v>188.31666666666666</c:v>
                </c:pt>
                <c:pt idx="11299">
                  <c:v>188.33333333333334</c:v>
                </c:pt>
                <c:pt idx="11300">
                  <c:v>188.35</c:v>
                </c:pt>
                <c:pt idx="11301">
                  <c:v>188.36666666666667</c:v>
                </c:pt>
                <c:pt idx="11302">
                  <c:v>188.38333333333333</c:v>
                </c:pt>
                <c:pt idx="11303">
                  <c:v>188.4</c:v>
                </c:pt>
                <c:pt idx="11304">
                  <c:v>188.41666666666666</c:v>
                </c:pt>
                <c:pt idx="11305">
                  <c:v>188.43333333333334</c:v>
                </c:pt>
                <c:pt idx="11306">
                  <c:v>188.45</c:v>
                </c:pt>
                <c:pt idx="11307">
                  <c:v>188.46666666666667</c:v>
                </c:pt>
                <c:pt idx="11308">
                  <c:v>188.48333333333332</c:v>
                </c:pt>
                <c:pt idx="11309">
                  <c:v>188.5</c:v>
                </c:pt>
                <c:pt idx="11310">
                  <c:v>188.51666666666668</c:v>
                </c:pt>
                <c:pt idx="11311">
                  <c:v>188.53333333333333</c:v>
                </c:pt>
                <c:pt idx="11312">
                  <c:v>188.55</c:v>
                </c:pt>
                <c:pt idx="11313">
                  <c:v>188.56666666666666</c:v>
                </c:pt>
                <c:pt idx="11314">
                  <c:v>188.58333333333334</c:v>
                </c:pt>
                <c:pt idx="11315">
                  <c:v>188.6</c:v>
                </c:pt>
                <c:pt idx="11316">
                  <c:v>188.61666666666667</c:v>
                </c:pt>
                <c:pt idx="11317">
                  <c:v>188.63333333333333</c:v>
                </c:pt>
                <c:pt idx="11318">
                  <c:v>188.65</c:v>
                </c:pt>
                <c:pt idx="11319">
                  <c:v>188.66666666666666</c:v>
                </c:pt>
                <c:pt idx="11320">
                  <c:v>188.68333333333334</c:v>
                </c:pt>
                <c:pt idx="11321">
                  <c:v>188.7</c:v>
                </c:pt>
                <c:pt idx="11322">
                  <c:v>188.71666666666667</c:v>
                </c:pt>
                <c:pt idx="11323">
                  <c:v>188.73333333333332</c:v>
                </c:pt>
                <c:pt idx="11324">
                  <c:v>188.75</c:v>
                </c:pt>
                <c:pt idx="11325">
                  <c:v>188.76666666666668</c:v>
                </c:pt>
                <c:pt idx="11326">
                  <c:v>188.78333333333333</c:v>
                </c:pt>
                <c:pt idx="11327">
                  <c:v>188.8</c:v>
                </c:pt>
                <c:pt idx="11328">
                  <c:v>188.81666666666666</c:v>
                </c:pt>
                <c:pt idx="11329">
                  <c:v>188.83333333333334</c:v>
                </c:pt>
                <c:pt idx="11330">
                  <c:v>188.85</c:v>
                </c:pt>
                <c:pt idx="11331">
                  <c:v>188.86666666666667</c:v>
                </c:pt>
                <c:pt idx="11332">
                  <c:v>188.88333333333333</c:v>
                </c:pt>
                <c:pt idx="11333">
                  <c:v>188.9</c:v>
                </c:pt>
                <c:pt idx="11334">
                  <c:v>188.91666666666666</c:v>
                </c:pt>
                <c:pt idx="11335">
                  <c:v>188.93333333333334</c:v>
                </c:pt>
                <c:pt idx="11336">
                  <c:v>188.95</c:v>
                </c:pt>
                <c:pt idx="11337">
                  <c:v>188.96666666666667</c:v>
                </c:pt>
                <c:pt idx="11338">
                  <c:v>188.98333333333332</c:v>
                </c:pt>
                <c:pt idx="11339">
                  <c:v>189</c:v>
                </c:pt>
                <c:pt idx="11340">
                  <c:v>189.01666666666668</c:v>
                </c:pt>
                <c:pt idx="11341">
                  <c:v>189.03333333333333</c:v>
                </c:pt>
                <c:pt idx="11342">
                  <c:v>189.05</c:v>
                </c:pt>
                <c:pt idx="11343">
                  <c:v>189.06666666666666</c:v>
                </c:pt>
                <c:pt idx="11344">
                  <c:v>189.08333333333334</c:v>
                </c:pt>
                <c:pt idx="11345">
                  <c:v>189.1</c:v>
                </c:pt>
                <c:pt idx="11346">
                  <c:v>189.11666666666667</c:v>
                </c:pt>
                <c:pt idx="11347">
                  <c:v>189.13333333333333</c:v>
                </c:pt>
                <c:pt idx="11348">
                  <c:v>189.15</c:v>
                </c:pt>
                <c:pt idx="11349">
                  <c:v>189.16666666666666</c:v>
                </c:pt>
                <c:pt idx="11350">
                  <c:v>189.18333333333334</c:v>
                </c:pt>
                <c:pt idx="11351">
                  <c:v>189.2</c:v>
                </c:pt>
                <c:pt idx="11352">
                  <c:v>189.21666666666667</c:v>
                </c:pt>
                <c:pt idx="11353">
                  <c:v>189.23333333333332</c:v>
                </c:pt>
                <c:pt idx="11354">
                  <c:v>189.25</c:v>
                </c:pt>
                <c:pt idx="11355">
                  <c:v>189.26666666666668</c:v>
                </c:pt>
                <c:pt idx="11356">
                  <c:v>189.28333333333333</c:v>
                </c:pt>
                <c:pt idx="11357">
                  <c:v>189.3</c:v>
                </c:pt>
                <c:pt idx="11358">
                  <c:v>189.31666666666666</c:v>
                </c:pt>
                <c:pt idx="11359">
                  <c:v>189.33333333333334</c:v>
                </c:pt>
                <c:pt idx="11360">
                  <c:v>189.35</c:v>
                </c:pt>
                <c:pt idx="11361">
                  <c:v>189.36666666666667</c:v>
                </c:pt>
                <c:pt idx="11362">
                  <c:v>189.38333333333333</c:v>
                </c:pt>
                <c:pt idx="11363">
                  <c:v>189.4</c:v>
                </c:pt>
                <c:pt idx="11364">
                  <c:v>189.41666666666666</c:v>
                </c:pt>
                <c:pt idx="11365">
                  <c:v>189.43333333333334</c:v>
                </c:pt>
                <c:pt idx="11366">
                  <c:v>189.45</c:v>
                </c:pt>
                <c:pt idx="11367">
                  <c:v>189.46666666666667</c:v>
                </c:pt>
                <c:pt idx="11368">
                  <c:v>189.48333333333332</c:v>
                </c:pt>
                <c:pt idx="11369">
                  <c:v>189.5</c:v>
                </c:pt>
                <c:pt idx="11370">
                  <c:v>189.51666666666668</c:v>
                </c:pt>
                <c:pt idx="11371">
                  <c:v>189.53333333333333</c:v>
                </c:pt>
                <c:pt idx="11372">
                  <c:v>189.55</c:v>
                </c:pt>
                <c:pt idx="11373">
                  <c:v>189.56666666666666</c:v>
                </c:pt>
                <c:pt idx="11374">
                  <c:v>189.58333333333334</c:v>
                </c:pt>
                <c:pt idx="11375">
                  <c:v>189.6</c:v>
                </c:pt>
                <c:pt idx="11376">
                  <c:v>189.61666666666667</c:v>
                </c:pt>
                <c:pt idx="11377">
                  <c:v>189.63333333333333</c:v>
                </c:pt>
                <c:pt idx="11378">
                  <c:v>189.65</c:v>
                </c:pt>
                <c:pt idx="11379">
                  <c:v>189.66666666666666</c:v>
                </c:pt>
                <c:pt idx="11380">
                  <c:v>189.68333333333334</c:v>
                </c:pt>
                <c:pt idx="11381">
                  <c:v>189.7</c:v>
                </c:pt>
                <c:pt idx="11382">
                  <c:v>189.71666666666667</c:v>
                </c:pt>
                <c:pt idx="11383">
                  <c:v>189.73333333333332</c:v>
                </c:pt>
                <c:pt idx="11384">
                  <c:v>189.75</c:v>
                </c:pt>
                <c:pt idx="11385">
                  <c:v>189.76666666666668</c:v>
                </c:pt>
                <c:pt idx="11386">
                  <c:v>189.78333333333333</c:v>
                </c:pt>
                <c:pt idx="11387">
                  <c:v>189.8</c:v>
                </c:pt>
                <c:pt idx="11388">
                  <c:v>189.81666666666666</c:v>
                </c:pt>
                <c:pt idx="11389">
                  <c:v>189.83333333333334</c:v>
                </c:pt>
                <c:pt idx="11390">
                  <c:v>189.85</c:v>
                </c:pt>
                <c:pt idx="11391">
                  <c:v>189.86666666666667</c:v>
                </c:pt>
                <c:pt idx="11392">
                  <c:v>189.88333333333333</c:v>
                </c:pt>
                <c:pt idx="11393">
                  <c:v>189.9</c:v>
                </c:pt>
                <c:pt idx="11394">
                  <c:v>189.91666666666666</c:v>
                </c:pt>
                <c:pt idx="11395">
                  <c:v>189.93333333333334</c:v>
                </c:pt>
                <c:pt idx="11396">
                  <c:v>189.95</c:v>
                </c:pt>
                <c:pt idx="11397">
                  <c:v>189.96666666666667</c:v>
                </c:pt>
                <c:pt idx="11398">
                  <c:v>189.98333333333332</c:v>
                </c:pt>
                <c:pt idx="11399">
                  <c:v>190</c:v>
                </c:pt>
                <c:pt idx="11400">
                  <c:v>190.01666666666668</c:v>
                </c:pt>
              </c:numCache>
            </c:numRef>
          </c:xVal>
          <c:yVal>
            <c:numRef>
              <c:f>Sheet1!$D$2:$D$11403</c:f>
              <c:numCache>
                <c:formatCode>General</c:formatCode>
                <c:ptCount val="1140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15180923.379999999</c:v>
                </c:pt>
                <c:pt idx="256">
                  <c:v>19030506.814799998</c:v>
                </c:pt>
                <c:pt idx="257">
                  <c:v>20904302.890000001</c:v>
                </c:pt>
                <c:pt idx="258">
                  <c:v>16523500.442</c:v>
                </c:pt>
                <c:pt idx="259">
                  <c:v>13756289.234000001</c:v>
                </c:pt>
                <c:pt idx="260">
                  <c:v>9469152.8313999996</c:v>
                </c:pt>
                <c:pt idx="261">
                  <c:v>7768294.3870000001</c:v>
                </c:pt>
                <c:pt idx="262">
                  <c:v>7482666.2770000016</c:v>
                </c:pt>
                <c:pt idx="263">
                  <c:v>7862190.4496000009</c:v>
                </c:pt>
                <c:pt idx="264">
                  <c:v>11002938.322000002</c:v>
                </c:pt>
                <c:pt idx="265">
                  <c:v>13167972.8235</c:v>
                </c:pt>
                <c:pt idx="266">
                  <c:v>10387641.697500002</c:v>
                </c:pt>
                <c:pt idx="267">
                  <c:v>9522180.1572999991</c:v>
                </c:pt>
                <c:pt idx="268">
                  <c:v>9703010.2060000002</c:v>
                </c:pt>
                <c:pt idx="269">
                  <c:v>9505398.875</c:v>
                </c:pt>
                <c:pt idx="270">
                  <c:v>10407258.7828</c:v>
                </c:pt>
                <c:pt idx="271">
                  <c:v>11473009.805299999</c:v>
                </c:pt>
                <c:pt idx="272">
                  <c:v>22696605.248</c:v>
                </c:pt>
                <c:pt idx="273">
                  <c:v>30621026.460000001</c:v>
                </c:pt>
                <c:pt idx="274">
                  <c:v>31511770.812000003</c:v>
                </c:pt>
                <c:pt idx="275">
                  <c:v>26511241.764000002</c:v>
                </c:pt>
                <c:pt idx="276">
                  <c:v>17036856.864999998</c:v>
                </c:pt>
                <c:pt idx="277">
                  <c:v>15245651.148000002</c:v>
                </c:pt>
                <c:pt idx="278">
                  <c:v>16822469.884600002</c:v>
                </c:pt>
                <c:pt idx="279">
                  <c:v>24428978.063999999</c:v>
                </c:pt>
                <c:pt idx="280">
                  <c:v>23101347.612999998</c:v>
                </c:pt>
                <c:pt idx="281">
                  <c:v>17942605.616999999</c:v>
                </c:pt>
                <c:pt idx="282">
                  <c:v>11952646.839</c:v>
                </c:pt>
                <c:pt idx="283">
                  <c:v>10261316.220000003</c:v>
                </c:pt>
                <c:pt idx="284">
                  <c:v>9645994.5300000012</c:v>
                </c:pt>
                <c:pt idx="285">
                  <c:v>9952126.8199999984</c:v>
                </c:pt>
                <c:pt idx="286">
                  <c:v>10079126.630000001</c:v>
                </c:pt>
                <c:pt idx="287">
                  <c:v>9632884.0199999996</c:v>
                </c:pt>
                <c:pt idx="288">
                  <c:v>9837806.370000001</c:v>
                </c:pt>
                <c:pt idx="289">
                  <c:v>14586024.210000001</c:v>
                </c:pt>
                <c:pt idx="290">
                  <c:v>15966945.269999998</c:v>
                </c:pt>
                <c:pt idx="291">
                  <c:v>24691254.800000001</c:v>
                </c:pt>
                <c:pt idx="292">
                  <c:v>23373092.689999998</c:v>
                </c:pt>
                <c:pt idx="293">
                  <c:v>31568787.945000004</c:v>
                </c:pt>
                <c:pt idx="294">
                  <c:v>26364034.181000002</c:v>
                </c:pt>
                <c:pt idx="295">
                  <c:v>26747163.285200007</c:v>
                </c:pt>
                <c:pt idx="296">
                  <c:v>28360919.094000001</c:v>
                </c:pt>
                <c:pt idx="297">
                  <c:v>15122211.6</c:v>
                </c:pt>
                <c:pt idx="298">
                  <c:v>12394816.060000001</c:v>
                </c:pt>
                <c:pt idx="299">
                  <c:v>9950501.5599999987</c:v>
                </c:pt>
                <c:pt idx="300">
                  <c:v>12119431.460000001</c:v>
                </c:pt>
                <c:pt idx="301">
                  <c:v>12152532.241999995</c:v>
                </c:pt>
                <c:pt idx="302">
                  <c:v>15644322.720000001</c:v>
                </c:pt>
                <c:pt idx="303">
                  <c:v>24151809.419060003</c:v>
                </c:pt>
                <c:pt idx="304">
                  <c:v>27309644.016999997</c:v>
                </c:pt>
                <c:pt idx="305">
                  <c:v>17235336.356000006</c:v>
                </c:pt>
                <c:pt idx="306">
                  <c:v>10853351.942</c:v>
                </c:pt>
                <c:pt idx="307">
                  <c:v>10963459.434</c:v>
                </c:pt>
                <c:pt idx="308">
                  <c:v>14450382.205599997</c:v>
                </c:pt>
                <c:pt idx="309">
                  <c:v>15925186.984999996</c:v>
                </c:pt>
                <c:pt idx="310">
                  <c:v>16975517.417999994</c:v>
                </c:pt>
                <c:pt idx="311">
                  <c:v>14214121.930200001</c:v>
                </c:pt>
                <c:pt idx="312">
                  <c:v>15078218.062800003</c:v>
                </c:pt>
                <c:pt idx="313">
                  <c:v>21414751.213999998</c:v>
                </c:pt>
                <c:pt idx="314">
                  <c:v>20463980.995999996</c:v>
                </c:pt>
                <c:pt idx="315">
                  <c:v>22127065.858999994</c:v>
                </c:pt>
                <c:pt idx="316">
                  <c:v>24121108.177999999</c:v>
                </c:pt>
                <c:pt idx="317">
                  <c:v>15400525.494099997</c:v>
                </c:pt>
                <c:pt idx="318">
                  <c:v>10351936.293900002</c:v>
                </c:pt>
                <c:pt idx="319">
                  <c:v>9449113.7870999984</c:v>
                </c:pt>
                <c:pt idx="320">
                  <c:v>9687904.0269000009</c:v>
                </c:pt>
                <c:pt idx="321">
                  <c:v>11009358.5963</c:v>
                </c:pt>
                <c:pt idx="322">
                  <c:v>12481446.727899998</c:v>
                </c:pt>
                <c:pt idx="323">
                  <c:v>11730107.08</c:v>
                </c:pt>
                <c:pt idx="324">
                  <c:v>14194107.03263</c:v>
                </c:pt>
                <c:pt idx="325">
                  <c:v>13854958.295299998</c:v>
                </c:pt>
                <c:pt idx="326">
                  <c:v>16391613.956</c:v>
                </c:pt>
                <c:pt idx="327">
                  <c:v>15244139.920400003</c:v>
                </c:pt>
                <c:pt idx="328">
                  <c:v>13074000.920000002</c:v>
                </c:pt>
                <c:pt idx="329">
                  <c:v>16651506.284200002</c:v>
                </c:pt>
                <c:pt idx="330">
                  <c:v>11370796.5396</c:v>
                </c:pt>
                <c:pt idx="331">
                  <c:v>9271319.9509999994</c:v>
                </c:pt>
                <c:pt idx="332">
                  <c:v>9164616.0800000001</c:v>
                </c:pt>
                <c:pt idx="333">
                  <c:v>17097966.989999998</c:v>
                </c:pt>
                <c:pt idx="334">
                  <c:v>21262786.519999996</c:v>
                </c:pt>
                <c:pt idx="335">
                  <c:v>11820308.504500002</c:v>
                </c:pt>
                <c:pt idx="336">
                  <c:v>22084040.9637</c:v>
                </c:pt>
                <c:pt idx="337">
                  <c:v>28460479.275000006</c:v>
                </c:pt>
                <c:pt idx="338">
                  <c:v>19749243.739300005</c:v>
                </c:pt>
                <c:pt idx="339">
                  <c:v>16539850.219200002</c:v>
                </c:pt>
                <c:pt idx="340">
                  <c:v>21095990.785299994</c:v>
                </c:pt>
                <c:pt idx="341">
                  <c:v>17488543.238400001</c:v>
                </c:pt>
                <c:pt idx="342">
                  <c:v>17454561.945500001</c:v>
                </c:pt>
                <c:pt idx="343">
                  <c:v>24426217.274799999</c:v>
                </c:pt>
                <c:pt idx="344">
                  <c:v>22361265.883999996</c:v>
                </c:pt>
                <c:pt idx="345">
                  <c:v>16183901.516800001</c:v>
                </c:pt>
                <c:pt idx="346">
                  <c:v>19219980.259</c:v>
                </c:pt>
                <c:pt idx="347">
                  <c:v>12920030.640000001</c:v>
                </c:pt>
                <c:pt idx="348">
                  <c:v>9257575.0580000002</c:v>
                </c:pt>
                <c:pt idx="349">
                  <c:v>10481665.42</c:v>
                </c:pt>
                <c:pt idx="350">
                  <c:v>15326896.589999996</c:v>
                </c:pt>
                <c:pt idx="351">
                  <c:v>15744843.219999997</c:v>
                </c:pt>
                <c:pt idx="352">
                  <c:v>17725894.239999995</c:v>
                </c:pt>
                <c:pt idx="353">
                  <c:v>17759666.140000004</c:v>
                </c:pt>
                <c:pt idx="354">
                  <c:v>17816889.551449995</c:v>
                </c:pt>
                <c:pt idx="355">
                  <c:v>20193039.432</c:v>
                </c:pt>
                <c:pt idx="356">
                  <c:v>24487245.379999999</c:v>
                </c:pt>
                <c:pt idx="357">
                  <c:v>20371090.599999998</c:v>
                </c:pt>
                <c:pt idx="358">
                  <c:v>13422441.289999999</c:v>
                </c:pt>
                <c:pt idx="359">
                  <c:v>13105195.069999998</c:v>
                </c:pt>
                <c:pt idx="360">
                  <c:v>12654075.65</c:v>
                </c:pt>
                <c:pt idx="361">
                  <c:v>9352850.5599999987</c:v>
                </c:pt>
                <c:pt idx="362">
                  <c:v>9633791.7799999975</c:v>
                </c:pt>
                <c:pt idx="363">
                  <c:v>13602428.939999999</c:v>
                </c:pt>
                <c:pt idx="364">
                  <c:v>17968685.890000001</c:v>
                </c:pt>
                <c:pt idx="365">
                  <c:v>18088714.306999996</c:v>
                </c:pt>
                <c:pt idx="366">
                  <c:v>20069526.452000003</c:v>
                </c:pt>
                <c:pt idx="367">
                  <c:v>18464353.452099998</c:v>
                </c:pt>
                <c:pt idx="368">
                  <c:v>14355469.379999999</c:v>
                </c:pt>
                <c:pt idx="369">
                  <c:v>14695251.280000003</c:v>
                </c:pt>
                <c:pt idx="370">
                  <c:v>19965988.319999997</c:v>
                </c:pt>
                <c:pt idx="371">
                  <c:v>23715106.510000002</c:v>
                </c:pt>
                <c:pt idx="372">
                  <c:v>19319732.950000003</c:v>
                </c:pt>
                <c:pt idx="373">
                  <c:v>22784917.260000002</c:v>
                </c:pt>
                <c:pt idx="374">
                  <c:v>24701942.809999999</c:v>
                </c:pt>
                <c:pt idx="375">
                  <c:v>17584251.23</c:v>
                </c:pt>
                <c:pt idx="376">
                  <c:v>15632355.91</c:v>
                </c:pt>
                <c:pt idx="377">
                  <c:v>19471763.52</c:v>
                </c:pt>
                <c:pt idx="378">
                  <c:v>21620523.440000001</c:v>
                </c:pt>
                <c:pt idx="379">
                  <c:v>18989738.375900004</c:v>
                </c:pt>
                <c:pt idx="380">
                  <c:v>16783755.682999998</c:v>
                </c:pt>
                <c:pt idx="381">
                  <c:v>14636470.789999999</c:v>
                </c:pt>
                <c:pt idx="382">
                  <c:v>17438584.409999996</c:v>
                </c:pt>
                <c:pt idx="383">
                  <c:v>24894324.565999996</c:v>
                </c:pt>
                <c:pt idx="384">
                  <c:v>24186212.818599995</c:v>
                </c:pt>
                <c:pt idx="385">
                  <c:v>23628005.300000004</c:v>
                </c:pt>
                <c:pt idx="386">
                  <c:v>19712891.909999996</c:v>
                </c:pt>
                <c:pt idx="387">
                  <c:v>11976731.369999999</c:v>
                </c:pt>
                <c:pt idx="388">
                  <c:v>11334200.835200002</c:v>
                </c:pt>
                <c:pt idx="389">
                  <c:v>14164662.26</c:v>
                </c:pt>
                <c:pt idx="390">
                  <c:v>17424324.530000001</c:v>
                </c:pt>
                <c:pt idx="391">
                  <c:v>17737075.41</c:v>
                </c:pt>
                <c:pt idx="392">
                  <c:v>13499599.752899997</c:v>
                </c:pt>
                <c:pt idx="393">
                  <c:v>11603131.547</c:v>
                </c:pt>
                <c:pt idx="394">
                  <c:v>9676581.1461000014</c:v>
                </c:pt>
                <c:pt idx="395">
                  <c:v>8680952.8499999978</c:v>
                </c:pt>
                <c:pt idx="396">
                  <c:v>10317315.190000003</c:v>
                </c:pt>
                <c:pt idx="397">
                  <c:v>19036327.989999998</c:v>
                </c:pt>
                <c:pt idx="398">
                  <c:v>20351692.009999998</c:v>
                </c:pt>
                <c:pt idx="399">
                  <c:v>21518617.139999997</c:v>
                </c:pt>
                <c:pt idx="400">
                  <c:v>15147661.510000002</c:v>
                </c:pt>
                <c:pt idx="401">
                  <c:v>11505496.089999998</c:v>
                </c:pt>
                <c:pt idx="402">
                  <c:v>10393570.080000002</c:v>
                </c:pt>
                <c:pt idx="403">
                  <c:v>11661851.640000002</c:v>
                </c:pt>
                <c:pt idx="404">
                  <c:v>24454504.739999998</c:v>
                </c:pt>
                <c:pt idx="405">
                  <c:v>24121331.100000001</c:v>
                </c:pt>
                <c:pt idx="406">
                  <c:v>21169697.780000001</c:v>
                </c:pt>
                <c:pt idx="407">
                  <c:v>19645095.209999997</c:v>
                </c:pt>
                <c:pt idx="408">
                  <c:v>26843197.510000002</c:v>
                </c:pt>
                <c:pt idx="409">
                  <c:v>27586709.930000003</c:v>
                </c:pt>
                <c:pt idx="410">
                  <c:v>16001014.65</c:v>
                </c:pt>
                <c:pt idx="411">
                  <c:v>12296238.470000001</c:v>
                </c:pt>
                <c:pt idx="412">
                  <c:v>19196808.57</c:v>
                </c:pt>
                <c:pt idx="413">
                  <c:v>14769784.459999999</c:v>
                </c:pt>
                <c:pt idx="414">
                  <c:v>10595867.909999998</c:v>
                </c:pt>
                <c:pt idx="415">
                  <c:v>8793495.6799999978</c:v>
                </c:pt>
                <c:pt idx="416">
                  <c:v>10863326.710000001</c:v>
                </c:pt>
                <c:pt idx="417">
                  <c:v>16184962.825299999</c:v>
                </c:pt>
                <c:pt idx="418">
                  <c:v>17625998.852200001</c:v>
                </c:pt>
                <c:pt idx="419">
                  <c:v>10084279.59</c:v>
                </c:pt>
                <c:pt idx="420">
                  <c:v>8647475.6099999994</c:v>
                </c:pt>
                <c:pt idx="421">
                  <c:v>16139624.4485</c:v>
                </c:pt>
                <c:pt idx="422">
                  <c:v>16628607.85</c:v>
                </c:pt>
                <c:pt idx="423">
                  <c:v>12339329.510000002</c:v>
                </c:pt>
                <c:pt idx="424">
                  <c:v>9517685.070000004</c:v>
                </c:pt>
                <c:pt idx="425">
                  <c:v>8676119.3699999992</c:v>
                </c:pt>
                <c:pt idx="426">
                  <c:v>8577462.3200000003</c:v>
                </c:pt>
                <c:pt idx="427">
                  <c:v>9405669.7800000012</c:v>
                </c:pt>
                <c:pt idx="428">
                  <c:v>11113157.630000001</c:v>
                </c:pt>
                <c:pt idx="429">
                  <c:v>13639365.700000001</c:v>
                </c:pt>
                <c:pt idx="430">
                  <c:v>14937797.140000001</c:v>
                </c:pt>
                <c:pt idx="431">
                  <c:v>13276053.25</c:v>
                </c:pt>
                <c:pt idx="432">
                  <c:v>10920704.539999997</c:v>
                </c:pt>
                <c:pt idx="433">
                  <c:v>9619441.1100000013</c:v>
                </c:pt>
                <c:pt idx="434">
                  <c:v>9988985.709999999</c:v>
                </c:pt>
                <c:pt idx="435">
                  <c:v>12369806.189999998</c:v>
                </c:pt>
                <c:pt idx="436">
                  <c:v>19141068.379999999</c:v>
                </c:pt>
                <c:pt idx="437">
                  <c:v>17258584.109999999</c:v>
                </c:pt>
                <c:pt idx="438">
                  <c:v>15406829.340000002</c:v>
                </c:pt>
                <c:pt idx="439">
                  <c:v>11239996.1</c:v>
                </c:pt>
                <c:pt idx="440">
                  <c:v>10629290.5</c:v>
                </c:pt>
                <c:pt idx="441">
                  <c:v>12938470.439999998</c:v>
                </c:pt>
                <c:pt idx="442">
                  <c:v>14882704.09</c:v>
                </c:pt>
                <c:pt idx="443">
                  <c:v>16303993.279999997</c:v>
                </c:pt>
                <c:pt idx="444">
                  <c:v>15119498.300000001</c:v>
                </c:pt>
                <c:pt idx="445">
                  <c:v>16383696.01</c:v>
                </c:pt>
                <c:pt idx="446">
                  <c:v>16664993.26</c:v>
                </c:pt>
                <c:pt idx="447">
                  <c:v>12625459.16</c:v>
                </c:pt>
                <c:pt idx="448">
                  <c:v>10784067.030000001</c:v>
                </c:pt>
                <c:pt idx="449">
                  <c:v>14535231.040000001</c:v>
                </c:pt>
                <c:pt idx="450">
                  <c:v>14875855.579999996</c:v>
                </c:pt>
                <c:pt idx="451">
                  <c:v>9721702.5399999972</c:v>
                </c:pt>
                <c:pt idx="452">
                  <c:v>14663312.370000001</c:v>
                </c:pt>
                <c:pt idx="453">
                  <c:v>19132140.920000006</c:v>
                </c:pt>
                <c:pt idx="454">
                  <c:v>17335766.650000002</c:v>
                </c:pt>
                <c:pt idx="455">
                  <c:v>10437236.110000003</c:v>
                </c:pt>
                <c:pt idx="456">
                  <c:v>13381058.039999999</c:v>
                </c:pt>
                <c:pt idx="457">
                  <c:v>18448651.039999995</c:v>
                </c:pt>
                <c:pt idx="458">
                  <c:v>18987204.280000001</c:v>
                </c:pt>
                <c:pt idx="459">
                  <c:v>15995670.919999996</c:v>
                </c:pt>
                <c:pt idx="460">
                  <c:v>14488811.099999998</c:v>
                </c:pt>
                <c:pt idx="461">
                  <c:v>10928496.160000002</c:v>
                </c:pt>
                <c:pt idx="462">
                  <c:v>9133807.0300000031</c:v>
                </c:pt>
                <c:pt idx="463">
                  <c:v>8373112.8900000006</c:v>
                </c:pt>
                <c:pt idx="464">
                  <c:v>8456063.9299999997</c:v>
                </c:pt>
                <c:pt idx="465">
                  <c:v>8567724.209999999</c:v>
                </c:pt>
                <c:pt idx="466">
                  <c:v>10334369.09</c:v>
                </c:pt>
                <c:pt idx="467">
                  <c:v>10947622.819999998</c:v>
                </c:pt>
                <c:pt idx="468">
                  <c:v>12461292.330000002</c:v>
                </c:pt>
                <c:pt idx="469">
                  <c:v>15317189.880000001</c:v>
                </c:pt>
                <c:pt idx="470">
                  <c:v>14797064.089999996</c:v>
                </c:pt>
                <c:pt idx="471">
                  <c:v>14613189.979999999</c:v>
                </c:pt>
                <c:pt idx="472">
                  <c:v>11185747.999999996</c:v>
                </c:pt>
                <c:pt idx="473">
                  <c:v>12014066.626000002</c:v>
                </c:pt>
                <c:pt idx="474">
                  <c:v>10542881.089999996</c:v>
                </c:pt>
                <c:pt idx="475">
                  <c:v>8683011.6000000015</c:v>
                </c:pt>
                <c:pt idx="476">
                  <c:v>10882085.010000002</c:v>
                </c:pt>
                <c:pt idx="477">
                  <c:v>14294146.217999998</c:v>
                </c:pt>
                <c:pt idx="478">
                  <c:v>11565693.57</c:v>
                </c:pt>
                <c:pt idx="479">
                  <c:v>8314914.2199999988</c:v>
                </c:pt>
                <c:pt idx="480">
                  <c:v>10708016.809999999</c:v>
                </c:pt>
                <c:pt idx="481">
                  <c:v>10604892.800000001</c:v>
                </c:pt>
                <c:pt idx="482">
                  <c:v>8045431.0900000017</c:v>
                </c:pt>
                <c:pt idx="483">
                  <c:v>7924243.4623000007</c:v>
                </c:pt>
                <c:pt idx="484">
                  <c:v>9488771.2699999996</c:v>
                </c:pt>
                <c:pt idx="485">
                  <c:v>16856601.760000002</c:v>
                </c:pt>
                <c:pt idx="486">
                  <c:v>15021290.1</c:v>
                </c:pt>
                <c:pt idx="487">
                  <c:v>11057971.84</c:v>
                </c:pt>
                <c:pt idx="488">
                  <c:v>15264616.339999998</c:v>
                </c:pt>
                <c:pt idx="489">
                  <c:v>11812273.24</c:v>
                </c:pt>
                <c:pt idx="490">
                  <c:v>9912217.6000000034</c:v>
                </c:pt>
                <c:pt idx="491">
                  <c:v>8920896.0899999999</c:v>
                </c:pt>
                <c:pt idx="492">
                  <c:v>8596993.3899999969</c:v>
                </c:pt>
                <c:pt idx="493">
                  <c:v>8901668.4600000009</c:v>
                </c:pt>
                <c:pt idx="494">
                  <c:v>11002961.32</c:v>
                </c:pt>
                <c:pt idx="495">
                  <c:v>12749981.450000003</c:v>
                </c:pt>
                <c:pt idx="496">
                  <c:v>17911190.460000001</c:v>
                </c:pt>
                <c:pt idx="497">
                  <c:v>13410392.250000002</c:v>
                </c:pt>
                <c:pt idx="498">
                  <c:v>9716295.2000000011</c:v>
                </c:pt>
                <c:pt idx="499">
                  <c:v>10336064.830000002</c:v>
                </c:pt>
                <c:pt idx="500">
                  <c:v>14267949.790000003</c:v>
                </c:pt>
                <c:pt idx="501">
                  <c:v>11696192.480000002</c:v>
                </c:pt>
                <c:pt idx="502">
                  <c:v>8405494.8300000001</c:v>
                </c:pt>
                <c:pt idx="503">
                  <c:v>7798118.8899999997</c:v>
                </c:pt>
                <c:pt idx="504">
                  <c:v>9376929.2000000011</c:v>
                </c:pt>
                <c:pt idx="505">
                  <c:v>12007767.969999999</c:v>
                </c:pt>
                <c:pt idx="506">
                  <c:v>15874031.84</c:v>
                </c:pt>
                <c:pt idx="507">
                  <c:v>16203514.16</c:v>
                </c:pt>
                <c:pt idx="508">
                  <c:v>14173507.569999998</c:v>
                </c:pt>
                <c:pt idx="509">
                  <c:v>14175864.470000003</c:v>
                </c:pt>
                <c:pt idx="510">
                  <c:v>11278271.01</c:v>
                </c:pt>
                <c:pt idx="511">
                  <c:v>12348089.930000002</c:v>
                </c:pt>
                <c:pt idx="512">
                  <c:v>11327253.01</c:v>
                </c:pt>
                <c:pt idx="513">
                  <c:v>11190695.420000002</c:v>
                </c:pt>
                <c:pt idx="514">
                  <c:v>16271595.409999998</c:v>
                </c:pt>
                <c:pt idx="515">
                  <c:v>25063900.939999998</c:v>
                </c:pt>
                <c:pt idx="516">
                  <c:v>23512598.02</c:v>
                </c:pt>
                <c:pt idx="517">
                  <c:v>20300899.219999999</c:v>
                </c:pt>
                <c:pt idx="518">
                  <c:v>18063796.150000002</c:v>
                </c:pt>
                <c:pt idx="519">
                  <c:v>18088486.59</c:v>
                </c:pt>
                <c:pt idx="520">
                  <c:v>16575340.880000001</c:v>
                </c:pt>
                <c:pt idx="521">
                  <c:v>16088226.66</c:v>
                </c:pt>
                <c:pt idx="522">
                  <c:v>14935920.979999995</c:v>
                </c:pt>
                <c:pt idx="523">
                  <c:v>17189923.150000002</c:v>
                </c:pt>
                <c:pt idx="524">
                  <c:v>18395268.02</c:v>
                </c:pt>
                <c:pt idx="525">
                  <c:v>11734222.329999998</c:v>
                </c:pt>
                <c:pt idx="526">
                  <c:v>9139889.8999999966</c:v>
                </c:pt>
                <c:pt idx="527">
                  <c:v>10153586.969999999</c:v>
                </c:pt>
                <c:pt idx="528">
                  <c:v>8997111.6499999985</c:v>
                </c:pt>
                <c:pt idx="529">
                  <c:v>8515441.9199999981</c:v>
                </c:pt>
                <c:pt idx="530">
                  <c:v>8400478.2199999988</c:v>
                </c:pt>
                <c:pt idx="531">
                  <c:v>9411082.2599999979</c:v>
                </c:pt>
                <c:pt idx="532">
                  <c:v>10154098.199999999</c:v>
                </c:pt>
                <c:pt idx="533">
                  <c:v>11266791.259999998</c:v>
                </c:pt>
                <c:pt idx="534">
                  <c:v>9865738.8699999973</c:v>
                </c:pt>
                <c:pt idx="535">
                  <c:v>9429460.4500000011</c:v>
                </c:pt>
                <c:pt idx="536">
                  <c:v>11857241.450000001</c:v>
                </c:pt>
                <c:pt idx="537">
                  <c:v>13669760.620000003</c:v>
                </c:pt>
                <c:pt idx="538">
                  <c:v>10470984.769999998</c:v>
                </c:pt>
                <c:pt idx="539">
                  <c:v>8891650.1999999993</c:v>
                </c:pt>
                <c:pt idx="540">
                  <c:v>10297511.59</c:v>
                </c:pt>
                <c:pt idx="541">
                  <c:v>11882845.58</c:v>
                </c:pt>
                <c:pt idx="542">
                  <c:v>8472156.8000000007</c:v>
                </c:pt>
                <c:pt idx="543">
                  <c:v>8240098.2200000007</c:v>
                </c:pt>
                <c:pt idx="544">
                  <c:v>9325510.7499999963</c:v>
                </c:pt>
                <c:pt idx="545">
                  <c:v>9335758.959999999</c:v>
                </c:pt>
                <c:pt idx="546">
                  <c:v>7984349.2699999996</c:v>
                </c:pt>
                <c:pt idx="547">
                  <c:v>9389704.7399999984</c:v>
                </c:pt>
                <c:pt idx="548">
                  <c:v>11189803.93</c:v>
                </c:pt>
                <c:pt idx="549">
                  <c:v>10065978.889999999</c:v>
                </c:pt>
                <c:pt idx="550">
                  <c:v>8261442.4000000013</c:v>
                </c:pt>
                <c:pt idx="551">
                  <c:v>7613463.4399999995</c:v>
                </c:pt>
                <c:pt idx="552">
                  <c:v>7342277.7199999997</c:v>
                </c:pt>
                <c:pt idx="553">
                  <c:v>7453962.0300000012</c:v>
                </c:pt>
                <c:pt idx="554">
                  <c:v>7689107.1600000001</c:v>
                </c:pt>
                <c:pt idx="555">
                  <c:v>8106912.6700000009</c:v>
                </c:pt>
                <c:pt idx="556">
                  <c:v>8182248.959999999</c:v>
                </c:pt>
                <c:pt idx="557">
                  <c:v>7930118.3399999999</c:v>
                </c:pt>
                <c:pt idx="558">
                  <c:v>10935116.669999998</c:v>
                </c:pt>
                <c:pt idx="559">
                  <c:v>11247984.739999998</c:v>
                </c:pt>
                <c:pt idx="560">
                  <c:v>14826624.459999999</c:v>
                </c:pt>
                <c:pt idx="561">
                  <c:v>12602081.92</c:v>
                </c:pt>
                <c:pt idx="562">
                  <c:v>9527559.0600000005</c:v>
                </c:pt>
                <c:pt idx="563">
                  <c:v>10854411.440000001</c:v>
                </c:pt>
                <c:pt idx="564">
                  <c:v>14902867.52</c:v>
                </c:pt>
                <c:pt idx="565">
                  <c:v>16373039.848000001</c:v>
                </c:pt>
                <c:pt idx="566">
                  <c:v>14384663.319999998</c:v>
                </c:pt>
                <c:pt idx="567">
                  <c:v>18992449.109999996</c:v>
                </c:pt>
                <c:pt idx="568">
                  <c:v>23410551.709999997</c:v>
                </c:pt>
                <c:pt idx="569">
                  <c:v>14286432.150000002</c:v>
                </c:pt>
                <c:pt idx="570">
                  <c:v>9284517.6900000013</c:v>
                </c:pt>
                <c:pt idx="571">
                  <c:v>8749416.0499999989</c:v>
                </c:pt>
                <c:pt idx="572">
                  <c:v>8166230.7700000014</c:v>
                </c:pt>
                <c:pt idx="573">
                  <c:v>9622954.8000000007</c:v>
                </c:pt>
                <c:pt idx="574">
                  <c:v>9622659.2200000025</c:v>
                </c:pt>
                <c:pt idx="575">
                  <c:v>8345402.4300000006</c:v>
                </c:pt>
                <c:pt idx="576">
                  <c:v>8107181.3039999986</c:v>
                </c:pt>
                <c:pt idx="577">
                  <c:v>8570926.9900000002</c:v>
                </c:pt>
                <c:pt idx="578">
                  <c:v>9316979.790000001</c:v>
                </c:pt>
                <c:pt idx="579">
                  <c:v>9948940.1799999978</c:v>
                </c:pt>
                <c:pt idx="580">
                  <c:v>9808080.7199999988</c:v>
                </c:pt>
                <c:pt idx="581">
                  <c:v>8385163.9200000009</c:v>
                </c:pt>
                <c:pt idx="582">
                  <c:v>8060060.3499999996</c:v>
                </c:pt>
                <c:pt idx="583">
                  <c:v>8160432.7599999998</c:v>
                </c:pt>
                <c:pt idx="584">
                  <c:v>8269452.8399999989</c:v>
                </c:pt>
                <c:pt idx="585">
                  <c:v>8128099.1600000011</c:v>
                </c:pt>
                <c:pt idx="586">
                  <c:v>8202866.3199999994</c:v>
                </c:pt>
                <c:pt idx="587">
                  <c:v>8418515.2300000004</c:v>
                </c:pt>
                <c:pt idx="588">
                  <c:v>7505443.2800000003</c:v>
                </c:pt>
                <c:pt idx="589">
                  <c:v>7505624.2999999998</c:v>
                </c:pt>
                <c:pt idx="590">
                  <c:v>8932875.7000000011</c:v>
                </c:pt>
                <c:pt idx="591">
                  <c:v>9305475.2100000028</c:v>
                </c:pt>
                <c:pt idx="592">
                  <c:v>11208022.25</c:v>
                </c:pt>
                <c:pt idx="593">
                  <c:v>10613414.779999999</c:v>
                </c:pt>
                <c:pt idx="594">
                  <c:v>8224727.4500000011</c:v>
                </c:pt>
                <c:pt idx="595">
                  <c:v>7616247.9699999997</c:v>
                </c:pt>
                <c:pt idx="596">
                  <c:v>7166354.6499999994</c:v>
                </c:pt>
                <c:pt idx="597">
                  <c:v>8054221.6599999992</c:v>
                </c:pt>
                <c:pt idx="598">
                  <c:v>8299777.6799999978</c:v>
                </c:pt>
                <c:pt idx="599">
                  <c:v>10386851.600000001</c:v>
                </c:pt>
                <c:pt idx="600">
                  <c:v>12999080.580000002</c:v>
                </c:pt>
                <c:pt idx="601">
                  <c:v>13256440.009</c:v>
                </c:pt>
                <c:pt idx="602">
                  <c:v>18155307.329999998</c:v>
                </c:pt>
                <c:pt idx="603">
                  <c:v>24012815.390000001</c:v>
                </c:pt>
                <c:pt idx="604">
                  <c:v>16015756.419999998</c:v>
                </c:pt>
                <c:pt idx="605">
                  <c:v>8961169.3900000006</c:v>
                </c:pt>
                <c:pt idx="606">
                  <c:v>8636458.9200000018</c:v>
                </c:pt>
                <c:pt idx="607">
                  <c:v>10159024.139999999</c:v>
                </c:pt>
                <c:pt idx="608">
                  <c:v>10796153.279999999</c:v>
                </c:pt>
                <c:pt idx="609">
                  <c:v>9437738.4399999976</c:v>
                </c:pt>
                <c:pt idx="610">
                  <c:v>12259967.909999998</c:v>
                </c:pt>
                <c:pt idx="611">
                  <c:v>11655899.550000001</c:v>
                </c:pt>
                <c:pt idx="612">
                  <c:v>8303391.8900000006</c:v>
                </c:pt>
                <c:pt idx="613">
                  <c:v>8590080.2299999986</c:v>
                </c:pt>
                <c:pt idx="614">
                  <c:v>13177799.070000002</c:v>
                </c:pt>
                <c:pt idx="615">
                  <c:v>19072167.500000004</c:v>
                </c:pt>
                <c:pt idx="616">
                  <c:v>14184529.949999999</c:v>
                </c:pt>
                <c:pt idx="617">
                  <c:v>10957311.750000002</c:v>
                </c:pt>
                <c:pt idx="618">
                  <c:v>12528630.710000003</c:v>
                </c:pt>
                <c:pt idx="619">
                  <c:v>12387689.640000001</c:v>
                </c:pt>
                <c:pt idx="620">
                  <c:v>9346324.5000000019</c:v>
                </c:pt>
                <c:pt idx="621">
                  <c:v>8938850.8800000027</c:v>
                </c:pt>
                <c:pt idx="622">
                  <c:v>8221241.6800000006</c:v>
                </c:pt>
                <c:pt idx="623">
                  <c:v>8735702.629999999</c:v>
                </c:pt>
                <c:pt idx="624">
                  <c:v>8353671.4299999997</c:v>
                </c:pt>
                <c:pt idx="625">
                  <c:v>7680613.8340000007</c:v>
                </c:pt>
                <c:pt idx="626">
                  <c:v>7659375.4999999991</c:v>
                </c:pt>
                <c:pt idx="627">
                  <c:v>8044148.4900000012</c:v>
                </c:pt>
                <c:pt idx="628">
                  <c:v>8556007.1199999992</c:v>
                </c:pt>
                <c:pt idx="629">
                  <c:v>7893974.1299999971</c:v>
                </c:pt>
                <c:pt idx="630">
                  <c:v>8402468.4100000001</c:v>
                </c:pt>
                <c:pt idx="631">
                  <c:v>8336466.3699999992</c:v>
                </c:pt>
                <c:pt idx="632">
                  <c:v>8943919.7599999998</c:v>
                </c:pt>
                <c:pt idx="633">
                  <c:v>7363261.9199999999</c:v>
                </c:pt>
                <c:pt idx="634">
                  <c:v>7285711.4300000006</c:v>
                </c:pt>
                <c:pt idx="635">
                  <c:v>13589165.249999998</c:v>
                </c:pt>
                <c:pt idx="636">
                  <c:v>20651905.840000004</c:v>
                </c:pt>
                <c:pt idx="637">
                  <c:v>14383093.550000001</c:v>
                </c:pt>
                <c:pt idx="638">
                  <c:v>13163069.85</c:v>
                </c:pt>
                <c:pt idx="639">
                  <c:v>9301697.6999999993</c:v>
                </c:pt>
                <c:pt idx="640">
                  <c:v>7771269.379999999</c:v>
                </c:pt>
                <c:pt idx="641">
                  <c:v>9829171</c:v>
                </c:pt>
                <c:pt idx="642">
                  <c:v>9059469.25</c:v>
                </c:pt>
                <c:pt idx="643">
                  <c:v>8364506.4100000001</c:v>
                </c:pt>
                <c:pt idx="644">
                  <c:v>10121789.070000002</c:v>
                </c:pt>
                <c:pt idx="645">
                  <c:v>9978630.089999998</c:v>
                </c:pt>
                <c:pt idx="646">
                  <c:v>8264231.6800000016</c:v>
                </c:pt>
                <c:pt idx="647">
                  <c:v>7630468.3100000005</c:v>
                </c:pt>
                <c:pt idx="648">
                  <c:v>8417006.8300000001</c:v>
                </c:pt>
                <c:pt idx="649">
                  <c:v>11877881.219999999</c:v>
                </c:pt>
                <c:pt idx="650">
                  <c:v>11230568.480000002</c:v>
                </c:pt>
                <c:pt idx="651">
                  <c:v>11089531.479000004</c:v>
                </c:pt>
                <c:pt idx="652">
                  <c:v>12221861.870000001</c:v>
                </c:pt>
                <c:pt idx="653">
                  <c:v>10908802.620000001</c:v>
                </c:pt>
                <c:pt idx="654">
                  <c:v>11404963.739999998</c:v>
                </c:pt>
                <c:pt idx="655">
                  <c:v>9569503.5999999996</c:v>
                </c:pt>
                <c:pt idx="656">
                  <c:v>7924889.120000001</c:v>
                </c:pt>
                <c:pt idx="657">
                  <c:v>7447571.4799999995</c:v>
                </c:pt>
                <c:pt idx="658">
                  <c:v>7329733.7009999994</c:v>
                </c:pt>
                <c:pt idx="659">
                  <c:v>7529816.080000001</c:v>
                </c:pt>
                <c:pt idx="660">
                  <c:v>7816334.2100000009</c:v>
                </c:pt>
                <c:pt idx="661">
                  <c:v>6938560.7600000016</c:v>
                </c:pt>
                <c:pt idx="662">
                  <c:v>6861249.7599999988</c:v>
                </c:pt>
                <c:pt idx="663">
                  <c:v>7175470.0300000021</c:v>
                </c:pt>
                <c:pt idx="664">
                  <c:v>7533667.1900000004</c:v>
                </c:pt>
                <c:pt idx="665">
                  <c:v>7362461.3839999996</c:v>
                </c:pt>
                <c:pt idx="666">
                  <c:v>7661073.0700000003</c:v>
                </c:pt>
                <c:pt idx="667">
                  <c:v>8606846.8599999975</c:v>
                </c:pt>
                <c:pt idx="668">
                  <c:v>9216500.6999999993</c:v>
                </c:pt>
                <c:pt idx="669">
                  <c:v>10392960.190000003</c:v>
                </c:pt>
                <c:pt idx="670">
                  <c:v>10558685.879999999</c:v>
                </c:pt>
                <c:pt idx="671">
                  <c:v>9725491.9700000007</c:v>
                </c:pt>
                <c:pt idx="672">
                  <c:v>8349897.3610000014</c:v>
                </c:pt>
                <c:pt idx="673">
                  <c:v>7792501.0100000007</c:v>
                </c:pt>
                <c:pt idx="674">
                  <c:v>8024990.1699999999</c:v>
                </c:pt>
                <c:pt idx="675">
                  <c:v>11153209.879999999</c:v>
                </c:pt>
                <c:pt idx="676">
                  <c:v>14276716.740000002</c:v>
                </c:pt>
                <c:pt idx="677">
                  <c:v>10535437.459999999</c:v>
                </c:pt>
                <c:pt idx="678">
                  <c:v>7387602.419999999</c:v>
                </c:pt>
                <c:pt idx="679">
                  <c:v>6795574.4500000002</c:v>
                </c:pt>
                <c:pt idx="680">
                  <c:v>7191911.54</c:v>
                </c:pt>
                <c:pt idx="681">
                  <c:v>8854479.8999999985</c:v>
                </c:pt>
                <c:pt idx="682">
                  <c:v>10739002.35</c:v>
                </c:pt>
                <c:pt idx="683">
                  <c:v>15966156.940000001</c:v>
                </c:pt>
                <c:pt idx="684">
                  <c:v>16405543.789999999</c:v>
                </c:pt>
                <c:pt idx="685">
                  <c:v>14221445.450000001</c:v>
                </c:pt>
                <c:pt idx="686">
                  <c:v>8075344.8900000006</c:v>
                </c:pt>
                <c:pt idx="687">
                  <c:v>8092618.7600000007</c:v>
                </c:pt>
                <c:pt idx="688">
                  <c:v>7720182.6400000006</c:v>
                </c:pt>
                <c:pt idx="689">
                  <c:v>6427127.0429999987</c:v>
                </c:pt>
                <c:pt idx="690">
                  <c:v>6753181.2000000011</c:v>
                </c:pt>
                <c:pt idx="691">
                  <c:v>6822405.6799999988</c:v>
                </c:pt>
                <c:pt idx="692">
                  <c:v>6815758.7599999988</c:v>
                </c:pt>
                <c:pt idx="693">
                  <c:v>7673288.96</c:v>
                </c:pt>
                <c:pt idx="694">
                  <c:v>8657026.0100000035</c:v>
                </c:pt>
                <c:pt idx="695">
                  <c:v>8586274.0399999991</c:v>
                </c:pt>
                <c:pt idx="696">
                  <c:v>7471423.9100000001</c:v>
                </c:pt>
                <c:pt idx="697">
                  <c:v>7014514.9600000009</c:v>
                </c:pt>
                <c:pt idx="698">
                  <c:v>8651490.9299999978</c:v>
                </c:pt>
                <c:pt idx="699">
                  <c:v>8613758.2300000004</c:v>
                </c:pt>
                <c:pt idx="700">
                  <c:v>8885188.4699999988</c:v>
                </c:pt>
                <c:pt idx="701">
                  <c:v>7983474.5700000003</c:v>
                </c:pt>
                <c:pt idx="702">
                  <c:v>6456522.8699999992</c:v>
                </c:pt>
                <c:pt idx="703">
                  <c:v>6806091.2400000012</c:v>
                </c:pt>
                <c:pt idx="704">
                  <c:v>7697204.1800000006</c:v>
                </c:pt>
                <c:pt idx="705">
                  <c:v>7852711.4999999981</c:v>
                </c:pt>
                <c:pt idx="706">
                  <c:v>7685274.6800000025</c:v>
                </c:pt>
                <c:pt idx="707">
                  <c:v>7564262.5100000007</c:v>
                </c:pt>
                <c:pt idx="708">
                  <c:v>7826091.8900000015</c:v>
                </c:pt>
                <c:pt idx="709">
                  <c:v>7340315.0900000008</c:v>
                </c:pt>
                <c:pt idx="710">
                  <c:v>7486651.3300000001</c:v>
                </c:pt>
                <c:pt idx="711">
                  <c:v>7541160.8460000008</c:v>
                </c:pt>
                <c:pt idx="712">
                  <c:v>7143116.7700000005</c:v>
                </c:pt>
                <c:pt idx="713">
                  <c:v>6866743.7199999988</c:v>
                </c:pt>
                <c:pt idx="714">
                  <c:v>6762312.29</c:v>
                </c:pt>
                <c:pt idx="715">
                  <c:v>6587875.2799999993</c:v>
                </c:pt>
                <c:pt idx="716">
                  <c:v>6840538.7600000007</c:v>
                </c:pt>
                <c:pt idx="717">
                  <c:v>9634081.9000000022</c:v>
                </c:pt>
                <c:pt idx="718">
                  <c:v>8471866.1800000016</c:v>
                </c:pt>
                <c:pt idx="719">
                  <c:v>10689813.659999996</c:v>
                </c:pt>
                <c:pt idx="720">
                  <c:v>15240048.67</c:v>
                </c:pt>
                <c:pt idx="721">
                  <c:v>11401001.449999999</c:v>
                </c:pt>
                <c:pt idx="722">
                  <c:v>10078487.094000001</c:v>
                </c:pt>
                <c:pt idx="723">
                  <c:v>10042611.459999999</c:v>
                </c:pt>
                <c:pt idx="724">
                  <c:v>8480436.6799999978</c:v>
                </c:pt>
                <c:pt idx="725">
                  <c:v>9631038.4600000028</c:v>
                </c:pt>
                <c:pt idx="726">
                  <c:v>10773478.330000002</c:v>
                </c:pt>
                <c:pt idx="727">
                  <c:v>7938665.1599999992</c:v>
                </c:pt>
                <c:pt idx="728">
                  <c:v>7625562.3999999985</c:v>
                </c:pt>
                <c:pt idx="729">
                  <c:v>7850906.6600000001</c:v>
                </c:pt>
                <c:pt idx="730">
                  <c:v>7530728.9799999995</c:v>
                </c:pt>
                <c:pt idx="731">
                  <c:v>7367448.2400000002</c:v>
                </c:pt>
                <c:pt idx="732">
                  <c:v>7097251.1100000003</c:v>
                </c:pt>
                <c:pt idx="733">
                  <c:v>8043957.1100000003</c:v>
                </c:pt>
                <c:pt idx="734">
                  <c:v>8342703.4400000004</c:v>
                </c:pt>
                <c:pt idx="735">
                  <c:v>7789268.0800000001</c:v>
                </c:pt>
                <c:pt idx="736">
                  <c:v>7770962.8600000013</c:v>
                </c:pt>
                <c:pt idx="737">
                  <c:v>8610643.7599999998</c:v>
                </c:pt>
                <c:pt idx="738">
                  <c:v>12092081.74</c:v>
                </c:pt>
                <c:pt idx="739">
                  <c:v>11677121.020000001</c:v>
                </c:pt>
                <c:pt idx="740">
                  <c:v>9331000.9799999986</c:v>
                </c:pt>
                <c:pt idx="741">
                  <c:v>8198887.71</c:v>
                </c:pt>
                <c:pt idx="742">
                  <c:v>6642765.2299999995</c:v>
                </c:pt>
                <c:pt idx="743">
                  <c:v>6277495.6400000015</c:v>
                </c:pt>
                <c:pt idx="744">
                  <c:v>6279043.4899999993</c:v>
                </c:pt>
                <c:pt idx="745">
                  <c:v>6338652.0000000009</c:v>
                </c:pt>
                <c:pt idx="746">
                  <c:v>7722336.3700000001</c:v>
                </c:pt>
                <c:pt idx="747">
                  <c:v>8773441.3699999955</c:v>
                </c:pt>
                <c:pt idx="748">
                  <c:v>9891251.0200000014</c:v>
                </c:pt>
                <c:pt idx="749">
                  <c:v>10661720.410000002</c:v>
                </c:pt>
                <c:pt idx="750">
                  <c:v>11977912.269999998</c:v>
                </c:pt>
                <c:pt idx="751">
                  <c:v>12072007.15</c:v>
                </c:pt>
                <c:pt idx="752">
                  <c:v>11098129.090000004</c:v>
                </c:pt>
                <c:pt idx="753">
                  <c:v>9853634.9399999976</c:v>
                </c:pt>
                <c:pt idx="754">
                  <c:v>10322157.700000001</c:v>
                </c:pt>
                <c:pt idx="755">
                  <c:v>10793553.549999999</c:v>
                </c:pt>
                <c:pt idx="756">
                  <c:v>9693810.6099999994</c:v>
                </c:pt>
                <c:pt idx="757">
                  <c:v>8215616.830000001</c:v>
                </c:pt>
                <c:pt idx="758">
                  <c:v>8784347.0199999996</c:v>
                </c:pt>
                <c:pt idx="759">
                  <c:v>8749289.2000000011</c:v>
                </c:pt>
                <c:pt idx="760">
                  <c:v>9432711.4600000009</c:v>
                </c:pt>
                <c:pt idx="761">
                  <c:v>11544941.970000003</c:v>
                </c:pt>
                <c:pt idx="762">
                  <c:v>9799591.8800000008</c:v>
                </c:pt>
                <c:pt idx="763">
                  <c:v>10123406.709999999</c:v>
                </c:pt>
                <c:pt idx="764">
                  <c:v>8287998.7800000003</c:v>
                </c:pt>
                <c:pt idx="765">
                  <c:v>6259124.9399999995</c:v>
                </c:pt>
                <c:pt idx="766">
                  <c:v>5882712.2339999992</c:v>
                </c:pt>
                <c:pt idx="767">
                  <c:v>5916632.7699999986</c:v>
                </c:pt>
                <c:pt idx="768">
                  <c:v>6850609.7000000002</c:v>
                </c:pt>
                <c:pt idx="769">
                  <c:v>7419054.6600000001</c:v>
                </c:pt>
                <c:pt idx="770">
                  <c:v>6366485.4499999993</c:v>
                </c:pt>
                <c:pt idx="771">
                  <c:v>6279293.7199999988</c:v>
                </c:pt>
                <c:pt idx="772">
                  <c:v>6282677.2199999997</c:v>
                </c:pt>
                <c:pt idx="773">
                  <c:v>6405819.6799999988</c:v>
                </c:pt>
                <c:pt idx="774">
                  <c:v>6563056.4500000002</c:v>
                </c:pt>
                <c:pt idx="775">
                  <c:v>6631707.6299999999</c:v>
                </c:pt>
                <c:pt idx="776">
                  <c:v>6545266.8799999999</c:v>
                </c:pt>
                <c:pt idx="777">
                  <c:v>6651924.8899999997</c:v>
                </c:pt>
                <c:pt idx="778">
                  <c:v>6527832.1050000004</c:v>
                </c:pt>
                <c:pt idx="779">
                  <c:v>6415481.29</c:v>
                </c:pt>
                <c:pt idx="780">
                  <c:v>6328792.290000001</c:v>
                </c:pt>
                <c:pt idx="781">
                  <c:v>6484920.9129999988</c:v>
                </c:pt>
                <c:pt idx="782">
                  <c:v>6486701.4799999995</c:v>
                </c:pt>
                <c:pt idx="783">
                  <c:v>6381403.7999999998</c:v>
                </c:pt>
                <c:pt idx="784">
                  <c:v>6082684.3200000003</c:v>
                </c:pt>
                <c:pt idx="785">
                  <c:v>6083919.2299999986</c:v>
                </c:pt>
                <c:pt idx="786">
                  <c:v>6264162.3000000007</c:v>
                </c:pt>
                <c:pt idx="787">
                  <c:v>6485603.8399999999</c:v>
                </c:pt>
                <c:pt idx="788">
                  <c:v>7078878.1499999994</c:v>
                </c:pt>
                <c:pt idx="789">
                  <c:v>6716590.2699999996</c:v>
                </c:pt>
                <c:pt idx="790">
                  <c:v>6325285.0799999991</c:v>
                </c:pt>
                <c:pt idx="791">
                  <c:v>6343482.5000000009</c:v>
                </c:pt>
                <c:pt idx="792">
                  <c:v>7243555.580000001</c:v>
                </c:pt>
                <c:pt idx="793">
                  <c:v>6901561.7199999988</c:v>
                </c:pt>
                <c:pt idx="794">
                  <c:v>6260034.2499999991</c:v>
                </c:pt>
                <c:pt idx="795">
                  <c:v>6963986.1000000006</c:v>
                </c:pt>
                <c:pt idx="796">
                  <c:v>7471002.0499999989</c:v>
                </c:pt>
                <c:pt idx="797">
                  <c:v>6842479.7199999997</c:v>
                </c:pt>
                <c:pt idx="798">
                  <c:v>6546484.4699999997</c:v>
                </c:pt>
                <c:pt idx="799">
                  <c:v>7809144.1300000008</c:v>
                </c:pt>
                <c:pt idx="800">
                  <c:v>7993634.5100000016</c:v>
                </c:pt>
                <c:pt idx="801">
                  <c:v>8358417.8200000003</c:v>
                </c:pt>
                <c:pt idx="802">
                  <c:v>9160706.7199999969</c:v>
                </c:pt>
                <c:pt idx="803">
                  <c:v>8513628.6600000001</c:v>
                </c:pt>
                <c:pt idx="804">
                  <c:v>6839021.6600000001</c:v>
                </c:pt>
                <c:pt idx="805">
                  <c:v>6620090.0600000005</c:v>
                </c:pt>
                <c:pt idx="806">
                  <c:v>6102447.0599999996</c:v>
                </c:pt>
                <c:pt idx="807">
                  <c:v>6353834.8849999988</c:v>
                </c:pt>
                <c:pt idx="808">
                  <c:v>6347801.8000000007</c:v>
                </c:pt>
                <c:pt idx="809">
                  <c:v>6214858.3500000006</c:v>
                </c:pt>
                <c:pt idx="810">
                  <c:v>5888309.1099999994</c:v>
                </c:pt>
                <c:pt idx="811">
                  <c:v>5769904.4100000001</c:v>
                </c:pt>
                <c:pt idx="812">
                  <c:v>5936212.1800000006</c:v>
                </c:pt>
                <c:pt idx="813">
                  <c:v>6483037.5599999987</c:v>
                </c:pt>
                <c:pt idx="814">
                  <c:v>6439176.9699999997</c:v>
                </c:pt>
                <c:pt idx="815">
                  <c:v>6012346.4800000004</c:v>
                </c:pt>
                <c:pt idx="816">
                  <c:v>6109459.6600000011</c:v>
                </c:pt>
                <c:pt idx="817">
                  <c:v>6372043.0499999998</c:v>
                </c:pt>
                <c:pt idx="818">
                  <c:v>6472583.1400000006</c:v>
                </c:pt>
                <c:pt idx="819">
                  <c:v>8094039.8099999987</c:v>
                </c:pt>
                <c:pt idx="820">
                  <c:v>6994868</c:v>
                </c:pt>
                <c:pt idx="821">
                  <c:v>6265785.5300000003</c:v>
                </c:pt>
                <c:pt idx="822">
                  <c:v>6233581.7299999986</c:v>
                </c:pt>
                <c:pt idx="823">
                  <c:v>6207795.4500000011</c:v>
                </c:pt>
                <c:pt idx="824">
                  <c:v>6980806.8100000015</c:v>
                </c:pt>
                <c:pt idx="825">
                  <c:v>10169531.310000001</c:v>
                </c:pt>
                <c:pt idx="826">
                  <c:v>8809883.459999999</c:v>
                </c:pt>
                <c:pt idx="827">
                  <c:v>7175145.879999998</c:v>
                </c:pt>
                <c:pt idx="828">
                  <c:v>6236133.8700000001</c:v>
                </c:pt>
                <c:pt idx="829">
                  <c:v>5683669.8600000003</c:v>
                </c:pt>
                <c:pt idx="830">
                  <c:v>6756508.3699999992</c:v>
                </c:pt>
                <c:pt idx="831">
                  <c:v>10077869.699999999</c:v>
                </c:pt>
                <c:pt idx="832">
                  <c:v>13240782.330000004</c:v>
                </c:pt>
                <c:pt idx="833">
                  <c:v>9822687.3700000029</c:v>
                </c:pt>
                <c:pt idx="834">
                  <c:v>5979500.9500000011</c:v>
                </c:pt>
                <c:pt idx="835">
                  <c:v>5854441.3499999987</c:v>
                </c:pt>
                <c:pt idx="836">
                  <c:v>6101421.2800000003</c:v>
                </c:pt>
                <c:pt idx="837">
                  <c:v>7448302.5999999996</c:v>
                </c:pt>
                <c:pt idx="838">
                  <c:v>7860391.4499999993</c:v>
                </c:pt>
                <c:pt idx="839">
                  <c:v>6257390.4200000009</c:v>
                </c:pt>
                <c:pt idx="840">
                  <c:v>5970117.9240000015</c:v>
                </c:pt>
                <c:pt idx="841">
                  <c:v>7162755.0999999987</c:v>
                </c:pt>
                <c:pt idx="842">
                  <c:v>9031510.8100000005</c:v>
                </c:pt>
                <c:pt idx="843">
                  <c:v>8928099.3199999984</c:v>
                </c:pt>
                <c:pt idx="844">
                  <c:v>6633584.5999999996</c:v>
                </c:pt>
                <c:pt idx="845">
                  <c:v>5833969.6199999992</c:v>
                </c:pt>
                <c:pt idx="846">
                  <c:v>5667916.4900000002</c:v>
                </c:pt>
                <c:pt idx="847">
                  <c:v>5714929.3380000005</c:v>
                </c:pt>
                <c:pt idx="848">
                  <c:v>6654494.5800000001</c:v>
                </c:pt>
                <c:pt idx="849">
                  <c:v>7213473.2600000016</c:v>
                </c:pt>
                <c:pt idx="850">
                  <c:v>6238536.2400000012</c:v>
                </c:pt>
                <c:pt idx="851">
                  <c:v>5961312.7699999996</c:v>
                </c:pt>
                <c:pt idx="852">
                  <c:v>5840223.5600000005</c:v>
                </c:pt>
                <c:pt idx="853">
                  <c:v>5744682.3700000001</c:v>
                </c:pt>
                <c:pt idx="854">
                  <c:v>8435584.9500000011</c:v>
                </c:pt>
                <c:pt idx="855">
                  <c:v>7865491.5899999999</c:v>
                </c:pt>
                <c:pt idx="856">
                  <c:v>6136251.5300000003</c:v>
                </c:pt>
                <c:pt idx="857">
                  <c:v>5829422.7039999999</c:v>
                </c:pt>
                <c:pt idx="858">
                  <c:v>6065438.9500000011</c:v>
                </c:pt>
                <c:pt idx="859">
                  <c:v>6087665.6000000006</c:v>
                </c:pt>
                <c:pt idx="860">
                  <c:v>6583712.4799999995</c:v>
                </c:pt>
                <c:pt idx="861">
                  <c:v>8038153.1399999987</c:v>
                </c:pt>
                <c:pt idx="862">
                  <c:v>8755275.160000002</c:v>
                </c:pt>
                <c:pt idx="863">
                  <c:v>6663956.1800000006</c:v>
                </c:pt>
                <c:pt idx="864">
                  <c:v>5679193.709999999</c:v>
                </c:pt>
                <c:pt idx="865">
                  <c:v>5838936.7200000007</c:v>
                </c:pt>
                <c:pt idx="866">
                  <c:v>6509078.5200000005</c:v>
                </c:pt>
                <c:pt idx="867">
                  <c:v>7517992.6900000004</c:v>
                </c:pt>
                <c:pt idx="868">
                  <c:v>6595790.8100000005</c:v>
                </c:pt>
                <c:pt idx="869">
                  <c:v>5553999.1100000003</c:v>
                </c:pt>
                <c:pt idx="870">
                  <c:v>5511560.8529999992</c:v>
                </c:pt>
                <c:pt idx="871">
                  <c:v>5970295.9099999992</c:v>
                </c:pt>
                <c:pt idx="872">
                  <c:v>7816620.1700000009</c:v>
                </c:pt>
                <c:pt idx="873">
                  <c:v>7716256.3700000001</c:v>
                </c:pt>
                <c:pt idx="874">
                  <c:v>6366248.6400000006</c:v>
                </c:pt>
                <c:pt idx="875">
                  <c:v>5847933.3499999996</c:v>
                </c:pt>
                <c:pt idx="876">
                  <c:v>5794034.7400000002</c:v>
                </c:pt>
                <c:pt idx="877">
                  <c:v>5701570.080000001</c:v>
                </c:pt>
                <c:pt idx="878">
                  <c:v>5697182.9299999997</c:v>
                </c:pt>
                <c:pt idx="879">
                  <c:v>5650820.8899999997</c:v>
                </c:pt>
                <c:pt idx="880">
                  <c:v>7146375.0700000003</c:v>
                </c:pt>
                <c:pt idx="881">
                  <c:v>10013529.790000001</c:v>
                </c:pt>
                <c:pt idx="882">
                  <c:v>7151724.129999999</c:v>
                </c:pt>
                <c:pt idx="883">
                  <c:v>5882710.5900000008</c:v>
                </c:pt>
                <c:pt idx="884">
                  <c:v>5894579.71</c:v>
                </c:pt>
                <c:pt idx="885">
                  <c:v>5734524.682000001</c:v>
                </c:pt>
                <c:pt idx="886">
                  <c:v>5680158.379999999</c:v>
                </c:pt>
                <c:pt idx="887">
                  <c:v>5606471.8399999999</c:v>
                </c:pt>
                <c:pt idx="888">
                  <c:v>5629396.892</c:v>
                </c:pt>
                <c:pt idx="889">
                  <c:v>5676618.4410000015</c:v>
                </c:pt>
                <c:pt idx="890">
                  <c:v>5684268.6299999999</c:v>
                </c:pt>
                <c:pt idx="891">
                  <c:v>5601947.7800000012</c:v>
                </c:pt>
                <c:pt idx="892">
                  <c:v>5400275.4349999996</c:v>
                </c:pt>
                <c:pt idx="893">
                  <c:v>5362652.1700000009</c:v>
                </c:pt>
                <c:pt idx="894">
                  <c:v>5741625.9899999993</c:v>
                </c:pt>
                <c:pt idx="895">
                  <c:v>5661434.6289999997</c:v>
                </c:pt>
                <c:pt idx="896">
                  <c:v>5401350.9799999995</c:v>
                </c:pt>
                <c:pt idx="897">
                  <c:v>5496775.6800000006</c:v>
                </c:pt>
                <c:pt idx="898">
                  <c:v>5673425.6999999983</c:v>
                </c:pt>
                <c:pt idx="899">
                  <c:v>5598031.3999999994</c:v>
                </c:pt>
                <c:pt idx="900">
                  <c:v>5550107.4200000009</c:v>
                </c:pt>
                <c:pt idx="901">
                  <c:v>5685824.4000000004</c:v>
                </c:pt>
                <c:pt idx="902">
                  <c:v>5397055.6099999994</c:v>
                </c:pt>
                <c:pt idx="903">
                  <c:v>5115136.8590000002</c:v>
                </c:pt>
                <c:pt idx="904">
                  <c:v>5668217.5299999993</c:v>
                </c:pt>
                <c:pt idx="905">
                  <c:v>7513505.0099999998</c:v>
                </c:pt>
                <c:pt idx="906">
                  <c:v>7043212.8500000006</c:v>
                </c:pt>
                <c:pt idx="907">
                  <c:v>7281185.8400000008</c:v>
                </c:pt>
                <c:pt idx="908">
                  <c:v>8402965.8100000005</c:v>
                </c:pt>
                <c:pt idx="909">
                  <c:v>8753899.3699999992</c:v>
                </c:pt>
                <c:pt idx="910">
                  <c:v>6477457.7999999998</c:v>
                </c:pt>
                <c:pt idx="911">
                  <c:v>5379243.7199999988</c:v>
                </c:pt>
                <c:pt idx="912">
                  <c:v>5466440.8999999994</c:v>
                </c:pt>
                <c:pt idx="913">
                  <c:v>5914075.5600000005</c:v>
                </c:pt>
                <c:pt idx="914">
                  <c:v>5601879.8799999999</c:v>
                </c:pt>
                <c:pt idx="915">
                  <c:v>5353639.4300000016</c:v>
                </c:pt>
                <c:pt idx="916">
                  <c:v>5167010.1239999998</c:v>
                </c:pt>
                <c:pt idx="917">
                  <c:v>5782639.9900000002</c:v>
                </c:pt>
                <c:pt idx="918">
                  <c:v>6639687.8599999994</c:v>
                </c:pt>
                <c:pt idx="919">
                  <c:v>6875395.709999999</c:v>
                </c:pt>
                <c:pt idx="920">
                  <c:v>6279084.5000000009</c:v>
                </c:pt>
                <c:pt idx="921">
                  <c:v>5534975.8000000007</c:v>
                </c:pt>
                <c:pt idx="922">
                  <c:v>5392007.8470000019</c:v>
                </c:pt>
                <c:pt idx="923">
                  <c:v>5668594.0699999994</c:v>
                </c:pt>
                <c:pt idx="924">
                  <c:v>6289766.6799999997</c:v>
                </c:pt>
                <c:pt idx="925">
                  <c:v>6882590.5799999991</c:v>
                </c:pt>
                <c:pt idx="926">
                  <c:v>7325955.0899999971</c:v>
                </c:pt>
                <c:pt idx="927">
                  <c:v>6550181.0900000008</c:v>
                </c:pt>
                <c:pt idx="928">
                  <c:v>6610524.4199999999</c:v>
                </c:pt>
                <c:pt idx="929">
                  <c:v>5781063.5600000015</c:v>
                </c:pt>
                <c:pt idx="930">
                  <c:v>5495279.2699999996</c:v>
                </c:pt>
                <c:pt idx="931">
                  <c:v>5534577.7000000002</c:v>
                </c:pt>
                <c:pt idx="932">
                  <c:v>5354427.3199999994</c:v>
                </c:pt>
                <c:pt idx="933">
                  <c:v>5263352.9900000012</c:v>
                </c:pt>
                <c:pt idx="934">
                  <c:v>5302809.43</c:v>
                </c:pt>
                <c:pt idx="935">
                  <c:v>5338478.2700000014</c:v>
                </c:pt>
                <c:pt idx="936">
                  <c:v>5758204.8700000001</c:v>
                </c:pt>
                <c:pt idx="937">
                  <c:v>6501139.4600000009</c:v>
                </c:pt>
                <c:pt idx="938">
                  <c:v>7063462.1500000004</c:v>
                </c:pt>
                <c:pt idx="939">
                  <c:v>6438697.2300000004</c:v>
                </c:pt>
                <c:pt idx="940">
                  <c:v>5875199.6700000009</c:v>
                </c:pt>
                <c:pt idx="941">
                  <c:v>5619011.8000000007</c:v>
                </c:pt>
                <c:pt idx="942">
                  <c:v>5457340.8516000006</c:v>
                </c:pt>
                <c:pt idx="943">
                  <c:v>5563887.1399999997</c:v>
                </c:pt>
                <c:pt idx="944">
                  <c:v>5867165.29</c:v>
                </c:pt>
                <c:pt idx="945">
                  <c:v>6558831.6679999996</c:v>
                </c:pt>
                <c:pt idx="946">
                  <c:v>5801743.3599999985</c:v>
                </c:pt>
                <c:pt idx="947">
                  <c:v>5456728.870000001</c:v>
                </c:pt>
                <c:pt idx="948">
                  <c:v>5937052.8499999996</c:v>
                </c:pt>
                <c:pt idx="949">
                  <c:v>7632354.9499999993</c:v>
                </c:pt>
                <c:pt idx="950">
                  <c:v>6230318.2799999993</c:v>
                </c:pt>
                <c:pt idx="951">
                  <c:v>5602157.0899999999</c:v>
                </c:pt>
                <c:pt idx="952">
                  <c:v>5639147.4300000006</c:v>
                </c:pt>
                <c:pt idx="953">
                  <c:v>5349505.8600000013</c:v>
                </c:pt>
                <c:pt idx="954">
                  <c:v>5061071.370000001</c:v>
                </c:pt>
                <c:pt idx="955">
                  <c:v>5127614.18</c:v>
                </c:pt>
                <c:pt idx="956">
                  <c:v>5309333.1979999999</c:v>
                </c:pt>
                <c:pt idx="957">
                  <c:v>5301790.7130000005</c:v>
                </c:pt>
                <c:pt idx="958">
                  <c:v>5174678.91</c:v>
                </c:pt>
                <c:pt idx="959">
                  <c:v>5222416.4700000007</c:v>
                </c:pt>
                <c:pt idx="960">
                  <c:v>5242242.8599999985</c:v>
                </c:pt>
                <c:pt idx="961">
                  <c:v>5228608.8</c:v>
                </c:pt>
                <c:pt idx="962">
                  <c:v>5155383.1700000009</c:v>
                </c:pt>
                <c:pt idx="963">
                  <c:v>5153964.5600000005</c:v>
                </c:pt>
                <c:pt idx="964">
                  <c:v>5145785.2700000005</c:v>
                </c:pt>
                <c:pt idx="965">
                  <c:v>5192803.0199999996</c:v>
                </c:pt>
                <c:pt idx="966">
                  <c:v>5184776.9699999988</c:v>
                </c:pt>
                <c:pt idx="967">
                  <c:v>5102979.1000000006</c:v>
                </c:pt>
                <c:pt idx="968">
                  <c:v>5071258.4000000004</c:v>
                </c:pt>
                <c:pt idx="969">
                  <c:v>5020463.17</c:v>
                </c:pt>
                <c:pt idx="970">
                  <c:v>5164646.6899999985</c:v>
                </c:pt>
                <c:pt idx="971">
                  <c:v>5700597.2699999986</c:v>
                </c:pt>
                <c:pt idx="972">
                  <c:v>5624897.1100000013</c:v>
                </c:pt>
                <c:pt idx="973">
                  <c:v>5148964.8499999987</c:v>
                </c:pt>
                <c:pt idx="974">
                  <c:v>5151526.8499999996</c:v>
                </c:pt>
                <c:pt idx="975">
                  <c:v>5101816.6800000016</c:v>
                </c:pt>
                <c:pt idx="976">
                  <c:v>4901115.8820000002</c:v>
                </c:pt>
                <c:pt idx="977">
                  <c:v>4903577.0200000014</c:v>
                </c:pt>
                <c:pt idx="978">
                  <c:v>4992056.260999999</c:v>
                </c:pt>
                <c:pt idx="979">
                  <c:v>5035709.6199999992</c:v>
                </c:pt>
                <c:pt idx="980">
                  <c:v>5026064.6800000006</c:v>
                </c:pt>
                <c:pt idx="981">
                  <c:v>5027887.9400000004</c:v>
                </c:pt>
                <c:pt idx="982">
                  <c:v>4935718.7200000007</c:v>
                </c:pt>
                <c:pt idx="983">
                  <c:v>4961308.4440000011</c:v>
                </c:pt>
                <c:pt idx="984">
                  <c:v>5509976.2399999993</c:v>
                </c:pt>
                <c:pt idx="985">
                  <c:v>5512841.6299999999</c:v>
                </c:pt>
                <c:pt idx="986">
                  <c:v>4912403.1400000006</c:v>
                </c:pt>
                <c:pt idx="987">
                  <c:v>4913363.835</c:v>
                </c:pt>
                <c:pt idx="988">
                  <c:v>4893566.3879999993</c:v>
                </c:pt>
                <c:pt idx="989">
                  <c:v>4713552.6099999994</c:v>
                </c:pt>
                <c:pt idx="990">
                  <c:v>4720489.25</c:v>
                </c:pt>
                <c:pt idx="991">
                  <c:v>4794403.87</c:v>
                </c:pt>
                <c:pt idx="992">
                  <c:v>4817521.6199999992</c:v>
                </c:pt>
                <c:pt idx="993">
                  <c:v>4949214.8</c:v>
                </c:pt>
                <c:pt idx="994">
                  <c:v>5772199.8499999987</c:v>
                </c:pt>
                <c:pt idx="995">
                  <c:v>5629971.1200000001</c:v>
                </c:pt>
                <c:pt idx="996">
                  <c:v>5048124.6099999994</c:v>
                </c:pt>
                <c:pt idx="997">
                  <c:v>5335780.33</c:v>
                </c:pt>
                <c:pt idx="998">
                  <c:v>5584783.25</c:v>
                </c:pt>
                <c:pt idx="999">
                  <c:v>5273033.45</c:v>
                </c:pt>
                <c:pt idx="1000">
                  <c:v>4922498.83</c:v>
                </c:pt>
                <c:pt idx="1001">
                  <c:v>4924854.2299999995</c:v>
                </c:pt>
                <c:pt idx="1002">
                  <c:v>5486781.0800000001</c:v>
                </c:pt>
                <c:pt idx="1003">
                  <c:v>4990713.5299999993</c:v>
                </c:pt>
                <c:pt idx="1004">
                  <c:v>5087367.1959999986</c:v>
                </c:pt>
                <c:pt idx="1005">
                  <c:v>5147876.040000001</c:v>
                </c:pt>
                <c:pt idx="1006">
                  <c:v>5104934.9099999992</c:v>
                </c:pt>
                <c:pt idx="1007">
                  <c:v>4799309.99</c:v>
                </c:pt>
                <c:pt idx="1008">
                  <c:v>4633517.9500000011</c:v>
                </c:pt>
                <c:pt idx="1009">
                  <c:v>4656161.54</c:v>
                </c:pt>
                <c:pt idx="1010">
                  <c:v>5233926.9800000004</c:v>
                </c:pt>
                <c:pt idx="1011">
                  <c:v>5986286.3500000006</c:v>
                </c:pt>
                <c:pt idx="1012">
                  <c:v>4802720.419999999</c:v>
                </c:pt>
                <c:pt idx="1013">
                  <c:v>4524702.3399999989</c:v>
                </c:pt>
                <c:pt idx="1014">
                  <c:v>4571154.58</c:v>
                </c:pt>
                <c:pt idx="1015">
                  <c:v>4734546.71</c:v>
                </c:pt>
                <c:pt idx="1016">
                  <c:v>4707220.01</c:v>
                </c:pt>
                <c:pt idx="1017">
                  <c:v>4578451.0809999993</c:v>
                </c:pt>
                <c:pt idx="1018">
                  <c:v>4553005.43</c:v>
                </c:pt>
                <c:pt idx="1019">
                  <c:v>4600976.2</c:v>
                </c:pt>
                <c:pt idx="1020">
                  <c:v>4590678.4361999994</c:v>
                </c:pt>
                <c:pt idx="1021">
                  <c:v>4542450.7200000007</c:v>
                </c:pt>
                <c:pt idx="1022">
                  <c:v>4606508.5999999996</c:v>
                </c:pt>
                <c:pt idx="1023">
                  <c:v>4717665.3599999994</c:v>
                </c:pt>
                <c:pt idx="1024">
                  <c:v>4704819.2800000012</c:v>
                </c:pt>
                <c:pt idx="1025">
                  <c:v>4563513.1899999995</c:v>
                </c:pt>
                <c:pt idx="1026">
                  <c:v>4558174.72</c:v>
                </c:pt>
                <c:pt idx="1027">
                  <c:v>4706822.3010000009</c:v>
                </c:pt>
                <c:pt idx="1028">
                  <c:v>4578308.466</c:v>
                </c:pt>
                <c:pt idx="1029">
                  <c:v>4556552.66</c:v>
                </c:pt>
                <c:pt idx="1030">
                  <c:v>4626362.347000001</c:v>
                </c:pt>
                <c:pt idx="1031">
                  <c:v>4668063.25</c:v>
                </c:pt>
                <c:pt idx="1032">
                  <c:v>4924976.5360000012</c:v>
                </c:pt>
                <c:pt idx="1033">
                  <c:v>4727946.3</c:v>
                </c:pt>
                <c:pt idx="1034">
                  <c:v>4493801.1499999985</c:v>
                </c:pt>
                <c:pt idx="1035">
                  <c:v>4501985.5600000005</c:v>
                </c:pt>
                <c:pt idx="1036">
                  <c:v>4696269.7899999991</c:v>
                </c:pt>
                <c:pt idx="1037">
                  <c:v>4794737.629999999</c:v>
                </c:pt>
                <c:pt idx="1038">
                  <c:v>4432751.629999999</c:v>
                </c:pt>
                <c:pt idx="1039">
                  <c:v>4360049.91</c:v>
                </c:pt>
                <c:pt idx="1040">
                  <c:v>4277105.5609999998</c:v>
                </c:pt>
                <c:pt idx="1041">
                  <c:v>4247213.4049999993</c:v>
                </c:pt>
                <c:pt idx="1042">
                  <c:v>4231162.260999999</c:v>
                </c:pt>
                <c:pt idx="1043">
                  <c:v>4370844.2800000012</c:v>
                </c:pt>
                <c:pt idx="1044">
                  <c:v>4563062.9890000001</c:v>
                </c:pt>
                <c:pt idx="1045">
                  <c:v>4541237.870000001</c:v>
                </c:pt>
                <c:pt idx="1046">
                  <c:v>4402455.4630000014</c:v>
                </c:pt>
                <c:pt idx="1047">
                  <c:v>4390877.1499999994</c:v>
                </c:pt>
                <c:pt idx="1048">
                  <c:v>4449252.6500000013</c:v>
                </c:pt>
                <c:pt idx="1049">
                  <c:v>4368175.0200000005</c:v>
                </c:pt>
                <c:pt idx="1050">
                  <c:v>4375714.7947999984</c:v>
                </c:pt>
                <c:pt idx="1051">
                  <c:v>4866158.5899999989</c:v>
                </c:pt>
                <c:pt idx="1052">
                  <c:v>5409138.3100000005</c:v>
                </c:pt>
                <c:pt idx="1053">
                  <c:v>5559650.6899999995</c:v>
                </c:pt>
                <c:pt idx="1054">
                  <c:v>5280904.0099999988</c:v>
                </c:pt>
                <c:pt idx="1055">
                  <c:v>5282148.8500000006</c:v>
                </c:pt>
                <c:pt idx="1056">
                  <c:v>4858071.4800000004</c:v>
                </c:pt>
                <c:pt idx="1057">
                  <c:v>4684044.6099999994</c:v>
                </c:pt>
                <c:pt idx="1058">
                  <c:v>4721119.1600000011</c:v>
                </c:pt>
                <c:pt idx="1059">
                  <c:v>4507211.8</c:v>
                </c:pt>
                <c:pt idx="1060">
                  <c:v>4417064.38</c:v>
                </c:pt>
                <c:pt idx="1061">
                  <c:v>4517323.879999999</c:v>
                </c:pt>
                <c:pt idx="1062">
                  <c:v>4503261.12</c:v>
                </c:pt>
                <c:pt idx="1063">
                  <c:v>4464076.2200000007</c:v>
                </c:pt>
                <c:pt idx="1064">
                  <c:v>4660022.04</c:v>
                </c:pt>
                <c:pt idx="1065">
                  <c:v>4966878.29</c:v>
                </c:pt>
                <c:pt idx="1066">
                  <c:v>4614911.8200000012</c:v>
                </c:pt>
                <c:pt idx="1067">
                  <c:v>4453717.0799999991</c:v>
                </c:pt>
                <c:pt idx="1068">
                  <c:v>4566520.669999999</c:v>
                </c:pt>
                <c:pt idx="1069">
                  <c:v>4661641.0599999987</c:v>
                </c:pt>
                <c:pt idx="1070">
                  <c:v>4414103.8099999996</c:v>
                </c:pt>
                <c:pt idx="1071">
                  <c:v>4226882.8650000002</c:v>
                </c:pt>
                <c:pt idx="1072">
                  <c:v>4261796.2500000009</c:v>
                </c:pt>
                <c:pt idx="1073">
                  <c:v>4306054.6899999995</c:v>
                </c:pt>
                <c:pt idx="1074">
                  <c:v>4351174.62</c:v>
                </c:pt>
                <c:pt idx="1075">
                  <c:v>4703946.5299999993</c:v>
                </c:pt>
                <c:pt idx="1076">
                  <c:v>5095662.84</c:v>
                </c:pt>
                <c:pt idx="1077">
                  <c:v>4638439.5700000012</c:v>
                </c:pt>
                <c:pt idx="1078">
                  <c:v>4343616.3200000012</c:v>
                </c:pt>
                <c:pt idx="1079">
                  <c:v>4291344.24</c:v>
                </c:pt>
                <c:pt idx="1080">
                  <c:v>4269359.0500000007</c:v>
                </c:pt>
                <c:pt idx="1081">
                  <c:v>4605783.4400000004</c:v>
                </c:pt>
                <c:pt idx="1082">
                  <c:v>4412369.5599999996</c:v>
                </c:pt>
                <c:pt idx="1083">
                  <c:v>4208641.8800000008</c:v>
                </c:pt>
                <c:pt idx="1084">
                  <c:v>4281853.335</c:v>
                </c:pt>
                <c:pt idx="1085">
                  <c:v>4266102.51</c:v>
                </c:pt>
                <c:pt idx="1086">
                  <c:v>4324798.04</c:v>
                </c:pt>
                <c:pt idx="1087">
                  <c:v>4531727.8600000013</c:v>
                </c:pt>
                <c:pt idx="1088">
                  <c:v>4373460.5999999996</c:v>
                </c:pt>
                <c:pt idx="1089">
                  <c:v>4270301.6430000002</c:v>
                </c:pt>
                <c:pt idx="1090">
                  <c:v>4287276.8600000003</c:v>
                </c:pt>
                <c:pt idx="1091">
                  <c:v>4202780.2299999995</c:v>
                </c:pt>
                <c:pt idx="1092">
                  <c:v>4106775</c:v>
                </c:pt>
                <c:pt idx="1093">
                  <c:v>4179104.3899999997</c:v>
                </c:pt>
                <c:pt idx="1094">
                  <c:v>4247974.53</c:v>
                </c:pt>
                <c:pt idx="1095">
                  <c:v>4287036.5499999989</c:v>
                </c:pt>
                <c:pt idx="1096">
                  <c:v>4221848.5200000005</c:v>
                </c:pt>
                <c:pt idx="1097">
                  <c:v>4076750.0300000003</c:v>
                </c:pt>
                <c:pt idx="1098">
                  <c:v>4070761.0400000005</c:v>
                </c:pt>
                <c:pt idx="1099">
                  <c:v>4286985.2479999997</c:v>
                </c:pt>
                <c:pt idx="1100">
                  <c:v>4443813.8000000007</c:v>
                </c:pt>
                <c:pt idx="1101">
                  <c:v>4193955.99</c:v>
                </c:pt>
                <c:pt idx="1102">
                  <c:v>4329043.41</c:v>
                </c:pt>
                <c:pt idx="1103">
                  <c:v>4397222.419999999</c:v>
                </c:pt>
                <c:pt idx="1104">
                  <c:v>4242920.0900000008</c:v>
                </c:pt>
                <c:pt idx="1105">
                  <c:v>4209140.4300000016</c:v>
                </c:pt>
                <c:pt idx="1106">
                  <c:v>4212501.7200000007</c:v>
                </c:pt>
                <c:pt idx="1107">
                  <c:v>4213284.294999999</c:v>
                </c:pt>
                <c:pt idx="1108">
                  <c:v>4167826.95</c:v>
                </c:pt>
                <c:pt idx="1109">
                  <c:v>4181439.6199999996</c:v>
                </c:pt>
                <c:pt idx="1110">
                  <c:v>4402127.1500000004</c:v>
                </c:pt>
                <c:pt idx="1111">
                  <c:v>4440920.67</c:v>
                </c:pt>
                <c:pt idx="1112">
                  <c:v>4171290.7300000009</c:v>
                </c:pt>
                <c:pt idx="1113">
                  <c:v>4146388.6419999991</c:v>
                </c:pt>
                <c:pt idx="1114">
                  <c:v>4133046.08</c:v>
                </c:pt>
                <c:pt idx="1115">
                  <c:v>4065889.8879000004</c:v>
                </c:pt>
                <c:pt idx="1116">
                  <c:v>4072336.98</c:v>
                </c:pt>
                <c:pt idx="1117">
                  <c:v>4047292.0249999994</c:v>
                </c:pt>
                <c:pt idx="1118">
                  <c:v>4059516.81</c:v>
                </c:pt>
                <c:pt idx="1119">
                  <c:v>4537788.6399999987</c:v>
                </c:pt>
                <c:pt idx="1120">
                  <c:v>4590962.8899999997</c:v>
                </c:pt>
                <c:pt idx="1121">
                  <c:v>4174436.6300000004</c:v>
                </c:pt>
                <c:pt idx="1122">
                  <c:v>4115095.75</c:v>
                </c:pt>
                <c:pt idx="1123">
                  <c:v>4103487.58</c:v>
                </c:pt>
                <c:pt idx="1124">
                  <c:v>4099902.76</c:v>
                </c:pt>
                <c:pt idx="1125">
                  <c:v>4084147.6699999995</c:v>
                </c:pt>
                <c:pt idx="1126">
                  <c:v>4093484.0500000003</c:v>
                </c:pt>
                <c:pt idx="1127">
                  <c:v>4060617.69</c:v>
                </c:pt>
                <c:pt idx="1128">
                  <c:v>4050792.4590000003</c:v>
                </c:pt>
                <c:pt idx="1129">
                  <c:v>4056423.39</c:v>
                </c:pt>
                <c:pt idx="1130">
                  <c:v>4089364.4580000001</c:v>
                </c:pt>
                <c:pt idx="1131">
                  <c:v>4051937.3299999996</c:v>
                </c:pt>
                <c:pt idx="1132">
                  <c:v>4029835.8710000003</c:v>
                </c:pt>
                <c:pt idx="1133">
                  <c:v>3995372.4499999997</c:v>
                </c:pt>
                <c:pt idx="1134">
                  <c:v>4017942.9400000009</c:v>
                </c:pt>
                <c:pt idx="1135">
                  <c:v>4090460.629999999</c:v>
                </c:pt>
                <c:pt idx="1136">
                  <c:v>4070668.9299999997</c:v>
                </c:pt>
                <c:pt idx="1137">
                  <c:v>4116874.0800000005</c:v>
                </c:pt>
                <c:pt idx="1138">
                  <c:v>4110407.5399999996</c:v>
                </c:pt>
                <c:pt idx="1139">
                  <c:v>4053374.28</c:v>
                </c:pt>
                <c:pt idx="1140">
                  <c:v>3977867.1999999997</c:v>
                </c:pt>
                <c:pt idx="1141">
                  <c:v>3882665.51</c:v>
                </c:pt>
                <c:pt idx="1142">
                  <c:v>3827825.71</c:v>
                </c:pt>
                <c:pt idx="1143">
                  <c:v>3984905.7630000003</c:v>
                </c:pt>
                <c:pt idx="1144">
                  <c:v>3989931.52</c:v>
                </c:pt>
                <c:pt idx="1145">
                  <c:v>3987805.5899999994</c:v>
                </c:pt>
                <c:pt idx="1146">
                  <c:v>4103862.9549999996</c:v>
                </c:pt>
                <c:pt idx="1147">
                  <c:v>4197944.9399999995</c:v>
                </c:pt>
                <c:pt idx="1148">
                  <c:v>4214850.3500000006</c:v>
                </c:pt>
                <c:pt idx="1149">
                  <c:v>3957599.1000000006</c:v>
                </c:pt>
                <c:pt idx="1150">
                  <c:v>3886642.94</c:v>
                </c:pt>
                <c:pt idx="1151">
                  <c:v>3894263.16</c:v>
                </c:pt>
                <c:pt idx="1152">
                  <c:v>3962800.3320000004</c:v>
                </c:pt>
                <c:pt idx="1153">
                  <c:v>3901220.4439999997</c:v>
                </c:pt>
                <c:pt idx="1154">
                  <c:v>3817810.1459999993</c:v>
                </c:pt>
                <c:pt idx="1155">
                  <c:v>3820629.8679999989</c:v>
                </c:pt>
                <c:pt idx="1156">
                  <c:v>3788774.6550000003</c:v>
                </c:pt>
                <c:pt idx="1157">
                  <c:v>3822525.8560000006</c:v>
                </c:pt>
                <c:pt idx="1158">
                  <c:v>4653621.7699999996</c:v>
                </c:pt>
                <c:pt idx="1159">
                  <c:v>4733799.8900000006</c:v>
                </c:pt>
                <c:pt idx="1160">
                  <c:v>3971869.6</c:v>
                </c:pt>
                <c:pt idx="1161">
                  <c:v>3806703.0900000008</c:v>
                </c:pt>
                <c:pt idx="1162">
                  <c:v>3807771.6829999997</c:v>
                </c:pt>
                <c:pt idx="1163">
                  <c:v>3816780.17</c:v>
                </c:pt>
                <c:pt idx="1164">
                  <c:v>3808329.8400000003</c:v>
                </c:pt>
                <c:pt idx="1165">
                  <c:v>3799626.6</c:v>
                </c:pt>
                <c:pt idx="1166">
                  <c:v>3787482.8400000008</c:v>
                </c:pt>
                <c:pt idx="1167">
                  <c:v>3771786.95</c:v>
                </c:pt>
                <c:pt idx="1168">
                  <c:v>3787213.9399999995</c:v>
                </c:pt>
                <c:pt idx="1169">
                  <c:v>3783799.5400000005</c:v>
                </c:pt>
                <c:pt idx="1170">
                  <c:v>3764386.4000000008</c:v>
                </c:pt>
                <c:pt idx="1171">
                  <c:v>3787746.0700000003</c:v>
                </c:pt>
                <c:pt idx="1172">
                  <c:v>3867184.9218000001</c:v>
                </c:pt>
                <c:pt idx="1173">
                  <c:v>3751003.36</c:v>
                </c:pt>
                <c:pt idx="1174">
                  <c:v>3739116.1699999995</c:v>
                </c:pt>
                <c:pt idx="1175">
                  <c:v>3754938</c:v>
                </c:pt>
                <c:pt idx="1176">
                  <c:v>3885112.6299999994</c:v>
                </c:pt>
                <c:pt idx="1177">
                  <c:v>3850597.089300001</c:v>
                </c:pt>
                <c:pt idx="1178">
                  <c:v>3756900.9499999997</c:v>
                </c:pt>
                <c:pt idx="1179">
                  <c:v>3746712.3899999987</c:v>
                </c:pt>
                <c:pt idx="1180">
                  <c:v>3758917.6300000004</c:v>
                </c:pt>
                <c:pt idx="1181">
                  <c:v>3739674.65</c:v>
                </c:pt>
                <c:pt idx="1182">
                  <c:v>3789471.34</c:v>
                </c:pt>
                <c:pt idx="1183">
                  <c:v>3962104.7365000001</c:v>
                </c:pt>
                <c:pt idx="1184">
                  <c:v>3857798.5599999996</c:v>
                </c:pt>
                <c:pt idx="1185">
                  <c:v>3817691.06</c:v>
                </c:pt>
                <c:pt idx="1186">
                  <c:v>3876065.9199999995</c:v>
                </c:pt>
                <c:pt idx="1187">
                  <c:v>3726660.9999999995</c:v>
                </c:pt>
                <c:pt idx="1188">
                  <c:v>3695461.71</c:v>
                </c:pt>
                <c:pt idx="1189">
                  <c:v>3759913.9899999998</c:v>
                </c:pt>
                <c:pt idx="1190">
                  <c:v>3761231.16</c:v>
                </c:pt>
                <c:pt idx="1191">
                  <c:v>3843636.4250000003</c:v>
                </c:pt>
                <c:pt idx="1192">
                  <c:v>4181747.6799999997</c:v>
                </c:pt>
                <c:pt idx="1193">
                  <c:v>3891808.08</c:v>
                </c:pt>
                <c:pt idx="1194">
                  <c:v>3826205.07</c:v>
                </c:pt>
                <c:pt idx="1195">
                  <c:v>3768723.6100000008</c:v>
                </c:pt>
                <c:pt idx="1196">
                  <c:v>3721021.73</c:v>
                </c:pt>
                <c:pt idx="1197">
                  <c:v>3834549.72</c:v>
                </c:pt>
                <c:pt idx="1198">
                  <c:v>3999890.7299999991</c:v>
                </c:pt>
                <c:pt idx="1199">
                  <c:v>3900626.0259999996</c:v>
                </c:pt>
                <c:pt idx="1200">
                  <c:v>3766583.29</c:v>
                </c:pt>
                <c:pt idx="1201">
                  <c:v>3760549.06</c:v>
                </c:pt>
                <c:pt idx="1202">
                  <c:v>3760716.5199999996</c:v>
                </c:pt>
                <c:pt idx="1203">
                  <c:v>3731256.6960000005</c:v>
                </c:pt>
                <c:pt idx="1204">
                  <c:v>3771741</c:v>
                </c:pt>
                <c:pt idx="1205">
                  <c:v>3809209.9800000004</c:v>
                </c:pt>
                <c:pt idx="1206">
                  <c:v>3754407.4609999997</c:v>
                </c:pt>
                <c:pt idx="1207">
                  <c:v>3627213.0199999996</c:v>
                </c:pt>
                <c:pt idx="1208">
                  <c:v>3644067.3629999994</c:v>
                </c:pt>
                <c:pt idx="1209">
                  <c:v>3675181.66</c:v>
                </c:pt>
                <c:pt idx="1210">
                  <c:v>3664779.3200000003</c:v>
                </c:pt>
                <c:pt idx="1211">
                  <c:v>3682724.5500000003</c:v>
                </c:pt>
                <c:pt idx="1212">
                  <c:v>3647725.0459999996</c:v>
                </c:pt>
                <c:pt idx="1213">
                  <c:v>3653105.5799999991</c:v>
                </c:pt>
                <c:pt idx="1214">
                  <c:v>3683589.0999999996</c:v>
                </c:pt>
                <c:pt idx="1215">
                  <c:v>3685718.2800000007</c:v>
                </c:pt>
                <c:pt idx="1216">
                  <c:v>3723998.6670000004</c:v>
                </c:pt>
                <c:pt idx="1217">
                  <c:v>3878809.8400000003</c:v>
                </c:pt>
                <c:pt idx="1218">
                  <c:v>3701368.47</c:v>
                </c:pt>
                <c:pt idx="1219">
                  <c:v>3529425.19</c:v>
                </c:pt>
                <c:pt idx="1220">
                  <c:v>3542762.4979999997</c:v>
                </c:pt>
                <c:pt idx="1221">
                  <c:v>3591300.8400000008</c:v>
                </c:pt>
                <c:pt idx="1222">
                  <c:v>3578485.4630000009</c:v>
                </c:pt>
                <c:pt idx="1223">
                  <c:v>3624648.0649999999</c:v>
                </c:pt>
                <c:pt idx="1224">
                  <c:v>3814723.58</c:v>
                </c:pt>
                <c:pt idx="1225">
                  <c:v>3777773.4200000004</c:v>
                </c:pt>
                <c:pt idx="1226">
                  <c:v>3639999.071</c:v>
                </c:pt>
                <c:pt idx="1227">
                  <c:v>3642075.5500000003</c:v>
                </c:pt>
                <c:pt idx="1228">
                  <c:v>3666703.86</c:v>
                </c:pt>
                <c:pt idx="1229">
                  <c:v>3661124.0300000007</c:v>
                </c:pt>
                <c:pt idx="1230">
                  <c:v>3807224.236</c:v>
                </c:pt>
                <c:pt idx="1231">
                  <c:v>3806171.69</c:v>
                </c:pt>
                <c:pt idx="1232">
                  <c:v>3713312.7399999998</c:v>
                </c:pt>
                <c:pt idx="1233">
                  <c:v>3640686.87</c:v>
                </c:pt>
                <c:pt idx="1234">
                  <c:v>3740104.939999999</c:v>
                </c:pt>
                <c:pt idx="1235">
                  <c:v>3670083.72</c:v>
                </c:pt>
                <c:pt idx="1236">
                  <c:v>3687939.5799999996</c:v>
                </c:pt>
                <c:pt idx="1237">
                  <c:v>3716648.4899999998</c:v>
                </c:pt>
                <c:pt idx="1238">
                  <c:v>3635117.4000000004</c:v>
                </c:pt>
                <c:pt idx="1239">
                  <c:v>3592130.46</c:v>
                </c:pt>
                <c:pt idx="1240">
                  <c:v>3616192.12</c:v>
                </c:pt>
                <c:pt idx="1241">
                  <c:v>3664156.91</c:v>
                </c:pt>
                <c:pt idx="1242">
                  <c:v>3567219.79</c:v>
                </c:pt>
                <c:pt idx="1243">
                  <c:v>3415695.3309999998</c:v>
                </c:pt>
                <c:pt idx="1244">
                  <c:v>3346720.97</c:v>
                </c:pt>
                <c:pt idx="1245">
                  <c:v>3347729.8719999995</c:v>
                </c:pt>
                <c:pt idx="1246">
                  <c:v>3313393.4500000007</c:v>
                </c:pt>
                <c:pt idx="1247">
                  <c:v>3267932.6500000004</c:v>
                </c:pt>
                <c:pt idx="1248">
                  <c:v>3332135.7000000007</c:v>
                </c:pt>
                <c:pt idx="1249">
                  <c:v>3260368.01</c:v>
                </c:pt>
                <c:pt idx="1250">
                  <c:v>3242983.91</c:v>
                </c:pt>
                <c:pt idx="1251">
                  <c:v>3239624.8800000008</c:v>
                </c:pt>
                <c:pt idx="1252">
                  <c:v>3225626.4999999991</c:v>
                </c:pt>
                <c:pt idx="1253">
                  <c:v>3258203.0399999996</c:v>
                </c:pt>
                <c:pt idx="1254">
                  <c:v>3291015.4699999993</c:v>
                </c:pt>
                <c:pt idx="1255">
                  <c:v>3314086.1360000004</c:v>
                </c:pt>
                <c:pt idx="1256">
                  <c:v>3361141.42</c:v>
                </c:pt>
                <c:pt idx="1257">
                  <c:v>3478459.11</c:v>
                </c:pt>
                <c:pt idx="1258">
                  <c:v>3465301.4499999993</c:v>
                </c:pt>
                <c:pt idx="1259">
                  <c:v>3352036.350000001</c:v>
                </c:pt>
                <c:pt idx="1260">
                  <c:v>3229462.66</c:v>
                </c:pt>
                <c:pt idx="1261">
                  <c:v>3185859.73</c:v>
                </c:pt>
                <c:pt idx="1262">
                  <c:v>3220339.7859999998</c:v>
                </c:pt>
                <c:pt idx="1263">
                  <c:v>3306405.65</c:v>
                </c:pt>
                <c:pt idx="1264">
                  <c:v>3126203.06</c:v>
                </c:pt>
                <c:pt idx="1265">
                  <c:v>3108877.2099999995</c:v>
                </c:pt>
                <c:pt idx="1266">
                  <c:v>3178522.8490000004</c:v>
                </c:pt>
                <c:pt idx="1267">
                  <c:v>3184761.7100000004</c:v>
                </c:pt>
                <c:pt idx="1268">
                  <c:v>3136605.34</c:v>
                </c:pt>
                <c:pt idx="1269">
                  <c:v>3120270.1799999997</c:v>
                </c:pt>
                <c:pt idx="1270">
                  <c:v>3169748.4819999998</c:v>
                </c:pt>
                <c:pt idx="1271">
                  <c:v>3184279.9699999997</c:v>
                </c:pt>
                <c:pt idx="1272">
                  <c:v>3226382.8425999996</c:v>
                </c:pt>
                <c:pt idx="1273">
                  <c:v>3232366.81</c:v>
                </c:pt>
                <c:pt idx="1274">
                  <c:v>3230918.3380000005</c:v>
                </c:pt>
                <c:pt idx="1275">
                  <c:v>3269996.4810000006</c:v>
                </c:pt>
                <c:pt idx="1276">
                  <c:v>3271268.5100000002</c:v>
                </c:pt>
                <c:pt idx="1277">
                  <c:v>3284449.3</c:v>
                </c:pt>
                <c:pt idx="1278">
                  <c:v>3331896.7</c:v>
                </c:pt>
                <c:pt idx="1279">
                  <c:v>3317388.148</c:v>
                </c:pt>
                <c:pt idx="1280">
                  <c:v>3287501.13</c:v>
                </c:pt>
                <c:pt idx="1281">
                  <c:v>3281035.02</c:v>
                </c:pt>
                <c:pt idx="1282">
                  <c:v>3303607.8299999991</c:v>
                </c:pt>
                <c:pt idx="1283">
                  <c:v>3401460.5</c:v>
                </c:pt>
                <c:pt idx="1284">
                  <c:v>3389742.61</c:v>
                </c:pt>
                <c:pt idx="1285">
                  <c:v>3210626.6199999996</c:v>
                </c:pt>
                <c:pt idx="1286">
                  <c:v>3094845.8700000006</c:v>
                </c:pt>
                <c:pt idx="1287">
                  <c:v>3011079.7799999993</c:v>
                </c:pt>
                <c:pt idx="1288">
                  <c:v>3082447.39</c:v>
                </c:pt>
                <c:pt idx="1289">
                  <c:v>3128287.2399999998</c:v>
                </c:pt>
                <c:pt idx="1290">
                  <c:v>3145922.649999999</c:v>
                </c:pt>
                <c:pt idx="1291">
                  <c:v>3154953.3900000006</c:v>
                </c:pt>
                <c:pt idx="1292">
                  <c:v>3131818.034</c:v>
                </c:pt>
                <c:pt idx="1293">
                  <c:v>3114466.906</c:v>
                </c:pt>
                <c:pt idx="1294">
                  <c:v>3138356.156</c:v>
                </c:pt>
                <c:pt idx="1295">
                  <c:v>3145152.1700000004</c:v>
                </c:pt>
                <c:pt idx="1296">
                  <c:v>3151140.24</c:v>
                </c:pt>
                <c:pt idx="1297">
                  <c:v>3101396.7299999995</c:v>
                </c:pt>
                <c:pt idx="1298">
                  <c:v>3121496.0600000005</c:v>
                </c:pt>
                <c:pt idx="1299">
                  <c:v>3179342.7499999995</c:v>
                </c:pt>
                <c:pt idx="1300">
                  <c:v>3202466.51</c:v>
                </c:pt>
                <c:pt idx="1301">
                  <c:v>3178828.5999999992</c:v>
                </c:pt>
                <c:pt idx="1302">
                  <c:v>3168636.87</c:v>
                </c:pt>
                <c:pt idx="1303">
                  <c:v>3144178.9270000001</c:v>
                </c:pt>
                <c:pt idx="1304">
                  <c:v>3132804.2110000001</c:v>
                </c:pt>
                <c:pt idx="1305">
                  <c:v>3134683.5599999996</c:v>
                </c:pt>
                <c:pt idx="1306">
                  <c:v>3114814.1900000009</c:v>
                </c:pt>
                <c:pt idx="1307">
                  <c:v>3064411.4899999998</c:v>
                </c:pt>
                <c:pt idx="1308">
                  <c:v>3093420.62</c:v>
                </c:pt>
                <c:pt idx="1309">
                  <c:v>3134755.105</c:v>
                </c:pt>
                <c:pt idx="1310">
                  <c:v>3185862.95</c:v>
                </c:pt>
                <c:pt idx="1311">
                  <c:v>3295838.8799999994</c:v>
                </c:pt>
                <c:pt idx="1312">
                  <c:v>3115383.93</c:v>
                </c:pt>
                <c:pt idx="1313">
                  <c:v>3083739.04</c:v>
                </c:pt>
                <c:pt idx="1314">
                  <c:v>3123420.5399999996</c:v>
                </c:pt>
                <c:pt idx="1315">
                  <c:v>3132352.0840000003</c:v>
                </c:pt>
                <c:pt idx="1316">
                  <c:v>3313554.06</c:v>
                </c:pt>
                <c:pt idx="1317">
                  <c:v>3358495.8800000008</c:v>
                </c:pt>
                <c:pt idx="1318">
                  <c:v>3619497.38</c:v>
                </c:pt>
                <c:pt idx="1319">
                  <c:v>3711990.3100000005</c:v>
                </c:pt>
                <c:pt idx="1320">
                  <c:v>3760112.5399999991</c:v>
                </c:pt>
                <c:pt idx="1321">
                  <c:v>4659016.4899999984</c:v>
                </c:pt>
                <c:pt idx="1322">
                  <c:v>3649819.83</c:v>
                </c:pt>
                <c:pt idx="1323">
                  <c:v>3155421.9510000004</c:v>
                </c:pt>
                <c:pt idx="1324">
                  <c:v>3105459.9000000004</c:v>
                </c:pt>
                <c:pt idx="1325">
                  <c:v>3099086.3800000008</c:v>
                </c:pt>
                <c:pt idx="1326">
                  <c:v>3266991.3899999992</c:v>
                </c:pt>
                <c:pt idx="1327">
                  <c:v>5004258.5200000005</c:v>
                </c:pt>
                <c:pt idx="1328">
                  <c:v>7190070.1899999985</c:v>
                </c:pt>
                <c:pt idx="1329">
                  <c:v>4511055.13</c:v>
                </c:pt>
                <c:pt idx="1330">
                  <c:v>3233977.62</c:v>
                </c:pt>
                <c:pt idx="1331">
                  <c:v>3282174.2800000007</c:v>
                </c:pt>
                <c:pt idx="1332">
                  <c:v>3987388.1490000002</c:v>
                </c:pt>
                <c:pt idx="1333">
                  <c:v>3660437.49</c:v>
                </c:pt>
                <c:pt idx="1334">
                  <c:v>3169412.39</c:v>
                </c:pt>
                <c:pt idx="1335">
                  <c:v>3031593.8000000003</c:v>
                </c:pt>
                <c:pt idx="1336">
                  <c:v>3027770.0499999993</c:v>
                </c:pt>
                <c:pt idx="1337">
                  <c:v>3018477.3540000003</c:v>
                </c:pt>
                <c:pt idx="1338">
                  <c:v>3034508.5100000002</c:v>
                </c:pt>
                <c:pt idx="1339">
                  <c:v>3035753.9099999997</c:v>
                </c:pt>
                <c:pt idx="1340">
                  <c:v>3248053.2</c:v>
                </c:pt>
                <c:pt idx="1341">
                  <c:v>4723232.0999999987</c:v>
                </c:pt>
                <c:pt idx="1342">
                  <c:v>4525571.75</c:v>
                </c:pt>
                <c:pt idx="1343">
                  <c:v>3350852.3800000004</c:v>
                </c:pt>
                <c:pt idx="1344">
                  <c:v>4851017.6899999985</c:v>
                </c:pt>
                <c:pt idx="1345">
                  <c:v>7090929.8100000005</c:v>
                </c:pt>
                <c:pt idx="1346">
                  <c:v>6639663.2999999998</c:v>
                </c:pt>
                <c:pt idx="1347">
                  <c:v>4897203.92</c:v>
                </c:pt>
                <c:pt idx="1348">
                  <c:v>3831185.86</c:v>
                </c:pt>
                <c:pt idx="1349">
                  <c:v>3269091.0300000003</c:v>
                </c:pt>
                <c:pt idx="1350">
                  <c:v>3019076.8819999993</c:v>
                </c:pt>
                <c:pt idx="1351">
                  <c:v>3143016.95</c:v>
                </c:pt>
                <c:pt idx="1352">
                  <c:v>3360819.7600000007</c:v>
                </c:pt>
                <c:pt idx="1353">
                  <c:v>3302268.25</c:v>
                </c:pt>
                <c:pt idx="1354">
                  <c:v>3072537.8000000003</c:v>
                </c:pt>
                <c:pt idx="1355">
                  <c:v>3104877.1700000004</c:v>
                </c:pt>
                <c:pt idx="1356">
                  <c:v>3330858.6920000003</c:v>
                </c:pt>
                <c:pt idx="1357">
                  <c:v>3276939.1699999995</c:v>
                </c:pt>
                <c:pt idx="1358">
                  <c:v>3074466.6700000004</c:v>
                </c:pt>
                <c:pt idx="1359">
                  <c:v>3209100.52</c:v>
                </c:pt>
                <c:pt idx="1360">
                  <c:v>4715971.3800000008</c:v>
                </c:pt>
                <c:pt idx="1361">
                  <c:v>5164170.79</c:v>
                </c:pt>
                <c:pt idx="1362">
                  <c:v>4089194.2299999995</c:v>
                </c:pt>
                <c:pt idx="1363">
                  <c:v>3195947.9899999998</c:v>
                </c:pt>
                <c:pt idx="1364">
                  <c:v>3220070.89</c:v>
                </c:pt>
                <c:pt idx="1365">
                  <c:v>3399503.0799999996</c:v>
                </c:pt>
                <c:pt idx="1366">
                  <c:v>3247474.89</c:v>
                </c:pt>
                <c:pt idx="1367">
                  <c:v>3506395.65</c:v>
                </c:pt>
                <c:pt idx="1368">
                  <c:v>3580962.5399999996</c:v>
                </c:pt>
                <c:pt idx="1369">
                  <c:v>3466587.94</c:v>
                </c:pt>
                <c:pt idx="1370">
                  <c:v>3405314.92</c:v>
                </c:pt>
                <c:pt idx="1371">
                  <c:v>3990781.83</c:v>
                </c:pt>
                <c:pt idx="1372">
                  <c:v>4475260.8999999994</c:v>
                </c:pt>
                <c:pt idx="1373">
                  <c:v>6187700.1799999997</c:v>
                </c:pt>
                <c:pt idx="1374">
                  <c:v>10169808.59</c:v>
                </c:pt>
                <c:pt idx="1375">
                  <c:v>7971597.1599999992</c:v>
                </c:pt>
                <c:pt idx="1376">
                  <c:v>4660767.8199999984</c:v>
                </c:pt>
                <c:pt idx="1377">
                  <c:v>3877606.4099999997</c:v>
                </c:pt>
                <c:pt idx="1378">
                  <c:v>3535203.6399999997</c:v>
                </c:pt>
                <c:pt idx="1379">
                  <c:v>3276145.9200000004</c:v>
                </c:pt>
                <c:pt idx="1380">
                  <c:v>3211696.6199999996</c:v>
                </c:pt>
                <c:pt idx="1381">
                  <c:v>3228056.38</c:v>
                </c:pt>
                <c:pt idx="1382">
                  <c:v>4396142.6700000009</c:v>
                </c:pt>
                <c:pt idx="1383">
                  <c:v>5804782.6400000006</c:v>
                </c:pt>
                <c:pt idx="1384">
                  <c:v>3803682.51</c:v>
                </c:pt>
                <c:pt idx="1385">
                  <c:v>3304572.6899999995</c:v>
                </c:pt>
                <c:pt idx="1386">
                  <c:v>3168356.01</c:v>
                </c:pt>
                <c:pt idx="1387">
                  <c:v>3068570.3</c:v>
                </c:pt>
                <c:pt idx="1388">
                  <c:v>3115987.2499999995</c:v>
                </c:pt>
                <c:pt idx="1389">
                  <c:v>5570573.1500000004</c:v>
                </c:pt>
                <c:pt idx="1390">
                  <c:v>8278585.1899999995</c:v>
                </c:pt>
                <c:pt idx="1391">
                  <c:v>6459005.7400000002</c:v>
                </c:pt>
                <c:pt idx="1392">
                  <c:v>4103747.16</c:v>
                </c:pt>
                <c:pt idx="1393">
                  <c:v>3638658.95</c:v>
                </c:pt>
                <c:pt idx="1394">
                  <c:v>4575409.32</c:v>
                </c:pt>
                <c:pt idx="1395">
                  <c:v>5195827.6800000006</c:v>
                </c:pt>
                <c:pt idx="1396">
                  <c:v>4793069.4799999986</c:v>
                </c:pt>
                <c:pt idx="1397">
                  <c:v>3555971.16</c:v>
                </c:pt>
                <c:pt idx="1398">
                  <c:v>4830991.7400000012</c:v>
                </c:pt>
                <c:pt idx="1399">
                  <c:v>5115242.9499999993</c:v>
                </c:pt>
                <c:pt idx="1400">
                  <c:v>3614121.2799999993</c:v>
                </c:pt>
                <c:pt idx="1401">
                  <c:v>3139279.96</c:v>
                </c:pt>
                <c:pt idx="1402">
                  <c:v>3741138.54</c:v>
                </c:pt>
                <c:pt idx="1403">
                  <c:v>3892681.81</c:v>
                </c:pt>
                <c:pt idx="1404">
                  <c:v>3535379.0600000005</c:v>
                </c:pt>
                <c:pt idx="1405">
                  <c:v>4378499.1899999995</c:v>
                </c:pt>
                <c:pt idx="1406">
                  <c:v>4027818.39</c:v>
                </c:pt>
                <c:pt idx="1407">
                  <c:v>3854715.14</c:v>
                </c:pt>
                <c:pt idx="1408">
                  <c:v>3950533.9600000004</c:v>
                </c:pt>
                <c:pt idx="1409">
                  <c:v>3644846.4299999997</c:v>
                </c:pt>
                <c:pt idx="1410">
                  <c:v>3354245.59</c:v>
                </c:pt>
                <c:pt idx="1411">
                  <c:v>3280048.7</c:v>
                </c:pt>
                <c:pt idx="1412">
                  <c:v>3370875.82</c:v>
                </c:pt>
                <c:pt idx="1413">
                  <c:v>3411791.4599999995</c:v>
                </c:pt>
                <c:pt idx="1414">
                  <c:v>3759044.8199999994</c:v>
                </c:pt>
                <c:pt idx="1415">
                  <c:v>6059267.5499999989</c:v>
                </c:pt>
                <c:pt idx="1416">
                  <c:v>6807832.6300000008</c:v>
                </c:pt>
                <c:pt idx="1417">
                  <c:v>4913580.5200000005</c:v>
                </c:pt>
                <c:pt idx="1418">
                  <c:v>3883419.32</c:v>
                </c:pt>
                <c:pt idx="1419">
                  <c:v>3926883.58</c:v>
                </c:pt>
                <c:pt idx="1420">
                  <c:v>3952330.9600000004</c:v>
                </c:pt>
                <c:pt idx="1421">
                  <c:v>3820821.19</c:v>
                </c:pt>
                <c:pt idx="1422">
                  <c:v>3804000.1999999997</c:v>
                </c:pt>
                <c:pt idx="1423">
                  <c:v>5018387.6500000004</c:v>
                </c:pt>
                <c:pt idx="1424">
                  <c:v>5868477.5399999991</c:v>
                </c:pt>
                <c:pt idx="1425">
                  <c:v>8098259.2199999997</c:v>
                </c:pt>
                <c:pt idx="1426">
                  <c:v>5678426.3300000001</c:v>
                </c:pt>
                <c:pt idx="1427">
                  <c:v>4260732.0599999996</c:v>
                </c:pt>
                <c:pt idx="1428">
                  <c:v>5089841.5</c:v>
                </c:pt>
                <c:pt idx="1429">
                  <c:v>4765555.9700000007</c:v>
                </c:pt>
                <c:pt idx="1430">
                  <c:v>3919732.01</c:v>
                </c:pt>
                <c:pt idx="1431">
                  <c:v>3776524.37</c:v>
                </c:pt>
                <c:pt idx="1432">
                  <c:v>4017779.1799999997</c:v>
                </c:pt>
                <c:pt idx="1433">
                  <c:v>6080146.1800000016</c:v>
                </c:pt>
                <c:pt idx="1434">
                  <c:v>6644718.4299999997</c:v>
                </c:pt>
                <c:pt idx="1435">
                  <c:v>4559636.4600000009</c:v>
                </c:pt>
                <c:pt idx="1436">
                  <c:v>3775097.5799999996</c:v>
                </c:pt>
                <c:pt idx="1437">
                  <c:v>3769230.3699999992</c:v>
                </c:pt>
                <c:pt idx="1438">
                  <c:v>3755355.4899999993</c:v>
                </c:pt>
                <c:pt idx="1439">
                  <c:v>3635013.0999999996</c:v>
                </c:pt>
                <c:pt idx="1440">
                  <c:v>3386771.18</c:v>
                </c:pt>
                <c:pt idx="1441">
                  <c:v>3525591.79</c:v>
                </c:pt>
                <c:pt idx="1442">
                  <c:v>4055297.3099999996</c:v>
                </c:pt>
                <c:pt idx="1443">
                  <c:v>5281147.2</c:v>
                </c:pt>
                <c:pt idx="1444">
                  <c:v>5385836.8000000007</c:v>
                </c:pt>
                <c:pt idx="1445">
                  <c:v>6001684.4499999993</c:v>
                </c:pt>
                <c:pt idx="1446">
                  <c:v>5887856.8699999992</c:v>
                </c:pt>
                <c:pt idx="1447">
                  <c:v>4432780.3699999992</c:v>
                </c:pt>
                <c:pt idx="1448">
                  <c:v>3735980.77</c:v>
                </c:pt>
                <c:pt idx="1449">
                  <c:v>3789049.5</c:v>
                </c:pt>
                <c:pt idx="1450">
                  <c:v>4534402.21</c:v>
                </c:pt>
                <c:pt idx="1451">
                  <c:v>5105983.919999999</c:v>
                </c:pt>
                <c:pt idx="1452">
                  <c:v>7148207.5499999998</c:v>
                </c:pt>
                <c:pt idx="1453">
                  <c:v>7259729.3000000007</c:v>
                </c:pt>
                <c:pt idx="1454">
                  <c:v>6517122.3099999996</c:v>
                </c:pt>
                <c:pt idx="1455">
                  <c:v>6525800.5</c:v>
                </c:pt>
                <c:pt idx="1456">
                  <c:v>5016350.8099999996</c:v>
                </c:pt>
                <c:pt idx="1457">
                  <c:v>4556574.8100000005</c:v>
                </c:pt>
                <c:pt idx="1458">
                  <c:v>4087853.8899999997</c:v>
                </c:pt>
                <c:pt idx="1459">
                  <c:v>4433929.2399999993</c:v>
                </c:pt>
                <c:pt idx="1460">
                  <c:v>3941483.2300000004</c:v>
                </c:pt>
                <c:pt idx="1461">
                  <c:v>3355422.6700000004</c:v>
                </c:pt>
                <c:pt idx="1462">
                  <c:v>3597839.12</c:v>
                </c:pt>
                <c:pt idx="1463">
                  <c:v>5277240.99</c:v>
                </c:pt>
                <c:pt idx="1464">
                  <c:v>5987857.9899999993</c:v>
                </c:pt>
                <c:pt idx="1465">
                  <c:v>4629323.8100000005</c:v>
                </c:pt>
                <c:pt idx="1466">
                  <c:v>4019752.98</c:v>
                </c:pt>
                <c:pt idx="1467">
                  <c:v>3695653.1599999997</c:v>
                </c:pt>
                <c:pt idx="1468">
                  <c:v>3645497.21</c:v>
                </c:pt>
                <c:pt idx="1469">
                  <c:v>4446598.9900000012</c:v>
                </c:pt>
                <c:pt idx="1470">
                  <c:v>6944315.1299999999</c:v>
                </c:pt>
                <c:pt idx="1471">
                  <c:v>7288779.8600000013</c:v>
                </c:pt>
                <c:pt idx="1472">
                  <c:v>6550017.2299999995</c:v>
                </c:pt>
                <c:pt idx="1473">
                  <c:v>5757235.8199999994</c:v>
                </c:pt>
                <c:pt idx="1474">
                  <c:v>4942507.5599999996</c:v>
                </c:pt>
                <c:pt idx="1475">
                  <c:v>4284476.040000001</c:v>
                </c:pt>
                <c:pt idx="1476">
                  <c:v>3478520.88</c:v>
                </c:pt>
                <c:pt idx="1477">
                  <c:v>4175291.04</c:v>
                </c:pt>
                <c:pt idx="1478">
                  <c:v>5124771.120000001</c:v>
                </c:pt>
                <c:pt idx="1479">
                  <c:v>4064301.0199999996</c:v>
                </c:pt>
                <c:pt idx="1480">
                  <c:v>4409468.78</c:v>
                </c:pt>
                <c:pt idx="1481">
                  <c:v>6646979.1299999999</c:v>
                </c:pt>
                <c:pt idx="1482">
                  <c:v>4570140.7499999991</c:v>
                </c:pt>
                <c:pt idx="1483">
                  <c:v>5383785.3599999985</c:v>
                </c:pt>
                <c:pt idx="1484">
                  <c:v>6746160.2999999998</c:v>
                </c:pt>
                <c:pt idx="1485">
                  <c:v>5436101.8800000008</c:v>
                </c:pt>
                <c:pt idx="1486">
                  <c:v>3789104.0500000003</c:v>
                </c:pt>
                <c:pt idx="1487">
                  <c:v>3681079.9099999997</c:v>
                </c:pt>
                <c:pt idx="1488">
                  <c:v>4118317.85</c:v>
                </c:pt>
                <c:pt idx="1489">
                  <c:v>4575027.3099999996</c:v>
                </c:pt>
                <c:pt idx="1490">
                  <c:v>4168280.7700000005</c:v>
                </c:pt>
                <c:pt idx="1491">
                  <c:v>4172365.4200000004</c:v>
                </c:pt>
                <c:pt idx="1492">
                  <c:v>3918229.6000000006</c:v>
                </c:pt>
                <c:pt idx="1493">
                  <c:v>4343690.0999999987</c:v>
                </c:pt>
                <c:pt idx="1494">
                  <c:v>4991603.9800000004</c:v>
                </c:pt>
                <c:pt idx="1495">
                  <c:v>4564564.6300000008</c:v>
                </c:pt>
                <c:pt idx="1496">
                  <c:v>4162976.1299999994</c:v>
                </c:pt>
                <c:pt idx="1497">
                  <c:v>4695820.3499999996</c:v>
                </c:pt>
                <c:pt idx="1498">
                  <c:v>3873732.9200000004</c:v>
                </c:pt>
                <c:pt idx="1499">
                  <c:v>3630648</c:v>
                </c:pt>
                <c:pt idx="1500">
                  <c:v>3641829.6200000006</c:v>
                </c:pt>
                <c:pt idx="1501">
                  <c:v>3713712.86</c:v>
                </c:pt>
                <c:pt idx="1502">
                  <c:v>3575009.75</c:v>
                </c:pt>
                <c:pt idx="1503">
                  <c:v>3396012.5100000007</c:v>
                </c:pt>
                <c:pt idx="1504">
                  <c:v>4577454.4399999995</c:v>
                </c:pt>
                <c:pt idx="1505">
                  <c:v>6642505.3199999984</c:v>
                </c:pt>
                <c:pt idx="1506">
                  <c:v>4945204.8</c:v>
                </c:pt>
                <c:pt idx="1507">
                  <c:v>5070911.9199999981</c:v>
                </c:pt>
                <c:pt idx="1508">
                  <c:v>4619460.2799999993</c:v>
                </c:pt>
                <c:pt idx="1509">
                  <c:v>4131993.3200000003</c:v>
                </c:pt>
                <c:pt idx="1510">
                  <c:v>3929666.45</c:v>
                </c:pt>
                <c:pt idx="1511">
                  <c:v>3876072.39</c:v>
                </c:pt>
                <c:pt idx="1512">
                  <c:v>3605116.0900000003</c:v>
                </c:pt>
                <c:pt idx="1513">
                  <c:v>3493667.1100000003</c:v>
                </c:pt>
                <c:pt idx="1514">
                  <c:v>3569678.08</c:v>
                </c:pt>
                <c:pt idx="1515">
                  <c:v>4212592.1399999997</c:v>
                </c:pt>
                <c:pt idx="1516">
                  <c:v>5236186.6500000004</c:v>
                </c:pt>
                <c:pt idx="1517">
                  <c:v>5834761.1499999994</c:v>
                </c:pt>
                <c:pt idx="1518">
                  <c:v>5653983.8700000001</c:v>
                </c:pt>
                <c:pt idx="1519">
                  <c:v>4249431.18</c:v>
                </c:pt>
                <c:pt idx="1520">
                  <c:v>3633082.53</c:v>
                </c:pt>
                <c:pt idx="1521">
                  <c:v>3543645.7000000007</c:v>
                </c:pt>
                <c:pt idx="1522">
                  <c:v>3671909.9000000004</c:v>
                </c:pt>
                <c:pt idx="1523">
                  <c:v>4049468.9099999992</c:v>
                </c:pt>
                <c:pt idx="1524">
                  <c:v>4268008.0399999991</c:v>
                </c:pt>
                <c:pt idx="1525">
                  <c:v>5131594.5</c:v>
                </c:pt>
                <c:pt idx="1526">
                  <c:v>6024892.9000000013</c:v>
                </c:pt>
                <c:pt idx="1527">
                  <c:v>5921360.6700000009</c:v>
                </c:pt>
                <c:pt idx="1528">
                  <c:v>4185403.3800000004</c:v>
                </c:pt>
                <c:pt idx="1529">
                  <c:v>3561550.7600000002</c:v>
                </c:pt>
                <c:pt idx="1530">
                  <c:v>3684336.61</c:v>
                </c:pt>
                <c:pt idx="1531">
                  <c:v>4799186.1300000008</c:v>
                </c:pt>
                <c:pt idx="1532">
                  <c:v>6286818.2199999997</c:v>
                </c:pt>
                <c:pt idx="1533">
                  <c:v>5531088.6600000001</c:v>
                </c:pt>
                <c:pt idx="1534">
                  <c:v>7056623.8299999991</c:v>
                </c:pt>
                <c:pt idx="1535">
                  <c:v>7273505.9999999991</c:v>
                </c:pt>
                <c:pt idx="1536">
                  <c:v>6541711.4600000009</c:v>
                </c:pt>
                <c:pt idx="1537">
                  <c:v>5976583.419999999</c:v>
                </c:pt>
                <c:pt idx="1538">
                  <c:v>4877969.24</c:v>
                </c:pt>
                <c:pt idx="1539">
                  <c:v>3587777.7300000004</c:v>
                </c:pt>
                <c:pt idx="1540">
                  <c:v>3307339.6700000009</c:v>
                </c:pt>
                <c:pt idx="1541">
                  <c:v>3334304.0700000003</c:v>
                </c:pt>
                <c:pt idx="1542">
                  <c:v>3889549.6400000006</c:v>
                </c:pt>
                <c:pt idx="1543">
                  <c:v>4592332.2200000016</c:v>
                </c:pt>
                <c:pt idx="1544">
                  <c:v>5779947.7499999991</c:v>
                </c:pt>
                <c:pt idx="1545">
                  <c:v>4845032.879999999</c:v>
                </c:pt>
                <c:pt idx="1546">
                  <c:v>5126987.87</c:v>
                </c:pt>
                <c:pt idx="1547">
                  <c:v>4836485.74</c:v>
                </c:pt>
                <c:pt idx="1548">
                  <c:v>4389461.13</c:v>
                </c:pt>
                <c:pt idx="1549">
                  <c:v>4452013.1500000013</c:v>
                </c:pt>
                <c:pt idx="1550">
                  <c:v>4230561.49</c:v>
                </c:pt>
                <c:pt idx="1551">
                  <c:v>3837582.6999999997</c:v>
                </c:pt>
                <c:pt idx="1552">
                  <c:v>3797058.74</c:v>
                </c:pt>
                <c:pt idx="1553">
                  <c:v>3529571.1</c:v>
                </c:pt>
                <c:pt idx="1554">
                  <c:v>3449994.42</c:v>
                </c:pt>
                <c:pt idx="1555">
                  <c:v>3589045.8499999996</c:v>
                </c:pt>
                <c:pt idx="1556">
                  <c:v>3650154.4400000009</c:v>
                </c:pt>
                <c:pt idx="1557">
                  <c:v>4458133.6900000013</c:v>
                </c:pt>
                <c:pt idx="1558">
                  <c:v>5450317.7799999993</c:v>
                </c:pt>
                <c:pt idx="1559">
                  <c:v>4465149.1100000022</c:v>
                </c:pt>
                <c:pt idx="1560">
                  <c:v>3649493.0500000003</c:v>
                </c:pt>
                <c:pt idx="1561">
                  <c:v>3988735.97</c:v>
                </c:pt>
                <c:pt idx="1562">
                  <c:v>4267877.7</c:v>
                </c:pt>
                <c:pt idx="1563">
                  <c:v>4125876.3299999996</c:v>
                </c:pt>
                <c:pt idx="1564">
                  <c:v>4944877.8199999994</c:v>
                </c:pt>
                <c:pt idx="1565">
                  <c:v>4546613.34</c:v>
                </c:pt>
                <c:pt idx="1566">
                  <c:v>3588878.38</c:v>
                </c:pt>
                <c:pt idx="1567">
                  <c:v>3544726.23</c:v>
                </c:pt>
                <c:pt idx="1568">
                  <c:v>4626117.709999999</c:v>
                </c:pt>
                <c:pt idx="1569">
                  <c:v>8040637.1199999992</c:v>
                </c:pt>
                <c:pt idx="1570">
                  <c:v>6122963.290000001</c:v>
                </c:pt>
                <c:pt idx="1571">
                  <c:v>5203325</c:v>
                </c:pt>
                <c:pt idx="1572">
                  <c:v>4700272.5699999994</c:v>
                </c:pt>
                <c:pt idx="1573">
                  <c:v>3692366.3400000003</c:v>
                </c:pt>
                <c:pt idx="1574">
                  <c:v>3733148.45</c:v>
                </c:pt>
                <c:pt idx="1575">
                  <c:v>3726095.17</c:v>
                </c:pt>
                <c:pt idx="1576">
                  <c:v>4344005.1099999994</c:v>
                </c:pt>
                <c:pt idx="1577">
                  <c:v>4631460.16</c:v>
                </c:pt>
                <c:pt idx="1578">
                  <c:v>3915000.6199999992</c:v>
                </c:pt>
                <c:pt idx="1579">
                  <c:v>3842762.1609999998</c:v>
                </c:pt>
                <c:pt idx="1580">
                  <c:v>5235063.1800000006</c:v>
                </c:pt>
                <c:pt idx="1581">
                  <c:v>4747742.4099999983</c:v>
                </c:pt>
                <c:pt idx="1582">
                  <c:v>4097337.2600000002</c:v>
                </c:pt>
                <c:pt idx="1583">
                  <c:v>3550466.2100000004</c:v>
                </c:pt>
                <c:pt idx="1584">
                  <c:v>3355097.2899999996</c:v>
                </c:pt>
                <c:pt idx="1585">
                  <c:v>3351763.8099999991</c:v>
                </c:pt>
                <c:pt idx="1586">
                  <c:v>3399580.0300000003</c:v>
                </c:pt>
                <c:pt idx="1587">
                  <c:v>3482717.38</c:v>
                </c:pt>
                <c:pt idx="1588">
                  <c:v>4173183.8299999996</c:v>
                </c:pt>
                <c:pt idx="1589">
                  <c:v>5710150.4500000002</c:v>
                </c:pt>
                <c:pt idx="1590">
                  <c:v>4982547.3099999996</c:v>
                </c:pt>
                <c:pt idx="1591">
                  <c:v>4119306.8199999989</c:v>
                </c:pt>
                <c:pt idx="1592">
                  <c:v>3574517.49</c:v>
                </c:pt>
                <c:pt idx="1593">
                  <c:v>3662823.68</c:v>
                </c:pt>
                <c:pt idx="1594">
                  <c:v>4127983.4400000004</c:v>
                </c:pt>
                <c:pt idx="1595">
                  <c:v>4203932.5199999996</c:v>
                </c:pt>
                <c:pt idx="1596">
                  <c:v>4662853.1599999992</c:v>
                </c:pt>
                <c:pt idx="1597">
                  <c:v>3940202.1100000008</c:v>
                </c:pt>
                <c:pt idx="1598">
                  <c:v>4116725.75</c:v>
                </c:pt>
                <c:pt idx="1599">
                  <c:v>4287794.6900000004</c:v>
                </c:pt>
                <c:pt idx="1600">
                  <c:v>4732364.7999999998</c:v>
                </c:pt>
                <c:pt idx="1601">
                  <c:v>4386755.95</c:v>
                </c:pt>
                <c:pt idx="1602">
                  <c:v>3915432.600000001</c:v>
                </c:pt>
                <c:pt idx="1603">
                  <c:v>4142280.74</c:v>
                </c:pt>
                <c:pt idx="1604">
                  <c:v>3832199.9</c:v>
                </c:pt>
                <c:pt idx="1605">
                  <c:v>3615442.98</c:v>
                </c:pt>
                <c:pt idx="1606">
                  <c:v>3692485.6600000006</c:v>
                </c:pt>
                <c:pt idx="1607">
                  <c:v>3807912.9400000009</c:v>
                </c:pt>
                <c:pt idx="1608">
                  <c:v>4291015.0899999989</c:v>
                </c:pt>
                <c:pt idx="1609">
                  <c:v>4315892.209999999</c:v>
                </c:pt>
                <c:pt idx="1610">
                  <c:v>4025617.41</c:v>
                </c:pt>
                <c:pt idx="1611">
                  <c:v>4387405.5599999996</c:v>
                </c:pt>
                <c:pt idx="1612">
                  <c:v>4907075.1099999994</c:v>
                </c:pt>
                <c:pt idx="1613">
                  <c:v>5471545.2800000012</c:v>
                </c:pt>
                <c:pt idx="1614">
                  <c:v>6319642.3799999999</c:v>
                </c:pt>
                <c:pt idx="1615">
                  <c:v>5816335.2699999986</c:v>
                </c:pt>
                <c:pt idx="1616">
                  <c:v>5815502.919999999</c:v>
                </c:pt>
                <c:pt idx="1617">
                  <c:v>5019401.26</c:v>
                </c:pt>
                <c:pt idx="1618">
                  <c:v>4563512.5599999996</c:v>
                </c:pt>
                <c:pt idx="1619">
                  <c:v>4391734.0000000009</c:v>
                </c:pt>
                <c:pt idx="1620">
                  <c:v>3740606.9699999997</c:v>
                </c:pt>
                <c:pt idx="1621">
                  <c:v>3524626.3000000007</c:v>
                </c:pt>
                <c:pt idx="1622">
                  <c:v>3706339.4299999992</c:v>
                </c:pt>
                <c:pt idx="1623">
                  <c:v>4198836.2399999993</c:v>
                </c:pt>
                <c:pt idx="1624">
                  <c:v>4655738.0100000007</c:v>
                </c:pt>
                <c:pt idx="1625">
                  <c:v>5087679.2999999989</c:v>
                </c:pt>
                <c:pt idx="1626">
                  <c:v>5699124.8100000005</c:v>
                </c:pt>
                <c:pt idx="1627">
                  <c:v>5376021.1899999995</c:v>
                </c:pt>
                <c:pt idx="1628">
                  <c:v>4662545.53</c:v>
                </c:pt>
                <c:pt idx="1629">
                  <c:v>3614884.0000000005</c:v>
                </c:pt>
                <c:pt idx="1630">
                  <c:v>3496207.6499999994</c:v>
                </c:pt>
                <c:pt idx="1631">
                  <c:v>3667691.0199999991</c:v>
                </c:pt>
                <c:pt idx="1632">
                  <c:v>4291462.8300000019</c:v>
                </c:pt>
                <c:pt idx="1633">
                  <c:v>5010461.9800000014</c:v>
                </c:pt>
                <c:pt idx="1634">
                  <c:v>5486128.7200000007</c:v>
                </c:pt>
                <c:pt idx="1635">
                  <c:v>5008133.5799999991</c:v>
                </c:pt>
                <c:pt idx="1636">
                  <c:v>4487803.1399999987</c:v>
                </c:pt>
                <c:pt idx="1637">
                  <c:v>4134513.3699999996</c:v>
                </c:pt>
                <c:pt idx="1638">
                  <c:v>4270091.6300000008</c:v>
                </c:pt>
                <c:pt idx="1639">
                  <c:v>4504061.57</c:v>
                </c:pt>
                <c:pt idx="1640">
                  <c:v>4304960.68</c:v>
                </c:pt>
                <c:pt idx="1641">
                  <c:v>3980483.4300000011</c:v>
                </c:pt>
                <c:pt idx="1642">
                  <c:v>5444129.5099999988</c:v>
                </c:pt>
                <c:pt idx="1643">
                  <c:v>6145491.29</c:v>
                </c:pt>
                <c:pt idx="1644">
                  <c:v>4547135.2699999996</c:v>
                </c:pt>
                <c:pt idx="1645">
                  <c:v>4304409.3600000003</c:v>
                </c:pt>
                <c:pt idx="1646">
                  <c:v>5196659.830000001</c:v>
                </c:pt>
                <c:pt idx="1647">
                  <c:v>4540145.72</c:v>
                </c:pt>
                <c:pt idx="1648">
                  <c:v>3932375.93</c:v>
                </c:pt>
                <c:pt idx="1649">
                  <c:v>3734162.3899999997</c:v>
                </c:pt>
                <c:pt idx="1650">
                  <c:v>4114719.0600000005</c:v>
                </c:pt>
                <c:pt idx="1651">
                  <c:v>5500275.4900000002</c:v>
                </c:pt>
                <c:pt idx="1652">
                  <c:v>7046902.96</c:v>
                </c:pt>
                <c:pt idx="1653">
                  <c:v>6504008.5</c:v>
                </c:pt>
                <c:pt idx="1654">
                  <c:v>5371792.6699999999</c:v>
                </c:pt>
                <c:pt idx="1655">
                  <c:v>3831473.3099999996</c:v>
                </c:pt>
                <c:pt idx="1656">
                  <c:v>3437425.6</c:v>
                </c:pt>
                <c:pt idx="1657">
                  <c:v>3274307.0899999994</c:v>
                </c:pt>
                <c:pt idx="1658">
                  <c:v>3672178.2399999998</c:v>
                </c:pt>
                <c:pt idx="1659">
                  <c:v>4722986.1199999992</c:v>
                </c:pt>
                <c:pt idx="1660">
                  <c:v>4135185.6499999994</c:v>
                </c:pt>
                <c:pt idx="1661">
                  <c:v>3857027.6900000004</c:v>
                </c:pt>
                <c:pt idx="1662">
                  <c:v>4667105.3500000015</c:v>
                </c:pt>
                <c:pt idx="1663">
                  <c:v>4982879.2200000007</c:v>
                </c:pt>
                <c:pt idx="1664">
                  <c:v>4030924.04</c:v>
                </c:pt>
                <c:pt idx="1665">
                  <c:v>3828793.5500000003</c:v>
                </c:pt>
                <c:pt idx="1666">
                  <c:v>3595493.84</c:v>
                </c:pt>
                <c:pt idx="1667">
                  <c:v>3538112.22</c:v>
                </c:pt>
                <c:pt idx="1668">
                  <c:v>3801780.129999999</c:v>
                </c:pt>
                <c:pt idx="1669">
                  <c:v>3755309.0199999991</c:v>
                </c:pt>
                <c:pt idx="1670">
                  <c:v>3551155.9400000009</c:v>
                </c:pt>
                <c:pt idx="1671">
                  <c:v>4253004.53</c:v>
                </c:pt>
                <c:pt idx="1672">
                  <c:v>4734892.87</c:v>
                </c:pt>
                <c:pt idx="1673">
                  <c:v>4259670.0100000007</c:v>
                </c:pt>
                <c:pt idx="1674">
                  <c:v>3483901.2400000007</c:v>
                </c:pt>
                <c:pt idx="1675">
                  <c:v>3312282.6100000003</c:v>
                </c:pt>
                <c:pt idx="1676">
                  <c:v>3410227.63</c:v>
                </c:pt>
                <c:pt idx="1677">
                  <c:v>4055988.7600000007</c:v>
                </c:pt>
                <c:pt idx="1678">
                  <c:v>4749501.2199999979</c:v>
                </c:pt>
                <c:pt idx="1679">
                  <c:v>4314521.4699999988</c:v>
                </c:pt>
                <c:pt idx="1680">
                  <c:v>3607100.9999999995</c:v>
                </c:pt>
                <c:pt idx="1681">
                  <c:v>3654551</c:v>
                </c:pt>
                <c:pt idx="1682">
                  <c:v>4089826.8399999994</c:v>
                </c:pt>
                <c:pt idx="1683">
                  <c:v>3907538.99</c:v>
                </c:pt>
                <c:pt idx="1684">
                  <c:v>3678120.41</c:v>
                </c:pt>
                <c:pt idx="1685">
                  <c:v>3469542.1200000006</c:v>
                </c:pt>
                <c:pt idx="1686">
                  <c:v>3839627.2699999996</c:v>
                </c:pt>
                <c:pt idx="1687">
                  <c:v>4123559.95</c:v>
                </c:pt>
                <c:pt idx="1688">
                  <c:v>5402627.6100000013</c:v>
                </c:pt>
                <c:pt idx="1689">
                  <c:v>5263125.1900000013</c:v>
                </c:pt>
                <c:pt idx="1690">
                  <c:v>4709020.1899999995</c:v>
                </c:pt>
                <c:pt idx="1691">
                  <c:v>3917905.56</c:v>
                </c:pt>
                <c:pt idx="1692">
                  <c:v>3376303.0300000003</c:v>
                </c:pt>
                <c:pt idx="1693">
                  <c:v>3241420.8600000008</c:v>
                </c:pt>
                <c:pt idx="1694">
                  <c:v>3237654.55</c:v>
                </c:pt>
                <c:pt idx="1695">
                  <c:v>3177168.3700000006</c:v>
                </c:pt>
                <c:pt idx="1696">
                  <c:v>3127952.13</c:v>
                </c:pt>
                <c:pt idx="1697">
                  <c:v>3205716.5300000003</c:v>
                </c:pt>
                <c:pt idx="1698">
                  <c:v>3264537.3400000003</c:v>
                </c:pt>
                <c:pt idx="1699">
                  <c:v>3238925.9499999997</c:v>
                </c:pt>
                <c:pt idx="1700">
                  <c:v>3385591.3899999997</c:v>
                </c:pt>
                <c:pt idx="1701">
                  <c:v>3195368.23</c:v>
                </c:pt>
                <c:pt idx="1702">
                  <c:v>3440538.8099999996</c:v>
                </c:pt>
                <c:pt idx="1703">
                  <c:v>3831080.9299999997</c:v>
                </c:pt>
                <c:pt idx="1704">
                  <c:v>3933217.8699999996</c:v>
                </c:pt>
                <c:pt idx="1705">
                  <c:v>4337819.5199999986</c:v>
                </c:pt>
                <c:pt idx="1706">
                  <c:v>5618027.04</c:v>
                </c:pt>
                <c:pt idx="1707">
                  <c:v>4395335.29</c:v>
                </c:pt>
                <c:pt idx="1708">
                  <c:v>3765114.4700000007</c:v>
                </c:pt>
                <c:pt idx="1709">
                  <c:v>4286038.5900000008</c:v>
                </c:pt>
                <c:pt idx="1710">
                  <c:v>4220787.72</c:v>
                </c:pt>
                <c:pt idx="1711">
                  <c:v>4029979.7500000009</c:v>
                </c:pt>
                <c:pt idx="1712">
                  <c:v>3546562.7100000004</c:v>
                </c:pt>
                <c:pt idx="1713">
                  <c:v>3358222.6000000006</c:v>
                </c:pt>
                <c:pt idx="1714">
                  <c:v>3817422.79</c:v>
                </c:pt>
                <c:pt idx="1715">
                  <c:v>5204669.99</c:v>
                </c:pt>
                <c:pt idx="1716">
                  <c:v>4519456.5199999996</c:v>
                </c:pt>
                <c:pt idx="1717">
                  <c:v>3980695.5</c:v>
                </c:pt>
                <c:pt idx="1718">
                  <c:v>3794978.8</c:v>
                </c:pt>
                <c:pt idx="1719">
                  <c:v>3611378.7100000004</c:v>
                </c:pt>
                <c:pt idx="1720">
                  <c:v>3268348.51</c:v>
                </c:pt>
                <c:pt idx="1721">
                  <c:v>3207188.1900000004</c:v>
                </c:pt>
                <c:pt idx="1722">
                  <c:v>3443641.78</c:v>
                </c:pt>
                <c:pt idx="1723">
                  <c:v>4038335.9</c:v>
                </c:pt>
                <c:pt idx="1724">
                  <c:v>4217199.08</c:v>
                </c:pt>
                <c:pt idx="1725">
                  <c:v>3748225.09</c:v>
                </c:pt>
                <c:pt idx="1726">
                  <c:v>3628853.37</c:v>
                </c:pt>
                <c:pt idx="1727">
                  <c:v>3516204.24</c:v>
                </c:pt>
                <c:pt idx="1728">
                  <c:v>3323219.48</c:v>
                </c:pt>
                <c:pt idx="1729">
                  <c:v>3305398.96</c:v>
                </c:pt>
                <c:pt idx="1730">
                  <c:v>3394153.31</c:v>
                </c:pt>
                <c:pt idx="1731">
                  <c:v>3745618.8200000008</c:v>
                </c:pt>
                <c:pt idx="1732">
                  <c:v>3942835.7600000002</c:v>
                </c:pt>
                <c:pt idx="1733">
                  <c:v>3818934.2699999996</c:v>
                </c:pt>
                <c:pt idx="1734">
                  <c:v>4214465.03</c:v>
                </c:pt>
                <c:pt idx="1735">
                  <c:v>4301498.1099999985</c:v>
                </c:pt>
                <c:pt idx="1736">
                  <c:v>4918391.9799999995</c:v>
                </c:pt>
                <c:pt idx="1737">
                  <c:v>4359837.1000000006</c:v>
                </c:pt>
                <c:pt idx="1738">
                  <c:v>3417148.2199999997</c:v>
                </c:pt>
                <c:pt idx="1739">
                  <c:v>3242967.3299999996</c:v>
                </c:pt>
                <c:pt idx="1740">
                  <c:v>4467502.9200000009</c:v>
                </c:pt>
                <c:pt idx="1741">
                  <c:v>5516369.2000000002</c:v>
                </c:pt>
                <c:pt idx="1742">
                  <c:v>4163963.68</c:v>
                </c:pt>
                <c:pt idx="1743">
                  <c:v>3666380.83</c:v>
                </c:pt>
                <c:pt idx="1744">
                  <c:v>4226521.0399999991</c:v>
                </c:pt>
                <c:pt idx="1745">
                  <c:v>4501760.3600000003</c:v>
                </c:pt>
                <c:pt idx="1746">
                  <c:v>4532082.05</c:v>
                </c:pt>
                <c:pt idx="1747">
                  <c:v>4259703.040000001</c:v>
                </c:pt>
                <c:pt idx="1748">
                  <c:v>3611613.7599999993</c:v>
                </c:pt>
                <c:pt idx="1749">
                  <c:v>3643543.6999999997</c:v>
                </c:pt>
                <c:pt idx="1750">
                  <c:v>5366049.1400000006</c:v>
                </c:pt>
                <c:pt idx="1751">
                  <c:v>5308492.62</c:v>
                </c:pt>
                <c:pt idx="1752">
                  <c:v>3860274.6099999994</c:v>
                </c:pt>
                <c:pt idx="1753">
                  <c:v>3343398.1600000006</c:v>
                </c:pt>
                <c:pt idx="1754">
                  <c:v>3689882.2600000007</c:v>
                </c:pt>
                <c:pt idx="1755">
                  <c:v>3989424.7599999993</c:v>
                </c:pt>
                <c:pt idx="1756">
                  <c:v>3980956.1599999997</c:v>
                </c:pt>
                <c:pt idx="1757">
                  <c:v>4116794.8499999996</c:v>
                </c:pt>
                <c:pt idx="1758">
                  <c:v>4174670.1699999995</c:v>
                </c:pt>
                <c:pt idx="1759">
                  <c:v>4020974.2300000009</c:v>
                </c:pt>
                <c:pt idx="1760">
                  <c:v>3880335.61</c:v>
                </c:pt>
                <c:pt idx="1761">
                  <c:v>3892168.9499999993</c:v>
                </c:pt>
                <c:pt idx="1762">
                  <c:v>4557693.9299999988</c:v>
                </c:pt>
                <c:pt idx="1763">
                  <c:v>4068735.83</c:v>
                </c:pt>
                <c:pt idx="1764">
                  <c:v>4111165.17</c:v>
                </c:pt>
                <c:pt idx="1765">
                  <c:v>3935504.4199999995</c:v>
                </c:pt>
                <c:pt idx="1766">
                  <c:v>3569569.9999999995</c:v>
                </c:pt>
                <c:pt idx="1767">
                  <c:v>3679243.0199999996</c:v>
                </c:pt>
                <c:pt idx="1768">
                  <c:v>3402395.9899999998</c:v>
                </c:pt>
                <c:pt idx="1769">
                  <c:v>3513054.29</c:v>
                </c:pt>
                <c:pt idx="1770">
                  <c:v>3377263.6500000004</c:v>
                </c:pt>
                <c:pt idx="1771">
                  <c:v>3388789.83</c:v>
                </c:pt>
                <c:pt idx="1772">
                  <c:v>4295162.5000000009</c:v>
                </c:pt>
                <c:pt idx="1773">
                  <c:v>4561697.3199999994</c:v>
                </c:pt>
                <c:pt idx="1774">
                  <c:v>4577806.0299999993</c:v>
                </c:pt>
                <c:pt idx="1775">
                  <c:v>3909043.120000001</c:v>
                </c:pt>
                <c:pt idx="1776">
                  <c:v>3482218.1600000006</c:v>
                </c:pt>
                <c:pt idx="1777">
                  <c:v>3335587.2899999996</c:v>
                </c:pt>
                <c:pt idx="1778">
                  <c:v>3320676.6500000004</c:v>
                </c:pt>
                <c:pt idx="1779">
                  <c:v>3239907.2199999997</c:v>
                </c:pt>
                <c:pt idx="1780">
                  <c:v>3416686.0199999991</c:v>
                </c:pt>
                <c:pt idx="1781">
                  <c:v>4139345.78</c:v>
                </c:pt>
                <c:pt idx="1782">
                  <c:v>3940931.2899999996</c:v>
                </c:pt>
                <c:pt idx="1783">
                  <c:v>3619010.65</c:v>
                </c:pt>
                <c:pt idx="1784">
                  <c:v>3458359.11</c:v>
                </c:pt>
                <c:pt idx="1785">
                  <c:v>3209565.6999999993</c:v>
                </c:pt>
                <c:pt idx="1786">
                  <c:v>3237882.42</c:v>
                </c:pt>
                <c:pt idx="1787">
                  <c:v>3600467.3299999996</c:v>
                </c:pt>
                <c:pt idx="1788">
                  <c:v>3766449.8799999994</c:v>
                </c:pt>
                <c:pt idx="1789">
                  <c:v>3453043.5899999994</c:v>
                </c:pt>
                <c:pt idx="1790">
                  <c:v>3344135.2300000004</c:v>
                </c:pt>
                <c:pt idx="1791">
                  <c:v>3266199.0600000005</c:v>
                </c:pt>
                <c:pt idx="1792">
                  <c:v>3264724.9899999998</c:v>
                </c:pt>
                <c:pt idx="1793">
                  <c:v>3266280.49</c:v>
                </c:pt>
                <c:pt idx="1794">
                  <c:v>3531823.2500000005</c:v>
                </c:pt>
                <c:pt idx="1795">
                  <c:v>3881808.4799999995</c:v>
                </c:pt>
                <c:pt idx="1796">
                  <c:v>3519422.76</c:v>
                </c:pt>
                <c:pt idx="1797">
                  <c:v>4161699.8499999996</c:v>
                </c:pt>
                <c:pt idx="1798">
                  <c:v>4360892.4899999993</c:v>
                </c:pt>
                <c:pt idx="1799">
                  <c:v>3560912.96</c:v>
                </c:pt>
                <c:pt idx="1800">
                  <c:v>3411676.2800000007</c:v>
                </c:pt>
                <c:pt idx="1801">
                  <c:v>3400263.85</c:v>
                </c:pt>
                <c:pt idx="1802">
                  <c:v>3559202.46</c:v>
                </c:pt>
                <c:pt idx="1803">
                  <c:v>4047320.0400000005</c:v>
                </c:pt>
                <c:pt idx="1804">
                  <c:v>5302834.9100000011</c:v>
                </c:pt>
                <c:pt idx="1805">
                  <c:v>4679091.0399999991</c:v>
                </c:pt>
                <c:pt idx="1806">
                  <c:v>4218555.3000000007</c:v>
                </c:pt>
                <c:pt idx="1807">
                  <c:v>4536378.7100000009</c:v>
                </c:pt>
                <c:pt idx="1808">
                  <c:v>4789545</c:v>
                </c:pt>
                <c:pt idx="1809">
                  <c:v>4552695.75</c:v>
                </c:pt>
                <c:pt idx="1810">
                  <c:v>5152251.370000001</c:v>
                </c:pt>
                <c:pt idx="1811">
                  <c:v>5204915.7600000016</c:v>
                </c:pt>
                <c:pt idx="1812">
                  <c:v>4354020.4000000004</c:v>
                </c:pt>
                <c:pt idx="1813">
                  <c:v>5139145.62</c:v>
                </c:pt>
                <c:pt idx="1814">
                  <c:v>5876015.7199999997</c:v>
                </c:pt>
                <c:pt idx="1815">
                  <c:v>4557670.8099999987</c:v>
                </c:pt>
                <c:pt idx="1816">
                  <c:v>4316639.4400000004</c:v>
                </c:pt>
                <c:pt idx="1817">
                  <c:v>4672872.08</c:v>
                </c:pt>
                <c:pt idx="1818">
                  <c:v>4803784.37</c:v>
                </c:pt>
                <c:pt idx="1819">
                  <c:v>4980206.4500000011</c:v>
                </c:pt>
                <c:pt idx="1820">
                  <c:v>4420366.4700000007</c:v>
                </c:pt>
                <c:pt idx="1821">
                  <c:v>3955586.350000001</c:v>
                </c:pt>
                <c:pt idx="1822">
                  <c:v>3706949.7199999997</c:v>
                </c:pt>
                <c:pt idx="1823">
                  <c:v>3868104.4599999995</c:v>
                </c:pt>
                <c:pt idx="1824">
                  <c:v>4033387.13</c:v>
                </c:pt>
                <c:pt idx="1825">
                  <c:v>3761008.4499999997</c:v>
                </c:pt>
                <c:pt idx="1826">
                  <c:v>3475975.2899999996</c:v>
                </c:pt>
                <c:pt idx="1827">
                  <c:v>3838205.7699999996</c:v>
                </c:pt>
                <c:pt idx="1828">
                  <c:v>3795064.33</c:v>
                </c:pt>
                <c:pt idx="1829">
                  <c:v>3379609.1000000006</c:v>
                </c:pt>
                <c:pt idx="1830">
                  <c:v>3350689.9</c:v>
                </c:pt>
                <c:pt idx="1831">
                  <c:v>3895512.94</c:v>
                </c:pt>
                <c:pt idx="1832">
                  <c:v>4424964.97</c:v>
                </c:pt>
                <c:pt idx="1833">
                  <c:v>4120600.15</c:v>
                </c:pt>
                <c:pt idx="1834">
                  <c:v>3886108.96</c:v>
                </c:pt>
                <c:pt idx="1835">
                  <c:v>4688574.4799999995</c:v>
                </c:pt>
                <c:pt idx="1836">
                  <c:v>4631927.8899999997</c:v>
                </c:pt>
                <c:pt idx="1837">
                  <c:v>4014572.09</c:v>
                </c:pt>
                <c:pt idx="1838">
                  <c:v>3728336.98</c:v>
                </c:pt>
                <c:pt idx="1839">
                  <c:v>3576157.4200000004</c:v>
                </c:pt>
                <c:pt idx="1840">
                  <c:v>3529651.6500000004</c:v>
                </c:pt>
                <c:pt idx="1841">
                  <c:v>3237657.05</c:v>
                </c:pt>
                <c:pt idx="1842">
                  <c:v>3198602.65</c:v>
                </c:pt>
                <c:pt idx="1843">
                  <c:v>4235863.169999999</c:v>
                </c:pt>
                <c:pt idx="1844">
                  <c:v>4951217.3399999989</c:v>
                </c:pt>
                <c:pt idx="1845">
                  <c:v>4145149.5500000003</c:v>
                </c:pt>
                <c:pt idx="1846">
                  <c:v>3493951.3599999994</c:v>
                </c:pt>
                <c:pt idx="1847">
                  <c:v>3066620.06</c:v>
                </c:pt>
                <c:pt idx="1848">
                  <c:v>3003412.48</c:v>
                </c:pt>
                <c:pt idx="1849">
                  <c:v>3066732.85</c:v>
                </c:pt>
                <c:pt idx="1850">
                  <c:v>3380177.58</c:v>
                </c:pt>
                <c:pt idx="1851">
                  <c:v>3804700.1399999997</c:v>
                </c:pt>
                <c:pt idx="1852">
                  <c:v>4439245.87</c:v>
                </c:pt>
                <c:pt idx="1853">
                  <c:v>5341227.0799999982</c:v>
                </c:pt>
                <c:pt idx="1854">
                  <c:v>6766625.5499999998</c:v>
                </c:pt>
                <c:pt idx="1855">
                  <c:v>4905517.75</c:v>
                </c:pt>
                <c:pt idx="1856">
                  <c:v>3374262.72</c:v>
                </c:pt>
                <c:pt idx="1857">
                  <c:v>3044834.9800000004</c:v>
                </c:pt>
                <c:pt idx="1858">
                  <c:v>3101338.95</c:v>
                </c:pt>
                <c:pt idx="1859">
                  <c:v>3470751.49</c:v>
                </c:pt>
                <c:pt idx="1860">
                  <c:v>3563491.9699999997</c:v>
                </c:pt>
                <c:pt idx="1861">
                  <c:v>3605117.0500000003</c:v>
                </c:pt>
                <c:pt idx="1862">
                  <c:v>3538401.3800000004</c:v>
                </c:pt>
                <c:pt idx="1863">
                  <c:v>3247282.189999999</c:v>
                </c:pt>
                <c:pt idx="1864">
                  <c:v>3673668.18</c:v>
                </c:pt>
                <c:pt idx="1865">
                  <c:v>3403279.1300000008</c:v>
                </c:pt>
                <c:pt idx="1866">
                  <c:v>3118024.8499999996</c:v>
                </c:pt>
                <c:pt idx="1867">
                  <c:v>3213390.9299999997</c:v>
                </c:pt>
                <c:pt idx="1868">
                  <c:v>3681709.64</c:v>
                </c:pt>
                <c:pt idx="1869">
                  <c:v>4161432.9099999997</c:v>
                </c:pt>
                <c:pt idx="1870">
                  <c:v>4417952.42</c:v>
                </c:pt>
                <c:pt idx="1871">
                  <c:v>4135108.47</c:v>
                </c:pt>
                <c:pt idx="1872">
                  <c:v>3729272.8600000003</c:v>
                </c:pt>
                <c:pt idx="1873">
                  <c:v>3201016.8699999996</c:v>
                </c:pt>
                <c:pt idx="1874">
                  <c:v>3136446.4899999998</c:v>
                </c:pt>
                <c:pt idx="1875">
                  <c:v>3371897.1999999997</c:v>
                </c:pt>
                <c:pt idx="1876">
                  <c:v>3613635.2399999993</c:v>
                </c:pt>
                <c:pt idx="1877">
                  <c:v>3708420.7700000005</c:v>
                </c:pt>
                <c:pt idx="1878">
                  <c:v>4348915.1599999992</c:v>
                </c:pt>
                <c:pt idx="1879">
                  <c:v>4897742.6800000006</c:v>
                </c:pt>
                <c:pt idx="1880">
                  <c:v>4912318.25</c:v>
                </c:pt>
                <c:pt idx="1881">
                  <c:v>3575336.9299999997</c:v>
                </c:pt>
                <c:pt idx="1882">
                  <c:v>3065319.6300000004</c:v>
                </c:pt>
                <c:pt idx="1883">
                  <c:v>3058677.4899999998</c:v>
                </c:pt>
                <c:pt idx="1884">
                  <c:v>3009163.98</c:v>
                </c:pt>
                <c:pt idx="1885">
                  <c:v>2993102.4699999997</c:v>
                </c:pt>
                <c:pt idx="1886">
                  <c:v>3311579.91</c:v>
                </c:pt>
                <c:pt idx="1887">
                  <c:v>3685677.21</c:v>
                </c:pt>
                <c:pt idx="1888">
                  <c:v>3428928.0500000003</c:v>
                </c:pt>
                <c:pt idx="1889">
                  <c:v>3798536.18</c:v>
                </c:pt>
                <c:pt idx="1890">
                  <c:v>3731920.02</c:v>
                </c:pt>
                <c:pt idx="1891">
                  <c:v>3263043.7899999996</c:v>
                </c:pt>
                <c:pt idx="1892">
                  <c:v>3020794.169999999</c:v>
                </c:pt>
                <c:pt idx="1893">
                  <c:v>3078735.21</c:v>
                </c:pt>
                <c:pt idx="1894">
                  <c:v>3176204.0699999994</c:v>
                </c:pt>
                <c:pt idx="1895">
                  <c:v>3327019.7800000003</c:v>
                </c:pt>
                <c:pt idx="1896">
                  <c:v>3484286.35</c:v>
                </c:pt>
                <c:pt idx="1897">
                  <c:v>3584755.0500000003</c:v>
                </c:pt>
                <c:pt idx="1898">
                  <c:v>3293992.43</c:v>
                </c:pt>
                <c:pt idx="1899">
                  <c:v>3614177.11</c:v>
                </c:pt>
                <c:pt idx="1900">
                  <c:v>3395655.58</c:v>
                </c:pt>
                <c:pt idx="1901">
                  <c:v>2901850.3000000007</c:v>
                </c:pt>
                <c:pt idx="1902">
                  <c:v>2821559.5199999991</c:v>
                </c:pt>
                <c:pt idx="1903">
                  <c:v>2929547.4400000004</c:v>
                </c:pt>
                <c:pt idx="1904">
                  <c:v>3057525.21</c:v>
                </c:pt>
                <c:pt idx="1905">
                  <c:v>3158084.48</c:v>
                </c:pt>
                <c:pt idx="1906">
                  <c:v>3226777.1300000004</c:v>
                </c:pt>
                <c:pt idx="1907">
                  <c:v>3185445.47</c:v>
                </c:pt>
                <c:pt idx="1908">
                  <c:v>2982038.169999999</c:v>
                </c:pt>
                <c:pt idx="1909">
                  <c:v>3029611.3200000008</c:v>
                </c:pt>
                <c:pt idx="1910">
                  <c:v>3320355.9000000004</c:v>
                </c:pt>
                <c:pt idx="1911">
                  <c:v>3176673.51</c:v>
                </c:pt>
                <c:pt idx="1912">
                  <c:v>3239850.18</c:v>
                </c:pt>
                <c:pt idx="1913">
                  <c:v>3226909.6300000004</c:v>
                </c:pt>
                <c:pt idx="1914">
                  <c:v>3844874.62</c:v>
                </c:pt>
                <c:pt idx="1915">
                  <c:v>4119531.1199999996</c:v>
                </c:pt>
                <c:pt idx="1916">
                  <c:v>3196977.3000000007</c:v>
                </c:pt>
                <c:pt idx="1917">
                  <c:v>2939014.93</c:v>
                </c:pt>
                <c:pt idx="1918">
                  <c:v>3020750.5</c:v>
                </c:pt>
                <c:pt idx="1919">
                  <c:v>2921674.7100000004</c:v>
                </c:pt>
                <c:pt idx="1920">
                  <c:v>2881564.3699999996</c:v>
                </c:pt>
                <c:pt idx="1921">
                  <c:v>2937130.3900000006</c:v>
                </c:pt>
                <c:pt idx="1922">
                  <c:v>3003724.4400000004</c:v>
                </c:pt>
                <c:pt idx="1923">
                  <c:v>3075837.4200000004</c:v>
                </c:pt>
                <c:pt idx="1924">
                  <c:v>2974377.68</c:v>
                </c:pt>
                <c:pt idx="1925">
                  <c:v>2984959.2800000003</c:v>
                </c:pt>
                <c:pt idx="1926">
                  <c:v>3205145.13</c:v>
                </c:pt>
                <c:pt idx="1927">
                  <c:v>3312978.3299999996</c:v>
                </c:pt>
                <c:pt idx="1928">
                  <c:v>3387572.13</c:v>
                </c:pt>
                <c:pt idx="1929">
                  <c:v>3274464.1900000004</c:v>
                </c:pt>
                <c:pt idx="1930">
                  <c:v>3001084.4100000006</c:v>
                </c:pt>
                <c:pt idx="1931">
                  <c:v>2992755.57</c:v>
                </c:pt>
                <c:pt idx="1932">
                  <c:v>4008438.0199999996</c:v>
                </c:pt>
                <c:pt idx="1933">
                  <c:v>4429572.3499999996</c:v>
                </c:pt>
                <c:pt idx="1934">
                  <c:v>3844280.53</c:v>
                </c:pt>
                <c:pt idx="1935">
                  <c:v>3254580.6200000006</c:v>
                </c:pt>
                <c:pt idx="1936">
                  <c:v>3316931.2800000003</c:v>
                </c:pt>
                <c:pt idx="1937">
                  <c:v>3073033.4099999997</c:v>
                </c:pt>
                <c:pt idx="1938">
                  <c:v>2910748.9200000004</c:v>
                </c:pt>
                <c:pt idx="1939">
                  <c:v>2936649.6300000004</c:v>
                </c:pt>
                <c:pt idx="1940">
                  <c:v>2896960.69</c:v>
                </c:pt>
                <c:pt idx="1941">
                  <c:v>3132805.08</c:v>
                </c:pt>
                <c:pt idx="1942">
                  <c:v>3330183.0200000005</c:v>
                </c:pt>
                <c:pt idx="1943">
                  <c:v>3170411.1600000006</c:v>
                </c:pt>
                <c:pt idx="1944">
                  <c:v>2882101.44</c:v>
                </c:pt>
                <c:pt idx="1945">
                  <c:v>2799266.16</c:v>
                </c:pt>
                <c:pt idx="1946">
                  <c:v>2811514.2100000004</c:v>
                </c:pt>
                <c:pt idx="1947">
                  <c:v>2819348.3200000008</c:v>
                </c:pt>
                <c:pt idx="1948">
                  <c:v>2858162.17</c:v>
                </c:pt>
                <c:pt idx="1949">
                  <c:v>2852735.65</c:v>
                </c:pt>
                <c:pt idx="1950">
                  <c:v>3383584.23</c:v>
                </c:pt>
                <c:pt idx="1951">
                  <c:v>3476685.1199999992</c:v>
                </c:pt>
                <c:pt idx="1952">
                  <c:v>3245169.17</c:v>
                </c:pt>
                <c:pt idx="1953">
                  <c:v>3082187.8200000003</c:v>
                </c:pt>
                <c:pt idx="1954">
                  <c:v>3331892.4099999997</c:v>
                </c:pt>
                <c:pt idx="1955">
                  <c:v>3026306.71</c:v>
                </c:pt>
                <c:pt idx="1956">
                  <c:v>2758806.2700000005</c:v>
                </c:pt>
                <c:pt idx="1957">
                  <c:v>2749052.9200000004</c:v>
                </c:pt>
                <c:pt idx="1958">
                  <c:v>2794477.6199999996</c:v>
                </c:pt>
                <c:pt idx="1959">
                  <c:v>2869244.1199999996</c:v>
                </c:pt>
                <c:pt idx="1960">
                  <c:v>3276142.8600000003</c:v>
                </c:pt>
                <c:pt idx="1961">
                  <c:v>3420492.6399999997</c:v>
                </c:pt>
                <c:pt idx="1962">
                  <c:v>3264221.01</c:v>
                </c:pt>
                <c:pt idx="1963">
                  <c:v>3214191.69</c:v>
                </c:pt>
                <c:pt idx="1964">
                  <c:v>3201640.4</c:v>
                </c:pt>
                <c:pt idx="1965">
                  <c:v>2877156.3499999996</c:v>
                </c:pt>
                <c:pt idx="1966">
                  <c:v>2827255.81</c:v>
                </c:pt>
                <c:pt idx="1967">
                  <c:v>2798235.7199999993</c:v>
                </c:pt>
                <c:pt idx="1968">
                  <c:v>2691422.6100000003</c:v>
                </c:pt>
                <c:pt idx="1969">
                  <c:v>2840960.5399999996</c:v>
                </c:pt>
                <c:pt idx="1970">
                  <c:v>3341996.12</c:v>
                </c:pt>
                <c:pt idx="1971">
                  <c:v>3141177.5</c:v>
                </c:pt>
                <c:pt idx="1972">
                  <c:v>2853515.8799999994</c:v>
                </c:pt>
                <c:pt idx="1973">
                  <c:v>2772641.5799999991</c:v>
                </c:pt>
                <c:pt idx="1974">
                  <c:v>2707506.59</c:v>
                </c:pt>
                <c:pt idx="1975">
                  <c:v>2668880.6899999995</c:v>
                </c:pt>
                <c:pt idx="1976">
                  <c:v>2980097.22</c:v>
                </c:pt>
                <c:pt idx="1977">
                  <c:v>3445860.8599999994</c:v>
                </c:pt>
                <c:pt idx="1978">
                  <c:v>3590223.4499999997</c:v>
                </c:pt>
                <c:pt idx="1979">
                  <c:v>3543303.4900000007</c:v>
                </c:pt>
                <c:pt idx="1980">
                  <c:v>3409538.7400000007</c:v>
                </c:pt>
                <c:pt idx="1981">
                  <c:v>3200432.3000000007</c:v>
                </c:pt>
                <c:pt idx="1982">
                  <c:v>3024262.3099999996</c:v>
                </c:pt>
                <c:pt idx="1983">
                  <c:v>2880937.5700000003</c:v>
                </c:pt>
                <c:pt idx="1984">
                  <c:v>2727935.82</c:v>
                </c:pt>
                <c:pt idx="1985">
                  <c:v>2694414.49</c:v>
                </c:pt>
                <c:pt idx="1986">
                  <c:v>2718837.9299999997</c:v>
                </c:pt>
                <c:pt idx="1987">
                  <c:v>2816777.48</c:v>
                </c:pt>
                <c:pt idx="1988">
                  <c:v>2995613.05</c:v>
                </c:pt>
                <c:pt idx="1989">
                  <c:v>2844251.94</c:v>
                </c:pt>
                <c:pt idx="1990">
                  <c:v>2692956.6400000006</c:v>
                </c:pt>
                <c:pt idx="1991">
                  <c:v>2711756.4099999992</c:v>
                </c:pt>
                <c:pt idx="1992">
                  <c:v>2755651.6800000006</c:v>
                </c:pt>
                <c:pt idx="1993">
                  <c:v>2785928.5200000005</c:v>
                </c:pt>
                <c:pt idx="1994">
                  <c:v>2745609.7800000007</c:v>
                </c:pt>
                <c:pt idx="1995">
                  <c:v>2782010.47</c:v>
                </c:pt>
                <c:pt idx="1996">
                  <c:v>2935548.3599999994</c:v>
                </c:pt>
                <c:pt idx="1997">
                  <c:v>3106933.5599999996</c:v>
                </c:pt>
                <c:pt idx="1998">
                  <c:v>3242368.25</c:v>
                </c:pt>
                <c:pt idx="1999">
                  <c:v>3092052.4699999997</c:v>
                </c:pt>
                <c:pt idx="2000">
                  <c:v>2898405.5999999996</c:v>
                </c:pt>
                <c:pt idx="2001">
                  <c:v>3126343.1900000004</c:v>
                </c:pt>
                <c:pt idx="2002">
                  <c:v>3172831.9399999995</c:v>
                </c:pt>
                <c:pt idx="2003">
                  <c:v>2934588.0799999996</c:v>
                </c:pt>
                <c:pt idx="2004">
                  <c:v>2914877.1299999994</c:v>
                </c:pt>
                <c:pt idx="2005">
                  <c:v>2907038.26</c:v>
                </c:pt>
                <c:pt idx="2006">
                  <c:v>2839952.19</c:v>
                </c:pt>
                <c:pt idx="2007">
                  <c:v>2841609.1300000004</c:v>
                </c:pt>
                <c:pt idx="2008">
                  <c:v>2891652.8200000003</c:v>
                </c:pt>
                <c:pt idx="2009">
                  <c:v>2885990.87</c:v>
                </c:pt>
                <c:pt idx="2010">
                  <c:v>2813895.37</c:v>
                </c:pt>
                <c:pt idx="2011">
                  <c:v>2688223.98</c:v>
                </c:pt>
                <c:pt idx="2012">
                  <c:v>2657262.6799999997</c:v>
                </c:pt>
                <c:pt idx="2013">
                  <c:v>2644856.5199999996</c:v>
                </c:pt>
                <c:pt idx="2014">
                  <c:v>2766746.9500000007</c:v>
                </c:pt>
                <c:pt idx="2015">
                  <c:v>2834509.7700000005</c:v>
                </c:pt>
                <c:pt idx="2016">
                  <c:v>2728855.2</c:v>
                </c:pt>
                <c:pt idx="2017">
                  <c:v>2625420.9299999997</c:v>
                </c:pt>
                <c:pt idx="2018">
                  <c:v>2685884.3899999997</c:v>
                </c:pt>
                <c:pt idx="2019">
                  <c:v>2720302.8000000003</c:v>
                </c:pt>
                <c:pt idx="2020">
                  <c:v>2655868.6199999996</c:v>
                </c:pt>
                <c:pt idx="2021">
                  <c:v>3268580.1499999994</c:v>
                </c:pt>
                <c:pt idx="2022">
                  <c:v>3226476.57</c:v>
                </c:pt>
                <c:pt idx="2023">
                  <c:v>2853968.3300000005</c:v>
                </c:pt>
                <c:pt idx="2024">
                  <c:v>3155809.19</c:v>
                </c:pt>
                <c:pt idx="2025">
                  <c:v>3257753.6000000001</c:v>
                </c:pt>
                <c:pt idx="2026">
                  <c:v>3117995.3800000008</c:v>
                </c:pt>
                <c:pt idx="2027">
                  <c:v>3016102.8799999994</c:v>
                </c:pt>
                <c:pt idx="2028">
                  <c:v>2891579.25</c:v>
                </c:pt>
                <c:pt idx="2029">
                  <c:v>2734442.3396000001</c:v>
                </c:pt>
                <c:pt idx="2030">
                  <c:v>2611586.2010000004</c:v>
                </c:pt>
                <c:pt idx="2031">
                  <c:v>2584932.0599999996</c:v>
                </c:pt>
                <c:pt idx="2032">
                  <c:v>2619315.5299999998</c:v>
                </c:pt>
                <c:pt idx="2033">
                  <c:v>2670112.2000000007</c:v>
                </c:pt>
                <c:pt idx="2034">
                  <c:v>2612717.92</c:v>
                </c:pt>
                <c:pt idx="2035">
                  <c:v>2559469.19</c:v>
                </c:pt>
                <c:pt idx="2036">
                  <c:v>2580663.1800000002</c:v>
                </c:pt>
                <c:pt idx="2037">
                  <c:v>2556763.0099999998</c:v>
                </c:pt>
                <c:pt idx="2038">
                  <c:v>2560008.92</c:v>
                </c:pt>
                <c:pt idx="2039">
                  <c:v>2550043.7100000004</c:v>
                </c:pt>
                <c:pt idx="2040">
                  <c:v>2559511.1399999997</c:v>
                </c:pt>
                <c:pt idx="2041">
                  <c:v>2706561.18</c:v>
                </c:pt>
                <c:pt idx="2042">
                  <c:v>2770568.5899999994</c:v>
                </c:pt>
                <c:pt idx="2043">
                  <c:v>3002748.8699999996</c:v>
                </c:pt>
                <c:pt idx="2044">
                  <c:v>2828790.94</c:v>
                </c:pt>
                <c:pt idx="2045">
                  <c:v>2686611.9099999997</c:v>
                </c:pt>
                <c:pt idx="2046">
                  <c:v>2652672.3000000003</c:v>
                </c:pt>
                <c:pt idx="2047">
                  <c:v>2658370.3999999994</c:v>
                </c:pt>
                <c:pt idx="2048">
                  <c:v>2692971.79</c:v>
                </c:pt>
                <c:pt idx="2049">
                  <c:v>2753573.63</c:v>
                </c:pt>
                <c:pt idx="2050">
                  <c:v>2656353.8000000003</c:v>
                </c:pt>
                <c:pt idx="2051">
                  <c:v>2683510.1400000006</c:v>
                </c:pt>
                <c:pt idx="2052">
                  <c:v>2699924.6399999992</c:v>
                </c:pt>
                <c:pt idx="2053">
                  <c:v>2744607.6099999994</c:v>
                </c:pt>
                <c:pt idx="2054">
                  <c:v>2634399.19</c:v>
                </c:pt>
                <c:pt idx="2055">
                  <c:v>2497496.5300000007</c:v>
                </c:pt>
                <c:pt idx="2056">
                  <c:v>2448315.8700000006</c:v>
                </c:pt>
                <c:pt idx="2057">
                  <c:v>2480430.8600000003</c:v>
                </c:pt>
                <c:pt idx="2058">
                  <c:v>2501949.0699999998</c:v>
                </c:pt>
                <c:pt idx="2059">
                  <c:v>2481611.67</c:v>
                </c:pt>
                <c:pt idx="2060">
                  <c:v>2530255.42</c:v>
                </c:pt>
                <c:pt idx="2061">
                  <c:v>2566345.2699999996</c:v>
                </c:pt>
                <c:pt idx="2062">
                  <c:v>2511507.8700000006</c:v>
                </c:pt>
                <c:pt idx="2063">
                  <c:v>2504923.91</c:v>
                </c:pt>
                <c:pt idx="2064">
                  <c:v>2510992</c:v>
                </c:pt>
                <c:pt idx="2065">
                  <c:v>2583451.2199999997</c:v>
                </c:pt>
                <c:pt idx="2066">
                  <c:v>2490449.2400000007</c:v>
                </c:pt>
                <c:pt idx="2067">
                  <c:v>2479651.4399999995</c:v>
                </c:pt>
                <c:pt idx="2068">
                  <c:v>2610739.7699999991</c:v>
                </c:pt>
                <c:pt idx="2069">
                  <c:v>2741622.919999999</c:v>
                </c:pt>
                <c:pt idx="2070">
                  <c:v>2599956.5399999996</c:v>
                </c:pt>
                <c:pt idx="2071">
                  <c:v>2401232.69</c:v>
                </c:pt>
                <c:pt idx="2072">
                  <c:v>2460488.4499999997</c:v>
                </c:pt>
                <c:pt idx="2073">
                  <c:v>2535440.8499999996</c:v>
                </c:pt>
                <c:pt idx="2074">
                  <c:v>2433785.8400000003</c:v>
                </c:pt>
                <c:pt idx="2075">
                  <c:v>2405009.39</c:v>
                </c:pt>
                <c:pt idx="2076">
                  <c:v>2435517.7200000002</c:v>
                </c:pt>
                <c:pt idx="2077">
                  <c:v>2422953.5099999993</c:v>
                </c:pt>
                <c:pt idx="2078">
                  <c:v>2406431.0099999998</c:v>
                </c:pt>
                <c:pt idx="2079">
                  <c:v>2516872.3199999994</c:v>
                </c:pt>
                <c:pt idx="2080">
                  <c:v>2504544.4899999998</c:v>
                </c:pt>
                <c:pt idx="2081">
                  <c:v>2460988.1199999996</c:v>
                </c:pt>
                <c:pt idx="2082">
                  <c:v>2435127.38</c:v>
                </c:pt>
                <c:pt idx="2083">
                  <c:v>2402067.7599999998</c:v>
                </c:pt>
                <c:pt idx="2084">
                  <c:v>2390493.5700000003</c:v>
                </c:pt>
                <c:pt idx="2085">
                  <c:v>2403554.3499999996</c:v>
                </c:pt>
                <c:pt idx="2086">
                  <c:v>2415451.2599999998</c:v>
                </c:pt>
                <c:pt idx="2087">
                  <c:v>2360690.8799999994</c:v>
                </c:pt>
                <c:pt idx="2088">
                  <c:v>2335007.0699999998</c:v>
                </c:pt>
                <c:pt idx="2089">
                  <c:v>2382467.4</c:v>
                </c:pt>
                <c:pt idx="2090">
                  <c:v>2415905.61</c:v>
                </c:pt>
                <c:pt idx="2091">
                  <c:v>2388356.2399999988</c:v>
                </c:pt>
                <c:pt idx="2092">
                  <c:v>2378006.0000000005</c:v>
                </c:pt>
                <c:pt idx="2093">
                  <c:v>2487694.0500000003</c:v>
                </c:pt>
                <c:pt idx="2094">
                  <c:v>2525699.4400000009</c:v>
                </c:pt>
                <c:pt idx="2095">
                  <c:v>2443213.7999999998</c:v>
                </c:pt>
                <c:pt idx="2096">
                  <c:v>2401018.31</c:v>
                </c:pt>
                <c:pt idx="2097">
                  <c:v>2400079.9900000002</c:v>
                </c:pt>
                <c:pt idx="2098">
                  <c:v>2377891.9799999995</c:v>
                </c:pt>
                <c:pt idx="2099">
                  <c:v>2392856.27</c:v>
                </c:pt>
                <c:pt idx="2100">
                  <c:v>2360719.6899999995</c:v>
                </c:pt>
                <c:pt idx="2101">
                  <c:v>2330365.3200000008</c:v>
                </c:pt>
                <c:pt idx="2102">
                  <c:v>2353587.1900000009</c:v>
                </c:pt>
                <c:pt idx="2103">
                  <c:v>2336300.0900000003</c:v>
                </c:pt>
                <c:pt idx="2104">
                  <c:v>2332897.48</c:v>
                </c:pt>
                <c:pt idx="2105">
                  <c:v>2384985.38</c:v>
                </c:pt>
                <c:pt idx="2106">
                  <c:v>2403973.0299999998</c:v>
                </c:pt>
                <c:pt idx="2107">
                  <c:v>2408378.8800000004</c:v>
                </c:pt>
                <c:pt idx="2108">
                  <c:v>2318079.4999999991</c:v>
                </c:pt>
                <c:pt idx="2109">
                  <c:v>2332265.3199999998</c:v>
                </c:pt>
                <c:pt idx="2110">
                  <c:v>2345456.5</c:v>
                </c:pt>
                <c:pt idx="2111">
                  <c:v>2370066.7800000003</c:v>
                </c:pt>
                <c:pt idx="2112">
                  <c:v>2339216.84</c:v>
                </c:pt>
                <c:pt idx="2113">
                  <c:v>2364874.8899999992</c:v>
                </c:pt>
                <c:pt idx="2114">
                  <c:v>2398773.6199999996</c:v>
                </c:pt>
                <c:pt idx="2115">
                  <c:v>2369862.4700000002</c:v>
                </c:pt>
                <c:pt idx="2116">
                  <c:v>2343058.39</c:v>
                </c:pt>
                <c:pt idx="2117">
                  <c:v>2325858.9199999995</c:v>
                </c:pt>
                <c:pt idx="2118">
                  <c:v>2516793.8499999996</c:v>
                </c:pt>
                <c:pt idx="2119">
                  <c:v>2561788.39</c:v>
                </c:pt>
                <c:pt idx="2120">
                  <c:v>2408589.9899999998</c:v>
                </c:pt>
                <c:pt idx="2121">
                  <c:v>2348511.7600000002</c:v>
                </c:pt>
                <c:pt idx="2122">
                  <c:v>2448360.98</c:v>
                </c:pt>
                <c:pt idx="2123">
                  <c:v>2439498.3500000006</c:v>
                </c:pt>
                <c:pt idx="2124">
                  <c:v>2410586.66</c:v>
                </c:pt>
                <c:pt idx="2125">
                  <c:v>2473770.19</c:v>
                </c:pt>
                <c:pt idx="2126">
                  <c:v>2397690.02</c:v>
                </c:pt>
                <c:pt idx="2127">
                  <c:v>2282832.25</c:v>
                </c:pt>
                <c:pt idx="2128">
                  <c:v>2261354.2200000002</c:v>
                </c:pt>
                <c:pt idx="2129">
                  <c:v>2249048.38</c:v>
                </c:pt>
                <c:pt idx="2130">
                  <c:v>2248536.7000000002</c:v>
                </c:pt>
                <c:pt idx="2131">
                  <c:v>2297299.3199999998</c:v>
                </c:pt>
                <c:pt idx="2132">
                  <c:v>2287718.3999999994</c:v>
                </c:pt>
                <c:pt idx="2133">
                  <c:v>2257714.13</c:v>
                </c:pt>
                <c:pt idx="2134">
                  <c:v>2263962.33</c:v>
                </c:pt>
                <c:pt idx="2135">
                  <c:v>2255637.9799999995</c:v>
                </c:pt>
                <c:pt idx="2136">
                  <c:v>2254777.3199999998</c:v>
                </c:pt>
                <c:pt idx="2137">
                  <c:v>2266260.2000000002</c:v>
                </c:pt>
                <c:pt idx="2138">
                  <c:v>2288051.5300000003</c:v>
                </c:pt>
                <c:pt idx="2139">
                  <c:v>2298171.9700000007</c:v>
                </c:pt>
                <c:pt idx="2140">
                  <c:v>2327242.2599999998</c:v>
                </c:pt>
                <c:pt idx="2141">
                  <c:v>2390319.09</c:v>
                </c:pt>
                <c:pt idx="2142">
                  <c:v>2422647.4600000004</c:v>
                </c:pt>
                <c:pt idx="2143">
                  <c:v>2628688.8299999991</c:v>
                </c:pt>
                <c:pt idx="2144">
                  <c:v>2765519.09</c:v>
                </c:pt>
                <c:pt idx="2145">
                  <c:v>2565334.52</c:v>
                </c:pt>
                <c:pt idx="2146">
                  <c:v>2420950.71</c:v>
                </c:pt>
                <c:pt idx="2147">
                  <c:v>2408880.4599999995</c:v>
                </c:pt>
                <c:pt idx="2148">
                  <c:v>2308230.94</c:v>
                </c:pt>
                <c:pt idx="2149">
                  <c:v>2267134.38</c:v>
                </c:pt>
                <c:pt idx="2150">
                  <c:v>2268181.6900000004</c:v>
                </c:pt>
                <c:pt idx="2151">
                  <c:v>2282190.0600000005</c:v>
                </c:pt>
                <c:pt idx="2152">
                  <c:v>2277735.5300000007</c:v>
                </c:pt>
                <c:pt idx="2153">
                  <c:v>2266155.19</c:v>
                </c:pt>
                <c:pt idx="2154">
                  <c:v>2226936.7399999998</c:v>
                </c:pt>
                <c:pt idx="2155">
                  <c:v>2244220.7799999993</c:v>
                </c:pt>
                <c:pt idx="2156">
                  <c:v>2251405.0299999993</c:v>
                </c:pt>
                <c:pt idx="2157">
                  <c:v>2231796.8700000006</c:v>
                </c:pt>
                <c:pt idx="2158">
                  <c:v>2223277.1500000004</c:v>
                </c:pt>
                <c:pt idx="2159">
                  <c:v>2204380.9700000002</c:v>
                </c:pt>
                <c:pt idx="2160">
                  <c:v>2203160.8699999996</c:v>
                </c:pt>
                <c:pt idx="2161">
                  <c:v>2218665.56</c:v>
                </c:pt>
                <c:pt idx="2162">
                  <c:v>2228794.7599999993</c:v>
                </c:pt>
                <c:pt idx="2163">
                  <c:v>2238845.4700000002</c:v>
                </c:pt>
                <c:pt idx="2164">
                  <c:v>2212576.42</c:v>
                </c:pt>
                <c:pt idx="2165">
                  <c:v>2218473.77</c:v>
                </c:pt>
                <c:pt idx="2166">
                  <c:v>2232907.6800000006</c:v>
                </c:pt>
                <c:pt idx="2167">
                  <c:v>2237189.0000000005</c:v>
                </c:pt>
                <c:pt idx="2168">
                  <c:v>2268549.5300000003</c:v>
                </c:pt>
                <c:pt idx="2169">
                  <c:v>2257131.58</c:v>
                </c:pt>
                <c:pt idx="2170">
                  <c:v>2210972.38</c:v>
                </c:pt>
                <c:pt idx="2171">
                  <c:v>2175789.8400000008</c:v>
                </c:pt>
                <c:pt idx="2172">
                  <c:v>2186011.8999999994</c:v>
                </c:pt>
                <c:pt idx="2173">
                  <c:v>2211932.5599999996</c:v>
                </c:pt>
                <c:pt idx="2174">
                  <c:v>2180909.2800000003</c:v>
                </c:pt>
                <c:pt idx="2175">
                  <c:v>2174172.4199999995</c:v>
                </c:pt>
                <c:pt idx="2176">
                  <c:v>2193203.6100000003</c:v>
                </c:pt>
                <c:pt idx="2177">
                  <c:v>2191992.5100000002</c:v>
                </c:pt>
                <c:pt idx="2178">
                  <c:v>2191457.1</c:v>
                </c:pt>
                <c:pt idx="2179">
                  <c:v>2170530.0099999998</c:v>
                </c:pt>
                <c:pt idx="2180">
                  <c:v>2151886.9900000002</c:v>
                </c:pt>
                <c:pt idx="2181">
                  <c:v>2152397.92</c:v>
                </c:pt>
                <c:pt idx="2182">
                  <c:v>2166218.02</c:v>
                </c:pt>
                <c:pt idx="2183">
                  <c:v>2181144.61</c:v>
                </c:pt>
                <c:pt idx="2184">
                  <c:v>2180426.25</c:v>
                </c:pt>
                <c:pt idx="2185">
                  <c:v>2155217.3299999996</c:v>
                </c:pt>
                <c:pt idx="2186">
                  <c:v>2146563.64</c:v>
                </c:pt>
                <c:pt idx="2187">
                  <c:v>2148508.1999999997</c:v>
                </c:pt>
                <c:pt idx="2188">
                  <c:v>2146565.9200000004</c:v>
                </c:pt>
                <c:pt idx="2189">
                  <c:v>2154678.5</c:v>
                </c:pt>
                <c:pt idx="2190">
                  <c:v>2140448.3800000004</c:v>
                </c:pt>
                <c:pt idx="2191">
                  <c:v>2181805.86</c:v>
                </c:pt>
                <c:pt idx="2192">
                  <c:v>2205548.67</c:v>
                </c:pt>
                <c:pt idx="2193">
                  <c:v>2181439.8900000006</c:v>
                </c:pt>
                <c:pt idx="2194">
                  <c:v>2147862.36</c:v>
                </c:pt>
                <c:pt idx="2195">
                  <c:v>2126648.7000000002</c:v>
                </c:pt>
                <c:pt idx="2196">
                  <c:v>2137449.5718999994</c:v>
                </c:pt>
                <c:pt idx="2197">
                  <c:v>2150060.8000000003</c:v>
                </c:pt>
                <c:pt idx="2198">
                  <c:v>2195840.1100000003</c:v>
                </c:pt>
                <c:pt idx="2199">
                  <c:v>2218097.6600000011</c:v>
                </c:pt>
                <c:pt idx="2200">
                  <c:v>2186944.0100000002</c:v>
                </c:pt>
                <c:pt idx="2201">
                  <c:v>2142066.58</c:v>
                </c:pt>
                <c:pt idx="2202">
                  <c:v>2141859.9400000004</c:v>
                </c:pt>
                <c:pt idx="2203">
                  <c:v>2131103.5499999993</c:v>
                </c:pt>
                <c:pt idx="2204">
                  <c:v>2151573.0299999993</c:v>
                </c:pt>
                <c:pt idx="2205">
                  <c:v>2156664.0799999996</c:v>
                </c:pt>
                <c:pt idx="2206">
                  <c:v>2161318.08</c:v>
                </c:pt>
                <c:pt idx="2207">
                  <c:v>2131804.2799999993</c:v>
                </c:pt>
                <c:pt idx="2208">
                  <c:v>2120945.44</c:v>
                </c:pt>
                <c:pt idx="2209">
                  <c:v>2121937.16</c:v>
                </c:pt>
                <c:pt idx="2210">
                  <c:v>2119880.1700000004</c:v>
                </c:pt>
                <c:pt idx="2211">
                  <c:v>2107442.0100000002</c:v>
                </c:pt>
                <c:pt idx="2212">
                  <c:v>2105755.9599999995</c:v>
                </c:pt>
                <c:pt idx="2213">
                  <c:v>2091267.3800000006</c:v>
                </c:pt>
                <c:pt idx="2214">
                  <c:v>2082801.0499999998</c:v>
                </c:pt>
                <c:pt idx="2215">
                  <c:v>2056775.88</c:v>
                </c:pt>
                <c:pt idx="2216">
                  <c:v>2073695.3299999998</c:v>
                </c:pt>
                <c:pt idx="2217">
                  <c:v>2095490.2400000002</c:v>
                </c:pt>
                <c:pt idx="2218">
                  <c:v>2086052.8</c:v>
                </c:pt>
                <c:pt idx="2219">
                  <c:v>2066681.08</c:v>
                </c:pt>
                <c:pt idx="2220">
                  <c:v>2043650.9199999997</c:v>
                </c:pt>
                <c:pt idx="2221">
                  <c:v>2062150.92</c:v>
                </c:pt>
                <c:pt idx="2222">
                  <c:v>2075940.5600000003</c:v>
                </c:pt>
                <c:pt idx="2223">
                  <c:v>2049315.36</c:v>
                </c:pt>
                <c:pt idx="2224">
                  <c:v>2068686.99</c:v>
                </c:pt>
                <c:pt idx="2225">
                  <c:v>2066601.3999999997</c:v>
                </c:pt>
                <c:pt idx="2226">
                  <c:v>2066179.5299999996</c:v>
                </c:pt>
                <c:pt idx="2227">
                  <c:v>2050101.5500000003</c:v>
                </c:pt>
                <c:pt idx="2228">
                  <c:v>2039431.8099999998</c:v>
                </c:pt>
                <c:pt idx="2229">
                  <c:v>2042454.38</c:v>
                </c:pt>
                <c:pt idx="2230">
                  <c:v>2022555.9900000002</c:v>
                </c:pt>
                <c:pt idx="2231">
                  <c:v>2018507.0400000003</c:v>
                </c:pt>
                <c:pt idx="2232">
                  <c:v>2034352.4799999997</c:v>
                </c:pt>
                <c:pt idx="2233">
                  <c:v>2049291.7499999998</c:v>
                </c:pt>
                <c:pt idx="2234">
                  <c:v>2040726.09</c:v>
                </c:pt>
                <c:pt idx="2235">
                  <c:v>2024949.62</c:v>
                </c:pt>
                <c:pt idx="2236">
                  <c:v>2023201.7400000002</c:v>
                </c:pt>
                <c:pt idx="2237">
                  <c:v>2011492.07</c:v>
                </c:pt>
                <c:pt idx="2238">
                  <c:v>2020420.4699999997</c:v>
                </c:pt>
                <c:pt idx="2239">
                  <c:v>2015825.62</c:v>
                </c:pt>
                <c:pt idx="2240">
                  <c:v>2006537.4</c:v>
                </c:pt>
                <c:pt idx="2241">
                  <c:v>2029495.0299999998</c:v>
                </c:pt>
                <c:pt idx="2242">
                  <c:v>2007640.3199999998</c:v>
                </c:pt>
                <c:pt idx="2243">
                  <c:v>1974944.12</c:v>
                </c:pt>
                <c:pt idx="2244">
                  <c:v>2005296.29</c:v>
                </c:pt>
                <c:pt idx="2245">
                  <c:v>2011738.2200000002</c:v>
                </c:pt>
                <c:pt idx="2246">
                  <c:v>2002391.52</c:v>
                </c:pt>
                <c:pt idx="2247">
                  <c:v>1991958.6</c:v>
                </c:pt>
                <c:pt idx="2248">
                  <c:v>2000893.7400000002</c:v>
                </c:pt>
                <c:pt idx="2249">
                  <c:v>1998774.1099999999</c:v>
                </c:pt>
                <c:pt idx="2250">
                  <c:v>2016340.33</c:v>
                </c:pt>
                <c:pt idx="2251">
                  <c:v>1999493.5200000003</c:v>
                </c:pt>
                <c:pt idx="2252">
                  <c:v>1999304.39</c:v>
                </c:pt>
                <c:pt idx="2253">
                  <c:v>1961934.29</c:v>
                </c:pt>
                <c:pt idx="2254">
                  <c:v>1970256.9600000004</c:v>
                </c:pt>
                <c:pt idx="2255">
                  <c:v>2002113.8</c:v>
                </c:pt>
                <c:pt idx="2256">
                  <c:v>1986436.6099999999</c:v>
                </c:pt>
                <c:pt idx="2257">
                  <c:v>1952796.3899999997</c:v>
                </c:pt>
                <c:pt idx="2258">
                  <c:v>1957372.6499999997</c:v>
                </c:pt>
                <c:pt idx="2259">
                  <c:v>2000649.5</c:v>
                </c:pt>
                <c:pt idx="2260">
                  <c:v>2016900.53</c:v>
                </c:pt>
                <c:pt idx="2261">
                  <c:v>2000160.8899999997</c:v>
                </c:pt>
                <c:pt idx="2262">
                  <c:v>1992480.7900000003</c:v>
                </c:pt>
                <c:pt idx="2263">
                  <c:v>1974841.1600000004</c:v>
                </c:pt>
                <c:pt idx="2264">
                  <c:v>1955684.8699999999</c:v>
                </c:pt>
                <c:pt idx="2265">
                  <c:v>1961372.33</c:v>
                </c:pt>
                <c:pt idx="2266">
                  <c:v>1987141.7613000001</c:v>
                </c:pt>
                <c:pt idx="2267">
                  <c:v>1980986.83</c:v>
                </c:pt>
                <c:pt idx="2268">
                  <c:v>1980702.0199999998</c:v>
                </c:pt>
                <c:pt idx="2269">
                  <c:v>1976463.45</c:v>
                </c:pt>
                <c:pt idx="2270">
                  <c:v>1970778.88</c:v>
                </c:pt>
                <c:pt idx="2271">
                  <c:v>1972957.7100000002</c:v>
                </c:pt>
                <c:pt idx="2272">
                  <c:v>1969586.9999999998</c:v>
                </c:pt>
                <c:pt idx="2273">
                  <c:v>1958243.88</c:v>
                </c:pt>
                <c:pt idx="2274">
                  <c:v>1955921</c:v>
                </c:pt>
                <c:pt idx="2275">
                  <c:v>1954717.73</c:v>
                </c:pt>
                <c:pt idx="2276">
                  <c:v>1930004.1099999996</c:v>
                </c:pt>
                <c:pt idx="2277">
                  <c:v>1900532.9400000002</c:v>
                </c:pt>
                <c:pt idx="2278">
                  <c:v>1923550.0625</c:v>
                </c:pt>
                <c:pt idx="2279">
                  <c:v>1926833.02</c:v>
                </c:pt>
                <c:pt idx="2280">
                  <c:v>1932911.2000000002</c:v>
                </c:pt>
                <c:pt idx="2281">
                  <c:v>1944590.4800000002</c:v>
                </c:pt>
                <c:pt idx="2282">
                  <c:v>1964290.8284999994</c:v>
                </c:pt>
                <c:pt idx="2283">
                  <c:v>1961190.5199999998</c:v>
                </c:pt>
                <c:pt idx="2284">
                  <c:v>1937992.5609000002</c:v>
                </c:pt>
                <c:pt idx="2285">
                  <c:v>1934634.7899999998</c:v>
                </c:pt>
                <c:pt idx="2286">
                  <c:v>1915122.47</c:v>
                </c:pt>
                <c:pt idx="2287">
                  <c:v>1918032.4599999997</c:v>
                </c:pt>
                <c:pt idx="2288">
                  <c:v>1918413.2299999997</c:v>
                </c:pt>
                <c:pt idx="2289">
                  <c:v>1933659.0395999998</c:v>
                </c:pt>
                <c:pt idx="2290">
                  <c:v>1938215.67</c:v>
                </c:pt>
                <c:pt idx="2291">
                  <c:v>1944518.3729000001</c:v>
                </c:pt>
                <c:pt idx="2292">
                  <c:v>1943313.919</c:v>
                </c:pt>
                <c:pt idx="2293">
                  <c:v>1925772.01</c:v>
                </c:pt>
                <c:pt idx="2294">
                  <c:v>1909345.7900000003</c:v>
                </c:pt>
                <c:pt idx="2295">
                  <c:v>1890197.1650000005</c:v>
                </c:pt>
                <c:pt idx="2296">
                  <c:v>1902300.9216</c:v>
                </c:pt>
                <c:pt idx="2297">
                  <c:v>1895314.6416999998</c:v>
                </c:pt>
                <c:pt idx="2298">
                  <c:v>1883715.16</c:v>
                </c:pt>
                <c:pt idx="2299">
                  <c:v>1864674.0299999996</c:v>
                </c:pt>
                <c:pt idx="2300">
                  <c:v>1871346.1220000002</c:v>
                </c:pt>
                <c:pt idx="2301">
                  <c:v>1871834.439</c:v>
                </c:pt>
                <c:pt idx="2302">
                  <c:v>1865249.3999999997</c:v>
                </c:pt>
                <c:pt idx="2303">
                  <c:v>1850403.0969999998</c:v>
                </c:pt>
                <c:pt idx="2304">
                  <c:v>1882183.59</c:v>
                </c:pt>
                <c:pt idx="2305">
                  <c:v>1873166.85</c:v>
                </c:pt>
                <c:pt idx="2306">
                  <c:v>1866536.5105999999</c:v>
                </c:pt>
                <c:pt idx="2307">
                  <c:v>1859375.0699999996</c:v>
                </c:pt>
                <c:pt idx="2308">
                  <c:v>1878674.21</c:v>
                </c:pt>
                <c:pt idx="2309">
                  <c:v>1859854.52</c:v>
                </c:pt>
                <c:pt idx="2310">
                  <c:v>1855671.2300000002</c:v>
                </c:pt>
                <c:pt idx="2311">
                  <c:v>1860789.09</c:v>
                </c:pt>
                <c:pt idx="2312">
                  <c:v>1847051.6000000003</c:v>
                </c:pt>
                <c:pt idx="2313">
                  <c:v>1840050.5999999999</c:v>
                </c:pt>
                <c:pt idx="2314">
                  <c:v>1856016.74</c:v>
                </c:pt>
                <c:pt idx="2315">
                  <c:v>1849995.8299999998</c:v>
                </c:pt>
                <c:pt idx="2316">
                  <c:v>1855449.1499999997</c:v>
                </c:pt>
                <c:pt idx="2317">
                  <c:v>1864450.0800000003</c:v>
                </c:pt>
                <c:pt idx="2318">
                  <c:v>1867541.7250000001</c:v>
                </c:pt>
                <c:pt idx="2319">
                  <c:v>1885240.7367000002</c:v>
                </c:pt>
                <c:pt idx="2320">
                  <c:v>1876107.7000000002</c:v>
                </c:pt>
                <c:pt idx="2321">
                  <c:v>1898300.5499999998</c:v>
                </c:pt>
                <c:pt idx="2322">
                  <c:v>1874617.7299999997</c:v>
                </c:pt>
                <c:pt idx="2323">
                  <c:v>1851145.2449999996</c:v>
                </c:pt>
                <c:pt idx="2324">
                  <c:v>1862023.2559999998</c:v>
                </c:pt>
                <c:pt idx="2325">
                  <c:v>1858303.4899999998</c:v>
                </c:pt>
                <c:pt idx="2326">
                  <c:v>1847778.7400000002</c:v>
                </c:pt>
                <c:pt idx="2327">
                  <c:v>1846480.8355</c:v>
                </c:pt>
                <c:pt idx="2328">
                  <c:v>1833601.0872000002</c:v>
                </c:pt>
                <c:pt idx="2329">
                  <c:v>1838307.8174000001</c:v>
                </c:pt>
                <c:pt idx="2330">
                  <c:v>1825090.6736999999</c:v>
                </c:pt>
                <c:pt idx="2331">
                  <c:v>1830953.8165000002</c:v>
                </c:pt>
                <c:pt idx="2332">
                  <c:v>1849445.2470000002</c:v>
                </c:pt>
                <c:pt idx="2333">
                  <c:v>1848726.3703000001</c:v>
                </c:pt>
                <c:pt idx="2334">
                  <c:v>1839114.8231999995</c:v>
                </c:pt>
                <c:pt idx="2335">
                  <c:v>1837901.9400000004</c:v>
                </c:pt>
                <c:pt idx="2336">
                  <c:v>1832102.4628000001</c:v>
                </c:pt>
                <c:pt idx="2337">
                  <c:v>1823824.7654000001</c:v>
                </c:pt>
                <c:pt idx="2338">
                  <c:v>1813641.7069999999</c:v>
                </c:pt>
                <c:pt idx="2339">
                  <c:v>1817224.7703</c:v>
                </c:pt>
                <c:pt idx="2340">
                  <c:v>1813512.111</c:v>
                </c:pt>
                <c:pt idx="2341">
                  <c:v>1816169.5941000003</c:v>
                </c:pt>
                <c:pt idx="2342">
                  <c:v>1821908.3630000001</c:v>
                </c:pt>
                <c:pt idx="2343">
                  <c:v>1821203.1490800001</c:v>
                </c:pt>
                <c:pt idx="2344">
                  <c:v>1823844.4830000005</c:v>
                </c:pt>
                <c:pt idx="2345">
                  <c:v>1833219.4800000002</c:v>
                </c:pt>
                <c:pt idx="2346">
                  <c:v>1814388.4915</c:v>
                </c:pt>
                <c:pt idx="2347">
                  <c:v>1802011.1210000005</c:v>
                </c:pt>
                <c:pt idx="2348">
                  <c:v>1792989.3962000001</c:v>
                </c:pt>
                <c:pt idx="2349">
                  <c:v>1792956.7789999999</c:v>
                </c:pt>
                <c:pt idx="2350">
                  <c:v>1793230.4809000001</c:v>
                </c:pt>
                <c:pt idx="2351">
                  <c:v>1802643.2000000002</c:v>
                </c:pt>
                <c:pt idx="2352">
                  <c:v>1783499.2220000001</c:v>
                </c:pt>
                <c:pt idx="2353">
                  <c:v>1780121.3778000004</c:v>
                </c:pt>
                <c:pt idx="2354">
                  <c:v>1773789.2938000001</c:v>
                </c:pt>
                <c:pt idx="2355">
                  <c:v>1786511.4043000001</c:v>
                </c:pt>
                <c:pt idx="2356">
                  <c:v>1790844.145676</c:v>
                </c:pt>
                <c:pt idx="2357">
                  <c:v>1805998.2268999999</c:v>
                </c:pt>
                <c:pt idx="2358">
                  <c:v>1814655.5500000005</c:v>
                </c:pt>
                <c:pt idx="2359">
                  <c:v>1793508.7382</c:v>
                </c:pt>
                <c:pt idx="2360">
                  <c:v>1786162.3099999998</c:v>
                </c:pt>
                <c:pt idx="2361">
                  <c:v>1783422.3180000002</c:v>
                </c:pt>
                <c:pt idx="2362">
                  <c:v>1789297.7676000001</c:v>
                </c:pt>
                <c:pt idx="2363">
                  <c:v>1789494.1714999997</c:v>
                </c:pt>
                <c:pt idx="2364">
                  <c:v>1785709.9300000002</c:v>
                </c:pt>
                <c:pt idx="2365">
                  <c:v>1744307.3944000001</c:v>
                </c:pt>
                <c:pt idx="2366">
                  <c:v>1740615.0659999999</c:v>
                </c:pt>
                <c:pt idx="2367">
                  <c:v>1729420.6845</c:v>
                </c:pt>
                <c:pt idx="2368">
                  <c:v>1735637.0739999996</c:v>
                </c:pt>
                <c:pt idx="2369">
                  <c:v>1746447.4159999997</c:v>
                </c:pt>
                <c:pt idx="2370">
                  <c:v>1748590.3537999999</c:v>
                </c:pt>
                <c:pt idx="2371">
                  <c:v>1737710.9374999998</c:v>
                </c:pt>
                <c:pt idx="2372">
                  <c:v>1740523.0899999999</c:v>
                </c:pt>
                <c:pt idx="2373">
                  <c:v>1724337.2819999999</c:v>
                </c:pt>
                <c:pt idx="2374">
                  <c:v>1711235.6</c:v>
                </c:pt>
                <c:pt idx="2375">
                  <c:v>1752990.6419000002</c:v>
                </c:pt>
                <c:pt idx="2376">
                  <c:v>1756924.7753999995</c:v>
                </c:pt>
                <c:pt idx="2377">
                  <c:v>1759873.8348000001</c:v>
                </c:pt>
                <c:pt idx="2378">
                  <c:v>1761498.1700000002</c:v>
                </c:pt>
                <c:pt idx="2379">
                  <c:v>1761318.97</c:v>
                </c:pt>
                <c:pt idx="2380">
                  <c:v>1746097.0547999998</c:v>
                </c:pt>
                <c:pt idx="2381">
                  <c:v>1749724.4640000002</c:v>
                </c:pt>
                <c:pt idx="2382">
                  <c:v>1749797.4752000005</c:v>
                </c:pt>
                <c:pt idx="2383">
                  <c:v>1737809.1636999999</c:v>
                </c:pt>
                <c:pt idx="2384">
                  <c:v>1731570.2500000002</c:v>
                </c:pt>
                <c:pt idx="2385">
                  <c:v>1717128.7189999998</c:v>
                </c:pt>
                <c:pt idx="2386">
                  <c:v>1731876.6921999999</c:v>
                </c:pt>
                <c:pt idx="2387">
                  <c:v>1732855.5316000001</c:v>
                </c:pt>
                <c:pt idx="2388">
                  <c:v>1732585.7799999998</c:v>
                </c:pt>
                <c:pt idx="2389">
                  <c:v>1726494.2629999996</c:v>
                </c:pt>
                <c:pt idx="2390">
                  <c:v>1723194.8356000003</c:v>
                </c:pt>
                <c:pt idx="2391">
                  <c:v>1713904.3199999998</c:v>
                </c:pt>
                <c:pt idx="2392">
                  <c:v>1711595.3542000002</c:v>
                </c:pt>
                <c:pt idx="2393">
                  <c:v>1715844.1089000001</c:v>
                </c:pt>
                <c:pt idx="2394">
                  <c:v>1715319.1930000002</c:v>
                </c:pt>
                <c:pt idx="2395">
                  <c:v>1706359.6219999997</c:v>
                </c:pt>
                <c:pt idx="2396">
                  <c:v>1727281.0600000005</c:v>
                </c:pt>
                <c:pt idx="2397">
                  <c:v>1743763.554</c:v>
                </c:pt>
                <c:pt idx="2398">
                  <c:v>1756028.99</c:v>
                </c:pt>
                <c:pt idx="2399">
                  <c:v>1735773.2899999998</c:v>
                </c:pt>
                <c:pt idx="2400">
                  <c:v>1717500.5566000002</c:v>
                </c:pt>
                <c:pt idx="2401">
                  <c:v>1733633.4539999994</c:v>
                </c:pt>
                <c:pt idx="2402">
                  <c:v>1721128.9209999999</c:v>
                </c:pt>
                <c:pt idx="2403">
                  <c:v>1704411.6051</c:v>
                </c:pt>
                <c:pt idx="2404">
                  <c:v>1703306.9569999997</c:v>
                </c:pt>
                <c:pt idx="2405">
                  <c:v>1713778.095</c:v>
                </c:pt>
                <c:pt idx="2406">
                  <c:v>1720314.3690000002</c:v>
                </c:pt>
                <c:pt idx="2407">
                  <c:v>1716245.723</c:v>
                </c:pt>
                <c:pt idx="2408">
                  <c:v>1711432.068</c:v>
                </c:pt>
                <c:pt idx="2409">
                  <c:v>1718192.8419999997</c:v>
                </c:pt>
                <c:pt idx="2410">
                  <c:v>1711732.4470000002</c:v>
                </c:pt>
                <c:pt idx="2411">
                  <c:v>1710113.62277</c:v>
                </c:pt>
                <c:pt idx="2412">
                  <c:v>1731277.2819999999</c:v>
                </c:pt>
                <c:pt idx="2413">
                  <c:v>1706107.46</c:v>
                </c:pt>
                <c:pt idx="2414">
                  <c:v>1660038.12</c:v>
                </c:pt>
                <c:pt idx="2415">
                  <c:v>1653974.2964600001</c:v>
                </c:pt>
                <c:pt idx="2416">
                  <c:v>1662661.6600000004</c:v>
                </c:pt>
                <c:pt idx="2417">
                  <c:v>1665870.9751700002</c:v>
                </c:pt>
                <c:pt idx="2418">
                  <c:v>1664397.6279999998</c:v>
                </c:pt>
                <c:pt idx="2419">
                  <c:v>1654558.4449999996</c:v>
                </c:pt>
                <c:pt idx="2420">
                  <c:v>1650765.2079999999</c:v>
                </c:pt>
                <c:pt idx="2421">
                  <c:v>1639893.6959999991</c:v>
                </c:pt>
                <c:pt idx="2422">
                  <c:v>1644969.1490000004</c:v>
                </c:pt>
                <c:pt idx="2423">
                  <c:v>1655126.0500000003</c:v>
                </c:pt>
                <c:pt idx="2424">
                  <c:v>1657038.2589999996</c:v>
                </c:pt>
                <c:pt idx="2425">
                  <c:v>1656100.2989999999</c:v>
                </c:pt>
                <c:pt idx="2426">
                  <c:v>1656596.2119999998</c:v>
                </c:pt>
                <c:pt idx="2427">
                  <c:v>1654522.0390000001</c:v>
                </c:pt>
                <c:pt idx="2428">
                  <c:v>1663983.5540000005</c:v>
                </c:pt>
                <c:pt idx="2429">
                  <c:v>1671860.8870000003</c:v>
                </c:pt>
                <c:pt idx="2430">
                  <c:v>1663832.602</c:v>
                </c:pt>
                <c:pt idx="2431">
                  <c:v>1653897.5260000001</c:v>
                </c:pt>
                <c:pt idx="2432">
                  <c:v>1659563.648</c:v>
                </c:pt>
                <c:pt idx="2433">
                  <c:v>1648642.3629999999</c:v>
                </c:pt>
                <c:pt idx="2434">
                  <c:v>1653766.01</c:v>
                </c:pt>
                <c:pt idx="2435">
                  <c:v>1659145.895</c:v>
                </c:pt>
                <c:pt idx="2436">
                  <c:v>1639402.8369999994</c:v>
                </c:pt>
                <c:pt idx="2437">
                  <c:v>1660708.8020000001</c:v>
                </c:pt>
                <c:pt idx="2438">
                  <c:v>1657126.281</c:v>
                </c:pt>
                <c:pt idx="2439">
                  <c:v>1661840.152</c:v>
                </c:pt>
                <c:pt idx="2440">
                  <c:v>1658539.5290000003</c:v>
                </c:pt>
                <c:pt idx="2441">
                  <c:v>1658963.3250000004</c:v>
                </c:pt>
                <c:pt idx="2442">
                  <c:v>1654730.2709999997</c:v>
                </c:pt>
                <c:pt idx="2443">
                  <c:v>1646348.87</c:v>
                </c:pt>
                <c:pt idx="2444">
                  <c:v>1630125.5229999998</c:v>
                </c:pt>
                <c:pt idx="2445">
                  <c:v>1644366.3267999999</c:v>
                </c:pt>
                <c:pt idx="2446">
                  <c:v>1653123.9657999999</c:v>
                </c:pt>
                <c:pt idx="2447">
                  <c:v>1648017.0697999999</c:v>
                </c:pt>
                <c:pt idx="2448">
                  <c:v>1639803.0439999998</c:v>
                </c:pt>
                <c:pt idx="2449">
                  <c:v>1628374.2304</c:v>
                </c:pt>
                <c:pt idx="2450">
                  <c:v>1631454.7806200001</c:v>
                </c:pt>
                <c:pt idx="2451">
                  <c:v>1639149.4038</c:v>
                </c:pt>
                <c:pt idx="2452">
                  <c:v>1629412.6008000004</c:v>
                </c:pt>
                <c:pt idx="2453">
                  <c:v>1620313.43</c:v>
                </c:pt>
                <c:pt idx="2454">
                  <c:v>1619835.8252999999</c:v>
                </c:pt>
                <c:pt idx="2455">
                  <c:v>1607340.5000000002</c:v>
                </c:pt>
                <c:pt idx="2456">
                  <c:v>1603384.3854</c:v>
                </c:pt>
                <c:pt idx="2457">
                  <c:v>1619258.8337999997</c:v>
                </c:pt>
                <c:pt idx="2458">
                  <c:v>1632272.2709999999</c:v>
                </c:pt>
                <c:pt idx="2459">
                  <c:v>1631279.8096000003</c:v>
                </c:pt>
                <c:pt idx="2460">
                  <c:v>1638480.1736999999</c:v>
                </c:pt>
                <c:pt idx="2461">
                  <c:v>1648391.2836000002</c:v>
                </c:pt>
                <c:pt idx="2462">
                  <c:v>1638675.5718</c:v>
                </c:pt>
                <c:pt idx="2463">
                  <c:v>1619524.3339999996</c:v>
                </c:pt>
                <c:pt idx="2464">
                  <c:v>1635897.523</c:v>
                </c:pt>
                <c:pt idx="2465">
                  <c:v>1641981.6369000007</c:v>
                </c:pt>
                <c:pt idx="2466">
                  <c:v>1636811.4289999998</c:v>
                </c:pt>
                <c:pt idx="2467">
                  <c:v>1645340.7583999999</c:v>
                </c:pt>
                <c:pt idx="2468">
                  <c:v>1639010.3379999998</c:v>
                </c:pt>
                <c:pt idx="2469">
                  <c:v>1637516.6680000001</c:v>
                </c:pt>
                <c:pt idx="2470">
                  <c:v>1622303.5242000003</c:v>
                </c:pt>
                <c:pt idx="2471">
                  <c:v>1610980.8930000004</c:v>
                </c:pt>
                <c:pt idx="2472">
                  <c:v>1606499.6384000001</c:v>
                </c:pt>
                <c:pt idx="2473">
                  <c:v>1608560.0159999998</c:v>
                </c:pt>
                <c:pt idx="2474">
                  <c:v>1606353.0375999997</c:v>
                </c:pt>
                <c:pt idx="2475">
                  <c:v>1591018.8240000003</c:v>
                </c:pt>
                <c:pt idx="2476">
                  <c:v>1583189.0919999997</c:v>
                </c:pt>
                <c:pt idx="2477">
                  <c:v>1584823.3199999998</c:v>
                </c:pt>
                <c:pt idx="2478">
                  <c:v>1576803.5111999998</c:v>
                </c:pt>
                <c:pt idx="2479">
                  <c:v>1579487.7490000001</c:v>
                </c:pt>
                <c:pt idx="2480">
                  <c:v>1569364.9254999999</c:v>
                </c:pt>
                <c:pt idx="2481">
                  <c:v>1567802.4640000002</c:v>
                </c:pt>
                <c:pt idx="2482">
                  <c:v>1582957.824</c:v>
                </c:pt>
                <c:pt idx="2483">
                  <c:v>1568933.7279999999</c:v>
                </c:pt>
                <c:pt idx="2484">
                  <c:v>1588777.4190000002</c:v>
                </c:pt>
                <c:pt idx="2485">
                  <c:v>1594297.1232999996</c:v>
                </c:pt>
                <c:pt idx="2486">
                  <c:v>1581844.8640000001</c:v>
                </c:pt>
                <c:pt idx="2487">
                  <c:v>1588227.5183999999</c:v>
                </c:pt>
                <c:pt idx="2488">
                  <c:v>1580190.1040000001</c:v>
                </c:pt>
                <c:pt idx="2489">
                  <c:v>1560927.7635399997</c:v>
                </c:pt>
                <c:pt idx="2490">
                  <c:v>1557784.2552000002</c:v>
                </c:pt>
                <c:pt idx="2491">
                  <c:v>1553310.6928999999</c:v>
                </c:pt>
                <c:pt idx="2492">
                  <c:v>1571265.2000000002</c:v>
                </c:pt>
                <c:pt idx="2493">
                  <c:v>1584459.1869999999</c:v>
                </c:pt>
                <c:pt idx="2494">
                  <c:v>1570484.0128000004</c:v>
                </c:pt>
                <c:pt idx="2495">
                  <c:v>1553886.9915</c:v>
                </c:pt>
                <c:pt idx="2496">
                  <c:v>1569088.8989999997</c:v>
                </c:pt>
                <c:pt idx="2497">
                  <c:v>1568559.7439999999</c:v>
                </c:pt>
                <c:pt idx="2498">
                  <c:v>1551125.4167000004</c:v>
                </c:pt>
                <c:pt idx="2499">
                  <c:v>1547399.0374</c:v>
                </c:pt>
                <c:pt idx="2500">
                  <c:v>1569674.6259999999</c:v>
                </c:pt>
                <c:pt idx="2501">
                  <c:v>1573903.8597000001</c:v>
                </c:pt>
                <c:pt idx="2502">
                  <c:v>1555516.3369999998</c:v>
                </c:pt>
                <c:pt idx="2503">
                  <c:v>1548785.8684999999</c:v>
                </c:pt>
                <c:pt idx="2504">
                  <c:v>1546364.071</c:v>
                </c:pt>
                <c:pt idx="2505">
                  <c:v>1539307.9440000001</c:v>
                </c:pt>
                <c:pt idx="2506">
                  <c:v>1532630.15</c:v>
                </c:pt>
                <c:pt idx="2507">
                  <c:v>1548174.9840000002</c:v>
                </c:pt>
                <c:pt idx="2508">
                  <c:v>1557392.4679999999</c:v>
                </c:pt>
                <c:pt idx="2509">
                  <c:v>1576058.5219999999</c:v>
                </c:pt>
                <c:pt idx="2510">
                  <c:v>1568575.4680000003</c:v>
                </c:pt>
                <c:pt idx="2511">
                  <c:v>1549055.6449999998</c:v>
                </c:pt>
                <c:pt idx="2512">
                  <c:v>1547876.5043999997</c:v>
                </c:pt>
                <c:pt idx="2513">
                  <c:v>1541769.9040000001</c:v>
                </c:pt>
                <c:pt idx="2514">
                  <c:v>1548924.334</c:v>
                </c:pt>
                <c:pt idx="2515">
                  <c:v>1538054.0010000002</c:v>
                </c:pt>
                <c:pt idx="2516">
                  <c:v>1533065.9980000001</c:v>
                </c:pt>
                <c:pt idx="2517">
                  <c:v>1543953.8940000003</c:v>
                </c:pt>
                <c:pt idx="2518">
                  <c:v>1555806.7390000001</c:v>
                </c:pt>
                <c:pt idx="2519">
                  <c:v>1555900.0910000002</c:v>
                </c:pt>
                <c:pt idx="2520">
                  <c:v>1539945.5346000004</c:v>
                </c:pt>
                <c:pt idx="2521">
                  <c:v>1532642.1130000001</c:v>
                </c:pt>
                <c:pt idx="2522">
                  <c:v>1539789.841</c:v>
                </c:pt>
                <c:pt idx="2523">
                  <c:v>1536596.8008000003</c:v>
                </c:pt>
                <c:pt idx="2524">
                  <c:v>1539910.5579999997</c:v>
                </c:pt>
                <c:pt idx="2525">
                  <c:v>1522955.3689999999</c:v>
                </c:pt>
                <c:pt idx="2526">
                  <c:v>1537628.8400000003</c:v>
                </c:pt>
                <c:pt idx="2527">
                  <c:v>1552537.5439999998</c:v>
                </c:pt>
                <c:pt idx="2528">
                  <c:v>1542868.6630000004</c:v>
                </c:pt>
                <c:pt idx="2529">
                  <c:v>1513968.1176000002</c:v>
                </c:pt>
                <c:pt idx="2530">
                  <c:v>1520537.6940000004</c:v>
                </c:pt>
                <c:pt idx="2531">
                  <c:v>1510829.9642000003</c:v>
                </c:pt>
                <c:pt idx="2532">
                  <c:v>1512803.9729999995</c:v>
                </c:pt>
                <c:pt idx="2533">
                  <c:v>1503691.3340000005</c:v>
                </c:pt>
                <c:pt idx="2534">
                  <c:v>1522178.3870000003</c:v>
                </c:pt>
                <c:pt idx="2535">
                  <c:v>1519002.9090000002</c:v>
                </c:pt>
                <c:pt idx="2536">
                  <c:v>1525159.2760000001</c:v>
                </c:pt>
                <c:pt idx="2537">
                  <c:v>1514079.834</c:v>
                </c:pt>
                <c:pt idx="2538">
                  <c:v>1510068.7779999999</c:v>
                </c:pt>
                <c:pt idx="2539">
                  <c:v>1487055.3240000003</c:v>
                </c:pt>
                <c:pt idx="2540">
                  <c:v>1490011.0649999999</c:v>
                </c:pt>
                <c:pt idx="2541">
                  <c:v>1513160.456</c:v>
                </c:pt>
                <c:pt idx="2542">
                  <c:v>1515814.7424000001</c:v>
                </c:pt>
                <c:pt idx="2543">
                  <c:v>1510379.3470000001</c:v>
                </c:pt>
                <c:pt idx="2544">
                  <c:v>1503703.8802</c:v>
                </c:pt>
                <c:pt idx="2545">
                  <c:v>1506607.051</c:v>
                </c:pt>
                <c:pt idx="2546">
                  <c:v>1509581.7169999999</c:v>
                </c:pt>
                <c:pt idx="2547">
                  <c:v>1503543.8329999996</c:v>
                </c:pt>
                <c:pt idx="2548">
                  <c:v>1513496.0196999998</c:v>
                </c:pt>
                <c:pt idx="2549">
                  <c:v>1505643.6629999997</c:v>
                </c:pt>
                <c:pt idx="2550">
                  <c:v>1509257.9259999997</c:v>
                </c:pt>
                <c:pt idx="2551">
                  <c:v>1515590.496</c:v>
                </c:pt>
                <c:pt idx="2552">
                  <c:v>1521195.8540000003</c:v>
                </c:pt>
                <c:pt idx="2553">
                  <c:v>1511535.4649999996</c:v>
                </c:pt>
                <c:pt idx="2554">
                  <c:v>1508084.068</c:v>
                </c:pt>
                <c:pt idx="2555">
                  <c:v>1510254.8599999994</c:v>
                </c:pt>
                <c:pt idx="2556">
                  <c:v>1503879.3970000001</c:v>
                </c:pt>
                <c:pt idx="2557">
                  <c:v>1501533.1132999996</c:v>
                </c:pt>
                <c:pt idx="2558">
                  <c:v>1489985.7050000001</c:v>
                </c:pt>
                <c:pt idx="2559">
                  <c:v>1484910.976</c:v>
                </c:pt>
                <c:pt idx="2560">
                  <c:v>1476578.9539999999</c:v>
                </c:pt>
                <c:pt idx="2561">
                  <c:v>1480027.6511000001</c:v>
                </c:pt>
                <c:pt idx="2562">
                  <c:v>1478144.6229999999</c:v>
                </c:pt>
                <c:pt idx="2563">
                  <c:v>1473604.3158000002</c:v>
                </c:pt>
                <c:pt idx="2564">
                  <c:v>1476334.8239999998</c:v>
                </c:pt>
                <c:pt idx="2565">
                  <c:v>1475263.0319999999</c:v>
                </c:pt>
                <c:pt idx="2566">
                  <c:v>1480871.7600999998</c:v>
                </c:pt>
                <c:pt idx="2567">
                  <c:v>1479055.9369999999</c:v>
                </c:pt>
                <c:pt idx="2568">
                  <c:v>1477360.409</c:v>
                </c:pt>
                <c:pt idx="2569">
                  <c:v>1475638.0679999997</c:v>
                </c:pt>
                <c:pt idx="2570">
                  <c:v>1486401.915</c:v>
                </c:pt>
                <c:pt idx="2571">
                  <c:v>1486180.0070000002</c:v>
                </c:pt>
                <c:pt idx="2572">
                  <c:v>1481528.5909</c:v>
                </c:pt>
                <c:pt idx="2573">
                  <c:v>1480834.5259999998</c:v>
                </c:pt>
                <c:pt idx="2574">
                  <c:v>1473846.301</c:v>
                </c:pt>
                <c:pt idx="2575">
                  <c:v>1475356.199</c:v>
                </c:pt>
                <c:pt idx="2576">
                  <c:v>1465604.1309999998</c:v>
                </c:pt>
                <c:pt idx="2577">
                  <c:v>1464474.0612000003</c:v>
                </c:pt>
                <c:pt idx="2578">
                  <c:v>1458743.5261000004</c:v>
                </c:pt>
                <c:pt idx="2579">
                  <c:v>1462791.6660000004</c:v>
                </c:pt>
                <c:pt idx="2580">
                  <c:v>1465406.4409999996</c:v>
                </c:pt>
                <c:pt idx="2581">
                  <c:v>1465204.6612999996</c:v>
                </c:pt>
                <c:pt idx="2582">
                  <c:v>1461783.6510000003</c:v>
                </c:pt>
                <c:pt idx="2583">
                  <c:v>1464758.1219999997</c:v>
                </c:pt>
                <c:pt idx="2584">
                  <c:v>1471042.1740000001</c:v>
                </c:pt>
                <c:pt idx="2585">
                  <c:v>1475140.8455000003</c:v>
                </c:pt>
                <c:pt idx="2586">
                  <c:v>1469443.7939999995</c:v>
                </c:pt>
                <c:pt idx="2587">
                  <c:v>1468042.2970000003</c:v>
                </c:pt>
                <c:pt idx="2588">
                  <c:v>1468878.6089999999</c:v>
                </c:pt>
                <c:pt idx="2589">
                  <c:v>1467610.5766</c:v>
                </c:pt>
                <c:pt idx="2590">
                  <c:v>1454680.9670000004</c:v>
                </c:pt>
                <c:pt idx="2591">
                  <c:v>1479282.4920000003</c:v>
                </c:pt>
                <c:pt idx="2592">
                  <c:v>1471292.2770000002</c:v>
                </c:pt>
                <c:pt idx="2593">
                  <c:v>1450664.6070999999</c:v>
                </c:pt>
                <c:pt idx="2594">
                  <c:v>1461382.9820000003</c:v>
                </c:pt>
                <c:pt idx="2595">
                  <c:v>1445555.3699999999</c:v>
                </c:pt>
                <c:pt idx="2596">
                  <c:v>1436585.459</c:v>
                </c:pt>
                <c:pt idx="2597">
                  <c:v>1436617.7820000001</c:v>
                </c:pt>
                <c:pt idx="2598">
                  <c:v>1447116.9779999997</c:v>
                </c:pt>
                <c:pt idx="2599">
                  <c:v>1458423.5759999997</c:v>
                </c:pt>
                <c:pt idx="2600">
                  <c:v>1447310.0018</c:v>
                </c:pt>
                <c:pt idx="2601">
                  <c:v>1445489.8575000002</c:v>
                </c:pt>
                <c:pt idx="2602">
                  <c:v>1457538.7890000006</c:v>
                </c:pt>
                <c:pt idx="2603">
                  <c:v>1462308.1800000004</c:v>
                </c:pt>
                <c:pt idx="2604">
                  <c:v>1465982.8449999995</c:v>
                </c:pt>
                <c:pt idx="2605">
                  <c:v>1460544.3450000002</c:v>
                </c:pt>
                <c:pt idx="2606">
                  <c:v>1437045.1330000001</c:v>
                </c:pt>
                <c:pt idx="2607">
                  <c:v>1432192.8613000002</c:v>
                </c:pt>
                <c:pt idx="2608">
                  <c:v>1436946.2588000002</c:v>
                </c:pt>
                <c:pt idx="2609">
                  <c:v>1437227.4869999997</c:v>
                </c:pt>
                <c:pt idx="2610">
                  <c:v>1443824.9067000002</c:v>
                </c:pt>
                <c:pt idx="2611">
                  <c:v>1441469.2320000001</c:v>
                </c:pt>
                <c:pt idx="2612">
                  <c:v>1436636.4760000003</c:v>
                </c:pt>
                <c:pt idx="2613">
                  <c:v>1438771.4069999999</c:v>
                </c:pt>
                <c:pt idx="2614">
                  <c:v>1424946.8350000002</c:v>
                </c:pt>
                <c:pt idx="2615">
                  <c:v>1416475.4820000003</c:v>
                </c:pt>
                <c:pt idx="2616">
                  <c:v>1418131.7539999997</c:v>
                </c:pt>
                <c:pt idx="2617">
                  <c:v>1422506.9369999997</c:v>
                </c:pt>
                <c:pt idx="2618">
                  <c:v>1428117.2879999997</c:v>
                </c:pt>
                <c:pt idx="2619">
                  <c:v>1428000.9709999999</c:v>
                </c:pt>
                <c:pt idx="2620">
                  <c:v>1430616.9040000001</c:v>
                </c:pt>
                <c:pt idx="2621">
                  <c:v>1426325.5880000002</c:v>
                </c:pt>
                <c:pt idx="2622">
                  <c:v>1426747.8420000004</c:v>
                </c:pt>
                <c:pt idx="2623">
                  <c:v>1427466.5649999999</c:v>
                </c:pt>
                <c:pt idx="2624">
                  <c:v>1419928.6770000004</c:v>
                </c:pt>
                <c:pt idx="2625">
                  <c:v>1418792.4470000004</c:v>
                </c:pt>
                <c:pt idx="2626">
                  <c:v>1416263.2768999999</c:v>
                </c:pt>
                <c:pt idx="2627">
                  <c:v>1415378.8547999996</c:v>
                </c:pt>
                <c:pt idx="2628">
                  <c:v>1411193.7759999998</c:v>
                </c:pt>
                <c:pt idx="2629">
                  <c:v>1405356.1527000002</c:v>
                </c:pt>
                <c:pt idx="2630">
                  <c:v>1396384.254</c:v>
                </c:pt>
                <c:pt idx="2631">
                  <c:v>1408130.1240000001</c:v>
                </c:pt>
                <c:pt idx="2632">
                  <c:v>1419533.2820000004</c:v>
                </c:pt>
                <c:pt idx="2633">
                  <c:v>1425871.7229999998</c:v>
                </c:pt>
                <c:pt idx="2634">
                  <c:v>1420323.7650000001</c:v>
                </c:pt>
                <c:pt idx="2635">
                  <c:v>1410359.9720000001</c:v>
                </c:pt>
                <c:pt idx="2636">
                  <c:v>1409730.3490000002</c:v>
                </c:pt>
                <c:pt idx="2637">
                  <c:v>1404592.943</c:v>
                </c:pt>
                <c:pt idx="2638">
                  <c:v>1399622.4620000001</c:v>
                </c:pt>
                <c:pt idx="2639">
                  <c:v>1401206.1240000001</c:v>
                </c:pt>
                <c:pt idx="2640">
                  <c:v>1398361.76</c:v>
                </c:pt>
                <c:pt idx="2641">
                  <c:v>1386982.7900000003</c:v>
                </c:pt>
                <c:pt idx="2642">
                  <c:v>1381928.2740000002</c:v>
                </c:pt>
                <c:pt idx="2643">
                  <c:v>1391786.1060000006</c:v>
                </c:pt>
                <c:pt idx="2644">
                  <c:v>1397575.0549999999</c:v>
                </c:pt>
                <c:pt idx="2645">
                  <c:v>1386024.6870000002</c:v>
                </c:pt>
                <c:pt idx="2646">
                  <c:v>1383366.3699999999</c:v>
                </c:pt>
                <c:pt idx="2647">
                  <c:v>1395495.5000000005</c:v>
                </c:pt>
                <c:pt idx="2648">
                  <c:v>1392107.2370000007</c:v>
                </c:pt>
                <c:pt idx="2649">
                  <c:v>1402325.2720000003</c:v>
                </c:pt>
                <c:pt idx="2650">
                  <c:v>1417913.6159999999</c:v>
                </c:pt>
                <c:pt idx="2651">
                  <c:v>1385678.8269999998</c:v>
                </c:pt>
                <c:pt idx="2652">
                  <c:v>1371765.5343000002</c:v>
                </c:pt>
                <c:pt idx="2653">
                  <c:v>1366756.0279999997</c:v>
                </c:pt>
                <c:pt idx="2654">
                  <c:v>1365773.9049999998</c:v>
                </c:pt>
                <c:pt idx="2655">
                  <c:v>1373808.1090000004</c:v>
                </c:pt>
                <c:pt idx="2656">
                  <c:v>1369166.034</c:v>
                </c:pt>
                <c:pt idx="2657">
                  <c:v>1390863.2437000002</c:v>
                </c:pt>
                <c:pt idx="2658">
                  <c:v>1378795.2390000001</c:v>
                </c:pt>
                <c:pt idx="2659">
                  <c:v>1375524.5640000002</c:v>
                </c:pt>
                <c:pt idx="2660">
                  <c:v>1370583.8289999999</c:v>
                </c:pt>
                <c:pt idx="2661">
                  <c:v>1377202.6470000001</c:v>
                </c:pt>
                <c:pt idx="2662">
                  <c:v>1373362.7489999998</c:v>
                </c:pt>
                <c:pt idx="2663">
                  <c:v>1380705.9650000001</c:v>
                </c:pt>
                <c:pt idx="2664">
                  <c:v>1381395.9669999999</c:v>
                </c:pt>
                <c:pt idx="2665">
                  <c:v>1381686.2268000001</c:v>
                </c:pt>
                <c:pt idx="2666">
                  <c:v>1373465.5919999999</c:v>
                </c:pt>
                <c:pt idx="2667">
                  <c:v>1376217.9550000001</c:v>
                </c:pt>
                <c:pt idx="2668">
                  <c:v>1375010.74</c:v>
                </c:pt>
                <c:pt idx="2669">
                  <c:v>1371992.4120000002</c:v>
                </c:pt>
                <c:pt idx="2670">
                  <c:v>1378299.5290000001</c:v>
                </c:pt>
                <c:pt idx="2671">
                  <c:v>1369040.477</c:v>
                </c:pt>
                <c:pt idx="2672">
                  <c:v>1370621.679</c:v>
                </c:pt>
                <c:pt idx="2673">
                  <c:v>1381815.895</c:v>
                </c:pt>
                <c:pt idx="2674">
                  <c:v>1386196.4819999998</c:v>
                </c:pt>
                <c:pt idx="2675">
                  <c:v>1368938.8203</c:v>
                </c:pt>
                <c:pt idx="2676">
                  <c:v>1356960.8470000001</c:v>
                </c:pt>
                <c:pt idx="2677">
                  <c:v>1351790.1880000001</c:v>
                </c:pt>
                <c:pt idx="2678">
                  <c:v>1362398.764</c:v>
                </c:pt>
                <c:pt idx="2679">
                  <c:v>1372782.4819999996</c:v>
                </c:pt>
                <c:pt idx="2680">
                  <c:v>1365659.3648000003</c:v>
                </c:pt>
                <c:pt idx="2681">
                  <c:v>1362991.6909999999</c:v>
                </c:pt>
                <c:pt idx="2682">
                  <c:v>1360281.1470000003</c:v>
                </c:pt>
                <c:pt idx="2683">
                  <c:v>1352100.3909999998</c:v>
                </c:pt>
                <c:pt idx="2684">
                  <c:v>1355259.0990000002</c:v>
                </c:pt>
                <c:pt idx="2685">
                  <c:v>1352309.817</c:v>
                </c:pt>
                <c:pt idx="2686">
                  <c:v>1348042.148</c:v>
                </c:pt>
                <c:pt idx="2687">
                  <c:v>1350703.3360000006</c:v>
                </c:pt>
                <c:pt idx="2688">
                  <c:v>1341742.0312999999</c:v>
                </c:pt>
                <c:pt idx="2689">
                  <c:v>1337529.8729999999</c:v>
                </c:pt>
                <c:pt idx="2690">
                  <c:v>1341345.2889999996</c:v>
                </c:pt>
                <c:pt idx="2691">
                  <c:v>1336594.6160000004</c:v>
                </c:pt>
                <c:pt idx="2692">
                  <c:v>1350258.3079999995</c:v>
                </c:pt>
                <c:pt idx="2693">
                  <c:v>1347834.8739999994</c:v>
                </c:pt>
                <c:pt idx="2694">
                  <c:v>1346318.8399999996</c:v>
                </c:pt>
                <c:pt idx="2695">
                  <c:v>1341410.6010000003</c:v>
                </c:pt>
                <c:pt idx="2696">
                  <c:v>1334869.446</c:v>
                </c:pt>
                <c:pt idx="2697">
                  <c:v>1330278.6130000001</c:v>
                </c:pt>
                <c:pt idx="2698">
                  <c:v>1336918.9040000003</c:v>
                </c:pt>
                <c:pt idx="2699">
                  <c:v>1333505.0759999999</c:v>
                </c:pt>
                <c:pt idx="2700">
                  <c:v>1334253.4010000003</c:v>
                </c:pt>
                <c:pt idx="2701">
                  <c:v>1341613.8659999999</c:v>
                </c:pt>
                <c:pt idx="2702">
                  <c:v>1341472.6850000001</c:v>
                </c:pt>
                <c:pt idx="2703">
                  <c:v>1324881.7010000001</c:v>
                </c:pt>
                <c:pt idx="2704">
                  <c:v>1316370.1300000004</c:v>
                </c:pt>
                <c:pt idx="2705">
                  <c:v>1321931.7180000001</c:v>
                </c:pt>
                <c:pt idx="2706">
                  <c:v>1323909.301</c:v>
                </c:pt>
                <c:pt idx="2707">
                  <c:v>1325139.2289999998</c:v>
                </c:pt>
                <c:pt idx="2708">
                  <c:v>1319347.4800000007</c:v>
                </c:pt>
                <c:pt idx="2709">
                  <c:v>1319675.8690000002</c:v>
                </c:pt>
                <c:pt idx="2710">
                  <c:v>1316736.209</c:v>
                </c:pt>
                <c:pt idx="2711">
                  <c:v>1319616.6459999997</c:v>
                </c:pt>
                <c:pt idx="2712">
                  <c:v>1325366.7752999996</c:v>
                </c:pt>
                <c:pt idx="2713">
                  <c:v>1313924.0529999998</c:v>
                </c:pt>
                <c:pt idx="2714">
                  <c:v>1306363.7430000002</c:v>
                </c:pt>
                <c:pt idx="2715">
                  <c:v>1297078.0639999998</c:v>
                </c:pt>
                <c:pt idx="2716">
                  <c:v>1309085.4990000001</c:v>
                </c:pt>
                <c:pt idx="2717">
                  <c:v>1323193.9139999999</c:v>
                </c:pt>
                <c:pt idx="2718">
                  <c:v>1311838.848</c:v>
                </c:pt>
                <c:pt idx="2719">
                  <c:v>1313851.2659999998</c:v>
                </c:pt>
                <c:pt idx="2720">
                  <c:v>1300634.5419999999</c:v>
                </c:pt>
                <c:pt idx="2721">
                  <c:v>1302776.7450000001</c:v>
                </c:pt>
                <c:pt idx="2722">
                  <c:v>1296283.3039999998</c:v>
                </c:pt>
                <c:pt idx="2723">
                  <c:v>1299359.9609999997</c:v>
                </c:pt>
                <c:pt idx="2724">
                  <c:v>1313566.4692999995</c:v>
                </c:pt>
                <c:pt idx="2725">
                  <c:v>1309540.4690000003</c:v>
                </c:pt>
                <c:pt idx="2726">
                  <c:v>1304398.6779999998</c:v>
                </c:pt>
                <c:pt idx="2727">
                  <c:v>1320662.9009999996</c:v>
                </c:pt>
                <c:pt idx="2728">
                  <c:v>1316823.0780000002</c:v>
                </c:pt>
                <c:pt idx="2729">
                  <c:v>1311509.6969999997</c:v>
                </c:pt>
                <c:pt idx="2730">
                  <c:v>1316255.7379999999</c:v>
                </c:pt>
                <c:pt idx="2731">
                  <c:v>1323780.9620000001</c:v>
                </c:pt>
                <c:pt idx="2732">
                  <c:v>1312355.1314000003</c:v>
                </c:pt>
                <c:pt idx="2733">
                  <c:v>1299937.004</c:v>
                </c:pt>
                <c:pt idx="2734">
                  <c:v>1299312.98</c:v>
                </c:pt>
                <c:pt idx="2735">
                  <c:v>1308069.9048000004</c:v>
                </c:pt>
                <c:pt idx="2736">
                  <c:v>1302988.3580000002</c:v>
                </c:pt>
                <c:pt idx="2737">
                  <c:v>1308540.1760000002</c:v>
                </c:pt>
                <c:pt idx="2738">
                  <c:v>1310377.2410000002</c:v>
                </c:pt>
                <c:pt idx="2739">
                  <c:v>1314471.625</c:v>
                </c:pt>
                <c:pt idx="2740">
                  <c:v>1306960.1129999997</c:v>
                </c:pt>
                <c:pt idx="2741">
                  <c:v>1299632.9250000003</c:v>
                </c:pt>
                <c:pt idx="2742">
                  <c:v>1297481.8230000001</c:v>
                </c:pt>
                <c:pt idx="2743">
                  <c:v>1290024.8231000002</c:v>
                </c:pt>
                <c:pt idx="2744">
                  <c:v>1288062.0930000001</c:v>
                </c:pt>
                <c:pt idx="2745">
                  <c:v>1291382.8229999999</c:v>
                </c:pt>
                <c:pt idx="2746">
                  <c:v>1289471.8678000004</c:v>
                </c:pt>
                <c:pt idx="2747">
                  <c:v>1288306.4389999998</c:v>
                </c:pt>
                <c:pt idx="2748">
                  <c:v>1282379.78</c:v>
                </c:pt>
                <c:pt idx="2749">
                  <c:v>1283095.2000000002</c:v>
                </c:pt>
                <c:pt idx="2750">
                  <c:v>1288657.3400000003</c:v>
                </c:pt>
                <c:pt idx="2751">
                  <c:v>1296823.402</c:v>
                </c:pt>
                <c:pt idx="2752">
                  <c:v>1293733.0270000002</c:v>
                </c:pt>
                <c:pt idx="2753">
                  <c:v>1297531.6490000002</c:v>
                </c:pt>
                <c:pt idx="2754">
                  <c:v>1299747.0979999998</c:v>
                </c:pt>
                <c:pt idx="2755">
                  <c:v>1292744.3800000006</c:v>
                </c:pt>
                <c:pt idx="2756">
                  <c:v>1287226.0110000002</c:v>
                </c:pt>
                <c:pt idx="2757">
                  <c:v>1291360.1365999999</c:v>
                </c:pt>
                <c:pt idx="2758">
                  <c:v>1289096.6199999999</c:v>
                </c:pt>
                <c:pt idx="2759">
                  <c:v>1291400.7920000004</c:v>
                </c:pt>
                <c:pt idx="2760">
                  <c:v>1285157.6499999999</c:v>
                </c:pt>
                <c:pt idx="2761">
                  <c:v>1275186.1859999995</c:v>
                </c:pt>
                <c:pt idx="2762">
                  <c:v>1280375.9000000004</c:v>
                </c:pt>
                <c:pt idx="2763">
                  <c:v>1275530.9570000002</c:v>
                </c:pt>
                <c:pt idx="2764">
                  <c:v>1280504.7730000003</c:v>
                </c:pt>
                <c:pt idx="2765">
                  <c:v>1276577.6710000001</c:v>
                </c:pt>
                <c:pt idx="2766">
                  <c:v>1278749.2758999998</c:v>
                </c:pt>
                <c:pt idx="2767">
                  <c:v>1283273.2879999999</c:v>
                </c:pt>
                <c:pt idx="2768">
                  <c:v>1284093.6100000001</c:v>
                </c:pt>
                <c:pt idx="2769">
                  <c:v>1270334.449</c:v>
                </c:pt>
                <c:pt idx="2770">
                  <c:v>1292722.784</c:v>
                </c:pt>
                <c:pt idx="2771">
                  <c:v>1296857.3029999998</c:v>
                </c:pt>
                <c:pt idx="2772">
                  <c:v>1290842.5870000001</c:v>
                </c:pt>
                <c:pt idx="2773">
                  <c:v>1283939.0489999999</c:v>
                </c:pt>
                <c:pt idx="2774">
                  <c:v>1278496.9809999999</c:v>
                </c:pt>
                <c:pt idx="2775">
                  <c:v>1276033.5390000001</c:v>
                </c:pt>
                <c:pt idx="2776">
                  <c:v>1257920.5386000003</c:v>
                </c:pt>
                <c:pt idx="2777">
                  <c:v>1262650.7879999999</c:v>
                </c:pt>
                <c:pt idx="2778">
                  <c:v>1276688.4889999998</c:v>
                </c:pt>
                <c:pt idx="2779">
                  <c:v>1276915.2786999999</c:v>
                </c:pt>
                <c:pt idx="2780">
                  <c:v>1273422.1399999999</c:v>
                </c:pt>
                <c:pt idx="2781">
                  <c:v>1274159.1690000005</c:v>
                </c:pt>
                <c:pt idx="2782">
                  <c:v>1270170.1818000001</c:v>
                </c:pt>
                <c:pt idx="2783">
                  <c:v>1266112.6957999999</c:v>
                </c:pt>
                <c:pt idx="2784">
                  <c:v>1283432.0389999999</c:v>
                </c:pt>
                <c:pt idx="2785">
                  <c:v>1274530.7699999998</c:v>
                </c:pt>
                <c:pt idx="2786">
                  <c:v>1270722.5199999996</c:v>
                </c:pt>
                <c:pt idx="2787">
                  <c:v>1268572.213</c:v>
                </c:pt>
                <c:pt idx="2788">
                  <c:v>1263441.5</c:v>
                </c:pt>
                <c:pt idx="2789">
                  <c:v>1264537.2141</c:v>
                </c:pt>
                <c:pt idx="2790">
                  <c:v>1269239.4370000002</c:v>
                </c:pt>
                <c:pt idx="2791">
                  <c:v>1259932.1339999998</c:v>
                </c:pt>
                <c:pt idx="2792">
                  <c:v>1263734.6950999999</c:v>
                </c:pt>
                <c:pt idx="2793">
                  <c:v>1265673.3089999999</c:v>
                </c:pt>
                <c:pt idx="2794">
                  <c:v>1263905.5640000002</c:v>
                </c:pt>
                <c:pt idx="2795">
                  <c:v>1259453.5179999997</c:v>
                </c:pt>
                <c:pt idx="2796">
                  <c:v>1249799.3530000001</c:v>
                </c:pt>
                <c:pt idx="2797">
                  <c:v>1247743.5449999999</c:v>
                </c:pt>
                <c:pt idx="2798">
                  <c:v>1249581.8799999999</c:v>
                </c:pt>
                <c:pt idx="2799">
                  <c:v>1252871.0999999999</c:v>
                </c:pt>
                <c:pt idx="2800">
                  <c:v>1244006.47</c:v>
                </c:pt>
                <c:pt idx="2801">
                  <c:v>1242800.6579499999</c:v>
                </c:pt>
                <c:pt idx="2802">
                  <c:v>1237015.6200000001</c:v>
                </c:pt>
                <c:pt idx="2803">
                  <c:v>1237047.2950000002</c:v>
                </c:pt>
                <c:pt idx="2804">
                  <c:v>1237624.6270000001</c:v>
                </c:pt>
                <c:pt idx="2805">
                  <c:v>1241111.75</c:v>
                </c:pt>
                <c:pt idx="2806">
                  <c:v>1234082.449</c:v>
                </c:pt>
                <c:pt idx="2807">
                  <c:v>1237632.2593</c:v>
                </c:pt>
                <c:pt idx="2808">
                  <c:v>1238402.3541999999</c:v>
                </c:pt>
                <c:pt idx="2809">
                  <c:v>1226284.507</c:v>
                </c:pt>
                <c:pt idx="2810">
                  <c:v>1227011.9300000004</c:v>
                </c:pt>
                <c:pt idx="2811">
                  <c:v>1225184.3729999999</c:v>
                </c:pt>
                <c:pt idx="2812">
                  <c:v>1233438.0887</c:v>
                </c:pt>
                <c:pt idx="2813">
                  <c:v>1236404.5619999999</c:v>
                </c:pt>
                <c:pt idx="2814">
                  <c:v>1251471.0830000001</c:v>
                </c:pt>
                <c:pt idx="2815">
                  <c:v>1250247.203</c:v>
                </c:pt>
                <c:pt idx="2816">
                  <c:v>1243394.8709999998</c:v>
                </c:pt>
                <c:pt idx="2817">
                  <c:v>1233060.2779999999</c:v>
                </c:pt>
                <c:pt idx="2818">
                  <c:v>1232167.9600000004</c:v>
                </c:pt>
                <c:pt idx="2819">
                  <c:v>1219678.5879999998</c:v>
                </c:pt>
                <c:pt idx="2820">
                  <c:v>1221334.5870000001</c:v>
                </c:pt>
                <c:pt idx="2821">
                  <c:v>1234336.7720000001</c:v>
                </c:pt>
                <c:pt idx="2822">
                  <c:v>1225608.652</c:v>
                </c:pt>
                <c:pt idx="2823">
                  <c:v>1219479.0279999999</c:v>
                </c:pt>
                <c:pt idx="2824">
                  <c:v>1212706.8700000001</c:v>
                </c:pt>
                <c:pt idx="2825">
                  <c:v>1216746.3360000001</c:v>
                </c:pt>
                <c:pt idx="2826">
                  <c:v>1223686.0570000003</c:v>
                </c:pt>
                <c:pt idx="2827">
                  <c:v>1237382.412</c:v>
                </c:pt>
                <c:pt idx="2828">
                  <c:v>1239763.5540000002</c:v>
                </c:pt>
                <c:pt idx="2829">
                  <c:v>1230312.6630000002</c:v>
                </c:pt>
                <c:pt idx="2830">
                  <c:v>1229926.0569999998</c:v>
                </c:pt>
                <c:pt idx="2831">
                  <c:v>1227698.1650000005</c:v>
                </c:pt>
                <c:pt idx="2832">
                  <c:v>1216140.3954</c:v>
                </c:pt>
                <c:pt idx="2833">
                  <c:v>1219973.8179999997</c:v>
                </c:pt>
                <c:pt idx="2834">
                  <c:v>1217536.719</c:v>
                </c:pt>
                <c:pt idx="2835">
                  <c:v>1219291.9410000003</c:v>
                </c:pt>
                <c:pt idx="2836">
                  <c:v>1225199.9649999999</c:v>
                </c:pt>
                <c:pt idx="2837">
                  <c:v>1230636.331</c:v>
                </c:pt>
                <c:pt idx="2838">
                  <c:v>1223498.9229999995</c:v>
                </c:pt>
                <c:pt idx="2839">
                  <c:v>1218956.1449999998</c:v>
                </c:pt>
                <c:pt idx="2840">
                  <c:v>1217478.4189999998</c:v>
                </c:pt>
                <c:pt idx="2841">
                  <c:v>1222024.425</c:v>
                </c:pt>
                <c:pt idx="2842">
                  <c:v>1222780.223</c:v>
                </c:pt>
                <c:pt idx="2843">
                  <c:v>1212935.0389999999</c:v>
                </c:pt>
                <c:pt idx="2844">
                  <c:v>1196132.5719999999</c:v>
                </c:pt>
                <c:pt idx="2845">
                  <c:v>1196359.7960000001</c:v>
                </c:pt>
                <c:pt idx="2846">
                  <c:v>1204070.0790000001</c:v>
                </c:pt>
                <c:pt idx="2847">
                  <c:v>1218149.9846000003</c:v>
                </c:pt>
                <c:pt idx="2848">
                  <c:v>1214033.1359999997</c:v>
                </c:pt>
                <c:pt idx="2849">
                  <c:v>1213276.8229999999</c:v>
                </c:pt>
                <c:pt idx="2850">
                  <c:v>1216363.8999999999</c:v>
                </c:pt>
                <c:pt idx="2851">
                  <c:v>1210195.56806</c:v>
                </c:pt>
                <c:pt idx="2852">
                  <c:v>1210878.3020000001</c:v>
                </c:pt>
                <c:pt idx="2853">
                  <c:v>1206301.2889999999</c:v>
                </c:pt>
                <c:pt idx="2854">
                  <c:v>1198365.2500000002</c:v>
                </c:pt>
                <c:pt idx="2855">
                  <c:v>1201980.2440000002</c:v>
                </c:pt>
                <c:pt idx="2856">
                  <c:v>1202222.1300000001</c:v>
                </c:pt>
                <c:pt idx="2857">
                  <c:v>1201660.3660000002</c:v>
                </c:pt>
                <c:pt idx="2858">
                  <c:v>1203625.825</c:v>
                </c:pt>
                <c:pt idx="2859">
                  <c:v>1193163.602</c:v>
                </c:pt>
                <c:pt idx="2860">
                  <c:v>1193547.4099999999</c:v>
                </c:pt>
                <c:pt idx="2861">
                  <c:v>1194647.4979999999</c:v>
                </c:pt>
                <c:pt idx="2862">
                  <c:v>1198550.8129999998</c:v>
                </c:pt>
                <c:pt idx="2863">
                  <c:v>1184636.6850000001</c:v>
                </c:pt>
                <c:pt idx="2864">
                  <c:v>1181877.2730000003</c:v>
                </c:pt>
                <c:pt idx="2865">
                  <c:v>1178196.2219999996</c:v>
                </c:pt>
                <c:pt idx="2866">
                  <c:v>1175787.0100000002</c:v>
                </c:pt>
                <c:pt idx="2867">
                  <c:v>1185940.3430000001</c:v>
                </c:pt>
                <c:pt idx="2868">
                  <c:v>1199592.4010000001</c:v>
                </c:pt>
                <c:pt idx="2869">
                  <c:v>1208200.4419999998</c:v>
                </c:pt>
                <c:pt idx="2870">
                  <c:v>1208365.2265000003</c:v>
                </c:pt>
                <c:pt idx="2871">
                  <c:v>1198785.0299999998</c:v>
                </c:pt>
                <c:pt idx="2872">
                  <c:v>1182883.9542999996</c:v>
                </c:pt>
                <c:pt idx="2873">
                  <c:v>1181263.2669999998</c:v>
                </c:pt>
                <c:pt idx="2874">
                  <c:v>1195351.2110000001</c:v>
                </c:pt>
                <c:pt idx="2875">
                  <c:v>1188781.4349999998</c:v>
                </c:pt>
                <c:pt idx="2876">
                  <c:v>1190394.301</c:v>
                </c:pt>
                <c:pt idx="2877">
                  <c:v>1182886.0140000002</c:v>
                </c:pt>
                <c:pt idx="2878">
                  <c:v>1182891.2679999999</c:v>
                </c:pt>
                <c:pt idx="2879">
                  <c:v>1179400.5119999996</c:v>
                </c:pt>
                <c:pt idx="2880">
                  <c:v>1163581.6620000002</c:v>
                </c:pt>
                <c:pt idx="2881">
                  <c:v>1158394.51</c:v>
                </c:pt>
                <c:pt idx="2882">
                  <c:v>1165710.2000000002</c:v>
                </c:pt>
                <c:pt idx="2883">
                  <c:v>1170244.9629999998</c:v>
                </c:pt>
                <c:pt idx="2884">
                  <c:v>1164367.3290000004</c:v>
                </c:pt>
                <c:pt idx="2885">
                  <c:v>1170705.1710000003</c:v>
                </c:pt>
                <c:pt idx="2886">
                  <c:v>1169814.7009999999</c:v>
                </c:pt>
                <c:pt idx="2887">
                  <c:v>1164179.7150000001</c:v>
                </c:pt>
                <c:pt idx="2888">
                  <c:v>1168380.0340000005</c:v>
                </c:pt>
                <c:pt idx="2889">
                  <c:v>1161627.2599999995</c:v>
                </c:pt>
                <c:pt idx="2890">
                  <c:v>1168235.777</c:v>
                </c:pt>
                <c:pt idx="2891">
                  <c:v>1175656.6109999998</c:v>
                </c:pt>
                <c:pt idx="2892">
                  <c:v>1182343.5879999998</c:v>
                </c:pt>
                <c:pt idx="2893">
                  <c:v>1179354.7580000004</c:v>
                </c:pt>
                <c:pt idx="2894">
                  <c:v>1171174.4939999999</c:v>
                </c:pt>
                <c:pt idx="2895">
                  <c:v>1161221.1200000003</c:v>
                </c:pt>
                <c:pt idx="2896">
                  <c:v>1167483.175</c:v>
                </c:pt>
                <c:pt idx="2897">
                  <c:v>1164790.2279999999</c:v>
                </c:pt>
                <c:pt idx="2898">
                  <c:v>1161008.4149999998</c:v>
                </c:pt>
                <c:pt idx="2899">
                  <c:v>1161502.0097000001</c:v>
                </c:pt>
                <c:pt idx="2900">
                  <c:v>1159137.1620000002</c:v>
                </c:pt>
                <c:pt idx="2901">
                  <c:v>1166769.148</c:v>
                </c:pt>
                <c:pt idx="2902">
                  <c:v>1168465.8730000001</c:v>
                </c:pt>
                <c:pt idx="2903">
                  <c:v>1173371.098</c:v>
                </c:pt>
                <c:pt idx="2904">
                  <c:v>1174005.8390000002</c:v>
                </c:pt>
                <c:pt idx="2905">
                  <c:v>1166333.9170000001</c:v>
                </c:pt>
                <c:pt idx="2906">
                  <c:v>1144873.0590000001</c:v>
                </c:pt>
                <c:pt idx="2907">
                  <c:v>1143209.8069999998</c:v>
                </c:pt>
                <c:pt idx="2908">
                  <c:v>1147893.8479999995</c:v>
                </c:pt>
                <c:pt idx="2909">
                  <c:v>1153302.6840000001</c:v>
                </c:pt>
                <c:pt idx="2910">
                  <c:v>1144127.0819999999</c:v>
                </c:pt>
                <c:pt idx="2911">
                  <c:v>1154525.8929999997</c:v>
                </c:pt>
                <c:pt idx="2912">
                  <c:v>1152765.3558</c:v>
                </c:pt>
                <c:pt idx="2913">
                  <c:v>1151222.8759999999</c:v>
                </c:pt>
                <c:pt idx="2914">
                  <c:v>1148497.8990000002</c:v>
                </c:pt>
                <c:pt idx="2915">
                  <c:v>1144908.2070000004</c:v>
                </c:pt>
                <c:pt idx="2916">
                  <c:v>1148339.8570000001</c:v>
                </c:pt>
                <c:pt idx="2917">
                  <c:v>1144158.5640000002</c:v>
                </c:pt>
                <c:pt idx="2918">
                  <c:v>1135344.824</c:v>
                </c:pt>
                <c:pt idx="2919">
                  <c:v>1142945.821</c:v>
                </c:pt>
                <c:pt idx="2920">
                  <c:v>1148522.9979999999</c:v>
                </c:pt>
                <c:pt idx="2921">
                  <c:v>1149163.9939999999</c:v>
                </c:pt>
                <c:pt idx="2922">
                  <c:v>1144688.9709999999</c:v>
                </c:pt>
                <c:pt idx="2923">
                  <c:v>1152573.9659999998</c:v>
                </c:pt>
                <c:pt idx="2924">
                  <c:v>1149361.703</c:v>
                </c:pt>
                <c:pt idx="2925">
                  <c:v>1138652.598</c:v>
                </c:pt>
                <c:pt idx="2926">
                  <c:v>1139706.8139999998</c:v>
                </c:pt>
                <c:pt idx="2927">
                  <c:v>1141284.3160000003</c:v>
                </c:pt>
                <c:pt idx="2928">
                  <c:v>1141322.963</c:v>
                </c:pt>
                <c:pt idx="2929">
                  <c:v>1155416.6270000003</c:v>
                </c:pt>
                <c:pt idx="2930">
                  <c:v>1156493.18827</c:v>
                </c:pt>
                <c:pt idx="2931">
                  <c:v>1144839.3460000001</c:v>
                </c:pt>
                <c:pt idx="2932">
                  <c:v>1147511.8810000001</c:v>
                </c:pt>
                <c:pt idx="2933">
                  <c:v>1151285.118</c:v>
                </c:pt>
                <c:pt idx="2934">
                  <c:v>1148968.4949999999</c:v>
                </c:pt>
                <c:pt idx="2935">
                  <c:v>1145689.7889999994</c:v>
                </c:pt>
                <c:pt idx="2936">
                  <c:v>1151535.3220000002</c:v>
                </c:pt>
                <c:pt idx="2937">
                  <c:v>1147314.8419999999</c:v>
                </c:pt>
                <c:pt idx="2938">
                  <c:v>1134759.784</c:v>
                </c:pt>
                <c:pt idx="2939">
                  <c:v>1135867.7750000001</c:v>
                </c:pt>
                <c:pt idx="2940">
                  <c:v>1145992.6439999999</c:v>
                </c:pt>
                <c:pt idx="2941">
                  <c:v>1155992.18071</c:v>
                </c:pt>
                <c:pt idx="2942">
                  <c:v>1143271.622</c:v>
                </c:pt>
                <c:pt idx="2943">
                  <c:v>1137973.298</c:v>
                </c:pt>
                <c:pt idx="2944">
                  <c:v>1125108.1749999998</c:v>
                </c:pt>
                <c:pt idx="2945">
                  <c:v>1116400.4280000001</c:v>
                </c:pt>
                <c:pt idx="2946">
                  <c:v>1118824.298</c:v>
                </c:pt>
                <c:pt idx="2947">
                  <c:v>1125210.9519999998</c:v>
                </c:pt>
                <c:pt idx="2948">
                  <c:v>1129116.274</c:v>
                </c:pt>
                <c:pt idx="2949">
                  <c:v>1131197.7780000002</c:v>
                </c:pt>
                <c:pt idx="2950">
                  <c:v>1132146.71</c:v>
                </c:pt>
                <c:pt idx="2951">
                  <c:v>1132123.69</c:v>
                </c:pt>
                <c:pt idx="2952">
                  <c:v>1133542.662</c:v>
                </c:pt>
                <c:pt idx="2953">
                  <c:v>1119865.7989999999</c:v>
                </c:pt>
                <c:pt idx="2954">
                  <c:v>1124914.442</c:v>
                </c:pt>
                <c:pt idx="2955">
                  <c:v>1131754.9300000002</c:v>
                </c:pt>
                <c:pt idx="2956">
                  <c:v>1133921.899</c:v>
                </c:pt>
                <c:pt idx="2957">
                  <c:v>1136272.1249999998</c:v>
                </c:pt>
                <c:pt idx="2958">
                  <c:v>1134184.2130000002</c:v>
                </c:pt>
                <c:pt idx="2959">
                  <c:v>1130554.558</c:v>
                </c:pt>
                <c:pt idx="2960">
                  <c:v>1132793.9740000002</c:v>
                </c:pt>
                <c:pt idx="2961">
                  <c:v>1137515.3019999997</c:v>
                </c:pt>
                <c:pt idx="2962">
                  <c:v>1120968.9489999998</c:v>
                </c:pt>
                <c:pt idx="2963">
                  <c:v>1111972.166</c:v>
                </c:pt>
                <c:pt idx="2964">
                  <c:v>1106067.9540000001</c:v>
                </c:pt>
                <c:pt idx="2965">
                  <c:v>1105569.8760000002</c:v>
                </c:pt>
                <c:pt idx="2966">
                  <c:v>1105523.8679999996</c:v>
                </c:pt>
                <c:pt idx="2967">
                  <c:v>1112317.5717</c:v>
                </c:pt>
                <c:pt idx="2968">
                  <c:v>1109395.6940000004</c:v>
                </c:pt>
                <c:pt idx="2969">
                  <c:v>1110202.4299999997</c:v>
                </c:pt>
                <c:pt idx="2970">
                  <c:v>1107638.6209999998</c:v>
                </c:pt>
                <c:pt idx="2971">
                  <c:v>1119326.3460000001</c:v>
                </c:pt>
                <c:pt idx="2972">
                  <c:v>1126348.9959999998</c:v>
                </c:pt>
                <c:pt idx="2973">
                  <c:v>1118614.3596999999</c:v>
                </c:pt>
                <c:pt idx="2974">
                  <c:v>1122057.4249999996</c:v>
                </c:pt>
                <c:pt idx="2975">
                  <c:v>1121660.2989999996</c:v>
                </c:pt>
                <c:pt idx="2976">
                  <c:v>1111572.1080000005</c:v>
                </c:pt>
                <c:pt idx="2977">
                  <c:v>1118033.527</c:v>
                </c:pt>
                <c:pt idx="2978">
                  <c:v>1120783.5410000002</c:v>
                </c:pt>
                <c:pt idx="2979">
                  <c:v>1109435.8508999997</c:v>
                </c:pt>
                <c:pt idx="2980">
                  <c:v>1106400.2400000005</c:v>
                </c:pt>
                <c:pt idx="2981">
                  <c:v>1116195.1670000001</c:v>
                </c:pt>
                <c:pt idx="2982">
                  <c:v>1121122.5659999999</c:v>
                </c:pt>
                <c:pt idx="2983">
                  <c:v>1101545.1170999999</c:v>
                </c:pt>
                <c:pt idx="2984">
                  <c:v>1097164.5069999998</c:v>
                </c:pt>
                <c:pt idx="2985">
                  <c:v>1113495.179</c:v>
                </c:pt>
                <c:pt idx="2986">
                  <c:v>1106252.983</c:v>
                </c:pt>
                <c:pt idx="2987">
                  <c:v>1092672.8869999996</c:v>
                </c:pt>
                <c:pt idx="2988">
                  <c:v>1107606.2370000002</c:v>
                </c:pt>
                <c:pt idx="2989">
                  <c:v>1108471.183</c:v>
                </c:pt>
                <c:pt idx="2990">
                  <c:v>1103155.3959999999</c:v>
                </c:pt>
                <c:pt idx="2991">
                  <c:v>1098073.814</c:v>
                </c:pt>
                <c:pt idx="2992">
                  <c:v>1093929.1509999998</c:v>
                </c:pt>
                <c:pt idx="2993">
                  <c:v>1097271.9390000002</c:v>
                </c:pt>
                <c:pt idx="2994">
                  <c:v>1099189.1990000003</c:v>
                </c:pt>
                <c:pt idx="2995">
                  <c:v>1105280.165</c:v>
                </c:pt>
                <c:pt idx="2996">
                  <c:v>1109951.3790000002</c:v>
                </c:pt>
                <c:pt idx="2997">
                  <c:v>1108670.0890000004</c:v>
                </c:pt>
                <c:pt idx="2998">
                  <c:v>1094851.307</c:v>
                </c:pt>
                <c:pt idx="2999">
                  <c:v>1090488.6800000002</c:v>
                </c:pt>
                <c:pt idx="3000">
                  <c:v>1108063.6920000003</c:v>
                </c:pt>
                <c:pt idx="3001">
                  <c:v>1100846.8220000002</c:v>
                </c:pt>
                <c:pt idx="3002">
                  <c:v>1095433.0200000003</c:v>
                </c:pt>
                <c:pt idx="3003">
                  <c:v>1096141.5610099998</c:v>
                </c:pt>
                <c:pt idx="3004">
                  <c:v>1106641.5020000001</c:v>
                </c:pt>
                <c:pt idx="3005">
                  <c:v>1109771.9060000002</c:v>
                </c:pt>
                <c:pt idx="3006">
                  <c:v>1108416.9519999996</c:v>
                </c:pt>
                <c:pt idx="3007">
                  <c:v>1105862.085</c:v>
                </c:pt>
                <c:pt idx="3008">
                  <c:v>1108409.1009999998</c:v>
                </c:pt>
                <c:pt idx="3009">
                  <c:v>1117899.8309999998</c:v>
                </c:pt>
                <c:pt idx="3010">
                  <c:v>1117797.8909999996</c:v>
                </c:pt>
                <c:pt idx="3011">
                  <c:v>1122357.5350000004</c:v>
                </c:pt>
                <c:pt idx="3012">
                  <c:v>1120100.8275999997</c:v>
                </c:pt>
                <c:pt idx="3013">
                  <c:v>1115866.8860000004</c:v>
                </c:pt>
                <c:pt idx="3014">
                  <c:v>1108707.5890000002</c:v>
                </c:pt>
                <c:pt idx="3015">
                  <c:v>1098950.0930000001</c:v>
                </c:pt>
                <c:pt idx="3016">
                  <c:v>1097825.8059999996</c:v>
                </c:pt>
                <c:pt idx="3017">
                  <c:v>1090931.996</c:v>
                </c:pt>
                <c:pt idx="3018">
                  <c:v>1084646.8430000001</c:v>
                </c:pt>
                <c:pt idx="3019">
                  <c:v>1095085.7949999997</c:v>
                </c:pt>
                <c:pt idx="3020">
                  <c:v>1096490.5660000001</c:v>
                </c:pt>
                <c:pt idx="3021">
                  <c:v>1103867.2560000003</c:v>
                </c:pt>
                <c:pt idx="3022">
                  <c:v>1095924.5059999998</c:v>
                </c:pt>
                <c:pt idx="3023">
                  <c:v>1080409.8610000003</c:v>
                </c:pt>
                <c:pt idx="3024">
                  <c:v>1076771.0429999998</c:v>
                </c:pt>
                <c:pt idx="3025">
                  <c:v>1073294.5620000004</c:v>
                </c:pt>
                <c:pt idx="3026">
                  <c:v>1078099.4099999999</c:v>
                </c:pt>
                <c:pt idx="3027">
                  <c:v>1079556.1120000002</c:v>
                </c:pt>
                <c:pt idx="3028">
                  <c:v>1075502.4379999998</c:v>
                </c:pt>
                <c:pt idx="3029">
                  <c:v>1075422.9360000002</c:v>
                </c:pt>
                <c:pt idx="3030">
                  <c:v>1093461.575</c:v>
                </c:pt>
                <c:pt idx="3031">
                  <c:v>1093940.3309999998</c:v>
                </c:pt>
                <c:pt idx="3032">
                  <c:v>1099947.1359999999</c:v>
                </c:pt>
                <c:pt idx="3033">
                  <c:v>1092858.7179999999</c:v>
                </c:pt>
                <c:pt idx="3034">
                  <c:v>1093129.1330000001</c:v>
                </c:pt>
                <c:pt idx="3035">
                  <c:v>1085333.2770000002</c:v>
                </c:pt>
                <c:pt idx="3036">
                  <c:v>1085366.0368000004</c:v>
                </c:pt>
                <c:pt idx="3037">
                  <c:v>1083528.0049999999</c:v>
                </c:pt>
                <c:pt idx="3038">
                  <c:v>1076318.0189999999</c:v>
                </c:pt>
                <c:pt idx="3039">
                  <c:v>1069502.7259999998</c:v>
                </c:pt>
                <c:pt idx="3040">
                  <c:v>1071134.5520000001</c:v>
                </c:pt>
                <c:pt idx="3041">
                  <c:v>1067231.8119999999</c:v>
                </c:pt>
                <c:pt idx="3042">
                  <c:v>1078917.8609999998</c:v>
                </c:pt>
                <c:pt idx="3043">
                  <c:v>1082009.0809999998</c:v>
                </c:pt>
                <c:pt idx="3044">
                  <c:v>1081197.2262000002</c:v>
                </c:pt>
                <c:pt idx="3045">
                  <c:v>1071769.4820000001</c:v>
                </c:pt>
                <c:pt idx="3046">
                  <c:v>1072168.6940000001</c:v>
                </c:pt>
                <c:pt idx="3047">
                  <c:v>1072178.291</c:v>
                </c:pt>
                <c:pt idx="3048">
                  <c:v>1076795.064</c:v>
                </c:pt>
                <c:pt idx="3049">
                  <c:v>1074968.9280000001</c:v>
                </c:pt>
                <c:pt idx="3050">
                  <c:v>1073436.3639999998</c:v>
                </c:pt>
                <c:pt idx="3051">
                  <c:v>1073072.5860000001</c:v>
                </c:pt>
                <c:pt idx="3052">
                  <c:v>1068691.6410000001</c:v>
                </c:pt>
                <c:pt idx="3053">
                  <c:v>1075825.098</c:v>
                </c:pt>
                <c:pt idx="3054">
                  <c:v>1072152.5860000004</c:v>
                </c:pt>
                <c:pt idx="3055">
                  <c:v>1076012.0359999998</c:v>
                </c:pt>
                <c:pt idx="3056">
                  <c:v>1072919.7389999998</c:v>
                </c:pt>
                <c:pt idx="3057">
                  <c:v>1068810.8449999997</c:v>
                </c:pt>
                <c:pt idx="3058">
                  <c:v>1064929.4699999997</c:v>
                </c:pt>
                <c:pt idx="3059">
                  <c:v>1067483.6269999999</c:v>
                </c:pt>
                <c:pt idx="3060">
                  <c:v>1071735.1040000003</c:v>
                </c:pt>
                <c:pt idx="3061">
                  <c:v>1069827.9569999997</c:v>
                </c:pt>
                <c:pt idx="3062">
                  <c:v>1060755.8569999998</c:v>
                </c:pt>
                <c:pt idx="3063">
                  <c:v>1062884.9939999999</c:v>
                </c:pt>
                <c:pt idx="3064">
                  <c:v>1061203.486</c:v>
                </c:pt>
                <c:pt idx="3065">
                  <c:v>1067631.2719999996</c:v>
                </c:pt>
                <c:pt idx="3066">
                  <c:v>1066925.067</c:v>
                </c:pt>
                <c:pt idx="3067">
                  <c:v>1061883.1330000001</c:v>
                </c:pt>
                <c:pt idx="3068">
                  <c:v>1058288.8050000002</c:v>
                </c:pt>
                <c:pt idx="3069">
                  <c:v>1060850.838</c:v>
                </c:pt>
                <c:pt idx="3070">
                  <c:v>1059936.3370000001</c:v>
                </c:pt>
                <c:pt idx="3071">
                  <c:v>1059511.2850000001</c:v>
                </c:pt>
                <c:pt idx="3072">
                  <c:v>1059933.736</c:v>
                </c:pt>
                <c:pt idx="3073">
                  <c:v>1053065.7290000001</c:v>
                </c:pt>
                <c:pt idx="3074">
                  <c:v>1050515.1589999998</c:v>
                </c:pt>
                <c:pt idx="3075">
                  <c:v>1048572.0289999999</c:v>
                </c:pt>
                <c:pt idx="3076">
                  <c:v>1053028.8469999998</c:v>
                </c:pt>
                <c:pt idx="3077">
                  <c:v>1062143.858</c:v>
                </c:pt>
                <c:pt idx="3078">
                  <c:v>1060331.7140000002</c:v>
                </c:pt>
                <c:pt idx="3079">
                  <c:v>1051346.7479999999</c:v>
                </c:pt>
                <c:pt idx="3080">
                  <c:v>1050046.8659999999</c:v>
                </c:pt>
                <c:pt idx="3081">
                  <c:v>1051646.273</c:v>
                </c:pt>
                <c:pt idx="3082">
                  <c:v>1054024.5489999999</c:v>
                </c:pt>
                <c:pt idx="3083">
                  <c:v>1048845.2569999998</c:v>
                </c:pt>
                <c:pt idx="3084">
                  <c:v>1045814.9699999999</c:v>
                </c:pt>
                <c:pt idx="3085">
                  <c:v>1046092.0939999999</c:v>
                </c:pt>
                <c:pt idx="3086">
                  <c:v>1053569.3580000002</c:v>
                </c:pt>
                <c:pt idx="3087">
                  <c:v>1058004.3410000002</c:v>
                </c:pt>
                <c:pt idx="3088">
                  <c:v>1061057.841</c:v>
                </c:pt>
                <c:pt idx="3089">
                  <c:v>1056926.4829999998</c:v>
                </c:pt>
                <c:pt idx="3090">
                  <c:v>1061821.4820000001</c:v>
                </c:pt>
                <c:pt idx="3091">
                  <c:v>1049552.1470000001</c:v>
                </c:pt>
                <c:pt idx="3092">
                  <c:v>1044245.7389999999</c:v>
                </c:pt>
                <c:pt idx="3093">
                  <c:v>1038435.8219999998</c:v>
                </c:pt>
                <c:pt idx="3094">
                  <c:v>1039264.956</c:v>
                </c:pt>
                <c:pt idx="3095">
                  <c:v>1042244.285</c:v>
                </c:pt>
                <c:pt idx="3096">
                  <c:v>1038293.3639999998</c:v>
                </c:pt>
                <c:pt idx="3097">
                  <c:v>1038281.9530000001</c:v>
                </c:pt>
                <c:pt idx="3098">
                  <c:v>1047802.723</c:v>
                </c:pt>
                <c:pt idx="3099">
                  <c:v>1048887.8740000001</c:v>
                </c:pt>
                <c:pt idx="3100">
                  <c:v>1050395.8330000001</c:v>
                </c:pt>
                <c:pt idx="3101">
                  <c:v>1051339.0030000003</c:v>
                </c:pt>
                <c:pt idx="3102">
                  <c:v>1053273.5690000001</c:v>
                </c:pt>
                <c:pt idx="3103">
                  <c:v>1046935.1060000001</c:v>
                </c:pt>
                <c:pt idx="3104">
                  <c:v>1050530.7870000002</c:v>
                </c:pt>
                <c:pt idx="3105">
                  <c:v>1050509.6959999998</c:v>
                </c:pt>
                <c:pt idx="3106">
                  <c:v>1041685.6950000001</c:v>
                </c:pt>
                <c:pt idx="3107">
                  <c:v>1041854.1111</c:v>
                </c:pt>
                <c:pt idx="3108">
                  <c:v>1030967.363</c:v>
                </c:pt>
                <c:pt idx="3109">
                  <c:v>1039389.5459999999</c:v>
                </c:pt>
                <c:pt idx="3110">
                  <c:v>1041240.1900000001</c:v>
                </c:pt>
                <c:pt idx="3111">
                  <c:v>1040617.8850000001</c:v>
                </c:pt>
                <c:pt idx="3112">
                  <c:v>1036697.1699999999</c:v>
                </c:pt>
                <c:pt idx="3113">
                  <c:v>1027198.181</c:v>
                </c:pt>
                <c:pt idx="3114">
                  <c:v>1038204.8439999997</c:v>
                </c:pt>
                <c:pt idx="3115">
                  <c:v>1040850.226</c:v>
                </c:pt>
                <c:pt idx="3116">
                  <c:v>1025540.36</c:v>
                </c:pt>
                <c:pt idx="3117">
                  <c:v>1024306.924</c:v>
                </c:pt>
                <c:pt idx="3118">
                  <c:v>1017659.8379999998</c:v>
                </c:pt>
                <c:pt idx="3119">
                  <c:v>1013430.1209999999</c:v>
                </c:pt>
                <c:pt idx="3120">
                  <c:v>1029386.512</c:v>
                </c:pt>
                <c:pt idx="3121">
                  <c:v>1032057.678</c:v>
                </c:pt>
                <c:pt idx="3122">
                  <c:v>1031324.947</c:v>
                </c:pt>
                <c:pt idx="3123">
                  <c:v>1029879.6170000003</c:v>
                </c:pt>
                <c:pt idx="3124">
                  <c:v>1023761.2350000001</c:v>
                </c:pt>
                <c:pt idx="3125">
                  <c:v>1015428.6680000001</c:v>
                </c:pt>
                <c:pt idx="3126">
                  <c:v>1034996.059</c:v>
                </c:pt>
                <c:pt idx="3127">
                  <c:v>1037698.3830000001</c:v>
                </c:pt>
                <c:pt idx="3128">
                  <c:v>1035668.2459999999</c:v>
                </c:pt>
                <c:pt idx="3129">
                  <c:v>1019338.3659999998</c:v>
                </c:pt>
                <c:pt idx="3130">
                  <c:v>1028010.029</c:v>
                </c:pt>
                <c:pt idx="3131">
                  <c:v>1038748.9750000001</c:v>
                </c:pt>
                <c:pt idx="3132">
                  <c:v>1025910.3489999999</c:v>
                </c:pt>
                <c:pt idx="3133">
                  <c:v>1029217.1230000001</c:v>
                </c:pt>
                <c:pt idx="3134">
                  <c:v>1030489.225</c:v>
                </c:pt>
                <c:pt idx="3135">
                  <c:v>1042029.4989999998</c:v>
                </c:pt>
                <c:pt idx="3136">
                  <c:v>1049192.504</c:v>
                </c:pt>
                <c:pt idx="3137">
                  <c:v>1022435.6579999998</c:v>
                </c:pt>
                <c:pt idx="3138">
                  <c:v>1022677.056</c:v>
                </c:pt>
                <c:pt idx="3139">
                  <c:v>1037721.5639999999</c:v>
                </c:pt>
                <c:pt idx="3140">
                  <c:v>1029632.7639999997</c:v>
                </c:pt>
                <c:pt idx="3141">
                  <c:v>1015917.037</c:v>
                </c:pt>
                <c:pt idx="3142">
                  <c:v>1014172.775</c:v>
                </c:pt>
                <c:pt idx="3143">
                  <c:v>1022804.3269999998</c:v>
                </c:pt>
                <c:pt idx="3144">
                  <c:v>1013608.1880000002</c:v>
                </c:pt>
                <c:pt idx="3145">
                  <c:v>1020782.5289999999</c:v>
                </c:pt>
                <c:pt idx="3146">
                  <c:v>1022277.486</c:v>
                </c:pt>
                <c:pt idx="3147">
                  <c:v>1022222.6439999997</c:v>
                </c:pt>
                <c:pt idx="3148">
                  <c:v>1023155.5186</c:v>
                </c:pt>
                <c:pt idx="3149">
                  <c:v>1015302.0169999999</c:v>
                </c:pt>
                <c:pt idx="3150">
                  <c:v>1021401.5020000001</c:v>
                </c:pt>
                <c:pt idx="3151">
                  <c:v>1020424.5120000001</c:v>
                </c:pt>
                <c:pt idx="3152">
                  <c:v>1028559.189</c:v>
                </c:pt>
                <c:pt idx="3153">
                  <c:v>1027662.165</c:v>
                </c:pt>
                <c:pt idx="3154">
                  <c:v>1018340.605</c:v>
                </c:pt>
                <c:pt idx="3155">
                  <c:v>1022926.269</c:v>
                </c:pt>
                <c:pt idx="3156">
                  <c:v>1016959.77</c:v>
                </c:pt>
                <c:pt idx="3157">
                  <c:v>1013166.9230000001</c:v>
                </c:pt>
                <c:pt idx="3158">
                  <c:v>1020432.4080000001</c:v>
                </c:pt>
                <c:pt idx="3159">
                  <c:v>1021117.9430000002</c:v>
                </c:pt>
                <c:pt idx="3160">
                  <c:v>1012312.8589999998</c:v>
                </c:pt>
                <c:pt idx="3161">
                  <c:v>1008172.8899999998</c:v>
                </c:pt>
                <c:pt idx="3162">
                  <c:v>1015362.0079999999</c:v>
                </c:pt>
                <c:pt idx="3163">
                  <c:v>1019947.4649999999</c:v>
                </c:pt>
                <c:pt idx="3164">
                  <c:v>1008746.74</c:v>
                </c:pt>
                <c:pt idx="3165">
                  <c:v>1004708.5369999999</c:v>
                </c:pt>
                <c:pt idx="3166">
                  <c:v>1004969.093</c:v>
                </c:pt>
                <c:pt idx="3167">
                  <c:v>1007421.3499999997</c:v>
                </c:pt>
                <c:pt idx="3168">
                  <c:v>1002927.2749999999</c:v>
                </c:pt>
                <c:pt idx="3169">
                  <c:v>1013754.682</c:v>
                </c:pt>
                <c:pt idx="3170">
                  <c:v>1017058.7500000001</c:v>
                </c:pt>
                <c:pt idx="3171">
                  <c:v>1016443.969</c:v>
                </c:pt>
                <c:pt idx="3172">
                  <c:v>1014713.8959999999</c:v>
                </c:pt>
                <c:pt idx="3173">
                  <c:v>1005605.2329999999</c:v>
                </c:pt>
                <c:pt idx="3174">
                  <c:v>999158.31799999985</c:v>
                </c:pt>
                <c:pt idx="3175">
                  <c:v>996696.90400000021</c:v>
                </c:pt>
                <c:pt idx="3176">
                  <c:v>1002116.571</c:v>
                </c:pt>
                <c:pt idx="3177">
                  <c:v>1002703.8997</c:v>
                </c:pt>
                <c:pt idx="3178">
                  <c:v>995811.80499999982</c:v>
                </c:pt>
                <c:pt idx="3179">
                  <c:v>994325.0360000002</c:v>
                </c:pt>
                <c:pt idx="3180">
                  <c:v>999017.69099999999</c:v>
                </c:pt>
                <c:pt idx="3181">
                  <c:v>988767.40200000012</c:v>
                </c:pt>
                <c:pt idx="3182">
                  <c:v>992172.65999999992</c:v>
                </c:pt>
                <c:pt idx="3183">
                  <c:v>1012360.4930000001</c:v>
                </c:pt>
                <c:pt idx="3184">
                  <c:v>1013190.8350000001</c:v>
                </c:pt>
                <c:pt idx="3185">
                  <c:v>1003642.97</c:v>
                </c:pt>
                <c:pt idx="3186">
                  <c:v>1013080.7309999999</c:v>
                </c:pt>
                <c:pt idx="3187">
                  <c:v>1003766.411</c:v>
                </c:pt>
                <c:pt idx="3188">
                  <c:v>999287.74999999988</c:v>
                </c:pt>
                <c:pt idx="3189">
                  <c:v>999647.49799999991</c:v>
                </c:pt>
                <c:pt idx="3190">
                  <c:v>987383.41100000008</c:v>
                </c:pt>
                <c:pt idx="3191">
                  <c:v>982190.20100000023</c:v>
                </c:pt>
                <c:pt idx="3192">
                  <c:v>994096.09299999988</c:v>
                </c:pt>
                <c:pt idx="3193">
                  <c:v>993298.39200000011</c:v>
                </c:pt>
                <c:pt idx="3194">
                  <c:v>989100.39500000014</c:v>
                </c:pt>
                <c:pt idx="3195">
                  <c:v>989321.05000000016</c:v>
                </c:pt>
                <c:pt idx="3196">
                  <c:v>989964.74399999995</c:v>
                </c:pt>
                <c:pt idx="3197">
                  <c:v>1001142.513</c:v>
                </c:pt>
                <c:pt idx="3198">
                  <c:v>1004992.7449999999</c:v>
                </c:pt>
                <c:pt idx="3199">
                  <c:v>1005544.9670000002</c:v>
                </c:pt>
                <c:pt idx="3200">
                  <c:v>988512.01199999987</c:v>
                </c:pt>
                <c:pt idx="3201">
                  <c:v>986049.77099999995</c:v>
                </c:pt>
                <c:pt idx="3202">
                  <c:v>984457.18800000008</c:v>
                </c:pt>
                <c:pt idx="3203">
                  <c:v>985479.11600000015</c:v>
                </c:pt>
                <c:pt idx="3204">
                  <c:v>979897.67200000002</c:v>
                </c:pt>
                <c:pt idx="3205">
                  <c:v>982630.29700000014</c:v>
                </c:pt>
                <c:pt idx="3206">
                  <c:v>984229.37199999986</c:v>
                </c:pt>
                <c:pt idx="3207">
                  <c:v>974886.82969999977</c:v>
                </c:pt>
                <c:pt idx="3208">
                  <c:v>965903.53399999999</c:v>
                </c:pt>
                <c:pt idx="3209">
                  <c:v>969801.93199999991</c:v>
                </c:pt>
                <c:pt idx="3210">
                  <c:v>972272.08999999985</c:v>
                </c:pt>
                <c:pt idx="3211">
                  <c:v>969137.61899999995</c:v>
                </c:pt>
                <c:pt idx="3212">
                  <c:v>975220.95299999998</c:v>
                </c:pt>
                <c:pt idx="3213">
                  <c:v>985187.62499999988</c:v>
                </c:pt>
                <c:pt idx="3214">
                  <c:v>995281.8949999999</c:v>
                </c:pt>
                <c:pt idx="3215">
                  <c:v>983326.25600000005</c:v>
                </c:pt>
                <c:pt idx="3216">
                  <c:v>964354.22000000009</c:v>
                </c:pt>
                <c:pt idx="3217">
                  <c:v>970340.66000000015</c:v>
                </c:pt>
                <c:pt idx="3218">
                  <c:v>975186.27</c:v>
                </c:pt>
                <c:pt idx="3219">
                  <c:v>979911.777</c:v>
                </c:pt>
                <c:pt idx="3220">
                  <c:v>982507.10600000003</c:v>
                </c:pt>
                <c:pt idx="3221">
                  <c:v>980239.13899999985</c:v>
                </c:pt>
                <c:pt idx="3222">
                  <c:v>974816.95499999984</c:v>
                </c:pt>
                <c:pt idx="3223">
                  <c:v>967348.36099999992</c:v>
                </c:pt>
                <c:pt idx="3224">
                  <c:v>968762.38699999999</c:v>
                </c:pt>
                <c:pt idx="3225">
                  <c:v>970776.14400000009</c:v>
                </c:pt>
                <c:pt idx="3226">
                  <c:v>971482.45800000022</c:v>
                </c:pt>
                <c:pt idx="3227">
                  <c:v>980231.78299999982</c:v>
                </c:pt>
                <c:pt idx="3228">
                  <c:v>970540.78400000022</c:v>
                </c:pt>
                <c:pt idx="3229">
                  <c:v>962409.28199999977</c:v>
                </c:pt>
                <c:pt idx="3230">
                  <c:v>967063.3629999999</c:v>
                </c:pt>
                <c:pt idx="3231">
                  <c:v>973466.71600000013</c:v>
                </c:pt>
                <c:pt idx="3232">
                  <c:v>973271.5900000002</c:v>
                </c:pt>
                <c:pt idx="3233">
                  <c:v>965871.89500000014</c:v>
                </c:pt>
                <c:pt idx="3234">
                  <c:v>965413.46200000017</c:v>
                </c:pt>
                <c:pt idx="3235">
                  <c:v>966068.05700000003</c:v>
                </c:pt>
                <c:pt idx="3236">
                  <c:v>959425.93</c:v>
                </c:pt>
                <c:pt idx="3237">
                  <c:v>963158.88499999989</c:v>
                </c:pt>
                <c:pt idx="3238">
                  <c:v>964841.37699999998</c:v>
                </c:pt>
                <c:pt idx="3239">
                  <c:v>984431.87200000021</c:v>
                </c:pt>
                <c:pt idx="3240">
                  <c:v>989245.04399999988</c:v>
                </c:pt>
                <c:pt idx="3241">
                  <c:v>972795.68999999983</c:v>
                </c:pt>
                <c:pt idx="3242">
                  <c:v>957276.31799999985</c:v>
                </c:pt>
                <c:pt idx="3243">
                  <c:v>959651.87999999989</c:v>
                </c:pt>
                <c:pt idx="3244">
                  <c:v>959582.35200000007</c:v>
                </c:pt>
                <c:pt idx="3245">
                  <c:v>960286.48099999991</c:v>
                </c:pt>
                <c:pt idx="3246">
                  <c:v>963205.2969999999</c:v>
                </c:pt>
                <c:pt idx="3247">
                  <c:v>961747.99599999993</c:v>
                </c:pt>
                <c:pt idx="3248">
                  <c:v>958813.04499999993</c:v>
                </c:pt>
                <c:pt idx="3249">
                  <c:v>964660.5830000001</c:v>
                </c:pt>
                <c:pt idx="3250">
                  <c:v>959904.27909999981</c:v>
                </c:pt>
                <c:pt idx="3251">
                  <c:v>959279.04099999985</c:v>
                </c:pt>
                <c:pt idx="3252">
                  <c:v>963382.18200000003</c:v>
                </c:pt>
                <c:pt idx="3253">
                  <c:v>964018.3590000004</c:v>
                </c:pt>
                <c:pt idx="3254">
                  <c:v>951873.29399999999</c:v>
                </c:pt>
                <c:pt idx="3255">
                  <c:v>953877.66900000023</c:v>
                </c:pt>
                <c:pt idx="3256">
                  <c:v>952996.51199999987</c:v>
                </c:pt>
                <c:pt idx="3257">
                  <c:v>951320.43599999999</c:v>
                </c:pt>
                <c:pt idx="3258">
                  <c:v>949835.65899999999</c:v>
                </c:pt>
                <c:pt idx="3259">
                  <c:v>949747.57200000004</c:v>
                </c:pt>
                <c:pt idx="3260">
                  <c:v>948385.16299999983</c:v>
                </c:pt>
                <c:pt idx="3261">
                  <c:v>948503.94700000016</c:v>
                </c:pt>
                <c:pt idx="3262">
                  <c:v>954634.96299999999</c:v>
                </c:pt>
                <c:pt idx="3263">
                  <c:v>960284.28100000008</c:v>
                </c:pt>
                <c:pt idx="3264">
                  <c:v>960845.87199999997</c:v>
                </c:pt>
                <c:pt idx="3265">
                  <c:v>957944.04200000013</c:v>
                </c:pt>
                <c:pt idx="3266">
                  <c:v>949926.43299999984</c:v>
                </c:pt>
                <c:pt idx="3267">
                  <c:v>955821.38299999991</c:v>
                </c:pt>
                <c:pt idx="3268">
                  <c:v>950689.92799999996</c:v>
                </c:pt>
                <c:pt idx="3269">
                  <c:v>947336.78700000001</c:v>
                </c:pt>
                <c:pt idx="3270">
                  <c:v>951320.04700000014</c:v>
                </c:pt>
                <c:pt idx="3271">
                  <c:v>949902.23269000009</c:v>
                </c:pt>
                <c:pt idx="3272">
                  <c:v>944567.23900000006</c:v>
                </c:pt>
                <c:pt idx="3273">
                  <c:v>943339.75699999998</c:v>
                </c:pt>
                <c:pt idx="3274">
                  <c:v>942785.41899999999</c:v>
                </c:pt>
                <c:pt idx="3275">
                  <c:v>938921.60600000015</c:v>
                </c:pt>
                <c:pt idx="3276">
                  <c:v>933969.64500000002</c:v>
                </c:pt>
                <c:pt idx="3277">
                  <c:v>938385.36</c:v>
                </c:pt>
                <c:pt idx="3278">
                  <c:v>951758.24300000002</c:v>
                </c:pt>
                <c:pt idx="3279">
                  <c:v>943362.63799999992</c:v>
                </c:pt>
                <c:pt idx="3280">
                  <c:v>935682.67559999996</c:v>
                </c:pt>
                <c:pt idx="3281">
                  <c:v>922807.32599999977</c:v>
                </c:pt>
                <c:pt idx="3282">
                  <c:v>928633.80599999998</c:v>
                </c:pt>
                <c:pt idx="3283">
                  <c:v>940505.97299999988</c:v>
                </c:pt>
                <c:pt idx="3284">
                  <c:v>947486.79599999986</c:v>
                </c:pt>
                <c:pt idx="3285">
                  <c:v>927167.72499999974</c:v>
                </c:pt>
                <c:pt idx="3286">
                  <c:v>929291.36599999992</c:v>
                </c:pt>
                <c:pt idx="3287">
                  <c:v>930800.35199999996</c:v>
                </c:pt>
                <c:pt idx="3288">
                  <c:v>946319.4850000001</c:v>
                </c:pt>
                <c:pt idx="3289">
                  <c:v>944005.41000000015</c:v>
                </c:pt>
                <c:pt idx="3290">
                  <c:v>936235.29600000009</c:v>
                </c:pt>
                <c:pt idx="3291">
                  <c:v>920682.51299999992</c:v>
                </c:pt>
                <c:pt idx="3292">
                  <c:v>924579.65800000005</c:v>
                </c:pt>
                <c:pt idx="3293">
                  <c:v>934199.103</c:v>
                </c:pt>
                <c:pt idx="3294">
                  <c:v>942441.88600000006</c:v>
                </c:pt>
                <c:pt idx="3295">
                  <c:v>930446.16200000013</c:v>
                </c:pt>
                <c:pt idx="3296">
                  <c:v>919557.61200000008</c:v>
                </c:pt>
                <c:pt idx="3297">
                  <c:v>917466.64199999999</c:v>
                </c:pt>
                <c:pt idx="3298">
                  <c:v>919211.40899999987</c:v>
                </c:pt>
                <c:pt idx="3299">
                  <c:v>922437.5950000002</c:v>
                </c:pt>
                <c:pt idx="3300">
                  <c:v>922926.84779999976</c:v>
                </c:pt>
                <c:pt idx="3301">
                  <c:v>919869.50500000012</c:v>
                </c:pt>
                <c:pt idx="3302">
                  <c:v>927421.58200000005</c:v>
                </c:pt>
                <c:pt idx="3303">
                  <c:v>925163.71499999997</c:v>
                </c:pt>
                <c:pt idx="3304">
                  <c:v>913264.84300000011</c:v>
                </c:pt>
                <c:pt idx="3305">
                  <c:v>918505.23700000008</c:v>
                </c:pt>
                <c:pt idx="3306">
                  <c:v>924803.64999999991</c:v>
                </c:pt>
                <c:pt idx="3307">
                  <c:v>928201.12600000016</c:v>
                </c:pt>
                <c:pt idx="3308">
                  <c:v>924453.02599999995</c:v>
                </c:pt>
                <c:pt idx="3309">
                  <c:v>927994.23899999994</c:v>
                </c:pt>
                <c:pt idx="3310">
                  <c:v>925426.45000000007</c:v>
                </c:pt>
                <c:pt idx="3311">
                  <c:v>930783.2100000002</c:v>
                </c:pt>
                <c:pt idx="3312">
                  <c:v>930436.603</c:v>
                </c:pt>
                <c:pt idx="3313">
                  <c:v>933640.4</c:v>
                </c:pt>
                <c:pt idx="3314">
                  <c:v>934395.96299999999</c:v>
                </c:pt>
                <c:pt idx="3315">
                  <c:v>929532.61800000002</c:v>
                </c:pt>
                <c:pt idx="3316">
                  <c:v>937046.7640000002</c:v>
                </c:pt>
                <c:pt idx="3317">
                  <c:v>941842.45200000016</c:v>
                </c:pt>
                <c:pt idx="3318">
                  <c:v>937736.28700000013</c:v>
                </c:pt>
                <c:pt idx="3319">
                  <c:v>932774.27529999998</c:v>
                </c:pt>
                <c:pt idx="3320">
                  <c:v>914578.22899999993</c:v>
                </c:pt>
                <c:pt idx="3321">
                  <c:v>922481.52999999991</c:v>
                </c:pt>
                <c:pt idx="3322">
                  <c:v>932602.62399999995</c:v>
                </c:pt>
                <c:pt idx="3323">
                  <c:v>930048.12100000004</c:v>
                </c:pt>
                <c:pt idx="3324">
                  <c:v>921819.15800000005</c:v>
                </c:pt>
                <c:pt idx="3325">
                  <c:v>914290.04300000018</c:v>
                </c:pt>
                <c:pt idx="3326">
                  <c:v>914063.33899999992</c:v>
                </c:pt>
                <c:pt idx="3327">
                  <c:v>919329.02</c:v>
                </c:pt>
                <c:pt idx="3328">
                  <c:v>914516.19000000006</c:v>
                </c:pt>
                <c:pt idx="3329">
                  <c:v>908226.39800000004</c:v>
                </c:pt>
                <c:pt idx="3330">
                  <c:v>919643.34299999988</c:v>
                </c:pt>
                <c:pt idx="3331">
                  <c:v>922703.57300000009</c:v>
                </c:pt>
                <c:pt idx="3332">
                  <c:v>915607.70900000003</c:v>
                </c:pt>
                <c:pt idx="3333">
                  <c:v>911656.00699999998</c:v>
                </c:pt>
                <c:pt idx="3334">
                  <c:v>918418.90099999995</c:v>
                </c:pt>
                <c:pt idx="3335">
                  <c:v>913646.37900000019</c:v>
                </c:pt>
                <c:pt idx="3336">
                  <c:v>899295.00800000003</c:v>
                </c:pt>
                <c:pt idx="3337">
                  <c:v>901146.53299999994</c:v>
                </c:pt>
                <c:pt idx="3338">
                  <c:v>913825.897</c:v>
                </c:pt>
                <c:pt idx="3339">
                  <c:v>914804.929</c:v>
                </c:pt>
                <c:pt idx="3340">
                  <c:v>916969.49500000011</c:v>
                </c:pt>
                <c:pt idx="3341">
                  <c:v>913594.18200000003</c:v>
                </c:pt>
                <c:pt idx="3342">
                  <c:v>905549.87499999988</c:v>
                </c:pt>
                <c:pt idx="3343">
                  <c:v>899341.21400000015</c:v>
                </c:pt>
                <c:pt idx="3344">
                  <c:v>907641.99999999988</c:v>
                </c:pt>
                <c:pt idx="3345">
                  <c:v>907888.75099999993</c:v>
                </c:pt>
                <c:pt idx="3346">
                  <c:v>915763.97300000023</c:v>
                </c:pt>
                <c:pt idx="3347">
                  <c:v>914583.00890000002</c:v>
                </c:pt>
                <c:pt idx="3348">
                  <c:v>921149.05099999963</c:v>
                </c:pt>
                <c:pt idx="3349">
                  <c:v>913986.0246</c:v>
                </c:pt>
                <c:pt idx="3350">
                  <c:v>894547.55900000001</c:v>
                </c:pt>
                <c:pt idx="3351">
                  <c:v>897580.96499999985</c:v>
                </c:pt>
                <c:pt idx="3352">
                  <c:v>898629.51099999994</c:v>
                </c:pt>
                <c:pt idx="3353">
                  <c:v>894860.61900000006</c:v>
                </c:pt>
                <c:pt idx="3354">
                  <c:v>901020.98400000017</c:v>
                </c:pt>
                <c:pt idx="3355">
                  <c:v>902468.27600000007</c:v>
                </c:pt>
                <c:pt idx="3356">
                  <c:v>906341.74600000016</c:v>
                </c:pt>
                <c:pt idx="3357">
                  <c:v>914749.77400000021</c:v>
                </c:pt>
                <c:pt idx="3358">
                  <c:v>904581.57799999975</c:v>
                </c:pt>
                <c:pt idx="3359">
                  <c:v>894894.87800000014</c:v>
                </c:pt>
                <c:pt idx="3360">
                  <c:v>902708.78899999999</c:v>
                </c:pt>
                <c:pt idx="3361">
                  <c:v>899977.00800000015</c:v>
                </c:pt>
                <c:pt idx="3362">
                  <c:v>906570.95</c:v>
                </c:pt>
                <c:pt idx="3363">
                  <c:v>906798.06929999974</c:v>
                </c:pt>
                <c:pt idx="3364">
                  <c:v>903598.15099999995</c:v>
                </c:pt>
                <c:pt idx="3365">
                  <c:v>904149.00099999993</c:v>
                </c:pt>
                <c:pt idx="3366">
                  <c:v>909692.55178999982</c:v>
                </c:pt>
                <c:pt idx="3367">
                  <c:v>903282.94200000004</c:v>
                </c:pt>
                <c:pt idx="3368">
                  <c:v>890361.03599999985</c:v>
                </c:pt>
                <c:pt idx="3369">
                  <c:v>899080.08900000004</c:v>
                </c:pt>
                <c:pt idx="3370">
                  <c:v>896369.95600000001</c:v>
                </c:pt>
                <c:pt idx="3371">
                  <c:v>892372.18699999992</c:v>
                </c:pt>
                <c:pt idx="3372">
                  <c:v>894483.38499999989</c:v>
                </c:pt>
                <c:pt idx="3373">
                  <c:v>898658.41300000018</c:v>
                </c:pt>
                <c:pt idx="3374">
                  <c:v>896764.18299999996</c:v>
                </c:pt>
                <c:pt idx="3375">
                  <c:v>891170.76099999959</c:v>
                </c:pt>
                <c:pt idx="3376">
                  <c:v>895460.67600000009</c:v>
                </c:pt>
                <c:pt idx="3377">
                  <c:v>898879.92300000007</c:v>
                </c:pt>
                <c:pt idx="3378">
                  <c:v>903348.61599999992</c:v>
                </c:pt>
                <c:pt idx="3379">
                  <c:v>896502.20000000019</c:v>
                </c:pt>
                <c:pt idx="3380">
                  <c:v>895618.103</c:v>
                </c:pt>
                <c:pt idx="3381">
                  <c:v>908499.272</c:v>
                </c:pt>
                <c:pt idx="3382">
                  <c:v>907008.08</c:v>
                </c:pt>
                <c:pt idx="3383">
                  <c:v>892366.02299999993</c:v>
                </c:pt>
                <c:pt idx="3384">
                  <c:v>883391.80300000007</c:v>
                </c:pt>
                <c:pt idx="3385">
                  <c:v>893041.55900000024</c:v>
                </c:pt>
                <c:pt idx="3386">
                  <c:v>894907.37499999965</c:v>
                </c:pt>
                <c:pt idx="3387">
                  <c:v>893851.66899999988</c:v>
                </c:pt>
                <c:pt idx="3388">
                  <c:v>897765.64899999986</c:v>
                </c:pt>
                <c:pt idx="3389">
                  <c:v>890091.23899999971</c:v>
                </c:pt>
                <c:pt idx="3390">
                  <c:v>890184.33599999989</c:v>
                </c:pt>
                <c:pt idx="3391">
                  <c:v>897209.70189999987</c:v>
                </c:pt>
                <c:pt idx="3392">
                  <c:v>882246.13000000012</c:v>
                </c:pt>
                <c:pt idx="3393">
                  <c:v>881193.96799999988</c:v>
                </c:pt>
                <c:pt idx="3394">
                  <c:v>883173.32499999984</c:v>
                </c:pt>
                <c:pt idx="3395">
                  <c:v>893182.56799999997</c:v>
                </c:pt>
                <c:pt idx="3396">
                  <c:v>896231.84300000011</c:v>
                </c:pt>
                <c:pt idx="3397">
                  <c:v>893345.897</c:v>
                </c:pt>
                <c:pt idx="3398">
                  <c:v>896617.45900000003</c:v>
                </c:pt>
                <c:pt idx="3399">
                  <c:v>882078.978</c:v>
                </c:pt>
                <c:pt idx="3400">
                  <c:v>880143.07299999986</c:v>
                </c:pt>
                <c:pt idx="3401">
                  <c:v>877477.57599999988</c:v>
                </c:pt>
                <c:pt idx="3402">
                  <c:v>877998.72199999995</c:v>
                </c:pt>
                <c:pt idx="3403">
                  <c:v>887813.37649999966</c:v>
                </c:pt>
                <c:pt idx="3404">
                  <c:v>879796.21299999999</c:v>
                </c:pt>
                <c:pt idx="3405">
                  <c:v>871207.57399999991</c:v>
                </c:pt>
                <c:pt idx="3406">
                  <c:v>865318.77999999991</c:v>
                </c:pt>
                <c:pt idx="3407">
                  <c:v>866464.76600000006</c:v>
                </c:pt>
                <c:pt idx="3408">
                  <c:v>857932.36300000001</c:v>
                </c:pt>
                <c:pt idx="3409">
                  <c:v>869456.91200000013</c:v>
                </c:pt>
                <c:pt idx="3410">
                  <c:v>878563.71</c:v>
                </c:pt>
                <c:pt idx="3411">
                  <c:v>874583.74199999997</c:v>
                </c:pt>
                <c:pt idx="3412">
                  <c:v>882490.60300000012</c:v>
                </c:pt>
                <c:pt idx="3413">
                  <c:v>882363.3820000001</c:v>
                </c:pt>
                <c:pt idx="3414">
                  <c:v>881158.62099999993</c:v>
                </c:pt>
                <c:pt idx="3415">
                  <c:v>879076.79800000007</c:v>
                </c:pt>
                <c:pt idx="3416">
                  <c:v>881527.99600000016</c:v>
                </c:pt>
                <c:pt idx="3417">
                  <c:v>884809.8600000001</c:v>
                </c:pt>
                <c:pt idx="3418">
                  <c:v>874120.24199999997</c:v>
                </c:pt>
                <c:pt idx="3419">
                  <c:v>876958.39999999991</c:v>
                </c:pt>
                <c:pt idx="3420">
                  <c:v>873552.00600000028</c:v>
                </c:pt>
                <c:pt idx="3421">
                  <c:v>873358.41800000006</c:v>
                </c:pt>
                <c:pt idx="3422">
                  <c:v>866185.49500000011</c:v>
                </c:pt>
                <c:pt idx="3423">
                  <c:v>857200.8119999998</c:v>
                </c:pt>
                <c:pt idx="3424">
                  <c:v>862603.78099999984</c:v>
                </c:pt>
                <c:pt idx="3425">
                  <c:v>857723.74500000011</c:v>
                </c:pt>
                <c:pt idx="3426">
                  <c:v>857085.25500000012</c:v>
                </c:pt>
                <c:pt idx="3427">
                  <c:v>866812.87399999995</c:v>
                </c:pt>
                <c:pt idx="3428">
                  <c:v>858002.62099999993</c:v>
                </c:pt>
                <c:pt idx="3429">
                  <c:v>859733.44799999974</c:v>
                </c:pt>
                <c:pt idx="3430">
                  <c:v>859783.70899999992</c:v>
                </c:pt>
                <c:pt idx="3431">
                  <c:v>873027.56899999978</c:v>
                </c:pt>
                <c:pt idx="3432">
                  <c:v>879825.16999999993</c:v>
                </c:pt>
                <c:pt idx="3433">
                  <c:v>863888.36299999978</c:v>
                </c:pt>
                <c:pt idx="3434">
                  <c:v>868417.85000000009</c:v>
                </c:pt>
                <c:pt idx="3435">
                  <c:v>860917.15700000012</c:v>
                </c:pt>
                <c:pt idx="3436">
                  <c:v>845978.82870000007</c:v>
                </c:pt>
                <c:pt idx="3437">
                  <c:v>845463.99000000011</c:v>
                </c:pt>
                <c:pt idx="3438">
                  <c:v>840976.15</c:v>
                </c:pt>
                <c:pt idx="3439">
                  <c:v>850462.92</c:v>
                </c:pt>
                <c:pt idx="3440">
                  <c:v>862933.91340000008</c:v>
                </c:pt>
                <c:pt idx="3441">
                  <c:v>854985.70700000005</c:v>
                </c:pt>
                <c:pt idx="3442">
                  <c:v>858357.79100000008</c:v>
                </c:pt>
                <c:pt idx="3443">
                  <c:v>864646.12600000016</c:v>
                </c:pt>
                <c:pt idx="3444">
                  <c:v>862522.51099999982</c:v>
                </c:pt>
                <c:pt idx="3445">
                  <c:v>862731.304</c:v>
                </c:pt>
                <c:pt idx="3446">
                  <c:v>864188.12900000007</c:v>
                </c:pt>
                <c:pt idx="3447">
                  <c:v>864400.52799999993</c:v>
                </c:pt>
                <c:pt idx="3448">
                  <c:v>867822.89999999991</c:v>
                </c:pt>
                <c:pt idx="3449">
                  <c:v>851394.25999999989</c:v>
                </c:pt>
                <c:pt idx="3450">
                  <c:v>855706.12100000004</c:v>
                </c:pt>
                <c:pt idx="3451">
                  <c:v>862364.16000000015</c:v>
                </c:pt>
                <c:pt idx="3452">
                  <c:v>868403.34000000008</c:v>
                </c:pt>
                <c:pt idx="3453">
                  <c:v>864301.53569999977</c:v>
                </c:pt>
                <c:pt idx="3454">
                  <c:v>862845.39799999993</c:v>
                </c:pt>
                <c:pt idx="3455">
                  <c:v>849552.20799999998</c:v>
                </c:pt>
                <c:pt idx="3456">
                  <c:v>849826.83699999982</c:v>
                </c:pt>
                <c:pt idx="3457">
                  <c:v>859750.8250000003</c:v>
                </c:pt>
                <c:pt idx="3458">
                  <c:v>859964.34400000004</c:v>
                </c:pt>
                <c:pt idx="3459">
                  <c:v>863494.755</c:v>
                </c:pt>
                <c:pt idx="3460">
                  <c:v>863249.60100000002</c:v>
                </c:pt>
                <c:pt idx="3461">
                  <c:v>858021.30900000001</c:v>
                </c:pt>
                <c:pt idx="3462">
                  <c:v>852197.93299999984</c:v>
                </c:pt>
                <c:pt idx="3463">
                  <c:v>856648.27700000012</c:v>
                </c:pt>
                <c:pt idx="3464">
                  <c:v>857844.99</c:v>
                </c:pt>
                <c:pt idx="3465">
                  <c:v>859832.22</c:v>
                </c:pt>
                <c:pt idx="3466">
                  <c:v>851414.46399999992</c:v>
                </c:pt>
                <c:pt idx="3467">
                  <c:v>848570.79700000002</c:v>
                </c:pt>
                <c:pt idx="3468">
                  <c:v>850103.42400000012</c:v>
                </c:pt>
                <c:pt idx="3469">
                  <c:v>850890.54099999974</c:v>
                </c:pt>
                <c:pt idx="3470">
                  <c:v>858042.96299999964</c:v>
                </c:pt>
                <c:pt idx="3471">
                  <c:v>858720.75699999998</c:v>
                </c:pt>
                <c:pt idx="3472">
                  <c:v>844846.48699999973</c:v>
                </c:pt>
                <c:pt idx="3473">
                  <c:v>840612.94</c:v>
                </c:pt>
                <c:pt idx="3474">
                  <c:v>843261.06300000008</c:v>
                </c:pt>
                <c:pt idx="3475">
                  <c:v>844716.14599999995</c:v>
                </c:pt>
                <c:pt idx="3476">
                  <c:v>855001.56700000004</c:v>
                </c:pt>
                <c:pt idx="3477">
                  <c:v>852623.47899999993</c:v>
                </c:pt>
                <c:pt idx="3478">
                  <c:v>846776.33799999999</c:v>
                </c:pt>
                <c:pt idx="3479">
                  <c:v>840034.30300000007</c:v>
                </c:pt>
                <c:pt idx="3480">
                  <c:v>839990.40599999984</c:v>
                </c:pt>
                <c:pt idx="3481">
                  <c:v>836219.75099999981</c:v>
                </c:pt>
                <c:pt idx="3482">
                  <c:v>834300.68700000015</c:v>
                </c:pt>
                <c:pt idx="3483">
                  <c:v>838110.58999999985</c:v>
                </c:pt>
                <c:pt idx="3484">
                  <c:v>843941.21600000001</c:v>
                </c:pt>
                <c:pt idx="3485">
                  <c:v>846115.10900000005</c:v>
                </c:pt>
                <c:pt idx="3486">
                  <c:v>847059.48100000003</c:v>
                </c:pt>
                <c:pt idx="3487">
                  <c:v>854184.57999999984</c:v>
                </c:pt>
                <c:pt idx="3488">
                  <c:v>842495.72199999995</c:v>
                </c:pt>
                <c:pt idx="3489">
                  <c:v>837177.57200000004</c:v>
                </c:pt>
                <c:pt idx="3490">
                  <c:v>832855.69199999981</c:v>
                </c:pt>
                <c:pt idx="3491">
                  <c:v>836102.71699999995</c:v>
                </c:pt>
                <c:pt idx="3492">
                  <c:v>844022.21599999967</c:v>
                </c:pt>
                <c:pt idx="3493">
                  <c:v>844255.01199999999</c:v>
                </c:pt>
                <c:pt idx="3494">
                  <c:v>836836.51699999999</c:v>
                </c:pt>
                <c:pt idx="3495">
                  <c:v>834991.55900000001</c:v>
                </c:pt>
                <c:pt idx="3496">
                  <c:v>829261.72800000012</c:v>
                </c:pt>
                <c:pt idx="3497">
                  <c:v>835970.18999999983</c:v>
                </c:pt>
                <c:pt idx="3498">
                  <c:v>848307.16399999999</c:v>
                </c:pt>
                <c:pt idx="3499">
                  <c:v>846183.46100000001</c:v>
                </c:pt>
                <c:pt idx="3500">
                  <c:v>834003.49099999992</c:v>
                </c:pt>
                <c:pt idx="3501">
                  <c:v>835014.67499999993</c:v>
                </c:pt>
                <c:pt idx="3502">
                  <c:v>839531.22999999975</c:v>
                </c:pt>
                <c:pt idx="3503">
                  <c:v>833079.94600000023</c:v>
                </c:pt>
                <c:pt idx="3504">
                  <c:v>830329.10800000012</c:v>
                </c:pt>
                <c:pt idx="3505">
                  <c:v>831358.09699999995</c:v>
                </c:pt>
                <c:pt idx="3506">
                  <c:v>837414.67200000002</c:v>
                </c:pt>
                <c:pt idx="3507">
                  <c:v>838196.31599999999</c:v>
                </c:pt>
                <c:pt idx="3508">
                  <c:v>837734.06400000001</c:v>
                </c:pt>
                <c:pt idx="3509">
                  <c:v>827054.26000000013</c:v>
                </c:pt>
                <c:pt idx="3510">
                  <c:v>830414.76099999994</c:v>
                </c:pt>
                <c:pt idx="3511">
                  <c:v>827539.98899999994</c:v>
                </c:pt>
                <c:pt idx="3512">
                  <c:v>829916.41200000013</c:v>
                </c:pt>
                <c:pt idx="3513">
                  <c:v>824986.45000000019</c:v>
                </c:pt>
                <c:pt idx="3514">
                  <c:v>820746.27700000012</c:v>
                </c:pt>
                <c:pt idx="3515">
                  <c:v>823371.00899999985</c:v>
                </c:pt>
                <c:pt idx="3516">
                  <c:v>830117.85399999993</c:v>
                </c:pt>
                <c:pt idx="3517">
                  <c:v>839405.55099999974</c:v>
                </c:pt>
                <c:pt idx="3518">
                  <c:v>842392.83000000007</c:v>
                </c:pt>
                <c:pt idx="3519">
                  <c:v>840357.50600000017</c:v>
                </c:pt>
                <c:pt idx="3520">
                  <c:v>838238.45</c:v>
                </c:pt>
                <c:pt idx="3521">
                  <c:v>824359.18099999998</c:v>
                </c:pt>
                <c:pt idx="3522">
                  <c:v>821029.81500000006</c:v>
                </c:pt>
                <c:pt idx="3523">
                  <c:v>833921.68400000012</c:v>
                </c:pt>
                <c:pt idx="3524">
                  <c:v>834660.53</c:v>
                </c:pt>
                <c:pt idx="3525">
                  <c:v>830987.3280000001</c:v>
                </c:pt>
                <c:pt idx="3526">
                  <c:v>819088.7429999999</c:v>
                </c:pt>
                <c:pt idx="3527">
                  <c:v>827368.2790000001</c:v>
                </c:pt>
                <c:pt idx="3528">
                  <c:v>832999.38</c:v>
                </c:pt>
                <c:pt idx="3529">
                  <c:v>827726.6479999997</c:v>
                </c:pt>
                <c:pt idx="3530">
                  <c:v>832301.64</c:v>
                </c:pt>
                <c:pt idx="3531">
                  <c:v>829217.30200000003</c:v>
                </c:pt>
                <c:pt idx="3532">
                  <c:v>829939.61</c:v>
                </c:pt>
                <c:pt idx="3533">
                  <c:v>823871.397</c:v>
                </c:pt>
                <c:pt idx="3534">
                  <c:v>823854.34</c:v>
                </c:pt>
                <c:pt idx="3535">
                  <c:v>816274.01100000006</c:v>
                </c:pt>
                <c:pt idx="3536">
                  <c:v>819649.47200000007</c:v>
                </c:pt>
                <c:pt idx="3537">
                  <c:v>819572.54700000014</c:v>
                </c:pt>
                <c:pt idx="3538">
                  <c:v>818865.43</c:v>
                </c:pt>
                <c:pt idx="3539">
                  <c:v>825846.22400000005</c:v>
                </c:pt>
                <c:pt idx="3540">
                  <c:v>825214.25900000008</c:v>
                </c:pt>
                <c:pt idx="3541">
                  <c:v>809198.70200000005</c:v>
                </c:pt>
                <c:pt idx="3542">
                  <c:v>814525.40500000003</c:v>
                </c:pt>
                <c:pt idx="3543">
                  <c:v>823733.00999999978</c:v>
                </c:pt>
                <c:pt idx="3544">
                  <c:v>832214.9</c:v>
                </c:pt>
                <c:pt idx="3545">
                  <c:v>824340.22499999998</c:v>
                </c:pt>
                <c:pt idx="3546">
                  <c:v>811967.58799999999</c:v>
                </c:pt>
                <c:pt idx="3547">
                  <c:v>801597.70200000005</c:v>
                </c:pt>
                <c:pt idx="3548">
                  <c:v>794163.57710000023</c:v>
                </c:pt>
                <c:pt idx="3549">
                  <c:v>793715.63699999999</c:v>
                </c:pt>
                <c:pt idx="3550">
                  <c:v>799292.08899999992</c:v>
                </c:pt>
                <c:pt idx="3551">
                  <c:v>810779.897</c:v>
                </c:pt>
                <c:pt idx="3552">
                  <c:v>815967.19000000006</c:v>
                </c:pt>
                <c:pt idx="3553">
                  <c:v>813081.56299999997</c:v>
                </c:pt>
                <c:pt idx="3554">
                  <c:v>792027.75</c:v>
                </c:pt>
                <c:pt idx="3555">
                  <c:v>784917.92799999984</c:v>
                </c:pt>
                <c:pt idx="3556">
                  <c:v>795708.28800000006</c:v>
                </c:pt>
                <c:pt idx="3557">
                  <c:v>796955.80699999991</c:v>
                </c:pt>
                <c:pt idx="3558">
                  <c:v>793889.74200000009</c:v>
                </c:pt>
                <c:pt idx="3559">
                  <c:v>797950.2370000002</c:v>
                </c:pt>
                <c:pt idx="3560">
                  <c:v>793386.84400000016</c:v>
                </c:pt>
                <c:pt idx="3561">
                  <c:v>798903.95199999993</c:v>
                </c:pt>
                <c:pt idx="3562">
                  <c:v>803537.51199999999</c:v>
                </c:pt>
                <c:pt idx="3563">
                  <c:v>807774.67099999997</c:v>
                </c:pt>
                <c:pt idx="3564">
                  <c:v>809856.5419999999</c:v>
                </c:pt>
                <c:pt idx="3565">
                  <c:v>809162.76299999992</c:v>
                </c:pt>
                <c:pt idx="3566">
                  <c:v>807803.9</c:v>
                </c:pt>
                <c:pt idx="3567">
                  <c:v>803336.83700000006</c:v>
                </c:pt>
                <c:pt idx="3568">
                  <c:v>802000.44200000004</c:v>
                </c:pt>
                <c:pt idx="3569">
                  <c:v>810565.40299999993</c:v>
                </c:pt>
                <c:pt idx="3570">
                  <c:v>804378.12700000021</c:v>
                </c:pt>
                <c:pt idx="3571">
                  <c:v>800889.37199999997</c:v>
                </c:pt>
                <c:pt idx="3572">
                  <c:v>806062.35200000007</c:v>
                </c:pt>
                <c:pt idx="3573">
                  <c:v>812786.10199999984</c:v>
                </c:pt>
                <c:pt idx="3574">
                  <c:v>812779.24</c:v>
                </c:pt>
                <c:pt idx="3575">
                  <c:v>805470.30000000016</c:v>
                </c:pt>
                <c:pt idx="3576">
                  <c:v>799896.25600000017</c:v>
                </c:pt>
                <c:pt idx="3577">
                  <c:v>799729.73099999991</c:v>
                </c:pt>
                <c:pt idx="3578">
                  <c:v>801247.45399999991</c:v>
                </c:pt>
                <c:pt idx="3579">
                  <c:v>802996.68</c:v>
                </c:pt>
                <c:pt idx="3580">
                  <c:v>800669.61400000006</c:v>
                </c:pt>
                <c:pt idx="3581">
                  <c:v>800825.25699999998</c:v>
                </c:pt>
                <c:pt idx="3582">
                  <c:v>806750.64999999967</c:v>
                </c:pt>
                <c:pt idx="3583">
                  <c:v>802837.73700000008</c:v>
                </c:pt>
                <c:pt idx="3584">
                  <c:v>804792.35000000009</c:v>
                </c:pt>
                <c:pt idx="3585">
                  <c:v>798744.98</c:v>
                </c:pt>
                <c:pt idx="3586">
                  <c:v>794771.34600000014</c:v>
                </c:pt>
                <c:pt idx="3587">
                  <c:v>793705.55500000005</c:v>
                </c:pt>
                <c:pt idx="3588">
                  <c:v>795290.00999999978</c:v>
                </c:pt>
                <c:pt idx="3589">
                  <c:v>794257.27800000017</c:v>
                </c:pt>
                <c:pt idx="3590">
                  <c:v>790921.5639999999</c:v>
                </c:pt>
                <c:pt idx="3591">
                  <c:v>799502.83000000007</c:v>
                </c:pt>
                <c:pt idx="3592">
                  <c:v>799957.723</c:v>
                </c:pt>
                <c:pt idx="3593">
                  <c:v>796923.19999999972</c:v>
                </c:pt>
                <c:pt idx="3594">
                  <c:v>795308.674</c:v>
                </c:pt>
                <c:pt idx="3595">
                  <c:v>789843.9430000002</c:v>
                </c:pt>
                <c:pt idx="3596">
                  <c:v>787873.11</c:v>
                </c:pt>
                <c:pt idx="3597">
                  <c:v>795344.29200000002</c:v>
                </c:pt>
                <c:pt idx="3598">
                  <c:v>795854.39</c:v>
                </c:pt>
                <c:pt idx="3599">
                  <c:v>788808.53899999999</c:v>
                </c:pt>
                <c:pt idx="3600">
                  <c:v>788920.84400000004</c:v>
                </c:pt>
                <c:pt idx="3601">
                  <c:v>795435.80900000001</c:v>
                </c:pt>
                <c:pt idx="3602">
                  <c:v>794014.21899999992</c:v>
                </c:pt>
                <c:pt idx="3603">
                  <c:v>800265.89</c:v>
                </c:pt>
                <c:pt idx="3604">
                  <c:v>798052.98230000003</c:v>
                </c:pt>
                <c:pt idx="3605">
                  <c:v>789074</c:v>
                </c:pt>
                <c:pt idx="3606">
                  <c:v>789589.06200000003</c:v>
                </c:pt>
                <c:pt idx="3607">
                  <c:v>795505.21500000008</c:v>
                </c:pt>
                <c:pt idx="3608">
                  <c:v>790657.11600000004</c:v>
                </c:pt>
                <c:pt idx="3609">
                  <c:v>789127.84000000008</c:v>
                </c:pt>
                <c:pt idx="3610">
                  <c:v>788920.45199999993</c:v>
                </c:pt>
                <c:pt idx="3611">
                  <c:v>802829.90499999991</c:v>
                </c:pt>
                <c:pt idx="3612">
                  <c:v>801406.69</c:v>
                </c:pt>
                <c:pt idx="3613">
                  <c:v>793007.26300000004</c:v>
                </c:pt>
                <c:pt idx="3614">
                  <c:v>790040.18999999971</c:v>
                </c:pt>
                <c:pt idx="3615">
                  <c:v>786633.08699999982</c:v>
                </c:pt>
                <c:pt idx="3616">
                  <c:v>796326.32000000007</c:v>
                </c:pt>
                <c:pt idx="3617">
                  <c:v>817275.66</c:v>
                </c:pt>
                <c:pt idx="3618">
                  <c:v>807225.06</c:v>
                </c:pt>
                <c:pt idx="3619">
                  <c:v>787018.33200000017</c:v>
                </c:pt>
                <c:pt idx="3620">
                  <c:v>778487.56800000009</c:v>
                </c:pt>
                <c:pt idx="3621">
                  <c:v>780115.67300000007</c:v>
                </c:pt>
                <c:pt idx="3622">
                  <c:v>780950.71199999982</c:v>
                </c:pt>
                <c:pt idx="3623">
                  <c:v>787034.53999999992</c:v>
                </c:pt>
                <c:pt idx="3624">
                  <c:v>777261.78200000012</c:v>
                </c:pt>
                <c:pt idx="3625">
                  <c:v>777014.98899999994</c:v>
                </c:pt>
                <c:pt idx="3626">
                  <c:v>773518.52399999986</c:v>
                </c:pt>
                <c:pt idx="3627">
                  <c:v>786490.57000000007</c:v>
                </c:pt>
                <c:pt idx="3628">
                  <c:v>782158.50999999978</c:v>
                </c:pt>
                <c:pt idx="3629">
                  <c:v>782564.05999999994</c:v>
                </c:pt>
                <c:pt idx="3630">
                  <c:v>778191.15999999992</c:v>
                </c:pt>
                <c:pt idx="3631">
                  <c:v>779584.2300000001</c:v>
                </c:pt>
                <c:pt idx="3632">
                  <c:v>779111.35000000021</c:v>
                </c:pt>
                <c:pt idx="3633">
                  <c:v>777734.35</c:v>
                </c:pt>
                <c:pt idx="3634">
                  <c:v>771743.02600000007</c:v>
                </c:pt>
                <c:pt idx="3635">
                  <c:v>770824.9369999998</c:v>
                </c:pt>
                <c:pt idx="3636">
                  <c:v>767889.95900000003</c:v>
                </c:pt>
                <c:pt idx="3637">
                  <c:v>762410.91500000004</c:v>
                </c:pt>
                <c:pt idx="3638">
                  <c:v>761131.34700000007</c:v>
                </c:pt>
                <c:pt idx="3639">
                  <c:v>766374.38000000012</c:v>
                </c:pt>
                <c:pt idx="3640">
                  <c:v>772721.33000000007</c:v>
                </c:pt>
                <c:pt idx="3641">
                  <c:v>774210.23199999996</c:v>
                </c:pt>
                <c:pt idx="3642">
                  <c:v>768148.39999999991</c:v>
                </c:pt>
                <c:pt idx="3643">
                  <c:v>770909.58000000007</c:v>
                </c:pt>
                <c:pt idx="3644">
                  <c:v>767815.98</c:v>
                </c:pt>
                <c:pt idx="3645">
                  <c:v>769373.8600000001</c:v>
                </c:pt>
                <c:pt idx="3646">
                  <c:v>770135.02299999993</c:v>
                </c:pt>
                <c:pt idx="3647">
                  <c:v>766320.14399999997</c:v>
                </c:pt>
                <c:pt idx="3648">
                  <c:v>768376.77399999986</c:v>
                </c:pt>
                <c:pt idx="3649">
                  <c:v>774375.67999999993</c:v>
                </c:pt>
                <c:pt idx="3650">
                  <c:v>777943.83599999989</c:v>
                </c:pt>
                <c:pt idx="3651">
                  <c:v>778732.21299999999</c:v>
                </c:pt>
                <c:pt idx="3652">
                  <c:v>775410.03</c:v>
                </c:pt>
                <c:pt idx="3653">
                  <c:v>765898.79</c:v>
                </c:pt>
                <c:pt idx="3654">
                  <c:v>766937.5830000001</c:v>
                </c:pt>
                <c:pt idx="3655">
                  <c:v>774121.38199999987</c:v>
                </c:pt>
                <c:pt idx="3656">
                  <c:v>778514.83000000019</c:v>
                </c:pt>
                <c:pt idx="3657">
                  <c:v>774787.60900000005</c:v>
                </c:pt>
                <c:pt idx="3658">
                  <c:v>767162.56939999992</c:v>
                </c:pt>
                <c:pt idx="3659">
                  <c:v>762870.47399999993</c:v>
                </c:pt>
                <c:pt idx="3660">
                  <c:v>761587.3119999998</c:v>
                </c:pt>
                <c:pt idx="3661">
                  <c:v>762340.75900000008</c:v>
                </c:pt>
                <c:pt idx="3662">
                  <c:v>764661.679</c:v>
                </c:pt>
                <c:pt idx="3663">
                  <c:v>763497.88199999998</c:v>
                </c:pt>
                <c:pt idx="3664">
                  <c:v>774504.84900000016</c:v>
                </c:pt>
                <c:pt idx="3665">
                  <c:v>784416.37000000011</c:v>
                </c:pt>
                <c:pt idx="3666">
                  <c:v>781259.68799999997</c:v>
                </c:pt>
                <c:pt idx="3667">
                  <c:v>775190.48699999996</c:v>
                </c:pt>
                <c:pt idx="3668">
                  <c:v>780893.14</c:v>
                </c:pt>
                <c:pt idx="3669">
                  <c:v>773144.77</c:v>
                </c:pt>
                <c:pt idx="3670">
                  <c:v>767640.5299999998</c:v>
                </c:pt>
                <c:pt idx="3671">
                  <c:v>766688.80100000009</c:v>
                </c:pt>
                <c:pt idx="3672">
                  <c:v>764894.85400000028</c:v>
                </c:pt>
                <c:pt idx="3673">
                  <c:v>764022.95399999991</c:v>
                </c:pt>
                <c:pt idx="3674">
                  <c:v>758866.78399999999</c:v>
                </c:pt>
                <c:pt idx="3675">
                  <c:v>758763.01199999999</c:v>
                </c:pt>
                <c:pt idx="3676">
                  <c:v>760858.01200000022</c:v>
                </c:pt>
                <c:pt idx="3677">
                  <c:v>760646.12499999977</c:v>
                </c:pt>
                <c:pt idx="3678">
                  <c:v>768364.90000000014</c:v>
                </c:pt>
                <c:pt idx="3679">
                  <c:v>752992.96299999999</c:v>
                </c:pt>
                <c:pt idx="3680">
                  <c:v>744760.5199999999</c:v>
                </c:pt>
                <c:pt idx="3681">
                  <c:v>746567.027</c:v>
                </c:pt>
                <c:pt idx="3682">
                  <c:v>742309.97399999981</c:v>
                </c:pt>
                <c:pt idx="3683">
                  <c:v>745092.67600000021</c:v>
                </c:pt>
                <c:pt idx="3684">
                  <c:v>750972.88199999987</c:v>
                </c:pt>
                <c:pt idx="3685">
                  <c:v>750202.99199999997</c:v>
                </c:pt>
                <c:pt idx="3686">
                  <c:v>752453.86399999994</c:v>
                </c:pt>
                <c:pt idx="3687">
                  <c:v>757410.10800000012</c:v>
                </c:pt>
                <c:pt idx="3688">
                  <c:v>759009.82700000005</c:v>
                </c:pt>
                <c:pt idx="3689">
                  <c:v>763924.55500000017</c:v>
                </c:pt>
                <c:pt idx="3690">
                  <c:v>767503.58</c:v>
                </c:pt>
                <c:pt idx="3691">
                  <c:v>761024.5</c:v>
                </c:pt>
                <c:pt idx="3692">
                  <c:v>757534.67</c:v>
                </c:pt>
                <c:pt idx="3693">
                  <c:v>756842.05300000007</c:v>
                </c:pt>
                <c:pt idx="3694">
                  <c:v>754308.69</c:v>
                </c:pt>
                <c:pt idx="3695">
                  <c:v>749480.69600000023</c:v>
                </c:pt>
                <c:pt idx="3696">
                  <c:v>750269.17</c:v>
                </c:pt>
                <c:pt idx="3697">
                  <c:v>752866.22</c:v>
                </c:pt>
                <c:pt idx="3698">
                  <c:v>766746.97999999986</c:v>
                </c:pt>
                <c:pt idx="3699">
                  <c:v>770308.67700000003</c:v>
                </c:pt>
                <c:pt idx="3700">
                  <c:v>763975.50600000005</c:v>
                </c:pt>
                <c:pt idx="3701">
                  <c:v>758213.42700000014</c:v>
                </c:pt>
                <c:pt idx="3702">
                  <c:v>757561.43199999991</c:v>
                </c:pt>
                <c:pt idx="3703">
                  <c:v>756925.56099999999</c:v>
                </c:pt>
                <c:pt idx="3704">
                  <c:v>759145.94899999991</c:v>
                </c:pt>
                <c:pt idx="3705">
                  <c:v>757454.94000000018</c:v>
                </c:pt>
                <c:pt idx="3706">
                  <c:v>753875.0199999999</c:v>
                </c:pt>
                <c:pt idx="3707">
                  <c:v>754621.91399999999</c:v>
                </c:pt>
                <c:pt idx="3708">
                  <c:v>759896.80999999982</c:v>
                </c:pt>
                <c:pt idx="3709">
                  <c:v>768886.57000000007</c:v>
                </c:pt>
                <c:pt idx="3710">
                  <c:v>773439.82000000007</c:v>
                </c:pt>
                <c:pt idx="3711">
                  <c:v>777876.28219999978</c:v>
                </c:pt>
                <c:pt idx="3712">
                  <c:v>766821.32000000007</c:v>
                </c:pt>
                <c:pt idx="3713">
                  <c:v>757109.70600000001</c:v>
                </c:pt>
                <c:pt idx="3714">
                  <c:v>749739.1399999999</c:v>
                </c:pt>
                <c:pt idx="3715">
                  <c:v>755719.12900000007</c:v>
                </c:pt>
                <c:pt idx="3716">
                  <c:v>756246.52</c:v>
                </c:pt>
                <c:pt idx="3717">
                  <c:v>754563.39300000004</c:v>
                </c:pt>
                <c:pt idx="3718">
                  <c:v>755278.27999999991</c:v>
                </c:pt>
                <c:pt idx="3719">
                  <c:v>758427.09000000008</c:v>
                </c:pt>
                <c:pt idx="3720">
                  <c:v>764442.55</c:v>
                </c:pt>
                <c:pt idx="3721">
                  <c:v>761759.38000000012</c:v>
                </c:pt>
                <c:pt idx="3722">
                  <c:v>757058.42999999993</c:v>
                </c:pt>
                <c:pt idx="3723">
                  <c:v>748551.00200000021</c:v>
                </c:pt>
                <c:pt idx="3724">
                  <c:v>754041.14999999991</c:v>
                </c:pt>
                <c:pt idx="3725">
                  <c:v>762549.22</c:v>
                </c:pt>
                <c:pt idx="3726">
                  <c:v>752591.49500000011</c:v>
                </c:pt>
                <c:pt idx="3727">
                  <c:v>747311.70200000016</c:v>
                </c:pt>
                <c:pt idx="3728">
                  <c:v>764341.70999999985</c:v>
                </c:pt>
                <c:pt idx="3729">
                  <c:v>764046.5199999999</c:v>
                </c:pt>
                <c:pt idx="3730">
                  <c:v>752524.29200000002</c:v>
                </c:pt>
                <c:pt idx="3731">
                  <c:v>740778.27</c:v>
                </c:pt>
                <c:pt idx="3732">
                  <c:v>741867.48100000015</c:v>
                </c:pt>
                <c:pt idx="3733">
                  <c:v>745919.2699999999</c:v>
                </c:pt>
                <c:pt idx="3734">
                  <c:v>762298.02000000014</c:v>
                </c:pt>
                <c:pt idx="3735">
                  <c:v>759074.71409999998</c:v>
                </c:pt>
                <c:pt idx="3736">
                  <c:v>743485.69</c:v>
                </c:pt>
                <c:pt idx="3737">
                  <c:v>742513.79999999981</c:v>
                </c:pt>
                <c:pt idx="3738">
                  <c:v>754310.92</c:v>
                </c:pt>
                <c:pt idx="3739">
                  <c:v>759570</c:v>
                </c:pt>
                <c:pt idx="3740">
                  <c:v>769056.32000000007</c:v>
                </c:pt>
                <c:pt idx="3741">
                  <c:v>762426.41000000015</c:v>
                </c:pt>
                <c:pt idx="3742">
                  <c:v>754247.98100000015</c:v>
                </c:pt>
                <c:pt idx="3743">
                  <c:v>775164.50999999989</c:v>
                </c:pt>
                <c:pt idx="3744">
                  <c:v>779857.924</c:v>
                </c:pt>
                <c:pt idx="3745">
                  <c:v>752718.70000000007</c:v>
                </c:pt>
                <c:pt idx="3746">
                  <c:v>752745.07999999984</c:v>
                </c:pt>
                <c:pt idx="3747">
                  <c:v>787536.69999999972</c:v>
                </c:pt>
                <c:pt idx="3748">
                  <c:v>784066.5976000001</c:v>
                </c:pt>
                <c:pt idx="3749">
                  <c:v>764281.85800000001</c:v>
                </c:pt>
                <c:pt idx="3750">
                  <c:v>745210.53</c:v>
                </c:pt>
                <c:pt idx="3751">
                  <c:v>742920.23</c:v>
                </c:pt>
                <c:pt idx="3752">
                  <c:v>753807.71189999999</c:v>
                </c:pt>
                <c:pt idx="3753">
                  <c:v>754172.88200000033</c:v>
                </c:pt>
                <c:pt idx="3754">
                  <c:v>751418.58999999985</c:v>
                </c:pt>
                <c:pt idx="3755">
                  <c:v>753486.50619999995</c:v>
                </c:pt>
                <c:pt idx="3756">
                  <c:v>749210.12</c:v>
                </c:pt>
                <c:pt idx="3757">
                  <c:v>747958.39999999967</c:v>
                </c:pt>
                <c:pt idx="3758">
                  <c:v>743082.74999999988</c:v>
                </c:pt>
                <c:pt idx="3759">
                  <c:v>755945.97449999989</c:v>
                </c:pt>
                <c:pt idx="3760">
                  <c:v>751828.57999999984</c:v>
                </c:pt>
                <c:pt idx="3761">
                  <c:v>745248.40999999992</c:v>
                </c:pt>
                <c:pt idx="3762">
                  <c:v>741965.4800000001</c:v>
                </c:pt>
                <c:pt idx="3763">
                  <c:v>750518.1399999999</c:v>
                </c:pt>
                <c:pt idx="3764">
                  <c:v>749868.85999999987</c:v>
                </c:pt>
                <c:pt idx="3765">
                  <c:v>739916.54</c:v>
                </c:pt>
                <c:pt idx="3766">
                  <c:v>735802.86</c:v>
                </c:pt>
                <c:pt idx="3767">
                  <c:v>744338.95200000016</c:v>
                </c:pt>
                <c:pt idx="3768">
                  <c:v>746541.94</c:v>
                </c:pt>
                <c:pt idx="3769">
                  <c:v>748639.87999999989</c:v>
                </c:pt>
                <c:pt idx="3770">
                  <c:v>740333.0630000002</c:v>
                </c:pt>
                <c:pt idx="3771">
                  <c:v>742639.37</c:v>
                </c:pt>
                <c:pt idx="3772">
                  <c:v>768688.32649999997</c:v>
                </c:pt>
                <c:pt idx="3773">
                  <c:v>764329.79649999994</c:v>
                </c:pt>
                <c:pt idx="3774">
                  <c:v>745019.64</c:v>
                </c:pt>
                <c:pt idx="3775">
                  <c:v>742694.08000000019</c:v>
                </c:pt>
                <c:pt idx="3776">
                  <c:v>741937.52</c:v>
                </c:pt>
                <c:pt idx="3777">
                  <c:v>738464.23300000012</c:v>
                </c:pt>
                <c:pt idx="3778">
                  <c:v>745865.11999999988</c:v>
                </c:pt>
                <c:pt idx="3779">
                  <c:v>743423.95894000004</c:v>
                </c:pt>
                <c:pt idx="3780">
                  <c:v>735202.54000000015</c:v>
                </c:pt>
                <c:pt idx="3781">
                  <c:v>731877.86199999996</c:v>
                </c:pt>
                <c:pt idx="3782">
                  <c:v>730895.75000000012</c:v>
                </c:pt>
                <c:pt idx="3783">
                  <c:v>727421.32499999995</c:v>
                </c:pt>
                <c:pt idx="3784">
                  <c:v>736537.90000000014</c:v>
                </c:pt>
                <c:pt idx="3785">
                  <c:v>741795.16999999993</c:v>
                </c:pt>
                <c:pt idx="3786">
                  <c:v>735045.85099999991</c:v>
                </c:pt>
                <c:pt idx="3787">
                  <c:v>734263.66199999989</c:v>
                </c:pt>
                <c:pt idx="3788">
                  <c:v>738975.67599999998</c:v>
                </c:pt>
                <c:pt idx="3789">
                  <c:v>762284.95999999973</c:v>
                </c:pt>
                <c:pt idx="3790">
                  <c:v>775605.63000000012</c:v>
                </c:pt>
                <c:pt idx="3791">
                  <c:v>760461.45099999988</c:v>
                </c:pt>
                <c:pt idx="3792">
                  <c:v>741653.52000000014</c:v>
                </c:pt>
                <c:pt idx="3793">
                  <c:v>724372.31000000029</c:v>
                </c:pt>
                <c:pt idx="3794">
                  <c:v>725636.89600000007</c:v>
                </c:pt>
                <c:pt idx="3795">
                  <c:v>730978.33999999985</c:v>
                </c:pt>
                <c:pt idx="3796">
                  <c:v>732804.85</c:v>
                </c:pt>
                <c:pt idx="3797">
                  <c:v>729514.41999999993</c:v>
                </c:pt>
                <c:pt idx="3798">
                  <c:v>727800.56000000017</c:v>
                </c:pt>
                <c:pt idx="3799">
                  <c:v>726181.00699999998</c:v>
                </c:pt>
                <c:pt idx="3800">
                  <c:v>721649.23000000021</c:v>
                </c:pt>
                <c:pt idx="3801">
                  <c:v>730627.04000000015</c:v>
                </c:pt>
                <c:pt idx="3802">
                  <c:v>745876.09</c:v>
                </c:pt>
                <c:pt idx="3803">
                  <c:v>754956.47199999995</c:v>
                </c:pt>
                <c:pt idx="3804">
                  <c:v>744844.82350000006</c:v>
                </c:pt>
                <c:pt idx="3805">
                  <c:v>735852.07779999997</c:v>
                </c:pt>
                <c:pt idx="3806">
                  <c:v>725656.8400000002</c:v>
                </c:pt>
                <c:pt idx="3807">
                  <c:v>726344.24000000022</c:v>
                </c:pt>
                <c:pt idx="3808">
                  <c:v>724057.152</c:v>
                </c:pt>
                <c:pt idx="3809">
                  <c:v>723217.6100000001</c:v>
                </c:pt>
                <c:pt idx="3810">
                  <c:v>716782.51999999979</c:v>
                </c:pt>
                <c:pt idx="3811">
                  <c:v>718048.66</c:v>
                </c:pt>
                <c:pt idx="3812">
                  <c:v>720847.71</c:v>
                </c:pt>
                <c:pt idx="3813">
                  <c:v>723111.54000000027</c:v>
                </c:pt>
                <c:pt idx="3814">
                  <c:v>723306.65</c:v>
                </c:pt>
                <c:pt idx="3815">
                  <c:v>718680.05199999991</c:v>
                </c:pt>
                <c:pt idx="3816">
                  <c:v>724872.23300000012</c:v>
                </c:pt>
                <c:pt idx="3817">
                  <c:v>721595.92160000012</c:v>
                </c:pt>
                <c:pt idx="3818">
                  <c:v>718844.64299999992</c:v>
                </c:pt>
                <c:pt idx="3819">
                  <c:v>718727.91000000015</c:v>
                </c:pt>
                <c:pt idx="3820">
                  <c:v>719641.87800000003</c:v>
                </c:pt>
                <c:pt idx="3821">
                  <c:v>715508.61399999994</c:v>
                </c:pt>
                <c:pt idx="3822">
                  <c:v>713320.80700000003</c:v>
                </c:pt>
                <c:pt idx="3823">
                  <c:v>725231.3600000001</c:v>
                </c:pt>
                <c:pt idx="3824">
                  <c:v>731264.77</c:v>
                </c:pt>
                <c:pt idx="3825">
                  <c:v>727351.32999999984</c:v>
                </c:pt>
                <c:pt idx="3826">
                  <c:v>724090.07</c:v>
                </c:pt>
                <c:pt idx="3827">
                  <c:v>726700.09999999986</c:v>
                </c:pt>
                <c:pt idx="3828">
                  <c:v>729585.90999999992</c:v>
                </c:pt>
                <c:pt idx="3829">
                  <c:v>717854.14</c:v>
                </c:pt>
                <c:pt idx="3830">
                  <c:v>721053.44500000007</c:v>
                </c:pt>
                <c:pt idx="3831">
                  <c:v>722610.26700000011</c:v>
                </c:pt>
                <c:pt idx="3832">
                  <c:v>724283.34</c:v>
                </c:pt>
                <c:pt idx="3833">
                  <c:v>739287.97</c:v>
                </c:pt>
                <c:pt idx="3834">
                  <c:v>745184.51800000004</c:v>
                </c:pt>
                <c:pt idx="3835">
                  <c:v>726460.85100000014</c:v>
                </c:pt>
                <c:pt idx="3836">
                  <c:v>715911.45519999997</c:v>
                </c:pt>
                <c:pt idx="3837">
                  <c:v>711375.41499999992</c:v>
                </c:pt>
                <c:pt idx="3838">
                  <c:v>718650.20000000007</c:v>
                </c:pt>
                <c:pt idx="3839">
                  <c:v>722391.55999999982</c:v>
                </c:pt>
                <c:pt idx="3840">
                  <c:v>718952.05599999975</c:v>
                </c:pt>
                <c:pt idx="3841">
                  <c:v>715551.06</c:v>
                </c:pt>
                <c:pt idx="3842">
                  <c:v>718263.18000000017</c:v>
                </c:pt>
                <c:pt idx="3843">
                  <c:v>717831.46500000008</c:v>
                </c:pt>
                <c:pt idx="3844">
                  <c:v>712720.99999999988</c:v>
                </c:pt>
                <c:pt idx="3845">
                  <c:v>716302.07999999973</c:v>
                </c:pt>
                <c:pt idx="3846">
                  <c:v>711947.65999999992</c:v>
                </c:pt>
                <c:pt idx="3847">
                  <c:v>724587.13000000012</c:v>
                </c:pt>
                <c:pt idx="3848">
                  <c:v>757216.49</c:v>
                </c:pt>
                <c:pt idx="3849">
                  <c:v>745573.36999999988</c:v>
                </c:pt>
                <c:pt idx="3850">
                  <c:v>724018.51700000011</c:v>
                </c:pt>
                <c:pt idx="3851">
                  <c:v>714962.26970000006</c:v>
                </c:pt>
                <c:pt idx="3852">
                  <c:v>731731.64</c:v>
                </c:pt>
                <c:pt idx="3853">
                  <c:v>749395.48600000015</c:v>
                </c:pt>
                <c:pt idx="3854">
                  <c:v>725238.13499999989</c:v>
                </c:pt>
                <c:pt idx="3855">
                  <c:v>708577.39999999979</c:v>
                </c:pt>
                <c:pt idx="3856">
                  <c:v>713981.9</c:v>
                </c:pt>
                <c:pt idx="3857">
                  <c:v>738483.57</c:v>
                </c:pt>
                <c:pt idx="3858">
                  <c:v>727055.73300000001</c:v>
                </c:pt>
                <c:pt idx="3859">
                  <c:v>755373.27999999991</c:v>
                </c:pt>
                <c:pt idx="3860">
                  <c:v>815728.74999999965</c:v>
                </c:pt>
                <c:pt idx="3861">
                  <c:v>745295.75</c:v>
                </c:pt>
                <c:pt idx="3862">
                  <c:v>720885.31</c:v>
                </c:pt>
                <c:pt idx="3863">
                  <c:v>729806.94799999974</c:v>
                </c:pt>
                <c:pt idx="3864">
                  <c:v>730906.68599999987</c:v>
                </c:pt>
                <c:pt idx="3865">
                  <c:v>721010.53099999973</c:v>
                </c:pt>
                <c:pt idx="3866">
                  <c:v>719003.7699999999</c:v>
                </c:pt>
                <c:pt idx="3867">
                  <c:v>728397.15220000001</c:v>
                </c:pt>
                <c:pt idx="3868">
                  <c:v>728272.58199999994</c:v>
                </c:pt>
                <c:pt idx="3869">
                  <c:v>711446.12</c:v>
                </c:pt>
                <c:pt idx="3870">
                  <c:v>730669.29999999993</c:v>
                </c:pt>
                <c:pt idx="3871">
                  <c:v>741046.16999999981</c:v>
                </c:pt>
                <c:pt idx="3872">
                  <c:v>748431.31</c:v>
                </c:pt>
                <c:pt idx="3873">
                  <c:v>725214.11199999996</c:v>
                </c:pt>
                <c:pt idx="3874">
                  <c:v>724732.66</c:v>
                </c:pt>
                <c:pt idx="3875">
                  <c:v>785163.9800000001</c:v>
                </c:pt>
                <c:pt idx="3876">
                  <c:v>770365.72</c:v>
                </c:pt>
                <c:pt idx="3877">
                  <c:v>720564.62900000007</c:v>
                </c:pt>
                <c:pt idx="3878">
                  <c:v>707458.08</c:v>
                </c:pt>
                <c:pt idx="3879">
                  <c:v>708102.29599999974</c:v>
                </c:pt>
                <c:pt idx="3880">
                  <c:v>712028.17980000027</c:v>
                </c:pt>
                <c:pt idx="3881">
                  <c:v>714829.97880000016</c:v>
                </c:pt>
                <c:pt idx="3882">
                  <c:v>719775.28600000008</c:v>
                </c:pt>
                <c:pt idx="3883">
                  <c:v>712198.24049999996</c:v>
                </c:pt>
                <c:pt idx="3884">
                  <c:v>701358.34</c:v>
                </c:pt>
                <c:pt idx="3885">
                  <c:v>704448.87</c:v>
                </c:pt>
                <c:pt idx="3886">
                  <c:v>701762.37</c:v>
                </c:pt>
                <c:pt idx="3887">
                  <c:v>699736.11699999997</c:v>
                </c:pt>
                <c:pt idx="3888">
                  <c:v>704064.92000000016</c:v>
                </c:pt>
                <c:pt idx="3889">
                  <c:v>699363.76690000016</c:v>
                </c:pt>
                <c:pt idx="3890">
                  <c:v>699943.76000000013</c:v>
                </c:pt>
                <c:pt idx="3891">
                  <c:v>700564.15099999984</c:v>
                </c:pt>
                <c:pt idx="3892">
                  <c:v>702616.61000000034</c:v>
                </c:pt>
                <c:pt idx="3893">
                  <c:v>708952.24999999988</c:v>
                </c:pt>
                <c:pt idx="3894">
                  <c:v>709110.27689999994</c:v>
                </c:pt>
                <c:pt idx="3895">
                  <c:v>703155.84009999991</c:v>
                </c:pt>
                <c:pt idx="3896">
                  <c:v>704251.81200000015</c:v>
                </c:pt>
                <c:pt idx="3897">
                  <c:v>701601.4850000001</c:v>
                </c:pt>
                <c:pt idx="3898">
                  <c:v>694105.57</c:v>
                </c:pt>
                <c:pt idx="3899">
                  <c:v>701586.59699999983</c:v>
                </c:pt>
                <c:pt idx="3900">
                  <c:v>700481.13</c:v>
                </c:pt>
                <c:pt idx="3901">
                  <c:v>694643.94400000002</c:v>
                </c:pt>
                <c:pt idx="3902">
                  <c:v>690739.05299999996</c:v>
                </c:pt>
                <c:pt idx="3903">
                  <c:v>685791.30000000016</c:v>
                </c:pt>
                <c:pt idx="3904">
                  <c:v>682953.54599999997</c:v>
                </c:pt>
                <c:pt idx="3905">
                  <c:v>686709.45999999985</c:v>
                </c:pt>
                <c:pt idx="3906">
                  <c:v>684141.59299999999</c:v>
                </c:pt>
                <c:pt idx="3907">
                  <c:v>685864.48200000008</c:v>
                </c:pt>
                <c:pt idx="3908">
                  <c:v>690865.71099999989</c:v>
                </c:pt>
                <c:pt idx="3909">
                  <c:v>696545.61010000005</c:v>
                </c:pt>
                <c:pt idx="3910">
                  <c:v>690371.57000000007</c:v>
                </c:pt>
                <c:pt idx="3911">
                  <c:v>692322.72499999998</c:v>
                </c:pt>
                <c:pt idx="3912">
                  <c:v>695538.60000000009</c:v>
                </c:pt>
                <c:pt idx="3913">
                  <c:v>712549.2799999998</c:v>
                </c:pt>
                <c:pt idx="3914">
                  <c:v>752971.125</c:v>
                </c:pt>
                <c:pt idx="3915">
                  <c:v>745701.90000000014</c:v>
                </c:pt>
                <c:pt idx="3916">
                  <c:v>717790.29999999981</c:v>
                </c:pt>
                <c:pt idx="3917">
                  <c:v>689120.17359999986</c:v>
                </c:pt>
                <c:pt idx="3918">
                  <c:v>683319.21999999986</c:v>
                </c:pt>
                <c:pt idx="3919">
                  <c:v>676102.72999999975</c:v>
                </c:pt>
                <c:pt idx="3920">
                  <c:v>678583.89299999992</c:v>
                </c:pt>
                <c:pt idx="3921">
                  <c:v>687547.8600000001</c:v>
                </c:pt>
                <c:pt idx="3922">
                  <c:v>683697.09</c:v>
                </c:pt>
                <c:pt idx="3923">
                  <c:v>683919.36300000001</c:v>
                </c:pt>
                <c:pt idx="3924">
                  <c:v>685612.57799999998</c:v>
                </c:pt>
                <c:pt idx="3925">
                  <c:v>679023.69399999978</c:v>
                </c:pt>
                <c:pt idx="3926">
                  <c:v>676691.96</c:v>
                </c:pt>
                <c:pt idx="3927">
                  <c:v>687546.07870000007</c:v>
                </c:pt>
                <c:pt idx="3928">
                  <c:v>695371.5900000002</c:v>
                </c:pt>
                <c:pt idx="3929">
                  <c:v>697680.8899999999</c:v>
                </c:pt>
                <c:pt idx="3930">
                  <c:v>700593.77597000008</c:v>
                </c:pt>
                <c:pt idx="3931">
                  <c:v>685795.40699999989</c:v>
                </c:pt>
                <c:pt idx="3932">
                  <c:v>681757.85100000014</c:v>
                </c:pt>
                <c:pt idx="3933">
                  <c:v>675698.53</c:v>
                </c:pt>
                <c:pt idx="3934">
                  <c:v>673425.92658000009</c:v>
                </c:pt>
                <c:pt idx="3935">
                  <c:v>665115.89399999974</c:v>
                </c:pt>
                <c:pt idx="3936">
                  <c:v>672479.06</c:v>
                </c:pt>
                <c:pt idx="3937">
                  <c:v>679102.88300000015</c:v>
                </c:pt>
                <c:pt idx="3938">
                  <c:v>680026.63</c:v>
                </c:pt>
                <c:pt idx="3939">
                  <c:v>680378.01200000022</c:v>
                </c:pt>
                <c:pt idx="3940">
                  <c:v>682062.38999999978</c:v>
                </c:pt>
                <c:pt idx="3941">
                  <c:v>681821.66999999981</c:v>
                </c:pt>
                <c:pt idx="3942">
                  <c:v>679287.47999999986</c:v>
                </c:pt>
                <c:pt idx="3943">
                  <c:v>676165.12000000011</c:v>
                </c:pt>
                <c:pt idx="3944">
                  <c:v>677740.64600000007</c:v>
                </c:pt>
                <c:pt idx="3945">
                  <c:v>679283.33579999988</c:v>
                </c:pt>
                <c:pt idx="3946">
                  <c:v>684435.4800000001</c:v>
                </c:pt>
                <c:pt idx="3947">
                  <c:v>679571.05130000017</c:v>
                </c:pt>
                <c:pt idx="3948">
                  <c:v>683578.67999999993</c:v>
                </c:pt>
                <c:pt idx="3949">
                  <c:v>689560.85000000009</c:v>
                </c:pt>
                <c:pt idx="3950">
                  <c:v>685329.21000000008</c:v>
                </c:pt>
                <c:pt idx="3951">
                  <c:v>686425.90500000003</c:v>
                </c:pt>
                <c:pt idx="3952">
                  <c:v>694347.9</c:v>
                </c:pt>
                <c:pt idx="3953">
                  <c:v>694034.80999999994</c:v>
                </c:pt>
                <c:pt idx="3954">
                  <c:v>685976.59100000001</c:v>
                </c:pt>
                <c:pt idx="3955">
                  <c:v>690278.64</c:v>
                </c:pt>
                <c:pt idx="3956">
                  <c:v>686460.08970000001</c:v>
                </c:pt>
                <c:pt idx="3957">
                  <c:v>677965.92999999982</c:v>
                </c:pt>
                <c:pt idx="3958">
                  <c:v>683844.3940000002</c:v>
                </c:pt>
                <c:pt idx="3959">
                  <c:v>678390.45999999985</c:v>
                </c:pt>
                <c:pt idx="3960">
                  <c:v>676607.34</c:v>
                </c:pt>
                <c:pt idx="3961">
                  <c:v>684288.41999999993</c:v>
                </c:pt>
                <c:pt idx="3962">
                  <c:v>685377.08000000007</c:v>
                </c:pt>
                <c:pt idx="3963">
                  <c:v>682570.65999999992</c:v>
                </c:pt>
                <c:pt idx="3964">
                  <c:v>679984.30999999982</c:v>
                </c:pt>
                <c:pt idx="3965">
                  <c:v>684442.9328999999</c:v>
                </c:pt>
                <c:pt idx="3966">
                  <c:v>679012.7300000001</c:v>
                </c:pt>
                <c:pt idx="3967">
                  <c:v>682313.67999999993</c:v>
                </c:pt>
                <c:pt idx="3968">
                  <c:v>688203.51</c:v>
                </c:pt>
                <c:pt idx="3969">
                  <c:v>693750.84500000009</c:v>
                </c:pt>
                <c:pt idx="3970">
                  <c:v>690256.97699999996</c:v>
                </c:pt>
                <c:pt idx="3971">
                  <c:v>678481.24060000014</c:v>
                </c:pt>
                <c:pt idx="3972">
                  <c:v>674028.20000000007</c:v>
                </c:pt>
                <c:pt idx="3973">
                  <c:v>678831.4</c:v>
                </c:pt>
                <c:pt idx="3974">
                  <c:v>706146.67499999993</c:v>
                </c:pt>
                <c:pt idx="3975">
                  <c:v>705428.27799999982</c:v>
                </c:pt>
                <c:pt idx="3976">
                  <c:v>682901.70900000003</c:v>
                </c:pt>
                <c:pt idx="3977">
                  <c:v>674182.13199999975</c:v>
                </c:pt>
                <c:pt idx="3978">
                  <c:v>706304.14</c:v>
                </c:pt>
                <c:pt idx="3979">
                  <c:v>723791.54999999993</c:v>
                </c:pt>
                <c:pt idx="3980">
                  <c:v>698355.33979999984</c:v>
                </c:pt>
                <c:pt idx="3981">
                  <c:v>699953.87999999989</c:v>
                </c:pt>
                <c:pt idx="3982">
                  <c:v>746743.09999999986</c:v>
                </c:pt>
                <c:pt idx="3983">
                  <c:v>748045.68000000017</c:v>
                </c:pt>
                <c:pt idx="3984">
                  <c:v>709459.60800000012</c:v>
                </c:pt>
                <c:pt idx="3985">
                  <c:v>683177.62199999986</c:v>
                </c:pt>
                <c:pt idx="3986">
                  <c:v>676635.8600000001</c:v>
                </c:pt>
                <c:pt idx="3987">
                  <c:v>683667.53999999992</c:v>
                </c:pt>
                <c:pt idx="3988">
                  <c:v>679997.42</c:v>
                </c:pt>
                <c:pt idx="3989">
                  <c:v>681881.23100000003</c:v>
                </c:pt>
                <c:pt idx="3990">
                  <c:v>673819.48999999987</c:v>
                </c:pt>
                <c:pt idx="3991">
                  <c:v>678526.41999999981</c:v>
                </c:pt>
                <c:pt idx="3992">
                  <c:v>690560.57</c:v>
                </c:pt>
                <c:pt idx="3993">
                  <c:v>689905.51000000013</c:v>
                </c:pt>
                <c:pt idx="3994">
                  <c:v>682726.96219999995</c:v>
                </c:pt>
                <c:pt idx="3995">
                  <c:v>668026.11999999988</c:v>
                </c:pt>
                <c:pt idx="3996">
                  <c:v>676838.81499999983</c:v>
                </c:pt>
                <c:pt idx="3997">
                  <c:v>690982.70000000007</c:v>
                </c:pt>
                <c:pt idx="3998">
                  <c:v>688649.58</c:v>
                </c:pt>
                <c:pt idx="3999">
                  <c:v>682212.74999999965</c:v>
                </c:pt>
                <c:pt idx="4000">
                  <c:v>685019.15999999992</c:v>
                </c:pt>
                <c:pt idx="4001">
                  <c:v>678209.81</c:v>
                </c:pt>
                <c:pt idx="4002">
                  <c:v>684602.28000000014</c:v>
                </c:pt>
                <c:pt idx="4003">
                  <c:v>679993.61549999996</c:v>
                </c:pt>
                <c:pt idx="4004">
                  <c:v>667050.57999999996</c:v>
                </c:pt>
                <c:pt idx="4005">
                  <c:v>666585.68000000005</c:v>
                </c:pt>
                <c:pt idx="4006">
                  <c:v>663628.17999999993</c:v>
                </c:pt>
                <c:pt idx="4007">
                  <c:v>673818.7</c:v>
                </c:pt>
                <c:pt idx="4008">
                  <c:v>680380.5399999998</c:v>
                </c:pt>
                <c:pt idx="4009">
                  <c:v>685063.853</c:v>
                </c:pt>
                <c:pt idx="4010">
                  <c:v>664709.63499999989</c:v>
                </c:pt>
                <c:pt idx="4011">
                  <c:v>655955.60000000009</c:v>
                </c:pt>
                <c:pt idx="4012">
                  <c:v>665082.8443</c:v>
                </c:pt>
                <c:pt idx="4013">
                  <c:v>662921.52600000007</c:v>
                </c:pt>
                <c:pt idx="4014">
                  <c:v>663704.79999999993</c:v>
                </c:pt>
                <c:pt idx="4015">
                  <c:v>671399.62999999977</c:v>
                </c:pt>
                <c:pt idx="4016">
                  <c:v>674445.9800000001</c:v>
                </c:pt>
                <c:pt idx="4017">
                  <c:v>671360.32299999974</c:v>
                </c:pt>
                <c:pt idx="4018">
                  <c:v>663072.72999999986</c:v>
                </c:pt>
                <c:pt idx="4019">
                  <c:v>668097.25999999978</c:v>
                </c:pt>
                <c:pt idx="4020">
                  <c:v>674897.9800000001</c:v>
                </c:pt>
                <c:pt idx="4021">
                  <c:v>666587.04520000005</c:v>
                </c:pt>
                <c:pt idx="4022">
                  <c:v>664728.6</c:v>
                </c:pt>
                <c:pt idx="4023">
                  <c:v>671554.67</c:v>
                </c:pt>
                <c:pt idx="4024">
                  <c:v>678224.81400000013</c:v>
                </c:pt>
                <c:pt idx="4025">
                  <c:v>663702.56787999975</c:v>
                </c:pt>
                <c:pt idx="4026">
                  <c:v>666561.09</c:v>
                </c:pt>
                <c:pt idx="4027">
                  <c:v>670824.97000000009</c:v>
                </c:pt>
                <c:pt idx="4028">
                  <c:v>670680.91000000015</c:v>
                </c:pt>
                <c:pt idx="4029">
                  <c:v>669970.73699999985</c:v>
                </c:pt>
                <c:pt idx="4030">
                  <c:v>669940.31400000001</c:v>
                </c:pt>
                <c:pt idx="4031">
                  <c:v>660920.83999999985</c:v>
                </c:pt>
                <c:pt idx="4032">
                  <c:v>659240.82699999993</c:v>
                </c:pt>
                <c:pt idx="4033">
                  <c:v>662257.56999999995</c:v>
                </c:pt>
                <c:pt idx="4034">
                  <c:v>662397.39</c:v>
                </c:pt>
                <c:pt idx="4035">
                  <c:v>664630.49999999988</c:v>
                </c:pt>
                <c:pt idx="4036">
                  <c:v>666258.79999999993</c:v>
                </c:pt>
                <c:pt idx="4037">
                  <c:v>670107.78999999992</c:v>
                </c:pt>
                <c:pt idx="4038">
                  <c:v>666420.99899999984</c:v>
                </c:pt>
                <c:pt idx="4039">
                  <c:v>661020.20999999985</c:v>
                </c:pt>
                <c:pt idx="4040">
                  <c:v>661078.17000000016</c:v>
                </c:pt>
                <c:pt idx="4041">
                  <c:v>653111.04599999986</c:v>
                </c:pt>
                <c:pt idx="4042">
                  <c:v>649268.51999999979</c:v>
                </c:pt>
                <c:pt idx="4043">
                  <c:v>650350.39800000004</c:v>
                </c:pt>
                <c:pt idx="4044">
                  <c:v>655786.50999999989</c:v>
                </c:pt>
                <c:pt idx="4045">
                  <c:v>648341.87000000011</c:v>
                </c:pt>
                <c:pt idx="4046">
                  <c:v>651972.66600000008</c:v>
                </c:pt>
                <c:pt idx="4047">
                  <c:v>646730.95440000016</c:v>
                </c:pt>
                <c:pt idx="4048">
                  <c:v>640394.91499999992</c:v>
                </c:pt>
                <c:pt idx="4049">
                  <c:v>639950.21</c:v>
                </c:pt>
                <c:pt idx="4050">
                  <c:v>645593.24000000011</c:v>
                </c:pt>
                <c:pt idx="4051">
                  <c:v>668702.19099999988</c:v>
                </c:pt>
                <c:pt idx="4052">
                  <c:v>699766.63899999997</c:v>
                </c:pt>
                <c:pt idx="4053">
                  <c:v>703194.99000000011</c:v>
                </c:pt>
                <c:pt idx="4054">
                  <c:v>674486.07400000014</c:v>
                </c:pt>
                <c:pt idx="4055">
                  <c:v>654721.39199999988</c:v>
                </c:pt>
                <c:pt idx="4056">
                  <c:v>647167.07000000007</c:v>
                </c:pt>
                <c:pt idx="4057">
                  <c:v>654300.06000000006</c:v>
                </c:pt>
                <c:pt idx="4058">
                  <c:v>659232.5340000001</c:v>
                </c:pt>
                <c:pt idx="4059">
                  <c:v>655170.06400000013</c:v>
                </c:pt>
                <c:pt idx="4060">
                  <c:v>660764.42700000003</c:v>
                </c:pt>
                <c:pt idx="4061">
                  <c:v>658999.66099999985</c:v>
                </c:pt>
                <c:pt idx="4062">
                  <c:v>652795.34179999982</c:v>
                </c:pt>
                <c:pt idx="4063">
                  <c:v>657308.81999999995</c:v>
                </c:pt>
                <c:pt idx="4064">
                  <c:v>658549.15</c:v>
                </c:pt>
                <c:pt idx="4065">
                  <c:v>659242.92999999993</c:v>
                </c:pt>
                <c:pt idx="4066">
                  <c:v>657763.97999999986</c:v>
                </c:pt>
                <c:pt idx="4067">
                  <c:v>659080.03999999969</c:v>
                </c:pt>
                <c:pt idx="4068">
                  <c:v>657454.75899999996</c:v>
                </c:pt>
                <c:pt idx="4069">
                  <c:v>662415.06000000006</c:v>
                </c:pt>
                <c:pt idx="4070">
                  <c:v>666266.8600000001</c:v>
                </c:pt>
                <c:pt idx="4071">
                  <c:v>663155.31999999995</c:v>
                </c:pt>
                <c:pt idx="4072">
                  <c:v>657862.86999999988</c:v>
                </c:pt>
                <c:pt idx="4073">
                  <c:v>649484.81099999999</c:v>
                </c:pt>
                <c:pt idx="4074">
                  <c:v>638183.63499999989</c:v>
                </c:pt>
                <c:pt idx="4075">
                  <c:v>645831.18000000017</c:v>
                </c:pt>
                <c:pt idx="4076">
                  <c:v>636722.82000000007</c:v>
                </c:pt>
                <c:pt idx="4077">
                  <c:v>637478.44900000026</c:v>
                </c:pt>
                <c:pt idx="4078">
                  <c:v>640186.98199999984</c:v>
                </c:pt>
                <c:pt idx="4079">
                  <c:v>653852.5410000002</c:v>
                </c:pt>
                <c:pt idx="4080">
                  <c:v>657813.90600000008</c:v>
                </c:pt>
                <c:pt idx="4081">
                  <c:v>651692.19700000004</c:v>
                </c:pt>
                <c:pt idx="4082">
                  <c:v>650346.26</c:v>
                </c:pt>
                <c:pt idx="4083">
                  <c:v>659585.32999999984</c:v>
                </c:pt>
                <c:pt idx="4084">
                  <c:v>676313.72000000009</c:v>
                </c:pt>
                <c:pt idx="4085">
                  <c:v>684588.77899999986</c:v>
                </c:pt>
                <c:pt idx="4086">
                  <c:v>658191.1</c:v>
                </c:pt>
                <c:pt idx="4087">
                  <c:v>661830.74000000011</c:v>
                </c:pt>
                <c:pt idx="4088">
                  <c:v>666330.19999999995</c:v>
                </c:pt>
                <c:pt idx="4089">
                  <c:v>647898.92999999982</c:v>
                </c:pt>
                <c:pt idx="4090">
                  <c:v>644188.59</c:v>
                </c:pt>
                <c:pt idx="4091">
                  <c:v>648335.71000000008</c:v>
                </c:pt>
                <c:pt idx="4092">
                  <c:v>646701.04</c:v>
                </c:pt>
                <c:pt idx="4093">
                  <c:v>646761.79360000009</c:v>
                </c:pt>
                <c:pt idx="4094">
                  <c:v>646894.00999999978</c:v>
                </c:pt>
                <c:pt idx="4095">
                  <c:v>637600.49999999988</c:v>
                </c:pt>
                <c:pt idx="4096">
                  <c:v>644230.98999999987</c:v>
                </c:pt>
                <c:pt idx="4097">
                  <c:v>649189.2300000001</c:v>
                </c:pt>
                <c:pt idx="4098">
                  <c:v>645906.02</c:v>
                </c:pt>
                <c:pt idx="4099">
                  <c:v>650031.6</c:v>
                </c:pt>
                <c:pt idx="4100">
                  <c:v>646581.44000000018</c:v>
                </c:pt>
                <c:pt idx="4101">
                  <c:v>643330.59</c:v>
                </c:pt>
                <c:pt idx="4102">
                  <c:v>643573.48800000001</c:v>
                </c:pt>
                <c:pt idx="4103">
                  <c:v>643267.78</c:v>
                </c:pt>
                <c:pt idx="4104">
                  <c:v>641177.62</c:v>
                </c:pt>
                <c:pt idx="4105">
                  <c:v>639456.09999999986</c:v>
                </c:pt>
                <c:pt idx="4106">
                  <c:v>640038.01</c:v>
                </c:pt>
                <c:pt idx="4107">
                  <c:v>642695.65999999968</c:v>
                </c:pt>
                <c:pt idx="4108">
                  <c:v>641336.76000000013</c:v>
                </c:pt>
                <c:pt idx="4109">
                  <c:v>640396.6</c:v>
                </c:pt>
                <c:pt idx="4110">
                  <c:v>642096.32000000007</c:v>
                </c:pt>
                <c:pt idx="4111">
                  <c:v>636950.86999999976</c:v>
                </c:pt>
                <c:pt idx="4112">
                  <c:v>637769.89</c:v>
                </c:pt>
                <c:pt idx="4113">
                  <c:v>647534.02999999991</c:v>
                </c:pt>
                <c:pt idx="4114">
                  <c:v>681699.65350000001</c:v>
                </c:pt>
                <c:pt idx="4115">
                  <c:v>675541.63600000017</c:v>
                </c:pt>
                <c:pt idx="4116">
                  <c:v>646421.09899999993</c:v>
                </c:pt>
                <c:pt idx="4117">
                  <c:v>641641.83000000019</c:v>
                </c:pt>
                <c:pt idx="4118">
                  <c:v>658232.66999999993</c:v>
                </c:pt>
                <c:pt idx="4119">
                  <c:v>671818.25299999991</c:v>
                </c:pt>
                <c:pt idx="4120">
                  <c:v>653256.8703999999</c:v>
                </c:pt>
                <c:pt idx="4121">
                  <c:v>640286.23800000013</c:v>
                </c:pt>
                <c:pt idx="4122">
                  <c:v>640587.92000000004</c:v>
                </c:pt>
                <c:pt idx="4123">
                  <c:v>639894.4800000001</c:v>
                </c:pt>
                <c:pt idx="4124">
                  <c:v>631450.83699999994</c:v>
                </c:pt>
                <c:pt idx="4125">
                  <c:v>625851.69999999995</c:v>
                </c:pt>
                <c:pt idx="4126">
                  <c:v>627824.82000000007</c:v>
                </c:pt>
                <c:pt idx="4127">
                  <c:v>632495.86100000003</c:v>
                </c:pt>
                <c:pt idx="4128">
                  <c:v>666396.51</c:v>
                </c:pt>
                <c:pt idx="4129">
                  <c:v>673397.55000000028</c:v>
                </c:pt>
                <c:pt idx="4130">
                  <c:v>654493.84</c:v>
                </c:pt>
                <c:pt idx="4131">
                  <c:v>636156.66960000002</c:v>
                </c:pt>
                <c:pt idx="4132">
                  <c:v>640891.70290000003</c:v>
                </c:pt>
                <c:pt idx="4133">
                  <c:v>640993.26000000013</c:v>
                </c:pt>
                <c:pt idx="4134">
                  <c:v>646331.9040000001</c:v>
                </c:pt>
                <c:pt idx="4135">
                  <c:v>636261.46799999988</c:v>
                </c:pt>
                <c:pt idx="4136">
                  <c:v>614228.75300000003</c:v>
                </c:pt>
                <c:pt idx="4137">
                  <c:v>611970.00000000012</c:v>
                </c:pt>
                <c:pt idx="4138">
                  <c:v>618763.93999999994</c:v>
                </c:pt>
                <c:pt idx="4139">
                  <c:v>618991.42000000004</c:v>
                </c:pt>
                <c:pt idx="4140">
                  <c:v>621632.87699999998</c:v>
                </c:pt>
                <c:pt idx="4141">
                  <c:v>613240.33999999973</c:v>
                </c:pt>
                <c:pt idx="4142">
                  <c:v>623488.26</c:v>
                </c:pt>
                <c:pt idx="4143">
                  <c:v>638020.47</c:v>
                </c:pt>
                <c:pt idx="4144">
                  <c:v>639362.61999999976</c:v>
                </c:pt>
                <c:pt idx="4145">
                  <c:v>637098.64799999993</c:v>
                </c:pt>
                <c:pt idx="4146">
                  <c:v>629348.10609999986</c:v>
                </c:pt>
                <c:pt idx="4147">
                  <c:v>629722.81999999995</c:v>
                </c:pt>
                <c:pt idx="4148">
                  <c:v>657912.67000000004</c:v>
                </c:pt>
                <c:pt idx="4149">
                  <c:v>659419.11</c:v>
                </c:pt>
                <c:pt idx="4150">
                  <c:v>628568.58000000007</c:v>
                </c:pt>
                <c:pt idx="4151">
                  <c:v>653892.15000000014</c:v>
                </c:pt>
                <c:pt idx="4152">
                  <c:v>719798.45</c:v>
                </c:pt>
                <c:pt idx="4153">
                  <c:v>678229.82</c:v>
                </c:pt>
                <c:pt idx="4154">
                  <c:v>650573.04100000008</c:v>
                </c:pt>
                <c:pt idx="4155">
                  <c:v>636682.4</c:v>
                </c:pt>
                <c:pt idx="4156">
                  <c:v>625931.25</c:v>
                </c:pt>
                <c:pt idx="4157">
                  <c:v>636499.34900000005</c:v>
                </c:pt>
                <c:pt idx="4158">
                  <c:v>645855.42300000007</c:v>
                </c:pt>
                <c:pt idx="4159">
                  <c:v>631391.65600000019</c:v>
                </c:pt>
                <c:pt idx="4160">
                  <c:v>617735.19030499994</c:v>
                </c:pt>
                <c:pt idx="4161">
                  <c:v>622219.62000000011</c:v>
                </c:pt>
                <c:pt idx="4162">
                  <c:v>633489.84000000008</c:v>
                </c:pt>
                <c:pt idx="4163">
                  <c:v>638462.1399999999</c:v>
                </c:pt>
                <c:pt idx="4164">
                  <c:v>641086.41999999993</c:v>
                </c:pt>
                <c:pt idx="4165">
                  <c:v>638735.37</c:v>
                </c:pt>
                <c:pt idx="4166">
                  <c:v>638880.52939999988</c:v>
                </c:pt>
                <c:pt idx="4167">
                  <c:v>631816.44699999981</c:v>
                </c:pt>
                <c:pt idx="4168">
                  <c:v>615766.90899999999</c:v>
                </c:pt>
                <c:pt idx="4169">
                  <c:v>622914.7699999999</c:v>
                </c:pt>
                <c:pt idx="4170">
                  <c:v>620099.40299999993</c:v>
                </c:pt>
                <c:pt idx="4171">
                  <c:v>625561.75</c:v>
                </c:pt>
                <c:pt idx="4172">
                  <c:v>627691.30999999994</c:v>
                </c:pt>
                <c:pt idx="4173">
                  <c:v>626694.81699999981</c:v>
                </c:pt>
                <c:pt idx="4174">
                  <c:v>616543.50000000023</c:v>
                </c:pt>
                <c:pt idx="4175">
                  <c:v>624202.0959999999</c:v>
                </c:pt>
                <c:pt idx="4176">
                  <c:v>627067.71600000001</c:v>
                </c:pt>
                <c:pt idx="4177">
                  <c:v>618132.34000000008</c:v>
                </c:pt>
                <c:pt idx="4178">
                  <c:v>618744.51799999981</c:v>
                </c:pt>
                <c:pt idx="4179">
                  <c:v>617050.21999999986</c:v>
                </c:pt>
                <c:pt idx="4180">
                  <c:v>624562.96099999989</c:v>
                </c:pt>
                <c:pt idx="4181">
                  <c:v>621271.41360000009</c:v>
                </c:pt>
                <c:pt idx="4182">
                  <c:v>615370.77</c:v>
                </c:pt>
                <c:pt idx="4183">
                  <c:v>615900.92999999993</c:v>
                </c:pt>
                <c:pt idx="4184">
                  <c:v>616089.68999999983</c:v>
                </c:pt>
                <c:pt idx="4185">
                  <c:v>618614.7509000001</c:v>
                </c:pt>
                <c:pt idx="4186">
                  <c:v>613345.81000000017</c:v>
                </c:pt>
                <c:pt idx="4187">
                  <c:v>620271.65000000026</c:v>
                </c:pt>
                <c:pt idx="4188">
                  <c:v>626235.62</c:v>
                </c:pt>
                <c:pt idx="4189">
                  <c:v>628065.31399999978</c:v>
                </c:pt>
                <c:pt idx="4190">
                  <c:v>623185.53200000001</c:v>
                </c:pt>
                <c:pt idx="4191">
                  <c:v>611005.82000000007</c:v>
                </c:pt>
                <c:pt idx="4192">
                  <c:v>611613.2829999997</c:v>
                </c:pt>
                <c:pt idx="4193">
                  <c:v>621418.86</c:v>
                </c:pt>
                <c:pt idx="4194">
                  <c:v>616213.15</c:v>
                </c:pt>
                <c:pt idx="4195">
                  <c:v>614962.44099999999</c:v>
                </c:pt>
                <c:pt idx="4196">
                  <c:v>624086.66999999993</c:v>
                </c:pt>
                <c:pt idx="4197">
                  <c:v>623509.9450999999</c:v>
                </c:pt>
                <c:pt idx="4198">
                  <c:v>622840.6939999999</c:v>
                </c:pt>
                <c:pt idx="4199">
                  <c:v>617044.98999999987</c:v>
                </c:pt>
                <c:pt idx="4200">
                  <c:v>622284.1017</c:v>
                </c:pt>
                <c:pt idx="4201">
                  <c:v>615849.08200000005</c:v>
                </c:pt>
                <c:pt idx="4202">
                  <c:v>613712.45299999998</c:v>
                </c:pt>
                <c:pt idx="4203">
                  <c:v>607461.41730000009</c:v>
                </c:pt>
                <c:pt idx="4204">
                  <c:v>601807.95600000001</c:v>
                </c:pt>
                <c:pt idx="4205">
                  <c:v>608567.41700000002</c:v>
                </c:pt>
                <c:pt idx="4206">
                  <c:v>613020.07000000018</c:v>
                </c:pt>
                <c:pt idx="4207">
                  <c:v>611553.83000000007</c:v>
                </c:pt>
                <c:pt idx="4208">
                  <c:v>608284.15</c:v>
                </c:pt>
                <c:pt idx="4209">
                  <c:v>608392.42999999993</c:v>
                </c:pt>
                <c:pt idx="4210">
                  <c:v>628602.83000000019</c:v>
                </c:pt>
                <c:pt idx="4211">
                  <c:v>638905.55000000005</c:v>
                </c:pt>
                <c:pt idx="4212">
                  <c:v>615648.81800000009</c:v>
                </c:pt>
                <c:pt idx="4213">
                  <c:v>605588.08999999985</c:v>
                </c:pt>
                <c:pt idx="4214">
                  <c:v>597344.24499999976</c:v>
                </c:pt>
                <c:pt idx="4215">
                  <c:v>608398.4</c:v>
                </c:pt>
                <c:pt idx="4216">
                  <c:v>609243.80000000016</c:v>
                </c:pt>
                <c:pt idx="4217">
                  <c:v>607321.37</c:v>
                </c:pt>
                <c:pt idx="4218">
                  <c:v>612548.28000000014</c:v>
                </c:pt>
                <c:pt idx="4219">
                  <c:v>616030.34970000002</c:v>
                </c:pt>
                <c:pt idx="4220">
                  <c:v>624806.88099999982</c:v>
                </c:pt>
                <c:pt idx="4221">
                  <c:v>636984.90700000012</c:v>
                </c:pt>
                <c:pt idx="4222">
                  <c:v>639317.9389999999</c:v>
                </c:pt>
                <c:pt idx="4223">
                  <c:v>621508.83920000005</c:v>
                </c:pt>
                <c:pt idx="4224">
                  <c:v>613318.1100000001</c:v>
                </c:pt>
                <c:pt idx="4225">
                  <c:v>614782.10000000021</c:v>
                </c:pt>
                <c:pt idx="4226">
                  <c:v>658522.19000000006</c:v>
                </c:pt>
                <c:pt idx="4227">
                  <c:v>694318.66999999993</c:v>
                </c:pt>
                <c:pt idx="4228">
                  <c:v>650205.81000000006</c:v>
                </c:pt>
                <c:pt idx="4229">
                  <c:v>615523.55000000005</c:v>
                </c:pt>
                <c:pt idx="4230">
                  <c:v>613123.9800000001</c:v>
                </c:pt>
                <c:pt idx="4231">
                  <c:v>608432.31999999995</c:v>
                </c:pt>
                <c:pt idx="4232">
                  <c:v>610805.36</c:v>
                </c:pt>
                <c:pt idx="4233">
                  <c:v>609151.97999999986</c:v>
                </c:pt>
                <c:pt idx="4234">
                  <c:v>607045.04999999993</c:v>
                </c:pt>
                <c:pt idx="4235">
                  <c:v>603804.95000000007</c:v>
                </c:pt>
                <c:pt idx="4236">
                  <c:v>604523.85999999987</c:v>
                </c:pt>
                <c:pt idx="4237">
                  <c:v>605009.92000000004</c:v>
                </c:pt>
                <c:pt idx="4238">
                  <c:v>610141.12</c:v>
                </c:pt>
                <c:pt idx="4239">
                  <c:v>608380.62999999989</c:v>
                </c:pt>
                <c:pt idx="4240">
                  <c:v>602892.549</c:v>
                </c:pt>
                <c:pt idx="4241">
                  <c:v>607536.96</c:v>
                </c:pt>
                <c:pt idx="4242">
                  <c:v>606698.55000000016</c:v>
                </c:pt>
                <c:pt idx="4243">
                  <c:v>604072.97000000009</c:v>
                </c:pt>
                <c:pt idx="4244">
                  <c:v>604721.72000000009</c:v>
                </c:pt>
                <c:pt idx="4245">
                  <c:v>602764.52000000014</c:v>
                </c:pt>
                <c:pt idx="4246">
                  <c:v>602006.80000000005</c:v>
                </c:pt>
                <c:pt idx="4247">
                  <c:v>601026.0199999999</c:v>
                </c:pt>
                <c:pt idx="4248">
                  <c:v>600847.34</c:v>
                </c:pt>
                <c:pt idx="4249">
                  <c:v>611990.04</c:v>
                </c:pt>
                <c:pt idx="4250">
                  <c:v>632504.15</c:v>
                </c:pt>
                <c:pt idx="4251">
                  <c:v>614523.05599999975</c:v>
                </c:pt>
                <c:pt idx="4252">
                  <c:v>598824.7300000001</c:v>
                </c:pt>
                <c:pt idx="4253">
                  <c:v>612189.78</c:v>
                </c:pt>
                <c:pt idx="4254">
                  <c:v>636389.15999999992</c:v>
                </c:pt>
                <c:pt idx="4255">
                  <c:v>618542.64700000011</c:v>
                </c:pt>
                <c:pt idx="4256">
                  <c:v>607005.42800000007</c:v>
                </c:pt>
                <c:pt idx="4257">
                  <c:v>612924.10999999987</c:v>
                </c:pt>
                <c:pt idx="4258">
                  <c:v>636396.67999999982</c:v>
                </c:pt>
                <c:pt idx="4259">
                  <c:v>632487.4380000002</c:v>
                </c:pt>
                <c:pt idx="4260">
                  <c:v>620349.28200000012</c:v>
                </c:pt>
                <c:pt idx="4261">
                  <c:v>607018.52500000002</c:v>
                </c:pt>
                <c:pt idx="4262">
                  <c:v>601741.52600000019</c:v>
                </c:pt>
                <c:pt idx="4263">
                  <c:v>607755.85199999996</c:v>
                </c:pt>
                <c:pt idx="4264">
                  <c:v>599027.55000000016</c:v>
                </c:pt>
                <c:pt idx="4265">
                  <c:v>598130.30999999994</c:v>
                </c:pt>
                <c:pt idx="4266">
                  <c:v>604747.18999999994</c:v>
                </c:pt>
                <c:pt idx="4267">
                  <c:v>606970.5</c:v>
                </c:pt>
                <c:pt idx="4268">
                  <c:v>604255.04000000015</c:v>
                </c:pt>
                <c:pt idx="4269">
                  <c:v>606037.70100000023</c:v>
                </c:pt>
                <c:pt idx="4270">
                  <c:v>600416.84499999997</c:v>
                </c:pt>
                <c:pt idx="4271">
                  <c:v>601162.56800000009</c:v>
                </c:pt>
                <c:pt idx="4272">
                  <c:v>594084.3600000001</c:v>
                </c:pt>
                <c:pt idx="4273">
                  <c:v>595821.54999999981</c:v>
                </c:pt>
                <c:pt idx="4274">
                  <c:v>600007.46000000008</c:v>
                </c:pt>
                <c:pt idx="4275">
                  <c:v>595664.71259999997</c:v>
                </c:pt>
                <c:pt idx="4276">
                  <c:v>609775.97259999998</c:v>
                </c:pt>
                <c:pt idx="4277">
                  <c:v>614506.46800000011</c:v>
                </c:pt>
                <c:pt idx="4278">
                  <c:v>595559.79000000015</c:v>
                </c:pt>
                <c:pt idx="4279">
                  <c:v>604756.97000000009</c:v>
                </c:pt>
                <c:pt idx="4280">
                  <c:v>603953.41999999981</c:v>
                </c:pt>
                <c:pt idx="4281">
                  <c:v>598058.81999999983</c:v>
                </c:pt>
                <c:pt idx="4282">
                  <c:v>591835.6259999997</c:v>
                </c:pt>
                <c:pt idx="4283">
                  <c:v>589118.5299999998</c:v>
                </c:pt>
                <c:pt idx="4284">
                  <c:v>592413.03199999989</c:v>
                </c:pt>
                <c:pt idx="4285">
                  <c:v>601273.89600000018</c:v>
                </c:pt>
                <c:pt idx="4286">
                  <c:v>599255.14999999979</c:v>
                </c:pt>
                <c:pt idx="4287">
                  <c:v>606706.72478000005</c:v>
                </c:pt>
                <c:pt idx="4288">
                  <c:v>601526.99500000011</c:v>
                </c:pt>
                <c:pt idx="4289">
                  <c:v>620289.74</c:v>
                </c:pt>
                <c:pt idx="4290">
                  <c:v>624660.59299999999</c:v>
                </c:pt>
                <c:pt idx="4291">
                  <c:v>604348.82999999984</c:v>
                </c:pt>
                <c:pt idx="4292">
                  <c:v>603254.228</c:v>
                </c:pt>
                <c:pt idx="4293">
                  <c:v>595584.46000000008</c:v>
                </c:pt>
                <c:pt idx="4294">
                  <c:v>601781.34999999986</c:v>
                </c:pt>
                <c:pt idx="4295">
                  <c:v>609467.31499999994</c:v>
                </c:pt>
                <c:pt idx="4296">
                  <c:v>598391.9</c:v>
                </c:pt>
                <c:pt idx="4297">
                  <c:v>586987.86219999997</c:v>
                </c:pt>
                <c:pt idx="4298">
                  <c:v>580467.57639999979</c:v>
                </c:pt>
                <c:pt idx="4299">
                  <c:v>581393.73400000005</c:v>
                </c:pt>
                <c:pt idx="4300">
                  <c:v>589107.17000000004</c:v>
                </c:pt>
                <c:pt idx="4301">
                  <c:v>585495.14999999991</c:v>
                </c:pt>
                <c:pt idx="4302">
                  <c:v>589347.7899999998</c:v>
                </c:pt>
                <c:pt idx="4303">
                  <c:v>591245.66</c:v>
                </c:pt>
                <c:pt idx="4304">
                  <c:v>585623.63799999992</c:v>
                </c:pt>
                <c:pt idx="4305">
                  <c:v>579788.60000000021</c:v>
                </c:pt>
                <c:pt idx="4306">
                  <c:v>577963.89000000013</c:v>
                </c:pt>
                <c:pt idx="4307">
                  <c:v>584174.04</c:v>
                </c:pt>
                <c:pt idx="4308">
                  <c:v>592189.88</c:v>
                </c:pt>
                <c:pt idx="4309">
                  <c:v>590099.88</c:v>
                </c:pt>
                <c:pt idx="4310">
                  <c:v>588745.10000000009</c:v>
                </c:pt>
                <c:pt idx="4311">
                  <c:v>590133.00000000012</c:v>
                </c:pt>
                <c:pt idx="4312">
                  <c:v>590222.95700000005</c:v>
                </c:pt>
                <c:pt idx="4313">
                  <c:v>592819.43000000005</c:v>
                </c:pt>
                <c:pt idx="4314">
                  <c:v>588216.48509999993</c:v>
                </c:pt>
                <c:pt idx="4315">
                  <c:v>586155.31000000006</c:v>
                </c:pt>
                <c:pt idx="4316">
                  <c:v>582080.64000000013</c:v>
                </c:pt>
                <c:pt idx="4317">
                  <c:v>581779.75199999975</c:v>
                </c:pt>
                <c:pt idx="4318">
                  <c:v>585837.69000000018</c:v>
                </c:pt>
                <c:pt idx="4319">
                  <c:v>589596.07900000026</c:v>
                </c:pt>
                <c:pt idx="4320">
                  <c:v>588741.31099999999</c:v>
                </c:pt>
                <c:pt idx="4321">
                  <c:v>588622.46999999974</c:v>
                </c:pt>
                <c:pt idx="4322">
                  <c:v>582182.38799999992</c:v>
                </c:pt>
                <c:pt idx="4323">
                  <c:v>574716.14399999985</c:v>
                </c:pt>
                <c:pt idx="4324">
                  <c:v>583484.39</c:v>
                </c:pt>
                <c:pt idx="4325">
                  <c:v>580418.67599999998</c:v>
                </c:pt>
                <c:pt idx="4326">
                  <c:v>579527.71000000008</c:v>
                </c:pt>
                <c:pt idx="4327">
                  <c:v>585593.05200000003</c:v>
                </c:pt>
                <c:pt idx="4328">
                  <c:v>588335.46499999997</c:v>
                </c:pt>
                <c:pt idx="4329">
                  <c:v>589585.4700000002</c:v>
                </c:pt>
                <c:pt idx="4330">
                  <c:v>605681.12599999993</c:v>
                </c:pt>
                <c:pt idx="4331">
                  <c:v>612060.03600000008</c:v>
                </c:pt>
                <c:pt idx="4332">
                  <c:v>591348.43999999994</c:v>
                </c:pt>
                <c:pt idx="4333">
                  <c:v>591423.56999999995</c:v>
                </c:pt>
                <c:pt idx="4334">
                  <c:v>584072.65577000019</c:v>
                </c:pt>
                <c:pt idx="4335">
                  <c:v>585220.57999999996</c:v>
                </c:pt>
                <c:pt idx="4336">
                  <c:v>598217.98499999987</c:v>
                </c:pt>
                <c:pt idx="4337">
                  <c:v>582422.98723999993</c:v>
                </c:pt>
                <c:pt idx="4338">
                  <c:v>573229.85999999987</c:v>
                </c:pt>
                <c:pt idx="4339">
                  <c:v>579296.16</c:v>
                </c:pt>
                <c:pt idx="4340">
                  <c:v>580107.52000000002</c:v>
                </c:pt>
                <c:pt idx="4341">
                  <c:v>577013.66999999993</c:v>
                </c:pt>
                <c:pt idx="4342">
                  <c:v>584691.57799999998</c:v>
                </c:pt>
                <c:pt idx="4343">
                  <c:v>579910.53299999994</c:v>
                </c:pt>
                <c:pt idx="4344">
                  <c:v>575963.97920000006</c:v>
                </c:pt>
                <c:pt idx="4345">
                  <c:v>571828.14999999991</c:v>
                </c:pt>
                <c:pt idx="4346">
                  <c:v>572380.06000000006</c:v>
                </c:pt>
                <c:pt idx="4347">
                  <c:v>563169.70000000007</c:v>
                </c:pt>
                <c:pt idx="4348">
                  <c:v>565608.07799999998</c:v>
                </c:pt>
                <c:pt idx="4349">
                  <c:v>571758.28599999973</c:v>
                </c:pt>
                <c:pt idx="4350">
                  <c:v>581310.5</c:v>
                </c:pt>
                <c:pt idx="4351">
                  <c:v>579864.1599999998</c:v>
                </c:pt>
                <c:pt idx="4352">
                  <c:v>577663.33000000007</c:v>
                </c:pt>
                <c:pt idx="4353">
                  <c:v>574557.03999999992</c:v>
                </c:pt>
                <c:pt idx="4354">
                  <c:v>574925.43000000005</c:v>
                </c:pt>
                <c:pt idx="4355">
                  <c:v>574504.7300000001</c:v>
                </c:pt>
                <c:pt idx="4356">
                  <c:v>568112.95500000031</c:v>
                </c:pt>
                <c:pt idx="4357">
                  <c:v>565528.05500000005</c:v>
                </c:pt>
                <c:pt idx="4358">
                  <c:v>571091.30000000005</c:v>
                </c:pt>
                <c:pt idx="4359">
                  <c:v>575116.49800000002</c:v>
                </c:pt>
                <c:pt idx="4360">
                  <c:v>564045.95000000007</c:v>
                </c:pt>
                <c:pt idx="4361">
                  <c:v>571497.36</c:v>
                </c:pt>
                <c:pt idx="4362">
                  <c:v>582695.07339999976</c:v>
                </c:pt>
                <c:pt idx="4363">
                  <c:v>578440.54</c:v>
                </c:pt>
                <c:pt idx="4364">
                  <c:v>578771.91399999999</c:v>
                </c:pt>
                <c:pt idx="4365">
                  <c:v>575366.57999999984</c:v>
                </c:pt>
                <c:pt idx="4366">
                  <c:v>569604.54899999988</c:v>
                </c:pt>
                <c:pt idx="4367">
                  <c:v>573460.39000000013</c:v>
                </c:pt>
                <c:pt idx="4368">
                  <c:v>579594.95200000005</c:v>
                </c:pt>
                <c:pt idx="4369">
                  <c:v>575796.32000000007</c:v>
                </c:pt>
                <c:pt idx="4370">
                  <c:v>584581.75000000012</c:v>
                </c:pt>
                <c:pt idx="4371">
                  <c:v>582326.56000000006</c:v>
                </c:pt>
                <c:pt idx="4372">
                  <c:v>574336.09</c:v>
                </c:pt>
                <c:pt idx="4373">
                  <c:v>572496.92000000004</c:v>
                </c:pt>
                <c:pt idx="4374">
                  <c:v>573723.55999999994</c:v>
                </c:pt>
                <c:pt idx="4375">
                  <c:v>568097.65</c:v>
                </c:pt>
                <c:pt idx="4376">
                  <c:v>569851.28099999996</c:v>
                </c:pt>
                <c:pt idx="4377">
                  <c:v>573816.74500000023</c:v>
                </c:pt>
                <c:pt idx="4378">
                  <c:v>577301.26799999992</c:v>
                </c:pt>
                <c:pt idx="4379">
                  <c:v>564708.5909999999</c:v>
                </c:pt>
                <c:pt idx="4380">
                  <c:v>565951.04500000016</c:v>
                </c:pt>
                <c:pt idx="4381">
                  <c:v>574680.55999999994</c:v>
                </c:pt>
                <c:pt idx="4382">
                  <c:v>578988.01</c:v>
                </c:pt>
                <c:pt idx="4383">
                  <c:v>577724.04999999981</c:v>
                </c:pt>
                <c:pt idx="4384">
                  <c:v>566660.77060000005</c:v>
                </c:pt>
                <c:pt idx="4385">
                  <c:v>564220.0299999998</c:v>
                </c:pt>
                <c:pt idx="4386">
                  <c:v>600033.64</c:v>
                </c:pt>
                <c:pt idx="4387">
                  <c:v>611873.05099999998</c:v>
                </c:pt>
                <c:pt idx="4388">
                  <c:v>582061.13550000009</c:v>
                </c:pt>
                <c:pt idx="4389">
                  <c:v>572483.68000000005</c:v>
                </c:pt>
                <c:pt idx="4390">
                  <c:v>574734.29</c:v>
                </c:pt>
                <c:pt idx="4391">
                  <c:v>574760.50899999996</c:v>
                </c:pt>
                <c:pt idx="4392">
                  <c:v>567961.33560000011</c:v>
                </c:pt>
                <c:pt idx="4393">
                  <c:v>561890.5830000001</c:v>
                </c:pt>
                <c:pt idx="4394">
                  <c:v>566966.55099999998</c:v>
                </c:pt>
                <c:pt idx="4395">
                  <c:v>565774.57499999995</c:v>
                </c:pt>
                <c:pt idx="4396">
                  <c:v>563966.27</c:v>
                </c:pt>
                <c:pt idx="4397">
                  <c:v>569056.45999999985</c:v>
                </c:pt>
                <c:pt idx="4398">
                  <c:v>564121.87000000011</c:v>
                </c:pt>
                <c:pt idx="4399">
                  <c:v>567261.44000000006</c:v>
                </c:pt>
                <c:pt idx="4400">
                  <c:v>571116.71</c:v>
                </c:pt>
                <c:pt idx="4401">
                  <c:v>568386.16</c:v>
                </c:pt>
                <c:pt idx="4402">
                  <c:v>565629.34</c:v>
                </c:pt>
                <c:pt idx="4403">
                  <c:v>567589.10999999987</c:v>
                </c:pt>
                <c:pt idx="4404">
                  <c:v>565478</c:v>
                </c:pt>
                <c:pt idx="4405">
                  <c:v>562401.78100000019</c:v>
                </c:pt>
                <c:pt idx="4406">
                  <c:v>564492.35000000021</c:v>
                </c:pt>
                <c:pt idx="4407">
                  <c:v>562738.33000000007</c:v>
                </c:pt>
                <c:pt idx="4408">
                  <c:v>558730.16999999993</c:v>
                </c:pt>
                <c:pt idx="4409">
                  <c:v>560862.71</c:v>
                </c:pt>
                <c:pt idx="4410">
                  <c:v>563095.20699999994</c:v>
                </c:pt>
                <c:pt idx="4411">
                  <c:v>567744.05000000016</c:v>
                </c:pt>
                <c:pt idx="4412">
                  <c:v>568040.04999999993</c:v>
                </c:pt>
                <c:pt idx="4413">
                  <c:v>567982.36999999976</c:v>
                </c:pt>
                <c:pt idx="4414">
                  <c:v>566852.94750000001</c:v>
                </c:pt>
                <c:pt idx="4415">
                  <c:v>563498.4</c:v>
                </c:pt>
                <c:pt idx="4416">
                  <c:v>564070.40999999992</c:v>
                </c:pt>
                <c:pt idx="4417">
                  <c:v>556701.22300000011</c:v>
                </c:pt>
                <c:pt idx="4418">
                  <c:v>560233.56999999983</c:v>
                </c:pt>
                <c:pt idx="4419">
                  <c:v>556671.79500000004</c:v>
                </c:pt>
                <c:pt idx="4420">
                  <c:v>556318.23</c:v>
                </c:pt>
                <c:pt idx="4421">
                  <c:v>556973.99000000011</c:v>
                </c:pt>
                <c:pt idx="4422">
                  <c:v>559133.05399999989</c:v>
                </c:pt>
                <c:pt idx="4423">
                  <c:v>566472.32999999996</c:v>
                </c:pt>
                <c:pt idx="4424">
                  <c:v>563310.04300000006</c:v>
                </c:pt>
                <c:pt idx="4425">
                  <c:v>563518.76</c:v>
                </c:pt>
                <c:pt idx="4426">
                  <c:v>563823.45600000001</c:v>
                </c:pt>
                <c:pt idx="4427">
                  <c:v>560697.15899999999</c:v>
                </c:pt>
                <c:pt idx="4428">
                  <c:v>563680.25999999989</c:v>
                </c:pt>
                <c:pt idx="4429">
                  <c:v>559706.08999999985</c:v>
                </c:pt>
                <c:pt idx="4430">
                  <c:v>557357.28600000008</c:v>
                </c:pt>
                <c:pt idx="4431">
                  <c:v>580145.78</c:v>
                </c:pt>
                <c:pt idx="4432">
                  <c:v>603453.5</c:v>
                </c:pt>
                <c:pt idx="4433">
                  <c:v>581207.67999999982</c:v>
                </c:pt>
                <c:pt idx="4434">
                  <c:v>583166.44000000006</c:v>
                </c:pt>
                <c:pt idx="4435">
                  <c:v>603808.39029999997</c:v>
                </c:pt>
                <c:pt idx="4436">
                  <c:v>582170.44499999995</c:v>
                </c:pt>
                <c:pt idx="4437">
                  <c:v>561860.25999999989</c:v>
                </c:pt>
                <c:pt idx="4438">
                  <c:v>565440.71200000006</c:v>
                </c:pt>
                <c:pt idx="4439">
                  <c:v>549326.25000000012</c:v>
                </c:pt>
                <c:pt idx="4440">
                  <c:v>548707.68299999984</c:v>
                </c:pt>
                <c:pt idx="4441">
                  <c:v>551551.05000000005</c:v>
                </c:pt>
                <c:pt idx="4442">
                  <c:v>550485.15249999997</c:v>
                </c:pt>
                <c:pt idx="4443">
                  <c:v>548428.77400000009</c:v>
                </c:pt>
                <c:pt idx="4444">
                  <c:v>551201.11499999987</c:v>
                </c:pt>
                <c:pt idx="4445">
                  <c:v>549525.77399999986</c:v>
                </c:pt>
                <c:pt idx="4446">
                  <c:v>549363.31699999992</c:v>
                </c:pt>
                <c:pt idx="4447">
                  <c:v>552214.39599999995</c:v>
                </c:pt>
                <c:pt idx="4448">
                  <c:v>552247.08699999994</c:v>
                </c:pt>
                <c:pt idx="4449">
                  <c:v>551359.13500000001</c:v>
                </c:pt>
                <c:pt idx="4450">
                  <c:v>548211.72100000014</c:v>
                </c:pt>
                <c:pt idx="4451">
                  <c:v>547737.15999999992</c:v>
                </c:pt>
                <c:pt idx="4452">
                  <c:v>546659.47199999995</c:v>
                </c:pt>
                <c:pt idx="4453">
                  <c:v>549823.9600000002</c:v>
                </c:pt>
                <c:pt idx="4454">
                  <c:v>551032.54900000012</c:v>
                </c:pt>
                <c:pt idx="4455">
                  <c:v>553430.98000000021</c:v>
                </c:pt>
                <c:pt idx="4456">
                  <c:v>551595.8060000001</c:v>
                </c:pt>
                <c:pt idx="4457">
                  <c:v>549620.59900000005</c:v>
                </c:pt>
                <c:pt idx="4458">
                  <c:v>546994.15100000007</c:v>
                </c:pt>
                <c:pt idx="4459">
                  <c:v>540584.07699999993</c:v>
                </c:pt>
                <c:pt idx="4460">
                  <c:v>547757.49899999995</c:v>
                </c:pt>
                <c:pt idx="4461">
                  <c:v>552314.80200000014</c:v>
                </c:pt>
                <c:pt idx="4462">
                  <c:v>551689.18599999999</c:v>
                </c:pt>
                <c:pt idx="4463">
                  <c:v>542522.44999999984</c:v>
                </c:pt>
                <c:pt idx="4464">
                  <c:v>536114.20500000007</c:v>
                </c:pt>
                <c:pt idx="4465">
                  <c:v>540752.14799999981</c:v>
                </c:pt>
                <c:pt idx="4466">
                  <c:v>547758.87</c:v>
                </c:pt>
                <c:pt idx="4467">
                  <c:v>551505.18999999994</c:v>
                </c:pt>
                <c:pt idx="4468">
                  <c:v>559739.86999999988</c:v>
                </c:pt>
                <c:pt idx="4469">
                  <c:v>565661.24000000022</c:v>
                </c:pt>
                <c:pt idx="4470">
                  <c:v>576441.57299999997</c:v>
                </c:pt>
                <c:pt idx="4471">
                  <c:v>563063.375</c:v>
                </c:pt>
                <c:pt idx="4472">
                  <c:v>553654.96900000004</c:v>
                </c:pt>
                <c:pt idx="4473">
                  <c:v>539542.98659999995</c:v>
                </c:pt>
                <c:pt idx="4474">
                  <c:v>542491.17000000016</c:v>
                </c:pt>
                <c:pt idx="4475">
                  <c:v>542521.24899999995</c:v>
                </c:pt>
                <c:pt idx="4476">
                  <c:v>543668.26699999999</c:v>
                </c:pt>
                <c:pt idx="4477">
                  <c:v>554987.78</c:v>
                </c:pt>
                <c:pt idx="4478">
                  <c:v>547679.36499999999</c:v>
                </c:pt>
                <c:pt idx="4479">
                  <c:v>555182.62999999977</c:v>
                </c:pt>
                <c:pt idx="4480">
                  <c:v>552223.44000000018</c:v>
                </c:pt>
                <c:pt idx="4481">
                  <c:v>552701.73</c:v>
                </c:pt>
                <c:pt idx="4482">
                  <c:v>549319.34999999986</c:v>
                </c:pt>
                <c:pt idx="4483">
                  <c:v>547175.05999999994</c:v>
                </c:pt>
                <c:pt idx="4484">
                  <c:v>544312.80099999974</c:v>
                </c:pt>
                <c:pt idx="4485">
                  <c:v>543314.55000000005</c:v>
                </c:pt>
                <c:pt idx="4486">
                  <c:v>543845.83100000012</c:v>
                </c:pt>
                <c:pt idx="4487">
                  <c:v>546132.23360000004</c:v>
                </c:pt>
                <c:pt idx="4488">
                  <c:v>542045.49500000011</c:v>
                </c:pt>
                <c:pt idx="4489">
                  <c:v>537126.51899999985</c:v>
                </c:pt>
                <c:pt idx="4490">
                  <c:v>544639.85600000003</c:v>
                </c:pt>
                <c:pt idx="4491">
                  <c:v>541013.84199999995</c:v>
                </c:pt>
                <c:pt idx="4492">
                  <c:v>542679.245</c:v>
                </c:pt>
                <c:pt idx="4493">
                  <c:v>545962.9800000001</c:v>
                </c:pt>
                <c:pt idx="4494">
                  <c:v>548467.00999999989</c:v>
                </c:pt>
                <c:pt idx="4495">
                  <c:v>545689.48699999985</c:v>
                </c:pt>
                <c:pt idx="4496">
                  <c:v>543349.80500000005</c:v>
                </c:pt>
                <c:pt idx="4497">
                  <c:v>541254.08799999987</c:v>
                </c:pt>
                <c:pt idx="4498">
                  <c:v>535265.85499999986</c:v>
                </c:pt>
                <c:pt idx="4499">
                  <c:v>538398.06999999995</c:v>
                </c:pt>
                <c:pt idx="4500">
                  <c:v>538376.79500000004</c:v>
                </c:pt>
                <c:pt idx="4501">
                  <c:v>541766.41500000004</c:v>
                </c:pt>
                <c:pt idx="4502">
                  <c:v>540927.01899999997</c:v>
                </c:pt>
                <c:pt idx="4503">
                  <c:v>543065.97999999986</c:v>
                </c:pt>
                <c:pt idx="4504">
                  <c:v>541054.14</c:v>
                </c:pt>
                <c:pt idx="4505">
                  <c:v>543674.91799999995</c:v>
                </c:pt>
                <c:pt idx="4506">
                  <c:v>552352.91299999994</c:v>
                </c:pt>
                <c:pt idx="4507">
                  <c:v>540452.27700000012</c:v>
                </c:pt>
                <c:pt idx="4508">
                  <c:v>528185.23499999999</c:v>
                </c:pt>
                <c:pt idx="4509">
                  <c:v>533965.29099999997</c:v>
                </c:pt>
                <c:pt idx="4510">
                  <c:v>540342.42000000004</c:v>
                </c:pt>
                <c:pt idx="4511">
                  <c:v>540902.38499999989</c:v>
                </c:pt>
                <c:pt idx="4512">
                  <c:v>540216.77799999982</c:v>
                </c:pt>
                <c:pt idx="4513">
                  <c:v>543995.93999999994</c:v>
                </c:pt>
                <c:pt idx="4514">
                  <c:v>550395.87410000002</c:v>
                </c:pt>
                <c:pt idx="4515">
                  <c:v>546640.46999999986</c:v>
                </c:pt>
                <c:pt idx="4516">
                  <c:v>543918.73999999987</c:v>
                </c:pt>
                <c:pt idx="4517">
                  <c:v>540132.13199999998</c:v>
                </c:pt>
                <c:pt idx="4518">
                  <c:v>535316.17000000004</c:v>
                </c:pt>
                <c:pt idx="4519">
                  <c:v>536844.228</c:v>
                </c:pt>
                <c:pt idx="4520">
                  <c:v>542594.31000000006</c:v>
                </c:pt>
                <c:pt idx="4521">
                  <c:v>553095.95000000007</c:v>
                </c:pt>
                <c:pt idx="4522">
                  <c:v>553208.17799999996</c:v>
                </c:pt>
                <c:pt idx="4523">
                  <c:v>539769.48</c:v>
                </c:pt>
                <c:pt idx="4524">
                  <c:v>533972.20799999998</c:v>
                </c:pt>
                <c:pt idx="4525">
                  <c:v>539436.23499999987</c:v>
                </c:pt>
                <c:pt idx="4526">
                  <c:v>540677.64</c:v>
                </c:pt>
                <c:pt idx="4527">
                  <c:v>539488.78999999992</c:v>
                </c:pt>
                <c:pt idx="4528">
                  <c:v>535668.06700000004</c:v>
                </c:pt>
                <c:pt idx="4529">
                  <c:v>549159.7100000002</c:v>
                </c:pt>
                <c:pt idx="4530">
                  <c:v>564676.78399999999</c:v>
                </c:pt>
                <c:pt idx="4531">
                  <c:v>548339.83999999985</c:v>
                </c:pt>
                <c:pt idx="4532">
                  <c:v>538613.80000000005</c:v>
                </c:pt>
                <c:pt idx="4533">
                  <c:v>534846.31599999999</c:v>
                </c:pt>
                <c:pt idx="4534">
                  <c:v>534372.09700000007</c:v>
                </c:pt>
                <c:pt idx="4535">
                  <c:v>535496.67300000007</c:v>
                </c:pt>
                <c:pt idx="4536">
                  <c:v>532521.11899999995</c:v>
                </c:pt>
                <c:pt idx="4537">
                  <c:v>532331.68200000003</c:v>
                </c:pt>
                <c:pt idx="4538">
                  <c:v>535889.88899999997</c:v>
                </c:pt>
                <c:pt idx="4539">
                  <c:v>536025.54</c:v>
                </c:pt>
                <c:pt idx="4540">
                  <c:v>532567.51</c:v>
                </c:pt>
                <c:pt idx="4541">
                  <c:v>536194.04800000007</c:v>
                </c:pt>
                <c:pt idx="4542">
                  <c:v>535395.72400000005</c:v>
                </c:pt>
                <c:pt idx="4543">
                  <c:v>537581.72</c:v>
                </c:pt>
                <c:pt idx="4544">
                  <c:v>536072.01600000006</c:v>
                </c:pt>
                <c:pt idx="4545">
                  <c:v>532593.1889999999</c:v>
                </c:pt>
                <c:pt idx="4546">
                  <c:v>534218.50699999998</c:v>
                </c:pt>
                <c:pt idx="4547">
                  <c:v>539163.07400000014</c:v>
                </c:pt>
                <c:pt idx="4548">
                  <c:v>536146.00599999994</c:v>
                </c:pt>
                <c:pt idx="4549">
                  <c:v>527906.55000000005</c:v>
                </c:pt>
                <c:pt idx="4550">
                  <c:v>528624.45399999991</c:v>
                </c:pt>
                <c:pt idx="4551">
                  <c:v>530235.27800000005</c:v>
                </c:pt>
                <c:pt idx="4552">
                  <c:v>531898.52000000014</c:v>
                </c:pt>
                <c:pt idx="4553">
                  <c:v>532951.56199999992</c:v>
                </c:pt>
                <c:pt idx="4554">
                  <c:v>527075.93299999984</c:v>
                </c:pt>
                <c:pt idx="4555">
                  <c:v>518621.09700000007</c:v>
                </c:pt>
                <c:pt idx="4556">
                  <c:v>512209.91799999995</c:v>
                </c:pt>
                <c:pt idx="4557">
                  <c:v>518806.09600000002</c:v>
                </c:pt>
                <c:pt idx="4558">
                  <c:v>522730.40499999997</c:v>
                </c:pt>
                <c:pt idx="4559">
                  <c:v>524473.45699999994</c:v>
                </c:pt>
                <c:pt idx="4560">
                  <c:v>530872.80000000005</c:v>
                </c:pt>
                <c:pt idx="4561">
                  <c:v>530876.89199999999</c:v>
                </c:pt>
                <c:pt idx="4562">
                  <c:v>524330.06300000008</c:v>
                </c:pt>
                <c:pt idx="4563">
                  <c:v>520788.63200000004</c:v>
                </c:pt>
                <c:pt idx="4564">
                  <c:v>536753.42000000004</c:v>
                </c:pt>
                <c:pt idx="4565">
                  <c:v>546536.84</c:v>
                </c:pt>
                <c:pt idx="4566">
                  <c:v>527577.05999999971</c:v>
                </c:pt>
                <c:pt idx="4567">
                  <c:v>527060.53999999992</c:v>
                </c:pt>
                <c:pt idx="4568">
                  <c:v>529177.18699999992</c:v>
                </c:pt>
                <c:pt idx="4569">
                  <c:v>531257.23999999987</c:v>
                </c:pt>
                <c:pt idx="4570">
                  <c:v>545306.55000000005</c:v>
                </c:pt>
                <c:pt idx="4571">
                  <c:v>552650.95999999985</c:v>
                </c:pt>
                <c:pt idx="4572">
                  <c:v>535180.35200000007</c:v>
                </c:pt>
                <c:pt idx="4573">
                  <c:v>524031.158</c:v>
                </c:pt>
                <c:pt idx="4574">
                  <c:v>528052.16999999981</c:v>
                </c:pt>
                <c:pt idx="4575">
                  <c:v>532557.82660000015</c:v>
                </c:pt>
                <c:pt idx="4576">
                  <c:v>528730.43999999994</c:v>
                </c:pt>
                <c:pt idx="4577">
                  <c:v>526146.26799999992</c:v>
                </c:pt>
                <c:pt idx="4578">
                  <c:v>529433.07999999996</c:v>
                </c:pt>
                <c:pt idx="4579">
                  <c:v>537836.27</c:v>
                </c:pt>
                <c:pt idx="4580">
                  <c:v>525464.89999999991</c:v>
                </c:pt>
                <c:pt idx="4581">
                  <c:v>523071.07</c:v>
                </c:pt>
                <c:pt idx="4582">
                  <c:v>531223.83000000007</c:v>
                </c:pt>
                <c:pt idx="4583">
                  <c:v>543496.85</c:v>
                </c:pt>
                <c:pt idx="4584">
                  <c:v>537567.31000000017</c:v>
                </c:pt>
                <c:pt idx="4585">
                  <c:v>534816.21</c:v>
                </c:pt>
                <c:pt idx="4586">
                  <c:v>540310.53599999996</c:v>
                </c:pt>
                <c:pt idx="4587">
                  <c:v>552324.70900000015</c:v>
                </c:pt>
                <c:pt idx="4588">
                  <c:v>539922.21500000008</c:v>
                </c:pt>
                <c:pt idx="4589">
                  <c:v>524491.93000000005</c:v>
                </c:pt>
                <c:pt idx="4590">
                  <c:v>529119.32500000019</c:v>
                </c:pt>
                <c:pt idx="4591">
                  <c:v>534128.9371000001</c:v>
                </c:pt>
                <c:pt idx="4592">
                  <c:v>525457.80499999993</c:v>
                </c:pt>
                <c:pt idx="4593">
                  <c:v>519699.63800000015</c:v>
                </c:pt>
                <c:pt idx="4594">
                  <c:v>517059.21099999984</c:v>
                </c:pt>
                <c:pt idx="4595">
                  <c:v>522181.87299999996</c:v>
                </c:pt>
                <c:pt idx="4596">
                  <c:v>523113.76199999999</c:v>
                </c:pt>
                <c:pt idx="4597">
                  <c:v>525387.1</c:v>
                </c:pt>
                <c:pt idx="4598">
                  <c:v>524396.147</c:v>
                </c:pt>
                <c:pt idx="4599">
                  <c:v>523030.58299999993</c:v>
                </c:pt>
                <c:pt idx="4600">
                  <c:v>525297.13600000006</c:v>
                </c:pt>
                <c:pt idx="4601">
                  <c:v>527074.21200000006</c:v>
                </c:pt>
                <c:pt idx="4602">
                  <c:v>524719.20000000007</c:v>
                </c:pt>
                <c:pt idx="4603">
                  <c:v>522368.09199999983</c:v>
                </c:pt>
                <c:pt idx="4604">
                  <c:v>520559.63199999993</c:v>
                </c:pt>
                <c:pt idx="4605">
                  <c:v>529023.7300000001</c:v>
                </c:pt>
                <c:pt idx="4606">
                  <c:v>521345.92</c:v>
                </c:pt>
                <c:pt idx="4607">
                  <c:v>518352.93700000015</c:v>
                </c:pt>
                <c:pt idx="4608">
                  <c:v>519608.48600000003</c:v>
                </c:pt>
                <c:pt idx="4609">
                  <c:v>520448.66700000007</c:v>
                </c:pt>
                <c:pt idx="4610">
                  <c:v>514511.23200000002</c:v>
                </c:pt>
                <c:pt idx="4611">
                  <c:v>513512.29000000004</c:v>
                </c:pt>
                <c:pt idx="4612">
                  <c:v>521537.85599999997</c:v>
                </c:pt>
                <c:pt idx="4613">
                  <c:v>522005.34399999998</c:v>
                </c:pt>
                <c:pt idx="4614">
                  <c:v>522820.24599999998</c:v>
                </c:pt>
                <c:pt idx="4615">
                  <c:v>509322.14799999999</c:v>
                </c:pt>
                <c:pt idx="4616">
                  <c:v>506875.48399999994</c:v>
                </c:pt>
                <c:pt idx="4617">
                  <c:v>512997.511</c:v>
                </c:pt>
                <c:pt idx="4618">
                  <c:v>509113.06</c:v>
                </c:pt>
                <c:pt idx="4619">
                  <c:v>506288.26299999992</c:v>
                </c:pt>
                <c:pt idx="4620">
                  <c:v>510018.92300000001</c:v>
                </c:pt>
                <c:pt idx="4621">
                  <c:v>515733.94499999989</c:v>
                </c:pt>
                <c:pt idx="4622">
                  <c:v>514444.91200000007</c:v>
                </c:pt>
                <c:pt idx="4623">
                  <c:v>509038.93599999999</c:v>
                </c:pt>
                <c:pt idx="4624">
                  <c:v>514307.95500000007</c:v>
                </c:pt>
                <c:pt idx="4625">
                  <c:v>513423.14500000008</c:v>
                </c:pt>
                <c:pt idx="4626">
                  <c:v>509859.50200000009</c:v>
                </c:pt>
                <c:pt idx="4627">
                  <c:v>511362.93200000009</c:v>
                </c:pt>
                <c:pt idx="4628">
                  <c:v>508825.78199999995</c:v>
                </c:pt>
                <c:pt idx="4629">
                  <c:v>501606.96300000005</c:v>
                </c:pt>
                <c:pt idx="4630">
                  <c:v>500352.48729999992</c:v>
                </c:pt>
                <c:pt idx="4631">
                  <c:v>505508.07699999993</c:v>
                </c:pt>
                <c:pt idx="4632">
                  <c:v>509002.76</c:v>
                </c:pt>
                <c:pt idx="4633">
                  <c:v>514447.29700000002</c:v>
                </c:pt>
                <c:pt idx="4634">
                  <c:v>510232.66900000005</c:v>
                </c:pt>
                <c:pt idx="4635">
                  <c:v>507948.59900000005</c:v>
                </c:pt>
                <c:pt idx="4636">
                  <c:v>506026.35999999993</c:v>
                </c:pt>
                <c:pt idx="4637">
                  <c:v>506082.89900000009</c:v>
                </c:pt>
                <c:pt idx="4638">
                  <c:v>504649.75300000003</c:v>
                </c:pt>
                <c:pt idx="4639">
                  <c:v>505670.82300000003</c:v>
                </c:pt>
                <c:pt idx="4640">
                  <c:v>502802.8409999999</c:v>
                </c:pt>
                <c:pt idx="4641">
                  <c:v>501413.94400000002</c:v>
                </c:pt>
                <c:pt idx="4642">
                  <c:v>501582.20099999988</c:v>
                </c:pt>
                <c:pt idx="4643">
                  <c:v>503463.27299999993</c:v>
                </c:pt>
                <c:pt idx="4644">
                  <c:v>503564.53399999993</c:v>
                </c:pt>
                <c:pt idx="4645">
                  <c:v>504056.88400000002</c:v>
                </c:pt>
                <c:pt idx="4646">
                  <c:v>509663.70899999997</c:v>
                </c:pt>
                <c:pt idx="4647">
                  <c:v>513355.28600000002</c:v>
                </c:pt>
                <c:pt idx="4648">
                  <c:v>507454.663</c:v>
                </c:pt>
                <c:pt idx="4649">
                  <c:v>511111.55099999998</c:v>
                </c:pt>
                <c:pt idx="4650">
                  <c:v>506307.69899999996</c:v>
                </c:pt>
                <c:pt idx="4651">
                  <c:v>506373.79499999993</c:v>
                </c:pt>
                <c:pt idx="4652">
                  <c:v>512169.55200000003</c:v>
                </c:pt>
                <c:pt idx="4653">
                  <c:v>515562.94999999995</c:v>
                </c:pt>
                <c:pt idx="4654">
                  <c:v>509905.66600000003</c:v>
                </c:pt>
                <c:pt idx="4655">
                  <c:v>505125.826</c:v>
                </c:pt>
                <c:pt idx="4656">
                  <c:v>502057.20500000002</c:v>
                </c:pt>
                <c:pt idx="4657">
                  <c:v>502033.15100000001</c:v>
                </c:pt>
                <c:pt idx="4658">
                  <c:v>502532.47200000001</c:v>
                </c:pt>
                <c:pt idx="4659">
                  <c:v>508982.73300000001</c:v>
                </c:pt>
                <c:pt idx="4660">
                  <c:v>505562.94099999993</c:v>
                </c:pt>
                <c:pt idx="4661">
                  <c:v>498761.723</c:v>
                </c:pt>
                <c:pt idx="4662">
                  <c:v>499605.27599999995</c:v>
                </c:pt>
                <c:pt idx="4663">
                  <c:v>506080.32399999985</c:v>
                </c:pt>
                <c:pt idx="4664">
                  <c:v>509465.36100000003</c:v>
                </c:pt>
                <c:pt idx="4665">
                  <c:v>503938.26399999997</c:v>
                </c:pt>
                <c:pt idx="4666">
                  <c:v>505864.821</c:v>
                </c:pt>
                <c:pt idx="4667">
                  <c:v>508842.75199999992</c:v>
                </c:pt>
                <c:pt idx="4668">
                  <c:v>517103.13</c:v>
                </c:pt>
                <c:pt idx="4669">
                  <c:v>529345.16</c:v>
                </c:pt>
                <c:pt idx="4670">
                  <c:v>535885.43200000003</c:v>
                </c:pt>
                <c:pt idx="4671">
                  <c:v>517332.4499999999</c:v>
                </c:pt>
                <c:pt idx="4672">
                  <c:v>504986.82999999996</c:v>
                </c:pt>
                <c:pt idx="4673">
                  <c:v>495007.65800000011</c:v>
                </c:pt>
                <c:pt idx="4674">
                  <c:v>505192.56700000004</c:v>
                </c:pt>
                <c:pt idx="4675">
                  <c:v>502785.86</c:v>
                </c:pt>
                <c:pt idx="4676">
                  <c:v>502158.24599999993</c:v>
                </c:pt>
                <c:pt idx="4677">
                  <c:v>506980.32000000012</c:v>
                </c:pt>
                <c:pt idx="4678">
                  <c:v>554205.95000000019</c:v>
                </c:pt>
                <c:pt idx="4679">
                  <c:v>549887.70680000004</c:v>
                </c:pt>
                <c:pt idx="4680">
                  <c:v>524178.85799999995</c:v>
                </c:pt>
                <c:pt idx="4681">
                  <c:v>509463.70600000006</c:v>
                </c:pt>
                <c:pt idx="4682">
                  <c:v>502198.71999999991</c:v>
                </c:pt>
                <c:pt idx="4683">
                  <c:v>511591.07</c:v>
                </c:pt>
                <c:pt idx="4684">
                  <c:v>515375.05</c:v>
                </c:pt>
                <c:pt idx="4685">
                  <c:v>500827.16300000018</c:v>
                </c:pt>
                <c:pt idx="4686">
                  <c:v>495364.33399999997</c:v>
                </c:pt>
                <c:pt idx="4687">
                  <c:v>504481.85299999994</c:v>
                </c:pt>
                <c:pt idx="4688">
                  <c:v>509903.26</c:v>
                </c:pt>
                <c:pt idx="4689">
                  <c:v>505476.40120000002</c:v>
                </c:pt>
                <c:pt idx="4690">
                  <c:v>502174.87999999995</c:v>
                </c:pt>
                <c:pt idx="4691">
                  <c:v>514877.11</c:v>
                </c:pt>
                <c:pt idx="4692">
                  <c:v>503836.592</c:v>
                </c:pt>
                <c:pt idx="4693">
                  <c:v>507182.64999999991</c:v>
                </c:pt>
                <c:pt idx="4694">
                  <c:v>499034.05200000003</c:v>
                </c:pt>
                <c:pt idx="4695">
                  <c:v>498494.95600000001</c:v>
                </c:pt>
                <c:pt idx="4696">
                  <c:v>496857.43400000001</c:v>
                </c:pt>
                <c:pt idx="4697">
                  <c:v>499105.87299999991</c:v>
                </c:pt>
                <c:pt idx="4698">
                  <c:v>492103.10900000011</c:v>
                </c:pt>
                <c:pt idx="4699">
                  <c:v>495425.50500000006</c:v>
                </c:pt>
                <c:pt idx="4700">
                  <c:v>504994.42</c:v>
                </c:pt>
                <c:pt idx="4701">
                  <c:v>504694.53</c:v>
                </c:pt>
                <c:pt idx="4702">
                  <c:v>519081.55000000016</c:v>
                </c:pt>
                <c:pt idx="4703">
                  <c:v>541769.06359999999</c:v>
                </c:pt>
                <c:pt idx="4704">
                  <c:v>526944.04029999999</c:v>
                </c:pt>
                <c:pt idx="4705">
                  <c:v>515493.1100000001</c:v>
                </c:pt>
                <c:pt idx="4706">
                  <c:v>516300.81999999995</c:v>
                </c:pt>
                <c:pt idx="4707">
                  <c:v>524472.90999999992</c:v>
                </c:pt>
                <c:pt idx="4708">
                  <c:v>516654.674</c:v>
                </c:pt>
                <c:pt idx="4709">
                  <c:v>497830.18</c:v>
                </c:pt>
                <c:pt idx="4710">
                  <c:v>500930.19999999995</c:v>
                </c:pt>
                <c:pt idx="4711">
                  <c:v>539731.24999999988</c:v>
                </c:pt>
                <c:pt idx="4712">
                  <c:v>551608.38500000001</c:v>
                </c:pt>
                <c:pt idx="4713">
                  <c:v>520336.15800000005</c:v>
                </c:pt>
                <c:pt idx="4714">
                  <c:v>499634.82389000012</c:v>
                </c:pt>
                <c:pt idx="4715">
                  <c:v>495383.99199999997</c:v>
                </c:pt>
                <c:pt idx="4716">
                  <c:v>501391.19700000004</c:v>
                </c:pt>
                <c:pt idx="4717">
                  <c:v>499516.90599999996</c:v>
                </c:pt>
                <c:pt idx="4718">
                  <c:v>494280.04100000003</c:v>
                </c:pt>
                <c:pt idx="4719">
                  <c:v>498750.152</c:v>
                </c:pt>
                <c:pt idx="4720">
                  <c:v>506524.42</c:v>
                </c:pt>
                <c:pt idx="4721">
                  <c:v>492807.92499999999</c:v>
                </c:pt>
                <c:pt idx="4722">
                  <c:v>491286.32499999995</c:v>
                </c:pt>
                <c:pt idx="4723">
                  <c:v>492326.92800000007</c:v>
                </c:pt>
                <c:pt idx="4724">
                  <c:v>491113.13199999998</c:v>
                </c:pt>
                <c:pt idx="4725">
                  <c:v>491649.07699999999</c:v>
                </c:pt>
                <c:pt idx="4726">
                  <c:v>496412.09999999992</c:v>
                </c:pt>
                <c:pt idx="4727">
                  <c:v>496288.30100000004</c:v>
                </c:pt>
                <c:pt idx="4728">
                  <c:v>495107.83799999999</c:v>
                </c:pt>
                <c:pt idx="4729">
                  <c:v>494640.13300000003</c:v>
                </c:pt>
                <c:pt idx="4730">
                  <c:v>492574.68500000006</c:v>
                </c:pt>
                <c:pt idx="4731">
                  <c:v>490960.08700000006</c:v>
                </c:pt>
                <c:pt idx="4732">
                  <c:v>493536.25599999988</c:v>
                </c:pt>
                <c:pt idx="4733">
                  <c:v>493413.53000000009</c:v>
                </c:pt>
                <c:pt idx="4734">
                  <c:v>492087.85699999996</c:v>
                </c:pt>
                <c:pt idx="4735">
                  <c:v>493410.01900000015</c:v>
                </c:pt>
                <c:pt idx="4736">
                  <c:v>489404.81799999997</c:v>
                </c:pt>
                <c:pt idx="4737">
                  <c:v>484503.16700000013</c:v>
                </c:pt>
                <c:pt idx="4738">
                  <c:v>486205.68099999992</c:v>
                </c:pt>
                <c:pt idx="4739">
                  <c:v>487360.5579999999</c:v>
                </c:pt>
                <c:pt idx="4740">
                  <c:v>486864.05500000011</c:v>
                </c:pt>
                <c:pt idx="4741">
                  <c:v>483872.223</c:v>
                </c:pt>
                <c:pt idx="4742">
                  <c:v>481993.51399999997</c:v>
                </c:pt>
                <c:pt idx="4743">
                  <c:v>488163.36000000004</c:v>
                </c:pt>
                <c:pt idx="4744">
                  <c:v>486113.54199999996</c:v>
                </c:pt>
                <c:pt idx="4745">
                  <c:v>488225.31400000001</c:v>
                </c:pt>
                <c:pt idx="4746">
                  <c:v>488460.92</c:v>
                </c:pt>
                <c:pt idx="4747">
                  <c:v>482283.79200000002</c:v>
                </c:pt>
                <c:pt idx="4748">
                  <c:v>486823.37199999997</c:v>
                </c:pt>
                <c:pt idx="4749">
                  <c:v>481685.98199999996</c:v>
                </c:pt>
                <c:pt idx="4750">
                  <c:v>484114.98700000008</c:v>
                </c:pt>
                <c:pt idx="4751">
                  <c:v>487647.40700000001</c:v>
                </c:pt>
                <c:pt idx="4752">
                  <c:v>486531.80499999999</c:v>
                </c:pt>
                <c:pt idx="4753">
                  <c:v>491961.50500000012</c:v>
                </c:pt>
                <c:pt idx="4754">
                  <c:v>487660.03699999995</c:v>
                </c:pt>
                <c:pt idx="4755">
                  <c:v>478016.75300000003</c:v>
                </c:pt>
                <c:pt idx="4756">
                  <c:v>481809.45</c:v>
                </c:pt>
                <c:pt idx="4757">
                  <c:v>484396.11600000004</c:v>
                </c:pt>
                <c:pt idx="4758">
                  <c:v>487998.84899999999</c:v>
                </c:pt>
                <c:pt idx="4759">
                  <c:v>499851.01790000009</c:v>
                </c:pt>
                <c:pt idx="4760">
                  <c:v>501308.90180000011</c:v>
                </c:pt>
                <c:pt idx="4761">
                  <c:v>493064.57</c:v>
                </c:pt>
                <c:pt idx="4762">
                  <c:v>488276.91830000014</c:v>
                </c:pt>
                <c:pt idx="4763">
                  <c:v>487064.17099999997</c:v>
                </c:pt>
                <c:pt idx="4764">
                  <c:v>484987.70999999996</c:v>
                </c:pt>
                <c:pt idx="4765">
                  <c:v>480933.50999999989</c:v>
                </c:pt>
                <c:pt idx="4766">
                  <c:v>481657.451</c:v>
                </c:pt>
                <c:pt idx="4767">
                  <c:v>479995.81600000005</c:v>
                </c:pt>
                <c:pt idx="4768">
                  <c:v>485352.64399999997</c:v>
                </c:pt>
                <c:pt idx="4769">
                  <c:v>484912.68699999992</c:v>
                </c:pt>
                <c:pt idx="4770">
                  <c:v>484088.68199999997</c:v>
                </c:pt>
                <c:pt idx="4771">
                  <c:v>478713.29570000002</c:v>
                </c:pt>
                <c:pt idx="4772">
                  <c:v>483059.11699999991</c:v>
                </c:pt>
                <c:pt idx="4773">
                  <c:v>486475.90400000004</c:v>
                </c:pt>
                <c:pt idx="4774">
                  <c:v>488805.06999999995</c:v>
                </c:pt>
                <c:pt idx="4775">
                  <c:v>480152.17599999992</c:v>
                </c:pt>
                <c:pt idx="4776">
                  <c:v>482608.47399999999</c:v>
                </c:pt>
                <c:pt idx="4777">
                  <c:v>486104.69300000009</c:v>
                </c:pt>
                <c:pt idx="4778">
                  <c:v>489338.18999999994</c:v>
                </c:pt>
                <c:pt idx="4779">
                  <c:v>484504.17999999993</c:v>
                </c:pt>
                <c:pt idx="4780">
                  <c:v>479814.09900000016</c:v>
                </c:pt>
                <c:pt idx="4781">
                  <c:v>486450.50400000002</c:v>
                </c:pt>
                <c:pt idx="4782">
                  <c:v>488084.2099999999</c:v>
                </c:pt>
                <c:pt idx="4783">
                  <c:v>481032.48300000012</c:v>
                </c:pt>
                <c:pt idx="4784">
                  <c:v>474981.32100000005</c:v>
                </c:pt>
                <c:pt idx="4785">
                  <c:v>474425.54700000008</c:v>
                </c:pt>
                <c:pt idx="4786">
                  <c:v>480647.06300000002</c:v>
                </c:pt>
                <c:pt idx="4787">
                  <c:v>478335.57900000003</c:v>
                </c:pt>
                <c:pt idx="4788">
                  <c:v>476924.88899999997</c:v>
                </c:pt>
                <c:pt idx="4789">
                  <c:v>479058.77000000008</c:v>
                </c:pt>
                <c:pt idx="4790">
                  <c:v>475177.63699999993</c:v>
                </c:pt>
                <c:pt idx="4791">
                  <c:v>476701.03100000002</c:v>
                </c:pt>
                <c:pt idx="4792">
                  <c:v>478239.25900000002</c:v>
                </c:pt>
                <c:pt idx="4793">
                  <c:v>468068.34799999994</c:v>
                </c:pt>
                <c:pt idx="4794">
                  <c:v>476586.47489999997</c:v>
                </c:pt>
                <c:pt idx="4795">
                  <c:v>479552.50100000005</c:v>
                </c:pt>
                <c:pt idx="4796">
                  <c:v>475002.65299999993</c:v>
                </c:pt>
                <c:pt idx="4797">
                  <c:v>477635.32199999999</c:v>
                </c:pt>
                <c:pt idx="4798">
                  <c:v>482317.29299999995</c:v>
                </c:pt>
                <c:pt idx="4799">
                  <c:v>481469.98099999997</c:v>
                </c:pt>
                <c:pt idx="4800">
                  <c:v>478904.00200000004</c:v>
                </c:pt>
                <c:pt idx="4801">
                  <c:v>478173.91600000003</c:v>
                </c:pt>
                <c:pt idx="4802">
                  <c:v>474702.81400000013</c:v>
                </c:pt>
                <c:pt idx="4803">
                  <c:v>478342.55709999998</c:v>
                </c:pt>
                <c:pt idx="4804">
                  <c:v>473861.674</c:v>
                </c:pt>
                <c:pt idx="4805">
                  <c:v>476260.64199999993</c:v>
                </c:pt>
                <c:pt idx="4806">
                  <c:v>473424.70600000001</c:v>
                </c:pt>
                <c:pt idx="4807">
                  <c:v>466120.32700000005</c:v>
                </c:pt>
                <c:pt idx="4808">
                  <c:v>473788.75200000009</c:v>
                </c:pt>
                <c:pt idx="4809">
                  <c:v>480641.82999999996</c:v>
                </c:pt>
                <c:pt idx="4810">
                  <c:v>475584.69099999999</c:v>
                </c:pt>
                <c:pt idx="4811">
                  <c:v>478417.81300000008</c:v>
                </c:pt>
                <c:pt idx="4812">
                  <c:v>486968.97000000003</c:v>
                </c:pt>
                <c:pt idx="4813">
                  <c:v>480098.049</c:v>
                </c:pt>
                <c:pt idx="4814">
                  <c:v>474066.39899999992</c:v>
                </c:pt>
                <c:pt idx="4815">
                  <c:v>476900.41599999997</c:v>
                </c:pt>
                <c:pt idx="4816">
                  <c:v>485228.02900000004</c:v>
                </c:pt>
                <c:pt idx="4817">
                  <c:v>487968.11000000004</c:v>
                </c:pt>
                <c:pt idx="4818">
                  <c:v>478777.30500000005</c:v>
                </c:pt>
                <c:pt idx="4819">
                  <c:v>478379.56499999994</c:v>
                </c:pt>
                <c:pt idx="4820">
                  <c:v>491481.61000000004</c:v>
                </c:pt>
                <c:pt idx="4821">
                  <c:v>485078.07</c:v>
                </c:pt>
                <c:pt idx="4822">
                  <c:v>471567.68300000002</c:v>
                </c:pt>
                <c:pt idx="4823">
                  <c:v>478212.8249999999</c:v>
                </c:pt>
                <c:pt idx="4824">
                  <c:v>494172.09000000008</c:v>
                </c:pt>
                <c:pt idx="4825">
                  <c:v>493882.24999999994</c:v>
                </c:pt>
                <c:pt idx="4826">
                  <c:v>474101.85400000005</c:v>
                </c:pt>
                <c:pt idx="4827">
                  <c:v>470725.51699999993</c:v>
                </c:pt>
                <c:pt idx="4828">
                  <c:v>478400.68900000001</c:v>
                </c:pt>
                <c:pt idx="4829">
                  <c:v>478973.50200000009</c:v>
                </c:pt>
                <c:pt idx="4830">
                  <c:v>471270.34799999994</c:v>
                </c:pt>
                <c:pt idx="4831">
                  <c:v>471200.576</c:v>
                </c:pt>
                <c:pt idx="4832">
                  <c:v>465780.22</c:v>
                </c:pt>
                <c:pt idx="4833">
                  <c:v>471121.891</c:v>
                </c:pt>
                <c:pt idx="4834">
                  <c:v>481562.08999999997</c:v>
                </c:pt>
                <c:pt idx="4835">
                  <c:v>472577.93800000008</c:v>
                </c:pt>
                <c:pt idx="4836">
                  <c:v>465526.13299999997</c:v>
                </c:pt>
                <c:pt idx="4837">
                  <c:v>471746.04800000007</c:v>
                </c:pt>
                <c:pt idx="4838">
                  <c:v>472369.48400000005</c:v>
                </c:pt>
                <c:pt idx="4839">
                  <c:v>472259.61399999994</c:v>
                </c:pt>
                <c:pt idx="4840">
                  <c:v>472702.446</c:v>
                </c:pt>
                <c:pt idx="4841">
                  <c:v>468707.745</c:v>
                </c:pt>
                <c:pt idx="4842">
                  <c:v>463972.45299999998</c:v>
                </c:pt>
                <c:pt idx="4843">
                  <c:v>463820.74299999996</c:v>
                </c:pt>
                <c:pt idx="4844">
                  <c:v>463304.09740000003</c:v>
                </c:pt>
                <c:pt idx="4845">
                  <c:v>466875.63299999986</c:v>
                </c:pt>
                <c:pt idx="4846">
                  <c:v>467199.70200000005</c:v>
                </c:pt>
                <c:pt idx="4847">
                  <c:v>470620.78500000015</c:v>
                </c:pt>
                <c:pt idx="4848">
                  <c:v>476061.22259999992</c:v>
                </c:pt>
                <c:pt idx="4849">
                  <c:v>477970.69999999995</c:v>
                </c:pt>
                <c:pt idx="4850">
                  <c:v>470388.02799999993</c:v>
                </c:pt>
                <c:pt idx="4851">
                  <c:v>462951.50899999996</c:v>
                </c:pt>
                <c:pt idx="4852">
                  <c:v>486979.57699999993</c:v>
                </c:pt>
                <c:pt idx="4853">
                  <c:v>513628.72400000005</c:v>
                </c:pt>
                <c:pt idx="4854">
                  <c:v>481051.4132999999</c:v>
                </c:pt>
                <c:pt idx="4855">
                  <c:v>466155.19400000008</c:v>
                </c:pt>
                <c:pt idx="4856">
                  <c:v>476226.03500000003</c:v>
                </c:pt>
                <c:pt idx="4857">
                  <c:v>504034.90000000008</c:v>
                </c:pt>
                <c:pt idx="4858">
                  <c:v>485074.35999999993</c:v>
                </c:pt>
                <c:pt idx="4859">
                  <c:v>473216.88880000002</c:v>
                </c:pt>
                <c:pt idx="4860">
                  <c:v>467320.946</c:v>
                </c:pt>
                <c:pt idx="4861">
                  <c:v>472878.40800000011</c:v>
                </c:pt>
                <c:pt idx="4862">
                  <c:v>473838.48999999993</c:v>
                </c:pt>
                <c:pt idx="4863">
                  <c:v>470931.696</c:v>
                </c:pt>
                <c:pt idx="4864">
                  <c:v>477152.11</c:v>
                </c:pt>
                <c:pt idx="4865">
                  <c:v>477746.38000000006</c:v>
                </c:pt>
                <c:pt idx="4866">
                  <c:v>474234.53399999993</c:v>
                </c:pt>
                <c:pt idx="4867">
                  <c:v>467590.79400000005</c:v>
                </c:pt>
                <c:pt idx="4868">
                  <c:v>464907.0450000001</c:v>
                </c:pt>
                <c:pt idx="4869">
                  <c:v>463714.07999999996</c:v>
                </c:pt>
                <c:pt idx="4870">
                  <c:v>465176.67499999999</c:v>
                </c:pt>
                <c:pt idx="4871">
                  <c:v>464141.96000000014</c:v>
                </c:pt>
                <c:pt idx="4872">
                  <c:v>457969.75099999993</c:v>
                </c:pt>
                <c:pt idx="4873">
                  <c:v>461358.886</c:v>
                </c:pt>
                <c:pt idx="4874">
                  <c:v>463832.59500000003</c:v>
                </c:pt>
                <c:pt idx="4875">
                  <c:v>465423.72700000001</c:v>
                </c:pt>
                <c:pt idx="4876">
                  <c:v>471291.64100000012</c:v>
                </c:pt>
                <c:pt idx="4877">
                  <c:v>469615.54900000012</c:v>
                </c:pt>
                <c:pt idx="4878">
                  <c:v>467878.98200000002</c:v>
                </c:pt>
                <c:pt idx="4879">
                  <c:v>466987.74900000001</c:v>
                </c:pt>
                <c:pt idx="4880">
                  <c:v>462218.70500000002</c:v>
                </c:pt>
                <c:pt idx="4881">
                  <c:v>458694.7144</c:v>
                </c:pt>
                <c:pt idx="4882">
                  <c:v>462825.15200000012</c:v>
                </c:pt>
                <c:pt idx="4883">
                  <c:v>463163.47200000001</c:v>
                </c:pt>
                <c:pt idx="4884">
                  <c:v>461895.72300000011</c:v>
                </c:pt>
                <c:pt idx="4885">
                  <c:v>467242.09499999991</c:v>
                </c:pt>
                <c:pt idx="4886">
                  <c:v>468989.91299999994</c:v>
                </c:pt>
                <c:pt idx="4887">
                  <c:v>464456.24300000002</c:v>
                </c:pt>
                <c:pt idx="4888">
                  <c:v>456596.97460000002</c:v>
                </c:pt>
                <c:pt idx="4889">
                  <c:v>453569.27340000006</c:v>
                </c:pt>
                <c:pt idx="4890">
                  <c:v>454875.08099999995</c:v>
                </c:pt>
                <c:pt idx="4891">
                  <c:v>457514.88400000002</c:v>
                </c:pt>
                <c:pt idx="4892">
                  <c:v>464320.092</c:v>
                </c:pt>
                <c:pt idx="4893">
                  <c:v>459901.11</c:v>
                </c:pt>
                <c:pt idx="4894">
                  <c:v>455063.17499999999</c:v>
                </c:pt>
                <c:pt idx="4895">
                  <c:v>455439.10000000015</c:v>
                </c:pt>
                <c:pt idx="4896">
                  <c:v>454419.88300000003</c:v>
                </c:pt>
                <c:pt idx="4897">
                  <c:v>449493.09000000008</c:v>
                </c:pt>
                <c:pt idx="4898">
                  <c:v>452274.00099999999</c:v>
                </c:pt>
                <c:pt idx="4899">
                  <c:v>464689.06400000001</c:v>
                </c:pt>
                <c:pt idx="4900">
                  <c:v>473452.44400000002</c:v>
                </c:pt>
                <c:pt idx="4901">
                  <c:v>464843.79</c:v>
                </c:pt>
                <c:pt idx="4902">
                  <c:v>458076.97800000006</c:v>
                </c:pt>
                <c:pt idx="4903">
                  <c:v>454548.88499999995</c:v>
                </c:pt>
                <c:pt idx="4904">
                  <c:v>456164.96909999999</c:v>
                </c:pt>
                <c:pt idx="4905">
                  <c:v>451834.69290000002</c:v>
                </c:pt>
                <c:pt idx="4906">
                  <c:v>453582.87800000008</c:v>
                </c:pt>
                <c:pt idx="4907">
                  <c:v>445595.55799999996</c:v>
                </c:pt>
                <c:pt idx="4908">
                  <c:v>449675.79100000003</c:v>
                </c:pt>
                <c:pt idx="4909">
                  <c:v>452368.90600000002</c:v>
                </c:pt>
                <c:pt idx="4910">
                  <c:v>450676.31699999992</c:v>
                </c:pt>
                <c:pt idx="4911">
                  <c:v>449025.88899999997</c:v>
                </c:pt>
                <c:pt idx="4912">
                  <c:v>447889.65000000008</c:v>
                </c:pt>
                <c:pt idx="4913">
                  <c:v>451078.79600000003</c:v>
                </c:pt>
                <c:pt idx="4914">
                  <c:v>454319.70500000007</c:v>
                </c:pt>
                <c:pt idx="4915">
                  <c:v>456471.16700000019</c:v>
                </c:pt>
                <c:pt idx="4916">
                  <c:v>456435.27900000004</c:v>
                </c:pt>
                <c:pt idx="4917">
                  <c:v>462727.20500000002</c:v>
                </c:pt>
                <c:pt idx="4918">
                  <c:v>451811.77200000006</c:v>
                </c:pt>
                <c:pt idx="4919">
                  <c:v>448751.00000000012</c:v>
                </c:pt>
                <c:pt idx="4920">
                  <c:v>452246.83799999999</c:v>
                </c:pt>
                <c:pt idx="4921">
                  <c:v>449368.87800000003</c:v>
                </c:pt>
                <c:pt idx="4922">
                  <c:v>449580.74781999999</c:v>
                </c:pt>
                <c:pt idx="4923">
                  <c:v>451328.23350000003</c:v>
                </c:pt>
                <c:pt idx="4924">
                  <c:v>456381.68499999994</c:v>
                </c:pt>
                <c:pt idx="4925">
                  <c:v>457506.18800000008</c:v>
                </c:pt>
                <c:pt idx="4926">
                  <c:v>460403.6160000001</c:v>
                </c:pt>
                <c:pt idx="4927">
                  <c:v>462050.51999999996</c:v>
                </c:pt>
                <c:pt idx="4928">
                  <c:v>455724.71700000006</c:v>
                </c:pt>
                <c:pt idx="4929">
                  <c:v>447157.07900000003</c:v>
                </c:pt>
                <c:pt idx="4930">
                  <c:v>446396.68030000001</c:v>
                </c:pt>
                <c:pt idx="4931">
                  <c:v>450483.75200000004</c:v>
                </c:pt>
                <c:pt idx="4932">
                  <c:v>450422.18266000017</c:v>
                </c:pt>
                <c:pt idx="4933">
                  <c:v>444692.17410000012</c:v>
                </c:pt>
                <c:pt idx="4934">
                  <c:v>445035.10580000002</c:v>
                </c:pt>
                <c:pt idx="4935">
                  <c:v>454966.19500000007</c:v>
                </c:pt>
                <c:pt idx="4936">
                  <c:v>457368.66000000003</c:v>
                </c:pt>
                <c:pt idx="4937">
                  <c:v>452944.29599999997</c:v>
                </c:pt>
                <c:pt idx="4938">
                  <c:v>449589.87400000001</c:v>
                </c:pt>
                <c:pt idx="4939">
                  <c:v>441454.86599999998</c:v>
                </c:pt>
                <c:pt idx="4940">
                  <c:v>442898.99200000009</c:v>
                </c:pt>
                <c:pt idx="4941">
                  <c:v>454421.99400000012</c:v>
                </c:pt>
                <c:pt idx="4942">
                  <c:v>466822.08</c:v>
                </c:pt>
                <c:pt idx="4943">
                  <c:v>465089.51840000012</c:v>
                </c:pt>
                <c:pt idx="4944">
                  <c:v>453671.1779999999</c:v>
                </c:pt>
                <c:pt idx="4945">
                  <c:v>456033.52299999987</c:v>
                </c:pt>
                <c:pt idx="4946">
                  <c:v>453803.16719999985</c:v>
                </c:pt>
                <c:pt idx="4947">
                  <c:v>444392.58084199985</c:v>
                </c:pt>
                <c:pt idx="4948">
                  <c:v>442747.81399999995</c:v>
                </c:pt>
                <c:pt idx="4949">
                  <c:v>447628.81900000002</c:v>
                </c:pt>
                <c:pt idx="4950">
                  <c:v>452248.89999999997</c:v>
                </c:pt>
                <c:pt idx="4951">
                  <c:v>451335.85300000006</c:v>
                </c:pt>
                <c:pt idx="4952">
                  <c:v>448931.04100000014</c:v>
                </c:pt>
                <c:pt idx="4953">
                  <c:v>448911.30400000006</c:v>
                </c:pt>
                <c:pt idx="4954">
                  <c:v>443352.87499999994</c:v>
                </c:pt>
                <c:pt idx="4955">
                  <c:v>447489.34399999998</c:v>
                </c:pt>
                <c:pt idx="4956">
                  <c:v>449847.05599999987</c:v>
                </c:pt>
                <c:pt idx="4957">
                  <c:v>445457.59300000011</c:v>
                </c:pt>
                <c:pt idx="4958">
                  <c:v>446621.64400000003</c:v>
                </c:pt>
                <c:pt idx="4959">
                  <c:v>442414.31200000009</c:v>
                </c:pt>
                <c:pt idx="4960">
                  <c:v>451819.54300000001</c:v>
                </c:pt>
                <c:pt idx="4961">
                  <c:v>450742.8820000001</c:v>
                </c:pt>
                <c:pt idx="4962">
                  <c:v>450637.58599999995</c:v>
                </c:pt>
                <c:pt idx="4963">
                  <c:v>451752.72300000011</c:v>
                </c:pt>
                <c:pt idx="4964">
                  <c:v>457574.96</c:v>
                </c:pt>
                <c:pt idx="4965">
                  <c:v>460334.46</c:v>
                </c:pt>
                <c:pt idx="4966">
                  <c:v>460550.24000000005</c:v>
                </c:pt>
                <c:pt idx="4967">
                  <c:v>455204.77299999999</c:v>
                </c:pt>
                <c:pt idx="4968">
                  <c:v>457082.20000000007</c:v>
                </c:pt>
                <c:pt idx="4969">
                  <c:v>456900.75</c:v>
                </c:pt>
                <c:pt idx="4970">
                  <c:v>454425.79000000004</c:v>
                </c:pt>
                <c:pt idx="4971">
                  <c:v>452415.25999999995</c:v>
                </c:pt>
                <c:pt idx="4972">
                  <c:v>450267.81899999996</c:v>
                </c:pt>
                <c:pt idx="4973">
                  <c:v>449651.56400000001</c:v>
                </c:pt>
                <c:pt idx="4974">
                  <c:v>447014.88</c:v>
                </c:pt>
                <c:pt idx="4975">
                  <c:v>447889.33100000001</c:v>
                </c:pt>
                <c:pt idx="4976">
                  <c:v>449085.56700000004</c:v>
                </c:pt>
                <c:pt idx="4977">
                  <c:v>448551.16899999999</c:v>
                </c:pt>
                <c:pt idx="4978">
                  <c:v>447759.53699999995</c:v>
                </c:pt>
                <c:pt idx="4979">
                  <c:v>447407.39199999988</c:v>
                </c:pt>
                <c:pt idx="4980">
                  <c:v>444055.51799999992</c:v>
                </c:pt>
                <c:pt idx="4981">
                  <c:v>442998.91599999991</c:v>
                </c:pt>
                <c:pt idx="4982">
                  <c:v>441434.11050000001</c:v>
                </c:pt>
                <c:pt idx="4983">
                  <c:v>443890.08400000003</c:v>
                </c:pt>
                <c:pt idx="4984">
                  <c:v>436070.33700000006</c:v>
                </c:pt>
                <c:pt idx="4985">
                  <c:v>434740.77199999994</c:v>
                </c:pt>
                <c:pt idx="4986">
                  <c:v>446199.79999999993</c:v>
                </c:pt>
                <c:pt idx="4987">
                  <c:v>442721.14999999997</c:v>
                </c:pt>
                <c:pt idx="4988">
                  <c:v>439252.74500000005</c:v>
                </c:pt>
                <c:pt idx="4989">
                  <c:v>441874.77799999999</c:v>
                </c:pt>
                <c:pt idx="4990">
                  <c:v>436217.12180000002</c:v>
                </c:pt>
                <c:pt idx="4991">
                  <c:v>442549.78799999994</c:v>
                </c:pt>
                <c:pt idx="4992">
                  <c:v>437377.68399999995</c:v>
                </c:pt>
                <c:pt idx="4993">
                  <c:v>442521.05499999999</c:v>
                </c:pt>
                <c:pt idx="4994">
                  <c:v>444490.56599999993</c:v>
                </c:pt>
                <c:pt idx="4995">
                  <c:v>445311.6860000001</c:v>
                </c:pt>
                <c:pt idx="4996">
                  <c:v>446859.06599999993</c:v>
                </c:pt>
                <c:pt idx="4997">
                  <c:v>438726.05110000004</c:v>
                </c:pt>
                <c:pt idx="4998">
                  <c:v>441308.20700000005</c:v>
                </c:pt>
                <c:pt idx="4999">
                  <c:v>439682.56</c:v>
                </c:pt>
                <c:pt idx="5000">
                  <c:v>440146.76300000004</c:v>
                </c:pt>
                <c:pt idx="5001">
                  <c:v>449524.93900000001</c:v>
                </c:pt>
                <c:pt idx="5002">
                  <c:v>447511.66799999995</c:v>
                </c:pt>
                <c:pt idx="5003">
                  <c:v>447999.38999999996</c:v>
                </c:pt>
                <c:pt idx="5004">
                  <c:v>450004.33899999998</c:v>
                </c:pt>
                <c:pt idx="5005">
                  <c:v>477035.12000000011</c:v>
                </c:pt>
                <c:pt idx="5006">
                  <c:v>453520.31099999993</c:v>
                </c:pt>
                <c:pt idx="5007">
                  <c:v>436064.80100000004</c:v>
                </c:pt>
                <c:pt idx="5008">
                  <c:v>441328.10599999991</c:v>
                </c:pt>
                <c:pt idx="5009">
                  <c:v>446552.60999999993</c:v>
                </c:pt>
                <c:pt idx="5010">
                  <c:v>442250.62599999999</c:v>
                </c:pt>
                <c:pt idx="5011">
                  <c:v>438925.967</c:v>
                </c:pt>
                <c:pt idx="5012">
                  <c:v>433148.94820000004</c:v>
                </c:pt>
                <c:pt idx="5013">
                  <c:v>434300.85399999999</c:v>
                </c:pt>
                <c:pt idx="5014">
                  <c:v>438119</c:v>
                </c:pt>
                <c:pt idx="5015">
                  <c:v>435153.22299999994</c:v>
                </c:pt>
                <c:pt idx="5016">
                  <c:v>437662.93000000005</c:v>
                </c:pt>
                <c:pt idx="5017">
                  <c:v>440355.80600000004</c:v>
                </c:pt>
                <c:pt idx="5018">
                  <c:v>436878.88000000006</c:v>
                </c:pt>
                <c:pt idx="5019">
                  <c:v>433994.549</c:v>
                </c:pt>
                <c:pt idx="5020">
                  <c:v>430045.64299999998</c:v>
                </c:pt>
                <c:pt idx="5021">
                  <c:v>429592.63000000006</c:v>
                </c:pt>
                <c:pt idx="5022">
                  <c:v>438565.12799999991</c:v>
                </c:pt>
                <c:pt idx="5023">
                  <c:v>437405.09400000016</c:v>
                </c:pt>
                <c:pt idx="5024">
                  <c:v>434623.01300000009</c:v>
                </c:pt>
                <c:pt idx="5025">
                  <c:v>434614.03620000009</c:v>
                </c:pt>
                <c:pt idx="5026">
                  <c:v>440134.42100000003</c:v>
                </c:pt>
                <c:pt idx="5027">
                  <c:v>439858.72399999999</c:v>
                </c:pt>
                <c:pt idx="5028">
                  <c:v>439203.58199999999</c:v>
                </c:pt>
                <c:pt idx="5029">
                  <c:v>431275.16000000003</c:v>
                </c:pt>
                <c:pt idx="5030">
                  <c:v>435447.201</c:v>
                </c:pt>
                <c:pt idx="5031">
                  <c:v>435129.09939999995</c:v>
                </c:pt>
                <c:pt idx="5032">
                  <c:v>433371.72599999997</c:v>
                </c:pt>
                <c:pt idx="5033">
                  <c:v>425526.78599999985</c:v>
                </c:pt>
                <c:pt idx="5034">
                  <c:v>433034.34800000006</c:v>
                </c:pt>
                <c:pt idx="5035">
                  <c:v>434514.25</c:v>
                </c:pt>
                <c:pt idx="5036">
                  <c:v>434654.50930000003</c:v>
                </c:pt>
                <c:pt idx="5037">
                  <c:v>434201.20599999995</c:v>
                </c:pt>
                <c:pt idx="5038">
                  <c:v>429416.34599999996</c:v>
                </c:pt>
                <c:pt idx="5039">
                  <c:v>430555.06400000001</c:v>
                </c:pt>
                <c:pt idx="5040">
                  <c:v>427612.18599999999</c:v>
                </c:pt>
                <c:pt idx="5041">
                  <c:v>429402.55100000009</c:v>
                </c:pt>
                <c:pt idx="5042">
                  <c:v>431449.35679999995</c:v>
                </c:pt>
                <c:pt idx="5043">
                  <c:v>428391.76119999995</c:v>
                </c:pt>
                <c:pt idx="5044">
                  <c:v>435440.43800000002</c:v>
                </c:pt>
                <c:pt idx="5045">
                  <c:v>434072.03299999994</c:v>
                </c:pt>
                <c:pt idx="5046">
                  <c:v>437208.70100000006</c:v>
                </c:pt>
                <c:pt idx="5047">
                  <c:v>449878.24999999994</c:v>
                </c:pt>
                <c:pt idx="5048">
                  <c:v>451574.99699999997</c:v>
                </c:pt>
                <c:pt idx="5049">
                  <c:v>438878.55500000005</c:v>
                </c:pt>
                <c:pt idx="5050">
                  <c:v>426910.98</c:v>
                </c:pt>
                <c:pt idx="5051">
                  <c:v>426060.03700000001</c:v>
                </c:pt>
                <c:pt idx="5052">
                  <c:v>425323.25299999997</c:v>
                </c:pt>
                <c:pt idx="5053">
                  <c:v>434230.20400000009</c:v>
                </c:pt>
                <c:pt idx="5054">
                  <c:v>435370.17299999995</c:v>
                </c:pt>
                <c:pt idx="5055">
                  <c:v>431180.5</c:v>
                </c:pt>
                <c:pt idx="5056">
                  <c:v>429414.85259999993</c:v>
                </c:pt>
                <c:pt idx="5057">
                  <c:v>429036.84700000001</c:v>
                </c:pt>
                <c:pt idx="5058">
                  <c:v>428129.57499999995</c:v>
                </c:pt>
                <c:pt idx="5059">
                  <c:v>430665.76500000001</c:v>
                </c:pt>
                <c:pt idx="5060">
                  <c:v>426954.57020000002</c:v>
                </c:pt>
                <c:pt idx="5061">
                  <c:v>428421.52669999999</c:v>
                </c:pt>
                <c:pt idx="5062">
                  <c:v>429884.25400000002</c:v>
                </c:pt>
                <c:pt idx="5063">
                  <c:v>430916.30200000003</c:v>
                </c:pt>
                <c:pt idx="5064">
                  <c:v>435786.1100000001</c:v>
                </c:pt>
                <c:pt idx="5065">
                  <c:v>438106.83000000007</c:v>
                </c:pt>
                <c:pt idx="5066">
                  <c:v>435494.69200000004</c:v>
                </c:pt>
                <c:pt idx="5067">
                  <c:v>428035.31658999994</c:v>
                </c:pt>
                <c:pt idx="5068">
                  <c:v>426737.09800000006</c:v>
                </c:pt>
                <c:pt idx="5069">
                  <c:v>421774.658</c:v>
                </c:pt>
                <c:pt idx="5070">
                  <c:v>416491.897</c:v>
                </c:pt>
                <c:pt idx="5071">
                  <c:v>418974.65100000001</c:v>
                </c:pt>
                <c:pt idx="5072">
                  <c:v>418448.97899999999</c:v>
                </c:pt>
                <c:pt idx="5073">
                  <c:v>423048.78199999995</c:v>
                </c:pt>
                <c:pt idx="5074">
                  <c:v>418622.22</c:v>
                </c:pt>
                <c:pt idx="5075">
                  <c:v>414538.245</c:v>
                </c:pt>
                <c:pt idx="5076">
                  <c:v>414581.26700000005</c:v>
                </c:pt>
                <c:pt idx="5077">
                  <c:v>415064.38400000008</c:v>
                </c:pt>
                <c:pt idx="5078">
                  <c:v>420776.75799999997</c:v>
                </c:pt>
                <c:pt idx="5079">
                  <c:v>421013.5</c:v>
                </c:pt>
                <c:pt idx="5080">
                  <c:v>420540.74399999995</c:v>
                </c:pt>
                <c:pt idx="5081">
                  <c:v>417216.19299999997</c:v>
                </c:pt>
                <c:pt idx="5082">
                  <c:v>421982.27309999993</c:v>
                </c:pt>
                <c:pt idx="5083">
                  <c:v>425456.24700000009</c:v>
                </c:pt>
                <c:pt idx="5084">
                  <c:v>424433.86999999994</c:v>
                </c:pt>
                <c:pt idx="5085">
                  <c:v>426918.91500000004</c:v>
                </c:pt>
                <c:pt idx="5086">
                  <c:v>428364.40599999984</c:v>
                </c:pt>
                <c:pt idx="5087">
                  <c:v>429740.96099999989</c:v>
                </c:pt>
                <c:pt idx="5088">
                  <c:v>427908.66599999997</c:v>
                </c:pt>
                <c:pt idx="5089">
                  <c:v>425529.462</c:v>
                </c:pt>
                <c:pt idx="5090">
                  <c:v>427166.69</c:v>
                </c:pt>
                <c:pt idx="5091">
                  <c:v>430476.87599999999</c:v>
                </c:pt>
                <c:pt idx="5092">
                  <c:v>421973.16900000011</c:v>
                </c:pt>
                <c:pt idx="5093">
                  <c:v>420727.99600000004</c:v>
                </c:pt>
                <c:pt idx="5094">
                  <c:v>425182.98600000003</c:v>
                </c:pt>
                <c:pt idx="5095">
                  <c:v>416802.8299999999</c:v>
                </c:pt>
                <c:pt idx="5096">
                  <c:v>415687.11800000002</c:v>
                </c:pt>
                <c:pt idx="5097">
                  <c:v>417799.55800000002</c:v>
                </c:pt>
                <c:pt idx="5098">
                  <c:v>420049.10399999999</c:v>
                </c:pt>
                <c:pt idx="5099">
                  <c:v>423579.68700000003</c:v>
                </c:pt>
                <c:pt idx="5100">
                  <c:v>423206.1860000001</c:v>
                </c:pt>
                <c:pt idx="5101">
                  <c:v>418896.79</c:v>
                </c:pt>
                <c:pt idx="5102">
                  <c:v>421723.63319999998</c:v>
                </c:pt>
                <c:pt idx="5103">
                  <c:v>422145.51283000008</c:v>
                </c:pt>
                <c:pt idx="5104">
                  <c:v>422231.55600000004</c:v>
                </c:pt>
                <c:pt idx="5105">
                  <c:v>421657.05662000005</c:v>
                </c:pt>
                <c:pt idx="5106">
                  <c:v>418471.91100000002</c:v>
                </c:pt>
                <c:pt idx="5107">
                  <c:v>418155.5909999999</c:v>
                </c:pt>
                <c:pt idx="5108">
                  <c:v>420618.83199999994</c:v>
                </c:pt>
                <c:pt idx="5109">
                  <c:v>428782.37900000002</c:v>
                </c:pt>
                <c:pt idx="5110">
                  <c:v>420199.9800000001</c:v>
                </c:pt>
                <c:pt idx="5111">
                  <c:v>422545.69400000002</c:v>
                </c:pt>
                <c:pt idx="5112">
                  <c:v>425465.29800000001</c:v>
                </c:pt>
                <c:pt idx="5113">
                  <c:v>423693.57800000004</c:v>
                </c:pt>
                <c:pt idx="5114">
                  <c:v>422242.88000000006</c:v>
                </c:pt>
                <c:pt idx="5115">
                  <c:v>422745.2460000001</c:v>
                </c:pt>
                <c:pt idx="5116">
                  <c:v>416868.53500000003</c:v>
                </c:pt>
                <c:pt idx="5117">
                  <c:v>419951.54099999997</c:v>
                </c:pt>
                <c:pt idx="5118">
                  <c:v>429869.92000000004</c:v>
                </c:pt>
                <c:pt idx="5119">
                  <c:v>424992.12200000003</c:v>
                </c:pt>
                <c:pt idx="5120">
                  <c:v>417728.10400000005</c:v>
                </c:pt>
                <c:pt idx="5121">
                  <c:v>420866.41529999994</c:v>
                </c:pt>
                <c:pt idx="5122">
                  <c:v>419884.44400000002</c:v>
                </c:pt>
                <c:pt idx="5123">
                  <c:v>420861.13800000004</c:v>
                </c:pt>
                <c:pt idx="5124">
                  <c:v>421394.37799999985</c:v>
                </c:pt>
                <c:pt idx="5125">
                  <c:v>417087.88099999999</c:v>
                </c:pt>
                <c:pt idx="5126">
                  <c:v>420498.45200000005</c:v>
                </c:pt>
                <c:pt idx="5127">
                  <c:v>414235.58600000007</c:v>
                </c:pt>
                <c:pt idx="5128">
                  <c:v>415612.02399999998</c:v>
                </c:pt>
                <c:pt idx="5129">
                  <c:v>419859.53</c:v>
                </c:pt>
                <c:pt idx="5130">
                  <c:v>419250.55950000003</c:v>
                </c:pt>
                <c:pt idx="5131">
                  <c:v>424471.98599999998</c:v>
                </c:pt>
                <c:pt idx="5132">
                  <c:v>426079.58099999995</c:v>
                </c:pt>
                <c:pt idx="5133">
                  <c:v>416678.42900000006</c:v>
                </c:pt>
                <c:pt idx="5134">
                  <c:v>413398.75599999999</c:v>
                </c:pt>
                <c:pt idx="5135">
                  <c:v>408086.41699999996</c:v>
                </c:pt>
                <c:pt idx="5136">
                  <c:v>408277.44699999999</c:v>
                </c:pt>
                <c:pt idx="5137">
                  <c:v>414700.02220000001</c:v>
                </c:pt>
                <c:pt idx="5138">
                  <c:v>415281.37550000002</c:v>
                </c:pt>
                <c:pt idx="5139">
                  <c:v>416969.85900000011</c:v>
                </c:pt>
                <c:pt idx="5140">
                  <c:v>430287.90000000008</c:v>
                </c:pt>
                <c:pt idx="5141">
                  <c:v>422896.06899999996</c:v>
                </c:pt>
                <c:pt idx="5142">
                  <c:v>415386.24999999988</c:v>
                </c:pt>
                <c:pt idx="5143">
                  <c:v>419210.46100000013</c:v>
                </c:pt>
                <c:pt idx="5144">
                  <c:v>448620.48</c:v>
                </c:pt>
                <c:pt idx="5145">
                  <c:v>437130.52999999991</c:v>
                </c:pt>
                <c:pt idx="5146">
                  <c:v>423488.02200000006</c:v>
                </c:pt>
                <c:pt idx="5147">
                  <c:v>422206.77800000005</c:v>
                </c:pt>
                <c:pt idx="5148">
                  <c:v>423140.83199999994</c:v>
                </c:pt>
                <c:pt idx="5149">
                  <c:v>420918.40399999998</c:v>
                </c:pt>
                <c:pt idx="5150">
                  <c:v>421282.94600000005</c:v>
                </c:pt>
                <c:pt idx="5151">
                  <c:v>416836.97930000001</c:v>
                </c:pt>
                <c:pt idx="5152">
                  <c:v>420943.08599999989</c:v>
                </c:pt>
                <c:pt idx="5153">
                  <c:v>416932.73899999994</c:v>
                </c:pt>
                <c:pt idx="5154">
                  <c:v>417870.23600000003</c:v>
                </c:pt>
                <c:pt idx="5155">
                  <c:v>412543.39299999992</c:v>
                </c:pt>
                <c:pt idx="5156">
                  <c:v>414357.37199999992</c:v>
                </c:pt>
                <c:pt idx="5157">
                  <c:v>413227.52700000006</c:v>
                </c:pt>
                <c:pt idx="5158">
                  <c:v>413429.49200000009</c:v>
                </c:pt>
                <c:pt idx="5159">
                  <c:v>412233.65100000007</c:v>
                </c:pt>
                <c:pt idx="5160">
                  <c:v>412780.94099999993</c:v>
                </c:pt>
                <c:pt idx="5161">
                  <c:v>411184.90119999991</c:v>
                </c:pt>
                <c:pt idx="5162">
                  <c:v>409507.43300000002</c:v>
                </c:pt>
                <c:pt idx="5163">
                  <c:v>410164.03699999989</c:v>
                </c:pt>
                <c:pt idx="5164">
                  <c:v>408474.61100000003</c:v>
                </c:pt>
                <c:pt idx="5165">
                  <c:v>410082.66</c:v>
                </c:pt>
                <c:pt idx="5166">
                  <c:v>408113.57199999993</c:v>
                </c:pt>
                <c:pt idx="5167">
                  <c:v>409838.51</c:v>
                </c:pt>
                <c:pt idx="5168">
                  <c:v>413375.60100000002</c:v>
                </c:pt>
                <c:pt idx="5169">
                  <c:v>439695.18800000008</c:v>
                </c:pt>
                <c:pt idx="5170">
                  <c:v>462105.50499999995</c:v>
                </c:pt>
                <c:pt idx="5171">
                  <c:v>425331.79170000006</c:v>
                </c:pt>
                <c:pt idx="5172">
                  <c:v>417693.57199999999</c:v>
                </c:pt>
                <c:pt idx="5173">
                  <c:v>414572.3220000001</c:v>
                </c:pt>
                <c:pt idx="5174">
                  <c:v>413971.31799999991</c:v>
                </c:pt>
                <c:pt idx="5175">
                  <c:v>408912.82500000001</c:v>
                </c:pt>
                <c:pt idx="5176">
                  <c:v>414814.50100000011</c:v>
                </c:pt>
                <c:pt idx="5177">
                  <c:v>417595.37600000005</c:v>
                </c:pt>
                <c:pt idx="5178">
                  <c:v>416855.23299999995</c:v>
                </c:pt>
                <c:pt idx="5179">
                  <c:v>418053.06999999995</c:v>
                </c:pt>
                <c:pt idx="5180">
                  <c:v>417157.41300000006</c:v>
                </c:pt>
                <c:pt idx="5181">
                  <c:v>413561.30700000003</c:v>
                </c:pt>
                <c:pt idx="5182">
                  <c:v>412068.18299999996</c:v>
                </c:pt>
                <c:pt idx="5183">
                  <c:v>411271.19199999998</c:v>
                </c:pt>
                <c:pt idx="5184">
                  <c:v>406958.72800000012</c:v>
                </c:pt>
                <c:pt idx="5185">
                  <c:v>408800.14900000003</c:v>
                </c:pt>
                <c:pt idx="5186">
                  <c:v>410298.03800000006</c:v>
                </c:pt>
                <c:pt idx="5187">
                  <c:v>420478.62199999992</c:v>
                </c:pt>
                <c:pt idx="5188">
                  <c:v>417800.50799999997</c:v>
                </c:pt>
                <c:pt idx="5189">
                  <c:v>411378.93400000001</c:v>
                </c:pt>
                <c:pt idx="5190">
                  <c:v>402036.47999999998</c:v>
                </c:pt>
                <c:pt idx="5191">
                  <c:v>397340.94200000004</c:v>
                </c:pt>
                <c:pt idx="5192">
                  <c:v>398466.82400000002</c:v>
                </c:pt>
                <c:pt idx="5193">
                  <c:v>400995.90899999999</c:v>
                </c:pt>
                <c:pt idx="5194">
                  <c:v>401008.91399999993</c:v>
                </c:pt>
                <c:pt idx="5195">
                  <c:v>400770.44300000003</c:v>
                </c:pt>
                <c:pt idx="5196">
                  <c:v>403829.30872999999</c:v>
                </c:pt>
                <c:pt idx="5197">
                  <c:v>403478.52999999991</c:v>
                </c:pt>
                <c:pt idx="5198">
                  <c:v>403609.86569999991</c:v>
                </c:pt>
                <c:pt idx="5199">
                  <c:v>400367.80300000001</c:v>
                </c:pt>
                <c:pt idx="5200">
                  <c:v>399015.53700000001</c:v>
                </c:pt>
                <c:pt idx="5201">
                  <c:v>401868.05499999999</c:v>
                </c:pt>
                <c:pt idx="5202">
                  <c:v>398093.96100000007</c:v>
                </c:pt>
                <c:pt idx="5203">
                  <c:v>396598.33600000001</c:v>
                </c:pt>
                <c:pt idx="5204">
                  <c:v>395757.80499999999</c:v>
                </c:pt>
                <c:pt idx="5205">
                  <c:v>392149.78899999993</c:v>
                </c:pt>
                <c:pt idx="5206">
                  <c:v>390704.13699999999</c:v>
                </c:pt>
                <c:pt idx="5207">
                  <c:v>396473.52899999998</c:v>
                </c:pt>
                <c:pt idx="5208">
                  <c:v>396205.76699999999</c:v>
                </c:pt>
                <c:pt idx="5209">
                  <c:v>399404.71299999993</c:v>
                </c:pt>
                <c:pt idx="5210">
                  <c:v>408426.23100000009</c:v>
                </c:pt>
                <c:pt idx="5211">
                  <c:v>409788.18599999999</c:v>
                </c:pt>
                <c:pt idx="5212">
                  <c:v>406173.96</c:v>
                </c:pt>
                <c:pt idx="5213">
                  <c:v>412591.554</c:v>
                </c:pt>
                <c:pt idx="5214">
                  <c:v>404517.6981000001</c:v>
                </c:pt>
                <c:pt idx="5215">
                  <c:v>396601.54899999994</c:v>
                </c:pt>
                <c:pt idx="5216">
                  <c:v>396516.87099999998</c:v>
                </c:pt>
                <c:pt idx="5217">
                  <c:v>391844.27500000008</c:v>
                </c:pt>
                <c:pt idx="5218">
                  <c:v>390528.57679999998</c:v>
                </c:pt>
                <c:pt idx="5219">
                  <c:v>397613.55699999991</c:v>
                </c:pt>
                <c:pt idx="5220">
                  <c:v>401265.51699999993</c:v>
                </c:pt>
                <c:pt idx="5221">
                  <c:v>397359.51399999997</c:v>
                </c:pt>
                <c:pt idx="5222">
                  <c:v>392069.8110000001</c:v>
                </c:pt>
                <c:pt idx="5223">
                  <c:v>394312.60499999992</c:v>
                </c:pt>
                <c:pt idx="5224">
                  <c:v>397835.98510000011</c:v>
                </c:pt>
                <c:pt idx="5225">
                  <c:v>402560.78299999988</c:v>
                </c:pt>
                <c:pt idx="5226">
                  <c:v>399053.49900000001</c:v>
                </c:pt>
                <c:pt idx="5227">
                  <c:v>404839.01400000008</c:v>
                </c:pt>
                <c:pt idx="5228">
                  <c:v>414852.50999999995</c:v>
                </c:pt>
                <c:pt idx="5229">
                  <c:v>426844.36</c:v>
                </c:pt>
                <c:pt idx="5230">
                  <c:v>414948.07000000007</c:v>
                </c:pt>
                <c:pt idx="5231">
                  <c:v>405187.89200000005</c:v>
                </c:pt>
                <c:pt idx="5232">
                  <c:v>402113.66899999994</c:v>
                </c:pt>
                <c:pt idx="5233">
                  <c:v>397863.46253999992</c:v>
                </c:pt>
                <c:pt idx="5234">
                  <c:v>391963.46900000004</c:v>
                </c:pt>
                <c:pt idx="5235">
                  <c:v>394972.12599999999</c:v>
                </c:pt>
                <c:pt idx="5236">
                  <c:v>399431.48699999991</c:v>
                </c:pt>
                <c:pt idx="5237">
                  <c:v>403273.29699999996</c:v>
                </c:pt>
                <c:pt idx="5238">
                  <c:v>401850.59699999995</c:v>
                </c:pt>
                <c:pt idx="5239">
                  <c:v>397917.30200000003</c:v>
                </c:pt>
                <c:pt idx="5240">
                  <c:v>397867.12099999993</c:v>
                </c:pt>
                <c:pt idx="5241">
                  <c:v>410353.48400000011</c:v>
                </c:pt>
                <c:pt idx="5242">
                  <c:v>415531.19</c:v>
                </c:pt>
                <c:pt idx="5243">
                  <c:v>412670.32</c:v>
                </c:pt>
                <c:pt idx="5244">
                  <c:v>406302.81430000003</c:v>
                </c:pt>
                <c:pt idx="5245">
                  <c:v>404494.43499999994</c:v>
                </c:pt>
                <c:pt idx="5246">
                  <c:v>412623.04999999993</c:v>
                </c:pt>
                <c:pt idx="5247">
                  <c:v>412272.9</c:v>
                </c:pt>
                <c:pt idx="5248">
                  <c:v>403964.32500000007</c:v>
                </c:pt>
                <c:pt idx="5249">
                  <c:v>393801.59800000006</c:v>
                </c:pt>
                <c:pt idx="5250">
                  <c:v>400833.13199999998</c:v>
                </c:pt>
                <c:pt idx="5251">
                  <c:v>404873.02100000007</c:v>
                </c:pt>
                <c:pt idx="5252">
                  <c:v>401464.35900000005</c:v>
                </c:pt>
                <c:pt idx="5253">
                  <c:v>397971.78199999995</c:v>
                </c:pt>
                <c:pt idx="5254">
                  <c:v>401228.42699999997</c:v>
                </c:pt>
                <c:pt idx="5255">
                  <c:v>400817.81199999992</c:v>
                </c:pt>
                <c:pt idx="5256">
                  <c:v>401744.74199999997</c:v>
                </c:pt>
                <c:pt idx="5257">
                  <c:v>403943.3079999999</c:v>
                </c:pt>
                <c:pt idx="5258">
                  <c:v>398081.74700000003</c:v>
                </c:pt>
                <c:pt idx="5259">
                  <c:v>399909.04299999995</c:v>
                </c:pt>
                <c:pt idx="5260">
                  <c:v>396741.11499999999</c:v>
                </c:pt>
                <c:pt idx="5261">
                  <c:v>396157.94999999995</c:v>
                </c:pt>
                <c:pt idx="5262">
                  <c:v>397742.70100000006</c:v>
                </c:pt>
                <c:pt idx="5263">
                  <c:v>395935.90100000001</c:v>
                </c:pt>
                <c:pt idx="5264">
                  <c:v>402333.62</c:v>
                </c:pt>
                <c:pt idx="5265">
                  <c:v>408358.38</c:v>
                </c:pt>
                <c:pt idx="5266">
                  <c:v>398050.37</c:v>
                </c:pt>
                <c:pt idx="5267">
                  <c:v>397392.8028</c:v>
                </c:pt>
                <c:pt idx="5268">
                  <c:v>398026.63300000003</c:v>
                </c:pt>
                <c:pt idx="5269">
                  <c:v>403014.28399999999</c:v>
                </c:pt>
                <c:pt idx="5270">
                  <c:v>396789.45699999999</c:v>
                </c:pt>
                <c:pt idx="5271">
                  <c:v>391114.08599999989</c:v>
                </c:pt>
                <c:pt idx="5272">
                  <c:v>386372.66800000001</c:v>
                </c:pt>
                <c:pt idx="5273">
                  <c:v>391396.40299999993</c:v>
                </c:pt>
                <c:pt idx="5274">
                  <c:v>396781.26470000006</c:v>
                </c:pt>
                <c:pt idx="5275">
                  <c:v>390329.4276</c:v>
                </c:pt>
                <c:pt idx="5276">
                  <c:v>386421.01999999996</c:v>
                </c:pt>
                <c:pt idx="5277">
                  <c:v>386120.79619999998</c:v>
                </c:pt>
                <c:pt idx="5278">
                  <c:v>383673.33679999993</c:v>
                </c:pt>
                <c:pt idx="5279">
                  <c:v>390358.23100000003</c:v>
                </c:pt>
                <c:pt idx="5280">
                  <c:v>413526.57900000009</c:v>
                </c:pt>
                <c:pt idx="5281">
                  <c:v>415909.26000000007</c:v>
                </c:pt>
                <c:pt idx="5282">
                  <c:v>409502.34900000005</c:v>
                </c:pt>
                <c:pt idx="5283">
                  <c:v>401569.74000000005</c:v>
                </c:pt>
                <c:pt idx="5284">
                  <c:v>395951.82299999992</c:v>
                </c:pt>
                <c:pt idx="5285">
                  <c:v>396231.58199999994</c:v>
                </c:pt>
                <c:pt idx="5286">
                  <c:v>400729.65399999998</c:v>
                </c:pt>
                <c:pt idx="5287">
                  <c:v>398098.44299999997</c:v>
                </c:pt>
                <c:pt idx="5288">
                  <c:v>398029.91899999999</c:v>
                </c:pt>
                <c:pt idx="5289">
                  <c:v>396740.48199999996</c:v>
                </c:pt>
                <c:pt idx="5290">
                  <c:v>393548.49500000005</c:v>
                </c:pt>
                <c:pt idx="5291">
                  <c:v>388281.70400000003</c:v>
                </c:pt>
                <c:pt idx="5292">
                  <c:v>394474.37799999997</c:v>
                </c:pt>
                <c:pt idx="5293">
                  <c:v>398167.78200000001</c:v>
                </c:pt>
                <c:pt idx="5294">
                  <c:v>396530.908</c:v>
                </c:pt>
                <c:pt idx="5295">
                  <c:v>403725.16</c:v>
                </c:pt>
                <c:pt idx="5296">
                  <c:v>394456.55600000004</c:v>
                </c:pt>
                <c:pt idx="5297">
                  <c:v>387526.25299999997</c:v>
                </c:pt>
                <c:pt idx="5298">
                  <c:v>385047.10800000001</c:v>
                </c:pt>
                <c:pt idx="5299">
                  <c:v>388620.93</c:v>
                </c:pt>
                <c:pt idx="5300">
                  <c:v>393414.89900000003</c:v>
                </c:pt>
                <c:pt idx="5301">
                  <c:v>393249.973</c:v>
                </c:pt>
                <c:pt idx="5302">
                  <c:v>388338.56199999998</c:v>
                </c:pt>
                <c:pt idx="5303">
                  <c:v>390117.22810000001</c:v>
                </c:pt>
                <c:pt idx="5304">
                  <c:v>386367.96899999992</c:v>
                </c:pt>
                <c:pt idx="5305">
                  <c:v>384240.79499999993</c:v>
                </c:pt>
                <c:pt idx="5306">
                  <c:v>392962.98499999999</c:v>
                </c:pt>
                <c:pt idx="5307">
                  <c:v>391291.25600000011</c:v>
                </c:pt>
                <c:pt idx="5308">
                  <c:v>382715.78400000004</c:v>
                </c:pt>
                <c:pt idx="5309">
                  <c:v>389832.71100000001</c:v>
                </c:pt>
                <c:pt idx="5310">
                  <c:v>384830.56199999992</c:v>
                </c:pt>
                <c:pt idx="5311">
                  <c:v>383166.12199999997</c:v>
                </c:pt>
                <c:pt idx="5312">
                  <c:v>384845.91499999992</c:v>
                </c:pt>
                <c:pt idx="5313">
                  <c:v>383939.51199999999</c:v>
                </c:pt>
                <c:pt idx="5314">
                  <c:v>379971.125</c:v>
                </c:pt>
                <c:pt idx="5315">
                  <c:v>377985.11399999994</c:v>
                </c:pt>
                <c:pt idx="5316">
                  <c:v>375532.43760000006</c:v>
                </c:pt>
                <c:pt idx="5317">
                  <c:v>381019.85940000002</c:v>
                </c:pt>
                <c:pt idx="5318">
                  <c:v>383177.34859999991</c:v>
                </c:pt>
                <c:pt idx="5319">
                  <c:v>385549.88599999994</c:v>
                </c:pt>
                <c:pt idx="5320">
                  <c:v>384639.94199999998</c:v>
                </c:pt>
                <c:pt idx="5321">
                  <c:v>382151.40804000007</c:v>
                </c:pt>
                <c:pt idx="5322">
                  <c:v>386885.57099999994</c:v>
                </c:pt>
                <c:pt idx="5323">
                  <c:v>404825.5500000001</c:v>
                </c:pt>
                <c:pt idx="5324">
                  <c:v>438377.5290000001</c:v>
                </c:pt>
                <c:pt idx="5325">
                  <c:v>411726.80100000009</c:v>
                </c:pt>
                <c:pt idx="5326">
                  <c:v>387090.03100000013</c:v>
                </c:pt>
                <c:pt idx="5327">
                  <c:v>379551.34499999997</c:v>
                </c:pt>
                <c:pt idx="5328">
                  <c:v>379827.609</c:v>
                </c:pt>
                <c:pt idx="5329">
                  <c:v>377261.25800000009</c:v>
                </c:pt>
                <c:pt idx="5330">
                  <c:v>379758.80599999998</c:v>
                </c:pt>
                <c:pt idx="5331">
                  <c:v>381052.21400000004</c:v>
                </c:pt>
                <c:pt idx="5332">
                  <c:v>383954.02900000004</c:v>
                </c:pt>
                <c:pt idx="5333">
                  <c:v>384162.31999999995</c:v>
                </c:pt>
                <c:pt idx="5334">
                  <c:v>383958.55800000002</c:v>
                </c:pt>
                <c:pt idx="5335">
                  <c:v>385770.11300000001</c:v>
                </c:pt>
                <c:pt idx="5336">
                  <c:v>387188.86899999995</c:v>
                </c:pt>
                <c:pt idx="5337">
                  <c:v>383895.97259999992</c:v>
                </c:pt>
                <c:pt idx="5338">
                  <c:v>383277.92300000001</c:v>
                </c:pt>
                <c:pt idx="5339">
                  <c:v>394856.07199999999</c:v>
                </c:pt>
                <c:pt idx="5340">
                  <c:v>406150.13</c:v>
                </c:pt>
                <c:pt idx="5341">
                  <c:v>396987.25199999986</c:v>
                </c:pt>
                <c:pt idx="5342">
                  <c:v>388830.049</c:v>
                </c:pt>
                <c:pt idx="5343">
                  <c:v>387153.26699999999</c:v>
                </c:pt>
                <c:pt idx="5344">
                  <c:v>381342.47700000001</c:v>
                </c:pt>
                <c:pt idx="5345">
                  <c:v>378427.73799999995</c:v>
                </c:pt>
                <c:pt idx="5346">
                  <c:v>381500.16299999994</c:v>
                </c:pt>
                <c:pt idx="5347">
                  <c:v>378621.45400000009</c:v>
                </c:pt>
                <c:pt idx="5348">
                  <c:v>380325.10600000003</c:v>
                </c:pt>
                <c:pt idx="5349">
                  <c:v>384546.51940000005</c:v>
                </c:pt>
                <c:pt idx="5350">
                  <c:v>382852.90599999996</c:v>
                </c:pt>
                <c:pt idx="5351">
                  <c:v>381730.90900000004</c:v>
                </c:pt>
                <c:pt idx="5352">
                  <c:v>381876.99900000001</c:v>
                </c:pt>
                <c:pt idx="5353">
                  <c:v>385153.72599999997</c:v>
                </c:pt>
                <c:pt idx="5354">
                  <c:v>381276.73800000001</c:v>
                </c:pt>
                <c:pt idx="5355">
                  <c:v>377515.49629999994</c:v>
                </c:pt>
                <c:pt idx="5356">
                  <c:v>374099.41</c:v>
                </c:pt>
                <c:pt idx="5357">
                  <c:v>379892.15199999983</c:v>
                </c:pt>
                <c:pt idx="5358">
                  <c:v>383271.73100000003</c:v>
                </c:pt>
                <c:pt idx="5359">
                  <c:v>382037.01590000006</c:v>
                </c:pt>
                <c:pt idx="5360">
                  <c:v>382651.52299999999</c:v>
                </c:pt>
                <c:pt idx="5361">
                  <c:v>381093.00699999998</c:v>
                </c:pt>
                <c:pt idx="5362">
                  <c:v>380515.32399999996</c:v>
                </c:pt>
                <c:pt idx="5363">
                  <c:v>383823.69300000009</c:v>
                </c:pt>
                <c:pt idx="5364">
                  <c:v>383721.33400000003</c:v>
                </c:pt>
                <c:pt idx="5365">
                  <c:v>381212.32699999999</c:v>
                </c:pt>
                <c:pt idx="5366">
                  <c:v>380281.61500000005</c:v>
                </c:pt>
                <c:pt idx="5367">
                  <c:v>376182.22700000001</c:v>
                </c:pt>
                <c:pt idx="5368">
                  <c:v>374678.92899999995</c:v>
                </c:pt>
                <c:pt idx="5369">
                  <c:v>376225.39799999993</c:v>
                </c:pt>
                <c:pt idx="5370">
                  <c:v>389564.05</c:v>
                </c:pt>
                <c:pt idx="5371">
                  <c:v>389008.56000000006</c:v>
                </c:pt>
                <c:pt idx="5372">
                  <c:v>384176.38999999996</c:v>
                </c:pt>
                <c:pt idx="5373">
                  <c:v>379978.51599999989</c:v>
                </c:pt>
                <c:pt idx="5374">
                  <c:v>374238.62500000006</c:v>
                </c:pt>
                <c:pt idx="5375">
                  <c:v>378586.35099999997</c:v>
                </c:pt>
                <c:pt idx="5376">
                  <c:v>377275.48200000002</c:v>
                </c:pt>
                <c:pt idx="5377">
                  <c:v>385535.95100000006</c:v>
                </c:pt>
                <c:pt idx="5378">
                  <c:v>384384.2620000001</c:v>
                </c:pt>
                <c:pt idx="5379">
                  <c:v>375449.59400000004</c:v>
                </c:pt>
                <c:pt idx="5380">
                  <c:v>377212.59500000003</c:v>
                </c:pt>
                <c:pt idx="5381">
                  <c:v>381279.63500000001</c:v>
                </c:pt>
                <c:pt idx="5382">
                  <c:v>379799.99099999998</c:v>
                </c:pt>
                <c:pt idx="5383">
                  <c:v>379534.53180000006</c:v>
                </c:pt>
                <c:pt idx="5384">
                  <c:v>380932.74000000011</c:v>
                </c:pt>
                <c:pt idx="5385">
                  <c:v>385600.30900000001</c:v>
                </c:pt>
                <c:pt idx="5386">
                  <c:v>381055.95500000002</c:v>
                </c:pt>
                <c:pt idx="5387">
                  <c:v>379232.21799999988</c:v>
                </c:pt>
                <c:pt idx="5388">
                  <c:v>374369.45399999997</c:v>
                </c:pt>
                <c:pt idx="5389">
                  <c:v>374416.65899999999</c:v>
                </c:pt>
                <c:pt idx="5390">
                  <c:v>371232.12618999992</c:v>
                </c:pt>
                <c:pt idx="5391">
                  <c:v>372620.76969999995</c:v>
                </c:pt>
                <c:pt idx="5392">
                  <c:v>373609.68670000002</c:v>
                </c:pt>
                <c:pt idx="5393">
                  <c:v>368604.64530000009</c:v>
                </c:pt>
                <c:pt idx="5394">
                  <c:v>365472.22330000001</c:v>
                </c:pt>
                <c:pt idx="5395">
                  <c:v>375807.93900000001</c:v>
                </c:pt>
                <c:pt idx="5396">
                  <c:v>379640.26400000008</c:v>
                </c:pt>
                <c:pt idx="5397">
                  <c:v>379147.36700000003</c:v>
                </c:pt>
                <c:pt idx="5398">
                  <c:v>376865.72199999995</c:v>
                </c:pt>
                <c:pt idx="5399">
                  <c:v>377044.85499999998</c:v>
                </c:pt>
                <c:pt idx="5400">
                  <c:v>378894.24699999992</c:v>
                </c:pt>
                <c:pt idx="5401">
                  <c:v>378902.20899999997</c:v>
                </c:pt>
                <c:pt idx="5402">
                  <c:v>378175.42</c:v>
                </c:pt>
                <c:pt idx="5403">
                  <c:v>380725.99599999998</c:v>
                </c:pt>
                <c:pt idx="5404">
                  <c:v>384003.17900000006</c:v>
                </c:pt>
                <c:pt idx="5405">
                  <c:v>387822.61099999998</c:v>
                </c:pt>
                <c:pt idx="5406">
                  <c:v>379892.38599999988</c:v>
                </c:pt>
                <c:pt idx="5407">
                  <c:v>381596.27499999997</c:v>
                </c:pt>
                <c:pt idx="5408">
                  <c:v>379767.79599999991</c:v>
                </c:pt>
                <c:pt idx="5409">
                  <c:v>376015.25199999998</c:v>
                </c:pt>
                <c:pt idx="5410">
                  <c:v>366306.60800000001</c:v>
                </c:pt>
                <c:pt idx="5411">
                  <c:v>368891.42899999995</c:v>
                </c:pt>
                <c:pt idx="5412">
                  <c:v>372713.80900000001</c:v>
                </c:pt>
                <c:pt idx="5413">
                  <c:v>372205.35</c:v>
                </c:pt>
                <c:pt idx="5414">
                  <c:v>372260.3839999999</c:v>
                </c:pt>
                <c:pt idx="5415">
                  <c:v>370782.03669999994</c:v>
                </c:pt>
                <c:pt idx="5416">
                  <c:v>373030.98300000001</c:v>
                </c:pt>
                <c:pt idx="5417">
                  <c:v>371000.99099999986</c:v>
                </c:pt>
                <c:pt idx="5418">
                  <c:v>371066.58400000009</c:v>
                </c:pt>
                <c:pt idx="5419">
                  <c:v>374953.64999999997</c:v>
                </c:pt>
                <c:pt idx="5420">
                  <c:v>380751.72700000001</c:v>
                </c:pt>
                <c:pt idx="5421">
                  <c:v>372180.64</c:v>
                </c:pt>
                <c:pt idx="5422">
                  <c:v>372366.13800000004</c:v>
                </c:pt>
                <c:pt idx="5423">
                  <c:v>388641.46999999991</c:v>
                </c:pt>
                <c:pt idx="5424">
                  <c:v>400752.00999999995</c:v>
                </c:pt>
                <c:pt idx="5425">
                  <c:v>388614.18000000005</c:v>
                </c:pt>
                <c:pt idx="5426">
                  <c:v>376791.78900000011</c:v>
                </c:pt>
                <c:pt idx="5427">
                  <c:v>379405.12399999989</c:v>
                </c:pt>
                <c:pt idx="5428">
                  <c:v>390728.01</c:v>
                </c:pt>
                <c:pt idx="5429">
                  <c:v>382320.79</c:v>
                </c:pt>
                <c:pt idx="5430">
                  <c:v>382149.79999999993</c:v>
                </c:pt>
                <c:pt idx="5431">
                  <c:v>379873.30800000014</c:v>
                </c:pt>
                <c:pt idx="5432">
                  <c:v>377583.22800000012</c:v>
                </c:pt>
                <c:pt idx="5433">
                  <c:v>375452.23599999986</c:v>
                </c:pt>
                <c:pt idx="5434">
                  <c:v>368966.46599999996</c:v>
                </c:pt>
                <c:pt idx="5435">
                  <c:v>368135.70400000003</c:v>
                </c:pt>
                <c:pt idx="5436">
                  <c:v>384904.48000000004</c:v>
                </c:pt>
                <c:pt idx="5437">
                  <c:v>386038.42</c:v>
                </c:pt>
                <c:pt idx="5438">
                  <c:v>386898.25000000006</c:v>
                </c:pt>
                <c:pt idx="5439">
                  <c:v>378108.47399999999</c:v>
                </c:pt>
                <c:pt idx="5440">
                  <c:v>376519.74</c:v>
                </c:pt>
                <c:pt idx="5441">
                  <c:v>391271.27799999993</c:v>
                </c:pt>
                <c:pt idx="5442">
                  <c:v>390463.18510000006</c:v>
                </c:pt>
                <c:pt idx="5443">
                  <c:v>371647.86699999997</c:v>
                </c:pt>
                <c:pt idx="5444">
                  <c:v>363746.95499999996</c:v>
                </c:pt>
                <c:pt idx="5445">
                  <c:v>365435.25199999998</c:v>
                </c:pt>
                <c:pt idx="5446">
                  <c:v>365045.76900000009</c:v>
                </c:pt>
                <c:pt idx="5447">
                  <c:v>365867.79399999999</c:v>
                </c:pt>
                <c:pt idx="5448">
                  <c:v>373685.13500000007</c:v>
                </c:pt>
                <c:pt idx="5449">
                  <c:v>373079.53199999995</c:v>
                </c:pt>
                <c:pt idx="5450">
                  <c:v>368687.03600000002</c:v>
                </c:pt>
                <c:pt idx="5451">
                  <c:v>363974.77100000007</c:v>
                </c:pt>
                <c:pt idx="5452">
                  <c:v>362387.09500000009</c:v>
                </c:pt>
                <c:pt idx="5453">
                  <c:v>362286.25936999987</c:v>
                </c:pt>
                <c:pt idx="5454">
                  <c:v>361656.30099999992</c:v>
                </c:pt>
                <c:pt idx="5455">
                  <c:v>362970.33399999997</c:v>
                </c:pt>
                <c:pt idx="5456">
                  <c:v>365611.45700000005</c:v>
                </c:pt>
                <c:pt idx="5457">
                  <c:v>368114.11150000006</c:v>
                </c:pt>
                <c:pt idx="5458">
                  <c:v>366699.90399999992</c:v>
                </c:pt>
                <c:pt idx="5459">
                  <c:v>363928.92673000001</c:v>
                </c:pt>
                <c:pt idx="5460">
                  <c:v>364347.78299999982</c:v>
                </c:pt>
                <c:pt idx="5461">
                  <c:v>366541.71499999991</c:v>
                </c:pt>
                <c:pt idx="5462">
                  <c:v>399936.304</c:v>
                </c:pt>
                <c:pt idx="5463">
                  <c:v>457931.11100000021</c:v>
                </c:pt>
                <c:pt idx="5464">
                  <c:v>425884.92</c:v>
                </c:pt>
                <c:pt idx="5465">
                  <c:v>383141.85869999998</c:v>
                </c:pt>
                <c:pt idx="5466">
                  <c:v>372460.88500000001</c:v>
                </c:pt>
                <c:pt idx="5467">
                  <c:v>359359.47289999999</c:v>
                </c:pt>
                <c:pt idx="5468">
                  <c:v>357402.70400000003</c:v>
                </c:pt>
                <c:pt idx="5469">
                  <c:v>357908.73299999995</c:v>
                </c:pt>
                <c:pt idx="5470">
                  <c:v>360885.34399999998</c:v>
                </c:pt>
                <c:pt idx="5471">
                  <c:v>364930.99599999998</c:v>
                </c:pt>
                <c:pt idx="5472">
                  <c:v>369665.59299999999</c:v>
                </c:pt>
                <c:pt idx="5473">
                  <c:v>370032.60400000005</c:v>
                </c:pt>
                <c:pt idx="5474">
                  <c:v>359931.09699999989</c:v>
                </c:pt>
                <c:pt idx="5475">
                  <c:v>362562.70299999992</c:v>
                </c:pt>
                <c:pt idx="5476">
                  <c:v>360376.62200000009</c:v>
                </c:pt>
                <c:pt idx="5477">
                  <c:v>360628.30650000001</c:v>
                </c:pt>
                <c:pt idx="5478">
                  <c:v>366111.21299999999</c:v>
                </c:pt>
                <c:pt idx="5479">
                  <c:v>367559.64</c:v>
                </c:pt>
                <c:pt idx="5480">
                  <c:v>363001.54299999989</c:v>
                </c:pt>
                <c:pt idx="5481">
                  <c:v>361389.10800000001</c:v>
                </c:pt>
                <c:pt idx="5482">
                  <c:v>362259.51600000006</c:v>
                </c:pt>
                <c:pt idx="5483">
                  <c:v>378229.71499999997</c:v>
                </c:pt>
                <c:pt idx="5484">
                  <c:v>391957.22200000001</c:v>
                </c:pt>
                <c:pt idx="5485">
                  <c:v>378168.86299999995</c:v>
                </c:pt>
                <c:pt idx="5486">
                  <c:v>367600.17099999991</c:v>
                </c:pt>
                <c:pt idx="5487">
                  <c:v>363357.15</c:v>
                </c:pt>
                <c:pt idx="5488">
                  <c:v>360644.64399999997</c:v>
                </c:pt>
                <c:pt idx="5489">
                  <c:v>355905.16290000005</c:v>
                </c:pt>
                <c:pt idx="5490">
                  <c:v>354776.27300000004</c:v>
                </c:pt>
                <c:pt idx="5491">
                  <c:v>354947.68090000004</c:v>
                </c:pt>
                <c:pt idx="5492">
                  <c:v>360997.61799999996</c:v>
                </c:pt>
                <c:pt idx="5493">
                  <c:v>359650.65800000011</c:v>
                </c:pt>
                <c:pt idx="5494">
                  <c:v>360070.57800000004</c:v>
                </c:pt>
                <c:pt idx="5495">
                  <c:v>355925.00900000002</c:v>
                </c:pt>
                <c:pt idx="5496">
                  <c:v>355553.27699999994</c:v>
                </c:pt>
                <c:pt idx="5497">
                  <c:v>367719.717</c:v>
                </c:pt>
                <c:pt idx="5498">
                  <c:v>389530.08999999997</c:v>
                </c:pt>
                <c:pt idx="5499">
                  <c:v>375216.23700000002</c:v>
                </c:pt>
                <c:pt idx="5500">
                  <c:v>367371.88300000009</c:v>
                </c:pt>
                <c:pt idx="5501">
                  <c:v>364962.57199999987</c:v>
                </c:pt>
                <c:pt idx="5502">
                  <c:v>356006.42</c:v>
                </c:pt>
                <c:pt idx="5503">
                  <c:v>355638.48000000004</c:v>
                </c:pt>
                <c:pt idx="5504">
                  <c:v>360343.989</c:v>
                </c:pt>
                <c:pt idx="5505">
                  <c:v>352266.75879999995</c:v>
                </c:pt>
                <c:pt idx="5506">
                  <c:v>360092.32399999996</c:v>
                </c:pt>
                <c:pt idx="5507">
                  <c:v>363935.93700000009</c:v>
                </c:pt>
                <c:pt idx="5508">
                  <c:v>365335.56820000004</c:v>
                </c:pt>
                <c:pt idx="5509">
                  <c:v>357953.54800000001</c:v>
                </c:pt>
                <c:pt idx="5510">
                  <c:v>365267.277</c:v>
                </c:pt>
                <c:pt idx="5511">
                  <c:v>359976.92399999994</c:v>
                </c:pt>
                <c:pt idx="5512">
                  <c:v>358647.52299999999</c:v>
                </c:pt>
                <c:pt idx="5513">
                  <c:v>359749.36599999992</c:v>
                </c:pt>
                <c:pt idx="5514">
                  <c:v>380276.73999999993</c:v>
                </c:pt>
                <c:pt idx="5515">
                  <c:v>440339.98</c:v>
                </c:pt>
                <c:pt idx="5516">
                  <c:v>460131.33199999988</c:v>
                </c:pt>
                <c:pt idx="5517">
                  <c:v>402854.53400000004</c:v>
                </c:pt>
                <c:pt idx="5518">
                  <c:v>363433.01299999998</c:v>
                </c:pt>
                <c:pt idx="5519">
                  <c:v>352187.24199999991</c:v>
                </c:pt>
                <c:pt idx="5520">
                  <c:v>355326.83600000001</c:v>
                </c:pt>
                <c:pt idx="5521">
                  <c:v>356059.37469499995</c:v>
                </c:pt>
                <c:pt idx="5522">
                  <c:v>360015.76400000002</c:v>
                </c:pt>
                <c:pt idx="5523">
                  <c:v>354141.90740000003</c:v>
                </c:pt>
                <c:pt idx="5524">
                  <c:v>358978.50599999988</c:v>
                </c:pt>
                <c:pt idx="5525">
                  <c:v>365505.65899999999</c:v>
                </c:pt>
                <c:pt idx="5526">
                  <c:v>354330.70500000007</c:v>
                </c:pt>
                <c:pt idx="5527">
                  <c:v>347958.36199999996</c:v>
                </c:pt>
                <c:pt idx="5528">
                  <c:v>351335.11200000002</c:v>
                </c:pt>
                <c:pt idx="5529">
                  <c:v>357199.12400000007</c:v>
                </c:pt>
                <c:pt idx="5530">
                  <c:v>366373.53600000002</c:v>
                </c:pt>
                <c:pt idx="5531">
                  <c:v>362664.38500000001</c:v>
                </c:pt>
                <c:pt idx="5532">
                  <c:v>368886.7900000001</c:v>
                </c:pt>
                <c:pt idx="5533">
                  <c:v>366501.80900000007</c:v>
                </c:pt>
                <c:pt idx="5534">
                  <c:v>359722.80999999994</c:v>
                </c:pt>
                <c:pt idx="5535">
                  <c:v>360956.60000000009</c:v>
                </c:pt>
                <c:pt idx="5536">
                  <c:v>358270.11199999996</c:v>
                </c:pt>
                <c:pt idx="5537">
                  <c:v>356916.413</c:v>
                </c:pt>
                <c:pt idx="5538">
                  <c:v>361382.54999999993</c:v>
                </c:pt>
                <c:pt idx="5539">
                  <c:v>364730.00230000005</c:v>
                </c:pt>
                <c:pt idx="5540">
                  <c:v>358684.36699999997</c:v>
                </c:pt>
                <c:pt idx="5541">
                  <c:v>356389.00800000003</c:v>
                </c:pt>
                <c:pt idx="5542">
                  <c:v>358145.11400000006</c:v>
                </c:pt>
                <c:pt idx="5543">
                  <c:v>350859.93700000003</c:v>
                </c:pt>
                <c:pt idx="5544">
                  <c:v>350380.723</c:v>
                </c:pt>
                <c:pt idx="5545">
                  <c:v>350848.13400000008</c:v>
                </c:pt>
                <c:pt idx="5546">
                  <c:v>355001.98200000002</c:v>
                </c:pt>
                <c:pt idx="5547">
                  <c:v>355779.81900000002</c:v>
                </c:pt>
                <c:pt idx="5548">
                  <c:v>358595.23999999993</c:v>
                </c:pt>
                <c:pt idx="5549">
                  <c:v>361505.13870000001</c:v>
                </c:pt>
                <c:pt idx="5550">
                  <c:v>352860.47500000003</c:v>
                </c:pt>
                <c:pt idx="5551">
                  <c:v>368120.09500000009</c:v>
                </c:pt>
                <c:pt idx="5552">
                  <c:v>372256.07000000007</c:v>
                </c:pt>
                <c:pt idx="5553">
                  <c:v>364604.7900000001</c:v>
                </c:pt>
                <c:pt idx="5554">
                  <c:v>358575.92499999993</c:v>
                </c:pt>
                <c:pt idx="5555">
                  <c:v>354909.152</c:v>
                </c:pt>
                <c:pt idx="5556">
                  <c:v>356265.7240000001</c:v>
                </c:pt>
                <c:pt idx="5557">
                  <c:v>350400.125</c:v>
                </c:pt>
                <c:pt idx="5558">
                  <c:v>344167.74199999997</c:v>
                </c:pt>
                <c:pt idx="5559">
                  <c:v>355477.79100000014</c:v>
                </c:pt>
                <c:pt idx="5560">
                  <c:v>377118.84499999997</c:v>
                </c:pt>
                <c:pt idx="5561">
                  <c:v>362676.71600000001</c:v>
                </c:pt>
                <c:pt idx="5562">
                  <c:v>354106.04800000001</c:v>
                </c:pt>
                <c:pt idx="5563">
                  <c:v>348761.07900000003</c:v>
                </c:pt>
                <c:pt idx="5564">
                  <c:v>348058.74700000003</c:v>
                </c:pt>
                <c:pt idx="5565">
                  <c:v>348889.38299999991</c:v>
                </c:pt>
                <c:pt idx="5566">
                  <c:v>352219.065</c:v>
                </c:pt>
                <c:pt idx="5567">
                  <c:v>364454.96699999995</c:v>
                </c:pt>
                <c:pt idx="5568">
                  <c:v>379080.87499999994</c:v>
                </c:pt>
                <c:pt idx="5569">
                  <c:v>377231.71299999993</c:v>
                </c:pt>
                <c:pt idx="5570">
                  <c:v>352273.49099999998</c:v>
                </c:pt>
                <c:pt idx="5571">
                  <c:v>386169.07000000012</c:v>
                </c:pt>
                <c:pt idx="5572">
                  <c:v>389262.15299999999</c:v>
                </c:pt>
                <c:pt idx="5573">
                  <c:v>354623.89600000007</c:v>
                </c:pt>
                <c:pt idx="5574">
                  <c:v>349459.77929999999</c:v>
                </c:pt>
                <c:pt idx="5575">
                  <c:v>373421.49099999998</c:v>
                </c:pt>
                <c:pt idx="5576">
                  <c:v>382172.89600000007</c:v>
                </c:pt>
                <c:pt idx="5577">
                  <c:v>363734.07799999992</c:v>
                </c:pt>
                <c:pt idx="5578">
                  <c:v>352650.48900000006</c:v>
                </c:pt>
                <c:pt idx="5579">
                  <c:v>349326.35600000003</c:v>
                </c:pt>
                <c:pt idx="5580">
                  <c:v>342553.95299999992</c:v>
                </c:pt>
                <c:pt idx="5581">
                  <c:v>345660.255</c:v>
                </c:pt>
                <c:pt idx="5582">
                  <c:v>341703.84599999984</c:v>
                </c:pt>
                <c:pt idx="5583">
                  <c:v>342597.45169999998</c:v>
                </c:pt>
                <c:pt idx="5584">
                  <c:v>344081.93319999991</c:v>
                </c:pt>
                <c:pt idx="5585">
                  <c:v>349942.53859999997</c:v>
                </c:pt>
                <c:pt idx="5586">
                  <c:v>350394.90200000006</c:v>
                </c:pt>
                <c:pt idx="5587">
                  <c:v>347441.85200000001</c:v>
                </c:pt>
                <c:pt idx="5588">
                  <c:v>346856.79499999998</c:v>
                </c:pt>
                <c:pt idx="5589">
                  <c:v>344504.16000000003</c:v>
                </c:pt>
                <c:pt idx="5590">
                  <c:v>340217.80300000013</c:v>
                </c:pt>
                <c:pt idx="5591">
                  <c:v>344129.34500000003</c:v>
                </c:pt>
                <c:pt idx="5592">
                  <c:v>343801.68900000001</c:v>
                </c:pt>
                <c:pt idx="5593">
                  <c:v>346892.1289999999</c:v>
                </c:pt>
                <c:pt idx="5594">
                  <c:v>349720.51399999997</c:v>
                </c:pt>
                <c:pt idx="5595">
                  <c:v>343433.60920000006</c:v>
                </c:pt>
                <c:pt idx="5596">
                  <c:v>337804.47799999994</c:v>
                </c:pt>
                <c:pt idx="5597">
                  <c:v>342366.402</c:v>
                </c:pt>
                <c:pt idx="5598">
                  <c:v>343188.71899999998</c:v>
                </c:pt>
                <c:pt idx="5599">
                  <c:v>342895.29500000004</c:v>
                </c:pt>
                <c:pt idx="5600">
                  <c:v>349694.74200000003</c:v>
                </c:pt>
                <c:pt idx="5601">
                  <c:v>369401.00999999989</c:v>
                </c:pt>
                <c:pt idx="5602">
                  <c:v>415715.82399999996</c:v>
                </c:pt>
                <c:pt idx="5603">
                  <c:v>401965.80399999995</c:v>
                </c:pt>
                <c:pt idx="5604">
                  <c:v>378242.88200000004</c:v>
                </c:pt>
                <c:pt idx="5605">
                  <c:v>358165.70600000006</c:v>
                </c:pt>
                <c:pt idx="5606">
                  <c:v>349681.09099999996</c:v>
                </c:pt>
                <c:pt idx="5607">
                  <c:v>342002.74900000001</c:v>
                </c:pt>
                <c:pt idx="5608">
                  <c:v>342646.53799999994</c:v>
                </c:pt>
                <c:pt idx="5609">
                  <c:v>344774.995</c:v>
                </c:pt>
                <c:pt idx="5610">
                  <c:v>344008.00630000001</c:v>
                </c:pt>
                <c:pt idx="5611">
                  <c:v>341131.01100000006</c:v>
                </c:pt>
                <c:pt idx="5612">
                  <c:v>341234.55299999996</c:v>
                </c:pt>
                <c:pt idx="5613">
                  <c:v>338858.43829999992</c:v>
                </c:pt>
                <c:pt idx="5614">
                  <c:v>335266.97500000003</c:v>
                </c:pt>
                <c:pt idx="5615">
                  <c:v>337229.49000000005</c:v>
                </c:pt>
                <c:pt idx="5616">
                  <c:v>338057.54800000001</c:v>
                </c:pt>
                <c:pt idx="5617">
                  <c:v>340471.42900000006</c:v>
                </c:pt>
                <c:pt idx="5618">
                  <c:v>340202.55499999993</c:v>
                </c:pt>
                <c:pt idx="5619">
                  <c:v>339976.92790000007</c:v>
                </c:pt>
                <c:pt idx="5620">
                  <c:v>340933.52299999999</c:v>
                </c:pt>
                <c:pt idx="5621">
                  <c:v>338212.53200000001</c:v>
                </c:pt>
                <c:pt idx="5622">
                  <c:v>347426.18099999992</c:v>
                </c:pt>
                <c:pt idx="5623">
                  <c:v>364476.50099999999</c:v>
                </c:pt>
                <c:pt idx="5624">
                  <c:v>370218.58599999995</c:v>
                </c:pt>
                <c:pt idx="5625">
                  <c:v>352484.65540000005</c:v>
                </c:pt>
                <c:pt idx="5626">
                  <c:v>348465.20799999998</c:v>
                </c:pt>
                <c:pt idx="5627">
                  <c:v>338124.95899999997</c:v>
                </c:pt>
                <c:pt idx="5628">
                  <c:v>335327.56199999998</c:v>
                </c:pt>
                <c:pt idx="5629">
                  <c:v>338054.11655999999</c:v>
                </c:pt>
                <c:pt idx="5630">
                  <c:v>340819.53300000005</c:v>
                </c:pt>
                <c:pt idx="5631">
                  <c:v>338294.91500000004</c:v>
                </c:pt>
                <c:pt idx="5632">
                  <c:v>338812.49399999995</c:v>
                </c:pt>
                <c:pt idx="5633">
                  <c:v>337118.60900000005</c:v>
                </c:pt>
                <c:pt idx="5634">
                  <c:v>340233.7219</c:v>
                </c:pt>
                <c:pt idx="5635">
                  <c:v>342480.72399999999</c:v>
                </c:pt>
                <c:pt idx="5636">
                  <c:v>343083.91900000005</c:v>
                </c:pt>
                <c:pt idx="5637">
                  <c:v>341873.82799999998</c:v>
                </c:pt>
                <c:pt idx="5638">
                  <c:v>343308.0940000001</c:v>
                </c:pt>
                <c:pt idx="5639">
                  <c:v>345266.14200000011</c:v>
                </c:pt>
                <c:pt idx="5640">
                  <c:v>339404.81299999991</c:v>
                </c:pt>
                <c:pt idx="5641">
                  <c:v>338559.01000000013</c:v>
                </c:pt>
                <c:pt idx="5642">
                  <c:v>358053.28699999995</c:v>
                </c:pt>
                <c:pt idx="5643">
                  <c:v>371365.59699999995</c:v>
                </c:pt>
                <c:pt idx="5644">
                  <c:v>404840.52199999988</c:v>
                </c:pt>
                <c:pt idx="5645">
                  <c:v>383392.22700000001</c:v>
                </c:pt>
                <c:pt idx="5646">
                  <c:v>341253.07199999993</c:v>
                </c:pt>
                <c:pt idx="5647">
                  <c:v>334453.05900000001</c:v>
                </c:pt>
                <c:pt idx="5648">
                  <c:v>330756.63199999998</c:v>
                </c:pt>
                <c:pt idx="5649">
                  <c:v>330768.93799999997</c:v>
                </c:pt>
                <c:pt idx="5650">
                  <c:v>345515.13899999991</c:v>
                </c:pt>
                <c:pt idx="5651">
                  <c:v>349183.83000000007</c:v>
                </c:pt>
                <c:pt idx="5652">
                  <c:v>347643.36799999996</c:v>
                </c:pt>
                <c:pt idx="5653">
                  <c:v>349923.598</c:v>
                </c:pt>
                <c:pt idx="5654">
                  <c:v>336629.97700000001</c:v>
                </c:pt>
                <c:pt idx="5655">
                  <c:v>332189.36199999996</c:v>
                </c:pt>
                <c:pt idx="5656">
                  <c:v>333776.44699999999</c:v>
                </c:pt>
                <c:pt idx="5657">
                  <c:v>356861.516</c:v>
                </c:pt>
                <c:pt idx="5658">
                  <c:v>370142.12450000009</c:v>
                </c:pt>
                <c:pt idx="5659">
                  <c:v>351652.91937000002</c:v>
                </c:pt>
                <c:pt idx="5660">
                  <c:v>343247.37300000002</c:v>
                </c:pt>
                <c:pt idx="5661">
                  <c:v>351956.53200000001</c:v>
                </c:pt>
                <c:pt idx="5662">
                  <c:v>373260.88100000011</c:v>
                </c:pt>
                <c:pt idx="5663">
                  <c:v>368354.45660000003</c:v>
                </c:pt>
                <c:pt idx="5664">
                  <c:v>347494.36799999996</c:v>
                </c:pt>
                <c:pt idx="5665">
                  <c:v>343837.69299999997</c:v>
                </c:pt>
                <c:pt idx="5666">
                  <c:v>354639.27399999992</c:v>
                </c:pt>
                <c:pt idx="5667">
                  <c:v>356340.44700000004</c:v>
                </c:pt>
                <c:pt idx="5668">
                  <c:v>346941.45700000005</c:v>
                </c:pt>
                <c:pt idx="5669">
                  <c:v>341263.14300000004</c:v>
                </c:pt>
                <c:pt idx="5670">
                  <c:v>337246.10200000001</c:v>
                </c:pt>
                <c:pt idx="5671">
                  <c:v>336313.95269999991</c:v>
                </c:pt>
                <c:pt idx="5672">
                  <c:v>341976.75599999994</c:v>
                </c:pt>
                <c:pt idx="5673">
                  <c:v>343883.86000000004</c:v>
                </c:pt>
                <c:pt idx="5674">
                  <c:v>338281.47099999996</c:v>
                </c:pt>
                <c:pt idx="5675">
                  <c:v>336196.05700000009</c:v>
                </c:pt>
                <c:pt idx="5676">
                  <c:v>337529.61900000006</c:v>
                </c:pt>
                <c:pt idx="5677">
                  <c:v>342323.58799999999</c:v>
                </c:pt>
                <c:pt idx="5678">
                  <c:v>337405.77200000006</c:v>
                </c:pt>
                <c:pt idx="5679">
                  <c:v>333783.12700000009</c:v>
                </c:pt>
                <c:pt idx="5680">
                  <c:v>333274.43299999996</c:v>
                </c:pt>
                <c:pt idx="5681">
                  <c:v>334963.32000000007</c:v>
                </c:pt>
                <c:pt idx="5682">
                  <c:v>335250.20199999993</c:v>
                </c:pt>
                <c:pt idx="5683">
                  <c:v>342574.50099999999</c:v>
                </c:pt>
                <c:pt idx="5684">
                  <c:v>342443.23700000008</c:v>
                </c:pt>
                <c:pt idx="5685">
                  <c:v>339428.03299999994</c:v>
                </c:pt>
                <c:pt idx="5686">
                  <c:v>338118.734</c:v>
                </c:pt>
                <c:pt idx="5687">
                  <c:v>346972.51899999991</c:v>
                </c:pt>
                <c:pt idx="5688">
                  <c:v>348734.70200000005</c:v>
                </c:pt>
                <c:pt idx="5689">
                  <c:v>331669.18999999994</c:v>
                </c:pt>
                <c:pt idx="5690">
                  <c:v>324187.75809999998</c:v>
                </c:pt>
                <c:pt idx="5691">
                  <c:v>324884.38799999998</c:v>
                </c:pt>
                <c:pt idx="5692">
                  <c:v>322312.82089999993</c:v>
                </c:pt>
                <c:pt idx="5693">
                  <c:v>327453.64369999984</c:v>
                </c:pt>
                <c:pt idx="5694">
                  <c:v>335491.46800000005</c:v>
                </c:pt>
                <c:pt idx="5695">
                  <c:v>340185.63299999991</c:v>
                </c:pt>
                <c:pt idx="5696">
                  <c:v>332531.26400000002</c:v>
                </c:pt>
                <c:pt idx="5697">
                  <c:v>329327.02199999994</c:v>
                </c:pt>
                <c:pt idx="5698">
                  <c:v>334763.18200000009</c:v>
                </c:pt>
                <c:pt idx="5699">
                  <c:v>333593.31790000008</c:v>
                </c:pt>
                <c:pt idx="5700">
                  <c:v>334973.76699999999</c:v>
                </c:pt>
                <c:pt idx="5701">
                  <c:v>330109.46199999994</c:v>
                </c:pt>
                <c:pt idx="5702">
                  <c:v>331217.924</c:v>
                </c:pt>
                <c:pt idx="5703">
                  <c:v>335383.15899999999</c:v>
                </c:pt>
                <c:pt idx="5704">
                  <c:v>335039.68700000003</c:v>
                </c:pt>
                <c:pt idx="5705">
                  <c:v>328637.08699999994</c:v>
                </c:pt>
                <c:pt idx="5706">
                  <c:v>329735.69900000002</c:v>
                </c:pt>
                <c:pt idx="5707">
                  <c:v>330090.30599999998</c:v>
                </c:pt>
                <c:pt idx="5708">
                  <c:v>337063.299</c:v>
                </c:pt>
                <c:pt idx="5709">
                  <c:v>336044.00900000002</c:v>
                </c:pt>
                <c:pt idx="5710">
                  <c:v>331750.31570000004</c:v>
                </c:pt>
                <c:pt idx="5711">
                  <c:v>330682.49749999994</c:v>
                </c:pt>
                <c:pt idx="5712">
                  <c:v>335339.38699999999</c:v>
                </c:pt>
                <c:pt idx="5713">
                  <c:v>337020.95699999994</c:v>
                </c:pt>
                <c:pt idx="5714">
                  <c:v>335796.57799999992</c:v>
                </c:pt>
                <c:pt idx="5715">
                  <c:v>338161.81</c:v>
                </c:pt>
                <c:pt idx="5716">
                  <c:v>332709.38800000004</c:v>
                </c:pt>
                <c:pt idx="5717">
                  <c:v>335637.74499999994</c:v>
                </c:pt>
                <c:pt idx="5718">
                  <c:v>335576.88899999997</c:v>
                </c:pt>
                <c:pt idx="5719">
                  <c:v>338225.65499999997</c:v>
                </c:pt>
                <c:pt idx="5720">
                  <c:v>354810.19300000003</c:v>
                </c:pt>
                <c:pt idx="5721">
                  <c:v>359046.20100000012</c:v>
                </c:pt>
                <c:pt idx="5722">
                  <c:v>337883.65700000001</c:v>
                </c:pt>
                <c:pt idx="5723">
                  <c:v>330705.07500000007</c:v>
                </c:pt>
                <c:pt idx="5724">
                  <c:v>336712.72199999989</c:v>
                </c:pt>
                <c:pt idx="5725">
                  <c:v>360011.478</c:v>
                </c:pt>
                <c:pt idx="5726">
                  <c:v>347018.17000000004</c:v>
                </c:pt>
                <c:pt idx="5727">
                  <c:v>351316.19399999996</c:v>
                </c:pt>
                <c:pt idx="5728">
                  <c:v>341984.19800000009</c:v>
                </c:pt>
                <c:pt idx="5729">
                  <c:v>335726.42300000001</c:v>
                </c:pt>
                <c:pt idx="5730">
                  <c:v>331124.67800000007</c:v>
                </c:pt>
                <c:pt idx="5731">
                  <c:v>331073.81000000006</c:v>
                </c:pt>
                <c:pt idx="5732">
                  <c:v>329344.47700000001</c:v>
                </c:pt>
                <c:pt idx="5733">
                  <c:v>341536.06100000005</c:v>
                </c:pt>
                <c:pt idx="5734">
                  <c:v>347126.62</c:v>
                </c:pt>
                <c:pt idx="5735">
                  <c:v>341053.21299999987</c:v>
                </c:pt>
                <c:pt idx="5736">
                  <c:v>334127.74099999992</c:v>
                </c:pt>
                <c:pt idx="5737">
                  <c:v>323621.88300000003</c:v>
                </c:pt>
                <c:pt idx="5738">
                  <c:v>321600.20720000006</c:v>
                </c:pt>
                <c:pt idx="5739">
                  <c:v>332114.69300000009</c:v>
                </c:pt>
                <c:pt idx="5740">
                  <c:v>328520.95700000005</c:v>
                </c:pt>
                <c:pt idx="5741">
                  <c:v>330770.91049999994</c:v>
                </c:pt>
                <c:pt idx="5742">
                  <c:v>330593.7</c:v>
                </c:pt>
                <c:pt idx="5743">
                  <c:v>331897.53357080009</c:v>
                </c:pt>
                <c:pt idx="5744">
                  <c:v>337623.25000000006</c:v>
                </c:pt>
                <c:pt idx="5745">
                  <c:v>335752.7599</c:v>
                </c:pt>
                <c:pt idx="5746">
                  <c:v>326998.3029999999</c:v>
                </c:pt>
                <c:pt idx="5747">
                  <c:v>323802.41040000011</c:v>
                </c:pt>
                <c:pt idx="5748">
                  <c:v>327304.20199999999</c:v>
                </c:pt>
                <c:pt idx="5749">
                  <c:v>323728.23259999999</c:v>
                </c:pt>
                <c:pt idx="5750">
                  <c:v>325006.37900000002</c:v>
                </c:pt>
                <c:pt idx="5751">
                  <c:v>322513.26400000002</c:v>
                </c:pt>
                <c:pt idx="5752">
                  <c:v>319164.65399999998</c:v>
                </c:pt>
                <c:pt idx="5753">
                  <c:v>322109.65739999997</c:v>
                </c:pt>
                <c:pt idx="5754">
                  <c:v>326904.4549999999</c:v>
                </c:pt>
                <c:pt idx="5755">
                  <c:v>322598.34699999989</c:v>
                </c:pt>
                <c:pt idx="5756">
                  <c:v>324117.57</c:v>
                </c:pt>
                <c:pt idx="5757">
                  <c:v>323142.83500000002</c:v>
                </c:pt>
                <c:pt idx="5758">
                  <c:v>322867.21299999999</c:v>
                </c:pt>
                <c:pt idx="5759">
                  <c:v>324476.13400000002</c:v>
                </c:pt>
                <c:pt idx="5760">
                  <c:v>332788.67899999995</c:v>
                </c:pt>
                <c:pt idx="5761">
                  <c:v>331536.19500000007</c:v>
                </c:pt>
                <c:pt idx="5762">
                  <c:v>327404.95399999997</c:v>
                </c:pt>
                <c:pt idx="5763">
                  <c:v>335328.83300000004</c:v>
                </c:pt>
                <c:pt idx="5764">
                  <c:v>330135.27500000002</c:v>
                </c:pt>
                <c:pt idx="5765">
                  <c:v>327405.83</c:v>
                </c:pt>
                <c:pt idx="5766">
                  <c:v>322029.25759999995</c:v>
                </c:pt>
                <c:pt idx="5767">
                  <c:v>326634.06099999993</c:v>
                </c:pt>
                <c:pt idx="5768">
                  <c:v>321778.55700000003</c:v>
                </c:pt>
                <c:pt idx="5769">
                  <c:v>321077.58999999997</c:v>
                </c:pt>
                <c:pt idx="5770">
                  <c:v>321367.56320000003</c:v>
                </c:pt>
                <c:pt idx="5771">
                  <c:v>322670.64299999998</c:v>
                </c:pt>
                <c:pt idx="5772">
                  <c:v>320794.147</c:v>
                </c:pt>
                <c:pt idx="5773">
                  <c:v>321072.533</c:v>
                </c:pt>
                <c:pt idx="5774">
                  <c:v>327205.61399999994</c:v>
                </c:pt>
                <c:pt idx="5775">
                  <c:v>322775.94800000003</c:v>
                </c:pt>
                <c:pt idx="5776">
                  <c:v>320634.83599999989</c:v>
                </c:pt>
                <c:pt idx="5777">
                  <c:v>320781.18000000005</c:v>
                </c:pt>
                <c:pt idx="5778">
                  <c:v>319369.24599999998</c:v>
                </c:pt>
                <c:pt idx="5779">
                  <c:v>334430.12</c:v>
                </c:pt>
                <c:pt idx="5780">
                  <c:v>349371.42299999995</c:v>
                </c:pt>
                <c:pt idx="5781">
                  <c:v>333896.62</c:v>
                </c:pt>
                <c:pt idx="5782">
                  <c:v>324283.37100000016</c:v>
                </c:pt>
                <c:pt idx="5783">
                  <c:v>324549.17000000004</c:v>
                </c:pt>
                <c:pt idx="5784">
                  <c:v>323866.78899999993</c:v>
                </c:pt>
                <c:pt idx="5785">
                  <c:v>319847.25524999993</c:v>
                </c:pt>
                <c:pt idx="5786">
                  <c:v>323897.21099999995</c:v>
                </c:pt>
                <c:pt idx="5787">
                  <c:v>320658.696</c:v>
                </c:pt>
                <c:pt idx="5788">
                  <c:v>326933.70699999994</c:v>
                </c:pt>
                <c:pt idx="5789">
                  <c:v>326061.95200000005</c:v>
                </c:pt>
                <c:pt idx="5790">
                  <c:v>319612.86</c:v>
                </c:pt>
                <c:pt idx="5791">
                  <c:v>320455.88800000009</c:v>
                </c:pt>
                <c:pt idx="5792">
                  <c:v>323689.83</c:v>
                </c:pt>
                <c:pt idx="5793">
                  <c:v>343983.63800000004</c:v>
                </c:pt>
                <c:pt idx="5794">
                  <c:v>362730.92800000001</c:v>
                </c:pt>
                <c:pt idx="5795">
                  <c:v>339744.24200000003</c:v>
                </c:pt>
                <c:pt idx="5796">
                  <c:v>326114.22479999991</c:v>
                </c:pt>
                <c:pt idx="5797">
                  <c:v>320196.64899999998</c:v>
                </c:pt>
                <c:pt idx="5798">
                  <c:v>318894.22700000001</c:v>
                </c:pt>
                <c:pt idx="5799">
                  <c:v>322573.04299999989</c:v>
                </c:pt>
                <c:pt idx="5800">
                  <c:v>320334.70899999997</c:v>
                </c:pt>
                <c:pt idx="5801">
                  <c:v>319616.59769999998</c:v>
                </c:pt>
                <c:pt idx="5802">
                  <c:v>317944.91579999996</c:v>
                </c:pt>
                <c:pt idx="5803">
                  <c:v>320833.41100000002</c:v>
                </c:pt>
                <c:pt idx="5804">
                  <c:v>323258.016</c:v>
                </c:pt>
                <c:pt idx="5805">
                  <c:v>325644.81799999997</c:v>
                </c:pt>
                <c:pt idx="5806">
                  <c:v>322087.17099999997</c:v>
                </c:pt>
                <c:pt idx="5807">
                  <c:v>320610.65800000017</c:v>
                </c:pt>
                <c:pt idx="5808">
                  <c:v>323460.53400000004</c:v>
                </c:pt>
                <c:pt idx="5809">
                  <c:v>322998.21599999996</c:v>
                </c:pt>
                <c:pt idx="5810">
                  <c:v>317624.91710000002</c:v>
                </c:pt>
                <c:pt idx="5811">
                  <c:v>318817.03099999996</c:v>
                </c:pt>
                <c:pt idx="5812">
                  <c:v>318149.64799999999</c:v>
                </c:pt>
                <c:pt idx="5813">
                  <c:v>321749.20900000003</c:v>
                </c:pt>
                <c:pt idx="5814">
                  <c:v>321850.32699999999</c:v>
                </c:pt>
                <c:pt idx="5815">
                  <c:v>319932.88300000003</c:v>
                </c:pt>
                <c:pt idx="5816">
                  <c:v>316832.82900000003</c:v>
                </c:pt>
                <c:pt idx="5817">
                  <c:v>319416.34300000005</c:v>
                </c:pt>
                <c:pt idx="5818">
                  <c:v>318639.3139999999</c:v>
                </c:pt>
                <c:pt idx="5819">
                  <c:v>322190.56600000011</c:v>
                </c:pt>
                <c:pt idx="5820">
                  <c:v>317451.875</c:v>
                </c:pt>
                <c:pt idx="5821">
                  <c:v>314831.842</c:v>
                </c:pt>
                <c:pt idx="5822">
                  <c:v>315247.13230000006</c:v>
                </c:pt>
                <c:pt idx="5823">
                  <c:v>317540.7969999999</c:v>
                </c:pt>
                <c:pt idx="5824">
                  <c:v>317186.29399999994</c:v>
                </c:pt>
                <c:pt idx="5825">
                  <c:v>311526.11699999997</c:v>
                </c:pt>
                <c:pt idx="5826">
                  <c:v>312180.56700000004</c:v>
                </c:pt>
                <c:pt idx="5827">
                  <c:v>316110.79599999997</c:v>
                </c:pt>
                <c:pt idx="5828">
                  <c:v>319653.75099999999</c:v>
                </c:pt>
                <c:pt idx="5829">
                  <c:v>320035.11599999998</c:v>
                </c:pt>
                <c:pt idx="5830">
                  <c:v>320076.72600000002</c:v>
                </c:pt>
                <c:pt idx="5831">
                  <c:v>320516.8029999999</c:v>
                </c:pt>
                <c:pt idx="5832">
                  <c:v>317248.37400000001</c:v>
                </c:pt>
                <c:pt idx="5833">
                  <c:v>316252.34400000004</c:v>
                </c:pt>
                <c:pt idx="5834">
                  <c:v>319236.77800000005</c:v>
                </c:pt>
                <c:pt idx="5835">
                  <c:v>335553.74999999994</c:v>
                </c:pt>
                <c:pt idx="5836">
                  <c:v>329580.91399999999</c:v>
                </c:pt>
                <c:pt idx="5837">
                  <c:v>321775.19099999999</c:v>
                </c:pt>
                <c:pt idx="5838">
                  <c:v>322339.35699999996</c:v>
                </c:pt>
                <c:pt idx="5839">
                  <c:v>341337.34399999998</c:v>
                </c:pt>
                <c:pt idx="5840">
                  <c:v>346983.57170000003</c:v>
                </c:pt>
                <c:pt idx="5841">
                  <c:v>322971.61099999998</c:v>
                </c:pt>
                <c:pt idx="5842">
                  <c:v>314978.6050000001</c:v>
                </c:pt>
                <c:pt idx="5843">
                  <c:v>318044.66899999994</c:v>
                </c:pt>
                <c:pt idx="5844">
                  <c:v>319677.74399999995</c:v>
                </c:pt>
                <c:pt idx="5845">
                  <c:v>314278.61100000003</c:v>
                </c:pt>
                <c:pt idx="5846">
                  <c:v>314137.1810000001</c:v>
                </c:pt>
                <c:pt idx="5847">
                  <c:v>314014.12599999999</c:v>
                </c:pt>
                <c:pt idx="5848">
                  <c:v>310200.79599999997</c:v>
                </c:pt>
                <c:pt idx="5849">
                  <c:v>311190.48699999996</c:v>
                </c:pt>
                <c:pt idx="5850">
                  <c:v>313541.15299999993</c:v>
                </c:pt>
                <c:pt idx="5851">
                  <c:v>307882.9200000001</c:v>
                </c:pt>
                <c:pt idx="5852">
                  <c:v>311105.62100000004</c:v>
                </c:pt>
                <c:pt idx="5853">
                  <c:v>308635.17819999997</c:v>
                </c:pt>
                <c:pt idx="5854">
                  <c:v>312864.31200000009</c:v>
                </c:pt>
                <c:pt idx="5855">
                  <c:v>312103.79809999996</c:v>
                </c:pt>
                <c:pt idx="5856">
                  <c:v>309081.14900000003</c:v>
                </c:pt>
                <c:pt idx="5857">
                  <c:v>315558.55100000004</c:v>
                </c:pt>
                <c:pt idx="5858">
                  <c:v>311634.13000000006</c:v>
                </c:pt>
                <c:pt idx="5859">
                  <c:v>314674.87520000007</c:v>
                </c:pt>
                <c:pt idx="5860">
                  <c:v>321876.70299999998</c:v>
                </c:pt>
                <c:pt idx="5861">
                  <c:v>318806.42800000007</c:v>
                </c:pt>
                <c:pt idx="5862">
                  <c:v>322965.97400000005</c:v>
                </c:pt>
                <c:pt idx="5863">
                  <c:v>323829.90760000004</c:v>
                </c:pt>
                <c:pt idx="5864">
                  <c:v>321039.59099999996</c:v>
                </c:pt>
                <c:pt idx="5865">
                  <c:v>316371.06100000005</c:v>
                </c:pt>
                <c:pt idx="5866">
                  <c:v>315296.99400000001</c:v>
                </c:pt>
                <c:pt idx="5867">
                  <c:v>313610.7539999999</c:v>
                </c:pt>
                <c:pt idx="5868">
                  <c:v>316172.72799999994</c:v>
                </c:pt>
                <c:pt idx="5869">
                  <c:v>315362.14400000009</c:v>
                </c:pt>
                <c:pt idx="5870">
                  <c:v>316765.41900000005</c:v>
                </c:pt>
                <c:pt idx="5871">
                  <c:v>354111.647</c:v>
                </c:pt>
                <c:pt idx="5872">
                  <c:v>351894.58299999993</c:v>
                </c:pt>
                <c:pt idx="5873">
                  <c:v>326287.76999999996</c:v>
                </c:pt>
                <c:pt idx="5874">
                  <c:v>313764.57400000008</c:v>
                </c:pt>
                <c:pt idx="5875">
                  <c:v>303784.27600000001</c:v>
                </c:pt>
                <c:pt idx="5876">
                  <c:v>302608.37780000002</c:v>
                </c:pt>
                <c:pt idx="5877">
                  <c:v>305041.29799999995</c:v>
                </c:pt>
                <c:pt idx="5878">
                  <c:v>305613.53810000001</c:v>
                </c:pt>
                <c:pt idx="5879">
                  <c:v>312085.38999999996</c:v>
                </c:pt>
                <c:pt idx="5880">
                  <c:v>305298.79300000001</c:v>
                </c:pt>
                <c:pt idx="5881">
                  <c:v>310633.22700000013</c:v>
                </c:pt>
                <c:pt idx="5882">
                  <c:v>311397.95699999999</c:v>
                </c:pt>
                <c:pt idx="5883">
                  <c:v>305471.65499999997</c:v>
                </c:pt>
                <c:pt idx="5884">
                  <c:v>308137.38499999995</c:v>
                </c:pt>
                <c:pt idx="5885">
                  <c:v>310866.64490000001</c:v>
                </c:pt>
                <c:pt idx="5886">
                  <c:v>312600.07100000011</c:v>
                </c:pt>
                <c:pt idx="5887">
                  <c:v>307594.52600000001</c:v>
                </c:pt>
                <c:pt idx="5888">
                  <c:v>306748.78000000003</c:v>
                </c:pt>
                <c:pt idx="5889">
                  <c:v>301947.32487999997</c:v>
                </c:pt>
                <c:pt idx="5890">
                  <c:v>303555.75100000005</c:v>
                </c:pt>
                <c:pt idx="5891">
                  <c:v>301786.92599999998</c:v>
                </c:pt>
                <c:pt idx="5892">
                  <c:v>302228.33</c:v>
                </c:pt>
                <c:pt idx="5893">
                  <c:v>306450.98199999996</c:v>
                </c:pt>
                <c:pt idx="5894">
                  <c:v>300616.84450000006</c:v>
                </c:pt>
                <c:pt idx="5895">
                  <c:v>302874.89230000007</c:v>
                </c:pt>
                <c:pt idx="5896">
                  <c:v>307624.08</c:v>
                </c:pt>
                <c:pt idx="5897">
                  <c:v>309255.63799999998</c:v>
                </c:pt>
                <c:pt idx="5898">
                  <c:v>311078.16199999995</c:v>
                </c:pt>
                <c:pt idx="5899">
                  <c:v>322579.63099999999</c:v>
                </c:pt>
                <c:pt idx="5900">
                  <c:v>317397.58300000016</c:v>
                </c:pt>
                <c:pt idx="5901">
                  <c:v>308225.43229999999</c:v>
                </c:pt>
                <c:pt idx="5902">
                  <c:v>302022.46600000007</c:v>
                </c:pt>
                <c:pt idx="5903">
                  <c:v>301978.78370000003</c:v>
                </c:pt>
                <c:pt idx="5904">
                  <c:v>305414.68800000008</c:v>
                </c:pt>
                <c:pt idx="5905">
                  <c:v>303921.40099999995</c:v>
                </c:pt>
                <c:pt idx="5906">
                  <c:v>301746.99999999994</c:v>
                </c:pt>
                <c:pt idx="5907">
                  <c:v>298701.93099999998</c:v>
                </c:pt>
                <c:pt idx="5908">
                  <c:v>298003.40846000006</c:v>
                </c:pt>
                <c:pt idx="5909">
                  <c:v>303261.63130000012</c:v>
                </c:pt>
                <c:pt idx="5910">
                  <c:v>305338.45400000003</c:v>
                </c:pt>
                <c:pt idx="5911">
                  <c:v>305034.26800000004</c:v>
                </c:pt>
                <c:pt idx="5912">
                  <c:v>313006.45399999997</c:v>
                </c:pt>
                <c:pt idx="5913">
                  <c:v>310549.75299999991</c:v>
                </c:pt>
                <c:pt idx="5914">
                  <c:v>305097.11499999999</c:v>
                </c:pt>
                <c:pt idx="5915">
                  <c:v>307709.56000000006</c:v>
                </c:pt>
                <c:pt idx="5916">
                  <c:v>305073.87400000001</c:v>
                </c:pt>
                <c:pt idx="5917">
                  <c:v>306167.53999999998</c:v>
                </c:pt>
                <c:pt idx="5918">
                  <c:v>310312.62200000003</c:v>
                </c:pt>
                <c:pt idx="5919">
                  <c:v>306767.10699999996</c:v>
                </c:pt>
                <c:pt idx="5920">
                  <c:v>305714.22600000014</c:v>
                </c:pt>
                <c:pt idx="5921">
                  <c:v>310214.36900000001</c:v>
                </c:pt>
                <c:pt idx="5922">
                  <c:v>310982.02999999997</c:v>
                </c:pt>
                <c:pt idx="5923">
                  <c:v>305957.74400000006</c:v>
                </c:pt>
                <c:pt idx="5924">
                  <c:v>306903.53200000001</c:v>
                </c:pt>
                <c:pt idx="5925">
                  <c:v>304014.46300000011</c:v>
                </c:pt>
                <c:pt idx="5926">
                  <c:v>302674.22100000008</c:v>
                </c:pt>
                <c:pt idx="5927">
                  <c:v>304125.12500000012</c:v>
                </c:pt>
                <c:pt idx="5928">
                  <c:v>306434.51</c:v>
                </c:pt>
                <c:pt idx="5929">
                  <c:v>313314.79100000003</c:v>
                </c:pt>
                <c:pt idx="5930">
                  <c:v>314257.30700000003</c:v>
                </c:pt>
                <c:pt idx="5931">
                  <c:v>312706.3139999999</c:v>
                </c:pt>
                <c:pt idx="5932">
                  <c:v>306615.76799999992</c:v>
                </c:pt>
                <c:pt idx="5933">
                  <c:v>311967.28999999992</c:v>
                </c:pt>
                <c:pt idx="5934">
                  <c:v>327448.125</c:v>
                </c:pt>
                <c:pt idx="5935">
                  <c:v>325114.45199999999</c:v>
                </c:pt>
                <c:pt idx="5936">
                  <c:v>311143.08300000004</c:v>
                </c:pt>
                <c:pt idx="5937">
                  <c:v>307824.53699999995</c:v>
                </c:pt>
                <c:pt idx="5938">
                  <c:v>310951.38</c:v>
                </c:pt>
                <c:pt idx="5939">
                  <c:v>313120.01900000003</c:v>
                </c:pt>
                <c:pt idx="5940">
                  <c:v>305896.28700000001</c:v>
                </c:pt>
                <c:pt idx="5941">
                  <c:v>300130.60393999994</c:v>
                </c:pt>
                <c:pt idx="5942">
                  <c:v>303238.70099999994</c:v>
                </c:pt>
                <c:pt idx="5943">
                  <c:v>307862.38</c:v>
                </c:pt>
                <c:pt idx="5944">
                  <c:v>317039.98</c:v>
                </c:pt>
                <c:pt idx="5945">
                  <c:v>305480.77900000004</c:v>
                </c:pt>
                <c:pt idx="5946">
                  <c:v>300846.64799999999</c:v>
                </c:pt>
                <c:pt idx="5947">
                  <c:v>301501.82</c:v>
                </c:pt>
                <c:pt idx="5948">
                  <c:v>308062.39099999995</c:v>
                </c:pt>
                <c:pt idx="5949">
                  <c:v>313356.52799999999</c:v>
                </c:pt>
                <c:pt idx="5950">
                  <c:v>305295</c:v>
                </c:pt>
                <c:pt idx="5951">
                  <c:v>302192.96290000004</c:v>
                </c:pt>
                <c:pt idx="5952">
                  <c:v>304859.43300000008</c:v>
                </c:pt>
                <c:pt idx="5953">
                  <c:v>306441.10700000013</c:v>
                </c:pt>
                <c:pt idx="5954">
                  <c:v>302494.30499999988</c:v>
                </c:pt>
                <c:pt idx="5955">
                  <c:v>303735.58800000005</c:v>
                </c:pt>
                <c:pt idx="5956">
                  <c:v>304093.21399999998</c:v>
                </c:pt>
                <c:pt idx="5957">
                  <c:v>303202.84999999998</c:v>
                </c:pt>
                <c:pt idx="5958">
                  <c:v>300760.55299999996</c:v>
                </c:pt>
                <c:pt idx="5959">
                  <c:v>303854.359</c:v>
                </c:pt>
                <c:pt idx="5960">
                  <c:v>304020.78899999993</c:v>
                </c:pt>
                <c:pt idx="5961">
                  <c:v>302507.55000000005</c:v>
                </c:pt>
                <c:pt idx="5962">
                  <c:v>297387.51799999998</c:v>
                </c:pt>
                <c:pt idx="5963">
                  <c:v>299482.48099999997</c:v>
                </c:pt>
                <c:pt idx="5964">
                  <c:v>310490.81499999994</c:v>
                </c:pt>
                <c:pt idx="5965">
                  <c:v>345213.31000000006</c:v>
                </c:pt>
                <c:pt idx="5966">
                  <c:v>333096.81499999994</c:v>
                </c:pt>
                <c:pt idx="5967">
                  <c:v>308844.62400000007</c:v>
                </c:pt>
                <c:pt idx="5968">
                  <c:v>312614.40600000008</c:v>
                </c:pt>
                <c:pt idx="5969">
                  <c:v>320815.16700000007</c:v>
                </c:pt>
                <c:pt idx="5970">
                  <c:v>315474.47100000002</c:v>
                </c:pt>
                <c:pt idx="5971">
                  <c:v>304651.24700000003</c:v>
                </c:pt>
                <c:pt idx="5972">
                  <c:v>299847.45199999999</c:v>
                </c:pt>
                <c:pt idx="5973">
                  <c:v>303256.88599999994</c:v>
                </c:pt>
                <c:pt idx="5974">
                  <c:v>310337.82499999995</c:v>
                </c:pt>
                <c:pt idx="5975">
                  <c:v>319228.34299999999</c:v>
                </c:pt>
                <c:pt idx="5976">
                  <c:v>315134.91300000012</c:v>
                </c:pt>
                <c:pt idx="5977">
                  <c:v>306646.8949999999</c:v>
                </c:pt>
                <c:pt idx="5978">
                  <c:v>301575.04599999997</c:v>
                </c:pt>
                <c:pt idx="5979">
                  <c:v>301240.37469999999</c:v>
                </c:pt>
                <c:pt idx="5980">
                  <c:v>300256.56880000001</c:v>
                </c:pt>
                <c:pt idx="5981">
                  <c:v>299017.34269999998</c:v>
                </c:pt>
                <c:pt idx="5982">
                  <c:v>302777.56199999998</c:v>
                </c:pt>
                <c:pt idx="5983">
                  <c:v>310137.20899999997</c:v>
                </c:pt>
                <c:pt idx="5984">
                  <c:v>304126.67100000003</c:v>
                </c:pt>
                <c:pt idx="5985">
                  <c:v>294111.52499999991</c:v>
                </c:pt>
                <c:pt idx="5986">
                  <c:v>299592.12299999985</c:v>
                </c:pt>
                <c:pt idx="5987">
                  <c:v>290503.32</c:v>
                </c:pt>
                <c:pt idx="5988">
                  <c:v>292143.03399999999</c:v>
                </c:pt>
                <c:pt idx="5989">
                  <c:v>297925.11700000003</c:v>
                </c:pt>
                <c:pt idx="5990">
                  <c:v>298469.41200000007</c:v>
                </c:pt>
                <c:pt idx="5991">
                  <c:v>296165.65100000007</c:v>
                </c:pt>
                <c:pt idx="5992">
                  <c:v>297278.98980000004</c:v>
                </c:pt>
                <c:pt idx="5993">
                  <c:v>298173.04300000001</c:v>
                </c:pt>
                <c:pt idx="5994">
                  <c:v>296782.77100000007</c:v>
                </c:pt>
                <c:pt idx="5995">
                  <c:v>296881.103</c:v>
                </c:pt>
                <c:pt idx="5996">
                  <c:v>297399.19400000008</c:v>
                </c:pt>
                <c:pt idx="5997">
                  <c:v>295246.38000000006</c:v>
                </c:pt>
                <c:pt idx="5998">
                  <c:v>291158.57902100001</c:v>
                </c:pt>
                <c:pt idx="5999">
                  <c:v>291425.07300000003</c:v>
                </c:pt>
                <c:pt idx="6000">
                  <c:v>285463.72480000003</c:v>
                </c:pt>
                <c:pt idx="6001">
                  <c:v>291800.92310000007</c:v>
                </c:pt>
                <c:pt idx="6002">
                  <c:v>298425.02799999987</c:v>
                </c:pt>
                <c:pt idx="6003">
                  <c:v>297606.9497</c:v>
                </c:pt>
                <c:pt idx="6004">
                  <c:v>297243.21999999997</c:v>
                </c:pt>
                <c:pt idx="6005">
                  <c:v>296162.93179999996</c:v>
                </c:pt>
                <c:pt idx="6006">
                  <c:v>290484.06599999993</c:v>
                </c:pt>
                <c:pt idx="6007">
                  <c:v>298913.66900000005</c:v>
                </c:pt>
                <c:pt idx="6008">
                  <c:v>315112.61499999987</c:v>
                </c:pt>
                <c:pt idx="6009">
                  <c:v>331045.89260000008</c:v>
                </c:pt>
                <c:pt idx="6010">
                  <c:v>307591.69999999995</c:v>
                </c:pt>
                <c:pt idx="6011">
                  <c:v>290283.33050000004</c:v>
                </c:pt>
                <c:pt idx="6012">
                  <c:v>290862.46500000003</c:v>
                </c:pt>
                <c:pt idx="6013">
                  <c:v>297362.94799999997</c:v>
                </c:pt>
                <c:pt idx="6014">
                  <c:v>298986.05500000005</c:v>
                </c:pt>
                <c:pt idx="6015">
                  <c:v>292004.36599999998</c:v>
                </c:pt>
                <c:pt idx="6016">
                  <c:v>294684.72000000009</c:v>
                </c:pt>
                <c:pt idx="6017">
                  <c:v>295235.61100000003</c:v>
                </c:pt>
                <c:pt idx="6018">
                  <c:v>295776.24</c:v>
                </c:pt>
                <c:pt idx="6019">
                  <c:v>291178.81699999992</c:v>
                </c:pt>
                <c:pt idx="6020">
                  <c:v>289785.85800000001</c:v>
                </c:pt>
                <c:pt idx="6021">
                  <c:v>290619.94890000013</c:v>
                </c:pt>
                <c:pt idx="6022">
                  <c:v>295968.80469999998</c:v>
                </c:pt>
                <c:pt idx="6023">
                  <c:v>293246.74519999995</c:v>
                </c:pt>
                <c:pt idx="6024">
                  <c:v>287713.39469999995</c:v>
                </c:pt>
                <c:pt idx="6025">
                  <c:v>290187.53690000006</c:v>
                </c:pt>
                <c:pt idx="6026">
                  <c:v>290867.8930000001</c:v>
                </c:pt>
                <c:pt idx="6027">
                  <c:v>290475.17139999999</c:v>
                </c:pt>
                <c:pt idx="6028">
                  <c:v>288424.53599999996</c:v>
                </c:pt>
                <c:pt idx="6029">
                  <c:v>292953.5229000001</c:v>
                </c:pt>
                <c:pt idx="6030">
                  <c:v>293658.95500000013</c:v>
                </c:pt>
                <c:pt idx="6031">
                  <c:v>296574.09000000003</c:v>
                </c:pt>
                <c:pt idx="6032">
                  <c:v>293218.47300000006</c:v>
                </c:pt>
                <c:pt idx="6033">
                  <c:v>292750.79099999997</c:v>
                </c:pt>
                <c:pt idx="6034">
                  <c:v>294930.83200000005</c:v>
                </c:pt>
                <c:pt idx="6035">
                  <c:v>306419.91839999991</c:v>
                </c:pt>
                <c:pt idx="6036">
                  <c:v>306120.33799999999</c:v>
                </c:pt>
                <c:pt idx="6037">
                  <c:v>298418.36099999998</c:v>
                </c:pt>
                <c:pt idx="6038">
                  <c:v>293125.41820000007</c:v>
                </c:pt>
                <c:pt idx="6039">
                  <c:v>290794.52200000006</c:v>
                </c:pt>
                <c:pt idx="6040">
                  <c:v>290641.35799999995</c:v>
                </c:pt>
                <c:pt idx="6041">
                  <c:v>288802.93499999994</c:v>
                </c:pt>
                <c:pt idx="6042">
                  <c:v>290603.64599999989</c:v>
                </c:pt>
                <c:pt idx="6043">
                  <c:v>291662.56000000006</c:v>
                </c:pt>
                <c:pt idx="6044">
                  <c:v>292402.75400000002</c:v>
                </c:pt>
                <c:pt idx="6045">
                  <c:v>293625.87570000003</c:v>
                </c:pt>
                <c:pt idx="6046">
                  <c:v>292152.78720000002</c:v>
                </c:pt>
                <c:pt idx="6047">
                  <c:v>293211.15500000003</c:v>
                </c:pt>
                <c:pt idx="6048">
                  <c:v>293902.90900000004</c:v>
                </c:pt>
                <c:pt idx="6049">
                  <c:v>289467.701</c:v>
                </c:pt>
                <c:pt idx="6050">
                  <c:v>286327.09100000001</c:v>
                </c:pt>
                <c:pt idx="6051">
                  <c:v>287451.30379999999</c:v>
                </c:pt>
                <c:pt idx="6052">
                  <c:v>290622.84800000006</c:v>
                </c:pt>
                <c:pt idx="6053">
                  <c:v>297718.88900000002</c:v>
                </c:pt>
                <c:pt idx="6054">
                  <c:v>297878.28399999999</c:v>
                </c:pt>
                <c:pt idx="6055">
                  <c:v>292179.56500000006</c:v>
                </c:pt>
                <c:pt idx="6056">
                  <c:v>292723.47500000003</c:v>
                </c:pt>
                <c:pt idx="6057">
                  <c:v>289003.25599999999</c:v>
                </c:pt>
                <c:pt idx="6058">
                  <c:v>291851.79099999997</c:v>
                </c:pt>
                <c:pt idx="6059">
                  <c:v>287703.98</c:v>
                </c:pt>
                <c:pt idx="6060">
                  <c:v>285635.13487000001</c:v>
                </c:pt>
                <c:pt idx="6061">
                  <c:v>284253.451</c:v>
                </c:pt>
                <c:pt idx="6062">
                  <c:v>287246.31949999998</c:v>
                </c:pt>
                <c:pt idx="6063">
                  <c:v>293485.15199999994</c:v>
                </c:pt>
                <c:pt idx="6064">
                  <c:v>296471.03100000008</c:v>
                </c:pt>
                <c:pt idx="6065">
                  <c:v>298288.37799999997</c:v>
                </c:pt>
                <c:pt idx="6066">
                  <c:v>308809.10300000006</c:v>
                </c:pt>
                <c:pt idx="6067">
                  <c:v>303342.12699999992</c:v>
                </c:pt>
                <c:pt idx="6068">
                  <c:v>292249.06199999998</c:v>
                </c:pt>
                <c:pt idx="6069">
                  <c:v>288939.74900000001</c:v>
                </c:pt>
                <c:pt idx="6070">
                  <c:v>294718.712</c:v>
                </c:pt>
                <c:pt idx="6071">
                  <c:v>303209.43999999994</c:v>
                </c:pt>
                <c:pt idx="6072">
                  <c:v>305412.79999999993</c:v>
                </c:pt>
                <c:pt idx="6073">
                  <c:v>293710.60199999996</c:v>
                </c:pt>
                <c:pt idx="6074">
                  <c:v>287947.75300000003</c:v>
                </c:pt>
                <c:pt idx="6075">
                  <c:v>290358.58800000005</c:v>
                </c:pt>
                <c:pt idx="6076">
                  <c:v>289633.30599999987</c:v>
                </c:pt>
                <c:pt idx="6077">
                  <c:v>289636.75599999999</c:v>
                </c:pt>
                <c:pt idx="6078">
                  <c:v>289472.97899999999</c:v>
                </c:pt>
                <c:pt idx="6079">
                  <c:v>296095.92199999996</c:v>
                </c:pt>
                <c:pt idx="6080">
                  <c:v>298894.34999999998</c:v>
                </c:pt>
                <c:pt idx="6081">
                  <c:v>293915.13699999999</c:v>
                </c:pt>
                <c:pt idx="6082">
                  <c:v>288329.15999999997</c:v>
                </c:pt>
                <c:pt idx="6083">
                  <c:v>286450.36499999999</c:v>
                </c:pt>
                <c:pt idx="6084">
                  <c:v>287935.75300000003</c:v>
                </c:pt>
                <c:pt idx="6085">
                  <c:v>292066.23400000005</c:v>
                </c:pt>
                <c:pt idx="6086">
                  <c:v>289490.84699999995</c:v>
                </c:pt>
                <c:pt idx="6087">
                  <c:v>286819.68799999997</c:v>
                </c:pt>
                <c:pt idx="6088">
                  <c:v>282819.93900000001</c:v>
                </c:pt>
                <c:pt idx="6089">
                  <c:v>281434.90000000002</c:v>
                </c:pt>
                <c:pt idx="6090">
                  <c:v>284626.90499999991</c:v>
                </c:pt>
                <c:pt idx="6091">
                  <c:v>283201.46800000005</c:v>
                </c:pt>
                <c:pt idx="6092">
                  <c:v>283998.3930000001</c:v>
                </c:pt>
                <c:pt idx="6093">
                  <c:v>287182.15500000003</c:v>
                </c:pt>
                <c:pt idx="6094">
                  <c:v>288242.75099999999</c:v>
                </c:pt>
                <c:pt idx="6095">
                  <c:v>288448.23800000001</c:v>
                </c:pt>
                <c:pt idx="6096">
                  <c:v>287132.92099999997</c:v>
                </c:pt>
                <c:pt idx="6097">
                  <c:v>287877.77900000004</c:v>
                </c:pt>
                <c:pt idx="6098">
                  <c:v>289613.66506000003</c:v>
                </c:pt>
                <c:pt idx="6099">
                  <c:v>288620.61099999998</c:v>
                </c:pt>
                <c:pt idx="6100">
                  <c:v>285533.50199999992</c:v>
                </c:pt>
                <c:pt idx="6101">
                  <c:v>297724.011</c:v>
                </c:pt>
                <c:pt idx="6102">
                  <c:v>307350.42899999995</c:v>
                </c:pt>
                <c:pt idx="6103">
                  <c:v>307458.29899999994</c:v>
                </c:pt>
                <c:pt idx="6104">
                  <c:v>296720.049</c:v>
                </c:pt>
                <c:pt idx="6105">
                  <c:v>291897.95200000005</c:v>
                </c:pt>
                <c:pt idx="6106">
                  <c:v>292634.03600000002</c:v>
                </c:pt>
                <c:pt idx="6107">
                  <c:v>290239.42899999989</c:v>
                </c:pt>
                <c:pt idx="6108">
                  <c:v>290488.554</c:v>
                </c:pt>
                <c:pt idx="6109">
                  <c:v>289238.86999999994</c:v>
                </c:pt>
                <c:pt idx="6110">
                  <c:v>286796.92599999998</c:v>
                </c:pt>
                <c:pt idx="6111">
                  <c:v>288068.93</c:v>
                </c:pt>
                <c:pt idx="6112">
                  <c:v>292948.11299999995</c:v>
                </c:pt>
                <c:pt idx="6113">
                  <c:v>292632.89799999999</c:v>
                </c:pt>
                <c:pt idx="6114">
                  <c:v>289318.33099999995</c:v>
                </c:pt>
                <c:pt idx="6115">
                  <c:v>285837.43799999997</c:v>
                </c:pt>
                <c:pt idx="6116">
                  <c:v>284653.64000000007</c:v>
                </c:pt>
                <c:pt idx="6117">
                  <c:v>285593.10900000005</c:v>
                </c:pt>
                <c:pt idx="6118">
                  <c:v>287971.03600000002</c:v>
                </c:pt>
                <c:pt idx="6119">
                  <c:v>290383.984</c:v>
                </c:pt>
                <c:pt idx="6120">
                  <c:v>282260.55100000015</c:v>
                </c:pt>
                <c:pt idx="6121">
                  <c:v>281608.27699999994</c:v>
                </c:pt>
                <c:pt idx="6122">
                  <c:v>282863.22149999993</c:v>
                </c:pt>
                <c:pt idx="6123">
                  <c:v>288175.10240000003</c:v>
                </c:pt>
                <c:pt idx="6124">
                  <c:v>291360.696</c:v>
                </c:pt>
                <c:pt idx="6125">
                  <c:v>280691.92700000003</c:v>
                </c:pt>
                <c:pt idx="6126">
                  <c:v>277885.81899999996</c:v>
                </c:pt>
                <c:pt idx="6127">
                  <c:v>274299.48746000003</c:v>
                </c:pt>
                <c:pt idx="6128">
                  <c:v>272461.18799999997</c:v>
                </c:pt>
                <c:pt idx="6129">
                  <c:v>277428.62429999997</c:v>
                </c:pt>
                <c:pt idx="6130">
                  <c:v>282505.50699999993</c:v>
                </c:pt>
                <c:pt idx="6131">
                  <c:v>277863.69320000004</c:v>
                </c:pt>
                <c:pt idx="6132">
                  <c:v>278206.77590000007</c:v>
                </c:pt>
                <c:pt idx="6133">
                  <c:v>282932.64600000001</c:v>
                </c:pt>
                <c:pt idx="6134">
                  <c:v>285183.36399999994</c:v>
                </c:pt>
                <c:pt idx="6135">
                  <c:v>280946.66199999995</c:v>
                </c:pt>
                <c:pt idx="6136">
                  <c:v>276863.97600000002</c:v>
                </c:pt>
                <c:pt idx="6137">
                  <c:v>275430.64799999993</c:v>
                </c:pt>
                <c:pt idx="6138">
                  <c:v>278305.81600000005</c:v>
                </c:pt>
                <c:pt idx="6139">
                  <c:v>279701.32499999984</c:v>
                </c:pt>
                <c:pt idx="6140">
                  <c:v>281409.52299999993</c:v>
                </c:pt>
                <c:pt idx="6141">
                  <c:v>278511.9929999999</c:v>
                </c:pt>
                <c:pt idx="6142">
                  <c:v>277041.9929999999</c:v>
                </c:pt>
                <c:pt idx="6143">
                  <c:v>275758.75499999995</c:v>
                </c:pt>
                <c:pt idx="6144">
                  <c:v>274982.10200000007</c:v>
                </c:pt>
                <c:pt idx="6145">
                  <c:v>277853.85929999989</c:v>
                </c:pt>
                <c:pt idx="6146">
                  <c:v>280746.62300000008</c:v>
                </c:pt>
                <c:pt idx="6147">
                  <c:v>279344.06300000002</c:v>
                </c:pt>
                <c:pt idx="6148">
                  <c:v>277563.10690000001</c:v>
                </c:pt>
                <c:pt idx="6149">
                  <c:v>277061.75400000007</c:v>
                </c:pt>
                <c:pt idx="6150">
                  <c:v>277249.56600000011</c:v>
                </c:pt>
                <c:pt idx="6151">
                  <c:v>280636.71099999995</c:v>
                </c:pt>
                <c:pt idx="6152">
                  <c:v>286520.95100000006</c:v>
                </c:pt>
                <c:pt idx="6153">
                  <c:v>302613.58700000006</c:v>
                </c:pt>
                <c:pt idx="6154">
                  <c:v>299785.52700000006</c:v>
                </c:pt>
                <c:pt idx="6155">
                  <c:v>283236.88280000002</c:v>
                </c:pt>
                <c:pt idx="6156">
                  <c:v>278296.17500000005</c:v>
                </c:pt>
                <c:pt idx="6157">
                  <c:v>275184.43099999992</c:v>
                </c:pt>
                <c:pt idx="6158">
                  <c:v>277500.9540000002</c:v>
                </c:pt>
                <c:pt idx="6159">
                  <c:v>276747.91899999999</c:v>
                </c:pt>
                <c:pt idx="6160">
                  <c:v>274815.55350000004</c:v>
                </c:pt>
                <c:pt idx="6161">
                  <c:v>277564.326</c:v>
                </c:pt>
                <c:pt idx="6162">
                  <c:v>275812.60229999997</c:v>
                </c:pt>
                <c:pt idx="6163">
                  <c:v>277605.62300000002</c:v>
                </c:pt>
                <c:pt idx="6164">
                  <c:v>276709.57140000002</c:v>
                </c:pt>
                <c:pt idx="6165">
                  <c:v>276873.84700000001</c:v>
                </c:pt>
                <c:pt idx="6166">
                  <c:v>280126.31510000001</c:v>
                </c:pt>
                <c:pt idx="6167">
                  <c:v>287687.62000000005</c:v>
                </c:pt>
                <c:pt idx="6168">
                  <c:v>283256.69699999999</c:v>
                </c:pt>
                <c:pt idx="6169">
                  <c:v>283204.63670000003</c:v>
                </c:pt>
                <c:pt idx="6170">
                  <c:v>279626.84999999998</c:v>
                </c:pt>
                <c:pt idx="6171">
                  <c:v>297107.978</c:v>
                </c:pt>
                <c:pt idx="6172">
                  <c:v>289753.10499999992</c:v>
                </c:pt>
                <c:pt idx="6173">
                  <c:v>288089.37710000004</c:v>
                </c:pt>
                <c:pt idx="6174">
                  <c:v>276371.92300000007</c:v>
                </c:pt>
                <c:pt idx="6175">
                  <c:v>278028.35599999997</c:v>
                </c:pt>
                <c:pt idx="6176">
                  <c:v>274567.984</c:v>
                </c:pt>
                <c:pt idx="6177">
                  <c:v>275956.15880000003</c:v>
                </c:pt>
                <c:pt idx="6178">
                  <c:v>279835.66399999999</c:v>
                </c:pt>
                <c:pt idx="6179">
                  <c:v>276470.60399999999</c:v>
                </c:pt>
                <c:pt idx="6180">
                  <c:v>277030.46950000006</c:v>
                </c:pt>
                <c:pt idx="6181">
                  <c:v>277717.592</c:v>
                </c:pt>
                <c:pt idx="6182">
                  <c:v>277247.18759999995</c:v>
                </c:pt>
                <c:pt idx="6183">
                  <c:v>281455.60500000004</c:v>
                </c:pt>
                <c:pt idx="6184">
                  <c:v>279562.55999999994</c:v>
                </c:pt>
                <c:pt idx="6185">
                  <c:v>280447.29559999995</c:v>
                </c:pt>
                <c:pt idx="6186">
                  <c:v>278298.99400000001</c:v>
                </c:pt>
                <c:pt idx="6187">
                  <c:v>276328.57800000004</c:v>
                </c:pt>
                <c:pt idx="6188">
                  <c:v>276492.13399999996</c:v>
                </c:pt>
                <c:pt idx="6189">
                  <c:v>277307.30299999996</c:v>
                </c:pt>
                <c:pt idx="6190">
                  <c:v>277220.01800000004</c:v>
                </c:pt>
                <c:pt idx="6191">
                  <c:v>279771.23700000002</c:v>
                </c:pt>
                <c:pt idx="6192">
                  <c:v>277514.04980000004</c:v>
                </c:pt>
                <c:pt idx="6193">
                  <c:v>273166.10299999994</c:v>
                </c:pt>
                <c:pt idx="6194">
                  <c:v>278170.90399999992</c:v>
                </c:pt>
                <c:pt idx="6195">
                  <c:v>281959.40299999999</c:v>
                </c:pt>
                <c:pt idx="6196">
                  <c:v>291516.02100000007</c:v>
                </c:pt>
                <c:pt idx="6197">
                  <c:v>279924.05</c:v>
                </c:pt>
                <c:pt idx="6198">
                  <c:v>280754.49300000002</c:v>
                </c:pt>
                <c:pt idx="6199">
                  <c:v>307096.55299999996</c:v>
                </c:pt>
                <c:pt idx="6200">
                  <c:v>292936.27299999999</c:v>
                </c:pt>
                <c:pt idx="6201">
                  <c:v>282789.0670000001</c:v>
                </c:pt>
                <c:pt idx="6202">
                  <c:v>277571.95200000005</c:v>
                </c:pt>
                <c:pt idx="6203">
                  <c:v>277443.83899999998</c:v>
                </c:pt>
                <c:pt idx="6204">
                  <c:v>279656.32800000004</c:v>
                </c:pt>
                <c:pt idx="6205">
                  <c:v>276506.38899999997</c:v>
                </c:pt>
                <c:pt idx="6206">
                  <c:v>276539.00899999996</c:v>
                </c:pt>
                <c:pt idx="6207">
                  <c:v>276916.67009999999</c:v>
                </c:pt>
                <c:pt idx="6208">
                  <c:v>276628.17300000007</c:v>
                </c:pt>
                <c:pt idx="6209">
                  <c:v>274475.80100000004</c:v>
                </c:pt>
                <c:pt idx="6210">
                  <c:v>273355.66600000003</c:v>
                </c:pt>
                <c:pt idx="6211">
                  <c:v>280359.73299999989</c:v>
                </c:pt>
                <c:pt idx="6212">
                  <c:v>291122.88900000014</c:v>
                </c:pt>
                <c:pt idx="6213">
                  <c:v>281079.04099999997</c:v>
                </c:pt>
                <c:pt idx="6214">
                  <c:v>267678.09700000001</c:v>
                </c:pt>
                <c:pt idx="6215">
                  <c:v>268338.31070000009</c:v>
                </c:pt>
                <c:pt idx="6216">
                  <c:v>270640.11499999999</c:v>
                </c:pt>
                <c:pt idx="6217">
                  <c:v>274493.10599999997</c:v>
                </c:pt>
                <c:pt idx="6218">
                  <c:v>273817.22100000008</c:v>
                </c:pt>
                <c:pt idx="6219">
                  <c:v>272370.60899999994</c:v>
                </c:pt>
                <c:pt idx="6220">
                  <c:v>271739.92900000006</c:v>
                </c:pt>
                <c:pt idx="6221">
                  <c:v>270733.93599999999</c:v>
                </c:pt>
                <c:pt idx="6222">
                  <c:v>270683.05399999995</c:v>
                </c:pt>
                <c:pt idx="6223">
                  <c:v>275521.41799999989</c:v>
                </c:pt>
                <c:pt idx="6224">
                  <c:v>274533.84100000001</c:v>
                </c:pt>
                <c:pt idx="6225">
                  <c:v>271529.90710000013</c:v>
                </c:pt>
                <c:pt idx="6226">
                  <c:v>265351.23900000006</c:v>
                </c:pt>
                <c:pt idx="6227">
                  <c:v>263080.89799999999</c:v>
                </c:pt>
                <c:pt idx="6228">
                  <c:v>270344.75800000003</c:v>
                </c:pt>
                <c:pt idx="6229">
                  <c:v>271611.43303000001</c:v>
                </c:pt>
                <c:pt idx="6230">
                  <c:v>271773.56100000005</c:v>
                </c:pt>
                <c:pt idx="6231">
                  <c:v>271948.10999999993</c:v>
                </c:pt>
                <c:pt idx="6232">
                  <c:v>270850.826</c:v>
                </c:pt>
                <c:pt idx="6233">
                  <c:v>266595.90600000008</c:v>
                </c:pt>
                <c:pt idx="6234">
                  <c:v>266793.14659999998</c:v>
                </c:pt>
                <c:pt idx="6235">
                  <c:v>269827.31400000001</c:v>
                </c:pt>
                <c:pt idx="6236">
                  <c:v>272417.41569999995</c:v>
                </c:pt>
                <c:pt idx="6237">
                  <c:v>278943.614</c:v>
                </c:pt>
                <c:pt idx="6238">
                  <c:v>272891.08099999995</c:v>
                </c:pt>
                <c:pt idx="6239">
                  <c:v>267018.66699999996</c:v>
                </c:pt>
                <c:pt idx="6240">
                  <c:v>268296.56750000006</c:v>
                </c:pt>
                <c:pt idx="6241">
                  <c:v>276664.57000000007</c:v>
                </c:pt>
                <c:pt idx="6242">
                  <c:v>276804.72499999998</c:v>
                </c:pt>
                <c:pt idx="6243">
                  <c:v>273087.66399999999</c:v>
                </c:pt>
                <c:pt idx="6244">
                  <c:v>272326.60199999996</c:v>
                </c:pt>
                <c:pt idx="6245">
                  <c:v>269002.41200000007</c:v>
                </c:pt>
                <c:pt idx="6246">
                  <c:v>267491.92499999999</c:v>
                </c:pt>
                <c:pt idx="6247">
                  <c:v>268533.02799999999</c:v>
                </c:pt>
                <c:pt idx="6248">
                  <c:v>269035.95939999999</c:v>
                </c:pt>
                <c:pt idx="6249">
                  <c:v>268360.70200000005</c:v>
                </c:pt>
                <c:pt idx="6250">
                  <c:v>270141.76199999999</c:v>
                </c:pt>
                <c:pt idx="6251">
                  <c:v>268520.68700000003</c:v>
                </c:pt>
                <c:pt idx="6252">
                  <c:v>270347.16360000003</c:v>
                </c:pt>
                <c:pt idx="6253">
                  <c:v>272157.44900000008</c:v>
                </c:pt>
                <c:pt idx="6254">
                  <c:v>271559.05900000007</c:v>
                </c:pt>
                <c:pt idx="6255">
                  <c:v>263683.58799999999</c:v>
                </c:pt>
                <c:pt idx="6256">
                  <c:v>266231.85440000007</c:v>
                </c:pt>
                <c:pt idx="6257">
                  <c:v>266206.13899999997</c:v>
                </c:pt>
                <c:pt idx="6258">
                  <c:v>271011.03900000005</c:v>
                </c:pt>
                <c:pt idx="6259">
                  <c:v>293190.97499999998</c:v>
                </c:pt>
                <c:pt idx="6260">
                  <c:v>293129.53549999994</c:v>
                </c:pt>
                <c:pt idx="6261">
                  <c:v>274345.82199999999</c:v>
                </c:pt>
                <c:pt idx="6262">
                  <c:v>269275.43699999998</c:v>
                </c:pt>
                <c:pt idx="6263">
                  <c:v>267572.03199999989</c:v>
                </c:pt>
                <c:pt idx="6264">
                  <c:v>275626.30499999999</c:v>
                </c:pt>
                <c:pt idx="6265">
                  <c:v>278872.04600000015</c:v>
                </c:pt>
                <c:pt idx="6266">
                  <c:v>267274.06200000003</c:v>
                </c:pt>
                <c:pt idx="6267">
                  <c:v>262342.77300000004</c:v>
                </c:pt>
                <c:pt idx="6268">
                  <c:v>260631.77799999999</c:v>
                </c:pt>
                <c:pt idx="6269">
                  <c:v>265662.35700000002</c:v>
                </c:pt>
                <c:pt idx="6270">
                  <c:v>295489.13800000004</c:v>
                </c:pt>
                <c:pt idx="6271">
                  <c:v>309851.58799999999</c:v>
                </c:pt>
                <c:pt idx="6272">
                  <c:v>292031.49699999997</c:v>
                </c:pt>
                <c:pt idx="6273">
                  <c:v>268754.55699999997</c:v>
                </c:pt>
                <c:pt idx="6274">
                  <c:v>263750.33400000003</c:v>
                </c:pt>
                <c:pt idx="6275">
                  <c:v>260873.63710000002</c:v>
                </c:pt>
                <c:pt idx="6276">
                  <c:v>252192.28600000002</c:v>
                </c:pt>
                <c:pt idx="6277">
                  <c:v>244042.15699999998</c:v>
                </c:pt>
                <c:pt idx="6278">
                  <c:v>246894.99999999997</c:v>
                </c:pt>
                <c:pt idx="6279">
                  <c:v>252927.14329999994</c:v>
                </c:pt>
                <c:pt idx="6280">
                  <c:v>280248.44599999994</c:v>
                </c:pt>
                <c:pt idx="6281">
                  <c:v>343305.55700000009</c:v>
                </c:pt>
                <c:pt idx="6282">
                  <c:v>316003.11500000005</c:v>
                </c:pt>
                <c:pt idx="6283">
                  <c:v>292857.32699999999</c:v>
                </c:pt>
                <c:pt idx="6284">
                  <c:v>273694.49</c:v>
                </c:pt>
                <c:pt idx="6285">
                  <c:v>266314.80599999992</c:v>
                </c:pt>
                <c:pt idx="6286">
                  <c:v>263944.96299999993</c:v>
                </c:pt>
                <c:pt idx="6287">
                  <c:v>264105.10119999998</c:v>
                </c:pt>
                <c:pt idx="6288">
                  <c:v>270216.17100000003</c:v>
                </c:pt>
                <c:pt idx="6289">
                  <c:v>269127.40800000005</c:v>
                </c:pt>
                <c:pt idx="6290">
                  <c:v>262932.76199999999</c:v>
                </c:pt>
                <c:pt idx="6291">
                  <c:v>261418.81599999999</c:v>
                </c:pt>
                <c:pt idx="6292">
                  <c:v>257883.68600000005</c:v>
                </c:pt>
                <c:pt idx="6293">
                  <c:v>260542.95199999996</c:v>
                </c:pt>
                <c:pt idx="6294">
                  <c:v>266988.87310000003</c:v>
                </c:pt>
                <c:pt idx="6295">
                  <c:v>272062.74200000003</c:v>
                </c:pt>
                <c:pt idx="6296">
                  <c:v>307689.04680000001</c:v>
                </c:pt>
                <c:pt idx="6297">
                  <c:v>312119.55900000001</c:v>
                </c:pt>
                <c:pt idx="6298">
                  <c:v>284722.42600000004</c:v>
                </c:pt>
                <c:pt idx="6299">
                  <c:v>271247.28200000006</c:v>
                </c:pt>
                <c:pt idx="6300">
                  <c:v>262425.09600000002</c:v>
                </c:pt>
                <c:pt idx="6301">
                  <c:v>264543.73299999995</c:v>
                </c:pt>
                <c:pt idx="6302">
                  <c:v>262810.27110000007</c:v>
                </c:pt>
                <c:pt idx="6303">
                  <c:v>266497.71000000002</c:v>
                </c:pt>
                <c:pt idx="6304">
                  <c:v>266553.62099999993</c:v>
                </c:pt>
                <c:pt idx="6305">
                  <c:v>268662.73060000001</c:v>
                </c:pt>
                <c:pt idx="6306">
                  <c:v>261135.2273</c:v>
                </c:pt>
                <c:pt idx="6307">
                  <c:v>261210.997</c:v>
                </c:pt>
                <c:pt idx="6308">
                  <c:v>264095.03299999994</c:v>
                </c:pt>
                <c:pt idx="6309">
                  <c:v>261422.53800000006</c:v>
                </c:pt>
                <c:pt idx="6310">
                  <c:v>257457.27700000006</c:v>
                </c:pt>
                <c:pt idx="6311">
                  <c:v>264896.04600000003</c:v>
                </c:pt>
                <c:pt idx="6312">
                  <c:v>262871.33900000004</c:v>
                </c:pt>
                <c:pt idx="6313">
                  <c:v>264764.36290000001</c:v>
                </c:pt>
                <c:pt idx="6314">
                  <c:v>263032.32650000002</c:v>
                </c:pt>
                <c:pt idx="6315">
                  <c:v>261167.49600000001</c:v>
                </c:pt>
                <c:pt idx="6316">
                  <c:v>261261.25889999999</c:v>
                </c:pt>
                <c:pt idx="6317">
                  <c:v>259386.57400000002</c:v>
                </c:pt>
                <c:pt idx="6318">
                  <c:v>280725.03900000011</c:v>
                </c:pt>
                <c:pt idx="6319">
                  <c:v>302439.60300000006</c:v>
                </c:pt>
                <c:pt idx="6320">
                  <c:v>290883.35700000002</c:v>
                </c:pt>
                <c:pt idx="6321">
                  <c:v>270054.63400000002</c:v>
                </c:pt>
                <c:pt idx="6322">
                  <c:v>262412.80836999993</c:v>
                </c:pt>
                <c:pt idx="6323">
                  <c:v>259839.79500000001</c:v>
                </c:pt>
                <c:pt idx="6324">
                  <c:v>257397.18200000009</c:v>
                </c:pt>
                <c:pt idx="6325">
                  <c:v>261603.74709999998</c:v>
                </c:pt>
                <c:pt idx="6326">
                  <c:v>262911.03999999998</c:v>
                </c:pt>
                <c:pt idx="6327">
                  <c:v>264327.73499999999</c:v>
                </c:pt>
                <c:pt idx="6328">
                  <c:v>265809.49099999998</c:v>
                </c:pt>
                <c:pt idx="6329">
                  <c:v>261821.13399999999</c:v>
                </c:pt>
                <c:pt idx="6330">
                  <c:v>264219.228</c:v>
                </c:pt>
                <c:pt idx="6331">
                  <c:v>262675.64740000002</c:v>
                </c:pt>
                <c:pt idx="6332">
                  <c:v>262376.57250000007</c:v>
                </c:pt>
                <c:pt idx="6333">
                  <c:v>261005.29209999996</c:v>
                </c:pt>
                <c:pt idx="6334">
                  <c:v>262742.413</c:v>
                </c:pt>
                <c:pt idx="6335">
                  <c:v>266560.61300000007</c:v>
                </c:pt>
                <c:pt idx="6336">
                  <c:v>279926.4065000001</c:v>
                </c:pt>
                <c:pt idx="6337">
                  <c:v>273808.6651000001</c:v>
                </c:pt>
                <c:pt idx="6338">
                  <c:v>266771.76500000001</c:v>
                </c:pt>
                <c:pt idx="6339">
                  <c:v>266554.98</c:v>
                </c:pt>
                <c:pt idx="6340">
                  <c:v>274428.68599999999</c:v>
                </c:pt>
                <c:pt idx="6341">
                  <c:v>267790.53200000001</c:v>
                </c:pt>
                <c:pt idx="6342">
                  <c:v>270401.14399999991</c:v>
                </c:pt>
                <c:pt idx="6343">
                  <c:v>261180.57500000004</c:v>
                </c:pt>
                <c:pt idx="6344">
                  <c:v>266756.82699999999</c:v>
                </c:pt>
                <c:pt idx="6345">
                  <c:v>315994.15100000001</c:v>
                </c:pt>
                <c:pt idx="6346">
                  <c:v>326690.84200000018</c:v>
                </c:pt>
                <c:pt idx="6347">
                  <c:v>296794.34500000003</c:v>
                </c:pt>
                <c:pt idx="6348">
                  <c:v>268028.277</c:v>
                </c:pt>
                <c:pt idx="6349">
                  <c:v>270382.30330000003</c:v>
                </c:pt>
                <c:pt idx="6350">
                  <c:v>288014.17700000008</c:v>
                </c:pt>
                <c:pt idx="6351">
                  <c:v>288552.75400000007</c:v>
                </c:pt>
                <c:pt idx="6352">
                  <c:v>284954.554</c:v>
                </c:pt>
                <c:pt idx="6353">
                  <c:v>272857.89490000007</c:v>
                </c:pt>
                <c:pt idx="6354">
                  <c:v>262527.93600000005</c:v>
                </c:pt>
                <c:pt idx="6355">
                  <c:v>261309.16499999998</c:v>
                </c:pt>
                <c:pt idx="6356">
                  <c:v>258593.48199999999</c:v>
                </c:pt>
                <c:pt idx="6357">
                  <c:v>277073.66599999997</c:v>
                </c:pt>
                <c:pt idx="6358">
                  <c:v>275876.22899999999</c:v>
                </c:pt>
                <c:pt idx="6359">
                  <c:v>258204.73400000003</c:v>
                </c:pt>
                <c:pt idx="6360">
                  <c:v>255524.00199999995</c:v>
                </c:pt>
                <c:pt idx="6361">
                  <c:v>257934.23900000003</c:v>
                </c:pt>
                <c:pt idx="6362">
                  <c:v>261599.853</c:v>
                </c:pt>
                <c:pt idx="6363">
                  <c:v>264457.821</c:v>
                </c:pt>
                <c:pt idx="6364">
                  <c:v>266280.95900000003</c:v>
                </c:pt>
                <c:pt idx="6365">
                  <c:v>261096.527</c:v>
                </c:pt>
                <c:pt idx="6366">
                  <c:v>261670.1715</c:v>
                </c:pt>
                <c:pt idx="6367">
                  <c:v>263589.20199999999</c:v>
                </c:pt>
                <c:pt idx="6368">
                  <c:v>266057.10800000007</c:v>
                </c:pt>
                <c:pt idx="6369">
                  <c:v>297117.87600000005</c:v>
                </c:pt>
                <c:pt idx="6370">
                  <c:v>399785.43400000001</c:v>
                </c:pt>
                <c:pt idx="6371">
                  <c:v>379769.02299999999</c:v>
                </c:pt>
                <c:pt idx="6372">
                  <c:v>302749.46499999997</c:v>
                </c:pt>
                <c:pt idx="6373">
                  <c:v>268654.88410000002</c:v>
                </c:pt>
                <c:pt idx="6374">
                  <c:v>260945.05599999995</c:v>
                </c:pt>
                <c:pt idx="6375">
                  <c:v>259123.27899999995</c:v>
                </c:pt>
                <c:pt idx="6376">
                  <c:v>273842.60399999999</c:v>
                </c:pt>
                <c:pt idx="6377">
                  <c:v>277280.41100000008</c:v>
                </c:pt>
                <c:pt idx="6378">
                  <c:v>269965.27800000011</c:v>
                </c:pt>
                <c:pt idx="6379">
                  <c:v>267350.81200000003</c:v>
                </c:pt>
                <c:pt idx="6380">
                  <c:v>266237.14199999993</c:v>
                </c:pt>
                <c:pt idx="6381">
                  <c:v>263450.89120000001</c:v>
                </c:pt>
                <c:pt idx="6382">
                  <c:v>258554.53300000002</c:v>
                </c:pt>
                <c:pt idx="6383">
                  <c:v>254828.08189999999</c:v>
                </c:pt>
                <c:pt idx="6384">
                  <c:v>257793.40359999996</c:v>
                </c:pt>
                <c:pt idx="6385">
                  <c:v>256711.18500000003</c:v>
                </c:pt>
                <c:pt idx="6386">
                  <c:v>259428.93300000002</c:v>
                </c:pt>
                <c:pt idx="6387">
                  <c:v>261329.91299999997</c:v>
                </c:pt>
                <c:pt idx="6388">
                  <c:v>259926.00319999992</c:v>
                </c:pt>
                <c:pt idx="6389">
                  <c:v>259292.7286</c:v>
                </c:pt>
                <c:pt idx="6390">
                  <c:v>258537.80734000003</c:v>
                </c:pt>
                <c:pt idx="6391">
                  <c:v>261803.22699999998</c:v>
                </c:pt>
                <c:pt idx="6392">
                  <c:v>257478.209</c:v>
                </c:pt>
                <c:pt idx="6393">
                  <c:v>255233.78699999998</c:v>
                </c:pt>
                <c:pt idx="6394">
                  <c:v>256095.72709999999</c:v>
                </c:pt>
                <c:pt idx="6395">
                  <c:v>254379.82399999999</c:v>
                </c:pt>
                <c:pt idx="6396">
                  <c:v>256880.3278</c:v>
                </c:pt>
                <c:pt idx="6397">
                  <c:v>258117.09700000001</c:v>
                </c:pt>
                <c:pt idx="6398">
                  <c:v>260744.04700000002</c:v>
                </c:pt>
                <c:pt idx="6399">
                  <c:v>261080.35379999995</c:v>
                </c:pt>
                <c:pt idx="6400">
                  <c:v>260193.89910000001</c:v>
                </c:pt>
                <c:pt idx="6401">
                  <c:v>261211.32199999993</c:v>
                </c:pt>
                <c:pt idx="6402">
                  <c:v>258201.75500000003</c:v>
                </c:pt>
                <c:pt idx="6403">
                  <c:v>253805.04430000007</c:v>
                </c:pt>
                <c:pt idx="6404">
                  <c:v>256837.95599999992</c:v>
                </c:pt>
                <c:pt idx="6405">
                  <c:v>257701.70480000004</c:v>
                </c:pt>
                <c:pt idx="6406">
                  <c:v>257179.74800000002</c:v>
                </c:pt>
                <c:pt idx="6407">
                  <c:v>255850.08600000004</c:v>
                </c:pt>
                <c:pt idx="6408">
                  <c:v>250354.522</c:v>
                </c:pt>
                <c:pt idx="6409">
                  <c:v>251446.649</c:v>
                </c:pt>
                <c:pt idx="6410">
                  <c:v>249783.49800000002</c:v>
                </c:pt>
                <c:pt idx="6411">
                  <c:v>251983.77000000005</c:v>
                </c:pt>
                <c:pt idx="6412">
                  <c:v>254568.6059</c:v>
                </c:pt>
                <c:pt idx="6413">
                  <c:v>255953.29599999994</c:v>
                </c:pt>
                <c:pt idx="6414">
                  <c:v>254070.20299999998</c:v>
                </c:pt>
                <c:pt idx="6415">
                  <c:v>253218.01379999999</c:v>
                </c:pt>
                <c:pt idx="6416">
                  <c:v>252602.79379999998</c:v>
                </c:pt>
                <c:pt idx="6417">
                  <c:v>256119.20869999999</c:v>
                </c:pt>
                <c:pt idx="6418">
                  <c:v>253501.55709999995</c:v>
                </c:pt>
                <c:pt idx="6419">
                  <c:v>252388.46899999995</c:v>
                </c:pt>
                <c:pt idx="6420">
                  <c:v>255737.75000000003</c:v>
                </c:pt>
                <c:pt idx="6421">
                  <c:v>258287.929</c:v>
                </c:pt>
                <c:pt idx="6422">
                  <c:v>257353.81300000002</c:v>
                </c:pt>
                <c:pt idx="6423">
                  <c:v>256788.23699999996</c:v>
                </c:pt>
                <c:pt idx="6424">
                  <c:v>254038.79199999996</c:v>
                </c:pt>
                <c:pt idx="6425">
                  <c:v>253529.08800000005</c:v>
                </c:pt>
                <c:pt idx="6426">
                  <c:v>251637.50400000007</c:v>
                </c:pt>
                <c:pt idx="6427">
                  <c:v>258220.55400000003</c:v>
                </c:pt>
                <c:pt idx="6428">
                  <c:v>254824.15180000005</c:v>
                </c:pt>
                <c:pt idx="6429">
                  <c:v>249268.95549999995</c:v>
                </c:pt>
                <c:pt idx="6430">
                  <c:v>249258.97400000007</c:v>
                </c:pt>
                <c:pt idx="6431">
                  <c:v>249647.73200000005</c:v>
                </c:pt>
                <c:pt idx="6432">
                  <c:v>253069.94220000002</c:v>
                </c:pt>
                <c:pt idx="6433">
                  <c:v>253665.45679999996</c:v>
                </c:pt>
                <c:pt idx="6434">
                  <c:v>250080.02900000001</c:v>
                </c:pt>
                <c:pt idx="6435">
                  <c:v>249142.36870000002</c:v>
                </c:pt>
                <c:pt idx="6436">
                  <c:v>254808.06400000004</c:v>
                </c:pt>
                <c:pt idx="6437">
                  <c:v>255074.97600000002</c:v>
                </c:pt>
                <c:pt idx="6438">
                  <c:v>255408.878</c:v>
                </c:pt>
                <c:pt idx="6439">
                  <c:v>255300.60500000001</c:v>
                </c:pt>
                <c:pt idx="6440">
                  <c:v>256052.25500000003</c:v>
                </c:pt>
                <c:pt idx="6441">
                  <c:v>258332.18</c:v>
                </c:pt>
                <c:pt idx="6442">
                  <c:v>272048.17120000004</c:v>
                </c:pt>
                <c:pt idx="6443">
                  <c:v>273613.55399999995</c:v>
                </c:pt>
                <c:pt idx="6444">
                  <c:v>270295.81599999993</c:v>
                </c:pt>
                <c:pt idx="6445">
                  <c:v>258474.73800000004</c:v>
                </c:pt>
                <c:pt idx="6446">
                  <c:v>255017.087</c:v>
                </c:pt>
                <c:pt idx="6447">
                  <c:v>252470.01800000004</c:v>
                </c:pt>
                <c:pt idx="6448">
                  <c:v>250774.95956999998</c:v>
                </c:pt>
                <c:pt idx="6449">
                  <c:v>255290.42253000001</c:v>
                </c:pt>
                <c:pt idx="6450">
                  <c:v>254534.54299999998</c:v>
                </c:pt>
                <c:pt idx="6451">
                  <c:v>253968.37719999996</c:v>
                </c:pt>
                <c:pt idx="6452">
                  <c:v>254482.76600000003</c:v>
                </c:pt>
                <c:pt idx="6453">
                  <c:v>249694.64319999996</c:v>
                </c:pt>
                <c:pt idx="6454">
                  <c:v>245097.21199999997</c:v>
                </c:pt>
                <c:pt idx="6455">
                  <c:v>250143.071</c:v>
                </c:pt>
                <c:pt idx="6456">
                  <c:v>251207.51899999994</c:v>
                </c:pt>
                <c:pt idx="6457">
                  <c:v>249205.46200000003</c:v>
                </c:pt>
                <c:pt idx="6458">
                  <c:v>253947.54300000001</c:v>
                </c:pt>
                <c:pt idx="6459">
                  <c:v>261250.28099999999</c:v>
                </c:pt>
                <c:pt idx="6460">
                  <c:v>271658.98199999996</c:v>
                </c:pt>
                <c:pt idx="6461">
                  <c:v>269129.67199999996</c:v>
                </c:pt>
                <c:pt idx="6462">
                  <c:v>260062.80500000002</c:v>
                </c:pt>
                <c:pt idx="6463">
                  <c:v>251046.48699999999</c:v>
                </c:pt>
                <c:pt idx="6464">
                  <c:v>250746.71619999994</c:v>
                </c:pt>
                <c:pt idx="6465">
                  <c:v>248873.13199999998</c:v>
                </c:pt>
                <c:pt idx="6466">
                  <c:v>246144.28219999999</c:v>
                </c:pt>
                <c:pt idx="6467">
                  <c:v>250347.39700000003</c:v>
                </c:pt>
                <c:pt idx="6468">
                  <c:v>251408.37609999996</c:v>
                </c:pt>
                <c:pt idx="6469">
                  <c:v>250893.15099999998</c:v>
                </c:pt>
                <c:pt idx="6470">
                  <c:v>252651.742</c:v>
                </c:pt>
                <c:pt idx="6471">
                  <c:v>251475.23</c:v>
                </c:pt>
                <c:pt idx="6472">
                  <c:v>250580.39300000004</c:v>
                </c:pt>
                <c:pt idx="6473">
                  <c:v>251550.76500000004</c:v>
                </c:pt>
                <c:pt idx="6474">
                  <c:v>250715.61709999997</c:v>
                </c:pt>
                <c:pt idx="6475">
                  <c:v>246415.27349999995</c:v>
                </c:pt>
                <c:pt idx="6476">
                  <c:v>248622.334</c:v>
                </c:pt>
                <c:pt idx="6477">
                  <c:v>248104.69999999995</c:v>
                </c:pt>
                <c:pt idx="6478">
                  <c:v>250348.89399999997</c:v>
                </c:pt>
                <c:pt idx="6479">
                  <c:v>253473.10300000003</c:v>
                </c:pt>
                <c:pt idx="6480">
                  <c:v>251925.91899999997</c:v>
                </c:pt>
                <c:pt idx="6481">
                  <c:v>254892.39699999994</c:v>
                </c:pt>
                <c:pt idx="6482">
                  <c:v>251958.25800000003</c:v>
                </c:pt>
                <c:pt idx="6483">
                  <c:v>248759.13500000004</c:v>
                </c:pt>
                <c:pt idx="6484">
                  <c:v>250209.40999999997</c:v>
                </c:pt>
                <c:pt idx="6485">
                  <c:v>252347.40699999995</c:v>
                </c:pt>
                <c:pt idx="6486">
                  <c:v>264594.98332299996</c:v>
                </c:pt>
                <c:pt idx="6487">
                  <c:v>261493.26299999995</c:v>
                </c:pt>
                <c:pt idx="6488">
                  <c:v>258495.77300000004</c:v>
                </c:pt>
                <c:pt idx="6489">
                  <c:v>254690.92499999999</c:v>
                </c:pt>
                <c:pt idx="6490">
                  <c:v>252139.60600000003</c:v>
                </c:pt>
                <c:pt idx="6491">
                  <c:v>249945.89400000003</c:v>
                </c:pt>
                <c:pt idx="6492">
                  <c:v>249700.71600000001</c:v>
                </c:pt>
                <c:pt idx="6493">
                  <c:v>249333.04619999995</c:v>
                </c:pt>
                <c:pt idx="6494">
                  <c:v>252671.25699999998</c:v>
                </c:pt>
                <c:pt idx="6495">
                  <c:v>257058.9615</c:v>
                </c:pt>
                <c:pt idx="6496">
                  <c:v>253663.02</c:v>
                </c:pt>
                <c:pt idx="6497">
                  <c:v>248110.10299999997</c:v>
                </c:pt>
                <c:pt idx="6498">
                  <c:v>246886.77099999998</c:v>
                </c:pt>
                <c:pt idx="6499">
                  <c:v>252860.00999999995</c:v>
                </c:pt>
                <c:pt idx="6500">
                  <c:v>254246.92799999996</c:v>
                </c:pt>
                <c:pt idx="6501">
                  <c:v>256060.99500000002</c:v>
                </c:pt>
                <c:pt idx="6502">
                  <c:v>254741.59099999999</c:v>
                </c:pt>
                <c:pt idx="6503">
                  <c:v>252222.64500000002</c:v>
                </c:pt>
                <c:pt idx="6504">
                  <c:v>249566.56899999996</c:v>
                </c:pt>
                <c:pt idx="6505">
                  <c:v>249040.69499999998</c:v>
                </c:pt>
                <c:pt idx="6506">
                  <c:v>248929.95399999997</c:v>
                </c:pt>
                <c:pt idx="6507">
                  <c:v>247187.476</c:v>
                </c:pt>
                <c:pt idx="6508">
                  <c:v>246418.348</c:v>
                </c:pt>
                <c:pt idx="6509">
                  <c:v>246620.79099999997</c:v>
                </c:pt>
                <c:pt idx="6510">
                  <c:v>246369.97299999997</c:v>
                </c:pt>
                <c:pt idx="6511">
                  <c:v>242709.67100000003</c:v>
                </c:pt>
                <c:pt idx="6512">
                  <c:v>244440.48670000001</c:v>
                </c:pt>
                <c:pt idx="6513">
                  <c:v>246387.7035</c:v>
                </c:pt>
                <c:pt idx="6514">
                  <c:v>247236.03599999996</c:v>
                </c:pt>
                <c:pt idx="6515">
                  <c:v>248557.63600000003</c:v>
                </c:pt>
                <c:pt idx="6516">
                  <c:v>248323.64499999999</c:v>
                </c:pt>
                <c:pt idx="6517">
                  <c:v>250485.47000000003</c:v>
                </c:pt>
                <c:pt idx="6518">
                  <c:v>253849.39000000004</c:v>
                </c:pt>
                <c:pt idx="6519">
                  <c:v>251125.421</c:v>
                </c:pt>
                <c:pt idx="6520">
                  <c:v>248478.899</c:v>
                </c:pt>
                <c:pt idx="6521">
                  <c:v>249201.682</c:v>
                </c:pt>
                <c:pt idx="6522">
                  <c:v>248714.85999999996</c:v>
                </c:pt>
                <c:pt idx="6523">
                  <c:v>248548.484</c:v>
                </c:pt>
                <c:pt idx="6524">
                  <c:v>255824.15599999999</c:v>
                </c:pt>
                <c:pt idx="6525">
                  <c:v>252752.31600000002</c:v>
                </c:pt>
                <c:pt idx="6526">
                  <c:v>248146.76799999995</c:v>
                </c:pt>
                <c:pt idx="6527">
                  <c:v>244701.13799999998</c:v>
                </c:pt>
                <c:pt idx="6528">
                  <c:v>243594.05550000002</c:v>
                </c:pt>
                <c:pt idx="6529">
                  <c:v>246146.36699999997</c:v>
                </c:pt>
                <c:pt idx="6530">
                  <c:v>248018.49200000003</c:v>
                </c:pt>
                <c:pt idx="6531">
                  <c:v>246037.948</c:v>
                </c:pt>
                <c:pt idx="6532">
                  <c:v>242151.99930000002</c:v>
                </c:pt>
                <c:pt idx="6533">
                  <c:v>242176.08279999997</c:v>
                </c:pt>
                <c:pt idx="6534">
                  <c:v>242456.45799999996</c:v>
                </c:pt>
                <c:pt idx="6535">
                  <c:v>243988.94200000001</c:v>
                </c:pt>
                <c:pt idx="6536">
                  <c:v>241836.14869999996</c:v>
                </c:pt>
                <c:pt idx="6537">
                  <c:v>241221.96399999995</c:v>
                </c:pt>
                <c:pt idx="6538">
                  <c:v>240731.71970000005</c:v>
                </c:pt>
                <c:pt idx="6539">
                  <c:v>240261.14580000003</c:v>
                </c:pt>
                <c:pt idx="6540">
                  <c:v>239270.23899999997</c:v>
                </c:pt>
                <c:pt idx="6541">
                  <c:v>238740.99399999998</c:v>
                </c:pt>
                <c:pt idx="6542">
                  <c:v>237361.34170000002</c:v>
                </c:pt>
                <c:pt idx="6543">
                  <c:v>245269.51599999995</c:v>
                </c:pt>
                <c:pt idx="6544">
                  <c:v>247530.05300000001</c:v>
                </c:pt>
                <c:pt idx="6545">
                  <c:v>252890.82199999996</c:v>
                </c:pt>
                <c:pt idx="6546">
                  <c:v>261901.08199999999</c:v>
                </c:pt>
                <c:pt idx="6547">
                  <c:v>256828.29900000003</c:v>
                </c:pt>
                <c:pt idx="6548">
                  <c:v>248072.12499999997</c:v>
                </c:pt>
                <c:pt idx="6549">
                  <c:v>242172.99599999998</c:v>
                </c:pt>
                <c:pt idx="6550">
                  <c:v>244631.609</c:v>
                </c:pt>
                <c:pt idx="6551">
                  <c:v>264637.15100000001</c:v>
                </c:pt>
                <c:pt idx="6552">
                  <c:v>281811.82699999999</c:v>
                </c:pt>
                <c:pt idx="6553">
                  <c:v>265179.20399999997</c:v>
                </c:pt>
                <c:pt idx="6554">
                  <c:v>247173.54274999999</c:v>
                </c:pt>
                <c:pt idx="6555">
                  <c:v>243894.37499999997</c:v>
                </c:pt>
                <c:pt idx="6556">
                  <c:v>249206.63499999998</c:v>
                </c:pt>
                <c:pt idx="6557">
                  <c:v>279234.41700000002</c:v>
                </c:pt>
                <c:pt idx="6558">
                  <c:v>308031.28200000006</c:v>
                </c:pt>
                <c:pt idx="6559">
                  <c:v>305837.364</c:v>
                </c:pt>
                <c:pt idx="6560">
                  <c:v>302047.37200000003</c:v>
                </c:pt>
                <c:pt idx="6561">
                  <c:v>268247.36000000004</c:v>
                </c:pt>
                <c:pt idx="6562">
                  <c:v>249684.65000000005</c:v>
                </c:pt>
                <c:pt idx="6563">
                  <c:v>246975.22018000009</c:v>
                </c:pt>
                <c:pt idx="6564">
                  <c:v>245928.82900000003</c:v>
                </c:pt>
                <c:pt idx="6565">
                  <c:v>247208.15100000004</c:v>
                </c:pt>
                <c:pt idx="6566">
                  <c:v>243272.39899999995</c:v>
                </c:pt>
                <c:pt idx="6567">
                  <c:v>239404.13199999995</c:v>
                </c:pt>
                <c:pt idx="6568">
                  <c:v>239693.902</c:v>
                </c:pt>
                <c:pt idx="6569">
                  <c:v>245180.10239999997</c:v>
                </c:pt>
                <c:pt idx="6570">
                  <c:v>244895.15992999994</c:v>
                </c:pt>
                <c:pt idx="6571">
                  <c:v>244813.02740000002</c:v>
                </c:pt>
                <c:pt idx="6572">
                  <c:v>241088.02250000002</c:v>
                </c:pt>
                <c:pt idx="6573">
                  <c:v>239639.45699999999</c:v>
                </c:pt>
                <c:pt idx="6574">
                  <c:v>236818.36099999995</c:v>
                </c:pt>
                <c:pt idx="6575">
                  <c:v>249356.67999999996</c:v>
                </c:pt>
                <c:pt idx="6576">
                  <c:v>248002.02100000001</c:v>
                </c:pt>
                <c:pt idx="6577">
                  <c:v>243825.25500000003</c:v>
                </c:pt>
                <c:pt idx="6578">
                  <c:v>241574.82699999999</c:v>
                </c:pt>
                <c:pt idx="6579">
                  <c:v>242289.57669999998</c:v>
                </c:pt>
                <c:pt idx="6580">
                  <c:v>239260.08199999997</c:v>
                </c:pt>
                <c:pt idx="6581">
                  <c:v>234805.71700000006</c:v>
                </c:pt>
                <c:pt idx="6582">
                  <c:v>235344.47399999999</c:v>
                </c:pt>
                <c:pt idx="6583">
                  <c:v>236781.08199999997</c:v>
                </c:pt>
                <c:pt idx="6584">
                  <c:v>242450.30299999999</c:v>
                </c:pt>
                <c:pt idx="6585">
                  <c:v>243789.90599999999</c:v>
                </c:pt>
                <c:pt idx="6586">
                  <c:v>256213.17</c:v>
                </c:pt>
                <c:pt idx="6587">
                  <c:v>278588.36699999997</c:v>
                </c:pt>
                <c:pt idx="6588">
                  <c:v>264310.00800000003</c:v>
                </c:pt>
                <c:pt idx="6589">
                  <c:v>246253.81100000005</c:v>
                </c:pt>
                <c:pt idx="6590">
                  <c:v>245735.64999999997</c:v>
                </c:pt>
                <c:pt idx="6591">
                  <c:v>240412.144</c:v>
                </c:pt>
                <c:pt idx="6592">
                  <c:v>240488.345</c:v>
                </c:pt>
                <c:pt idx="6593">
                  <c:v>241228.64299999995</c:v>
                </c:pt>
                <c:pt idx="6594">
                  <c:v>238825.53699999995</c:v>
                </c:pt>
                <c:pt idx="6595">
                  <c:v>235540.58899999998</c:v>
                </c:pt>
                <c:pt idx="6596">
                  <c:v>237223.97400000002</c:v>
                </c:pt>
                <c:pt idx="6597">
                  <c:v>240216.35200000001</c:v>
                </c:pt>
                <c:pt idx="6598">
                  <c:v>237514.37300000002</c:v>
                </c:pt>
                <c:pt idx="6599">
                  <c:v>236426.057</c:v>
                </c:pt>
                <c:pt idx="6600">
                  <c:v>234152.32699999999</c:v>
                </c:pt>
                <c:pt idx="6601">
                  <c:v>235208.95</c:v>
                </c:pt>
                <c:pt idx="6602">
                  <c:v>232500.46479999999</c:v>
                </c:pt>
                <c:pt idx="6603">
                  <c:v>235053.86799999999</c:v>
                </c:pt>
                <c:pt idx="6604">
                  <c:v>234238.36649999997</c:v>
                </c:pt>
                <c:pt idx="6605">
                  <c:v>236810.98700000005</c:v>
                </c:pt>
                <c:pt idx="6606">
                  <c:v>240353.07699999996</c:v>
                </c:pt>
                <c:pt idx="6607">
                  <c:v>244002.43023000003</c:v>
                </c:pt>
                <c:pt idx="6608">
                  <c:v>242383.89800000002</c:v>
                </c:pt>
                <c:pt idx="6609">
                  <c:v>235449.791</c:v>
                </c:pt>
                <c:pt idx="6610">
                  <c:v>225778.34699999998</c:v>
                </c:pt>
                <c:pt idx="6611">
                  <c:v>229477.64400000003</c:v>
                </c:pt>
                <c:pt idx="6612">
                  <c:v>228940.51199999999</c:v>
                </c:pt>
                <c:pt idx="6613">
                  <c:v>233700.16800000001</c:v>
                </c:pt>
                <c:pt idx="6614">
                  <c:v>228764.45300000004</c:v>
                </c:pt>
                <c:pt idx="6615">
                  <c:v>232000.35500000001</c:v>
                </c:pt>
                <c:pt idx="6616">
                  <c:v>234730.85100000002</c:v>
                </c:pt>
                <c:pt idx="6617">
                  <c:v>238888.495</c:v>
                </c:pt>
                <c:pt idx="6618">
                  <c:v>237137.76899999997</c:v>
                </c:pt>
                <c:pt idx="6619">
                  <c:v>234951.44700000001</c:v>
                </c:pt>
                <c:pt idx="6620">
                  <c:v>232795.16100000002</c:v>
                </c:pt>
                <c:pt idx="6621">
                  <c:v>230506.87379999997</c:v>
                </c:pt>
                <c:pt idx="6622">
                  <c:v>232715.29449999999</c:v>
                </c:pt>
                <c:pt idx="6623">
                  <c:v>233699.39299999995</c:v>
                </c:pt>
                <c:pt idx="6624">
                  <c:v>235718.924</c:v>
                </c:pt>
                <c:pt idx="6625">
                  <c:v>248520.90100000004</c:v>
                </c:pt>
                <c:pt idx="6626">
                  <c:v>256010.65500000003</c:v>
                </c:pt>
                <c:pt idx="6627">
                  <c:v>240697.81199999998</c:v>
                </c:pt>
                <c:pt idx="6628">
                  <c:v>249165.83199999997</c:v>
                </c:pt>
                <c:pt idx="6629">
                  <c:v>256754.40399999998</c:v>
                </c:pt>
                <c:pt idx="6630">
                  <c:v>253615.06999999998</c:v>
                </c:pt>
                <c:pt idx="6631">
                  <c:v>245359.851</c:v>
                </c:pt>
                <c:pt idx="6632">
                  <c:v>238818.13400000005</c:v>
                </c:pt>
                <c:pt idx="6633">
                  <c:v>236884.11499999999</c:v>
                </c:pt>
                <c:pt idx="6634">
                  <c:v>239380.57800000004</c:v>
                </c:pt>
                <c:pt idx="6635">
                  <c:v>257694.06900000011</c:v>
                </c:pt>
                <c:pt idx="6636">
                  <c:v>253156.30499999996</c:v>
                </c:pt>
                <c:pt idx="6637">
                  <c:v>238796.38250000001</c:v>
                </c:pt>
                <c:pt idx="6638">
                  <c:v>233669.272</c:v>
                </c:pt>
                <c:pt idx="6639">
                  <c:v>248447.13499999998</c:v>
                </c:pt>
                <c:pt idx="6640">
                  <c:v>256396.96468000003</c:v>
                </c:pt>
                <c:pt idx="6641">
                  <c:v>248934.58700000009</c:v>
                </c:pt>
                <c:pt idx="6642">
                  <c:v>239801.04699999999</c:v>
                </c:pt>
                <c:pt idx="6643">
                  <c:v>225045.10900000003</c:v>
                </c:pt>
                <c:pt idx="6644">
                  <c:v>232130.64779999998</c:v>
                </c:pt>
                <c:pt idx="6645">
                  <c:v>232002.44899999996</c:v>
                </c:pt>
                <c:pt idx="6646">
                  <c:v>233909.44999999998</c:v>
                </c:pt>
                <c:pt idx="6647">
                  <c:v>232099.16299999997</c:v>
                </c:pt>
                <c:pt idx="6648">
                  <c:v>228709.49960000004</c:v>
                </c:pt>
                <c:pt idx="6649">
                  <c:v>225204.45189999999</c:v>
                </c:pt>
                <c:pt idx="6650">
                  <c:v>228884.4522</c:v>
                </c:pt>
                <c:pt idx="6651">
                  <c:v>232063.10920000001</c:v>
                </c:pt>
                <c:pt idx="6652">
                  <c:v>231964.44230000005</c:v>
                </c:pt>
                <c:pt idx="6653">
                  <c:v>233001.28299999997</c:v>
                </c:pt>
                <c:pt idx="6654">
                  <c:v>234971.79500000001</c:v>
                </c:pt>
                <c:pt idx="6655">
                  <c:v>235066.08200000005</c:v>
                </c:pt>
                <c:pt idx="6656">
                  <c:v>231773.56600000005</c:v>
                </c:pt>
                <c:pt idx="6657">
                  <c:v>239867.53199999998</c:v>
                </c:pt>
                <c:pt idx="6658">
                  <c:v>240127.79300000001</c:v>
                </c:pt>
                <c:pt idx="6659">
                  <c:v>252114.12999999998</c:v>
                </c:pt>
                <c:pt idx="6660">
                  <c:v>263151.88160000002</c:v>
                </c:pt>
                <c:pt idx="6661">
                  <c:v>247990.73000000004</c:v>
                </c:pt>
                <c:pt idx="6662">
                  <c:v>237886.80299999999</c:v>
                </c:pt>
                <c:pt idx="6663">
                  <c:v>234829.05100000004</c:v>
                </c:pt>
                <c:pt idx="6664">
                  <c:v>236583.82199999996</c:v>
                </c:pt>
                <c:pt idx="6665">
                  <c:v>254207.75399999993</c:v>
                </c:pt>
                <c:pt idx="6666">
                  <c:v>262412.44400000002</c:v>
                </c:pt>
                <c:pt idx="6667">
                  <c:v>261109.88716999997</c:v>
                </c:pt>
                <c:pt idx="6668">
                  <c:v>242703.16610000003</c:v>
                </c:pt>
                <c:pt idx="6669">
                  <c:v>232545.27899999995</c:v>
                </c:pt>
                <c:pt idx="6670">
                  <c:v>237064.09200000006</c:v>
                </c:pt>
                <c:pt idx="6671">
                  <c:v>235408.41699999996</c:v>
                </c:pt>
                <c:pt idx="6672">
                  <c:v>229698.18</c:v>
                </c:pt>
                <c:pt idx="6673">
                  <c:v>232286.573</c:v>
                </c:pt>
                <c:pt idx="6674">
                  <c:v>235287.48</c:v>
                </c:pt>
                <c:pt idx="6675">
                  <c:v>233144.93799999999</c:v>
                </c:pt>
                <c:pt idx="6676">
                  <c:v>232013.04199999999</c:v>
                </c:pt>
                <c:pt idx="6677">
                  <c:v>231715.56700000004</c:v>
                </c:pt>
                <c:pt idx="6678">
                  <c:v>230556.68400000004</c:v>
                </c:pt>
                <c:pt idx="6679">
                  <c:v>231254.11799999999</c:v>
                </c:pt>
                <c:pt idx="6680">
                  <c:v>230633.33359999998</c:v>
                </c:pt>
                <c:pt idx="6681">
                  <c:v>232635.71000000005</c:v>
                </c:pt>
                <c:pt idx="6682">
                  <c:v>230799.38120000003</c:v>
                </c:pt>
                <c:pt idx="6683">
                  <c:v>230505.20144000009</c:v>
                </c:pt>
                <c:pt idx="6684">
                  <c:v>228369.16499999998</c:v>
                </c:pt>
                <c:pt idx="6685">
                  <c:v>234703.78</c:v>
                </c:pt>
                <c:pt idx="6686">
                  <c:v>246713.32200000004</c:v>
                </c:pt>
                <c:pt idx="6687">
                  <c:v>243181.34099999999</c:v>
                </c:pt>
                <c:pt idx="6688">
                  <c:v>235234.92069999996</c:v>
                </c:pt>
                <c:pt idx="6689">
                  <c:v>233211.38499999995</c:v>
                </c:pt>
                <c:pt idx="6690">
                  <c:v>236725.39700000003</c:v>
                </c:pt>
                <c:pt idx="6691">
                  <c:v>237016.86699999997</c:v>
                </c:pt>
                <c:pt idx="6692">
                  <c:v>230349.00900000002</c:v>
                </c:pt>
                <c:pt idx="6693">
                  <c:v>234347.448</c:v>
                </c:pt>
                <c:pt idx="6694">
                  <c:v>231627.128</c:v>
                </c:pt>
                <c:pt idx="6695">
                  <c:v>230252.15999999997</c:v>
                </c:pt>
                <c:pt idx="6696">
                  <c:v>231410.88899999997</c:v>
                </c:pt>
                <c:pt idx="6697">
                  <c:v>231806.66500000001</c:v>
                </c:pt>
                <c:pt idx="6698">
                  <c:v>236490.87199999997</c:v>
                </c:pt>
                <c:pt idx="6699">
                  <c:v>239578.93699999998</c:v>
                </c:pt>
                <c:pt idx="6700">
                  <c:v>243498.97499999998</c:v>
                </c:pt>
                <c:pt idx="6701">
                  <c:v>234585.79599999997</c:v>
                </c:pt>
                <c:pt idx="6702">
                  <c:v>226210.19700000001</c:v>
                </c:pt>
                <c:pt idx="6703">
                  <c:v>225719.19610000003</c:v>
                </c:pt>
                <c:pt idx="6704">
                  <c:v>229794.17159999997</c:v>
                </c:pt>
                <c:pt idx="6705">
                  <c:v>234973.88500000004</c:v>
                </c:pt>
                <c:pt idx="6706">
                  <c:v>230431.47</c:v>
                </c:pt>
                <c:pt idx="6707">
                  <c:v>229464.2</c:v>
                </c:pt>
                <c:pt idx="6708">
                  <c:v>226087.79799999995</c:v>
                </c:pt>
                <c:pt idx="6709">
                  <c:v>229107.68</c:v>
                </c:pt>
                <c:pt idx="6710">
                  <c:v>228635.68</c:v>
                </c:pt>
                <c:pt idx="6711">
                  <c:v>226616.9847</c:v>
                </c:pt>
                <c:pt idx="6712">
                  <c:v>226219.99499999997</c:v>
                </c:pt>
                <c:pt idx="6713">
                  <c:v>225418.6575</c:v>
                </c:pt>
                <c:pt idx="6714">
                  <c:v>227341.94899999999</c:v>
                </c:pt>
                <c:pt idx="6715">
                  <c:v>228939.74299999999</c:v>
                </c:pt>
                <c:pt idx="6716">
                  <c:v>227909.16400000002</c:v>
                </c:pt>
                <c:pt idx="6717">
                  <c:v>230283.25799999997</c:v>
                </c:pt>
                <c:pt idx="6718">
                  <c:v>230005.88199999998</c:v>
                </c:pt>
                <c:pt idx="6719">
                  <c:v>224765.30500000005</c:v>
                </c:pt>
                <c:pt idx="6720">
                  <c:v>226876.535</c:v>
                </c:pt>
                <c:pt idx="6721">
                  <c:v>228545.57500000001</c:v>
                </c:pt>
                <c:pt idx="6722">
                  <c:v>230635.32399999999</c:v>
                </c:pt>
                <c:pt idx="6723">
                  <c:v>228461.19500000001</c:v>
                </c:pt>
                <c:pt idx="6724">
                  <c:v>226546.35299999997</c:v>
                </c:pt>
                <c:pt idx="6725">
                  <c:v>227026.31600000002</c:v>
                </c:pt>
                <c:pt idx="6726">
                  <c:v>228190.37100000001</c:v>
                </c:pt>
                <c:pt idx="6727">
                  <c:v>226514.62900000002</c:v>
                </c:pt>
                <c:pt idx="6728">
                  <c:v>225106.88759999999</c:v>
                </c:pt>
                <c:pt idx="6729">
                  <c:v>226748.23500000004</c:v>
                </c:pt>
                <c:pt idx="6730">
                  <c:v>227393.29800000001</c:v>
                </c:pt>
                <c:pt idx="6731">
                  <c:v>227492.02400000003</c:v>
                </c:pt>
                <c:pt idx="6732">
                  <c:v>225113.38099999999</c:v>
                </c:pt>
                <c:pt idx="6733">
                  <c:v>226493.50399999996</c:v>
                </c:pt>
                <c:pt idx="6734">
                  <c:v>239288.74799999999</c:v>
                </c:pt>
                <c:pt idx="6735">
                  <c:v>256874.13299999991</c:v>
                </c:pt>
                <c:pt idx="6736">
                  <c:v>242376.90600000005</c:v>
                </c:pt>
                <c:pt idx="6737">
                  <c:v>234267.57600000003</c:v>
                </c:pt>
                <c:pt idx="6738">
                  <c:v>228200.62999999998</c:v>
                </c:pt>
                <c:pt idx="6739">
                  <c:v>225357.372</c:v>
                </c:pt>
                <c:pt idx="6740">
                  <c:v>227782.29860000007</c:v>
                </c:pt>
                <c:pt idx="6741">
                  <c:v>227460.85100000002</c:v>
                </c:pt>
                <c:pt idx="6742">
                  <c:v>229422.93399999995</c:v>
                </c:pt>
                <c:pt idx="6743">
                  <c:v>229181.682</c:v>
                </c:pt>
                <c:pt idx="6744">
                  <c:v>225308.70840000003</c:v>
                </c:pt>
                <c:pt idx="6745">
                  <c:v>227415.31739999997</c:v>
                </c:pt>
                <c:pt idx="6746">
                  <c:v>227455.52899999998</c:v>
                </c:pt>
                <c:pt idx="6747">
                  <c:v>226001.93799999999</c:v>
                </c:pt>
                <c:pt idx="6748">
                  <c:v>223109.26899999997</c:v>
                </c:pt>
                <c:pt idx="6749">
                  <c:v>229076.163</c:v>
                </c:pt>
                <c:pt idx="6750">
                  <c:v>228327.43600000002</c:v>
                </c:pt>
                <c:pt idx="6751">
                  <c:v>231856.35700000002</c:v>
                </c:pt>
                <c:pt idx="6752">
                  <c:v>226380.68239999999</c:v>
                </c:pt>
                <c:pt idx="6753">
                  <c:v>226213.53200000001</c:v>
                </c:pt>
                <c:pt idx="6754">
                  <c:v>228321.39499999993</c:v>
                </c:pt>
                <c:pt idx="6755">
                  <c:v>236839.361</c:v>
                </c:pt>
                <c:pt idx="6756">
                  <c:v>245030.75140000001</c:v>
                </c:pt>
                <c:pt idx="6757">
                  <c:v>237893.46499999997</c:v>
                </c:pt>
                <c:pt idx="6758">
                  <c:v>229411.98900000003</c:v>
                </c:pt>
                <c:pt idx="6759">
                  <c:v>225890.16900000005</c:v>
                </c:pt>
                <c:pt idx="6760">
                  <c:v>229928.5</c:v>
                </c:pt>
                <c:pt idx="6761">
                  <c:v>224535.16299999997</c:v>
                </c:pt>
                <c:pt idx="6762">
                  <c:v>225603.99099999995</c:v>
                </c:pt>
                <c:pt idx="6763">
                  <c:v>225929.74299999999</c:v>
                </c:pt>
                <c:pt idx="6764">
                  <c:v>225817.541</c:v>
                </c:pt>
                <c:pt idx="6765">
                  <c:v>221318.11900000004</c:v>
                </c:pt>
                <c:pt idx="6766">
                  <c:v>221472.80799999999</c:v>
                </c:pt>
                <c:pt idx="6767">
                  <c:v>222428.85499999992</c:v>
                </c:pt>
                <c:pt idx="6768">
                  <c:v>224366.20379999999</c:v>
                </c:pt>
                <c:pt idx="6769">
                  <c:v>220709.14690000002</c:v>
                </c:pt>
                <c:pt idx="6770">
                  <c:v>222460.47700000001</c:v>
                </c:pt>
                <c:pt idx="6771">
                  <c:v>224504.30800000002</c:v>
                </c:pt>
                <c:pt idx="6772">
                  <c:v>226225.24599999998</c:v>
                </c:pt>
                <c:pt idx="6773">
                  <c:v>227079.74300000002</c:v>
                </c:pt>
                <c:pt idx="6774">
                  <c:v>225952.63199999998</c:v>
                </c:pt>
                <c:pt idx="6775">
                  <c:v>224591.39602000004</c:v>
                </c:pt>
                <c:pt idx="6776">
                  <c:v>223668.66700000007</c:v>
                </c:pt>
                <c:pt idx="6777">
                  <c:v>247038.45700000002</c:v>
                </c:pt>
                <c:pt idx="6778">
                  <c:v>249887.717</c:v>
                </c:pt>
                <c:pt idx="6779">
                  <c:v>228682.71700000003</c:v>
                </c:pt>
                <c:pt idx="6780">
                  <c:v>225668.63400000005</c:v>
                </c:pt>
                <c:pt idx="6781">
                  <c:v>226837.40500000003</c:v>
                </c:pt>
                <c:pt idx="6782">
                  <c:v>225543.91</c:v>
                </c:pt>
                <c:pt idx="6783">
                  <c:v>222171.682</c:v>
                </c:pt>
                <c:pt idx="6784">
                  <c:v>219733.97400000002</c:v>
                </c:pt>
                <c:pt idx="6785">
                  <c:v>221518.82600000003</c:v>
                </c:pt>
                <c:pt idx="6786">
                  <c:v>222527.70699999999</c:v>
                </c:pt>
                <c:pt idx="6787">
                  <c:v>223593.51800000001</c:v>
                </c:pt>
                <c:pt idx="6788">
                  <c:v>221694.12299999999</c:v>
                </c:pt>
                <c:pt idx="6789">
                  <c:v>223761.58849999998</c:v>
                </c:pt>
                <c:pt idx="6790">
                  <c:v>219553.11060000001</c:v>
                </c:pt>
                <c:pt idx="6791">
                  <c:v>219803.95230000006</c:v>
                </c:pt>
                <c:pt idx="6792">
                  <c:v>220333.633</c:v>
                </c:pt>
                <c:pt idx="6793">
                  <c:v>224684.291</c:v>
                </c:pt>
                <c:pt idx="6794">
                  <c:v>228666.70999999996</c:v>
                </c:pt>
                <c:pt idx="6795">
                  <c:v>226989.25899999996</c:v>
                </c:pt>
                <c:pt idx="6796">
                  <c:v>223098.08</c:v>
                </c:pt>
                <c:pt idx="6797">
                  <c:v>223202.90803999998</c:v>
                </c:pt>
                <c:pt idx="6798">
                  <c:v>238542.57499999998</c:v>
                </c:pt>
                <c:pt idx="6799">
                  <c:v>241217.978</c:v>
                </c:pt>
                <c:pt idx="6800">
                  <c:v>233457.74200000003</c:v>
                </c:pt>
                <c:pt idx="6801">
                  <c:v>227948.63199999998</c:v>
                </c:pt>
                <c:pt idx="6802">
                  <c:v>223046.79699999999</c:v>
                </c:pt>
                <c:pt idx="6803">
                  <c:v>227307.91299999997</c:v>
                </c:pt>
                <c:pt idx="6804">
                  <c:v>264761.64</c:v>
                </c:pt>
                <c:pt idx="6805">
                  <c:v>270337.70500000002</c:v>
                </c:pt>
                <c:pt idx="6806">
                  <c:v>235513.79699999996</c:v>
                </c:pt>
                <c:pt idx="6807">
                  <c:v>224709.74500000005</c:v>
                </c:pt>
                <c:pt idx="6808">
                  <c:v>240815.19300000006</c:v>
                </c:pt>
                <c:pt idx="6809">
                  <c:v>268399.69</c:v>
                </c:pt>
                <c:pt idx="6810">
                  <c:v>250621.14500000005</c:v>
                </c:pt>
                <c:pt idx="6811">
                  <c:v>227426.37699999998</c:v>
                </c:pt>
                <c:pt idx="6812">
                  <c:v>218346.48100000006</c:v>
                </c:pt>
                <c:pt idx="6813">
                  <c:v>220703.07400000002</c:v>
                </c:pt>
                <c:pt idx="6814">
                  <c:v>218233.24720000001</c:v>
                </c:pt>
                <c:pt idx="6815">
                  <c:v>220508.41599999997</c:v>
                </c:pt>
                <c:pt idx="6816">
                  <c:v>221715.68599999999</c:v>
                </c:pt>
                <c:pt idx="6817">
                  <c:v>220535.4596</c:v>
                </c:pt>
                <c:pt idx="6818">
                  <c:v>218989.77800000002</c:v>
                </c:pt>
                <c:pt idx="6819">
                  <c:v>214214.71879999997</c:v>
                </c:pt>
                <c:pt idx="6820">
                  <c:v>217740.05699999997</c:v>
                </c:pt>
                <c:pt idx="6821">
                  <c:v>220834.50399999999</c:v>
                </c:pt>
                <c:pt idx="6822">
                  <c:v>217189.00900000005</c:v>
                </c:pt>
                <c:pt idx="6823">
                  <c:v>219130.84999999998</c:v>
                </c:pt>
                <c:pt idx="6824">
                  <c:v>218083.16439000002</c:v>
                </c:pt>
                <c:pt idx="6825">
                  <c:v>216933.01800000001</c:v>
                </c:pt>
                <c:pt idx="6826">
                  <c:v>224408.80300000001</c:v>
                </c:pt>
                <c:pt idx="6827">
                  <c:v>225787.54699999999</c:v>
                </c:pt>
                <c:pt idx="6828">
                  <c:v>219496.42100000006</c:v>
                </c:pt>
                <c:pt idx="6829">
                  <c:v>218416.64349999998</c:v>
                </c:pt>
                <c:pt idx="6830">
                  <c:v>216671.62090000004</c:v>
                </c:pt>
                <c:pt idx="6831">
                  <c:v>218025.48700000002</c:v>
                </c:pt>
                <c:pt idx="6832">
                  <c:v>214816.84699999998</c:v>
                </c:pt>
                <c:pt idx="6833">
                  <c:v>216201.73200000002</c:v>
                </c:pt>
                <c:pt idx="6834">
                  <c:v>219294.603</c:v>
                </c:pt>
                <c:pt idx="6835">
                  <c:v>225925.96799999999</c:v>
                </c:pt>
                <c:pt idx="6836">
                  <c:v>225157.26299999995</c:v>
                </c:pt>
                <c:pt idx="6837">
                  <c:v>221344.33100000001</c:v>
                </c:pt>
                <c:pt idx="6838">
                  <c:v>223167.49100000004</c:v>
                </c:pt>
                <c:pt idx="6839">
                  <c:v>221692.522</c:v>
                </c:pt>
                <c:pt idx="6840">
                  <c:v>219512.04199999999</c:v>
                </c:pt>
                <c:pt idx="6841">
                  <c:v>217183.64170000001</c:v>
                </c:pt>
                <c:pt idx="6842">
                  <c:v>218763.35369999998</c:v>
                </c:pt>
                <c:pt idx="6843">
                  <c:v>217541.34599999999</c:v>
                </c:pt>
                <c:pt idx="6844">
                  <c:v>219695.57000000007</c:v>
                </c:pt>
                <c:pt idx="6845">
                  <c:v>216586.17600000001</c:v>
                </c:pt>
                <c:pt idx="6846">
                  <c:v>217271.62500000003</c:v>
                </c:pt>
                <c:pt idx="6847">
                  <c:v>217961.35</c:v>
                </c:pt>
                <c:pt idx="6848">
                  <c:v>220693.16100000005</c:v>
                </c:pt>
                <c:pt idx="6849">
                  <c:v>220399.16400000002</c:v>
                </c:pt>
                <c:pt idx="6850">
                  <c:v>220713.91899999999</c:v>
                </c:pt>
                <c:pt idx="6851">
                  <c:v>231685.79099999997</c:v>
                </c:pt>
                <c:pt idx="6852">
                  <c:v>225920.91700000002</c:v>
                </c:pt>
                <c:pt idx="6853">
                  <c:v>222110.65700000004</c:v>
                </c:pt>
                <c:pt idx="6854">
                  <c:v>217902.33020000005</c:v>
                </c:pt>
                <c:pt idx="6855">
                  <c:v>216084.3</c:v>
                </c:pt>
                <c:pt idx="6856">
                  <c:v>216802.40059999999</c:v>
                </c:pt>
                <c:pt idx="6857">
                  <c:v>218332.079</c:v>
                </c:pt>
                <c:pt idx="6858">
                  <c:v>213820.78100000002</c:v>
                </c:pt>
                <c:pt idx="6859">
                  <c:v>216055.32100000003</c:v>
                </c:pt>
                <c:pt idx="6860">
                  <c:v>213986.78099999996</c:v>
                </c:pt>
                <c:pt idx="6861">
                  <c:v>215329.95209999991</c:v>
                </c:pt>
                <c:pt idx="6862">
                  <c:v>214874.255</c:v>
                </c:pt>
                <c:pt idx="6863">
                  <c:v>212053.26860000001</c:v>
                </c:pt>
                <c:pt idx="6864">
                  <c:v>215346.56900000002</c:v>
                </c:pt>
                <c:pt idx="6865">
                  <c:v>214772.41450000001</c:v>
                </c:pt>
                <c:pt idx="6866">
                  <c:v>213776.39869999996</c:v>
                </c:pt>
                <c:pt idx="6867">
                  <c:v>218531.23787000004</c:v>
                </c:pt>
                <c:pt idx="6868">
                  <c:v>220422.19699999999</c:v>
                </c:pt>
                <c:pt idx="6869">
                  <c:v>215107.88950000005</c:v>
                </c:pt>
                <c:pt idx="6870">
                  <c:v>213557.09139999998</c:v>
                </c:pt>
                <c:pt idx="6871">
                  <c:v>213799.3757</c:v>
                </c:pt>
                <c:pt idx="6872">
                  <c:v>217630.05399999997</c:v>
                </c:pt>
                <c:pt idx="6873">
                  <c:v>216288.74</c:v>
                </c:pt>
                <c:pt idx="6874">
                  <c:v>219776.96100000001</c:v>
                </c:pt>
                <c:pt idx="6875">
                  <c:v>218976.07400000002</c:v>
                </c:pt>
                <c:pt idx="6876">
                  <c:v>214810.25569999998</c:v>
                </c:pt>
                <c:pt idx="6877">
                  <c:v>218034.56100000002</c:v>
                </c:pt>
                <c:pt idx="6878">
                  <c:v>218440.53499999997</c:v>
                </c:pt>
                <c:pt idx="6879">
                  <c:v>216612.80799999996</c:v>
                </c:pt>
                <c:pt idx="6880">
                  <c:v>216304.66400000005</c:v>
                </c:pt>
                <c:pt idx="6881">
                  <c:v>215639.27000000002</c:v>
                </c:pt>
                <c:pt idx="6882">
                  <c:v>214540.08999999997</c:v>
                </c:pt>
                <c:pt idx="6883">
                  <c:v>211039.486</c:v>
                </c:pt>
                <c:pt idx="6884">
                  <c:v>212090.60699999999</c:v>
                </c:pt>
                <c:pt idx="6885">
                  <c:v>209930.46499999997</c:v>
                </c:pt>
                <c:pt idx="6886">
                  <c:v>212308.639</c:v>
                </c:pt>
                <c:pt idx="6887">
                  <c:v>214823.40500000003</c:v>
                </c:pt>
                <c:pt idx="6888">
                  <c:v>235399.27100000004</c:v>
                </c:pt>
                <c:pt idx="6889">
                  <c:v>272331.70500000007</c:v>
                </c:pt>
                <c:pt idx="6890">
                  <c:v>250177.99399999998</c:v>
                </c:pt>
                <c:pt idx="6891">
                  <c:v>231191.995</c:v>
                </c:pt>
                <c:pt idx="6892">
                  <c:v>217842.52099999995</c:v>
                </c:pt>
                <c:pt idx="6893">
                  <c:v>213855.57900000003</c:v>
                </c:pt>
                <c:pt idx="6894">
                  <c:v>209010.33900000001</c:v>
                </c:pt>
                <c:pt idx="6895">
                  <c:v>206756.11559999996</c:v>
                </c:pt>
                <c:pt idx="6896">
                  <c:v>211555.33309999996</c:v>
                </c:pt>
                <c:pt idx="6897">
                  <c:v>212065.85000000003</c:v>
                </c:pt>
                <c:pt idx="6898">
                  <c:v>214254.48120000001</c:v>
                </c:pt>
                <c:pt idx="6899">
                  <c:v>214427.522</c:v>
                </c:pt>
                <c:pt idx="6900">
                  <c:v>212530.05800000002</c:v>
                </c:pt>
                <c:pt idx="6901">
                  <c:v>213910.33600000004</c:v>
                </c:pt>
                <c:pt idx="6902">
                  <c:v>213431.84099999993</c:v>
                </c:pt>
                <c:pt idx="6903">
                  <c:v>212108.18209999998</c:v>
                </c:pt>
                <c:pt idx="6904">
                  <c:v>217249.43600000002</c:v>
                </c:pt>
                <c:pt idx="6905">
                  <c:v>242379.62899999999</c:v>
                </c:pt>
                <c:pt idx="6906">
                  <c:v>245367.10700000002</c:v>
                </c:pt>
                <c:pt idx="6907">
                  <c:v>221999.33</c:v>
                </c:pt>
                <c:pt idx="6908">
                  <c:v>215116.43200000003</c:v>
                </c:pt>
                <c:pt idx="6909">
                  <c:v>215358.79699999996</c:v>
                </c:pt>
                <c:pt idx="6910">
                  <c:v>212121.943</c:v>
                </c:pt>
                <c:pt idx="6911">
                  <c:v>212133.20899999997</c:v>
                </c:pt>
                <c:pt idx="6912">
                  <c:v>212247.95749999999</c:v>
                </c:pt>
                <c:pt idx="6913">
                  <c:v>212823.83200000002</c:v>
                </c:pt>
                <c:pt idx="6914">
                  <c:v>214812.49999999997</c:v>
                </c:pt>
                <c:pt idx="6915">
                  <c:v>216467.739</c:v>
                </c:pt>
                <c:pt idx="6916">
                  <c:v>217719.019</c:v>
                </c:pt>
                <c:pt idx="6917">
                  <c:v>212431.13999999998</c:v>
                </c:pt>
                <c:pt idx="6918">
                  <c:v>210480.33739999996</c:v>
                </c:pt>
                <c:pt idx="6919">
                  <c:v>207558.57600000003</c:v>
                </c:pt>
                <c:pt idx="6920">
                  <c:v>211167.79100000006</c:v>
                </c:pt>
                <c:pt idx="6921">
                  <c:v>209869.82399999999</c:v>
                </c:pt>
                <c:pt idx="6922">
                  <c:v>210673.60399999999</c:v>
                </c:pt>
                <c:pt idx="6923">
                  <c:v>213123.58600000001</c:v>
                </c:pt>
                <c:pt idx="6924">
                  <c:v>213370.36300000001</c:v>
                </c:pt>
                <c:pt idx="6925">
                  <c:v>215462.75899999996</c:v>
                </c:pt>
                <c:pt idx="6926">
                  <c:v>213133.77599999998</c:v>
                </c:pt>
                <c:pt idx="6927">
                  <c:v>212548.83599999995</c:v>
                </c:pt>
                <c:pt idx="6928">
                  <c:v>210839.742</c:v>
                </c:pt>
                <c:pt idx="6929">
                  <c:v>220070.59899999999</c:v>
                </c:pt>
                <c:pt idx="6930">
                  <c:v>223651.35800000004</c:v>
                </c:pt>
                <c:pt idx="6931">
                  <c:v>219319.60700000002</c:v>
                </c:pt>
                <c:pt idx="6932">
                  <c:v>254554.76599999992</c:v>
                </c:pt>
                <c:pt idx="6933">
                  <c:v>263672.26699999999</c:v>
                </c:pt>
                <c:pt idx="6934">
                  <c:v>231931.27499999999</c:v>
                </c:pt>
                <c:pt idx="6935">
                  <c:v>222261.82299999997</c:v>
                </c:pt>
                <c:pt idx="6936">
                  <c:v>212660.42600000001</c:v>
                </c:pt>
                <c:pt idx="6937">
                  <c:v>213758.18000000002</c:v>
                </c:pt>
                <c:pt idx="6938">
                  <c:v>215467.02400000003</c:v>
                </c:pt>
                <c:pt idx="6939">
                  <c:v>221202.69799999995</c:v>
                </c:pt>
                <c:pt idx="6940">
                  <c:v>224442.34900000005</c:v>
                </c:pt>
                <c:pt idx="6941">
                  <c:v>217604.91099999996</c:v>
                </c:pt>
                <c:pt idx="6942">
                  <c:v>203779.32890000002</c:v>
                </c:pt>
                <c:pt idx="6943">
                  <c:v>204346.856</c:v>
                </c:pt>
                <c:pt idx="6944">
                  <c:v>209300.07900000009</c:v>
                </c:pt>
                <c:pt idx="6945">
                  <c:v>212081.58700000003</c:v>
                </c:pt>
                <c:pt idx="6946">
                  <c:v>216948.93000000002</c:v>
                </c:pt>
                <c:pt idx="6947">
                  <c:v>214418.05000000002</c:v>
                </c:pt>
                <c:pt idx="6948">
                  <c:v>215393.951</c:v>
                </c:pt>
                <c:pt idx="6949">
                  <c:v>211388.60699999999</c:v>
                </c:pt>
                <c:pt idx="6950">
                  <c:v>212815.11700000003</c:v>
                </c:pt>
                <c:pt idx="6951">
                  <c:v>210621.182</c:v>
                </c:pt>
                <c:pt idx="6952">
                  <c:v>209431.04400000002</c:v>
                </c:pt>
                <c:pt idx="6953">
                  <c:v>208446.62970000005</c:v>
                </c:pt>
                <c:pt idx="6954">
                  <c:v>209090.193</c:v>
                </c:pt>
                <c:pt idx="6955">
                  <c:v>223795.636</c:v>
                </c:pt>
                <c:pt idx="6956">
                  <c:v>245685.84400000001</c:v>
                </c:pt>
                <c:pt idx="6957">
                  <c:v>240356.19299999997</c:v>
                </c:pt>
                <c:pt idx="6958">
                  <c:v>221773.2144</c:v>
                </c:pt>
                <c:pt idx="6959">
                  <c:v>210794.73599999998</c:v>
                </c:pt>
                <c:pt idx="6960">
                  <c:v>212379.59299999999</c:v>
                </c:pt>
                <c:pt idx="6961">
                  <c:v>210300.14200000002</c:v>
                </c:pt>
                <c:pt idx="6962">
                  <c:v>207187.65699999998</c:v>
                </c:pt>
                <c:pt idx="6963">
                  <c:v>211814.72350000005</c:v>
                </c:pt>
                <c:pt idx="6964">
                  <c:v>211633.11899999998</c:v>
                </c:pt>
                <c:pt idx="6965">
                  <c:v>205939.8535</c:v>
                </c:pt>
                <c:pt idx="6966">
                  <c:v>204399.11600000001</c:v>
                </c:pt>
                <c:pt idx="6967">
                  <c:v>209030.198</c:v>
                </c:pt>
                <c:pt idx="6968">
                  <c:v>212071.82799999998</c:v>
                </c:pt>
                <c:pt idx="6969">
                  <c:v>206362.69000000003</c:v>
                </c:pt>
                <c:pt idx="6970">
                  <c:v>209429.11479999998</c:v>
                </c:pt>
                <c:pt idx="6971">
                  <c:v>209136.899</c:v>
                </c:pt>
                <c:pt idx="6972">
                  <c:v>210308.58600000001</c:v>
                </c:pt>
                <c:pt idx="6973">
                  <c:v>209108.179</c:v>
                </c:pt>
                <c:pt idx="6974">
                  <c:v>209509.58350000001</c:v>
                </c:pt>
                <c:pt idx="6975">
                  <c:v>208246.42599999998</c:v>
                </c:pt>
                <c:pt idx="6976">
                  <c:v>209652.22000000003</c:v>
                </c:pt>
                <c:pt idx="6977">
                  <c:v>211267.28999999998</c:v>
                </c:pt>
                <c:pt idx="6978">
                  <c:v>212659.296</c:v>
                </c:pt>
                <c:pt idx="6979">
                  <c:v>208492.39999999997</c:v>
                </c:pt>
                <c:pt idx="6980">
                  <c:v>203862.41899999999</c:v>
                </c:pt>
                <c:pt idx="6981">
                  <c:v>205609.25800000003</c:v>
                </c:pt>
                <c:pt idx="6982">
                  <c:v>208632.87789999999</c:v>
                </c:pt>
                <c:pt idx="6983">
                  <c:v>210948.29500000001</c:v>
                </c:pt>
                <c:pt idx="6984">
                  <c:v>208440.93510000003</c:v>
                </c:pt>
                <c:pt idx="6985">
                  <c:v>209591.26699999999</c:v>
                </c:pt>
                <c:pt idx="6986">
                  <c:v>207976.56899999996</c:v>
                </c:pt>
                <c:pt idx="6987">
                  <c:v>207490.23199999999</c:v>
                </c:pt>
                <c:pt idx="6988">
                  <c:v>208068.11300000004</c:v>
                </c:pt>
                <c:pt idx="6989">
                  <c:v>211036.50100000002</c:v>
                </c:pt>
                <c:pt idx="6990">
                  <c:v>211005.98799999998</c:v>
                </c:pt>
                <c:pt idx="6991">
                  <c:v>212089.62399999998</c:v>
                </c:pt>
                <c:pt idx="6992">
                  <c:v>207501.296</c:v>
                </c:pt>
                <c:pt idx="6993">
                  <c:v>209778.78700000001</c:v>
                </c:pt>
                <c:pt idx="6994">
                  <c:v>209587.92800000001</c:v>
                </c:pt>
                <c:pt idx="6995">
                  <c:v>209528.61600000001</c:v>
                </c:pt>
                <c:pt idx="6996">
                  <c:v>209673.93999999997</c:v>
                </c:pt>
                <c:pt idx="6997">
                  <c:v>207775.96099999995</c:v>
                </c:pt>
                <c:pt idx="6998">
                  <c:v>211025.69099999999</c:v>
                </c:pt>
                <c:pt idx="6999">
                  <c:v>210513.772</c:v>
                </c:pt>
                <c:pt idx="7000">
                  <c:v>212406.21600000004</c:v>
                </c:pt>
                <c:pt idx="7001">
                  <c:v>208846.48799999998</c:v>
                </c:pt>
                <c:pt idx="7002">
                  <c:v>207308.33900000007</c:v>
                </c:pt>
                <c:pt idx="7003">
                  <c:v>207090.95400000003</c:v>
                </c:pt>
                <c:pt idx="7004">
                  <c:v>208652.48799999998</c:v>
                </c:pt>
                <c:pt idx="7005">
                  <c:v>207811.91200000004</c:v>
                </c:pt>
                <c:pt idx="7006">
                  <c:v>212607.79400000002</c:v>
                </c:pt>
                <c:pt idx="7007">
                  <c:v>209665.52200000003</c:v>
                </c:pt>
                <c:pt idx="7008">
                  <c:v>205302.75</c:v>
                </c:pt>
                <c:pt idx="7009">
                  <c:v>203302.53300000002</c:v>
                </c:pt>
                <c:pt idx="7010">
                  <c:v>202206.10100000002</c:v>
                </c:pt>
                <c:pt idx="7011">
                  <c:v>204603.19199999995</c:v>
                </c:pt>
                <c:pt idx="7012">
                  <c:v>207382.93400000001</c:v>
                </c:pt>
                <c:pt idx="7013">
                  <c:v>206319.53800000003</c:v>
                </c:pt>
                <c:pt idx="7014">
                  <c:v>205073.43500000006</c:v>
                </c:pt>
                <c:pt idx="7015">
                  <c:v>204904.26799999998</c:v>
                </c:pt>
                <c:pt idx="7016">
                  <c:v>206045.065</c:v>
                </c:pt>
                <c:pt idx="7017">
                  <c:v>202177.36929999999</c:v>
                </c:pt>
                <c:pt idx="7018">
                  <c:v>203382.639</c:v>
                </c:pt>
                <c:pt idx="7019">
                  <c:v>204091.465</c:v>
                </c:pt>
                <c:pt idx="7020">
                  <c:v>203466.75000000009</c:v>
                </c:pt>
                <c:pt idx="7021">
                  <c:v>205953.88999999998</c:v>
                </c:pt>
                <c:pt idx="7022">
                  <c:v>208412.17499999996</c:v>
                </c:pt>
                <c:pt idx="7023">
                  <c:v>204095.42699999997</c:v>
                </c:pt>
                <c:pt idx="7024">
                  <c:v>205679.52</c:v>
                </c:pt>
                <c:pt idx="7025">
                  <c:v>204869.00599999999</c:v>
                </c:pt>
                <c:pt idx="7026">
                  <c:v>205832.41820000001</c:v>
                </c:pt>
                <c:pt idx="7027">
                  <c:v>205023.43299999996</c:v>
                </c:pt>
                <c:pt idx="7028">
                  <c:v>206367.84600000002</c:v>
                </c:pt>
                <c:pt idx="7029">
                  <c:v>206864.72700000001</c:v>
                </c:pt>
                <c:pt idx="7030">
                  <c:v>204785.46000000005</c:v>
                </c:pt>
                <c:pt idx="7031">
                  <c:v>202734.21400000004</c:v>
                </c:pt>
                <c:pt idx="7032">
                  <c:v>210321.717</c:v>
                </c:pt>
                <c:pt idx="7033">
                  <c:v>207968.576</c:v>
                </c:pt>
                <c:pt idx="7034">
                  <c:v>207009.21500000003</c:v>
                </c:pt>
                <c:pt idx="7035">
                  <c:v>205996.30570000008</c:v>
                </c:pt>
                <c:pt idx="7036">
                  <c:v>202735.56000000003</c:v>
                </c:pt>
                <c:pt idx="7037">
                  <c:v>199983.71300000002</c:v>
                </c:pt>
                <c:pt idx="7038">
                  <c:v>205210.58800000002</c:v>
                </c:pt>
                <c:pt idx="7039">
                  <c:v>206602.83499999999</c:v>
                </c:pt>
                <c:pt idx="7040">
                  <c:v>213849.39809999996</c:v>
                </c:pt>
                <c:pt idx="7041">
                  <c:v>242014.399</c:v>
                </c:pt>
                <c:pt idx="7042">
                  <c:v>252481.024</c:v>
                </c:pt>
                <c:pt idx="7043">
                  <c:v>230082.70200000002</c:v>
                </c:pt>
                <c:pt idx="7044">
                  <c:v>217302.73699999999</c:v>
                </c:pt>
                <c:pt idx="7045">
                  <c:v>202480.61499999999</c:v>
                </c:pt>
                <c:pt idx="7046">
                  <c:v>198491.59800000006</c:v>
                </c:pt>
                <c:pt idx="7047">
                  <c:v>199656.68500000003</c:v>
                </c:pt>
                <c:pt idx="7048">
                  <c:v>201523.65900000004</c:v>
                </c:pt>
                <c:pt idx="7049">
                  <c:v>201455.23099999997</c:v>
                </c:pt>
                <c:pt idx="7050">
                  <c:v>201333.36199999999</c:v>
                </c:pt>
                <c:pt idx="7051">
                  <c:v>204639.89300000001</c:v>
                </c:pt>
                <c:pt idx="7052">
                  <c:v>204935.11700000003</c:v>
                </c:pt>
                <c:pt idx="7053">
                  <c:v>205689.91099999996</c:v>
                </c:pt>
                <c:pt idx="7054">
                  <c:v>204303.61800000002</c:v>
                </c:pt>
                <c:pt idx="7055">
                  <c:v>202400.90899999999</c:v>
                </c:pt>
                <c:pt idx="7056">
                  <c:v>201870.17189999999</c:v>
                </c:pt>
                <c:pt idx="7057">
                  <c:v>199144.85699999999</c:v>
                </c:pt>
                <c:pt idx="7058">
                  <c:v>202088.20600000001</c:v>
                </c:pt>
                <c:pt idx="7059">
                  <c:v>202782.86800000005</c:v>
                </c:pt>
                <c:pt idx="7060">
                  <c:v>198423.60599999997</c:v>
                </c:pt>
                <c:pt idx="7061">
                  <c:v>197212.81599999993</c:v>
                </c:pt>
                <c:pt idx="7062">
                  <c:v>201092.68700000003</c:v>
                </c:pt>
                <c:pt idx="7063">
                  <c:v>203313.71900000001</c:v>
                </c:pt>
                <c:pt idx="7064">
                  <c:v>200881.82000000004</c:v>
                </c:pt>
                <c:pt idx="7065">
                  <c:v>207308.93500000003</c:v>
                </c:pt>
                <c:pt idx="7066">
                  <c:v>226350.27200000003</c:v>
                </c:pt>
                <c:pt idx="7067">
                  <c:v>225049.86810000002</c:v>
                </c:pt>
                <c:pt idx="7068">
                  <c:v>213416.86000000002</c:v>
                </c:pt>
                <c:pt idx="7069">
                  <c:v>205467.348</c:v>
                </c:pt>
                <c:pt idx="7070">
                  <c:v>202220.36800000002</c:v>
                </c:pt>
                <c:pt idx="7071">
                  <c:v>201145.40599999999</c:v>
                </c:pt>
                <c:pt idx="7072">
                  <c:v>201220.99710000001</c:v>
                </c:pt>
                <c:pt idx="7073">
                  <c:v>200017.07299999997</c:v>
                </c:pt>
                <c:pt idx="7074">
                  <c:v>199171.77960000001</c:v>
                </c:pt>
                <c:pt idx="7075">
                  <c:v>198079.57100000005</c:v>
                </c:pt>
                <c:pt idx="7076">
                  <c:v>198793.87900000004</c:v>
                </c:pt>
                <c:pt idx="7077">
                  <c:v>198011.02600000001</c:v>
                </c:pt>
                <c:pt idx="7078">
                  <c:v>203202.997</c:v>
                </c:pt>
                <c:pt idx="7079">
                  <c:v>202553.15299999999</c:v>
                </c:pt>
                <c:pt idx="7080">
                  <c:v>207809.67</c:v>
                </c:pt>
                <c:pt idx="7081">
                  <c:v>207812.63200000001</c:v>
                </c:pt>
                <c:pt idx="7082">
                  <c:v>205062.09199999998</c:v>
                </c:pt>
                <c:pt idx="7083">
                  <c:v>200724.78</c:v>
                </c:pt>
                <c:pt idx="7084">
                  <c:v>234868.027</c:v>
                </c:pt>
                <c:pt idx="7085">
                  <c:v>234032.41600000006</c:v>
                </c:pt>
                <c:pt idx="7086">
                  <c:v>206077.25399999999</c:v>
                </c:pt>
                <c:pt idx="7087">
                  <c:v>200191.70499999999</c:v>
                </c:pt>
                <c:pt idx="7088">
                  <c:v>202478.93700000001</c:v>
                </c:pt>
                <c:pt idx="7089">
                  <c:v>215812.402</c:v>
                </c:pt>
                <c:pt idx="7090">
                  <c:v>211691.26099999997</c:v>
                </c:pt>
                <c:pt idx="7091">
                  <c:v>206430.93400000001</c:v>
                </c:pt>
                <c:pt idx="7092">
                  <c:v>203597.27799999999</c:v>
                </c:pt>
                <c:pt idx="7093">
                  <c:v>201211.80300000001</c:v>
                </c:pt>
                <c:pt idx="7094">
                  <c:v>194505.92199999996</c:v>
                </c:pt>
                <c:pt idx="7095">
                  <c:v>197086.13300000003</c:v>
                </c:pt>
                <c:pt idx="7096">
                  <c:v>199267.86500000002</c:v>
                </c:pt>
                <c:pt idx="7097">
                  <c:v>197865.93300000002</c:v>
                </c:pt>
                <c:pt idx="7098">
                  <c:v>194906.52500000005</c:v>
                </c:pt>
                <c:pt idx="7099">
                  <c:v>193753.42809999993</c:v>
                </c:pt>
                <c:pt idx="7100">
                  <c:v>196976.05909999998</c:v>
                </c:pt>
                <c:pt idx="7101">
                  <c:v>212263.62500000006</c:v>
                </c:pt>
                <c:pt idx="7102">
                  <c:v>225621.70300000001</c:v>
                </c:pt>
                <c:pt idx="7103">
                  <c:v>213139.38300000003</c:v>
                </c:pt>
                <c:pt idx="7104">
                  <c:v>219629.155</c:v>
                </c:pt>
                <c:pt idx="7105">
                  <c:v>213958.424</c:v>
                </c:pt>
                <c:pt idx="7106">
                  <c:v>213801.75020000001</c:v>
                </c:pt>
                <c:pt idx="7107">
                  <c:v>208526.777</c:v>
                </c:pt>
                <c:pt idx="7108">
                  <c:v>211556.26499999998</c:v>
                </c:pt>
                <c:pt idx="7109">
                  <c:v>207258.85900000003</c:v>
                </c:pt>
                <c:pt idx="7110">
                  <c:v>202283.28200000001</c:v>
                </c:pt>
                <c:pt idx="7111">
                  <c:v>201967.26200000005</c:v>
                </c:pt>
                <c:pt idx="7112">
                  <c:v>222429.416</c:v>
                </c:pt>
                <c:pt idx="7113">
                  <c:v>219299.24190000002</c:v>
                </c:pt>
                <c:pt idx="7114">
                  <c:v>214305.495</c:v>
                </c:pt>
                <c:pt idx="7115">
                  <c:v>206473.57100000003</c:v>
                </c:pt>
                <c:pt idx="7116">
                  <c:v>202230.13900000002</c:v>
                </c:pt>
                <c:pt idx="7117">
                  <c:v>198312.19100000002</c:v>
                </c:pt>
                <c:pt idx="7118">
                  <c:v>198960.75900000002</c:v>
                </c:pt>
                <c:pt idx="7119">
                  <c:v>202712.82200000001</c:v>
                </c:pt>
                <c:pt idx="7120">
                  <c:v>202206.24700000009</c:v>
                </c:pt>
                <c:pt idx="7121">
                  <c:v>197572.79700000005</c:v>
                </c:pt>
                <c:pt idx="7122">
                  <c:v>194200.64600000001</c:v>
                </c:pt>
                <c:pt idx="7123">
                  <c:v>199071.541</c:v>
                </c:pt>
                <c:pt idx="7124">
                  <c:v>198257.48300000001</c:v>
                </c:pt>
                <c:pt idx="7125">
                  <c:v>196622.08800000002</c:v>
                </c:pt>
                <c:pt idx="7126">
                  <c:v>203670.40799999997</c:v>
                </c:pt>
                <c:pt idx="7127">
                  <c:v>200467.98200000002</c:v>
                </c:pt>
                <c:pt idx="7128">
                  <c:v>198618.23600000003</c:v>
                </c:pt>
                <c:pt idx="7129">
                  <c:v>197930.46100000001</c:v>
                </c:pt>
                <c:pt idx="7130">
                  <c:v>197466.26599999997</c:v>
                </c:pt>
                <c:pt idx="7131">
                  <c:v>198685.57700000002</c:v>
                </c:pt>
                <c:pt idx="7132">
                  <c:v>197285.04800000001</c:v>
                </c:pt>
                <c:pt idx="7133">
                  <c:v>199652.38899999997</c:v>
                </c:pt>
                <c:pt idx="7134">
                  <c:v>201112.77800000002</c:v>
                </c:pt>
                <c:pt idx="7135">
                  <c:v>195755.14899999998</c:v>
                </c:pt>
                <c:pt idx="7136">
                  <c:v>196256.37999999995</c:v>
                </c:pt>
                <c:pt idx="7137">
                  <c:v>199960.58500000002</c:v>
                </c:pt>
                <c:pt idx="7138">
                  <c:v>198270.56300000005</c:v>
                </c:pt>
                <c:pt idx="7139">
                  <c:v>197958.97500000003</c:v>
                </c:pt>
                <c:pt idx="7140">
                  <c:v>199349.32299999997</c:v>
                </c:pt>
                <c:pt idx="7141">
                  <c:v>196988.11500000005</c:v>
                </c:pt>
                <c:pt idx="7142">
                  <c:v>194935.283</c:v>
                </c:pt>
                <c:pt idx="7143">
                  <c:v>194437.91099999996</c:v>
                </c:pt>
                <c:pt idx="7144">
                  <c:v>196366.26399999997</c:v>
                </c:pt>
                <c:pt idx="7145">
                  <c:v>195597.43299999996</c:v>
                </c:pt>
                <c:pt idx="7146">
                  <c:v>195243.49299999999</c:v>
                </c:pt>
                <c:pt idx="7147">
                  <c:v>198937.10500000001</c:v>
                </c:pt>
                <c:pt idx="7148">
                  <c:v>194894.67999999996</c:v>
                </c:pt>
                <c:pt idx="7149">
                  <c:v>197373.12399999998</c:v>
                </c:pt>
                <c:pt idx="7150">
                  <c:v>198749.99399999998</c:v>
                </c:pt>
                <c:pt idx="7151">
                  <c:v>198201.68700000003</c:v>
                </c:pt>
                <c:pt idx="7152">
                  <c:v>201074.46200000003</c:v>
                </c:pt>
                <c:pt idx="7153">
                  <c:v>196203.77500000002</c:v>
                </c:pt>
                <c:pt idx="7154">
                  <c:v>195801.07639999999</c:v>
                </c:pt>
                <c:pt idx="7155">
                  <c:v>196912.785</c:v>
                </c:pt>
                <c:pt idx="7156">
                  <c:v>195945.81200000006</c:v>
                </c:pt>
                <c:pt idx="7157">
                  <c:v>197758.13140000001</c:v>
                </c:pt>
                <c:pt idx="7158">
                  <c:v>201094.59100000001</c:v>
                </c:pt>
                <c:pt idx="7159">
                  <c:v>196071.28100000002</c:v>
                </c:pt>
                <c:pt idx="7160">
                  <c:v>196472.69200000001</c:v>
                </c:pt>
                <c:pt idx="7161">
                  <c:v>197870.00599999999</c:v>
                </c:pt>
                <c:pt idx="7162">
                  <c:v>193263.68730000005</c:v>
                </c:pt>
                <c:pt idx="7163">
                  <c:v>187269.11558999997</c:v>
                </c:pt>
                <c:pt idx="7164">
                  <c:v>183819.34100000001</c:v>
                </c:pt>
                <c:pt idx="7165">
                  <c:v>188721.62000000002</c:v>
                </c:pt>
                <c:pt idx="7166">
                  <c:v>189758.19</c:v>
                </c:pt>
                <c:pt idx="7167">
                  <c:v>188590.49509999997</c:v>
                </c:pt>
                <c:pt idx="7168">
                  <c:v>187973.08399999997</c:v>
                </c:pt>
                <c:pt idx="7169">
                  <c:v>187738.12049999999</c:v>
                </c:pt>
                <c:pt idx="7170">
                  <c:v>190781.28899999996</c:v>
                </c:pt>
                <c:pt idx="7171">
                  <c:v>189977.00199999998</c:v>
                </c:pt>
                <c:pt idx="7172">
                  <c:v>191216.98300000007</c:v>
                </c:pt>
                <c:pt idx="7173">
                  <c:v>189968.31899999996</c:v>
                </c:pt>
                <c:pt idx="7174">
                  <c:v>191551.46699999998</c:v>
                </c:pt>
                <c:pt idx="7175">
                  <c:v>192140.86062000005</c:v>
                </c:pt>
                <c:pt idx="7176">
                  <c:v>191766.31711</c:v>
                </c:pt>
                <c:pt idx="7177">
                  <c:v>190920.791</c:v>
                </c:pt>
                <c:pt idx="7178">
                  <c:v>190394.32370000001</c:v>
                </c:pt>
                <c:pt idx="7179">
                  <c:v>191913.60480000003</c:v>
                </c:pt>
                <c:pt idx="7180">
                  <c:v>190488.8964</c:v>
                </c:pt>
                <c:pt idx="7181">
                  <c:v>189821.23750000002</c:v>
                </c:pt>
                <c:pt idx="7182">
                  <c:v>190886.81900000002</c:v>
                </c:pt>
                <c:pt idx="7183">
                  <c:v>194193.63399999999</c:v>
                </c:pt>
                <c:pt idx="7184">
                  <c:v>196805.73900000009</c:v>
                </c:pt>
                <c:pt idx="7185">
                  <c:v>203544.84400000004</c:v>
                </c:pt>
                <c:pt idx="7186">
                  <c:v>220110.11000000002</c:v>
                </c:pt>
                <c:pt idx="7187">
                  <c:v>222542.024</c:v>
                </c:pt>
                <c:pt idx="7188">
                  <c:v>233798.78999999998</c:v>
                </c:pt>
                <c:pt idx="7189">
                  <c:v>215272.68500000003</c:v>
                </c:pt>
                <c:pt idx="7190">
                  <c:v>203688.28800000009</c:v>
                </c:pt>
                <c:pt idx="7191">
                  <c:v>201333.84100000004</c:v>
                </c:pt>
                <c:pt idx="7192">
                  <c:v>197475.33</c:v>
                </c:pt>
                <c:pt idx="7193">
                  <c:v>196170.25299999997</c:v>
                </c:pt>
                <c:pt idx="7194">
                  <c:v>196831.50000000003</c:v>
                </c:pt>
                <c:pt idx="7195">
                  <c:v>193076.14869999996</c:v>
                </c:pt>
                <c:pt idx="7196">
                  <c:v>193867.55099999998</c:v>
                </c:pt>
                <c:pt idx="7197">
                  <c:v>194967.5172</c:v>
                </c:pt>
                <c:pt idx="7198">
                  <c:v>197095.31199999998</c:v>
                </c:pt>
                <c:pt idx="7199">
                  <c:v>188703.38800000001</c:v>
                </c:pt>
                <c:pt idx="7200">
                  <c:v>193495.75700000001</c:v>
                </c:pt>
                <c:pt idx="7201">
                  <c:v>192253.91700000002</c:v>
                </c:pt>
                <c:pt idx="7202">
                  <c:v>195876.747</c:v>
                </c:pt>
                <c:pt idx="7203">
                  <c:v>197186.42700000003</c:v>
                </c:pt>
                <c:pt idx="7204">
                  <c:v>209236.30300000001</c:v>
                </c:pt>
                <c:pt idx="7205">
                  <c:v>221579.36699999997</c:v>
                </c:pt>
                <c:pt idx="7206">
                  <c:v>204395.74990000002</c:v>
                </c:pt>
                <c:pt idx="7207">
                  <c:v>197005.71</c:v>
                </c:pt>
                <c:pt idx="7208">
                  <c:v>194237.20799999998</c:v>
                </c:pt>
                <c:pt idx="7209">
                  <c:v>196252.08799999999</c:v>
                </c:pt>
                <c:pt idx="7210">
                  <c:v>190336.15600000005</c:v>
                </c:pt>
                <c:pt idx="7211">
                  <c:v>193285.18273</c:v>
                </c:pt>
                <c:pt idx="7212">
                  <c:v>193136.43000000002</c:v>
                </c:pt>
                <c:pt idx="7213">
                  <c:v>198463.21100000004</c:v>
                </c:pt>
                <c:pt idx="7214">
                  <c:v>196545.42200000002</c:v>
                </c:pt>
                <c:pt idx="7215">
                  <c:v>192485.13499999992</c:v>
                </c:pt>
                <c:pt idx="7216">
                  <c:v>190208.55300000004</c:v>
                </c:pt>
                <c:pt idx="7217">
                  <c:v>193555.43700000001</c:v>
                </c:pt>
                <c:pt idx="7218">
                  <c:v>192987.36</c:v>
                </c:pt>
                <c:pt idx="7219">
                  <c:v>190089.63600000003</c:v>
                </c:pt>
                <c:pt idx="7220">
                  <c:v>193052.69699999999</c:v>
                </c:pt>
                <c:pt idx="7221">
                  <c:v>195965.02799999999</c:v>
                </c:pt>
                <c:pt idx="7222">
                  <c:v>189813.61000000004</c:v>
                </c:pt>
                <c:pt idx="7223">
                  <c:v>192247.424</c:v>
                </c:pt>
                <c:pt idx="7224">
                  <c:v>190127.12020000003</c:v>
                </c:pt>
                <c:pt idx="7225">
                  <c:v>192087.08199999997</c:v>
                </c:pt>
                <c:pt idx="7226">
                  <c:v>192592.55600000001</c:v>
                </c:pt>
                <c:pt idx="7227">
                  <c:v>187866.70899999997</c:v>
                </c:pt>
                <c:pt idx="7228">
                  <c:v>190798.27570000003</c:v>
                </c:pt>
                <c:pt idx="7229">
                  <c:v>192720.56199999998</c:v>
                </c:pt>
                <c:pt idx="7230">
                  <c:v>189998.1537</c:v>
                </c:pt>
                <c:pt idx="7231">
                  <c:v>190578.46400000004</c:v>
                </c:pt>
                <c:pt idx="7232">
                  <c:v>198251.48700000005</c:v>
                </c:pt>
                <c:pt idx="7233">
                  <c:v>201018.86500000002</c:v>
                </c:pt>
                <c:pt idx="7234">
                  <c:v>201478.07899999997</c:v>
                </c:pt>
                <c:pt idx="7235">
                  <c:v>233849.19699999999</c:v>
                </c:pt>
                <c:pt idx="7236">
                  <c:v>254997.94899999999</c:v>
                </c:pt>
                <c:pt idx="7237">
                  <c:v>222344.95700000002</c:v>
                </c:pt>
                <c:pt idx="7238">
                  <c:v>197091.78499999995</c:v>
                </c:pt>
                <c:pt idx="7239">
                  <c:v>194159.40700000004</c:v>
                </c:pt>
                <c:pt idx="7240">
                  <c:v>193370.49599999998</c:v>
                </c:pt>
                <c:pt idx="7241">
                  <c:v>212167.33199999997</c:v>
                </c:pt>
                <c:pt idx="7242">
                  <c:v>234808.1617</c:v>
                </c:pt>
                <c:pt idx="7243">
                  <c:v>206935.61776999995</c:v>
                </c:pt>
                <c:pt idx="7244">
                  <c:v>188501.90700000001</c:v>
                </c:pt>
                <c:pt idx="7245">
                  <c:v>187643.41700000004</c:v>
                </c:pt>
                <c:pt idx="7246">
                  <c:v>199510.80999999997</c:v>
                </c:pt>
                <c:pt idx="7247">
                  <c:v>196818.90800000002</c:v>
                </c:pt>
                <c:pt idx="7248">
                  <c:v>193766.924</c:v>
                </c:pt>
                <c:pt idx="7249">
                  <c:v>189796.11700000003</c:v>
                </c:pt>
                <c:pt idx="7250">
                  <c:v>190058.95199999996</c:v>
                </c:pt>
                <c:pt idx="7251">
                  <c:v>188405.97690000001</c:v>
                </c:pt>
                <c:pt idx="7252">
                  <c:v>185932.50289999999</c:v>
                </c:pt>
                <c:pt idx="7253">
                  <c:v>187881.61400000003</c:v>
                </c:pt>
                <c:pt idx="7254">
                  <c:v>192760.22299999997</c:v>
                </c:pt>
                <c:pt idx="7255">
                  <c:v>189559.34740000003</c:v>
                </c:pt>
                <c:pt idx="7256">
                  <c:v>190593.93500000003</c:v>
                </c:pt>
                <c:pt idx="7257">
                  <c:v>186403.41499999998</c:v>
                </c:pt>
                <c:pt idx="7258">
                  <c:v>190269.622</c:v>
                </c:pt>
                <c:pt idx="7259">
                  <c:v>192561.06000000003</c:v>
                </c:pt>
                <c:pt idx="7260">
                  <c:v>238059.53100000002</c:v>
                </c:pt>
                <c:pt idx="7261">
                  <c:v>292402.99100000004</c:v>
                </c:pt>
                <c:pt idx="7262">
                  <c:v>236639.68400000001</c:v>
                </c:pt>
                <c:pt idx="7263">
                  <c:v>206218.77899999998</c:v>
                </c:pt>
                <c:pt idx="7264">
                  <c:v>199526.74099999998</c:v>
                </c:pt>
                <c:pt idx="7265">
                  <c:v>191750.95099999994</c:v>
                </c:pt>
                <c:pt idx="7266">
                  <c:v>189450.92600000001</c:v>
                </c:pt>
                <c:pt idx="7267">
                  <c:v>191102.74999999997</c:v>
                </c:pt>
                <c:pt idx="7268">
                  <c:v>192003.54500000004</c:v>
                </c:pt>
                <c:pt idx="7269">
                  <c:v>190055.54399999999</c:v>
                </c:pt>
                <c:pt idx="7270">
                  <c:v>185345.12100000001</c:v>
                </c:pt>
                <c:pt idx="7271">
                  <c:v>205302.51200000002</c:v>
                </c:pt>
                <c:pt idx="7272">
                  <c:v>215807.69699999999</c:v>
                </c:pt>
                <c:pt idx="7273">
                  <c:v>194866.14999999997</c:v>
                </c:pt>
                <c:pt idx="7274">
                  <c:v>190282.60199999998</c:v>
                </c:pt>
                <c:pt idx="7275">
                  <c:v>185604.37700000004</c:v>
                </c:pt>
                <c:pt idx="7276">
                  <c:v>188140.61800000002</c:v>
                </c:pt>
                <c:pt idx="7277">
                  <c:v>186193.56100000005</c:v>
                </c:pt>
                <c:pt idx="7278">
                  <c:v>187078.87199999997</c:v>
                </c:pt>
                <c:pt idx="7279">
                  <c:v>188197.96299999993</c:v>
                </c:pt>
                <c:pt idx="7280">
                  <c:v>187284.82700000002</c:v>
                </c:pt>
                <c:pt idx="7281">
                  <c:v>187994.62999999995</c:v>
                </c:pt>
                <c:pt idx="7282">
                  <c:v>187477.50099999999</c:v>
                </c:pt>
                <c:pt idx="7283">
                  <c:v>185185.75299999994</c:v>
                </c:pt>
                <c:pt idx="7284">
                  <c:v>182250.54500000001</c:v>
                </c:pt>
                <c:pt idx="7285">
                  <c:v>187780.897</c:v>
                </c:pt>
                <c:pt idx="7286">
                  <c:v>186407.50400000002</c:v>
                </c:pt>
                <c:pt idx="7287">
                  <c:v>185695.63600000003</c:v>
                </c:pt>
                <c:pt idx="7288">
                  <c:v>183936.01799999998</c:v>
                </c:pt>
                <c:pt idx="7289">
                  <c:v>189832.50699999995</c:v>
                </c:pt>
                <c:pt idx="7290">
                  <c:v>188803.34099999999</c:v>
                </c:pt>
                <c:pt idx="7291">
                  <c:v>185569.22800000003</c:v>
                </c:pt>
                <c:pt idx="7292">
                  <c:v>187587.92400000006</c:v>
                </c:pt>
                <c:pt idx="7293">
                  <c:v>187700.52</c:v>
                </c:pt>
                <c:pt idx="7294">
                  <c:v>189831.00399999999</c:v>
                </c:pt>
                <c:pt idx="7295">
                  <c:v>186933.08199999999</c:v>
                </c:pt>
                <c:pt idx="7296">
                  <c:v>187534.853</c:v>
                </c:pt>
                <c:pt idx="7297">
                  <c:v>189738.71400000001</c:v>
                </c:pt>
                <c:pt idx="7298">
                  <c:v>188369.55999999997</c:v>
                </c:pt>
                <c:pt idx="7299">
                  <c:v>189805.58100000003</c:v>
                </c:pt>
                <c:pt idx="7300">
                  <c:v>189345.223</c:v>
                </c:pt>
                <c:pt idx="7301">
                  <c:v>193274.93400000004</c:v>
                </c:pt>
                <c:pt idx="7302">
                  <c:v>192009.97400000002</c:v>
                </c:pt>
                <c:pt idx="7303">
                  <c:v>192574.57499999998</c:v>
                </c:pt>
                <c:pt idx="7304">
                  <c:v>184659.32799999998</c:v>
                </c:pt>
                <c:pt idx="7305">
                  <c:v>184530.20799999996</c:v>
                </c:pt>
                <c:pt idx="7306">
                  <c:v>186998.22100000002</c:v>
                </c:pt>
                <c:pt idx="7307">
                  <c:v>186894.85000000003</c:v>
                </c:pt>
                <c:pt idx="7308">
                  <c:v>190777.149</c:v>
                </c:pt>
                <c:pt idx="7309">
                  <c:v>189227.49100000001</c:v>
                </c:pt>
                <c:pt idx="7310">
                  <c:v>188152.171</c:v>
                </c:pt>
                <c:pt idx="7311">
                  <c:v>190605.82639999999</c:v>
                </c:pt>
                <c:pt idx="7312">
                  <c:v>182393.37100000001</c:v>
                </c:pt>
                <c:pt idx="7313">
                  <c:v>183285.69900000002</c:v>
                </c:pt>
                <c:pt idx="7314">
                  <c:v>186629.76000000001</c:v>
                </c:pt>
                <c:pt idx="7315">
                  <c:v>185463.47299999997</c:v>
                </c:pt>
                <c:pt idx="7316">
                  <c:v>184916.23320000002</c:v>
                </c:pt>
                <c:pt idx="7317">
                  <c:v>183288.04699999996</c:v>
                </c:pt>
                <c:pt idx="7318">
                  <c:v>185359.86900000004</c:v>
                </c:pt>
                <c:pt idx="7319">
                  <c:v>184207.81599999999</c:v>
                </c:pt>
                <c:pt idx="7320">
                  <c:v>180556.48879999999</c:v>
                </c:pt>
                <c:pt idx="7321">
                  <c:v>184646.28169999996</c:v>
                </c:pt>
                <c:pt idx="7322">
                  <c:v>182829.8045</c:v>
                </c:pt>
                <c:pt idx="7323">
                  <c:v>178317.50099999999</c:v>
                </c:pt>
                <c:pt idx="7324">
                  <c:v>183224.86499999999</c:v>
                </c:pt>
                <c:pt idx="7325">
                  <c:v>183136.20300000001</c:v>
                </c:pt>
                <c:pt idx="7326">
                  <c:v>184241.74000000002</c:v>
                </c:pt>
                <c:pt idx="7327">
                  <c:v>181163.15300000002</c:v>
                </c:pt>
                <c:pt idx="7328">
                  <c:v>175827.30600000004</c:v>
                </c:pt>
                <c:pt idx="7329">
                  <c:v>181816.47920000003</c:v>
                </c:pt>
                <c:pt idx="7330">
                  <c:v>179918.15099999998</c:v>
                </c:pt>
                <c:pt idx="7331">
                  <c:v>178084.40800000005</c:v>
                </c:pt>
                <c:pt idx="7332">
                  <c:v>181516.29399999999</c:v>
                </c:pt>
                <c:pt idx="7333">
                  <c:v>184942.13999999998</c:v>
                </c:pt>
                <c:pt idx="7334">
                  <c:v>184269.3835</c:v>
                </c:pt>
                <c:pt idx="7335">
                  <c:v>184102.34520000001</c:v>
                </c:pt>
                <c:pt idx="7336">
                  <c:v>183172.61399999997</c:v>
                </c:pt>
                <c:pt idx="7337">
                  <c:v>190527.85330000002</c:v>
                </c:pt>
                <c:pt idx="7338">
                  <c:v>201153.97499999995</c:v>
                </c:pt>
                <c:pt idx="7339">
                  <c:v>200863.36699999994</c:v>
                </c:pt>
                <c:pt idx="7340">
                  <c:v>184866.92899999995</c:v>
                </c:pt>
                <c:pt idx="7341">
                  <c:v>185702.72800000006</c:v>
                </c:pt>
                <c:pt idx="7342">
                  <c:v>181504.01299999998</c:v>
                </c:pt>
                <c:pt idx="7343">
                  <c:v>183234.53199999998</c:v>
                </c:pt>
                <c:pt idx="7344">
                  <c:v>185240.51100000003</c:v>
                </c:pt>
                <c:pt idx="7345">
                  <c:v>181574.28199999998</c:v>
                </c:pt>
                <c:pt idx="7346">
                  <c:v>181726.46000000005</c:v>
                </c:pt>
                <c:pt idx="7347">
                  <c:v>183908.53099999996</c:v>
                </c:pt>
                <c:pt idx="7348">
                  <c:v>183361.69100000005</c:v>
                </c:pt>
                <c:pt idx="7349">
                  <c:v>183411.16899999999</c:v>
                </c:pt>
                <c:pt idx="7350">
                  <c:v>184613.685</c:v>
                </c:pt>
                <c:pt idx="7351">
                  <c:v>183970.47499999995</c:v>
                </c:pt>
                <c:pt idx="7352">
                  <c:v>180024.40000000002</c:v>
                </c:pt>
                <c:pt idx="7353">
                  <c:v>179804.28350000002</c:v>
                </c:pt>
                <c:pt idx="7354">
                  <c:v>180069.08000000002</c:v>
                </c:pt>
                <c:pt idx="7355">
                  <c:v>180733.47499999998</c:v>
                </c:pt>
                <c:pt idx="7356">
                  <c:v>180901.52099999998</c:v>
                </c:pt>
                <c:pt idx="7357">
                  <c:v>182611.33599999998</c:v>
                </c:pt>
                <c:pt idx="7358">
                  <c:v>179775.56900000002</c:v>
                </c:pt>
                <c:pt idx="7359">
                  <c:v>177360.935</c:v>
                </c:pt>
                <c:pt idx="7360">
                  <c:v>180492.17200000002</c:v>
                </c:pt>
                <c:pt idx="7361">
                  <c:v>183626.28500000003</c:v>
                </c:pt>
                <c:pt idx="7362">
                  <c:v>181053.76800000004</c:v>
                </c:pt>
                <c:pt idx="7363">
                  <c:v>185978.88100000002</c:v>
                </c:pt>
                <c:pt idx="7364">
                  <c:v>181945.02199999997</c:v>
                </c:pt>
                <c:pt idx="7365">
                  <c:v>184272.84999999992</c:v>
                </c:pt>
                <c:pt idx="7366">
                  <c:v>183314.60400000002</c:v>
                </c:pt>
                <c:pt idx="7367">
                  <c:v>181390.49600000001</c:v>
                </c:pt>
                <c:pt idx="7368">
                  <c:v>179368.61899999998</c:v>
                </c:pt>
                <c:pt idx="7369">
                  <c:v>180694.02400000003</c:v>
                </c:pt>
                <c:pt idx="7370">
                  <c:v>180290.24100000004</c:v>
                </c:pt>
                <c:pt idx="7371">
                  <c:v>176833.97500000001</c:v>
                </c:pt>
                <c:pt idx="7372">
                  <c:v>180476.53199999998</c:v>
                </c:pt>
                <c:pt idx="7373">
                  <c:v>177815.39100000003</c:v>
                </c:pt>
                <c:pt idx="7374">
                  <c:v>174708.86800000002</c:v>
                </c:pt>
                <c:pt idx="7375">
                  <c:v>180708.71399999998</c:v>
                </c:pt>
                <c:pt idx="7376">
                  <c:v>180212.21500000003</c:v>
                </c:pt>
                <c:pt idx="7377">
                  <c:v>182572.43800000002</c:v>
                </c:pt>
                <c:pt idx="7378">
                  <c:v>181446.16100000002</c:v>
                </c:pt>
                <c:pt idx="7379">
                  <c:v>181401.92199999999</c:v>
                </c:pt>
                <c:pt idx="7380">
                  <c:v>182556.69299999997</c:v>
                </c:pt>
                <c:pt idx="7381">
                  <c:v>176619.05</c:v>
                </c:pt>
                <c:pt idx="7382">
                  <c:v>179010.033</c:v>
                </c:pt>
                <c:pt idx="7383">
                  <c:v>178488.90499999994</c:v>
                </c:pt>
                <c:pt idx="7384">
                  <c:v>176902.046</c:v>
                </c:pt>
                <c:pt idx="7385">
                  <c:v>178350.01599999995</c:v>
                </c:pt>
                <c:pt idx="7386">
                  <c:v>194396.61099999998</c:v>
                </c:pt>
                <c:pt idx="7387">
                  <c:v>207219.46779999995</c:v>
                </c:pt>
                <c:pt idx="7388">
                  <c:v>194164.08599999998</c:v>
                </c:pt>
                <c:pt idx="7389">
                  <c:v>190384.424</c:v>
                </c:pt>
                <c:pt idx="7390">
                  <c:v>183699.25299999994</c:v>
                </c:pt>
                <c:pt idx="7391">
                  <c:v>181886.80199999997</c:v>
                </c:pt>
                <c:pt idx="7392">
                  <c:v>180043.35700000002</c:v>
                </c:pt>
                <c:pt idx="7393">
                  <c:v>178771.25099999999</c:v>
                </c:pt>
                <c:pt idx="7394">
                  <c:v>181991.04300000001</c:v>
                </c:pt>
                <c:pt idx="7395">
                  <c:v>181732.69899999999</c:v>
                </c:pt>
                <c:pt idx="7396">
                  <c:v>183603.97600000005</c:v>
                </c:pt>
                <c:pt idx="7397">
                  <c:v>182622.37599999999</c:v>
                </c:pt>
                <c:pt idx="7398">
                  <c:v>182397.28399999999</c:v>
                </c:pt>
                <c:pt idx="7399">
                  <c:v>185809.19200000001</c:v>
                </c:pt>
                <c:pt idx="7400">
                  <c:v>194619.193</c:v>
                </c:pt>
                <c:pt idx="7401">
                  <c:v>191633.717</c:v>
                </c:pt>
                <c:pt idx="7402">
                  <c:v>184103.60299999997</c:v>
                </c:pt>
                <c:pt idx="7403">
                  <c:v>182849.44800000003</c:v>
                </c:pt>
                <c:pt idx="7404">
                  <c:v>179293.79200000002</c:v>
                </c:pt>
                <c:pt idx="7405">
                  <c:v>187486.23499999999</c:v>
                </c:pt>
                <c:pt idx="7406">
                  <c:v>190041.74300000002</c:v>
                </c:pt>
                <c:pt idx="7407">
                  <c:v>185477.98000000004</c:v>
                </c:pt>
                <c:pt idx="7408">
                  <c:v>181466.44199999998</c:v>
                </c:pt>
                <c:pt idx="7409">
                  <c:v>180854.71099999998</c:v>
                </c:pt>
                <c:pt idx="7410">
                  <c:v>178528.04699999996</c:v>
                </c:pt>
                <c:pt idx="7411">
                  <c:v>180052.484</c:v>
                </c:pt>
                <c:pt idx="7412">
                  <c:v>179879.46799999999</c:v>
                </c:pt>
                <c:pt idx="7413">
                  <c:v>181551.23300000001</c:v>
                </c:pt>
                <c:pt idx="7414">
                  <c:v>191968.56400000004</c:v>
                </c:pt>
                <c:pt idx="7415">
                  <c:v>190231.66000000003</c:v>
                </c:pt>
                <c:pt idx="7416">
                  <c:v>186667.06100000002</c:v>
                </c:pt>
                <c:pt idx="7417">
                  <c:v>207474.69</c:v>
                </c:pt>
                <c:pt idx="7418">
                  <c:v>218850.17599999998</c:v>
                </c:pt>
                <c:pt idx="7419">
                  <c:v>207181.78100000005</c:v>
                </c:pt>
                <c:pt idx="7420">
                  <c:v>185387.50650000005</c:v>
                </c:pt>
                <c:pt idx="7421">
                  <c:v>179483.79</c:v>
                </c:pt>
                <c:pt idx="7422">
                  <c:v>179908.78000000003</c:v>
                </c:pt>
                <c:pt idx="7423">
                  <c:v>184428.54299999995</c:v>
                </c:pt>
                <c:pt idx="7424">
                  <c:v>190284.383</c:v>
                </c:pt>
                <c:pt idx="7425">
                  <c:v>207192.25399999996</c:v>
                </c:pt>
                <c:pt idx="7426">
                  <c:v>194218.12099999996</c:v>
                </c:pt>
                <c:pt idx="7427">
                  <c:v>177844.02299999993</c:v>
                </c:pt>
                <c:pt idx="7428">
                  <c:v>181689.74700000003</c:v>
                </c:pt>
                <c:pt idx="7429">
                  <c:v>188537.35699999999</c:v>
                </c:pt>
                <c:pt idx="7430">
                  <c:v>184672.91199999998</c:v>
                </c:pt>
                <c:pt idx="7431">
                  <c:v>182043.26199999999</c:v>
                </c:pt>
                <c:pt idx="7432">
                  <c:v>174983.541</c:v>
                </c:pt>
                <c:pt idx="7433">
                  <c:v>176114.28399999996</c:v>
                </c:pt>
                <c:pt idx="7434">
                  <c:v>177085.66699999999</c:v>
                </c:pt>
                <c:pt idx="7435">
                  <c:v>177909.94000000006</c:v>
                </c:pt>
                <c:pt idx="7436">
                  <c:v>178745.52400000003</c:v>
                </c:pt>
                <c:pt idx="7437">
                  <c:v>177882.981</c:v>
                </c:pt>
                <c:pt idx="7438">
                  <c:v>176436.47100000002</c:v>
                </c:pt>
                <c:pt idx="7439">
                  <c:v>178038.86700000009</c:v>
                </c:pt>
                <c:pt idx="7440">
                  <c:v>177871.86799999996</c:v>
                </c:pt>
                <c:pt idx="7441">
                  <c:v>181566.20099999994</c:v>
                </c:pt>
                <c:pt idx="7442">
                  <c:v>176937.50399999996</c:v>
                </c:pt>
                <c:pt idx="7443">
                  <c:v>176382.78200000001</c:v>
                </c:pt>
                <c:pt idx="7444">
                  <c:v>175013.00060000003</c:v>
                </c:pt>
                <c:pt idx="7445">
                  <c:v>174966.57399999996</c:v>
                </c:pt>
                <c:pt idx="7446">
                  <c:v>173803.639</c:v>
                </c:pt>
                <c:pt idx="7447">
                  <c:v>176032.50099999993</c:v>
                </c:pt>
                <c:pt idx="7448">
                  <c:v>177279.71499999994</c:v>
                </c:pt>
                <c:pt idx="7449">
                  <c:v>181043.62599999996</c:v>
                </c:pt>
                <c:pt idx="7450">
                  <c:v>187593.70800000001</c:v>
                </c:pt>
                <c:pt idx="7451">
                  <c:v>195183.63900000002</c:v>
                </c:pt>
                <c:pt idx="7452">
                  <c:v>198445.45600000003</c:v>
                </c:pt>
                <c:pt idx="7453">
                  <c:v>185147.16099999996</c:v>
                </c:pt>
                <c:pt idx="7454">
                  <c:v>179184.25399999996</c:v>
                </c:pt>
                <c:pt idx="7455">
                  <c:v>174823.08099999998</c:v>
                </c:pt>
                <c:pt idx="7456">
                  <c:v>166816.91340000002</c:v>
                </c:pt>
                <c:pt idx="7457">
                  <c:v>170395.75450000001</c:v>
                </c:pt>
                <c:pt idx="7458">
                  <c:v>173462.136</c:v>
                </c:pt>
                <c:pt idx="7459">
                  <c:v>172622.56000000003</c:v>
                </c:pt>
                <c:pt idx="7460">
                  <c:v>173032.03600000002</c:v>
                </c:pt>
                <c:pt idx="7461">
                  <c:v>172660.52200000003</c:v>
                </c:pt>
                <c:pt idx="7462">
                  <c:v>169874.28100000005</c:v>
                </c:pt>
                <c:pt idx="7463">
                  <c:v>178291.992</c:v>
                </c:pt>
                <c:pt idx="7464">
                  <c:v>173769.09899999999</c:v>
                </c:pt>
                <c:pt idx="7465">
                  <c:v>175814.03999999998</c:v>
                </c:pt>
                <c:pt idx="7466">
                  <c:v>178872.274</c:v>
                </c:pt>
                <c:pt idx="7467">
                  <c:v>179326.61330000006</c:v>
                </c:pt>
                <c:pt idx="7468">
                  <c:v>172226.39399999997</c:v>
                </c:pt>
                <c:pt idx="7469">
                  <c:v>174021.85699999999</c:v>
                </c:pt>
                <c:pt idx="7470">
                  <c:v>171540.54100000003</c:v>
                </c:pt>
                <c:pt idx="7471">
                  <c:v>172314.82200000004</c:v>
                </c:pt>
                <c:pt idx="7472">
                  <c:v>171311.14250000005</c:v>
                </c:pt>
                <c:pt idx="7473">
                  <c:v>170354.85600000003</c:v>
                </c:pt>
                <c:pt idx="7474">
                  <c:v>171539.57000000004</c:v>
                </c:pt>
                <c:pt idx="7475">
                  <c:v>172371.66099999996</c:v>
                </c:pt>
                <c:pt idx="7476">
                  <c:v>174556.50699999995</c:v>
                </c:pt>
                <c:pt idx="7477">
                  <c:v>173311.13399999999</c:v>
                </c:pt>
                <c:pt idx="7478">
                  <c:v>172364.823</c:v>
                </c:pt>
                <c:pt idx="7479">
                  <c:v>169318.255</c:v>
                </c:pt>
                <c:pt idx="7480">
                  <c:v>170364.41900000002</c:v>
                </c:pt>
                <c:pt idx="7481">
                  <c:v>172170.27300000004</c:v>
                </c:pt>
                <c:pt idx="7482">
                  <c:v>172603.10499999998</c:v>
                </c:pt>
                <c:pt idx="7483">
                  <c:v>178111.79300000001</c:v>
                </c:pt>
                <c:pt idx="7484">
                  <c:v>173427.28699999998</c:v>
                </c:pt>
                <c:pt idx="7485">
                  <c:v>171077.21000000002</c:v>
                </c:pt>
                <c:pt idx="7486">
                  <c:v>173469.90699999998</c:v>
                </c:pt>
                <c:pt idx="7487">
                  <c:v>172272.79500000001</c:v>
                </c:pt>
                <c:pt idx="7488">
                  <c:v>173056.24000000002</c:v>
                </c:pt>
                <c:pt idx="7489">
                  <c:v>175543.27000000005</c:v>
                </c:pt>
                <c:pt idx="7490">
                  <c:v>174325.54600000003</c:v>
                </c:pt>
                <c:pt idx="7491">
                  <c:v>176898.29299999998</c:v>
                </c:pt>
                <c:pt idx="7492">
                  <c:v>176238.91899999997</c:v>
                </c:pt>
                <c:pt idx="7493">
                  <c:v>181897.20300000001</c:v>
                </c:pt>
                <c:pt idx="7494">
                  <c:v>186307.269</c:v>
                </c:pt>
                <c:pt idx="7495">
                  <c:v>182931.44599999997</c:v>
                </c:pt>
                <c:pt idx="7496">
                  <c:v>182778.25900000002</c:v>
                </c:pt>
                <c:pt idx="7497">
                  <c:v>178873.37899999999</c:v>
                </c:pt>
                <c:pt idx="7498">
                  <c:v>173004.42600000001</c:v>
                </c:pt>
                <c:pt idx="7499">
                  <c:v>189323.27100000001</c:v>
                </c:pt>
                <c:pt idx="7500">
                  <c:v>209910.92199999993</c:v>
                </c:pt>
                <c:pt idx="7501">
                  <c:v>187870.94499999995</c:v>
                </c:pt>
                <c:pt idx="7502">
                  <c:v>174541.87519999998</c:v>
                </c:pt>
                <c:pt idx="7503">
                  <c:v>171085.65299999999</c:v>
                </c:pt>
                <c:pt idx="7504">
                  <c:v>170089.01299999998</c:v>
                </c:pt>
                <c:pt idx="7505">
                  <c:v>174901.647</c:v>
                </c:pt>
                <c:pt idx="7506">
                  <c:v>170493.04099999997</c:v>
                </c:pt>
                <c:pt idx="7507">
                  <c:v>166452.89299999995</c:v>
                </c:pt>
                <c:pt idx="7508">
                  <c:v>170360.47999999998</c:v>
                </c:pt>
                <c:pt idx="7509">
                  <c:v>171994.386</c:v>
                </c:pt>
                <c:pt idx="7510">
                  <c:v>172739.48100000003</c:v>
                </c:pt>
                <c:pt idx="7511">
                  <c:v>172639.61200000002</c:v>
                </c:pt>
                <c:pt idx="7512">
                  <c:v>183871.587</c:v>
                </c:pt>
                <c:pt idx="7513">
                  <c:v>199888.26400000005</c:v>
                </c:pt>
                <c:pt idx="7514">
                  <c:v>220663.34070000006</c:v>
                </c:pt>
                <c:pt idx="7515">
                  <c:v>202572.84700000001</c:v>
                </c:pt>
                <c:pt idx="7516">
                  <c:v>178685.83899999998</c:v>
                </c:pt>
                <c:pt idx="7517">
                  <c:v>172448.91599999997</c:v>
                </c:pt>
                <c:pt idx="7518">
                  <c:v>177488.106</c:v>
                </c:pt>
                <c:pt idx="7519">
                  <c:v>172266.22899999999</c:v>
                </c:pt>
                <c:pt idx="7520">
                  <c:v>170105.21899999998</c:v>
                </c:pt>
                <c:pt idx="7521">
                  <c:v>171650.09800000003</c:v>
                </c:pt>
                <c:pt idx="7522">
                  <c:v>167303.16299999997</c:v>
                </c:pt>
                <c:pt idx="7523">
                  <c:v>170503.66899999994</c:v>
                </c:pt>
                <c:pt idx="7524">
                  <c:v>166420.82399999996</c:v>
                </c:pt>
                <c:pt idx="7525">
                  <c:v>166057.08900000001</c:v>
                </c:pt>
                <c:pt idx="7526">
                  <c:v>171088.05800000005</c:v>
                </c:pt>
                <c:pt idx="7527">
                  <c:v>171467.82299999997</c:v>
                </c:pt>
                <c:pt idx="7528">
                  <c:v>172251.497</c:v>
                </c:pt>
                <c:pt idx="7529">
                  <c:v>167656.56589999999</c:v>
                </c:pt>
                <c:pt idx="7530">
                  <c:v>170096.40649999998</c:v>
                </c:pt>
                <c:pt idx="7531">
                  <c:v>172688.09299999996</c:v>
                </c:pt>
                <c:pt idx="7532">
                  <c:v>170487.761</c:v>
                </c:pt>
                <c:pt idx="7533">
                  <c:v>169502.16150000002</c:v>
                </c:pt>
                <c:pt idx="7534">
                  <c:v>172275.08599999995</c:v>
                </c:pt>
                <c:pt idx="7535">
                  <c:v>170297.66919999997</c:v>
                </c:pt>
                <c:pt idx="7536">
                  <c:v>171906.00270000004</c:v>
                </c:pt>
                <c:pt idx="7537">
                  <c:v>169303.21909999999</c:v>
                </c:pt>
                <c:pt idx="7538">
                  <c:v>172247.86817999999</c:v>
                </c:pt>
                <c:pt idx="7539">
                  <c:v>171134.47620000003</c:v>
                </c:pt>
                <c:pt idx="7540">
                  <c:v>169213.08600000001</c:v>
                </c:pt>
                <c:pt idx="7541">
                  <c:v>173417.54300000001</c:v>
                </c:pt>
                <c:pt idx="7542">
                  <c:v>171191.14</c:v>
                </c:pt>
                <c:pt idx="7543">
                  <c:v>171263.24899999995</c:v>
                </c:pt>
                <c:pt idx="7544">
                  <c:v>182254.87600000005</c:v>
                </c:pt>
                <c:pt idx="7545">
                  <c:v>200507.74600000001</c:v>
                </c:pt>
                <c:pt idx="7546">
                  <c:v>183469.35900000005</c:v>
                </c:pt>
                <c:pt idx="7547">
                  <c:v>172859.63900000002</c:v>
                </c:pt>
                <c:pt idx="7548">
                  <c:v>181677.49300000005</c:v>
                </c:pt>
                <c:pt idx="7549">
                  <c:v>206329.44300000003</c:v>
                </c:pt>
                <c:pt idx="7550">
                  <c:v>205980.24200000006</c:v>
                </c:pt>
                <c:pt idx="7551">
                  <c:v>183901.85500000004</c:v>
                </c:pt>
                <c:pt idx="7552">
                  <c:v>174557.94099999996</c:v>
                </c:pt>
                <c:pt idx="7553">
                  <c:v>171199.93099999998</c:v>
                </c:pt>
                <c:pt idx="7554">
                  <c:v>171153.11399999997</c:v>
                </c:pt>
                <c:pt idx="7555">
                  <c:v>173952.51700000005</c:v>
                </c:pt>
                <c:pt idx="7556">
                  <c:v>174346.54899999997</c:v>
                </c:pt>
                <c:pt idx="7557">
                  <c:v>169237.679</c:v>
                </c:pt>
                <c:pt idx="7558">
                  <c:v>166445.89630000005</c:v>
                </c:pt>
                <c:pt idx="7559">
                  <c:v>171898.12399999998</c:v>
                </c:pt>
                <c:pt idx="7560">
                  <c:v>178282.93099999995</c:v>
                </c:pt>
                <c:pt idx="7561">
                  <c:v>176961.951</c:v>
                </c:pt>
                <c:pt idx="7562">
                  <c:v>175578.853</c:v>
                </c:pt>
                <c:pt idx="7563">
                  <c:v>173520.13799999995</c:v>
                </c:pt>
                <c:pt idx="7564">
                  <c:v>171748.72499999998</c:v>
                </c:pt>
                <c:pt idx="7565">
                  <c:v>170589.07499999998</c:v>
                </c:pt>
                <c:pt idx="7566">
                  <c:v>171572.79499999998</c:v>
                </c:pt>
                <c:pt idx="7567">
                  <c:v>175447.61600000004</c:v>
                </c:pt>
                <c:pt idx="7568">
                  <c:v>173517.209</c:v>
                </c:pt>
                <c:pt idx="7569">
                  <c:v>172206.12000000002</c:v>
                </c:pt>
                <c:pt idx="7570">
                  <c:v>180958.45600000003</c:v>
                </c:pt>
                <c:pt idx="7571">
                  <c:v>210018.63200000001</c:v>
                </c:pt>
                <c:pt idx="7572">
                  <c:v>196357.37700000004</c:v>
                </c:pt>
                <c:pt idx="7573">
                  <c:v>178090.17500000002</c:v>
                </c:pt>
                <c:pt idx="7574">
                  <c:v>173432.08600000001</c:v>
                </c:pt>
                <c:pt idx="7575">
                  <c:v>172570.62399999998</c:v>
                </c:pt>
                <c:pt idx="7576">
                  <c:v>180036.397</c:v>
                </c:pt>
                <c:pt idx="7577">
                  <c:v>186535.83499999999</c:v>
                </c:pt>
                <c:pt idx="7578">
                  <c:v>177094.03399999999</c:v>
                </c:pt>
                <c:pt idx="7579">
                  <c:v>168216.73700000002</c:v>
                </c:pt>
                <c:pt idx="7580">
                  <c:v>168502.67</c:v>
                </c:pt>
                <c:pt idx="7581">
                  <c:v>169822.20499999996</c:v>
                </c:pt>
                <c:pt idx="7582">
                  <c:v>171068.04199999996</c:v>
                </c:pt>
                <c:pt idx="7583">
                  <c:v>169165.18</c:v>
                </c:pt>
                <c:pt idx="7584">
                  <c:v>167170.10599999997</c:v>
                </c:pt>
                <c:pt idx="7585">
                  <c:v>169994.31599999996</c:v>
                </c:pt>
                <c:pt idx="7586">
                  <c:v>170797.13399999999</c:v>
                </c:pt>
                <c:pt idx="7587">
                  <c:v>168709.44999999998</c:v>
                </c:pt>
                <c:pt idx="7588">
                  <c:v>165790.35599999997</c:v>
                </c:pt>
                <c:pt idx="7589">
                  <c:v>171620.12799999997</c:v>
                </c:pt>
                <c:pt idx="7590">
                  <c:v>172342.75699999998</c:v>
                </c:pt>
                <c:pt idx="7591">
                  <c:v>168136.71600000004</c:v>
                </c:pt>
                <c:pt idx="7592">
                  <c:v>167996.10900000003</c:v>
                </c:pt>
                <c:pt idx="7593">
                  <c:v>171100.204</c:v>
                </c:pt>
                <c:pt idx="7594">
                  <c:v>173686.685</c:v>
                </c:pt>
                <c:pt idx="7595">
                  <c:v>170996.90870000003</c:v>
                </c:pt>
                <c:pt idx="7596">
                  <c:v>170327.29399999997</c:v>
                </c:pt>
                <c:pt idx="7597">
                  <c:v>174322.019</c:v>
                </c:pt>
                <c:pt idx="7598">
                  <c:v>173943.74899999998</c:v>
                </c:pt>
                <c:pt idx="7599">
                  <c:v>171181.06299999994</c:v>
                </c:pt>
                <c:pt idx="7600">
                  <c:v>170368.68600000002</c:v>
                </c:pt>
                <c:pt idx="7601">
                  <c:v>169660.95100000006</c:v>
                </c:pt>
                <c:pt idx="7602">
                  <c:v>171088.64199999996</c:v>
                </c:pt>
                <c:pt idx="7603">
                  <c:v>169165.08099999995</c:v>
                </c:pt>
                <c:pt idx="7604">
                  <c:v>170934.43000000002</c:v>
                </c:pt>
                <c:pt idx="7605">
                  <c:v>165830.15299999993</c:v>
                </c:pt>
                <c:pt idx="7606">
                  <c:v>168954.49599999998</c:v>
                </c:pt>
                <c:pt idx="7607">
                  <c:v>165632.37200000003</c:v>
                </c:pt>
                <c:pt idx="7608">
                  <c:v>164376.12000000002</c:v>
                </c:pt>
                <c:pt idx="7609">
                  <c:v>164918.10400000002</c:v>
                </c:pt>
                <c:pt idx="7610">
                  <c:v>168126.84250000003</c:v>
                </c:pt>
                <c:pt idx="7611">
                  <c:v>170451.592</c:v>
                </c:pt>
                <c:pt idx="7612">
                  <c:v>169180.356</c:v>
                </c:pt>
                <c:pt idx="7613">
                  <c:v>168193.95399999994</c:v>
                </c:pt>
                <c:pt idx="7614">
                  <c:v>168561.82899999997</c:v>
                </c:pt>
                <c:pt idx="7615">
                  <c:v>170729.97299999997</c:v>
                </c:pt>
                <c:pt idx="7616">
                  <c:v>168188.94999999998</c:v>
                </c:pt>
                <c:pt idx="7617">
                  <c:v>169379.29500000001</c:v>
                </c:pt>
                <c:pt idx="7618">
                  <c:v>166933.94700000001</c:v>
                </c:pt>
                <c:pt idx="7619">
                  <c:v>164833.08799999999</c:v>
                </c:pt>
                <c:pt idx="7620">
                  <c:v>167383.06900000002</c:v>
                </c:pt>
                <c:pt idx="7621">
                  <c:v>173083.742</c:v>
                </c:pt>
                <c:pt idx="7622">
                  <c:v>170424.766</c:v>
                </c:pt>
                <c:pt idx="7623">
                  <c:v>166798.37999999998</c:v>
                </c:pt>
                <c:pt idx="7624">
                  <c:v>168964.39800000002</c:v>
                </c:pt>
                <c:pt idx="7625">
                  <c:v>166365.79499999998</c:v>
                </c:pt>
                <c:pt idx="7626">
                  <c:v>166298.69399999996</c:v>
                </c:pt>
                <c:pt idx="7627">
                  <c:v>166364.64199999999</c:v>
                </c:pt>
                <c:pt idx="7628">
                  <c:v>165155.36099999998</c:v>
                </c:pt>
                <c:pt idx="7629">
                  <c:v>168799.95299999998</c:v>
                </c:pt>
                <c:pt idx="7630">
                  <c:v>166285.005</c:v>
                </c:pt>
                <c:pt idx="7631">
                  <c:v>168239.18599999996</c:v>
                </c:pt>
                <c:pt idx="7632">
                  <c:v>170760.07700000005</c:v>
                </c:pt>
                <c:pt idx="7633">
                  <c:v>168018.03200000004</c:v>
                </c:pt>
                <c:pt idx="7634">
                  <c:v>168348.84899999999</c:v>
                </c:pt>
                <c:pt idx="7635">
                  <c:v>166361.57799999995</c:v>
                </c:pt>
                <c:pt idx="7636">
                  <c:v>166645.524</c:v>
                </c:pt>
                <c:pt idx="7637">
                  <c:v>172418.13499999995</c:v>
                </c:pt>
                <c:pt idx="7638">
                  <c:v>171875.96899999998</c:v>
                </c:pt>
                <c:pt idx="7639">
                  <c:v>166898.26500000001</c:v>
                </c:pt>
                <c:pt idx="7640">
                  <c:v>167101.90499999997</c:v>
                </c:pt>
                <c:pt idx="7641">
                  <c:v>177123.55300000001</c:v>
                </c:pt>
                <c:pt idx="7642">
                  <c:v>197954.179</c:v>
                </c:pt>
                <c:pt idx="7643">
                  <c:v>204523.50030000001</c:v>
                </c:pt>
                <c:pt idx="7644">
                  <c:v>196451.44000000003</c:v>
                </c:pt>
                <c:pt idx="7645">
                  <c:v>174082.93900000001</c:v>
                </c:pt>
                <c:pt idx="7646">
                  <c:v>165523.59007000003</c:v>
                </c:pt>
                <c:pt idx="7647">
                  <c:v>164175.30159999998</c:v>
                </c:pt>
                <c:pt idx="7648">
                  <c:v>159144.27099999998</c:v>
                </c:pt>
                <c:pt idx="7649">
                  <c:v>160749.33299999996</c:v>
                </c:pt>
                <c:pt idx="7650">
                  <c:v>161536.86300000001</c:v>
                </c:pt>
                <c:pt idx="7651">
                  <c:v>165445.49599999993</c:v>
                </c:pt>
                <c:pt idx="7652">
                  <c:v>166405.52599999998</c:v>
                </c:pt>
                <c:pt idx="7653">
                  <c:v>164287.55500000002</c:v>
                </c:pt>
                <c:pt idx="7654">
                  <c:v>164181.13900000002</c:v>
                </c:pt>
                <c:pt idx="7655">
                  <c:v>163072.421</c:v>
                </c:pt>
                <c:pt idx="7656">
                  <c:v>164257.81500000003</c:v>
                </c:pt>
                <c:pt idx="7657">
                  <c:v>166761.96199999997</c:v>
                </c:pt>
                <c:pt idx="7658">
                  <c:v>166834.70799999996</c:v>
                </c:pt>
                <c:pt idx="7659">
                  <c:v>165411.10200000001</c:v>
                </c:pt>
                <c:pt idx="7660">
                  <c:v>163073.84000000003</c:v>
                </c:pt>
                <c:pt idx="7661">
                  <c:v>164049.11800000002</c:v>
                </c:pt>
                <c:pt idx="7662">
                  <c:v>165285.59700000001</c:v>
                </c:pt>
                <c:pt idx="7663">
                  <c:v>167630.62900000002</c:v>
                </c:pt>
                <c:pt idx="7664">
                  <c:v>165902.72799999997</c:v>
                </c:pt>
                <c:pt idx="7665">
                  <c:v>160559.94200000001</c:v>
                </c:pt>
                <c:pt idx="7666">
                  <c:v>166483.53400000001</c:v>
                </c:pt>
                <c:pt idx="7667">
                  <c:v>176815.25400000004</c:v>
                </c:pt>
                <c:pt idx="7668">
                  <c:v>184425.43799999999</c:v>
                </c:pt>
                <c:pt idx="7669">
                  <c:v>175463.109</c:v>
                </c:pt>
                <c:pt idx="7670">
                  <c:v>169511.03600000002</c:v>
                </c:pt>
                <c:pt idx="7671">
                  <c:v>164940.58580000003</c:v>
                </c:pt>
                <c:pt idx="7672">
                  <c:v>162485.67399999997</c:v>
                </c:pt>
                <c:pt idx="7673">
                  <c:v>163583.11099999995</c:v>
                </c:pt>
                <c:pt idx="7674">
                  <c:v>160923.92900000003</c:v>
                </c:pt>
                <c:pt idx="7675">
                  <c:v>165415.95500000002</c:v>
                </c:pt>
                <c:pt idx="7676">
                  <c:v>164078.83300000004</c:v>
                </c:pt>
                <c:pt idx="7677">
                  <c:v>163562.15</c:v>
                </c:pt>
                <c:pt idx="7678">
                  <c:v>158786.50200000001</c:v>
                </c:pt>
                <c:pt idx="7679">
                  <c:v>161385.01700000002</c:v>
                </c:pt>
                <c:pt idx="7680">
                  <c:v>161171.07899999997</c:v>
                </c:pt>
                <c:pt idx="7681">
                  <c:v>158938.09400000001</c:v>
                </c:pt>
                <c:pt idx="7682">
                  <c:v>162625.73800000001</c:v>
                </c:pt>
                <c:pt idx="7683">
                  <c:v>162667.92300000001</c:v>
                </c:pt>
                <c:pt idx="7684">
                  <c:v>164244.91599999997</c:v>
                </c:pt>
                <c:pt idx="7685">
                  <c:v>169309.93899999995</c:v>
                </c:pt>
                <c:pt idx="7686">
                  <c:v>164791.25900000002</c:v>
                </c:pt>
                <c:pt idx="7687">
                  <c:v>163040.37599999999</c:v>
                </c:pt>
                <c:pt idx="7688">
                  <c:v>158273.53000000003</c:v>
                </c:pt>
                <c:pt idx="7689">
                  <c:v>161001.15500000003</c:v>
                </c:pt>
                <c:pt idx="7690">
                  <c:v>163079.71400000001</c:v>
                </c:pt>
                <c:pt idx="7691">
                  <c:v>163138.74400000006</c:v>
                </c:pt>
                <c:pt idx="7692">
                  <c:v>162013.52200000003</c:v>
                </c:pt>
                <c:pt idx="7693">
                  <c:v>165563.87299999999</c:v>
                </c:pt>
                <c:pt idx="7694">
                  <c:v>171785.12300000002</c:v>
                </c:pt>
                <c:pt idx="7695">
                  <c:v>166647.359</c:v>
                </c:pt>
                <c:pt idx="7696">
                  <c:v>168721.76799999995</c:v>
                </c:pt>
                <c:pt idx="7697">
                  <c:v>179029.291</c:v>
                </c:pt>
                <c:pt idx="7698">
                  <c:v>187810.55799999996</c:v>
                </c:pt>
                <c:pt idx="7699">
                  <c:v>178091.88299999997</c:v>
                </c:pt>
                <c:pt idx="7700">
                  <c:v>171802.94699999996</c:v>
                </c:pt>
                <c:pt idx="7701">
                  <c:v>164073.03699999995</c:v>
                </c:pt>
                <c:pt idx="7702">
                  <c:v>163929.18600000002</c:v>
                </c:pt>
                <c:pt idx="7703">
                  <c:v>161971.84500000003</c:v>
                </c:pt>
                <c:pt idx="7704">
                  <c:v>167586.75500000003</c:v>
                </c:pt>
                <c:pt idx="7705">
                  <c:v>175021.17399999997</c:v>
                </c:pt>
                <c:pt idx="7706">
                  <c:v>172872.05600000001</c:v>
                </c:pt>
                <c:pt idx="7707">
                  <c:v>179459.10100000005</c:v>
                </c:pt>
                <c:pt idx="7708">
                  <c:v>203383.03000000003</c:v>
                </c:pt>
                <c:pt idx="7709">
                  <c:v>190213.44999999998</c:v>
                </c:pt>
                <c:pt idx="7710">
                  <c:v>168500.60200000001</c:v>
                </c:pt>
                <c:pt idx="7711">
                  <c:v>177334.82999999996</c:v>
                </c:pt>
                <c:pt idx="7712">
                  <c:v>175355.22899999999</c:v>
                </c:pt>
                <c:pt idx="7713">
                  <c:v>182984.09999999998</c:v>
                </c:pt>
                <c:pt idx="7714">
                  <c:v>181555.58856</c:v>
                </c:pt>
                <c:pt idx="7715">
                  <c:v>173585.81700000001</c:v>
                </c:pt>
                <c:pt idx="7716">
                  <c:v>166170.65999999995</c:v>
                </c:pt>
                <c:pt idx="7717">
                  <c:v>167449.68299999996</c:v>
                </c:pt>
                <c:pt idx="7718">
                  <c:v>169711.511</c:v>
                </c:pt>
                <c:pt idx="7719">
                  <c:v>170951.41699999993</c:v>
                </c:pt>
                <c:pt idx="7720">
                  <c:v>163925.47900000002</c:v>
                </c:pt>
                <c:pt idx="7721">
                  <c:v>165922.84900000002</c:v>
                </c:pt>
                <c:pt idx="7722">
                  <c:v>166857.48100000003</c:v>
                </c:pt>
                <c:pt idx="7723">
                  <c:v>165914.16999999995</c:v>
                </c:pt>
                <c:pt idx="7724">
                  <c:v>160786.65500000006</c:v>
                </c:pt>
                <c:pt idx="7725">
                  <c:v>159066.91900000002</c:v>
                </c:pt>
                <c:pt idx="7726">
                  <c:v>160184.913</c:v>
                </c:pt>
                <c:pt idx="7727">
                  <c:v>163668.16800000001</c:v>
                </c:pt>
                <c:pt idx="7728">
                  <c:v>165203.90800000002</c:v>
                </c:pt>
                <c:pt idx="7729">
                  <c:v>166897.29999999996</c:v>
                </c:pt>
                <c:pt idx="7730">
                  <c:v>162141.69999999998</c:v>
                </c:pt>
                <c:pt idx="7731">
                  <c:v>161117.96599999999</c:v>
                </c:pt>
                <c:pt idx="7732">
                  <c:v>159673.63399999996</c:v>
                </c:pt>
                <c:pt idx="7733">
                  <c:v>157405.28800000003</c:v>
                </c:pt>
                <c:pt idx="7734">
                  <c:v>160711.74999999997</c:v>
                </c:pt>
                <c:pt idx="7735">
                  <c:v>160871.56099999996</c:v>
                </c:pt>
                <c:pt idx="7736">
                  <c:v>161422.78899999999</c:v>
                </c:pt>
                <c:pt idx="7737">
                  <c:v>174062.72000000003</c:v>
                </c:pt>
                <c:pt idx="7738">
                  <c:v>173959.80900000001</c:v>
                </c:pt>
                <c:pt idx="7739">
                  <c:v>164992.40300000005</c:v>
                </c:pt>
                <c:pt idx="7740">
                  <c:v>161497.29300000003</c:v>
                </c:pt>
                <c:pt idx="7741">
                  <c:v>160703.70600000001</c:v>
                </c:pt>
                <c:pt idx="7742">
                  <c:v>162593.53300000002</c:v>
                </c:pt>
                <c:pt idx="7743">
                  <c:v>160969.353</c:v>
                </c:pt>
                <c:pt idx="7744">
                  <c:v>162340.68</c:v>
                </c:pt>
                <c:pt idx="7745">
                  <c:v>160025.75300000003</c:v>
                </c:pt>
                <c:pt idx="7746">
                  <c:v>158929.41600000003</c:v>
                </c:pt>
                <c:pt idx="7747">
                  <c:v>162042.17499999999</c:v>
                </c:pt>
                <c:pt idx="7748">
                  <c:v>162504.26300000001</c:v>
                </c:pt>
                <c:pt idx="7749">
                  <c:v>162134.77900000004</c:v>
                </c:pt>
                <c:pt idx="7750">
                  <c:v>155095.40200000003</c:v>
                </c:pt>
                <c:pt idx="7751">
                  <c:v>161073.21799999999</c:v>
                </c:pt>
                <c:pt idx="7752">
                  <c:v>167108.992</c:v>
                </c:pt>
                <c:pt idx="7753">
                  <c:v>164682.027</c:v>
                </c:pt>
                <c:pt idx="7754">
                  <c:v>163051.68199999994</c:v>
                </c:pt>
                <c:pt idx="7755">
                  <c:v>165569.64400000003</c:v>
                </c:pt>
                <c:pt idx="7756">
                  <c:v>164140.32500000001</c:v>
                </c:pt>
                <c:pt idx="7757">
                  <c:v>165814.94099999996</c:v>
                </c:pt>
                <c:pt idx="7758">
                  <c:v>165801.05499999996</c:v>
                </c:pt>
                <c:pt idx="7759">
                  <c:v>164622.67199999999</c:v>
                </c:pt>
                <c:pt idx="7760">
                  <c:v>168411.86499999999</c:v>
                </c:pt>
                <c:pt idx="7761">
                  <c:v>166816.30099999998</c:v>
                </c:pt>
                <c:pt idx="7762">
                  <c:v>164144.726</c:v>
                </c:pt>
                <c:pt idx="7763">
                  <c:v>163188.68400000004</c:v>
                </c:pt>
                <c:pt idx="7764">
                  <c:v>168701.71699999998</c:v>
                </c:pt>
                <c:pt idx="7765">
                  <c:v>170121.734</c:v>
                </c:pt>
                <c:pt idx="7766">
                  <c:v>167831.21900000001</c:v>
                </c:pt>
                <c:pt idx="7767">
                  <c:v>165180.76299999998</c:v>
                </c:pt>
                <c:pt idx="7768">
                  <c:v>165217.223</c:v>
                </c:pt>
                <c:pt idx="7769">
                  <c:v>163631.375</c:v>
                </c:pt>
                <c:pt idx="7770">
                  <c:v>160133.02699999997</c:v>
                </c:pt>
                <c:pt idx="7771">
                  <c:v>158337.08499999996</c:v>
                </c:pt>
                <c:pt idx="7772">
                  <c:v>159211.92700000003</c:v>
                </c:pt>
                <c:pt idx="7773">
                  <c:v>161507.44599999997</c:v>
                </c:pt>
                <c:pt idx="7774">
                  <c:v>162308.24000000005</c:v>
                </c:pt>
                <c:pt idx="7775">
                  <c:v>158462.82900000003</c:v>
                </c:pt>
                <c:pt idx="7776">
                  <c:v>160528.56000000003</c:v>
                </c:pt>
                <c:pt idx="7777">
                  <c:v>159740.54100000003</c:v>
                </c:pt>
                <c:pt idx="7778">
                  <c:v>160817.96999999997</c:v>
                </c:pt>
                <c:pt idx="7779">
                  <c:v>163494.76400000005</c:v>
                </c:pt>
                <c:pt idx="7780">
                  <c:v>161961.30600000007</c:v>
                </c:pt>
                <c:pt idx="7781">
                  <c:v>163793.97799999997</c:v>
                </c:pt>
                <c:pt idx="7782">
                  <c:v>161082.81200000001</c:v>
                </c:pt>
                <c:pt idx="7783">
                  <c:v>160147.52790000004</c:v>
                </c:pt>
                <c:pt idx="7784">
                  <c:v>164112.93098</c:v>
                </c:pt>
                <c:pt idx="7785">
                  <c:v>167034.16599999994</c:v>
                </c:pt>
                <c:pt idx="7786">
                  <c:v>174922.16500000001</c:v>
                </c:pt>
                <c:pt idx="7787">
                  <c:v>183477.87980000005</c:v>
                </c:pt>
                <c:pt idx="7788">
                  <c:v>188266.50512999998</c:v>
                </c:pt>
                <c:pt idx="7789">
                  <c:v>172886.66910000003</c:v>
                </c:pt>
                <c:pt idx="7790">
                  <c:v>162661.75599999999</c:v>
                </c:pt>
                <c:pt idx="7791">
                  <c:v>157339.03799999997</c:v>
                </c:pt>
                <c:pt idx="7792">
                  <c:v>164423.71400000001</c:v>
                </c:pt>
                <c:pt idx="7793">
                  <c:v>205685.64199999999</c:v>
                </c:pt>
                <c:pt idx="7794">
                  <c:v>192132.04199999999</c:v>
                </c:pt>
                <c:pt idx="7795">
                  <c:v>162619.91499999998</c:v>
                </c:pt>
                <c:pt idx="7796">
                  <c:v>160638.86600000004</c:v>
                </c:pt>
                <c:pt idx="7797">
                  <c:v>161013.27399999998</c:v>
                </c:pt>
                <c:pt idx="7798">
                  <c:v>160486.66500000004</c:v>
                </c:pt>
                <c:pt idx="7799">
                  <c:v>161785.81899999999</c:v>
                </c:pt>
                <c:pt idx="7800">
                  <c:v>157582.58499999999</c:v>
                </c:pt>
                <c:pt idx="7801">
                  <c:v>157485.48800000001</c:v>
                </c:pt>
                <c:pt idx="7802">
                  <c:v>158444.00100000002</c:v>
                </c:pt>
                <c:pt idx="7803">
                  <c:v>160365.95700000002</c:v>
                </c:pt>
                <c:pt idx="7804">
                  <c:v>161711.72999999995</c:v>
                </c:pt>
                <c:pt idx="7805">
                  <c:v>158190.38400000002</c:v>
                </c:pt>
                <c:pt idx="7806">
                  <c:v>154838.39199999996</c:v>
                </c:pt>
                <c:pt idx="7807">
                  <c:v>161165.23300000001</c:v>
                </c:pt>
                <c:pt idx="7808">
                  <c:v>172791.01900000003</c:v>
                </c:pt>
                <c:pt idx="7809">
                  <c:v>171337.98499999999</c:v>
                </c:pt>
                <c:pt idx="7810">
                  <c:v>166843.87399999995</c:v>
                </c:pt>
                <c:pt idx="7811">
                  <c:v>163723.74499999997</c:v>
                </c:pt>
                <c:pt idx="7812">
                  <c:v>161690.54499999998</c:v>
                </c:pt>
                <c:pt idx="7813">
                  <c:v>155385.50699999998</c:v>
                </c:pt>
                <c:pt idx="7814">
                  <c:v>153526.20600000003</c:v>
                </c:pt>
                <c:pt idx="7815">
                  <c:v>159024.94999999998</c:v>
                </c:pt>
                <c:pt idx="7816">
                  <c:v>158705.25399999999</c:v>
                </c:pt>
                <c:pt idx="7817">
                  <c:v>158460.802</c:v>
                </c:pt>
                <c:pt idx="7818">
                  <c:v>154776.837</c:v>
                </c:pt>
                <c:pt idx="7819">
                  <c:v>155557.23699999999</c:v>
                </c:pt>
                <c:pt idx="7820">
                  <c:v>157485.07800000001</c:v>
                </c:pt>
                <c:pt idx="7821">
                  <c:v>157835.78600000002</c:v>
                </c:pt>
                <c:pt idx="7822">
                  <c:v>155498.70000000001</c:v>
                </c:pt>
                <c:pt idx="7823">
                  <c:v>153190.59500000003</c:v>
                </c:pt>
                <c:pt idx="7824">
                  <c:v>156038.41899999997</c:v>
                </c:pt>
                <c:pt idx="7825">
                  <c:v>152615.405</c:v>
                </c:pt>
                <c:pt idx="7826">
                  <c:v>154075.79820000002</c:v>
                </c:pt>
                <c:pt idx="7827">
                  <c:v>155665.36000000002</c:v>
                </c:pt>
                <c:pt idx="7828">
                  <c:v>155983.36700000003</c:v>
                </c:pt>
                <c:pt idx="7829">
                  <c:v>158901.55900000001</c:v>
                </c:pt>
                <c:pt idx="7830">
                  <c:v>155922.70199999999</c:v>
                </c:pt>
                <c:pt idx="7831">
                  <c:v>159361.60400000002</c:v>
                </c:pt>
                <c:pt idx="7832">
                  <c:v>156271.07500000001</c:v>
                </c:pt>
                <c:pt idx="7833">
                  <c:v>157023.51099999997</c:v>
                </c:pt>
                <c:pt idx="7834">
                  <c:v>165342.076</c:v>
                </c:pt>
                <c:pt idx="7835">
                  <c:v>165324.95100000003</c:v>
                </c:pt>
                <c:pt idx="7836">
                  <c:v>157277.14000000004</c:v>
                </c:pt>
                <c:pt idx="7837">
                  <c:v>156186.20299999992</c:v>
                </c:pt>
                <c:pt idx="7838">
                  <c:v>160621.30799999999</c:v>
                </c:pt>
                <c:pt idx="7839">
                  <c:v>171663.992</c:v>
                </c:pt>
                <c:pt idx="7840">
                  <c:v>160884.88099999996</c:v>
                </c:pt>
                <c:pt idx="7841">
                  <c:v>160855.76700000002</c:v>
                </c:pt>
                <c:pt idx="7842">
                  <c:v>172368.14799999999</c:v>
                </c:pt>
                <c:pt idx="7843">
                  <c:v>171537.704</c:v>
                </c:pt>
                <c:pt idx="7844">
                  <c:v>162455.24999999997</c:v>
                </c:pt>
                <c:pt idx="7845">
                  <c:v>158881.20599999998</c:v>
                </c:pt>
                <c:pt idx="7846">
                  <c:v>159765.12900000004</c:v>
                </c:pt>
                <c:pt idx="7847">
                  <c:v>159499.98300000001</c:v>
                </c:pt>
                <c:pt idx="7848">
                  <c:v>158828.40099999995</c:v>
                </c:pt>
                <c:pt idx="7849">
                  <c:v>155009.96899999998</c:v>
                </c:pt>
                <c:pt idx="7850">
                  <c:v>157615.16399999999</c:v>
                </c:pt>
                <c:pt idx="7851">
                  <c:v>152848.41599999997</c:v>
                </c:pt>
                <c:pt idx="7852">
                  <c:v>153834.82499999998</c:v>
                </c:pt>
                <c:pt idx="7853">
                  <c:v>160969.54799999998</c:v>
                </c:pt>
                <c:pt idx="7854">
                  <c:v>166399.08900000004</c:v>
                </c:pt>
                <c:pt idx="7855">
                  <c:v>155884.23500000002</c:v>
                </c:pt>
                <c:pt idx="7856">
                  <c:v>157549.01200000002</c:v>
                </c:pt>
                <c:pt idx="7857">
                  <c:v>156866.45300000001</c:v>
                </c:pt>
                <c:pt idx="7858">
                  <c:v>158286.36700000003</c:v>
                </c:pt>
                <c:pt idx="7859">
                  <c:v>162535.21100000004</c:v>
                </c:pt>
                <c:pt idx="7860">
                  <c:v>165280.40700000001</c:v>
                </c:pt>
                <c:pt idx="7861">
                  <c:v>164096.24</c:v>
                </c:pt>
                <c:pt idx="7862">
                  <c:v>164143.27500000002</c:v>
                </c:pt>
                <c:pt idx="7863">
                  <c:v>165989.89800000002</c:v>
                </c:pt>
                <c:pt idx="7864">
                  <c:v>172695.26799999998</c:v>
                </c:pt>
                <c:pt idx="7865">
                  <c:v>168035.57899999997</c:v>
                </c:pt>
                <c:pt idx="7866">
                  <c:v>163900.36960000003</c:v>
                </c:pt>
                <c:pt idx="7867">
                  <c:v>169135.14199999996</c:v>
                </c:pt>
                <c:pt idx="7868">
                  <c:v>163062.758</c:v>
                </c:pt>
                <c:pt idx="7869">
                  <c:v>157477.61199999999</c:v>
                </c:pt>
                <c:pt idx="7870">
                  <c:v>154870.43800000002</c:v>
                </c:pt>
                <c:pt idx="7871">
                  <c:v>156389.09599999999</c:v>
                </c:pt>
                <c:pt idx="7872">
                  <c:v>153658.58100000001</c:v>
                </c:pt>
                <c:pt idx="7873">
                  <c:v>157168.02099999995</c:v>
                </c:pt>
                <c:pt idx="7874">
                  <c:v>157392.37500000006</c:v>
                </c:pt>
                <c:pt idx="7875">
                  <c:v>157911.06899999999</c:v>
                </c:pt>
                <c:pt idx="7876">
                  <c:v>158463.66</c:v>
                </c:pt>
                <c:pt idx="7877">
                  <c:v>158776.74500000002</c:v>
                </c:pt>
                <c:pt idx="7878">
                  <c:v>172818.21000000002</c:v>
                </c:pt>
                <c:pt idx="7879">
                  <c:v>179340.00900000002</c:v>
                </c:pt>
                <c:pt idx="7880">
                  <c:v>162083.2297</c:v>
                </c:pt>
                <c:pt idx="7881">
                  <c:v>153540.64199999996</c:v>
                </c:pt>
                <c:pt idx="7882">
                  <c:v>157149.62600000008</c:v>
                </c:pt>
                <c:pt idx="7883">
                  <c:v>160633.106</c:v>
                </c:pt>
                <c:pt idx="7884">
                  <c:v>158889.19999999998</c:v>
                </c:pt>
                <c:pt idx="7885">
                  <c:v>156002.75599999996</c:v>
                </c:pt>
                <c:pt idx="7886">
                  <c:v>159422.86299999998</c:v>
                </c:pt>
                <c:pt idx="7887">
                  <c:v>157351.70800000004</c:v>
                </c:pt>
                <c:pt idx="7888">
                  <c:v>154206.19500000004</c:v>
                </c:pt>
                <c:pt idx="7889">
                  <c:v>155234.29899999997</c:v>
                </c:pt>
                <c:pt idx="7890">
                  <c:v>155665.095</c:v>
                </c:pt>
                <c:pt idx="7891">
                  <c:v>156825.41099999999</c:v>
                </c:pt>
                <c:pt idx="7892">
                  <c:v>154923.84699999998</c:v>
                </c:pt>
                <c:pt idx="7893">
                  <c:v>155284.11799999999</c:v>
                </c:pt>
                <c:pt idx="7894">
                  <c:v>154881.92100000003</c:v>
                </c:pt>
                <c:pt idx="7895">
                  <c:v>154348.94999999998</c:v>
                </c:pt>
                <c:pt idx="7896">
                  <c:v>151246.78599999993</c:v>
                </c:pt>
                <c:pt idx="7897">
                  <c:v>156718.07700000005</c:v>
                </c:pt>
                <c:pt idx="7898">
                  <c:v>154417.22899999999</c:v>
                </c:pt>
                <c:pt idx="7899">
                  <c:v>154327.63999999998</c:v>
                </c:pt>
                <c:pt idx="7900">
                  <c:v>154044.69299999997</c:v>
                </c:pt>
                <c:pt idx="7901">
                  <c:v>153761.29600000003</c:v>
                </c:pt>
                <c:pt idx="7902">
                  <c:v>151421.557</c:v>
                </c:pt>
                <c:pt idx="7903">
                  <c:v>153642.16500000001</c:v>
                </c:pt>
                <c:pt idx="7904">
                  <c:v>154255.09900000002</c:v>
                </c:pt>
                <c:pt idx="7905">
                  <c:v>156193.31499999994</c:v>
                </c:pt>
                <c:pt idx="7906">
                  <c:v>154881.46200000003</c:v>
                </c:pt>
                <c:pt idx="7907">
                  <c:v>152233.37600000002</c:v>
                </c:pt>
                <c:pt idx="7908">
                  <c:v>149097.56199999998</c:v>
                </c:pt>
                <c:pt idx="7909">
                  <c:v>149953.60099999997</c:v>
                </c:pt>
                <c:pt idx="7910">
                  <c:v>152643.30899999995</c:v>
                </c:pt>
                <c:pt idx="7911">
                  <c:v>153251.30200000008</c:v>
                </c:pt>
                <c:pt idx="7912">
                  <c:v>156017.236</c:v>
                </c:pt>
                <c:pt idx="7913">
                  <c:v>151546.27100000001</c:v>
                </c:pt>
                <c:pt idx="7914">
                  <c:v>154796.29700000002</c:v>
                </c:pt>
                <c:pt idx="7915">
                  <c:v>154856.22600000002</c:v>
                </c:pt>
                <c:pt idx="7916">
                  <c:v>149700.109</c:v>
                </c:pt>
                <c:pt idx="7917">
                  <c:v>148784.01900000003</c:v>
                </c:pt>
                <c:pt idx="7918">
                  <c:v>151031.91000000003</c:v>
                </c:pt>
                <c:pt idx="7919">
                  <c:v>151273.63099999996</c:v>
                </c:pt>
                <c:pt idx="7920">
                  <c:v>151244.71300000002</c:v>
                </c:pt>
                <c:pt idx="7921">
                  <c:v>151997.69221000001</c:v>
                </c:pt>
                <c:pt idx="7922">
                  <c:v>149227.10799999998</c:v>
                </c:pt>
                <c:pt idx="7923">
                  <c:v>149942.40200000006</c:v>
                </c:pt>
                <c:pt idx="7924">
                  <c:v>154008.61000000002</c:v>
                </c:pt>
                <c:pt idx="7925">
                  <c:v>149748.86899999998</c:v>
                </c:pt>
                <c:pt idx="7926">
                  <c:v>148171.87400000004</c:v>
                </c:pt>
                <c:pt idx="7927">
                  <c:v>151409.80599999998</c:v>
                </c:pt>
                <c:pt idx="7928">
                  <c:v>150268.53700000001</c:v>
                </c:pt>
                <c:pt idx="7929">
                  <c:v>150399.87499999997</c:v>
                </c:pt>
                <c:pt idx="7930">
                  <c:v>154678.462</c:v>
                </c:pt>
                <c:pt idx="7931">
                  <c:v>152558.21100000001</c:v>
                </c:pt>
                <c:pt idx="7932">
                  <c:v>152495.92799999999</c:v>
                </c:pt>
                <c:pt idx="7933">
                  <c:v>159242.264</c:v>
                </c:pt>
                <c:pt idx="7934">
                  <c:v>203496.64199999999</c:v>
                </c:pt>
                <c:pt idx="7935">
                  <c:v>191223.18400000001</c:v>
                </c:pt>
                <c:pt idx="7936">
                  <c:v>162976.63190000001</c:v>
                </c:pt>
                <c:pt idx="7937">
                  <c:v>154196.08499999996</c:v>
                </c:pt>
                <c:pt idx="7938">
                  <c:v>151810.17600000001</c:v>
                </c:pt>
                <c:pt idx="7939">
                  <c:v>151994.30100000004</c:v>
                </c:pt>
                <c:pt idx="7940">
                  <c:v>149870.04199999999</c:v>
                </c:pt>
                <c:pt idx="7941">
                  <c:v>153564.82699999996</c:v>
                </c:pt>
                <c:pt idx="7942">
                  <c:v>151461.29399999999</c:v>
                </c:pt>
                <c:pt idx="7943">
                  <c:v>151166.00000000003</c:v>
                </c:pt>
                <c:pt idx="7944">
                  <c:v>152113.69399999996</c:v>
                </c:pt>
                <c:pt idx="7945">
                  <c:v>150430.69600000003</c:v>
                </c:pt>
                <c:pt idx="7946">
                  <c:v>152241.28199999998</c:v>
                </c:pt>
                <c:pt idx="7947">
                  <c:v>152013.302</c:v>
                </c:pt>
                <c:pt idx="7948">
                  <c:v>151722.96999999997</c:v>
                </c:pt>
                <c:pt idx="7949">
                  <c:v>146802.55600000004</c:v>
                </c:pt>
                <c:pt idx="7950">
                  <c:v>148580.00799999997</c:v>
                </c:pt>
                <c:pt idx="7951">
                  <c:v>154234.90399999995</c:v>
                </c:pt>
                <c:pt idx="7952">
                  <c:v>148556.046</c:v>
                </c:pt>
                <c:pt idx="7953">
                  <c:v>146391.36000000002</c:v>
                </c:pt>
                <c:pt idx="7954">
                  <c:v>147905.73199999999</c:v>
                </c:pt>
                <c:pt idx="7955">
                  <c:v>146960.03599999999</c:v>
                </c:pt>
                <c:pt idx="7956">
                  <c:v>152211.08600000001</c:v>
                </c:pt>
                <c:pt idx="7957">
                  <c:v>150219.35100000002</c:v>
                </c:pt>
                <c:pt idx="7958">
                  <c:v>149359.85199999998</c:v>
                </c:pt>
                <c:pt idx="7959">
                  <c:v>151787.27200000003</c:v>
                </c:pt>
                <c:pt idx="7960">
                  <c:v>172153.05899999998</c:v>
                </c:pt>
                <c:pt idx="7961">
                  <c:v>168499.45500000005</c:v>
                </c:pt>
                <c:pt idx="7962">
                  <c:v>154112.79</c:v>
                </c:pt>
                <c:pt idx="7963">
                  <c:v>152160.89500000002</c:v>
                </c:pt>
                <c:pt idx="7964">
                  <c:v>154154.40600000002</c:v>
                </c:pt>
                <c:pt idx="7965">
                  <c:v>150151.07700000005</c:v>
                </c:pt>
                <c:pt idx="7966">
                  <c:v>147358.81899999996</c:v>
                </c:pt>
                <c:pt idx="7967">
                  <c:v>147136.37500000003</c:v>
                </c:pt>
                <c:pt idx="7968">
                  <c:v>146573.37</c:v>
                </c:pt>
                <c:pt idx="7969">
                  <c:v>145505.39600000001</c:v>
                </c:pt>
                <c:pt idx="7970">
                  <c:v>150689.02699999997</c:v>
                </c:pt>
                <c:pt idx="7971">
                  <c:v>151970.45000000001</c:v>
                </c:pt>
                <c:pt idx="7972">
                  <c:v>150244.06900000002</c:v>
                </c:pt>
                <c:pt idx="7973">
                  <c:v>151759.61499999999</c:v>
                </c:pt>
                <c:pt idx="7974">
                  <c:v>150345.946</c:v>
                </c:pt>
                <c:pt idx="7975">
                  <c:v>153783.4</c:v>
                </c:pt>
                <c:pt idx="7976">
                  <c:v>151034.93399999998</c:v>
                </c:pt>
                <c:pt idx="7977">
                  <c:v>147867.76200000002</c:v>
                </c:pt>
                <c:pt idx="7978">
                  <c:v>147512.60699999999</c:v>
                </c:pt>
                <c:pt idx="7979">
                  <c:v>149251.42500000005</c:v>
                </c:pt>
                <c:pt idx="7980">
                  <c:v>152804.372</c:v>
                </c:pt>
                <c:pt idx="7981">
                  <c:v>145670.05800000002</c:v>
                </c:pt>
                <c:pt idx="7982">
                  <c:v>144300.87399999998</c:v>
                </c:pt>
                <c:pt idx="7983">
                  <c:v>155388.02299999996</c:v>
                </c:pt>
                <c:pt idx="7984">
                  <c:v>165934.46100000001</c:v>
                </c:pt>
                <c:pt idx="7985">
                  <c:v>154003.201</c:v>
                </c:pt>
                <c:pt idx="7986">
                  <c:v>150984.084</c:v>
                </c:pt>
                <c:pt idx="7987">
                  <c:v>148978.17299999995</c:v>
                </c:pt>
                <c:pt idx="7988">
                  <c:v>148752.49000000002</c:v>
                </c:pt>
                <c:pt idx="7989">
                  <c:v>150390.14699999997</c:v>
                </c:pt>
                <c:pt idx="7990">
                  <c:v>151741.99399999998</c:v>
                </c:pt>
                <c:pt idx="7991">
                  <c:v>150048.07400000005</c:v>
                </c:pt>
                <c:pt idx="7992">
                  <c:v>148211.34700000001</c:v>
                </c:pt>
                <c:pt idx="7993">
                  <c:v>146303.12599999999</c:v>
                </c:pt>
                <c:pt idx="7994">
                  <c:v>148326.17299999998</c:v>
                </c:pt>
                <c:pt idx="7995">
                  <c:v>148147.09300000005</c:v>
                </c:pt>
                <c:pt idx="7996">
                  <c:v>149559.454</c:v>
                </c:pt>
                <c:pt idx="7997">
                  <c:v>149155.47899999996</c:v>
                </c:pt>
                <c:pt idx="7998">
                  <c:v>146405.37540000002</c:v>
                </c:pt>
                <c:pt idx="7999">
                  <c:v>145003.04600000006</c:v>
                </c:pt>
                <c:pt idx="8000">
                  <c:v>148260.28699999995</c:v>
                </c:pt>
                <c:pt idx="8001">
                  <c:v>147984.99600000004</c:v>
                </c:pt>
                <c:pt idx="8002">
                  <c:v>152977.63500000001</c:v>
                </c:pt>
                <c:pt idx="8003">
                  <c:v>152513.97100000002</c:v>
                </c:pt>
                <c:pt idx="8004">
                  <c:v>154739.61700000003</c:v>
                </c:pt>
                <c:pt idx="8005">
                  <c:v>156900.27599999998</c:v>
                </c:pt>
                <c:pt idx="8006">
                  <c:v>154567.74100000004</c:v>
                </c:pt>
                <c:pt idx="8007">
                  <c:v>152824.432</c:v>
                </c:pt>
                <c:pt idx="8008">
                  <c:v>150444.663</c:v>
                </c:pt>
                <c:pt idx="8009">
                  <c:v>150220.334</c:v>
                </c:pt>
                <c:pt idx="8010">
                  <c:v>152953.88100000002</c:v>
                </c:pt>
                <c:pt idx="8011">
                  <c:v>153332.44200000001</c:v>
                </c:pt>
                <c:pt idx="8012">
                  <c:v>151887.06900000002</c:v>
                </c:pt>
                <c:pt idx="8013">
                  <c:v>151109.99900000004</c:v>
                </c:pt>
                <c:pt idx="8014">
                  <c:v>146641.30199999994</c:v>
                </c:pt>
                <c:pt idx="8015">
                  <c:v>149341.10299999997</c:v>
                </c:pt>
                <c:pt idx="8016">
                  <c:v>146256.818</c:v>
                </c:pt>
                <c:pt idx="8017">
                  <c:v>152793.76999999999</c:v>
                </c:pt>
                <c:pt idx="8018">
                  <c:v>145491.71999999994</c:v>
                </c:pt>
                <c:pt idx="8019">
                  <c:v>148300.58899999998</c:v>
                </c:pt>
                <c:pt idx="8020">
                  <c:v>146886.00799999997</c:v>
                </c:pt>
                <c:pt idx="8021">
                  <c:v>146246.97499999995</c:v>
                </c:pt>
                <c:pt idx="8022">
                  <c:v>144765.61600000001</c:v>
                </c:pt>
                <c:pt idx="8023">
                  <c:v>145228.56599999999</c:v>
                </c:pt>
                <c:pt idx="8024">
                  <c:v>154975.693</c:v>
                </c:pt>
                <c:pt idx="8025">
                  <c:v>175201.73400000003</c:v>
                </c:pt>
                <c:pt idx="8026">
                  <c:v>178033.88899999997</c:v>
                </c:pt>
                <c:pt idx="8027">
                  <c:v>181527.56300000005</c:v>
                </c:pt>
                <c:pt idx="8028">
                  <c:v>191613.66200000004</c:v>
                </c:pt>
                <c:pt idx="8029">
                  <c:v>173686.13422000007</c:v>
                </c:pt>
                <c:pt idx="8030">
                  <c:v>157410.45799999996</c:v>
                </c:pt>
                <c:pt idx="8031">
                  <c:v>150749.41800000001</c:v>
                </c:pt>
                <c:pt idx="8032">
                  <c:v>150495.50999999998</c:v>
                </c:pt>
                <c:pt idx="8033">
                  <c:v>168429.57452999995</c:v>
                </c:pt>
                <c:pt idx="8034">
                  <c:v>173583.242</c:v>
                </c:pt>
                <c:pt idx="8035">
                  <c:v>154764.51800000004</c:v>
                </c:pt>
                <c:pt idx="8036">
                  <c:v>152010.60500000004</c:v>
                </c:pt>
                <c:pt idx="8037">
                  <c:v>152053.33399999997</c:v>
                </c:pt>
                <c:pt idx="8038">
                  <c:v>152946.83499999999</c:v>
                </c:pt>
                <c:pt idx="8039">
                  <c:v>150887.32</c:v>
                </c:pt>
                <c:pt idx="8040">
                  <c:v>149104.22199999998</c:v>
                </c:pt>
                <c:pt idx="8041">
                  <c:v>147064.46899999998</c:v>
                </c:pt>
                <c:pt idx="8042">
                  <c:v>152495.65299999999</c:v>
                </c:pt>
                <c:pt idx="8043">
                  <c:v>152640.74599999996</c:v>
                </c:pt>
                <c:pt idx="8044">
                  <c:v>146463.67399999997</c:v>
                </c:pt>
                <c:pt idx="8045">
                  <c:v>150715.33199999997</c:v>
                </c:pt>
                <c:pt idx="8046">
                  <c:v>152211.11800000002</c:v>
                </c:pt>
                <c:pt idx="8047">
                  <c:v>158088.85100000002</c:v>
                </c:pt>
                <c:pt idx="8048">
                  <c:v>151569.41900000005</c:v>
                </c:pt>
                <c:pt idx="8049">
                  <c:v>149092.908</c:v>
                </c:pt>
                <c:pt idx="8050">
                  <c:v>147130.99899999995</c:v>
                </c:pt>
                <c:pt idx="8051">
                  <c:v>146451.95000000001</c:v>
                </c:pt>
                <c:pt idx="8052">
                  <c:v>147524.31200000001</c:v>
                </c:pt>
                <c:pt idx="8053">
                  <c:v>143607.66200000001</c:v>
                </c:pt>
                <c:pt idx="8054">
                  <c:v>142916.837</c:v>
                </c:pt>
                <c:pt idx="8055">
                  <c:v>147999.47199999998</c:v>
                </c:pt>
                <c:pt idx="8056">
                  <c:v>147232.46799999999</c:v>
                </c:pt>
                <c:pt idx="8057">
                  <c:v>146012.05399999997</c:v>
                </c:pt>
                <c:pt idx="8058">
                  <c:v>146392.10800000001</c:v>
                </c:pt>
                <c:pt idx="8059">
                  <c:v>153629.01999999999</c:v>
                </c:pt>
                <c:pt idx="8060">
                  <c:v>149296.19100000002</c:v>
                </c:pt>
                <c:pt idx="8061">
                  <c:v>150381.71600000001</c:v>
                </c:pt>
                <c:pt idx="8062">
                  <c:v>146925.38599999997</c:v>
                </c:pt>
                <c:pt idx="8063">
                  <c:v>147357.73700000002</c:v>
                </c:pt>
                <c:pt idx="8064">
                  <c:v>143924.41500000001</c:v>
                </c:pt>
                <c:pt idx="8065">
                  <c:v>144197.90799999997</c:v>
                </c:pt>
                <c:pt idx="8066">
                  <c:v>146801.22099999999</c:v>
                </c:pt>
                <c:pt idx="8067">
                  <c:v>155079.54500000001</c:v>
                </c:pt>
                <c:pt idx="8068">
                  <c:v>166053.31800000003</c:v>
                </c:pt>
                <c:pt idx="8069">
                  <c:v>162406.79400000002</c:v>
                </c:pt>
                <c:pt idx="8070">
                  <c:v>157171.86299999998</c:v>
                </c:pt>
                <c:pt idx="8071">
                  <c:v>149071.09099999999</c:v>
                </c:pt>
                <c:pt idx="8072">
                  <c:v>146276.75000000006</c:v>
                </c:pt>
                <c:pt idx="8073">
                  <c:v>144154.77669999996</c:v>
                </c:pt>
                <c:pt idx="8074">
                  <c:v>144380.01099999997</c:v>
                </c:pt>
                <c:pt idx="8075">
                  <c:v>150429.66500000004</c:v>
                </c:pt>
                <c:pt idx="8076">
                  <c:v>151255.75599999999</c:v>
                </c:pt>
                <c:pt idx="8077">
                  <c:v>151013.86000000002</c:v>
                </c:pt>
                <c:pt idx="8078">
                  <c:v>147839.06199999998</c:v>
                </c:pt>
                <c:pt idx="8079">
                  <c:v>147817.08299999998</c:v>
                </c:pt>
                <c:pt idx="8080">
                  <c:v>146104.53399999999</c:v>
                </c:pt>
                <c:pt idx="8081">
                  <c:v>156646.64799999996</c:v>
                </c:pt>
                <c:pt idx="8082">
                  <c:v>159054.01199999999</c:v>
                </c:pt>
                <c:pt idx="8083">
                  <c:v>151865.73900000003</c:v>
                </c:pt>
                <c:pt idx="8084">
                  <c:v>148054.04500000001</c:v>
                </c:pt>
                <c:pt idx="8085">
                  <c:v>144376.66399999999</c:v>
                </c:pt>
                <c:pt idx="8086">
                  <c:v>148553.75200000001</c:v>
                </c:pt>
                <c:pt idx="8087">
                  <c:v>148446.27000000005</c:v>
                </c:pt>
                <c:pt idx="8088">
                  <c:v>148630.67600000004</c:v>
                </c:pt>
                <c:pt idx="8089">
                  <c:v>148628.23799999998</c:v>
                </c:pt>
                <c:pt idx="8090">
                  <c:v>143990.62700000001</c:v>
                </c:pt>
                <c:pt idx="8091">
                  <c:v>154252.39899999998</c:v>
                </c:pt>
                <c:pt idx="8092">
                  <c:v>166459.59600000002</c:v>
                </c:pt>
                <c:pt idx="8093">
                  <c:v>191806.34599999996</c:v>
                </c:pt>
                <c:pt idx="8094">
                  <c:v>181055.02859999999</c:v>
                </c:pt>
                <c:pt idx="8095">
                  <c:v>170437.41700000002</c:v>
                </c:pt>
                <c:pt idx="8096">
                  <c:v>250807.11700000006</c:v>
                </c:pt>
                <c:pt idx="8097">
                  <c:v>271552.39399999991</c:v>
                </c:pt>
                <c:pt idx="8098">
                  <c:v>201201.13799999998</c:v>
                </c:pt>
                <c:pt idx="8099">
                  <c:v>167684.37699999992</c:v>
                </c:pt>
                <c:pt idx="8100">
                  <c:v>152215.99600000001</c:v>
                </c:pt>
                <c:pt idx="8101">
                  <c:v>151921.80900000001</c:v>
                </c:pt>
                <c:pt idx="8102">
                  <c:v>148200.05600000001</c:v>
                </c:pt>
                <c:pt idx="8103">
                  <c:v>149261.57599999994</c:v>
                </c:pt>
                <c:pt idx="8104">
                  <c:v>148508.26699999996</c:v>
                </c:pt>
                <c:pt idx="8105">
                  <c:v>144913.23699999999</c:v>
                </c:pt>
                <c:pt idx="8106">
                  <c:v>142702.639</c:v>
                </c:pt>
                <c:pt idx="8107">
                  <c:v>143459.31399999998</c:v>
                </c:pt>
                <c:pt idx="8108">
                  <c:v>140593.61300000001</c:v>
                </c:pt>
                <c:pt idx="8109">
                  <c:v>151987.85250000004</c:v>
                </c:pt>
                <c:pt idx="8110">
                  <c:v>182559.12200000003</c:v>
                </c:pt>
                <c:pt idx="8111">
                  <c:v>202039.92100000003</c:v>
                </c:pt>
                <c:pt idx="8112">
                  <c:v>200341.08799999999</c:v>
                </c:pt>
                <c:pt idx="8113">
                  <c:v>172841.59</c:v>
                </c:pt>
                <c:pt idx="8114">
                  <c:v>161390.00800000003</c:v>
                </c:pt>
                <c:pt idx="8115">
                  <c:v>151073.39199999996</c:v>
                </c:pt>
                <c:pt idx="8116">
                  <c:v>181460.60000000003</c:v>
                </c:pt>
                <c:pt idx="8117">
                  <c:v>255953.546</c:v>
                </c:pt>
                <c:pt idx="8118">
                  <c:v>233129.99699999997</c:v>
                </c:pt>
                <c:pt idx="8119">
                  <c:v>178357.05800000002</c:v>
                </c:pt>
                <c:pt idx="8120">
                  <c:v>153978.39200000002</c:v>
                </c:pt>
                <c:pt idx="8121">
                  <c:v>146481.182</c:v>
                </c:pt>
                <c:pt idx="8122">
                  <c:v>143935.37499999997</c:v>
                </c:pt>
                <c:pt idx="8123">
                  <c:v>152670.122</c:v>
                </c:pt>
                <c:pt idx="8124">
                  <c:v>150964.72199999998</c:v>
                </c:pt>
                <c:pt idx="8125">
                  <c:v>151303.69300000003</c:v>
                </c:pt>
                <c:pt idx="8126">
                  <c:v>157003.06599999999</c:v>
                </c:pt>
                <c:pt idx="8127">
                  <c:v>162901.864</c:v>
                </c:pt>
                <c:pt idx="8128">
                  <c:v>164027.99599999998</c:v>
                </c:pt>
                <c:pt idx="8129">
                  <c:v>152907.22799999997</c:v>
                </c:pt>
                <c:pt idx="8130">
                  <c:v>151432.94882000002</c:v>
                </c:pt>
                <c:pt idx="8131">
                  <c:v>146855.48617499997</c:v>
                </c:pt>
                <c:pt idx="8132">
                  <c:v>147506.71699999998</c:v>
                </c:pt>
                <c:pt idx="8133">
                  <c:v>144517.01199999999</c:v>
                </c:pt>
                <c:pt idx="8134">
                  <c:v>144856.75140000004</c:v>
                </c:pt>
                <c:pt idx="8135">
                  <c:v>147508.16200000007</c:v>
                </c:pt>
                <c:pt idx="8136">
                  <c:v>145754.88299999997</c:v>
                </c:pt>
                <c:pt idx="8137">
                  <c:v>148263.70899999997</c:v>
                </c:pt>
                <c:pt idx="8138">
                  <c:v>148027.68200000006</c:v>
                </c:pt>
                <c:pt idx="8139">
                  <c:v>144352.791</c:v>
                </c:pt>
                <c:pt idx="8140">
                  <c:v>145693.889</c:v>
                </c:pt>
                <c:pt idx="8141">
                  <c:v>152620.247</c:v>
                </c:pt>
                <c:pt idx="8142">
                  <c:v>178713.88802000004</c:v>
                </c:pt>
                <c:pt idx="8143">
                  <c:v>181259.946</c:v>
                </c:pt>
                <c:pt idx="8144">
                  <c:v>153412.21799999999</c:v>
                </c:pt>
                <c:pt idx="8145">
                  <c:v>145484.05500000002</c:v>
                </c:pt>
                <c:pt idx="8146">
                  <c:v>145508.98799999998</c:v>
                </c:pt>
                <c:pt idx="8147">
                  <c:v>145057.26499999998</c:v>
                </c:pt>
                <c:pt idx="8148">
                  <c:v>145676.99700000003</c:v>
                </c:pt>
                <c:pt idx="8149">
                  <c:v>144227.48000000001</c:v>
                </c:pt>
                <c:pt idx="8150">
                  <c:v>150033.50499999992</c:v>
                </c:pt>
                <c:pt idx="8151">
                  <c:v>151230.19100000002</c:v>
                </c:pt>
                <c:pt idx="8152">
                  <c:v>148139.50999999998</c:v>
                </c:pt>
                <c:pt idx="8153">
                  <c:v>147077.50100000002</c:v>
                </c:pt>
                <c:pt idx="8154">
                  <c:v>147079.58019999997</c:v>
                </c:pt>
                <c:pt idx="8155">
                  <c:v>146412.913</c:v>
                </c:pt>
                <c:pt idx="8156">
                  <c:v>147604.55099999998</c:v>
                </c:pt>
                <c:pt idx="8157">
                  <c:v>142922.70499999999</c:v>
                </c:pt>
                <c:pt idx="8158">
                  <c:v>144990.32999999996</c:v>
                </c:pt>
                <c:pt idx="8159">
                  <c:v>142462.03499999997</c:v>
                </c:pt>
                <c:pt idx="8160">
                  <c:v>147668.033</c:v>
                </c:pt>
                <c:pt idx="8161">
                  <c:v>151902.67899999997</c:v>
                </c:pt>
                <c:pt idx="8162">
                  <c:v>145988.43400000001</c:v>
                </c:pt>
                <c:pt idx="8163">
                  <c:v>143294.45199999999</c:v>
                </c:pt>
                <c:pt idx="8164">
                  <c:v>142544.93900000001</c:v>
                </c:pt>
                <c:pt idx="8165">
                  <c:v>144092.49100000001</c:v>
                </c:pt>
                <c:pt idx="8166">
                  <c:v>145454.49599999996</c:v>
                </c:pt>
                <c:pt idx="8167">
                  <c:v>146274.64300000001</c:v>
                </c:pt>
                <c:pt idx="8168">
                  <c:v>150048.788</c:v>
                </c:pt>
                <c:pt idx="8169">
                  <c:v>148323.45200000005</c:v>
                </c:pt>
                <c:pt idx="8170">
                  <c:v>146798.89700000003</c:v>
                </c:pt>
                <c:pt idx="8171">
                  <c:v>142219.08000000005</c:v>
                </c:pt>
                <c:pt idx="8172">
                  <c:v>146024.72399999993</c:v>
                </c:pt>
                <c:pt idx="8173">
                  <c:v>147437.965</c:v>
                </c:pt>
                <c:pt idx="8174">
                  <c:v>145987.264</c:v>
                </c:pt>
                <c:pt idx="8175">
                  <c:v>145308.40500000006</c:v>
                </c:pt>
                <c:pt idx="8176">
                  <c:v>143480.64300000001</c:v>
                </c:pt>
                <c:pt idx="8177">
                  <c:v>141954.89299999998</c:v>
                </c:pt>
                <c:pt idx="8178">
                  <c:v>143775.22399999999</c:v>
                </c:pt>
                <c:pt idx="8179">
                  <c:v>146739.03700000004</c:v>
                </c:pt>
                <c:pt idx="8180">
                  <c:v>149605.31599999999</c:v>
                </c:pt>
                <c:pt idx="8181">
                  <c:v>148200.929</c:v>
                </c:pt>
                <c:pt idx="8182">
                  <c:v>147377.524</c:v>
                </c:pt>
                <c:pt idx="8183">
                  <c:v>148777.48200000005</c:v>
                </c:pt>
                <c:pt idx="8184">
                  <c:v>145841.48899999997</c:v>
                </c:pt>
                <c:pt idx="8185">
                  <c:v>138681.6146</c:v>
                </c:pt>
                <c:pt idx="8186">
                  <c:v>137799.4785</c:v>
                </c:pt>
                <c:pt idx="8187">
                  <c:v>137847.177</c:v>
                </c:pt>
                <c:pt idx="8188">
                  <c:v>144264.96219999998</c:v>
                </c:pt>
                <c:pt idx="8189">
                  <c:v>143342.99410000001</c:v>
                </c:pt>
                <c:pt idx="8190">
                  <c:v>145021.01279999997</c:v>
                </c:pt>
                <c:pt idx="8191">
                  <c:v>145989.83580000003</c:v>
                </c:pt>
                <c:pt idx="8192">
                  <c:v>146237.43599999999</c:v>
                </c:pt>
                <c:pt idx="8193">
                  <c:v>144691.81509999995</c:v>
                </c:pt>
                <c:pt idx="8194">
                  <c:v>148015.23509999999</c:v>
                </c:pt>
                <c:pt idx="8195">
                  <c:v>148886.57819999999</c:v>
                </c:pt>
                <c:pt idx="8196">
                  <c:v>151586.15309999997</c:v>
                </c:pt>
                <c:pt idx="8197">
                  <c:v>163423.75199999998</c:v>
                </c:pt>
                <c:pt idx="8198">
                  <c:v>157114.43929999997</c:v>
                </c:pt>
                <c:pt idx="8199">
                  <c:v>146231.37599999999</c:v>
                </c:pt>
                <c:pt idx="8200">
                  <c:v>143189.59225999998</c:v>
                </c:pt>
                <c:pt idx="8201">
                  <c:v>153097.23020000002</c:v>
                </c:pt>
                <c:pt idx="8202">
                  <c:v>161216.43000000002</c:v>
                </c:pt>
                <c:pt idx="8203">
                  <c:v>151515.9393</c:v>
                </c:pt>
                <c:pt idx="8204">
                  <c:v>144877.57809999998</c:v>
                </c:pt>
                <c:pt idx="8205">
                  <c:v>146738.55799999996</c:v>
                </c:pt>
                <c:pt idx="8206">
                  <c:v>151901.00383000006</c:v>
                </c:pt>
                <c:pt idx="8207">
                  <c:v>157537.07649999997</c:v>
                </c:pt>
                <c:pt idx="8208">
                  <c:v>155748.69280000002</c:v>
                </c:pt>
                <c:pt idx="8209">
                  <c:v>149065.91419999997</c:v>
                </c:pt>
                <c:pt idx="8210">
                  <c:v>144261.09889999998</c:v>
                </c:pt>
                <c:pt idx="8211">
                  <c:v>139266.30283999996</c:v>
                </c:pt>
                <c:pt idx="8212">
                  <c:v>138928.1611</c:v>
                </c:pt>
                <c:pt idx="8213">
                  <c:v>138895.27800000002</c:v>
                </c:pt>
                <c:pt idx="8214">
                  <c:v>140197.19200000001</c:v>
                </c:pt>
                <c:pt idx="8215">
                  <c:v>139524.073</c:v>
                </c:pt>
                <c:pt idx="8216">
                  <c:v>143837.872</c:v>
                </c:pt>
                <c:pt idx="8217">
                  <c:v>146316.59640000001</c:v>
                </c:pt>
                <c:pt idx="8218">
                  <c:v>141101.22339999996</c:v>
                </c:pt>
                <c:pt idx="8219">
                  <c:v>143267.63869999998</c:v>
                </c:pt>
                <c:pt idx="8220">
                  <c:v>141420.01599999997</c:v>
                </c:pt>
                <c:pt idx="8221">
                  <c:v>136658.62800000003</c:v>
                </c:pt>
                <c:pt idx="8222">
                  <c:v>136853.17600000001</c:v>
                </c:pt>
                <c:pt idx="8223">
                  <c:v>135843.74700000003</c:v>
                </c:pt>
                <c:pt idx="8224">
                  <c:v>136582.74300000005</c:v>
                </c:pt>
                <c:pt idx="8225">
                  <c:v>139471.90799999997</c:v>
                </c:pt>
                <c:pt idx="8226">
                  <c:v>142223.245</c:v>
                </c:pt>
                <c:pt idx="8227">
                  <c:v>153602.61990000002</c:v>
                </c:pt>
                <c:pt idx="8228">
                  <c:v>155254.62699999995</c:v>
                </c:pt>
                <c:pt idx="8229">
                  <c:v>150126.58439999996</c:v>
                </c:pt>
                <c:pt idx="8230">
                  <c:v>142946.51300000001</c:v>
                </c:pt>
                <c:pt idx="8231">
                  <c:v>147116.18049999996</c:v>
                </c:pt>
                <c:pt idx="8232">
                  <c:v>151112.64929999996</c:v>
                </c:pt>
                <c:pt idx="8233">
                  <c:v>179103.88669999997</c:v>
                </c:pt>
                <c:pt idx="8234">
                  <c:v>185049.0448</c:v>
                </c:pt>
                <c:pt idx="8235">
                  <c:v>166560.04699999999</c:v>
                </c:pt>
                <c:pt idx="8236">
                  <c:v>168508.44700000001</c:v>
                </c:pt>
                <c:pt idx="8237">
                  <c:v>191676.94700000001</c:v>
                </c:pt>
                <c:pt idx="8238">
                  <c:v>160041.01100000003</c:v>
                </c:pt>
                <c:pt idx="8239">
                  <c:v>146123.87540000002</c:v>
                </c:pt>
                <c:pt idx="8240">
                  <c:v>144310.92199999996</c:v>
                </c:pt>
                <c:pt idx="8241">
                  <c:v>141239.26499999998</c:v>
                </c:pt>
                <c:pt idx="8242">
                  <c:v>138807.80880000003</c:v>
                </c:pt>
                <c:pt idx="8243">
                  <c:v>140331.69560000001</c:v>
                </c:pt>
                <c:pt idx="8244">
                  <c:v>143985.88999999993</c:v>
                </c:pt>
                <c:pt idx="8245">
                  <c:v>151118.06900000002</c:v>
                </c:pt>
                <c:pt idx="8246">
                  <c:v>148698.70600000001</c:v>
                </c:pt>
                <c:pt idx="8247">
                  <c:v>144572.26939999999</c:v>
                </c:pt>
                <c:pt idx="8248">
                  <c:v>146010.25890000007</c:v>
                </c:pt>
                <c:pt idx="8249">
                  <c:v>143637.98347000001</c:v>
                </c:pt>
                <c:pt idx="8250">
                  <c:v>140974.52099999998</c:v>
                </c:pt>
                <c:pt idx="8251">
                  <c:v>144705.30696999998</c:v>
                </c:pt>
                <c:pt idx="8252">
                  <c:v>148697.22399999999</c:v>
                </c:pt>
                <c:pt idx="8253">
                  <c:v>152308.44999999995</c:v>
                </c:pt>
                <c:pt idx="8254">
                  <c:v>175658.76069999998</c:v>
                </c:pt>
                <c:pt idx="8255">
                  <c:v>169107.617</c:v>
                </c:pt>
                <c:pt idx="8256">
                  <c:v>154603.83804000003</c:v>
                </c:pt>
                <c:pt idx="8257">
                  <c:v>151138.80000000005</c:v>
                </c:pt>
                <c:pt idx="8258">
                  <c:v>142656.42480000001</c:v>
                </c:pt>
                <c:pt idx="8259">
                  <c:v>139821.63369999998</c:v>
                </c:pt>
                <c:pt idx="8260">
                  <c:v>139762.38399999996</c:v>
                </c:pt>
                <c:pt idx="8261">
                  <c:v>143749.12599999999</c:v>
                </c:pt>
                <c:pt idx="8262">
                  <c:v>140265.48829999997</c:v>
                </c:pt>
                <c:pt idx="8263">
                  <c:v>140789.55531</c:v>
                </c:pt>
                <c:pt idx="8264">
                  <c:v>148336.83699999997</c:v>
                </c:pt>
                <c:pt idx="8265">
                  <c:v>155749.47600000002</c:v>
                </c:pt>
                <c:pt idx="8266">
                  <c:v>164264.74699999994</c:v>
                </c:pt>
                <c:pt idx="8267">
                  <c:v>165025.04399999997</c:v>
                </c:pt>
                <c:pt idx="8268">
                  <c:v>213256.34100000007</c:v>
                </c:pt>
                <c:pt idx="8269">
                  <c:v>232502.764</c:v>
                </c:pt>
                <c:pt idx="8270">
                  <c:v>194667.62010000003</c:v>
                </c:pt>
                <c:pt idx="8271">
                  <c:v>171117.9797</c:v>
                </c:pt>
                <c:pt idx="8272">
                  <c:v>159091.87161999999</c:v>
                </c:pt>
                <c:pt idx="8273">
                  <c:v>160964.63399999999</c:v>
                </c:pt>
                <c:pt idx="8274">
                  <c:v>145474.26900000003</c:v>
                </c:pt>
                <c:pt idx="8275">
                  <c:v>144831.84800000003</c:v>
                </c:pt>
                <c:pt idx="8276">
                  <c:v>169114.56649999993</c:v>
                </c:pt>
                <c:pt idx="8277">
                  <c:v>164114.9485</c:v>
                </c:pt>
                <c:pt idx="8278">
                  <c:v>146276.31800199999</c:v>
                </c:pt>
                <c:pt idx="8279">
                  <c:v>139103.45629999999</c:v>
                </c:pt>
                <c:pt idx="8280">
                  <c:v>142357.639</c:v>
                </c:pt>
                <c:pt idx="8281">
                  <c:v>147252.46250999998</c:v>
                </c:pt>
                <c:pt idx="8282">
                  <c:v>150758.01450000002</c:v>
                </c:pt>
                <c:pt idx="8283">
                  <c:v>149165.2984</c:v>
                </c:pt>
                <c:pt idx="8284">
                  <c:v>162822.88600000006</c:v>
                </c:pt>
                <c:pt idx="8285">
                  <c:v>172742.04400000002</c:v>
                </c:pt>
                <c:pt idx="8286">
                  <c:v>150827.00580000004</c:v>
                </c:pt>
                <c:pt idx="8287">
                  <c:v>145296.96010000003</c:v>
                </c:pt>
                <c:pt idx="8288">
                  <c:v>141641.04859999998</c:v>
                </c:pt>
                <c:pt idx="8289">
                  <c:v>144401.55499999999</c:v>
                </c:pt>
                <c:pt idx="8290">
                  <c:v>146579.12900000002</c:v>
                </c:pt>
                <c:pt idx="8291">
                  <c:v>186698.53479999996</c:v>
                </c:pt>
                <c:pt idx="8292">
                  <c:v>181537.51929999996</c:v>
                </c:pt>
                <c:pt idx="8293">
                  <c:v>161125.38547000001</c:v>
                </c:pt>
                <c:pt idx="8294">
                  <c:v>160554.07</c:v>
                </c:pt>
                <c:pt idx="8295">
                  <c:v>148361.83300000004</c:v>
                </c:pt>
                <c:pt idx="8296">
                  <c:v>152619.40099999998</c:v>
                </c:pt>
                <c:pt idx="8297">
                  <c:v>182116.70899999997</c:v>
                </c:pt>
                <c:pt idx="8298">
                  <c:v>183138.12100000001</c:v>
                </c:pt>
                <c:pt idx="8299">
                  <c:v>176236.99599999998</c:v>
                </c:pt>
                <c:pt idx="8300">
                  <c:v>160696.46886000005</c:v>
                </c:pt>
                <c:pt idx="8301">
                  <c:v>158994.43939999997</c:v>
                </c:pt>
                <c:pt idx="8302">
                  <c:v>156239.13480000006</c:v>
                </c:pt>
                <c:pt idx="8303">
                  <c:v>170376.88600000003</c:v>
                </c:pt>
                <c:pt idx="8304">
                  <c:v>173770.30427999998</c:v>
                </c:pt>
                <c:pt idx="8305">
                  <c:v>163272.89319999996</c:v>
                </c:pt>
                <c:pt idx="8306">
                  <c:v>154107.43000000002</c:v>
                </c:pt>
                <c:pt idx="8307">
                  <c:v>145124.78860000003</c:v>
                </c:pt>
                <c:pt idx="8308">
                  <c:v>140895.21240000002</c:v>
                </c:pt>
                <c:pt idx="8309">
                  <c:v>138615.64800000002</c:v>
                </c:pt>
                <c:pt idx="8310">
                  <c:v>138216.61153000002</c:v>
                </c:pt>
                <c:pt idx="8311">
                  <c:v>137376.25480000002</c:v>
                </c:pt>
                <c:pt idx="8312">
                  <c:v>137684.1</c:v>
                </c:pt>
                <c:pt idx="8313">
                  <c:v>138581.18199999997</c:v>
                </c:pt>
                <c:pt idx="8314">
                  <c:v>134997.54399999999</c:v>
                </c:pt>
                <c:pt idx="8315">
                  <c:v>135744.29200000004</c:v>
                </c:pt>
                <c:pt idx="8316">
                  <c:v>134918.73199999999</c:v>
                </c:pt>
                <c:pt idx="8317">
                  <c:v>139430.30430000002</c:v>
                </c:pt>
                <c:pt idx="8318">
                  <c:v>137807.315</c:v>
                </c:pt>
                <c:pt idx="8319">
                  <c:v>138353.804</c:v>
                </c:pt>
                <c:pt idx="8320">
                  <c:v>139354.00099999999</c:v>
                </c:pt>
                <c:pt idx="8321">
                  <c:v>143509.60780000003</c:v>
                </c:pt>
                <c:pt idx="8322">
                  <c:v>143787.19000000003</c:v>
                </c:pt>
                <c:pt idx="8323">
                  <c:v>140710.13759999996</c:v>
                </c:pt>
                <c:pt idx="8324">
                  <c:v>143536.584</c:v>
                </c:pt>
                <c:pt idx="8325">
                  <c:v>152146.47099999999</c:v>
                </c:pt>
                <c:pt idx="8326">
                  <c:v>158119.28699999998</c:v>
                </c:pt>
                <c:pt idx="8327">
                  <c:v>146267.36440000002</c:v>
                </c:pt>
                <c:pt idx="8328">
                  <c:v>140316.51999999996</c:v>
                </c:pt>
                <c:pt idx="8329">
                  <c:v>141952.66</c:v>
                </c:pt>
                <c:pt idx="8330">
                  <c:v>136558.37450000001</c:v>
                </c:pt>
                <c:pt idx="8331">
                  <c:v>139244.03</c:v>
                </c:pt>
                <c:pt idx="8332">
                  <c:v>138332.40039999998</c:v>
                </c:pt>
                <c:pt idx="8333">
                  <c:v>140746.56650000002</c:v>
                </c:pt>
                <c:pt idx="8334">
                  <c:v>141715.22322000004</c:v>
                </c:pt>
                <c:pt idx="8335">
                  <c:v>147888.414686</c:v>
                </c:pt>
                <c:pt idx="8336">
                  <c:v>148953.57889999999</c:v>
                </c:pt>
                <c:pt idx="8337">
                  <c:v>152197.09539999999</c:v>
                </c:pt>
                <c:pt idx="8338">
                  <c:v>147485.21400000004</c:v>
                </c:pt>
                <c:pt idx="8339">
                  <c:v>148778.09709999998</c:v>
                </c:pt>
                <c:pt idx="8340">
                  <c:v>143456.783</c:v>
                </c:pt>
                <c:pt idx="8341">
                  <c:v>143660.67189999996</c:v>
                </c:pt>
                <c:pt idx="8342">
                  <c:v>143836.20283999998</c:v>
                </c:pt>
                <c:pt idx="8343">
                  <c:v>144102.67129999999</c:v>
                </c:pt>
                <c:pt idx="8344">
                  <c:v>141859.32514999999</c:v>
                </c:pt>
                <c:pt idx="8345">
                  <c:v>141924.07980000004</c:v>
                </c:pt>
                <c:pt idx="8346">
                  <c:v>139305.57400000002</c:v>
                </c:pt>
                <c:pt idx="8347">
                  <c:v>142712.38920000001</c:v>
                </c:pt>
                <c:pt idx="8348">
                  <c:v>139589.97610000003</c:v>
                </c:pt>
                <c:pt idx="8349">
                  <c:v>137577.29330000002</c:v>
                </c:pt>
                <c:pt idx="8350">
                  <c:v>140123.61899999998</c:v>
                </c:pt>
                <c:pt idx="8351">
                  <c:v>138018.98714000001</c:v>
                </c:pt>
                <c:pt idx="8352">
                  <c:v>136379.70809999999</c:v>
                </c:pt>
                <c:pt idx="8353">
                  <c:v>135684.58700000003</c:v>
                </c:pt>
                <c:pt idx="8354">
                  <c:v>141163.31699999998</c:v>
                </c:pt>
                <c:pt idx="8355">
                  <c:v>147651.94699999999</c:v>
                </c:pt>
                <c:pt idx="8356">
                  <c:v>149345.51678999997</c:v>
                </c:pt>
                <c:pt idx="8357">
                  <c:v>149386.84299999999</c:v>
                </c:pt>
                <c:pt idx="8358">
                  <c:v>162397.74100000001</c:v>
                </c:pt>
                <c:pt idx="8359">
                  <c:v>167322.57053</c:v>
                </c:pt>
                <c:pt idx="8360">
                  <c:v>164760.68039999998</c:v>
                </c:pt>
                <c:pt idx="8361">
                  <c:v>158313.73899999997</c:v>
                </c:pt>
                <c:pt idx="8362">
                  <c:v>153011.13242000001</c:v>
                </c:pt>
                <c:pt idx="8363">
                  <c:v>146350.26999999996</c:v>
                </c:pt>
                <c:pt idx="8364">
                  <c:v>142788.60970000003</c:v>
                </c:pt>
                <c:pt idx="8365">
                  <c:v>141146.73099999997</c:v>
                </c:pt>
                <c:pt idx="8366">
                  <c:v>137634.239</c:v>
                </c:pt>
                <c:pt idx="8367">
                  <c:v>137572.77900000004</c:v>
                </c:pt>
                <c:pt idx="8368">
                  <c:v>139665.11499999999</c:v>
                </c:pt>
                <c:pt idx="8369">
                  <c:v>137521.81600000002</c:v>
                </c:pt>
                <c:pt idx="8370">
                  <c:v>137800.86499999999</c:v>
                </c:pt>
                <c:pt idx="8371">
                  <c:v>139681.36209999997</c:v>
                </c:pt>
                <c:pt idx="8372">
                  <c:v>141170.66699999999</c:v>
                </c:pt>
                <c:pt idx="8373">
                  <c:v>142306.5128</c:v>
                </c:pt>
                <c:pt idx="8374">
                  <c:v>155882.7458</c:v>
                </c:pt>
                <c:pt idx="8375">
                  <c:v>160331.10800000004</c:v>
                </c:pt>
                <c:pt idx="8376">
                  <c:v>168945.05330000003</c:v>
                </c:pt>
                <c:pt idx="8377">
                  <c:v>158772.20689999999</c:v>
                </c:pt>
                <c:pt idx="8378">
                  <c:v>140547.36499999999</c:v>
                </c:pt>
                <c:pt idx="8379">
                  <c:v>142154.08770000003</c:v>
                </c:pt>
                <c:pt idx="8380">
                  <c:v>142778.41800000003</c:v>
                </c:pt>
                <c:pt idx="8381">
                  <c:v>140413.27110000001</c:v>
                </c:pt>
                <c:pt idx="8382">
                  <c:v>139732.9394</c:v>
                </c:pt>
                <c:pt idx="8383">
                  <c:v>140203.93340000004</c:v>
                </c:pt>
                <c:pt idx="8384">
                  <c:v>137188.76680000001</c:v>
                </c:pt>
                <c:pt idx="8385">
                  <c:v>135939.13200000001</c:v>
                </c:pt>
                <c:pt idx="8386">
                  <c:v>137928.17920000001</c:v>
                </c:pt>
                <c:pt idx="8387">
                  <c:v>139633.69761</c:v>
                </c:pt>
                <c:pt idx="8388">
                  <c:v>140918.46970000002</c:v>
                </c:pt>
                <c:pt idx="8389">
                  <c:v>138568.63439999995</c:v>
                </c:pt>
                <c:pt idx="8390">
                  <c:v>134870.92599999995</c:v>
                </c:pt>
                <c:pt idx="8391">
                  <c:v>137460.98329999996</c:v>
                </c:pt>
                <c:pt idx="8392">
                  <c:v>143226.63380000001</c:v>
                </c:pt>
                <c:pt idx="8393">
                  <c:v>134848.51259999999</c:v>
                </c:pt>
                <c:pt idx="8394">
                  <c:v>137075.60900000003</c:v>
                </c:pt>
                <c:pt idx="8395">
                  <c:v>134161.35499999998</c:v>
                </c:pt>
                <c:pt idx="8396">
                  <c:v>135881.86120000001</c:v>
                </c:pt>
                <c:pt idx="8397">
                  <c:v>137255.52650000001</c:v>
                </c:pt>
                <c:pt idx="8398">
                  <c:v>135911.53800000003</c:v>
                </c:pt>
                <c:pt idx="8399">
                  <c:v>132483.42970000004</c:v>
                </c:pt>
                <c:pt idx="8400">
                  <c:v>139579.74490000002</c:v>
                </c:pt>
                <c:pt idx="8401">
                  <c:v>135546.22600000005</c:v>
                </c:pt>
                <c:pt idx="8402">
                  <c:v>135193.32349999997</c:v>
                </c:pt>
                <c:pt idx="8403">
                  <c:v>133437.33486400003</c:v>
                </c:pt>
                <c:pt idx="8404">
                  <c:v>137634.58800000005</c:v>
                </c:pt>
                <c:pt idx="8405">
                  <c:v>137564.50494000001</c:v>
                </c:pt>
                <c:pt idx="8406">
                  <c:v>134924.28200000001</c:v>
                </c:pt>
                <c:pt idx="8407">
                  <c:v>133266.973</c:v>
                </c:pt>
                <c:pt idx="8408">
                  <c:v>132126.45209999999</c:v>
                </c:pt>
                <c:pt idx="8409">
                  <c:v>132425.52022000003</c:v>
                </c:pt>
                <c:pt idx="8410">
                  <c:v>131180.50694999998</c:v>
                </c:pt>
                <c:pt idx="8411">
                  <c:v>130613.20970000002</c:v>
                </c:pt>
                <c:pt idx="8412">
                  <c:v>135931.03349999999</c:v>
                </c:pt>
                <c:pt idx="8413">
                  <c:v>135743.43500000003</c:v>
                </c:pt>
                <c:pt idx="8414">
                  <c:v>138074.01460000002</c:v>
                </c:pt>
                <c:pt idx="8415">
                  <c:v>134672.71710000001</c:v>
                </c:pt>
                <c:pt idx="8416">
                  <c:v>138126.91170000003</c:v>
                </c:pt>
                <c:pt idx="8417">
                  <c:v>134906.96299999996</c:v>
                </c:pt>
                <c:pt idx="8418">
                  <c:v>135931.3786</c:v>
                </c:pt>
                <c:pt idx="8419">
                  <c:v>136709.0429</c:v>
                </c:pt>
                <c:pt idx="8420">
                  <c:v>134824.69230000002</c:v>
                </c:pt>
                <c:pt idx="8421">
                  <c:v>137635.01615000001</c:v>
                </c:pt>
                <c:pt idx="8422">
                  <c:v>138795.54949999996</c:v>
                </c:pt>
                <c:pt idx="8423">
                  <c:v>140009.01730000004</c:v>
                </c:pt>
                <c:pt idx="8424">
                  <c:v>136041.6335</c:v>
                </c:pt>
                <c:pt idx="8425">
                  <c:v>133579.26815999998</c:v>
                </c:pt>
                <c:pt idx="8426">
                  <c:v>134990.61870000005</c:v>
                </c:pt>
                <c:pt idx="8427">
                  <c:v>137387.394</c:v>
                </c:pt>
                <c:pt idx="8428">
                  <c:v>135354.44546999998</c:v>
                </c:pt>
                <c:pt idx="8429">
                  <c:v>136525.37219999998</c:v>
                </c:pt>
                <c:pt idx="8430">
                  <c:v>136669.96589999998</c:v>
                </c:pt>
                <c:pt idx="8431">
                  <c:v>139524.549</c:v>
                </c:pt>
                <c:pt idx="8432">
                  <c:v>136238.54400000002</c:v>
                </c:pt>
                <c:pt idx="8433">
                  <c:v>134475.31299999997</c:v>
                </c:pt>
                <c:pt idx="8434">
                  <c:v>130129.692</c:v>
                </c:pt>
                <c:pt idx="8435">
                  <c:v>131250.73940000002</c:v>
                </c:pt>
                <c:pt idx="8436">
                  <c:v>137650.72099999999</c:v>
                </c:pt>
                <c:pt idx="8437">
                  <c:v>147366.76990000004</c:v>
                </c:pt>
                <c:pt idx="8438">
                  <c:v>152674.53836000004</c:v>
                </c:pt>
                <c:pt idx="8439">
                  <c:v>143372.91899999999</c:v>
                </c:pt>
                <c:pt idx="8440">
                  <c:v>134628.614</c:v>
                </c:pt>
                <c:pt idx="8441">
                  <c:v>135721.84689999997</c:v>
                </c:pt>
                <c:pt idx="8442">
                  <c:v>135476.14000000001</c:v>
                </c:pt>
                <c:pt idx="8443">
                  <c:v>138452.88099999996</c:v>
                </c:pt>
                <c:pt idx="8444">
                  <c:v>135383.43680000002</c:v>
                </c:pt>
                <c:pt idx="8445">
                  <c:v>136581.23011</c:v>
                </c:pt>
                <c:pt idx="8446">
                  <c:v>138407.71659999999</c:v>
                </c:pt>
                <c:pt idx="8447">
                  <c:v>132942.21400000001</c:v>
                </c:pt>
                <c:pt idx="8448">
                  <c:v>137713.15990000003</c:v>
                </c:pt>
                <c:pt idx="8449">
                  <c:v>136371.33399999997</c:v>
                </c:pt>
                <c:pt idx="8450">
                  <c:v>135863.37999999998</c:v>
                </c:pt>
                <c:pt idx="8451">
                  <c:v>132502.31459999998</c:v>
                </c:pt>
                <c:pt idx="8452">
                  <c:v>132394.00100000005</c:v>
                </c:pt>
                <c:pt idx="8453">
                  <c:v>130788.54910000002</c:v>
                </c:pt>
                <c:pt idx="8454">
                  <c:v>131959.49600000001</c:v>
                </c:pt>
                <c:pt idx="8455">
                  <c:v>131627.98300000004</c:v>
                </c:pt>
                <c:pt idx="8456">
                  <c:v>132056.3616</c:v>
                </c:pt>
                <c:pt idx="8457">
                  <c:v>135029.19</c:v>
                </c:pt>
                <c:pt idx="8458">
                  <c:v>130102.59299999999</c:v>
                </c:pt>
                <c:pt idx="8459">
                  <c:v>128840.78</c:v>
                </c:pt>
                <c:pt idx="8460">
                  <c:v>130741.02499999999</c:v>
                </c:pt>
                <c:pt idx="8461">
                  <c:v>132171.58299999998</c:v>
                </c:pt>
                <c:pt idx="8462">
                  <c:v>144863.92169999998</c:v>
                </c:pt>
                <c:pt idx="8463">
                  <c:v>186206.12999999998</c:v>
                </c:pt>
                <c:pt idx="8464">
                  <c:v>185635.95800000001</c:v>
                </c:pt>
                <c:pt idx="8465">
                  <c:v>154541.41640000005</c:v>
                </c:pt>
                <c:pt idx="8466">
                  <c:v>139921.32399999999</c:v>
                </c:pt>
                <c:pt idx="8467">
                  <c:v>142002.61099999998</c:v>
                </c:pt>
                <c:pt idx="8468">
                  <c:v>149051.20699999997</c:v>
                </c:pt>
                <c:pt idx="8469">
                  <c:v>139062.58200000002</c:v>
                </c:pt>
                <c:pt idx="8470">
                  <c:v>134814.25529999999</c:v>
                </c:pt>
                <c:pt idx="8471">
                  <c:v>133616.24360000002</c:v>
                </c:pt>
                <c:pt idx="8472">
                  <c:v>134872.32329999999</c:v>
                </c:pt>
                <c:pt idx="8473">
                  <c:v>134894.41520000002</c:v>
                </c:pt>
                <c:pt idx="8474">
                  <c:v>134709.6036</c:v>
                </c:pt>
                <c:pt idx="8475">
                  <c:v>131111.50299999997</c:v>
                </c:pt>
                <c:pt idx="8476">
                  <c:v>132921.166</c:v>
                </c:pt>
                <c:pt idx="8477">
                  <c:v>130346.20299999998</c:v>
                </c:pt>
                <c:pt idx="8478">
                  <c:v>133010.42890000003</c:v>
                </c:pt>
                <c:pt idx="8479">
                  <c:v>131167.23800000001</c:v>
                </c:pt>
                <c:pt idx="8480">
                  <c:v>130136.46869999998</c:v>
                </c:pt>
                <c:pt idx="8481">
                  <c:v>132030.39179999998</c:v>
                </c:pt>
                <c:pt idx="8482">
                  <c:v>131925.21539999999</c:v>
                </c:pt>
                <c:pt idx="8483">
                  <c:v>131354.74099999998</c:v>
                </c:pt>
                <c:pt idx="8484">
                  <c:v>132547.78010000003</c:v>
                </c:pt>
                <c:pt idx="8485">
                  <c:v>134572.12020000003</c:v>
                </c:pt>
                <c:pt idx="8486">
                  <c:v>133693.70799999998</c:v>
                </c:pt>
                <c:pt idx="8487">
                  <c:v>134737.6611</c:v>
                </c:pt>
                <c:pt idx="8488">
                  <c:v>134061.19399999999</c:v>
                </c:pt>
                <c:pt idx="8489">
                  <c:v>134976.26459999999</c:v>
                </c:pt>
                <c:pt idx="8490">
                  <c:v>134065.236</c:v>
                </c:pt>
                <c:pt idx="8491">
                  <c:v>131570.2678</c:v>
                </c:pt>
                <c:pt idx="8492">
                  <c:v>136521.08009999996</c:v>
                </c:pt>
                <c:pt idx="8493">
                  <c:v>130066.3315</c:v>
                </c:pt>
                <c:pt idx="8494">
                  <c:v>131689.23300000001</c:v>
                </c:pt>
                <c:pt idx="8495">
                  <c:v>131283.55099999998</c:v>
                </c:pt>
                <c:pt idx="8496">
                  <c:v>130859.61480000001</c:v>
                </c:pt>
                <c:pt idx="8497">
                  <c:v>130923.59319999997</c:v>
                </c:pt>
                <c:pt idx="8498">
                  <c:v>135626.00660000002</c:v>
                </c:pt>
                <c:pt idx="8499">
                  <c:v>134305.59800000003</c:v>
                </c:pt>
                <c:pt idx="8500">
                  <c:v>130145.47437000001</c:v>
                </c:pt>
                <c:pt idx="8501">
                  <c:v>129045.13900000001</c:v>
                </c:pt>
                <c:pt idx="8502">
                  <c:v>131515.98619999998</c:v>
                </c:pt>
                <c:pt idx="8503">
                  <c:v>131503.4963</c:v>
                </c:pt>
                <c:pt idx="8504">
                  <c:v>129654.41679999999</c:v>
                </c:pt>
                <c:pt idx="8505">
                  <c:v>130239.095</c:v>
                </c:pt>
                <c:pt idx="8506">
                  <c:v>129447.41720000001</c:v>
                </c:pt>
                <c:pt idx="8507">
                  <c:v>131047.291</c:v>
                </c:pt>
                <c:pt idx="8508">
                  <c:v>129873.26740000001</c:v>
                </c:pt>
                <c:pt idx="8509">
                  <c:v>131737.95000000001</c:v>
                </c:pt>
                <c:pt idx="8510">
                  <c:v>127980.74419000003</c:v>
                </c:pt>
                <c:pt idx="8511">
                  <c:v>127098.3717</c:v>
                </c:pt>
                <c:pt idx="8512">
                  <c:v>130632.25009999996</c:v>
                </c:pt>
                <c:pt idx="8513">
                  <c:v>131643.20000000001</c:v>
                </c:pt>
                <c:pt idx="8514">
                  <c:v>138291.30049999998</c:v>
                </c:pt>
                <c:pt idx="8515">
                  <c:v>131613.4387</c:v>
                </c:pt>
                <c:pt idx="8516">
                  <c:v>134805.98896000002</c:v>
                </c:pt>
                <c:pt idx="8517">
                  <c:v>132051.78489000001</c:v>
                </c:pt>
                <c:pt idx="8518">
                  <c:v>133101.31300000002</c:v>
                </c:pt>
                <c:pt idx="8519">
                  <c:v>135804.0177</c:v>
                </c:pt>
                <c:pt idx="8520">
                  <c:v>134366.731</c:v>
                </c:pt>
                <c:pt idx="8521">
                  <c:v>131519.83669999999</c:v>
                </c:pt>
                <c:pt idx="8522">
                  <c:v>133195.09349999999</c:v>
                </c:pt>
                <c:pt idx="8523">
                  <c:v>136076.45800000001</c:v>
                </c:pt>
                <c:pt idx="8524">
                  <c:v>131158.533</c:v>
                </c:pt>
                <c:pt idx="8525">
                  <c:v>132123.42270000005</c:v>
                </c:pt>
                <c:pt idx="8526">
                  <c:v>133982.22839999999</c:v>
                </c:pt>
                <c:pt idx="8527">
                  <c:v>135210.98009999999</c:v>
                </c:pt>
                <c:pt idx="8528">
                  <c:v>135631.53530000002</c:v>
                </c:pt>
                <c:pt idx="8529">
                  <c:v>139399.0816</c:v>
                </c:pt>
                <c:pt idx="8530">
                  <c:v>135310.61199999999</c:v>
                </c:pt>
                <c:pt idx="8531">
                  <c:v>135912.16500000001</c:v>
                </c:pt>
                <c:pt idx="8532">
                  <c:v>134507.639</c:v>
                </c:pt>
                <c:pt idx="8533">
                  <c:v>133395.46415000004</c:v>
                </c:pt>
                <c:pt idx="8534">
                  <c:v>131173.42086999997</c:v>
                </c:pt>
                <c:pt idx="8535">
                  <c:v>132337.70152000003</c:v>
                </c:pt>
                <c:pt idx="8536">
                  <c:v>133528.72650000002</c:v>
                </c:pt>
                <c:pt idx="8537">
                  <c:v>132772.22799999997</c:v>
                </c:pt>
                <c:pt idx="8538">
                  <c:v>131083.29450000002</c:v>
                </c:pt>
                <c:pt idx="8539">
                  <c:v>134018.66395500003</c:v>
                </c:pt>
                <c:pt idx="8540">
                  <c:v>131977.15999999997</c:v>
                </c:pt>
                <c:pt idx="8541">
                  <c:v>129926.94560000002</c:v>
                </c:pt>
                <c:pt idx="8542">
                  <c:v>129548.85859999999</c:v>
                </c:pt>
                <c:pt idx="8543">
                  <c:v>126965.75550000003</c:v>
                </c:pt>
                <c:pt idx="8544">
                  <c:v>128178.24299999999</c:v>
                </c:pt>
                <c:pt idx="8545">
                  <c:v>129451.96999999999</c:v>
                </c:pt>
                <c:pt idx="8546">
                  <c:v>133666.87980000002</c:v>
                </c:pt>
                <c:pt idx="8547">
                  <c:v>134927.75227999999</c:v>
                </c:pt>
                <c:pt idx="8548">
                  <c:v>135170.242</c:v>
                </c:pt>
                <c:pt idx="8549">
                  <c:v>130178.81380000002</c:v>
                </c:pt>
                <c:pt idx="8550">
                  <c:v>131105.6347</c:v>
                </c:pt>
                <c:pt idx="8551">
                  <c:v>132519.79045999999</c:v>
                </c:pt>
                <c:pt idx="8552">
                  <c:v>129113.23000000001</c:v>
                </c:pt>
                <c:pt idx="8553">
                  <c:v>132455.0588</c:v>
                </c:pt>
                <c:pt idx="8554">
                  <c:v>132182.3659</c:v>
                </c:pt>
                <c:pt idx="8555">
                  <c:v>131241.88377500002</c:v>
                </c:pt>
                <c:pt idx="8556">
                  <c:v>131211.57400000002</c:v>
                </c:pt>
                <c:pt idx="8557">
                  <c:v>130311.25500000002</c:v>
                </c:pt>
                <c:pt idx="8558">
                  <c:v>130598.79099999997</c:v>
                </c:pt>
                <c:pt idx="8559">
                  <c:v>130040.93708900001</c:v>
                </c:pt>
                <c:pt idx="8560">
                  <c:v>132197.19479999997</c:v>
                </c:pt>
                <c:pt idx="8561">
                  <c:v>133476.28699999998</c:v>
                </c:pt>
                <c:pt idx="8562">
                  <c:v>137343.93899999998</c:v>
                </c:pt>
                <c:pt idx="8563">
                  <c:v>142432.30699999997</c:v>
                </c:pt>
                <c:pt idx="8564">
                  <c:v>133255.00799999997</c:v>
                </c:pt>
                <c:pt idx="8565">
                  <c:v>130725.88400000001</c:v>
                </c:pt>
                <c:pt idx="8566">
                  <c:v>136896.15190000003</c:v>
                </c:pt>
                <c:pt idx="8567">
                  <c:v>131874.82900000003</c:v>
                </c:pt>
                <c:pt idx="8568">
                  <c:v>130848.50299999998</c:v>
                </c:pt>
                <c:pt idx="8569">
                  <c:v>134064.78180000003</c:v>
                </c:pt>
                <c:pt idx="8570">
                  <c:v>131573.21490000002</c:v>
                </c:pt>
                <c:pt idx="8571">
                  <c:v>128849.89817</c:v>
                </c:pt>
                <c:pt idx="8572">
                  <c:v>131716.41999999998</c:v>
                </c:pt>
                <c:pt idx="8573">
                  <c:v>130525.20999999999</c:v>
                </c:pt>
                <c:pt idx="8574">
                  <c:v>131846.45299999998</c:v>
                </c:pt>
                <c:pt idx="8575">
                  <c:v>130468.20799999998</c:v>
                </c:pt>
                <c:pt idx="8576">
                  <c:v>127867.80499999999</c:v>
                </c:pt>
                <c:pt idx="8577">
                  <c:v>133465.39079999999</c:v>
                </c:pt>
                <c:pt idx="8578">
                  <c:v>137434.29399999997</c:v>
                </c:pt>
                <c:pt idx="8579">
                  <c:v>132171.56979999997</c:v>
                </c:pt>
                <c:pt idx="8580">
                  <c:v>132283.50710000002</c:v>
                </c:pt>
                <c:pt idx="8581">
                  <c:v>132030.70599999998</c:v>
                </c:pt>
                <c:pt idx="8582">
                  <c:v>131133.16899999999</c:v>
                </c:pt>
                <c:pt idx="8583">
                  <c:v>140139.90800000002</c:v>
                </c:pt>
                <c:pt idx="8584">
                  <c:v>134799.15899999999</c:v>
                </c:pt>
                <c:pt idx="8585">
                  <c:v>129390.85106999999</c:v>
                </c:pt>
                <c:pt idx="8586">
                  <c:v>130452.69671999998</c:v>
                </c:pt>
                <c:pt idx="8587">
                  <c:v>129369.99270000002</c:v>
                </c:pt>
                <c:pt idx="8588">
                  <c:v>132085.43403</c:v>
                </c:pt>
                <c:pt idx="8589">
                  <c:v>133609.96147000001</c:v>
                </c:pt>
                <c:pt idx="8590">
                  <c:v>131117.65999999997</c:v>
                </c:pt>
                <c:pt idx="8591">
                  <c:v>129479.09400000003</c:v>
                </c:pt>
                <c:pt idx="8592">
                  <c:v>128430.76699999999</c:v>
                </c:pt>
                <c:pt idx="8593">
                  <c:v>130261.86700000001</c:v>
                </c:pt>
                <c:pt idx="8594">
                  <c:v>130663.17636999999</c:v>
                </c:pt>
                <c:pt idx="8595">
                  <c:v>129326.18175</c:v>
                </c:pt>
                <c:pt idx="8596">
                  <c:v>128932.38849999997</c:v>
                </c:pt>
                <c:pt idx="8597">
                  <c:v>129024.84500000003</c:v>
                </c:pt>
                <c:pt idx="8598">
                  <c:v>132869.62800000003</c:v>
                </c:pt>
                <c:pt idx="8599">
                  <c:v>130430.57080000002</c:v>
                </c:pt>
                <c:pt idx="8600">
                  <c:v>133247.71500000003</c:v>
                </c:pt>
                <c:pt idx="8601">
                  <c:v>133594.98199999996</c:v>
                </c:pt>
                <c:pt idx="8602">
                  <c:v>129328.736</c:v>
                </c:pt>
                <c:pt idx="8603">
                  <c:v>126673.07399999999</c:v>
                </c:pt>
                <c:pt idx="8604">
                  <c:v>124492.79145</c:v>
                </c:pt>
                <c:pt idx="8605">
                  <c:v>127008.2727</c:v>
                </c:pt>
                <c:pt idx="8606">
                  <c:v>126881.52560000001</c:v>
                </c:pt>
                <c:pt idx="8607">
                  <c:v>128999.72500000002</c:v>
                </c:pt>
                <c:pt idx="8608">
                  <c:v>127765.24099999999</c:v>
                </c:pt>
                <c:pt idx="8609">
                  <c:v>127816.925</c:v>
                </c:pt>
                <c:pt idx="8610">
                  <c:v>133117.986</c:v>
                </c:pt>
                <c:pt idx="8611">
                  <c:v>127176.31149999997</c:v>
                </c:pt>
                <c:pt idx="8612">
                  <c:v>126852.17709999999</c:v>
                </c:pt>
                <c:pt idx="8613">
                  <c:v>124309.24400000001</c:v>
                </c:pt>
                <c:pt idx="8614">
                  <c:v>128711.07</c:v>
                </c:pt>
                <c:pt idx="8615">
                  <c:v>125707.2237</c:v>
                </c:pt>
                <c:pt idx="8616">
                  <c:v>127802.71399999999</c:v>
                </c:pt>
                <c:pt idx="8617">
                  <c:v>128869.62205999999</c:v>
                </c:pt>
                <c:pt idx="8618">
                  <c:v>125830.14960000003</c:v>
                </c:pt>
                <c:pt idx="8619">
                  <c:v>129476.86700000001</c:v>
                </c:pt>
                <c:pt idx="8620">
                  <c:v>133803.361</c:v>
                </c:pt>
                <c:pt idx="8621">
                  <c:v>130159.73900000002</c:v>
                </c:pt>
                <c:pt idx="8622">
                  <c:v>133909.3002</c:v>
                </c:pt>
                <c:pt idx="8623">
                  <c:v>126728.03569999998</c:v>
                </c:pt>
                <c:pt idx="8624">
                  <c:v>127257.12800000001</c:v>
                </c:pt>
                <c:pt idx="8625">
                  <c:v>121466.357</c:v>
                </c:pt>
                <c:pt idx="8626">
                  <c:v>123995.41187</c:v>
                </c:pt>
                <c:pt idx="8627">
                  <c:v>124173.72477999999</c:v>
                </c:pt>
                <c:pt idx="8628">
                  <c:v>128514.42899999999</c:v>
                </c:pt>
                <c:pt idx="8629">
                  <c:v>127486.57879999997</c:v>
                </c:pt>
                <c:pt idx="8630">
                  <c:v>125864.12010000003</c:v>
                </c:pt>
                <c:pt idx="8631">
                  <c:v>130659.34669999999</c:v>
                </c:pt>
                <c:pt idx="8632">
                  <c:v>130654.24409999997</c:v>
                </c:pt>
                <c:pt idx="8633">
                  <c:v>133599.44500000001</c:v>
                </c:pt>
                <c:pt idx="8634">
                  <c:v>131469.19699999999</c:v>
                </c:pt>
                <c:pt idx="8635">
                  <c:v>127724.54699999999</c:v>
                </c:pt>
                <c:pt idx="8636">
                  <c:v>130598.61459999997</c:v>
                </c:pt>
                <c:pt idx="8637">
                  <c:v>132108.59300000002</c:v>
                </c:pt>
                <c:pt idx="8638">
                  <c:v>129721.29199999999</c:v>
                </c:pt>
                <c:pt idx="8639">
                  <c:v>129835.4045</c:v>
                </c:pt>
                <c:pt idx="8640">
                  <c:v>128034.75799999997</c:v>
                </c:pt>
                <c:pt idx="8641">
                  <c:v>128888.74299999999</c:v>
                </c:pt>
                <c:pt idx="8642">
                  <c:v>125496.5724</c:v>
                </c:pt>
                <c:pt idx="8643">
                  <c:v>127172.46878000002</c:v>
                </c:pt>
                <c:pt idx="8644">
                  <c:v>127085.11170000001</c:v>
                </c:pt>
                <c:pt idx="8645">
                  <c:v>127668.80540000001</c:v>
                </c:pt>
                <c:pt idx="8646">
                  <c:v>127747.15300000003</c:v>
                </c:pt>
                <c:pt idx="8647">
                  <c:v>129891.70819999999</c:v>
                </c:pt>
                <c:pt idx="8648">
                  <c:v>135338.50889999999</c:v>
                </c:pt>
                <c:pt idx="8649">
                  <c:v>131789.12019999998</c:v>
                </c:pt>
                <c:pt idx="8650">
                  <c:v>128620.13300000002</c:v>
                </c:pt>
                <c:pt idx="8651">
                  <c:v>127549.41300000002</c:v>
                </c:pt>
                <c:pt idx="8652">
                  <c:v>130596.7072</c:v>
                </c:pt>
                <c:pt idx="8653">
                  <c:v>130070.53899999998</c:v>
                </c:pt>
                <c:pt idx="8654">
                  <c:v>128731.12500000001</c:v>
                </c:pt>
                <c:pt idx="8655">
                  <c:v>125789.492</c:v>
                </c:pt>
                <c:pt idx="8656">
                  <c:v>126915.27499999999</c:v>
                </c:pt>
                <c:pt idx="8657">
                  <c:v>127455.60149999999</c:v>
                </c:pt>
                <c:pt idx="8658">
                  <c:v>126565.07820000002</c:v>
                </c:pt>
                <c:pt idx="8659">
                  <c:v>127147.85206000002</c:v>
                </c:pt>
                <c:pt idx="8660">
                  <c:v>124564.88549999999</c:v>
                </c:pt>
                <c:pt idx="8661">
                  <c:v>126684.15949999998</c:v>
                </c:pt>
                <c:pt idx="8662">
                  <c:v>125589.9728</c:v>
                </c:pt>
                <c:pt idx="8663">
                  <c:v>126465.02999999998</c:v>
                </c:pt>
                <c:pt idx="8664">
                  <c:v>129053.02620000001</c:v>
                </c:pt>
                <c:pt idx="8665">
                  <c:v>128169.30000000002</c:v>
                </c:pt>
                <c:pt idx="8666">
                  <c:v>136420.85039999997</c:v>
                </c:pt>
                <c:pt idx="8667">
                  <c:v>134408.28399999996</c:v>
                </c:pt>
                <c:pt idx="8668">
                  <c:v>131825.46580000001</c:v>
                </c:pt>
                <c:pt idx="8669">
                  <c:v>134537.10700000005</c:v>
                </c:pt>
                <c:pt idx="8670">
                  <c:v>133663.16450000001</c:v>
                </c:pt>
                <c:pt idx="8671">
                  <c:v>132004.09100000001</c:v>
                </c:pt>
                <c:pt idx="8672">
                  <c:v>130397.18969999999</c:v>
                </c:pt>
                <c:pt idx="8673">
                  <c:v>130277.16650000001</c:v>
                </c:pt>
                <c:pt idx="8674">
                  <c:v>129496.40419999998</c:v>
                </c:pt>
                <c:pt idx="8675">
                  <c:v>133405.41459999999</c:v>
                </c:pt>
                <c:pt idx="8676">
                  <c:v>130658.50220000002</c:v>
                </c:pt>
                <c:pt idx="8677">
                  <c:v>130280.83899999999</c:v>
                </c:pt>
                <c:pt idx="8678">
                  <c:v>130337.85600000004</c:v>
                </c:pt>
                <c:pt idx="8679">
                  <c:v>126328.86300000001</c:v>
                </c:pt>
                <c:pt idx="8680">
                  <c:v>125975.28969999996</c:v>
                </c:pt>
                <c:pt idx="8681">
                  <c:v>126073.04154000002</c:v>
                </c:pt>
                <c:pt idx="8682">
                  <c:v>122648.93403</c:v>
                </c:pt>
                <c:pt idx="8683">
                  <c:v>122213.74399999999</c:v>
                </c:pt>
                <c:pt idx="8684">
                  <c:v>124210.69549999999</c:v>
                </c:pt>
                <c:pt idx="8685">
                  <c:v>126787.56099999999</c:v>
                </c:pt>
                <c:pt idx="8686">
                  <c:v>126040.86799999999</c:v>
                </c:pt>
                <c:pt idx="8687">
                  <c:v>125243.18799999999</c:v>
                </c:pt>
                <c:pt idx="8688">
                  <c:v>125245.58280000002</c:v>
                </c:pt>
                <c:pt idx="8689">
                  <c:v>124509.84509999998</c:v>
                </c:pt>
                <c:pt idx="8690">
                  <c:v>126216.92479999998</c:v>
                </c:pt>
                <c:pt idx="8691">
                  <c:v>123595.61849999997</c:v>
                </c:pt>
                <c:pt idx="8692">
                  <c:v>127054.34590000001</c:v>
                </c:pt>
                <c:pt idx="8693">
                  <c:v>123717.85214999998</c:v>
                </c:pt>
                <c:pt idx="8694">
                  <c:v>127428.603</c:v>
                </c:pt>
                <c:pt idx="8695">
                  <c:v>123761.6597</c:v>
                </c:pt>
                <c:pt idx="8696">
                  <c:v>122269.32800000001</c:v>
                </c:pt>
                <c:pt idx="8697">
                  <c:v>121256.387</c:v>
                </c:pt>
                <c:pt idx="8698">
                  <c:v>125949.7559</c:v>
                </c:pt>
                <c:pt idx="8699">
                  <c:v>126431.24100000001</c:v>
                </c:pt>
                <c:pt idx="8700">
                  <c:v>124056.3887</c:v>
                </c:pt>
                <c:pt idx="8701">
                  <c:v>126670.73219999997</c:v>
                </c:pt>
                <c:pt idx="8702">
                  <c:v>127284.02380000001</c:v>
                </c:pt>
                <c:pt idx="8703">
                  <c:v>125501.78046000001</c:v>
                </c:pt>
                <c:pt idx="8704">
                  <c:v>124719.66170000001</c:v>
                </c:pt>
                <c:pt idx="8705">
                  <c:v>125691.6937</c:v>
                </c:pt>
                <c:pt idx="8706">
                  <c:v>123979.14899999999</c:v>
                </c:pt>
                <c:pt idx="8707">
                  <c:v>122844.501</c:v>
                </c:pt>
                <c:pt idx="8708">
                  <c:v>124983.68000000002</c:v>
                </c:pt>
                <c:pt idx="8709">
                  <c:v>119946.59810000002</c:v>
                </c:pt>
                <c:pt idx="8710">
                  <c:v>126391.216</c:v>
                </c:pt>
                <c:pt idx="8711">
                  <c:v>125458.723</c:v>
                </c:pt>
                <c:pt idx="8712">
                  <c:v>126892.44199999998</c:v>
                </c:pt>
                <c:pt idx="8713">
                  <c:v>125045.20039000001</c:v>
                </c:pt>
                <c:pt idx="8714">
                  <c:v>122289.42962999998</c:v>
                </c:pt>
                <c:pt idx="8715">
                  <c:v>122588.65093000002</c:v>
                </c:pt>
                <c:pt idx="8716">
                  <c:v>124244.43627000001</c:v>
                </c:pt>
                <c:pt idx="8717">
                  <c:v>125300.772</c:v>
                </c:pt>
                <c:pt idx="8718">
                  <c:v>125742.61109999998</c:v>
                </c:pt>
                <c:pt idx="8719">
                  <c:v>126163.3328</c:v>
                </c:pt>
                <c:pt idx="8720">
                  <c:v>125872.1093</c:v>
                </c:pt>
                <c:pt idx="8721">
                  <c:v>125271.9682</c:v>
                </c:pt>
                <c:pt idx="8722">
                  <c:v>121571.78200000001</c:v>
                </c:pt>
                <c:pt idx="8723">
                  <c:v>118798.04985999998</c:v>
                </c:pt>
                <c:pt idx="8724">
                  <c:v>120105.28223000001</c:v>
                </c:pt>
                <c:pt idx="8725">
                  <c:v>120582.66100000001</c:v>
                </c:pt>
                <c:pt idx="8726">
                  <c:v>118027.69500000002</c:v>
                </c:pt>
                <c:pt idx="8727">
                  <c:v>119882.60500000001</c:v>
                </c:pt>
                <c:pt idx="8728">
                  <c:v>118899.27899999999</c:v>
                </c:pt>
                <c:pt idx="8729">
                  <c:v>117004.78259999999</c:v>
                </c:pt>
                <c:pt idx="8730">
                  <c:v>119018.01000000002</c:v>
                </c:pt>
                <c:pt idx="8731">
                  <c:v>119736.55400000002</c:v>
                </c:pt>
                <c:pt idx="8732">
                  <c:v>119160.961</c:v>
                </c:pt>
                <c:pt idx="8733">
                  <c:v>120248.80900000002</c:v>
                </c:pt>
                <c:pt idx="8734">
                  <c:v>121876.5784</c:v>
                </c:pt>
                <c:pt idx="8735">
                  <c:v>122998.28600000002</c:v>
                </c:pt>
                <c:pt idx="8736">
                  <c:v>124427.07589999998</c:v>
                </c:pt>
                <c:pt idx="8737">
                  <c:v>123479.07118999999</c:v>
                </c:pt>
                <c:pt idx="8738">
                  <c:v>122935.73799999998</c:v>
                </c:pt>
                <c:pt idx="8739">
                  <c:v>126212.62</c:v>
                </c:pt>
                <c:pt idx="8740">
                  <c:v>125211.66450000001</c:v>
                </c:pt>
                <c:pt idx="8741">
                  <c:v>125522.55799999998</c:v>
                </c:pt>
                <c:pt idx="8742">
                  <c:v>127620.65699999999</c:v>
                </c:pt>
                <c:pt idx="8743">
                  <c:v>125868.45862999999</c:v>
                </c:pt>
                <c:pt idx="8744">
                  <c:v>125157.17424000001</c:v>
                </c:pt>
                <c:pt idx="8745">
                  <c:v>126481.78900000002</c:v>
                </c:pt>
                <c:pt idx="8746">
                  <c:v>123417.443</c:v>
                </c:pt>
                <c:pt idx="8747">
                  <c:v>120755.0196</c:v>
                </c:pt>
                <c:pt idx="8748">
                  <c:v>124794.75899999999</c:v>
                </c:pt>
                <c:pt idx="8749">
                  <c:v>122214.88400000001</c:v>
                </c:pt>
                <c:pt idx="8750">
                  <c:v>121731.22899999998</c:v>
                </c:pt>
                <c:pt idx="8751">
                  <c:v>125986.76100000003</c:v>
                </c:pt>
                <c:pt idx="8752">
                  <c:v>125784.477</c:v>
                </c:pt>
                <c:pt idx="8753">
                  <c:v>121665.70299999999</c:v>
                </c:pt>
                <c:pt idx="8754">
                  <c:v>124052.50539999998</c:v>
                </c:pt>
                <c:pt idx="8755">
                  <c:v>124855.85100000001</c:v>
                </c:pt>
                <c:pt idx="8756">
                  <c:v>123202.2457</c:v>
                </c:pt>
                <c:pt idx="8757">
                  <c:v>124540.158</c:v>
                </c:pt>
                <c:pt idx="8758">
                  <c:v>126357.70269999999</c:v>
                </c:pt>
                <c:pt idx="8759">
                  <c:v>123429.33600000002</c:v>
                </c:pt>
                <c:pt idx="8760">
                  <c:v>116651.72830000002</c:v>
                </c:pt>
                <c:pt idx="8761">
                  <c:v>116878.52699999999</c:v>
                </c:pt>
                <c:pt idx="8762">
                  <c:v>119388.091</c:v>
                </c:pt>
                <c:pt idx="8763">
                  <c:v>119624.442</c:v>
                </c:pt>
                <c:pt idx="8764">
                  <c:v>122862.7735</c:v>
                </c:pt>
                <c:pt idx="8765">
                  <c:v>121502.58899999999</c:v>
                </c:pt>
                <c:pt idx="8766">
                  <c:v>120366.82729999998</c:v>
                </c:pt>
                <c:pt idx="8767">
                  <c:v>119719.74500000002</c:v>
                </c:pt>
                <c:pt idx="8768">
                  <c:v>120309.50300000001</c:v>
                </c:pt>
                <c:pt idx="8769">
                  <c:v>122089.26499999998</c:v>
                </c:pt>
                <c:pt idx="8770">
                  <c:v>121049.317</c:v>
                </c:pt>
                <c:pt idx="8771">
                  <c:v>123786.64760000003</c:v>
                </c:pt>
                <c:pt idx="8772">
                  <c:v>123940.72770000002</c:v>
                </c:pt>
                <c:pt idx="8773">
                  <c:v>122918.18399999999</c:v>
                </c:pt>
                <c:pt idx="8774">
                  <c:v>123827.30630000001</c:v>
                </c:pt>
                <c:pt idx="8775">
                  <c:v>125078.24199999998</c:v>
                </c:pt>
                <c:pt idx="8776">
                  <c:v>125129.91500000001</c:v>
                </c:pt>
                <c:pt idx="8777">
                  <c:v>124895.58271</c:v>
                </c:pt>
                <c:pt idx="8778">
                  <c:v>125859.95019999999</c:v>
                </c:pt>
                <c:pt idx="8779">
                  <c:v>122975.64839999999</c:v>
                </c:pt>
                <c:pt idx="8780">
                  <c:v>124171.24289999997</c:v>
                </c:pt>
                <c:pt idx="8781">
                  <c:v>125343.8673</c:v>
                </c:pt>
                <c:pt idx="8782">
                  <c:v>122785.5634</c:v>
                </c:pt>
                <c:pt idx="8783">
                  <c:v>121741.01700000001</c:v>
                </c:pt>
                <c:pt idx="8784">
                  <c:v>120101.84899999999</c:v>
                </c:pt>
                <c:pt idx="8785">
                  <c:v>119163.12194</c:v>
                </c:pt>
                <c:pt idx="8786">
                  <c:v>121706.51769999998</c:v>
                </c:pt>
                <c:pt idx="8787">
                  <c:v>122826.45899999999</c:v>
                </c:pt>
                <c:pt idx="8788">
                  <c:v>120772.27499999999</c:v>
                </c:pt>
                <c:pt idx="8789">
                  <c:v>123425.74070000001</c:v>
                </c:pt>
                <c:pt idx="8790">
                  <c:v>124487.45180000001</c:v>
                </c:pt>
                <c:pt idx="8791">
                  <c:v>122449.51850000001</c:v>
                </c:pt>
                <c:pt idx="8792">
                  <c:v>123907.01049999999</c:v>
                </c:pt>
                <c:pt idx="8793">
                  <c:v>123404.304</c:v>
                </c:pt>
                <c:pt idx="8794">
                  <c:v>121822.45799999997</c:v>
                </c:pt>
                <c:pt idx="8795">
                  <c:v>121822.22700000004</c:v>
                </c:pt>
                <c:pt idx="8796">
                  <c:v>124998.50900000001</c:v>
                </c:pt>
                <c:pt idx="8797">
                  <c:v>121115.16099999998</c:v>
                </c:pt>
                <c:pt idx="8798">
                  <c:v>118866.43012999999</c:v>
                </c:pt>
                <c:pt idx="8799">
                  <c:v>118659.364</c:v>
                </c:pt>
                <c:pt idx="8800">
                  <c:v>119487.32160000001</c:v>
                </c:pt>
                <c:pt idx="8801">
                  <c:v>123697.43890000002</c:v>
                </c:pt>
                <c:pt idx="8802">
                  <c:v>121442.11370000002</c:v>
                </c:pt>
                <c:pt idx="8803">
                  <c:v>120100.75109999998</c:v>
                </c:pt>
                <c:pt idx="8804">
                  <c:v>121893.98020000001</c:v>
                </c:pt>
                <c:pt idx="8805">
                  <c:v>118900.546</c:v>
                </c:pt>
                <c:pt idx="8806">
                  <c:v>120414.83660000001</c:v>
                </c:pt>
                <c:pt idx="8807">
                  <c:v>121554.1642</c:v>
                </c:pt>
                <c:pt idx="8808">
                  <c:v>121077.04079999999</c:v>
                </c:pt>
                <c:pt idx="8809">
                  <c:v>118867.69</c:v>
                </c:pt>
                <c:pt idx="8810">
                  <c:v>119960.86700000003</c:v>
                </c:pt>
                <c:pt idx="8811">
                  <c:v>118930.76499999998</c:v>
                </c:pt>
                <c:pt idx="8812">
                  <c:v>119854.97900000001</c:v>
                </c:pt>
                <c:pt idx="8813">
                  <c:v>119420.71003</c:v>
                </c:pt>
                <c:pt idx="8814">
                  <c:v>116400.51500000004</c:v>
                </c:pt>
                <c:pt idx="8815">
                  <c:v>120217.45799999998</c:v>
                </c:pt>
                <c:pt idx="8816">
                  <c:v>120781.72339999997</c:v>
                </c:pt>
                <c:pt idx="8817">
                  <c:v>122507.64199999999</c:v>
                </c:pt>
                <c:pt idx="8818">
                  <c:v>116386.49699999999</c:v>
                </c:pt>
                <c:pt idx="8819">
                  <c:v>111250.49649999998</c:v>
                </c:pt>
                <c:pt idx="8820">
                  <c:v>109974.44019999998</c:v>
                </c:pt>
                <c:pt idx="8821">
                  <c:v>109543.81799999998</c:v>
                </c:pt>
                <c:pt idx="8822">
                  <c:v>113309.27100000001</c:v>
                </c:pt>
                <c:pt idx="8823">
                  <c:v>110397.31500000002</c:v>
                </c:pt>
                <c:pt idx="8824">
                  <c:v>114337.44440000001</c:v>
                </c:pt>
                <c:pt idx="8825">
                  <c:v>115271.3363</c:v>
                </c:pt>
                <c:pt idx="8826">
                  <c:v>117245.11599999999</c:v>
                </c:pt>
                <c:pt idx="8827">
                  <c:v>118060.0967368</c:v>
                </c:pt>
                <c:pt idx="8828">
                  <c:v>120664.80399999999</c:v>
                </c:pt>
                <c:pt idx="8829">
                  <c:v>117542.69689999998</c:v>
                </c:pt>
                <c:pt idx="8830">
                  <c:v>118049.04541000001</c:v>
                </c:pt>
                <c:pt idx="8831">
                  <c:v>122347.87909999999</c:v>
                </c:pt>
                <c:pt idx="8832">
                  <c:v>120209.291</c:v>
                </c:pt>
                <c:pt idx="8833">
                  <c:v>120059.56690000002</c:v>
                </c:pt>
                <c:pt idx="8834">
                  <c:v>121307.175</c:v>
                </c:pt>
                <c:pt idx="8835">
                  <c:v>117911.68899999998</c:v>
                </c:pt>
                <c:pt idx="8836">
                  <c:v>119447.38100000001</c:v>
                </c:pt>
                <c:pt idx="8837">
                  <c:v>119947.00200000002</c:v>
                </c:pt>
                <c:pt idx="8838">
                  <c:v>120576.72500000001</c:v>
                </c:pt>
                <c:pt idx="8839">
                  <c:v>122136.12100000001</c:v>
                </c:pt>
                <c:pt idx="8840">
                  <c:v>118813.67009000001</c:v>
                </c:pt>
                <c:pt idx="8841">
                  <c:v>117433.98639999999</c:v>
                </c:pt>
                <c:pt idx="8842">
                  <c:v>118551.66919999997</c:v>
                </c:pt>
                <c:pt idx="8843">
                  <c:v>124161.74504000001</c:v>
                </c:pt>
                <c:pt idx="8844">
                  <c:v>122265.224</c:v>
                </c:pt>
                <c:pt idx="8845">
                  <c:v>124139.81700000001</c:v>
                </c:pt>
                <c:pt idx="8846">
                  <c:v>122925.1882</c:v>
                </c:pt>
                <c:pt idx="8847">
                  <c:v>122903.20259999999</c:v>
                </c:pt>
                <c:pt idx="8848">
                  <c:v>118363.78999999998</c:v>
                </c:pt>
                <c:pt idx="8849">
                  <c:v>118267.74840000001</c:v>
                </c:pt>
                <c:pt idx="8850">
                  <c:v>118130.30500000001</c:v>
                </c:pt>
                <c:pt idx="8851">
                  <c:v>120772.7395</c:v>
                </c:pt>
                <c:pt idx="8852">
                  <c:v>117312.22000000002</c:v>
                </c:pt>
                <c:pt idx="8853">
                  <c:v>116010.5181</c:v>
                </c:pt>
                <c:pt idx="8854">
                  <c:v>117023.61100000002</c:v>
                </c:pt>
                <c:pt idx="8855">
                  <c:v>116254.11400000002</c:v>
                </c:pt>
                <c:pt idx="8856">
                  <c:v>120643.299</c:v>
                </c:pt>
                <c:pt idx="8857">
                  <c:v>127176.06679999999</c:v>
                </c:pt>
                <c:pt idx="8858">
                  <c:v>120550.3714</c:v>
                </c:pt>
                <c:pt idx="8859">
                  <c:v>122954.61530000002</c:v>
                </c:pt>
                <c:pt idx="8860">
                  <c:v>123635.71800000001</c:v>
                </c:pt>
                <c:pt idx="8861">
                  <c:v>118455.26999999999</c:v>
                </c:pt>
                <c:pt idx="8862">
                  <c:v>116345.77399999999</c:v>
                </c:pt>
                <c:pt idx="8863">
                  <c:v>118612.363</c:v>
                </c:pt>
                <c:pt idx="8864">
                  <c:v>118854.66120000003</c:v>
                </c:pt>
                <c:pt idx="8865">
                  <c:v>120699.17599999999</c:v>
                </c:pt>
                <c:pt idx="8866">
                  <c:v>120263.16359999999</c:v>
                </c:pt>
                <c:pt idx="8867">
                  <c:v>120799.43999999999</c:v>
                </c:pt>
                <c:pt idx="8868">
                  <c:v>118660.38290000001</c:v>
                </c:pt>
                <c:pt idx="8869">
                  <c:v>123541.15429999999</c:v>
                </c:pt>
                <c:pt idx="8870">
                  <c:v>131272.01599999997</c:v>
                </c:pt>
                <c:pt idx="8871">
                  <c:v>125328.22</c:v>
                </c:pt>
                <c:pt idx="8872">
                  <c:v>121493.27214</c:v>
                </c:pt>
                <c:pt idx="8873">
                  <c:v>120128.54</c:v>
                </c:pt>
                <c:pt idx="8874">
                  <c:v>121966.208</c:v>
                </c:pt>
                <c:pt idx="8875">
                  <c:v>122911.15699999998</c:v>
                </c:pt>
                <c:pt idx="8876">
                  <c:v>121171.15449999999</c:v>
                </c:pt>
                <c:pt idx="8877">
                  <c:v>120120.17341</c:v>
                </c:pt>
                <c:pt idx="8878">
                  <c:v>119640.68780000001</c:v>
                </c:pt>
                <c:pt idx="8879">
                  <c:v>120585.47550000002</c:v>
                </c:pt>
                <c:pt idx="8880">
                  <c:v>121840.41800000001</c:v>
                </c:pt>
                <c:pt idx="8881">
                  <c:v>116516.54978000003</c:v>
                </c:pt>
                <c:pt idx="8882">
                  <c:v>118393.54970000002</c:v>
                </c:pt>
                <c:pt idx="8883">
                  <c:v>117855.41050000001</c:v>
                </c:pt>
                <c:pt idx="8884">
                  <c:v>120360.19</c:v>
                </c:pt>
                <c:pt idx="8885">
                  <c:v>119484.74710000001</c:v>
                </c:pt>
                <c:pt idx="8886">
                  <c:v>118994.3137</c:v>
                </c:pt>
                <c:pt idx="8887">
                  <c:v>123561.75900000001</c:v>
                </c:pt>
                <c:pt idx="8888">
                  <c:v>119695.77959999998</c:v>
                </c:pt>
                <c:pt idx="8889">
                  <c:v>118152.1201</c:v>
                </c:pt>
                <c:pt idx="8890">
                  <c:v>118155.7457</c:v>
                </c:pt>
                <c:pt idx="8891">
                  <c:v>120981.06730000001</c:v>
                </c:pt>
                <c:pt idx="8892">
                  <c:v>122741.51999999999</c:v>
                </c:pt>
                <c:pt idx="8893">
                  <c:v>116096.8425</c:v>
                </c:pt>
                <c:pt idx="8894">
                  <c:v>116892.92688000001</c:v>
                </c:pt>
                <c:pt idx="8895">
                  <c:v>117997.8664</c:v>
                </c:pt>
                <c:pt idx="8896">
                  <c:v>119345.41939999998</c:v>
                </c:pt>
                <c:pt idx="8897">
                  <c:v>121398.08700000003</c:v>
                </c:pt>
                <c:pt idx="8898">
                  <c:v>116189.40099999998</c:v>
                </c:pt>
                <c:pt idx="8899">
                  <c:v>115383.66350000001</c:v>
                </c:pt>
                <c:pt idx="8900">
                  <c:v>118596.01300000001</c:v>
                </c:pt>
                <c:pt idx="8901">
                  <c:v>121821.94752000002</c:v>
                </c:pt>
                <c:pt idx="8902">
                  <c:v>121278.04568999998</c:v>
                </c:pt>
                <c:pt idx="8903">
                  <c:v>121900.557</c:v>
                </c:pt>
                <c:pt idx="8904">
                  <c:v>125547.41460000002</c:v>
                </c:pt>
                <c:pt idx="8905">
                  <c:v>123145.3572</c:v>
                </c:pt>
                <c:pt idx="8906">
                  <c:v>136123.45598600004</c:v>
                </c:pt>
                <c:pt idx="8907">
                  <c:v>134161.64000000001</c:v>
                </c:pt>
                <c:pt idx="8908">
                  <c:v>140048.46299999999</c:v>
                </c:pt>
                <c:pt idx="8909">
                  <c:v>131867.272</c:v>
                </c:pt>
                <c:pt idx="8910">
                  <c:v>120477.848</c:v>
                </c:pt>
                <c:pt idx="8911">
                  <c:v>137621.83599999998</c:v>
                </c:pt>
                <c:pt idx="8912">
                  <c:v>135235.20200000002</c:v>
                </c:pt>
                <c:pt idx="8913">
                  <c:v>125487.55500000001</c:v>
                </c:pt>
                <c:pt idx="8914">
                  <c:v>122591.64500000003</c:v>
                </c:pt>
                <c:pt idx="8915">
                  <c:v>118281.423</c:v>
                </c:pt>
                <c:pt idx="8916">
                  <c:v>126599.31599999999</c:v>
                </c:pt>
                <c:pt idx="8917">
                  <c:v>137289.59999999998</c:v>
                </c:pt>
                <c:pt idx="8918">
                  <c:v>131755.17760000002</c:v>
                </c:pt>
                <c:pt idx="8919">
                  <c:v>125773.755</c:v>
                </c:pt>
                <c:pt idx="8920">
                  <c:v>120886.91369</c:v>
                </c:pt>
                <c:pt idx="8921">
                  <c:v>121650.7273</c:v>
                </c:pt>
                <c:pt idx="8922">
                  <c:v>118675.62699999998</c:v>
                </c:pt>
                <c:pt idx="8923">
                  <c:v>112501.60600000001</c:v>
                </c:pt>
                <c:pt idx="8924">
                  <c:v>112975.76100000003</c:v>
                </c:pt>
                <c:pt idx="8925">
                  <c:v>117396.382</c:v>
                </c:pt>
                <c:pt idx="8926">
                  <c:v>119058.50699999998</c:v>
                </c:pt>
                <c:pt idx="8927">
                  <c:v>115329.76100000001</c:v>
                </c:pt>
                <c:pt idx="8928">
                  <c:v>112086.60299999999</c:v>
                </c:pt>
                <c:pt idx="8929">
                  <c:v>110601.63100000004</c:v>
                </c:pt>
                <c:pt idx="8930">
                  <c:v>112566.82099999998</c:v>
                </c:pt>
                <c:pt idx="8931">
                  <c:v>114728.958</c:v>
                </c:pt>
                <c:pt idx="8932">
                  <c:v>118499.06999999999</c:v>
                </c:pt>
                <c:pt idx="8933">
                  <c:v>118081.38</c:v>
                </c:pt>
                <c:pt idx="8934">
                  <c:v>114555.64399999997</c:v>
                </c:pt>
                <c:pt idx="8935">
                  <c:v>112527.65699999999</c:v>
                </c:pt>
                <c:pt idx="8936">
                  <c:v>111902.7313</c:v>
                </c:pt>
                <c:pt idx="8937">
                  <c:v>113242.25399999999</c:v>
                </c:pt>
                <c:pt idx="8938">
                  <c:v>114194.48999999999</c:v>
                </c:pt>
                <c:pt idx="8939">
                  <c:v>112188.79170000002</c:v>
                </c:pt>
                <c:pt idx="8940">
                  <c:v>115111.30000000002</c:v>
                </c:pt>
                <c:pt idx="8941">
                  <c:v>114823.99677999999</c:v>
                </c:pt>
                <c:pt idx="8942">
                  <c:v>115578.58470000005</c:v>
                </c:pt>
                <c:pt idx="8943">
                  <c:v>116591.85100000001</c:v>
                </c:pt>
                <c:pt idx="8944">
                  <c:v>114417.17300000001</c:v>
                </c:pt>
                <c:pt idx="8945">
                  <c:v>118394.36500000002</c:v>
                </c:pt>
                <c:pt idx="8946">
                  <c:v>128875.40300000001</c:v>
                </c:pt>
                <c:pt idx="8947">
                  <c:v>133931.64799999996</c:v>
                </c:pt>
                <c:pt idx="8948">
                  <c:v>129742.40899999999</c:v>
                </c:pt>
                <c:pt idx="8949">
                  <c:v>124363.38239999999</c:v>
                </c:pt>
                <c:pt idx="8950">
                  <c:v>121893.28300000001</c:v>
                </c:pt>
                <c:pt idx="8951">
                  <c:v>119999.94099999996</c:v>
                </c:pt>
                <c:pt idx="8952">
                  <c:v>119470.92400000001</c:v>
                </c:pt>
                <c:pt idx="8953">
                  <c:v>118586.05565999998</c:v>
                </c:pt>
                <c:pt idx="8954">
                  <c:v>119253.72719999999</c:v>
                </c:pt>
                <c:pt idx="8955">
                  <c:v>121905.27100000001</c:v>
                </c:pt>
                <c:pt idx="8956">
                  <c:v>125971.71199999998</c:v>
                </c:pt>
                <c:pt idx="8957">
                  <c:v>124455.72700000001</c:v>
                </c:pt>
                <c:pt idx="8958">
                  <c:v>117210.90100000001</c:v>
                </c:pt>
                <c:pt idx="8959">
                  <c:v>114790.86500000001</c:v>
                </c:pt>
                <c:pt idx="8960">
                  <c:v>113549.01700000001</c:v>
                </c:pt>
                <c:pt idx="8961">
                  <c:v>111269.162</c:v>
                </c:pt>
                <c:pt idx="8962">
                  <c:v>109683.70499999999</c:v>
                </c:pt>
                <c:pt idx="8963">
                  <c:v>113176.417</c:v>
                </c:pt>
                <c:pt idx="8964">
                  <c:v>114516.50700000001</c:v>
                </c:pt>
                <c:pt idx="8965">
                  <c:v>116277.12899999997</c:v>
                </c:pt>
                <c:pt idx="8966">
                  <c:v>120986.685</c:v>
                </c:pt>
                <c:pt idx="8967">
                  <c:v>118471.09284000001</c:v>
                </c:pt>
                <c:pt idx="8968">
                  <c:v>119293.829</c:v>
                </c:pt>
                <c:pt idx="8969">
                  <c:v>114183.03891</c:v>
                </c:pt>
                <c:pt idx="8970">
                  <c:v>117580.81100000002</c:v>
                </c:pt>
                <c:pt idx="8971">
                  <c:v>118660.91600000001</c:v>
                </c:pt>
                <c:pt idx="8972">
                  <c:v>119103.7062</c:v>
                </c:pt>
                <c:pt idx="8973">
                  <c:v>122841.67677000001</c:v>
                </c:pt>
                <c:pt idx="8974">
                  <c:v>121445.00110000001</c:v>
                </c:pt>
                <c:pt idx="8975">
                  <c:v>120402.66988</c:v>
                </c:pt>
                <c:pt idx="8976">
                  <c:v>118736.67599999996</c:v>
                </c:pt>
                <c:pt idx="8977">
                  <c:v>117474.58900000001</c:v>
                </c:pt>
                <c:pt idx="8978">
                  <c:v>115016.73799999998</c:v>
                </c:pt>
                <c:pt idx="8979">
                  <c:v>114052.41200000001</c:v>
                </c:pt>
                <c:pt idx="8980">
                  <c:v>112845.826</c:v>
                </c:pt>
                <c:pt idx="8981">
                  <c:v>115709.227</c:v>
                </c:pt>
                <c:pt idx="8982">
                  <c:v>115865.13399999999</c:v>
                </c:pt>
                <c:pt idx="8983">
                  <c:v>113910.71299999999</c:v>
                </c:pt>
                <c:pt idx="8984">
                  <c:v>116081.49079999999</c:v>
                </c:pt>
                <c:pt idx="8985">
                  <c:v>110106.12179999999</c:v>
                </c:pt>
                <c:pt idx="8986">
                  <c:v>110839.12529999999</c:v>
                </c:pt>
                <c:pt idx="8987">
                  <c:v>114706.95299999999</c:v>
                </c:pt>
                <c:pt idx="8988">
                  <c:v>115413.1106</c:v>
                </c:pt>
                <c:pt idx="8989">
                  <c:v>117922.71960000001</c:v>
                </c:pt>
                <c:pt idx="8990">
                  <c:v>118157.86600000002</c:v>
                </c:pt>
                <c:pt idx="8991">
                  <c:v>117164.37299999999</c:v>
                </c:pt>
                <c:pt idx="8992">
                  <c:v>117788.60000000002</c:v>
                </c:pt>
                <c:pt idx="8993">
                  <c:v>119795.90600000003</c:v>
                </c:pt>
                <c:pt idx="8994">
                  <c:v>117061.01169999999</c:v>
                </c:pt>
                <c:pt idx="8995">
                  <c:v>116506.78000000001</c:v>
                </c:pt>
                <c:pt idx="8996">
                  <c:v>112976.77699999999</c:v>
                </c:pt>
                <c:pt idx="8997">
                  <c:v>116355.66100000004</c:v>
                </c:pt>
                <c:pt idx="8998">
                  <c:v>117443.30152000005</c:v>
                </c:pt>
                <c:pt idx="8999">
                  <c:v>114769.94700000001</c:v>
                </c:pt>
                <c:pt idx="9000">
                  <c:v>113804.44900000002</c:v>
                </c:pt>
                <c:pt idx="9001">
                  <c:v>114571.04999999997</c:v>
                </c:pt>
                <c:pt idx="9002">
                  <c:v>114819.94310000002</c:v>
                </c:pt>
                <c:pt idx="9003">
                  <c:v>116743.13</c:v>
                </c:pt>
                <c:pt idx="9004">
                  <c:v>113092.18000000002</c:v>
                </c:pt>
                <c:pt idx="9005">
                  <c:v>111701.2</c:v>
                </c:pt>
                <c:pt idx="9006">
                  <c:v>115441.06600000002</c:v>
                </c:pt>
                <c:pt idx="9007">
                  <c:v>117381.85200000001</c:v>
                </c:pt>
                <c:pt idx="9008">
                  <c:v>112216.48345999996</c:v>
                </c:pt>
                <c:pt idx="9009">
                  <c:v>112789.83200000001</c:v>
                </c:pt>
                <c:pt idx="9010">
                  <c:v>110757.83064999999</c:v>
                </c:pt>
                <c:pt idx="9011">
                  <c:v>113156.90000000001</c:v>
                </c:pt>
                <c:pt idx="9012">
                  <c:v>115324.36399999999</c:v>
                </c:pt>
                <c:pt idx="9013">
                  <c:v>113701.738</c:v>
                </c:pt>
                <c:pt idx="9014">
                  <c:v>112576.825</c:v>
                </c:pt>
                <c:pt idx="9015">
                  <c:v>111735.27899999999</c:v>
                </c:pt>
                <c:pt idx="9016">
                  <c:v>110026.62754000002</c:v>
                </c:pt>
                <c:pt idx="9017">
                  <c:v>110474.23510000002</c:v>
                </c:pt>
                <c:pt idx="9018">
                  <c:v>110810.42599999999</c:v>
                </c:pt>
                <c:pt idx="9019">
                  <c:v>115712.317</c:v>
                </c:pt>
                <c:pt idx="9020">
                  <c:v>114686.24500000002</c:v>
                </c:pt>
                <c:pt idx="9021">
                  <c:v>113513.071</c:v>
                </c:pt>
                <c:pt idx="9022">
                  <c:v>112037.70933100003</c:v>
                </c:pt>
                <c:pt idx="9023">
                  <c:v>113518.20099999999</c:v>
                </c:pt>
                <c:pt idx="9024">
                  <c:v>110152.98700000001</c:v>
                </c:pt>
                <c:pt idx="9025">
                  <c:v>112030.68929999998</c:v>
                </c:pt>
                <c:pt idx="9026">
                  <c:v>111735.46900000001</c:v>
                </c:pt>
                <c:pt idx="9027">
                  <c:v>109418.519</c:v>
                </c:pt>
                <c:pt idx="9028">
                  <c:v>109580.13400000001</c:v>
                </c:pt>
                <c:pt idx="9029">
                  <c:v>119551.45600000001</c:v>
                </c:pt>
                <c:pt idx="9030">
                  <c:v>120007.6051</c:v>
                </c:pt>
                <c:pt idx="9031">
                  <c:v>114207.29199999997</c:v>
                </c:pt>
                <c:pt idx="9032">
                  <c:v>112722.74900000001</c:v>
                </c:pt>
                <c:pt idx="9033">
                  <c:v>113247.46633000001</c:v>
                </c:pt>
                <c:pt idx="9034">
                  <c:v>116144.04199999997</c:v>
                </c:pt>
                <c:pt idx="9035">
                  <c:v>118209.26539999999</c:v>
                </c:pt>
                <c:pt idx="9036">
                  <c:v>112639.25800000002</c:v>
                </c:pt>
                <c:pt idx="9037">
                  <c:v>110674.751</c:v>
                </c:pt>
                <c:pt idx="9038">
                  <c:v>112742.87799999998</c:v>
                </c:pt>
                <c:pt idx="9039">
                  <c:v>117437.8802</c:v>
                </c:pt>
                <c:pt idx="9040">
                  <c:v>118006.65399999998</c:v>
                </c:pt>
                <c:pt idx="9041">
                  <c:v>116276.39880000001</c:v>
                </c:pt>
                <c:pt idx="9042">
                  <c:v>111826.62299999996</c:v>
                </c:pt>
                <c:pt idx="9043">
                  <c:v>115537.042</c:v>
                </c:pt>
                <c:pt idx="9044">
                  <c:v>115185.47899999999</c:v>
                </c:pt>
                <c:pt idx="9045">
                  <c:v>114989.7543</c:v>
                </c:pt>
                <c:pt idx="9046">
                  <c:v>114349.58900000001</c:v>
                </c:pt>
                <c:pt idx="9047">
                  <c:v>112034.33799999999</c:v>
                </c:pt>
                <c:pt idx="9048">
                  <c:v>112578.55899999999</c:v>
                </c:pt>
                <c:pt idx="9049">
                  <c:v>115283.7353</c:v>
                </c:pt>
                <c:pt idx="9050">
                  <c:v>115102.41300000002</c:v>
                </c:pt>
                <c:pt idx="9051">
                  <c:v>117224.05669999999</c:v>
                </c:pt>
                <c:pt idx="9052">
                  <c:v>114385.31383299998</c:v>
                </c:pt>
                <c:pt idx="9053">
                  <c:v>111435.798</c:v>
                </c:pt>
                <c:pt idx="9054">
                  <c:v>115693.90849999998</c:v>
                </c:pt>
                <c:pt idx="9055">
                  <c:v>111365.9834</c:v>
                </c:pt>
                <c:pt idx="9056">
                  <c:v>111101.98779999999</c:v>
                </c:pt>
                <c:pt idx="9057">
                  <c:v>111433.67300000001</c:v>
                </c:pt>
                <c:pt idx="9058">
                  <c:v>108677.84240000001</c:v>
                </c:pt>
                <c:pt idx="9059">
                  <c:v>107736.105</c:v>
                </c:pt>
                <c:pt idx="9060">
                  <c:v>109922.37300000001</c:v>
                </c:pt>
                <c:pt idx="9061">
                  <c:v>113668.54900000001</c:v>
                </c:pt>
                <c:pt idx="9062">
                  <c:v>116349.946</c:v>
                </c:pt>
                <c:pt idx="9063">
                  <c:v>113445.11700000001</c:v>
                </c:pt>
                <c:pt idx="9064">
                  <c:v>113070.06200000002</c:v>
                </c:pt>
                <c:pt idx="9065">
                  <c:v>113723.91500000002</c:v>
                </c:pt>
                <c:pt idx="9066">
                  <c:v>116257.86200000002</c:v>
                </c:pt>
                <c:pt idx="9067">
                  <c:v>116927.299</c:v>
                </c:pt>
                <c:pt idx="9068">
                  <c:v>113341.89199999996</c:v>
                </c:pt>
                <c:pt idx="9069">
                  <c:v>109847.25400000002</c:v>
                </c:pt>
                <c:pt idx="9070">
                  <c:v>112210.13600000001</c:v>
                </c:pt>
                <c:pt idx="9071">
                  <c:v>109247.46400000002</c:v>
                </c:pt>
                <c:pt idx="9072">
                  <c:v>106885.064</c:v>
                </c:pt>
                <c:pt idx="9073">
                  <c:v>111268.81500000002</c:v>
                </c:pt>
                <c:pt idx="9074">
                  <c:v>109515.28100000002</c:v>
                </c:pt>
                <c:pt idx="9075">
                  <c:v>113284.435</c:v>
                </c:pt>
                <c:pt idx="9076">
                  <c:v>112363.08099999998</c:v>
                </c:pt>
                <c:pt idx="9077">
                  <c:v>109227.254</c:v>
                </c:pt>
                <c:pt idx="9078">
                  <c:v>112363.48317999998</c:v>
                </c:pt>
                <c:pt idx="9079">
                  <c:v>111775.57499999998</c:v>
                </c:pt>
                <c:pt idx="9080">
                  <c:v>114341.97200000002</c:v>
                </c:pt>
                <c:pt idx="9081">
                  <c:v>113108.46000000002</c:v>
                </c:pt>
                <c:pt idx="9082">
                  <c:v>111600.32875999999</c:v>
                </c:pt>
                <c:pt idx="9083">
                  <c:v>114409.1087</c:v>
                </c:pt>
                <c:pt idx="9084">
                  <c:v>112881.334</c:v>
                </c:pt>
                <c:pt idx="9085">
                  <c:v>111386.04600000002</c:v>
                </c:pt>
                <c:pt idx="9086">
                  <c:v>112646.09249999998</c:v>
                </c:pt>
                <c:pt idx="9087">
                  <c:v>110806.06899999999</c:v>
                </c:pt>
                <c:pt idx="9088">
                  <c:v>113935.35799999999</c:v>
                </c:pt>
                <c:pt idx="9089">
                  <c:v>112274.28799999999</c:v>
                </c:pt>
                <c:pt idx="9090">
                  <c:v>109464.82799999999</c:v>
                </c:pt>
                <c:pt idx="9091">
                  <c:v>110171.36799999999</c:v>
                </c:pt>
                <c:pt idx="9092">
                  <c:v>112516.43299999999</c:v>
                </c:pt>
                <c:pt idx="9093">
                  <c:v>109836.72645000002</c:v>
                </c:pt>
                <c:pt idx="9094">
                  <c:v>107478.68700000001</c:v>
                </c:pt>
                <c:pt idx="9095">
                  <c:v>107766.13800000001</c:v>
                </c:pt>
                <c:pt idx="9096">
                  <c:v>111762.671</c:v>
                </c:pt>
                <c:pt idx="9097">
                  <c:v>111667.91299999999</c:v>
                </c:pt>
                <c:pt idx="9098">
                  <c:v>111884.25600000002</c:v>
                </c:pt>
                <c:pt idx="9099">
                  <c:v>111604.4638</c:v>
                </c:pt>
                <c:pt idx="9100">
                  <c:v>113332.826</c:v>
                </c:pt>
                <c:pt idx="9101">
                  <c:v>109840.60800000001</c:v>
                </c:pt>
                <c:pt idx="9102">
                  <c:v>111487.32900000001</c:v>
                </c:pt>
                <c:pt idx="9103">
                  <c:v>110593.48880000001</c:v>
                </c:pt>
                <c:pt idx="9104">
                  <c:v>111043.48799999998</c:v>
                </c:pt>
                <c:pt idx="9105">
                  <c:v>112751.7772</c:v>
                </c:pt>
                <c:pt idx="9106">
                  <c:v>114621.86900000002</c:v>
                </c:pt>
                <c:pt idx="9107">
                  <c:v>113239.21399999999</c:v>
                </c:pt>
                <c:pt idx="9108">
                  <c:v>110940.31639999998</c:v>
                </c:pt>
                <c:pt idx="9109">
                  <c:v>114646.05959999998</c:v>
                </c:pt>
                <c:pt idx="9110">
                  <c:v>114136.34699999999</c:v>
                </c:pt>
                <c:pt idx="9111">
                  <c:v>111203.93000000001</c:v>
                </c:pt>
                <c:pt idx="9112">
                  <c:v>113283.97599999998</c:v>
                </c:pt>
                <c:pt idx="9113">
                  <c:v>112289.06300000001</c:v>
                </c:pt>
                <c:pt idx="9114">
                  <c:v>114609.07399999999</c:v>
                </c:pt>
                <c:pt idx="9115">
                  <c:v>109545.52199999998</c:v>
                </c:pt>
                <c:pt idx="9116">
                  <c:v>107387.59899999997</c:v>
                </c:pt>
                <c:pt idx="9117">
                  <c:v>109354.78699999998</c:v>
                </c:pt>
                <c:pt idx="9118">
                  <c:v>108771.368</c:v>
                </c:pt>
                <c:pt idx="9119">
                  <c:v>112922.94849999998</c:v>
                </c:pt>
                <c:pt idx="9120">
                  <c:v>114652.25100000002</c:v>
                </c:pt>
                <c:pt idx="9121">
                  <c:v>113155.02700000002</c:v>
                </c:pt>
                <c:pt idx="9122">
                  <c:v>111690.40070000001</c:v>
                </c:pt>
                <c:pt idx="9123">
                  <c:v>110813.18200000002</c:v>
                </c:pt>
                <c:pt idx="9124">
                  <c:v>110706.60200000001</c:v>
                </c:pt>
                <c:pt idx="9125">
                  <c:v>108817.97799999999</c:v>
                </c:pt>
                <c:pt idx="9126">
                  <c:v>107754.28100000002</c:v>
                </c:pt>
                <c:pt idx="9127">
                  <c:v>108682.13399999999</c:v>
                </c:pt>
                <c:pt idx="9128">
                  <c:v>105953.12819999998</c:v>
                </c:pt>
                <c:pt idx="9129">
                  <c:v>107470.3947</c:v>
                </c:pt>
                <c:pt idx="9130">
                  <c:v>110580.18060000001</c:v>
                </c:pt>
                <c:pt idx="9131">
                  <c:v>112174.7853</c:v>
                </c:pt>
                <c:pt idx="9132">
                  <c:v>110717.777</c:v>
                </c:pt>
                <c:pt idx="9133">
                  <c:v>108183.262</c:v>
                </c:pt>
                <c:pt idx="9134">
                  <c:v>106913.97800000002</c:v>
                </c:pt>
                <c:pt idx="9135">
                  <c:v>105350.93099999998</c:v>
                </c:pt>
                <c:pt idx="9136">
                  <c:v>106945.573</c:v>
                </c:pt>
                <c:pt idx="9137">
                  <c:v>108492.584</c:v>
                </c:pt>
                <c:pt idx="9138">
                  <c:v>107521.58099999999</c:v>
                </c:pt>
                <c:pt idx="9139">
                  <c:v>109312.39000000001</c:v>
                </c:pt>
                <c:pt idx="9140">
                  <c:v>107639.0365</c:v>
                </c:pt>
                <c:pt idx="9141">
                  <c:v>113808.427</c:v>
                </c:pt>
                <c:pt idx="9142">
                  <c:v>111680.75499999999</c:v>
                </c:pt>
                <c:pt idx="9143">
                  <c:v>115720.69200000002</c:v>
                </c:pt>
                <c:pt idx="9144">
                  <c:v>112916.67299999998</c:v>
                </c:pt>
                <c:pt idx="9145">
                  <c:v>113380.41399999999</c:v>
                </c:pt>
                <c:pt idx="9146">
                  <c:v>111392.74530000001</c:v>
                </c:pt>
                <c:pt idx="9147">
                  <c:v>111553.17699999998</c:v>
                </c:pt>
                <c:pt idx="9148">
                  <c:v>109099.40599999999</c:v>
                </c:pt>
                <c:pt idx="9149">
                  <c:v>112967.18799999999</c:v>
                </c:pt>
                <c:pt idx="9150">
                  <c:v>112650.874</c:v>
                </c:pt>
                <c:pt idx="9151">
                  <c:v>114057.49599999998</c:v>
                </c:pt>
                <c:pt idx="9152">
                  <c:v>115728.47099999999</c:v>
                </c:pt>
                <c:pt idx="9153">
                  <c:v>112797.94999999998</c:v>
                </c:pt>
                <c:pt idx="9154">
                  <c:v>110125.40673000002</c:v>
                </c:pt>
                <c:pt idx="9155">
                  <c:v>107239.694</c:v>
                </c:pt>
                <c:pt idx="9156">
                  <c:v>107557.477</c:v>
                </c:pt>
                <c:pt idx="9157">
                  <c:v>109068.47730000003</c:v>
                </c:pt>
                <c:pt idx="9158">
                  <c:v>110907.58429999999</c:v>
                </c:pt>
                <c:pt idx="9159">
                  <c:v>114314.17199999999</c:v>
                </c:pt>
                <c:pt idx="9160">
                  <c:v>111542.32899999998</c:v>
                </c:pt>
                <c:pt idx="9161">
                  <c:v>108176.56293000003</c:v>
                </c:pt>
                <c:pt idx="9162">
                  <c:v>106101.82000000002</c:v>
                </c:pt>
                <c:pt idx="9163">
                  <c:v>108279.80099999999</c:v>
                </c:pt>
                <c:pt idx="9164">
                  <c:v>110843.37800000001</c:v>
                </c:pt>
                <c:pt idx="9165">
                  <c:v>111601.791</c:v>
                </c:pt>
                <c:pt idx="9166">
                  <c:v>107240.49400000001</c:v>
                </c:pt>
                <c:pt idx="9167">
                  <c:v>105992.1237</c:v>
                </c:pt>
                <c:pt idx="9168">
                  <c:v>109831.96899999998</c:v>
                </c:pt>
                <c:pt idx="9169">
                  <c:v>109821.103</c:v>
                </c:pt>
                <c:pt idx="9170">
                  <c:v>108385.35300000002</c:v>
                </c:pt>
                <c:pt idx="9171">
                  <c:v>109558.75100000002</c:v>
                </c:pt>
                <c:pt idx="9172">
                  <c:v>111790.27899999999</c:v>
                </c:pt>
                <c:pt idx="9173">
                  <c:v>108133.367</c:v>
                </c:pt>
                <c:pt idx="9174">
                  <c:v>107367.56297999999</c:v>
                </c:pt>
                <c:pt idx="9175">
                  <c:v>108726.02300000002</c:v>
                </c:pt>
                <c:pt idx="9176">
                  <c:v>106653.482</c:v>
                </c:pt>
                <c:pt idx="9177">
                  <c:v>107735.44700000001</c:v>
                </c:pt>
                <c:pt idx="9178">
                  <c:v>109421.35199999997</c:v>
                </c:pt>
                <c:pt idx="9179">
                  <c:v>107235.93603</c:v>
                </c:pt>
                <c:pt idx="9180">
                  <c:v>107148.32699999999</c:v>
                </c:pt>
                <c:pt idx="9181">
                  <c:v>105588.74000000002</c:v>
                </c:pt>
                <c:pt idx="9182">
                  <c:v>108966.69399999999</c:v>
                </c:pt>
                <c:pt idx="9183">
                  <c:v>109803.42</c:v>
                </c:pt>
                <c:pt idx="9184">
                  <c:v>112225.77899999998</c:v>
                </c:pt>
                <c:pt idx="9185">
                  <c:v>107755.36599999998</c:v>
                </c:pt>
                <c:pt idx="9186">
                  <c:v>110020.36200000001</c:v>
                </c:pt>
                <c:pt idx="9187">
                  <c:v>110771.219</c:v>
                </c:pt>
                <c:pt idx="9188">
                  <c:v>108348.178</c:v>
                </c:pt>
                <c:pt idx="9189">
                  <c:v>108763.01400000001</c:v>
                </c:pt>
                <c:pt idx="9190">
                  <c:v>107537.60799999999</c:v>
                </c:pt>
                <c:pt idx="9191">
                  <c:v>107899.54620099999</c:v>
                </c:pt>
                <c:pt idx="9192">
                  <c:v>107629.52769999999</c:v>
                </c:pt>
                <c:pt idx="9193">
                  <c:v>107577.33100000003</c:v>
                </c:pt>
                <c:pt idx="9194">
                  <c:v>106767.88099999999</c:v>
                </c:pt>
                <c:pt idx="9195">
                  <c:v>104616.425</c:v>
                </c:pt>
                <c:pt idx="9196">
                  <c:v>104948.72500000001</c:v>
                </c:pt>
                <c:pt idx="9197">
                  <c:v>107557.31588000001</c:v>
                </c:pt>
                <c:pt idx="9198">
                  <c:v>108419.00400000002</c:v>
                </c:pt>
                <c:pt idx="9199">
                  <c:v>107157.7607</c:v>
                </c:pt>
                <c:pt idx="9200">
                  <c:v>107759.80800000002</c:v>
                </c:pt>
                <c:pt idx="9201">
                  <c:v>111202.57597000001</c:v>
                </c:pt>
                <c:pt idx="9202">
                  <c:v>115960.42500000002</c:v>
                </c:pt>
                <c:pt idx="9203">
                  <c:v>112509.32899999998</c:v>
                </c:pt>
                <c:pt idx="9204">
                  <c:v>108886.81199999999</c:v>
                </c:pt>
                <c:pt idx="9205">
                  <c:v>111687.06299999999</c:v>
                </c:pt>
                <c:pt idx="9206">
                  <c:v>111189.27599999998</c:v>
                </c:pt>
                <c:pt idx="9207">
                  <c:v>110554.00399999999</c:v>
                </c:pt>
                <c:pt idx="9208">
                  <c:v>109874.84599999999</c:v>
                </c:pt>
                <c:pt idx="9209">
                  <c:v>109464.05435900002</c:v>
                </c:pt>
                <c:pt idx="9210">
                  <c:v>109437.05999999998</c:v>
                </c:pt>
                <c:pt idx="9211">
                  <c:v>107309.17799999999</c:v>
                </c:pt>
                <c:pt idx="9212">
                  <c:v>107239.94799999997</c:v>
                </c:pt>
                <c:pt idx="9213">
                  <c:v>105892.61540000001</c:v>
                </c:pt>
                <c:pt idx="9214">
                  <c:v>111405.05399999997</c:v>
                </c:pt>
                <c:pt idx="9215">
                  <c:v>104242.364</c:v>
                </c:pt>
                <c:pt idx="9216">
                  <c:v>108045.54900000003</c:v>
                </c:pt>
                <c:pt idx="9217">
                  <c:v>109408.71100000001</c:v>
                </c:pt>
                <c:pt idx="9218">
                  <c:v>108015.77700000002</c:v>
                </c:pt>
                <c:pt idx="9219">
                  <c:v>106281.68459999999</c:v>
                </c:pt>
                <c:pt idx="9220">
                  <c:v>107665.09299999999</c:v>
                </c:pt>
                <c:pt idx="9221">
                  <c:v>109199.07400000001</c:v>
                </c:pt>
                <c:pt idx="9222">
                  <c:v>104780.56799999998</c:v>
                </c:pt>
                <c:pt idx="9223">
                  <c:v>107580.89000000003</c:v>
                </c:pt>
                <c:pt idx="9224">
                  <c:v>109048.00199999998</c:v>
                </c:pt>
                <c:pt idx="9225">
                  <c:v>104911.77299999997</c:v>
                </c:pt>
                <c:pt idx="9226">
                  <c:v>103936.617</c:v>
                </c:pt>
                <c:pt idx="9227">
                  <c:v>104551.981</c:v>
                </c:pt>
                <c:pt idx="9228">
                  <c:v>104291.298</c:v>
                </c:pt>
                <c:pt idx="9229">
                  <c:v>104995.97399999999</c:v>
                </c:pt>
                <c:pt idx="9230">
                  <c:v>108942.6572</c:v>
                </c:pt>
                <c:pt idx="9231">
                  <c:v>110524.03800000002</c:v>
                </c:pt>
                <c:pt idx="9232">
                  <c:v>110079.83489999999</c:v>
                </c:pt>
                <c:pt idx="9233">
                  <c:v>107267.277</c:v>
                </c:pt>
                <c:pt idx="9234">
                  <c:v>107677.96299999999</c:v>
                </c:pt>
                <c:pt idx="9235">
                  <c:v>106188.91499999999</c:v>
                </c:pt>
                <c:pt idx="9236">
                  <c:v>108872.17000000001</c:v>
                </c:pt>
                <c:pt idx="9237">
                  <c:v>108711.52700000002</c:v>
                </c:pt>
                <c:pt idx="9238">
                  <c:v>104539.296</c:v>
                </c:pt>
                <c:pt idx="9239">
                  <c:v>108042.14789999998</c:v>
                </c:pt>
                <c:pt idx="9240">
                  <c:v>107251.19799999999</c:v>
                </c:pt>
                <c:pt idx="9241">
                  <c:v>106476.85</c:v>
                </c:pt>
                <c:pt idx="9242">
                  <c:v>106360.943</c:v>
                </c:pt>
                <c:pt idx="9243">
                  <c:v>103361.22299999998</c:v>
                </c:pt>
                <c:pt idx="9244">
                  <c:v>105312.16199999998</c:v>
                </c:pt>
                <c:pt idx="9245">
                  <c:v>110505.015</c:v>
                </c:pt>
                <c:pt idx="9246">
                  <c:v>111169.26500000001</c:v>
                </c:pt>
                <c:pt idx="9247">
                  <c:v>108811.43999999997</c:v>
                </c:pt>
                <c:pt idx="9248">
                  <c:v>110744.63400000001</c:v>
                </c:pt>
                <c:pt idx="9249">
                  <c:v>114186.743</c:v>
                </c:pt>
                <c:pt idx="9250">
                  <c:v>108630.39499999997</c:v>
                </c:pt>
                <c:pt idx="9251">
                  <c:v>107950.04400000002</c:v>
                </c:pt>
                <c:pt idx="9252">
                  <c:v>106313.40900000001</c:v>
                </c:pt>
                <c:pt idx="9253">
                  <c:v>107894.63499999999</c:v>
                </c:pt>
                <c:pt idx="9254">
                  <c:v>109593.24200000003</c:v>
                </c:pt>
                <c:pt idx="9255">
                  <c:v>110838.023</c:v>
                </c:pt>
                <c:pt idx="9256">
                  <c:v>107539.47</c:v>
                </c:pt>
                <c:pt idx="9257">
                  <c:v>103367.85000000002</c:v>
                </c:pt>
                <c:pt idx="9258">
                  <c:v>104328.58399999999</c:v>
                </c:pt>
                <c:pt idx="9259">
                  <c:v>105401.38440000002</c:v>
                </c:pt>
                <c:pt idx="9260">
                  <c:v>105162.08200000004</c:v>
                </c:pt>
                <c:pt idx="9261">
                  <c:v>106678.25200000002</c:v>
                </c:pt>
                <c:pt idx="9262">
                  <c:v>105780.51499999997</c:v>
                </c:pt>
                <c:pt idx="9263">
                  <c:v>107972.44899999999</c:v>
                </c:pt>
                <c:pt idx="9264">
                  <c:v>105175.56699999998</c:v>
                </c:pt>
                <c:pt idx="9265">
                  <c:v>105715.53399999999</c:v>
                </c:pt>
                <c:pt idx="9266">
                  <c:v>103031.49799999999</c:v>
                </c:pt>
                <c:pt idx="9267">
                  <c:v>97351.826000000015</c:v>
                </c:pt>
                <c:pt idx="9268">
                  <c:v>103386.477</c:v>
                </c:pt>
                <c:pt idx="9269">
                  <c:v>104579.87599999997</c:v>
                </c:pt>
                <c:pt idx="9270">
                  <c:v>103612.45000000001</c:v>
                </c:pt>
                <c:pt idx="9271">
                  <c:v>106184.30300000001</c:v>
                </c:pt>
                <c:pt idx="9272">
                  <c:v>105966.6061</c:v>
                </c:pt>
                <c:pt idx="9273">
                  <c:v>104989.586</c:v>
                </c:pt>
                <c:pt idx="9274">
                  <c:v>103308.13099999999</c:v>
                </c:pt>
                <c:pt idx="9275">
                  <c:v>103346.01700000001</c:v>
                </c:pt>
                <c:pt idx="9276">
                  <c:v>107011.61299999997</c:v>
                </c:pt>
                <c:pt idx="9277">
                  <c:v>103422.74499999998</c:v>
                </c:pt>
                <c:pt idx="9278">
                  <c:v>101884.12724500001</c:v>
                </c:pt>
                <c:pt idx="9279">
                  <c:v>102468.66800000001</c:v>
                </c:pt>
                <c:pt idx="9280">
                  <c:v>101828.87000000001</c:v>
                </c:pt>
                <c:pt idx="9281">
                  <c:v>107194.40999999997</c:v>
                </c:pt>
                <c:pt idx="9282">
                  <c:v>106190.91699999999</c:v>
                </c:pt>
                <c:pt idx="9283">
                  <c:v>106036.65300000001</c:v>
                </c:pt>
                <c:pt idx="9284">
                  <c:v>105510.01100000003</c:v>
                </c:pt>
                <c:pt idx="9285">
                  <c:v>106655.83</c:v>
                </c:pt>
                <c:pt idx="9286">
                  <c:v>105747.28499999999</c:v>
                </c:pt>
                <c:pt idx="9287">
                  <c:v>105169.70699999999</c:v>
                </c:pt>
                <c:pt idx="9288">
                  <c:v>103438.67</c:v>
                </c:pt>
                <c:pt idx="9289">
                  <c:v>105236.36900000001</c:v>
                </c:pt>
                <c:pt idx="9290">
                  <c:v>101958.39899999999</c:v>
                </c:pt>
                <c:pt idx="9291">
                  <c:v>104579.395</c:v>
                </c:pt>
                <c:pt idx="9292">
                  <c:v>101739.52</c:v>
                </c:pt>
                <c:pt idx="9293">
                  <c:v>102712.014</c:v>
                </c:pt>
                <c:pt idx="9294">
                  <c:v>106294.52499999997</c:v>
                </c:pt>
                <c:pt idx="9295">
                  <c:v>104238.851</c:v>
                </c:pt>
                <c:pt idx="9296">
                  <c:v>107921.77199999998</c:v>
                </c:pt>
                <c:pt idx="9297">
                  <c:v>103994.87739999997</c:v>
                </c:pt>
                <c:pt idx="9298">
                  <c:v>107034.715</c:v>
                </c:pt>
                <c:pt idx="9299">
                  <c:v>107438.30099999998</c:v>
                </c:pt>
                <c:pt idx="9300">
                  <c:v>108305.48500000002</c:v>
                </c:pt>
                <c:pt idx="9301">
                  <c:v>106788.06999999999</c:v>
                </c:pt>
                <c:pt idx="9302">
                  <c:v>104919.66300000002</c:v>
                </c:pt>
                <c:pt idx="9303">
                  <c:v>104290.133</c:v>
                </c:pt>
                <c:pt idx="9304">
                  <c:v>104099.38200000001</c:v>
                </c:pt>
                <c:pt idx="9305">
                  <c:v>103221.55800000002</c:v>
                </c:pt>
                <c:pt idx="9306">
                  <c:v>100503.675</c:v>
                </c:pt>
                <c:pt idx="9307">
                  <c:v>102861.47399999999</c:v>
                </c:pt>
                <c:pt idx="9308">
                  <c:v>102819.16699999999</c:v>
                </c:pt>
                <c:pt idx="9309">
                  <c:v>105067.88099999998</c:v>
                </c:pt>
                <c:pt idx="9310">
                  <c:v>100754.55099999998</c:v>
                </c:pt>
                <c:pt idx="9311">
                  <c:v>103465.28400000001</c:v>
                </c:pt>
                <c:pt idx="9312">
                  <c:v>105925.43349999998</c:v>
                </c:pt>
                <c:pt idx="9313">
                  <c:v>105725.81499999997</c:v>
                </c:pt>
                <c:pt idx="9314">
                  <c:v>105369.41050999999</c:v>
                </c:pt>
                <c:pt idx="9315">
                  <c:v>102627.568</c:v>
                </c:pt>
                <c:pt idx="9316">
                  <c:v>103152.95300000001</c:v>
                </c:pt>
                <c:pt idx="9317">
                  <c:v>96622.955000000016</c:v>
                </c:pt>
                <c:pt idx="9318">
                  <c:v>102927.12199999997</c:v>
                </c:pt>
                <c:pt idx="9319">
                  <c:v>102659.974</c:v>
                </c:pt>
                <c:pt idx="9320">
                  <c:v>103680.32200000001</c:v>
                </c:pt>
                <c:pt idx="9321">
                  <c:v>104602.63999999998</c:v>
                </c:pt>
                <c:pt idx="9322">
                  <c:v>105255.41299999999</c:v>
                </c:pt>
                <c:pt idx="9323">
                  <c:v>103030.74699999997</c:v>
                </c:pt>
                <c:pt idx="9324">
                  <c:v>106349.64899999999</c:v>
                </c:pt>
                <c:pt idx="9325">
                  <c:v>104106.38799999999</c:v>
                </c:pt>
                <c:pt idx="9326">
                  <c:v>102434.798</c:v>
                </c:pt>
                <c:pt idx="9327">
                  <c:v>102529.624</c:v>
                </c:pt>
                <c:pt idx="9328">
                  <c:v>101079.22100000001</c:v>
                </c:pt>
                <c:pt idx="9329">
                  <c:v>102449.66153000001</c:v>
                </c:pt>
                <c:pt idx="9330">
                  <c:v>105904.56</c:v>
                </c:pt>
                <c:pt idx="9331">
                  <c:v>100085.523</c:v>
                </c:pt>
                <c:pt idx="9332">
                  <c:v>100993.217</c:v>
                </c:pt>
                <c:pt idx="9333">
                  <c:v>101203.50100000002</c:v>
                </c:pt>
                <c:pt idx="9334">
                  <c:v>103725.64399999999</c:v>
                </c:pt>
                <c:pt idx="9335">
                  <c:v>101952.44500000001</c:v>
                </c:pt>
                <c:pt idx="9336">
                  <c:v>100447.47099999999</c:v>
                </c:pt>
                <c:pt idx="9337">
                  <c:v>103723.96200000001</c:v>
                </c:pt>
                <c:pt idx="9338">
                  <c:v>103683.33721</c:v>
                </c:pt>
                <c:pt idx="9339">
                  <c:v>99377.107000000004</c:v>
                </c:pt>
                <c:pt idx="9340">
                  <c:v>99908.341000000044</c:v>
                </c:pt>
                <c:pt idx="9341">
                  <c:v>100042.185</c:v>
                </c:pt>
                <c:pt idx="9342">
                  <c:v>99606.559999999983</c:v>
                </c:pt>
                <c:pt idx="9343">
                  <c:v>100043.95200000003</c:v>
                </c:pt>
                <c:pt idx="9344">
                  <c:v>103143.02750000001</c:v>
                </c:pt>
                <c:pt idx="9345">
                  <c:v>104534.57897</c:v>
                </c:pt>
                <c:pt idx="9346">
                  <c:v>104227.47500000002</c:v>
                </c:pt>
                <c:pt idx="9347">
                  <c:v>103479.1303</c:v>
                </c:pt>
                <c:pt idx="9348">
                  <c:v>104371.82300000002</c:v>
                </c:pt>
                <c:pt idx="9349">
                  <c:v>106006.59299999998</c:v>
                </c:pt>
                <c:pt idx="9350">
                  <c:v>104780.06300000001</c:v>
                </c:pt>
                <c:pt idx="9351">
                  <c:v>106154.31300000001</c:v>
                </c:pt>
                <c:pt idx="9352">
                  <c:v>102627.962</c:v>
                </c:pt>
                <c:pt idx="9353">
                  <c:v>102225.272</c:v>
                </c:pt>
                <c:pt idx="9354">
                  <c:v>100919.40100000001</c:v>
                </c:pt>
                <c:pt idx="9355">
                  <c:v>102931.90700000002</c:v>
                </c:pt>
                <c:pt idx="9356">
                  <c:v>105371.72190000002</c:v>
                </c:pt>
                <c:pt idx="9357">
                  <c:v>105170.43700000001</c:v>
                </c:pt>
                <c:pt idx="9358">
                  <c:v>103625.281</c:v>
                </c:pt>
                <c:pt idx="9359">
                  <c:v>101870.32730000003</c:v>
                </c:pt>
                <c:pt idx="9360">
                  <c:v>109153.026</c:v>
                </c:pt>
                <c:pt idx="9361">
                  <c:v>107686.09699999999</c:v>
                </c:pt>
                <c:pt idx="9362">
                  <c:v>106598.20699999999</c:v>
                </c:pt>
                <c:pt idx="9363">
                  <c:v>102120.86630999998</c:v>
                </c:pt>
                <c:pt idx="9364">
                  <c:v>102754.16964000002</c:v>
                </c:pt>
                <c:pt idx="9365">
                  <c:v>103412.284</c:v>
                </c:pt>
                <c:pt idx="9366">
                  <c:v>102040.004</c:v>
                </c:pt>
                <c:pt idx="9367">
                  <c:v>103338.09550999997</c:v>
                </c:pt>
                <c:pt idx="9368">
                  <c:v>103084.2657</c:v>
                </c:pt>
                <c:pt idx="9369">
                  <c:v>103959.52000000002</c:v>
                </c:pt>
                <c:pt idx="9370">
                  <c:v>101413.572</c:v>
                </c:pt>
                <c:pt idx="9371">
                  <c:v>101856.7597</c:v>
                </c:pt>
                <c:pt idx="9372">
                  <c:v>104878.60059999999</c:v>
                </c:pt>
                <c:pt idx="9373">
                  <c:v>105783.959</c:v>
                </c:pt>
                <c:pt idx="9374">
                  <c:v>101225.37299999999</c:v>
                </c:pt>
                <c:pt idx="9375">
                  <c:v>104522.24199999998</c:v>
                </c:pt>
                <c:pt idx="9376">
                  <c:v>103551.14700000003</c:v>
                </c:pt>
                <c:pt idx="9377">
                  <c:v>102293.16800000001</c:v>
                </c:pt>
                <c:pt idx="9378">
                  <c:v>103101.052</c:v>
                </c:pt>
                <c:pt idx="9379">
                  <c:v>104369.64280000002</c:v>
                </c:pt>
                <c:pt idx="9380">
                  <c:v>103383.30499999999</c:v>
                </c:pt>
                <c:pt idx="9381">
                  <c:v>102054.85200000001</c:v>
                </c:pt>
                <c:pt idx="9382">
                  <c:v>103068.014</c:v>
                </c:pt>
                <c:pt idx="9383">
                  <c:v>102771.8786</c:v>
                </c:pt>
                <c:pt idx="9384">
                  <c:v>104245.965</c:v>
                </c:pt>
                <c:pt idx="9385">
                  <c:v>102986.607</c:v>
                </c:pt>
                <c:pt idx="9386">
                  <c:v>102830.80099999998</c:v>
                </c:pt>
                <c:pt idx="9387">
                  <c:v>101622.89400000003</c:v>
                </c:pt>
                <c:pt idx="9388">
                  <c:v>102160.18000000001</c:v>
                </c:pt>
                <c:pt idx="9389">
                  <c:v>100604.70099999997</c:v>
                </c:pt>
                <c:pt idx="9390">
                  <c:v>106588.44699999999</c:v>
                </c:pt>
                <c:pt idx="9391">
                  <c:v>102481.33719999999</c:v>
                </c:pt>
                <c:pt idx="9392">
                  <c:v>104639.314</c:v>
                </c:pt>
                <c:pt idx="9393">
                  <c:v>104243.91899999999</c:v>
                </c:pt>
                <c:pt idx="9394">
                  <c:v>103076.67020000001</c:v>
                </c:pt>
                <c:pt idx="9395">
                  <c:v>108028.23699999999</c:v>
                </c:pt>
                <c:pt idx="9396">
                  <c:v>102309.15199999997</c:v>
                </c:pt>
                <c:pt idx="9397">
                  <c:v>104828.10504000001</c:v>
                </c:pt>
                <c:pt idx="9398">
                  <c:v>102365.60100000001</c:v>
                </c:pt>
                <c:pt idx="9399">
                  <c:v>101420.429</c:v>
                </c:pt>
                <c:pt idx="9400">
                  <c:v>101654.12899999999</c:v>
                </c:pt>
                <c:pt idx="9401">
                  <c:v>98520.147000000012</c:v>
                </c:pt>
                <c:pt idx="9402">
                  <c:v>102051.1214</c:v>
                </c:pt>
                <c:pt idx="9403">
                  <c:v>102337.57399999998</c:v>
                </c:pt>
                <c:pt idx="9404">
                  <c:v>103495.01499999997</c:v>
                </c:pt>
                <c:pt idx="9405">
                  <c:v>99856.895600000018</c:v>
                </c:pt>
                <c:pt idx="9406">
                  <c:v>103624.732</c:v>
                </c:pt>
                <c:pt idx="9407">
                  <c:v>98922.618000000002</c:v>
                </c:pt>
                <c:pt idx="9408">
                  <c:v>97277.536999999997</c:v>
                </c:pt>
                <c:pt idx="9409">
                  <c:v>102525.03000000003</c:v>
                </c:pt>
                <c:pt idx="9410">
                  <c:v>102844.55299999999</c:v>
                </c:pt>
                <c:pt idx="9411">
                  <c:v>102791.52100000001</c:v>
                </c:pt>
                <c:pt idx="9412">
                  <c:v>103044.18000000004</c:v>
                </c:pt>
                <c:pt idx="9413">
                  <c:v>102852.37800000003</c:v>
                </c:pt>
                <c:pt idx="9414">
                  <c:v>101690.59800000001</c:v>
                </c:pt>
                <c:pt idx="9415">
                  <c:v>102069.26299999999</c:v>
                </c:pt>
                <c:pt idx="9416">
                  <c:v>97286.501999999993</c:v>
                </c:pt>
                <c:pt idx="9417">
                  <c:v>102941.66169999998</c:v>
                </c:pt>
                <c:pt idx="9418">
                  <c:v>99101.212</c:v>
                </c:pt>
                <c:pt idx="9419">
                  <c:v>100948.92200000001</c:v>
                </c:pt>
                <c:pt idx="9420">
                  <c:v>100521.53000000003</c:v>
                </c:pt>
                <c:pt idx="9421">
                  <c:v>99912.83699999997</c:v>
                </c:pt>
                <c:pt idx="9422">
                  <c:v>98952.446999999986</c:v>
                </c:pt>
                <c:pt idx="9423">
                  <c:v>102685.698</c:v>
                </c:pt>
                <c:pt idx="9424">
                  <c:v>101900.984</c:v>
                </c:pt>
                <c:pt idx="9425">
                  <c:v>106565.556</c:v>
                </c:pt>
                <c:pt idx="9426">
                  <c:v>98661.448999999979</c:v>
                </c:pt>
                <c:pt idx="9427">
                  <c:v>98688.80799999999</c:v>
                </c:pt>
                <c:pt idx="9428">
                  <c:v>99624.308999999965</c:v>
                </c:pt>
                <c:pt idx="9429">
                  <c:v>103673.12829999998</c:v>
                </c:pt>
                <c:pt idx="9430">
                  <c:v>103038.32900000001</c:v>
                </c:pt>
                <c:pt idx="9431">
                  <c:v>100775.15499999994</c:v>
                </c:pt>
                <c:pt idx="9432">
                  <c:v>101905.53700000003</c:v>
                </c:pt>
                <c:pt idx="9433">
                  <c:v>100148.55199999998</c:v>
                </c:pt>
                <c:pt idx="9434">
                  <c:v>99693.247000000003</c:v>
                </c:pt>
                <c:pt idx="9435">
                  <c:v>99167.714999999997</c:v>
                </c:pt>
                <c:pt idx="9436">
                  <c:v>102159.11200000002</c:v>
                </c:pt>
                <c:pt idx="9437">
                  <c:v>100010.52099999999</c:v>
                </c:pt>
                <c:pt idx="9438">
                  <c:v>101015.40899999997</c:v>
                </c:pt>
                <c:pt idx="9439">
                  <c:v>100558.192</c:v>
                </c:pt>
                <c:pt idx="9440">
                  <c:v>100656.41700000002</c:v>
                </c:pt>
                <c:pt idx="9441">
                  <c:v>98592.142999999996</c:v>
                </c:pt>
                <c:pt idx="9442">
                  <c:v>100368.71199999998</c:v>
                </c:pt>
                <c:pt idx="9443">
                  <c:v>100376.84700000002</c:v>
                </c:pt>
                <c:pt idx="9444">
                  <c:v>99282.82600000003</c:v>
                </c:pt>
                <c:pt idx="9445">
                  <c:v>98897.569000000018</c:v>
                </c:pt>
                <c:pt idx="9446">
                  <c:v>98257.02370000002</c:v>
                </c:pt>
                <c:pt idx="9447">
                  <c:v>98276.296000000002</c:v>
                </c:pt>
                <c:pt idx="9448">
                  <c:v>97976.223000000013</c:v>
                </c:pt>
                <c:pt idx="9449">
                  <c:v>96008.406000000003</c:v>
                </c:pt>
                <c:pt idx="9450">
                  <c:v>98417.104999999996</c:v>
                </c:pt>
                <c:pt idx="9451">
                  <c:v>97698.204000000012</c:v>
                </c:pt>
                <c:pt idx="9452">
                  <c:v>101189.27699999999</c:v>
                </c:pt>
                <c:pt idx="9453">
                  <c:v>103724.52499999998</c:v>
                </c:pt>
                <c:pt idx="9454">
                  <c:v>119447.19100000002</c:v>
                </c:pt>
                <c:pt idx="9455">
                  <c:v>108309.42700000001</c:v>
                </c:pt>
                <c:pt idx="9456">
                  <c:v>106341.87099999998</c:v>
                </c:pt>
                <c:pt idx="9457">
                  <c:v>102941.25900000001</c:v>
                </c:pt>
                <c:pt idx="9458">
                  <c:v>102353.4077</c:v>
                </c:pt>
                <c:pt idx="9459">
                  <c:v>103243.24600000003</c:v>
                </c:pt>
                <c:pt idx="9460">
                  <c:v>103452.20400000003</c:v>
                </c:pt>
                <c:pt idx="9461">
                  <c:v>103811.045</c:v>
                </c:pt>
                <c:pt idx="9462">
                  <c:v>102100.662</c:v>
                </c:pt>
                <c:pt idx="9463">
                  <c:v>102116.82987999999</c:v>
                </c:pt>
                <c:pt idx="9464">
                  <c:v>101751.83100000001</c:v>
                </c:pt>
                <c:pt idx="9465">
                  <c:v>101391.56</c:v>
                </c:pt>
                <c:pt idx="9466">
                  <c:v>102891.44400000002</c:v>
                </c:pt>
                <c:pt idx="9467">
                  <c:v>101988.95600000002</c:v>
                </c:pt>
                <c:pt idx="9468">
                  <c:v>100269.49600000001</c:v>
                </c:pt>
                <c:pt idx="9469">
                  <c:v>100773.73599999999</c:v>
                </c:pt>
                <c:pt idx="9470">
                  <c:v>102181.80300000001</c:v>
                </c:pt>
                <c:pt idx="9471">
                  <c:v>99490.206999999995</c:v>
                </c:pt>
                <c:pt idx="9472">
                  <c:v>103969.34200000002</c:v>
                </c:pt>
                <c:pt idx="9473">
                  <c:v>100067.85899999998</c:v>
                </c:pt>
                <c:pt idx="9474">
                  <c:v>103817.14200000001</c:v>
                </c:pt>
                <c:pt idx="9475">
                  <c:v>115253.46400000001</c:v>
                </c:pt>
                <c:pt idx="9476">
                  <c:v>120284.68509999999</c:v>
                </c:pt>
                <c:pt idx="9477">
                  <c:v>121885.12599999999</c:v>
                </c:pt>
                <c:pt idx="9478">
                  <c:v>111437.85399999999</c:v>
                </c:pt>
                <c:pt idx="9479">
                  <c:v>104875.05699999999</c:v>
                </c:pt>
                <c:pt idx="9480">
                  <c:v>100894.25100000002</c:v>
                </c:pt>
                <c:pt idx="9481">
                  <c:v>102133.86200000002</c:v>
                </c:pt>
                <c:pt idx="9482">
                  <c:v>102132.51099999998</c:v>
                </c:pt>
                <c:pt idx="9483">
                  <c:v>98481.748999999996</c:v>
                </c:pt>
                <c:pt idx="9484">
                  <c:v>97154.567999999985</c:v>
                </c:pt>
                <c:pt idx="9485">
                  <c:v>102678.33100000002</c:v>
                </c:pt>
                <c:pt idx="9486">
                  <c:v>104469.33799999999</c:v>
                </c:pt>
                <c:pt idx="9487">
                  <c:v>103326.391</c:v>
                </c:pt>
                <c:pt idx="9488">
                  <c:v>99750.480000000025</c:v>
                </c:pt>
                <c:pt idx="9489">
                  <c:v>97761.718999999968</c:v>
                </c:pt>
                <c:pt idx="9490">
                  <c:v>98018.446000000011</c:v>
                </c:pt>
                <c:pt idx="9491">
                  <c:v>97415.074300000007</c:v>
                </c:pt>
                <c:pt idx="9492">
                  <c:v>98271.72600000001</c:v>
                </c:pt>
                <c:pt idx="9493">
                  <c:v>101521.80799999998</c:v>
                </c:pt>
                <c:pt idx="9494">
                  <c:v>100016.46800000001</c:v>
                </c:pt>
                <c:pt idx="9495">
                  <c:v>99783.957999999999</c:v>
                </c:pt>
                <c:pt idx="9496">
                  <c:v>99170.707000000009</c:v>
                </c:pt>
                <c:pt idx="9497">
                  <c:v>98681.042000000001</c:v>
                </c:pt>
                <c:pt idx="9498">
                  <c:v>100599.288</c:v>
                </c:pt>
                <c:pt idx="9499">
                  <c:v>101406.11300000001</c:v>
                </c:pt>
                <c:pt idx="9500">
                  <c:v>101185.329</c:v>
                </c:pt>
                <c:pt idx="9501">
                  <c:v>98956.405000000013</c:v>
                </c:pt>
                <c:pt idx="9502">
                  <c:v>99310.327000000005</c:v>
                </c:pt>
                <c:pt idx="9503">
                  <c:v>100650.598306</c:v>
                </c:pt>
                <c:pt idx="9504">
                  <c:v>98426.43799999998</c:v>
                </c:pt>
                <c:pt idx="9505">
                  <c:v>97319.448000000004</c:v>
                </c:pt>
                <c:pt idx="9506">
                  <c:v>98009.071000000011</c:v>
                </c:pt>
                <c:pt idx="9507">
                  <c:v>97829.105999999971</c:v>
                </c:pt>
                <c:pt idx="9508">
                  <c:v>96779.347999999984</c:v>
                </c:pt>
                <c:pt idx="9509">
                  <c:v>96665.959000000032</c:v>
                </c:pt>
                <c:pt idx="9510">
                  <c:v>101582.27000000002</c:v>
                </c:pt>
                <c:pt idx="9511">
                  <c:v>102476.671</c:v>
                </c:pt>
                <c:pt idx="9512">
                  <c:v>99303.368000000002</c:v>
                </c:pt>
                <c:pt idx="9513">
                  <c:v>97845.653550999967</c:v>
                </c:pt>
                <c:pt idx="9514">
                  <c:v>99823.080000000016</c:v>
                </c:pt>
                <c:pt idx="9515">
                  <c:v>99620.876000000033</c:v>
                </c:pt>
                <c:pt idx="9516">
                  <c:v>96517.652000000002</c:v>
                </c:pt>
                <c:pt idx="9517">
                  <c:v>98277.09199999999</c:v>
                </c:pt>
                <c:pt idx="9518">
                  <c:v>96891.656000000017</c:v>
                </c:pt>
                <c:pt idx="9519">
                  <c:v>97061.16399999999</c:v>
                </c:pt>
                <c:pt idx="9520">
                  <c:v>95177.686999999991</c:v>
                </c:pt>
                <c:pt idx="9521">
                  <c:v>95612.853999999992</c:v>
                </c:pt>
                <c:pt idx="9522">
                  <c:v>93135.881000000008</c:v>
                </c:pt>
                <c:pt idx="9523">
                  <c:v>97423.243000000002</c:v>
                </c:pt>
                <c:pt idx="9524">
                  <c:v>98114.159</c:v>
                </c:pt>
                <c:pt idx="9525">
                  <c:v>98429.308999999979</c:v>
                </c:pt>
                <c:pt idx="9526">
                  <c:v>99408.8076</c:v>
                </c:pt>
                <c:pt idx="9527">
                  <c:v>96061.751999999993</c:v>
                </c:pt>
                <c:pt idx="9528">
                  <c:v>100588.99800000001</c:v>
                </c:pt>
                <c:pt idx="9529">
                  <c:v>99335.36599999998</c:v>
                </c:pt>
                <c:pt idx="9530">
                  <c:v>99522.755999999979</c:v>
                </c:pt>
                <c:pt idx="9531">
                  <c:v>98390.489999999976</c:v>
                </c:pt>
                <c:pt idx="9532">
                  <c:v>100851.79100000001</c:v>
                </c:pt>
                <c:pt idx="9533">
                  <c:v>97326.094190000018</c:v>
                </c:pt>
                <c:pt idx="9534">
                  <c:v>95547.601999999984</c:v>
                </c:pt>
                <c:pt idx="9535">
                  <c:v>94111.370999999999</c:v>
                </c:pt>
                <c:pt idx="9536">
                  <c:v>96749.931999999986</c:v>
                </c:pt>
                <c:pt idx="9537">
                  <c:v>99346.34199999999</c:v>
                </c:pt>
                <c:pt idx="9538">
                  <c:v>95854.282999999981</c:v>
                </c:pt>
                <c:pt idx="9539">
                  <c:v>94031.438999999969</c:v>
                </c:pt>
                <c:pt idx="9540">
                  <c:v>96164.119999999981</c:v>
                </c:pt>
                <c:pt idx="9541">
                  <c:v>95432.833000000013</c:v>
                </c:pt>
                <c:pt idx="9542">
                  <c:v>95523.805999999997</c:v>
                </c:pt>
                <c:pt idx="9543">
                  <c:v>95613.825999999986</c:v>
                </c:pt>
                <c:pt idx="9544">
                  <c:v>96974.63900000001</c:v>
                </c:pt>
                <c:pt idx="9545">
                  <c:v>97490.74099999998</c:v>
                </c:pt>
                <c:pt idx="9546">
                  <c:v>99944.572999999975</c:v>
                </c:pt>
                <c:pt idx="9547">
                  <c:v>96376.896999999983</c:v>
                </c:pt>
                <c:pt idx="9548">
                  <c:v>97533.023000000001</c:v>
                </c:pt>
                <c:pt idx="9549">
                  <c:v>96884.726000000024</c:v>
                </c:pt>
                <c:pt idx="9550">
                  <c:v>98406.097000000009</c:v>
                </c:pt>
                <c:pt idx="9551">
                  <c:v>97207.756000000008</c:v>
                </c:pt>
                <c:pt idx="9552">
                  <c:v>96974.997000000003</c:v>
                </c:pt>
                <c:pt idx="9553">
                  <c:v>95438.080000000016</c:v>
                </c:pt>
                <c:pt idx="9554">
                  <c:v>95908.007999999987</c:v>
                </c:pt>
                <c:pt idx="9555">
                  <c:v>95484.620999999985</c:v>
                </c:pt>
                <c:pt idx="9556">
                  <c:v>93073.698999999993</c:v>
                </c:pt>
                <c:pt idx="9557">
                  <c:v>96312.911000000007</c:v>
                </c:pt>
                <c:pt idx="9558">
                  <c:v>97073.930999999997</c:v>
                </c:pt>
                <c:pt idx="9559">
                  <c:v>97726.656000000003</c:v>
                </c:pt>
                <c:pt idx="9560">
                  <c:v>99858.588999999993</c:v>
                </c:pt>
                <c:pt idx="9561">
                  <c:v>98418.472000000009</c:v>
                </c:pt>
                <c:pt idx="9562">
                  <c:v>94528.144</c:v>
                </c:pt>
                <c:pt idx="9563">
                  <c:v>98595.362799999974</c:v>
                </c:pt>
                <c:pt idx="9564">
                  <c:v>96793.616999999998</c:v>
                </c:pt>
                <c:pt idx="9565">
                  <c:v>99390.00900000002</c:v>
                </c:pt>
                <c:pt idx="9566">
                  <c:v>96547.688999999984</c:v>
                </c:pt>
                <c:pt idx="9567">
                  <c:v>97245.669999999969</c:v>
                </c:pt>
                <c:pt idx="9568">
                  <c:v>96988.160000000003</c:v>
                </c:pt>
                <c:pt idx="9569">
                  <c:v>98502.118000000002</c:v>
                </c:pt>
                <c:pt idx="9570">
                  <c:v>93919.356245000003</c:v>
                </c:pt>
                <c:pt idx="9571">
                  <c:v>98448.647000000012</c:v>
                </c:pt>
                <c:pt idx="9572">
                  <c:v>96501.573000000019</c:v>
                </c:pt>
                <c:pt idx="9573">
                  <c:v>96053.051999999996</c:v>
                </c:pt>
                <c:pt idx="9574">
                  <c:v>98766.864000000016</c:v>
                </c:pt>
                <c:pt idx="9575">
                  <c:v>97592.184999999998</c:v>
                </c:pt>
                <c:pt idx="9576">
                  <c:v>98042.3</c:v>
                </c:pt>
                <c:pt idx="9577">
                  <c:v>93500.734000000011</c:v>
                </c:pt>
                <c:pt idx="9578">
                  <c:v>92658.691999999981</c:v>
                </c:pt>
                <c:pt idx="9579">
                  <c:v>98462.737000000008</c:v>
                </c:pt>
                <c:pt idx="9580">
                  <c:v>97023.819499999983</c:v>
                </c:pt>
                <c:pt idx="9581">
                  <c:v>100441.35499999998</c:v>
                </c:pt>
                <c:pt idx="9582">
                  <c:v>98737.914000000004</c:v>
                </c:pt>
                <c:pt idx="9583">
                  <c:v>99480.437699999995</c:v>
                </c:pt>
                <c:pt idx="9584">
                  <c:v>101318.09899999999</c:v>
                </c:pt>
                <c:pt idx="9585">
                  <c:v>100691.10099999998</c:v>
                </c:pt>
                <c:pt idx="9586">
                  <c:v>97047.351999999984</c:v>
                </c:pt>
                <c:pt idx="9587">
                  <c:v>97270.249999999985</c:v>
                </c:pt>
                <c:pt idx="9588">
                  <c:v>97335.020999999979</c:v>
                </c:pt>
                <c:pt idx="9589">
                  <c:v>97873.423999999999</c:v>
                </c:pt>
                <c:pt idx="9590">
                  <c:v>94111.324999999997</c:v>
                </c:pt>
                <c:pt idx="9591">
                  <c:v>98429.210999999981</c:v>
                </c:pt>
                <c:pt idx="9592">
                  <c:v>98217.46246000001</c:v>
                </c:pt>
                <c:pt idx="9593">
                  <c:v>94625.552999999971</c:v>
                </c:pt>
                <c:pt idx="9594">
                  <c:v>97569.973000000013</c:v>
                </c:pt>
                <c:pt idx="9595">
                  <c:v>94528.004270000005</c:v>
                </c:pt>
                <c:pt idx="9596">
                  <c:v>97873.631000000008</c:v>
                </c:pt>
                <c:pt idx="9597">
                  <c:v>95324.650999999998</c:v>
                </c:pt>
                <c:pt idx="9598">
                  <c:v>93859.533999999985</c:v>
                </c:pt>
                <c:pt idx="9599">
                  <c:v>94427.23</c:v>
                </c:pt>
                <c:pt idx="9600">
                  <c:v>95761.767000000007</c:v>
                </c:pt>
                <c:pt idx="9601">
                  <c:v>94872.456999999995</c:v>
                </c:pt>
                <c:pt idx="9602">
                  <c:v>92713.917000000001</c:v>
                </c:pt>
                <c:pt idx="9603">
                  <c:v>95282.660000000018</c:v>
                </c:pt>
                <c:pt idx="9604">
                  <c:v>94512.149000000005</c:v>
                </c:pt>
                <c:pt idx="9605">
                  <c:v>97465.116999999998</c:v>
                </c:pt>
                <c:pt idx="9606">
                  <c:v>103005.262</c:v>
                </c:pt>
                <c:pt idx="9607">
                  <c:v>105114.99554</c:v>
                </c:pt>
                <c:pt idx="9608">
                  <c:v>98098.332999999999</c:v>
                </c:pt>
                <c:pt idx="9609">
                  <c:v>93807.910000000033</c:v>
                </c:pt>
                <c:pt idx="9610">
                  <c:v>94978.335999999996</c:v>
                </c:pt>
                <c:pt idx="9611">
                  <c:v>96712.18799999998</c:v>
                </c:pt>
                <c:pt idx="9612">
                  <c:v>95491.726999999984</c:v>
                </c:pt>
                <c:pt idx="9613">
                  <c:v>95135.92300000001</c:v>
                </c:pt>
                <c:pt idx="9614">
                  <c:v>96803.624999999985</c:v>
                </c:pt>
                <c:pt idx="9615">
                  <c:v>96881.086999999985</c:v>
                </c:pt>
                <c:pt idx="9616">
                  <c:v>95443.181999999986</c:v>
                </c:pt>
                <c:pt idx="9617">
                  <c:v>92560.228000000003</c:v>
                </c:pt>
                <c:pt idx="9618">
                  <c:v>94029.572000000015</c:v>
                </c:pt>
                <c:pt idx="9619">
                  <c:v>95321.587999999974</c:v>
                </c:pt>
                <c:pt idx="9620">
                  <c:v>94701.551000000007</c:v>
                </c:pt>
                <c:pt idx="9621">
                  <c:v>93473.282999999996</c:v>
                </c:pt>
                <c:pt idx="9622">
                  <c:v>96919.922000000006</c:v>
                </c:pt>
                <c:pt idx="9623">
                  <c:v>97069.957999999999</c:v>
                </c:pt>
                <c:pt idx="9624">
                  <c:v>93465.066000000006</c:v>
                </c:pt>
                <c:pt idx="9625">
                  <c:v>92223.081000000006</c:v>
                </c:pt>
                <c:pt idx="9626">
                  <c:v>91831.633000000002</c:v>
                </c:pt>
                <c:pt idx="9627">
                  <c:v>91909.381999999998</c:v>
                </c:pt>
                <c:pt idx="9628">
                  <c:v>93196.420999999973</c:v>
                </c:pt>
                <c:pt idx="9629">
                  <c:v>91172.823000000019</c:v>
                </c:pt>
                <c:pt idx="9630">
                  <c:v>94614.197999999989</c:v>
                </c:pt>
                <c:pt idx="9631">
                  <c:v>96739.919999999984</c:v>
                </c:pt>
                <c:pt idx="9632">
                  <c:v>96550.397899999996</c:v>
                </c:pt>
                <c:pt idx="9633">
                  <c:v>95848.404999999999</c:v>
                </c:pt>
                <c:pt idx="9634">
                  <c:v>94751.241000000009</c:v>
                </c:pt>
                <c:pt idx="9635">
                  <c:v>99225.959000000003</c:v>
                </c:pt>
                <c:pt idx="9636">
                  <c:v>95244.444650000019</c:v>
                </c:pt>
                <c:pt idx="9637">
                  <c:v>95812.823934999979</c:v>
                </c:pt>
                <c:pt idx="9638">
                  <c:v>98651.415999999968</c:v>
                </c:pt>
                <c:pt idx="9639">
                  <c:v>95725.756000000008</c:v>
                </c:pt>
                <c:pt idx="9640">
                  <c:v>95889.500999999975</c:v>
                </c:pt>
                <c:pt idx="9641">
                  <c:v>93769.436000000002</c:v>
                </c:pt>
                <c:pt idx="9642">
                  <c:v>94664.865999999995</c:v>
                </c:pt>
                <c:pt idx="9643">
                  <c:v>94743.38499999998</c:v>
                </c:pt>
                <c:pt idx="9644">
                  <c:v>91877.983000000022</c:v>
                </c:pt>
                <c:pt idx="9645">
                  <c:v>92887.415040000007</c:v>
                </c:pt>
                <c:pt idx="9646">
                  <c:v>94852.71209999999</c:v>
                </c:pt>
                <c:pt idx="9647">
                  <c:v>93925.854000000007</c:v>
                </c:pt>
                <c:pt idx="9648">
                  <c:v>93038.376999999979</c:v>
                </c:pt>
                <c:pt idx="9649">
                  <c:v>93313.324000000008</c:v>
                </c:pt>
                <c:pt idx="9650">
                  <c:v>96972.513000000006</c:v>
                </c:pt>
                <c:pt idx="9651">
                  <c:v>95902.412000000011</c:v>
                </c:pt>
                <c:pt idx="9652">
                  <c:v>96000.531000000003</c:v>
                </c:pt>
                <c:pt idx="9653">
                  <c:v>98258.032000000007</c:v>
                </c:pt>
                <c:pt idx="9654">
                  <c:v>95613.679000000018</c:v>
                </c:pt>
                <c:pt idx="9655">
                  <c:v>95613.659</c:v>
                </c:pt>
                <c:pt idx="9656">
                  <c:v>92571.143000000011</c:v>
                </c:pt>
                <c:pt idx="9657">
                  <c:v>93068.339999999982</c:v>
                </c:pt>
                <c:pt idx="9658">
                  <c:v>93340.519</c:v>
                </c:pt>
                <c:pt idx="9659">
                  <c:v>95469.90300000002</c:v>
                </c:pt>
                <c:pt idx="9660">
                  <c:v>92756.588999999978</c:v>
                </c:pt>
                <c:pt idx="9661">
                  <c:v>93360.447000000015</c:v>
                </c:pt>
                <c:pt idx="9662">
                  <c:v>95160.215999999986</c:v>
                </c:pt>
                <c:pt idx="9663">
                  <c:v>95127.154000000024</c:v>
                </c:pt>
                <c:pt idx="9664">
                  <c:v>92027.618999999977</c:v>
                </c:pt>
                <c:pt idx="9665">
                  <c:v>95849.927000000025</c:v>
                </c:pt>
                <c:pt idx="9666">
                  <c:v>95130.740999999995</c:v>
                </c:pt>
                <c:pt idx="9667">
                  <c:v>94863.928200000038</c:v>
                </c:pt>
                <c:pt idx="9668">
                  <c:v>97009.411000000007</c:v>
                </c:pt>
                <c:pt idx="9669">
                  <c:v>92244.327000000034</c:v>
                </c:pt>
                <c:pt idx="9670">
                  <c:v>94625.102999999988</c:v>
                </c:pt>
                <c:pt idx="9671">
                  <c:v>94488.330000000031</c:v>
                </c:pt>
                <c:pt idx="9672">
                  <c:v>94961.949999999983</c:v>
                </c:pt>
                <c:pt idx="9673">
                  <c:v>95456.306999999986</c:v>
                </c:pt>
                <c:pt idx="9674">
                  <c:v>95726.665000000023</c:v>
                </c:pt>
                <c:pt idx="9675">
                  <c:v>94177.858999999997</c:v>
                </c:pt>
                <c:pt idx="9676">
                  <c:v>98129.327999999994</c:v>
                </c:pt>
                <c:pt idx="9677">
                  <c:v>94729.711999999985</c:v>
                </c:pt>
                <c:pt idx="9678">
                  <c:v>98342.231000000029</c:v>
                </c:pt>
                <c:pt idx="9679">
                  <c:v>98012.576000000015</c:v>
                </c:pt>
                <c:pt idx="9680">
                  <c:v>92361.220000000016</c:v>
                </c:pt>
                <c:pt idx="9681">
                  <c:v>94771.891000000003</c:v>
                </c:pt>
                <c:pt idx="9682">
                  <c:v>93310.956000000006</c:v>
                </c:pt>
                <c:pt idx="9683">
                  <c:v>93999.270999999979</c:v>
                </c:pt>
                <c:pt idx="9684">
                  <c:v>89711.24500000001</c:v>
                </c:pt>
                <c:pt idx="9685">
                  <c:v>89939.123000000021</c:v>
                </c:pt>
                <c:pt idx="9686">
                  <c:v>94015.016199999998</c:v>
                </c:pt>
                <c:pt idx="9687">
                  <c:v>92959.801999999996</c:v>
                </c:pt>
                <c:pt idx="9688">
                  <c:v>92902.334999999977</c:v>
                </c:pt>
                <c:pt idx="9689">
                  <c:v>93936.296999999991</c:v>
                </c:pt>
                <c:pt idx="9690">
                  <c:v>91932.660000000018</c:v>
                </c:pt>
                <c:pt idx="9691">
                  <c:v>99845.304999999993</c:v>
                </c:pt>
                <c:pt idx="9692">
                  <c:v>96327.911000000007</c:v>
                </c:pt>
                <c:pt idx="9693">
                  <c:v>95700.15</c:v>
                </c:pt>
                <c:pt idx="9694">
                  <c:v>94611.089000000022</c:v>
                </c:pt>
                <c:pt idx="9695">
                  <c:v>92528.36099999999</c:v>
                </c:pt>
                <c:pt idx="9696">
                  <c:v>93761.546999999991</c:v>
                </c:pt>
                <c:pt idx="9697">
                  <c:v>93172.772000000012</c:v>
                </c:pt>
                <c:pt idx="9698">
                  <c:v>101490.636</c:v>
                </c:pt>
                <c:pt idx="9699">
                  <c:v>94860.417999999991</c:v>
                </c:pt>
                <c:pt idx="9700">
                  <c:v>94255.733000000007</c:v>
                </c:pt>
                <c:pt idx="9701">
                  <c:v>91281.538</c:v>
                </c:pt>
                <c:pt idx="9702">
                  <c:v>92267.458000000013</c:v>
                </c:pt>
                <c:pt idx="9703">
                  <c:v>89035.394000000015</c:v>
                </c:pt>
                <c:pt idx="9704">
                  <c:v>92583.236999999994</c:v>
                </c:pt>
                <c:pt idx="9705">
                  <c:v>92811.996000000014</c:v>
                </c:pt>
                <c:pt idx="9706">
                  <c:v>94273.782000000007</c:v>
                </c:pt>
                <c:pt idx="9707">
                  <c:v>93700.008000000002</c:v>
                </c:pt>
                <c:pt idx="9708">
                  <c:v>93504.481999999989</c:v>
                </c:pt>
                <c:pt idx="9709">
                  <c:v>92057.40400000001</c:v>
                </c:pt>
                <c:pt idx="9710">
                  <c:v>94203.937999999995</c:v>
                </c:pt>
                <c:pt idx="9711">
                  <c:v>96044.829600000012</c:v>
                </c:pt>
                <c:pt idx="9712">
                  <c:v>90449.167999999991</c:v>
                </c:pt>
                <c:pt idx="9713">
                  <c:v>95418.573999999993</c:v>
                </c:pt>
                <c:pt idx="9714">
                  <c:v>98747.375099999976</c:v>
                </c:pt>
                <c:pt idx="9715">
                  <c:v>96555.441999999995</c:v>
                </c:pt>
                <c:pt idx="9716">
                  <c:v>98944.845300000015</c:v>
                </c:pt>
                <c:pt idx="9717">
                  <c:v>96210.27399999999</c:v>
                </c:pt>
                <c:pt idx="9718">
                  <c:v>95508.971000000005</c:v>
                </c:pt>
                <c:pt idx="9719">
                  <c:v>98963.424000000014</c:v>
                </c:pt>
                <c:pt idx="9720">
                  <c:v>94431.856</c:v>
                </c:pt>
                <c:pt idx="9721">
                  <c:v>95799.451000000015</c:v>
                </c:pt>
                <c:pt idx="9722">
                  <c:v>96069.353999999992</c:v>
                </c:pt>
                <c:pt idx="9723">
                  <c:v>94626.851999999999</c:v>
                </c:pt>
                <c:pt idx="9724">
                  <c:v>93398.608999999982</c:v>
                </c:pt>
                <c:pt idx="9725">
                  <c:v>94187.655999999988</c:v>
                </c:pt>
                <c:pt idx="9726">
                  <c:v>92038.27899999998</c:v>
                </c:pt>
                <c:pt idx="9727">
                  <c:v>94152.4</c:v>
                </c:pt>
                <c:pt idx="9728">
                  <c:v>91365.036999999997</c:v>
                </c:pt>
                <c:pt idx="9729">
                  <c:v>91177.006000000008</c:v>
                </c:pt>
                <c:pt idx="9730">
                  <c:v>93898.472999999984</c:v>
                </c:pt>
                <c:pt idx="9731">
                  <c:v>93832.871999999974</c:v>
                </c:pt>
                <c:pt idx="9732">
                  <c:v>92649.97099999999</c:v>
                </c:pt>
                <c:pt idx="9733">
                  <c:v>91710.959000000017</c:v>
                </c:pt>
                <c:pt idx="9734">
                  <c:v>91373.442999999999</c:v>
                </c:pt>
                <c:pt idx="9735">
                  <c:v>89187.492000000027</c:v>
                </c:pt>
                <c:pt idx="9736">
                  <c:v>91201.90800000001</c:v>
                </c:pt>
                <c:pt idx="9737">
                  <c:v>90027.601999999999</c:v>
                </c:pt>
                <c:pt idx="9738">
                  <c:v>92942.414000000004</c:v>
                </c:pt>
                <c:pt idx="9739">
                  <c:v>95767.744000000006</c:v>
                </c:pt>
                <c:pt idx="9740">
                  <c:v>93298.618000000017</c:v>
                </c:pt>
                <c:pt idx="9741">
                  <c:v>90533.162999999986</c:v>
                </c:pt>
                <c:pt idx="9742">
                  <c:v>92456.263000000021</c:v>
                </c:pt>
                <c:pt idx="9743">
                  <c:v>89196.06700000001</c:v>
                </c:pt>
                <c:pt idx="9744">
                  <c:v>90383.033999999971</c:v>
                </c:pt>
                <c:pt idx="9745">
                  <c:v>92206.308999999994</c:v>
                </c:pt>
                <c:pt idx="9746">
                  <c:v>94230.672220000022</c:v>
                </c:pt>
                <c:pt idx="9747">
                  <c:v>93207.244000000021</c:v>
                </c:pt>
                <c:pt idx="9748">
                  <c:v>90772.458000000013</c:v>
                </c:pt>
                <c:pt idx="9749">
                  <c:v>90511.08100000002</c:v>
                </c:pt>
                <c:pt idx="9750">
                  <c:v>87488.062000000005</c:v>
                </c:pt>
                <c:pt idx="9751">
                  <c:v>96911.063000000009</c:v>
                </c:pt>
                <c:pt idx="9752">
                  <c:v>110504.79399999998</c:v>
                </c:pt>
                <c:pt idx="9753">
                  <c:v>109059.32370000001</c:v>
                </c:pt>
                <c:pt idx="9754">
                  <c:v>95871.430000000008</c:v>
                </c:pt>
                <c:pt idx="9755">
                  <c:v>88846.411999999997</c:v>
                </c:pt>
                <c:pt idx="9756">
                  <c:v>88815.085000000006</c:v>
                </c:pt>
                <c:pt idx="9757">
                  <c:v>93842.403999999995</c:v>
                </c:pt>
                <c:pt idx="9758">
                  <c:v>112064.31599999999</c:v>
                </c:pt>
                <c:pt idx="9759">
                  <c:v>112777.842</c:v>
                </c:pt>
                <c:pt idx="9760">
                  <c:v>100441.37599999999</c:v>
                </c:pt>
                <c:pt idx="9761">
                  <c:v>101417.44328000001</c:v>
                </c:pt>
                <c:pt idx="9762">
                  <c:v>102228.43399999999</c:v>
                </c:pt>
                <c:pt idx="9763">
                  <c:v>104891.386</c:v>
                </c:pt>
                <c:pt idx="9764">
                  <c:v>100731.58899999996</c:v>
                </c:pt>
                <c:pt idx="9765">
                  <c:v>93999.676000000007</c:v>
                </c:pt>
                <c:pt idx="9766">
                  <c:v>93672.379000000001</c:v>
                </c:pt>
                <c:pt idx="9767">
                  <c:v>99509.827000000005</c:v>
                </c:pt>
                <c:pt idx="9768">
                  <c:v>102085.25859999999</c:v>
                </c:pt>
                <c:pt idx="9769">
                  <c:v>95853.685000000041</c:v>
                </c:pt>
                <c:pt idx="9770">
                  <c:v>95545.464000000022</c:v>
                </c:pt>
                <c:pt idx="9771">
                  <c:v>93613.699999999983</c:v>
                </c:pt>
                <c:pt idx="9772">
                  <c:v>92718.31799999997</c:v>
                </c:pt>
                <c:pt idx="9773">
                  <c:v>89840.39499999999</c:v>
                </c:pt>
                <c:pt idx="9774">
                  <c:v>90623.107999999964</c:v>
                </c:pt>
                <c:pt idx="9775">
                  <c:v>91313.739999999991</c:v>
                </c:pt>
                <c:pt idx="9776">
                  <c:v>90259.466</c:v>
                </c:pt>
                <c:pt idx="9777">
                  <c:v>90532.116999999998</c:v>
                </c:pt>
                <c:pt idx="9778">
                  <c:v>92091.668000000005</c:v>
                </c:pt>
                <c:pt idx="9779">
                  <c:v>94397.089399999997</c:v>
                </c:pt>
                <c:pt idx="9780">
                  <c:v>91237.090000000011</c:v>
                </c:pt>
                <c:pt idx="9781">
                  <c:v>91761.22099999999</c:v>
                </c:pt>
                <c:pt idx="9782">
                  <c:v>90471.868999999992</c:v>
                </c:pt>
                <c:pt idx="9783">
                  <c:v>89667.366999999998</c:v>
                </c:pt>
                <c:pt idx="9784">
                  <c:v>90865.702000000005</c:v>
                </c:pt>
                <c:pt idx="9785">
                  <c:v>92192.850999999995</c:v>
                </c:pt>
                <c:pt idx="9786">
                  <c:v>89527.595999999976</c:v>
                </c:pt>
                <c:pt idx="9787">
                  <c:v>91362.163</c:v>
                </c:pt>
                <c:pt idx="9788">
                  <c:v>91703.22</c:v>
                </c:pt>
                <c:pt idx="9789">
                  <c:v>92193.739400000006</c:v>
                </c:pt>
                <c:pt idx="9790">
                  <c:v>95851.015999999989</c:v>
                </c:pt>
                <c:pt idx="9791">
                  <c:v>92952.095000000001</c:v>
                </c:pt>
                <c:pt idx="9792">
                  <c:v>89293.292000000016</c:v>
                </c:pt>
                <c:pt idx="9793">
                  <c:v>95463.067999999999</c:v>
                </c:pt>
                <c:pt idx="9794">
                  <c:v>88775.254160000011</c:v>
                </c:pt>
                <c:pt idx="9795">
                  <c:v>89569.294999999984</c:v>
                </c:pt>
                <c:pt idx="9796">
                  <c:v>92995.396507999991</c:v>
                </c:pt>
                <c:pt idx="9797">
                  <c:v>89597.993999999977</c:v>
                </c:pt>
                <c:pt idx="9798">
                  <c:v>88877.730000000025</c:v>
                </c:pt>
                <c:pt idx="9799">
                  <c:v>90470.632999999987</c:v>
                </c:pt>
                <c:pt idx="9800">
                  <c:v>91067.949999999983</c:v>
                </c:pt>
                <c:pt idx="9801">
                  <c:v>93128.978999999992</c:v>
                </c:pt>
                <c:pt idx="9802">
                  <c:v>91945.056000000026</c:v>
                </c:pt>
                <c:pt idx="9803">
                  <c:v>93431.301999999981</c:v>
                </c:pt>
                <c:pt idx="9804">
                  <c:v>89576.221000000005</c:v>
                </c:pt>
                <c:pt idx="9805">
                  <c:v>92703.01400000001</c:v>
                </c:pt>
                <c:pt idx="9806">
                  <c:v>94496.848221000022</c:v>
                </c:pt>
                <c:pt idx="9807">
                  <c:v>93682.609999999986</c:v>
                </c:pt>
                <c:pt idx="9808">
                  <c:v>90733.823999999993</c:v>
                </c:pt>
                <c:pt idx="9809">
                  <c:v>91209.682000000001</c:v>
                </c:pt>
                <c:pt idx="9810">
                  <c:v>87859.147800000006</c:v>
                </c:pt>
                <c:pt idx="9811">
                  <c:v>88892.805000000008</c:v>
                </c:pt>
                <c:pt idx="9812">
                  <c:v>88203.866999999998</c:v>
                </c:pt>
                <c:pt idx="9813">
                  <c:v>90435.747000000003</c:v>
                </c:pt>
                <c:pt idx="9814">
                  <c:v>89231.909</c:v>
                </c:pt>
                <c:pt idx="9815">
                  <c:v>92288.420999999988</c:v>
                </c:pt>
                <c:pt idx="9816">
                  <c:v>89795.514999999999</c:v>
                </c:pt>
                <c:pt idx="9817">
                  <c:v>90966.82699999999</c:v>
                </c:pt>
                <c:pt idx="9818">
                  <c:v>91905.23599999999</c:v>
                </c:pt>
                <c:pt idx="9819">
                  <c:v>90962.478800000012</c:v>
                </c:pt>
                <c:pt idx="9820">
                  <c:v>91429.564000000013</c:v>
                </c:pt>
                <c:pt idx="9821">
                  <c:v>89986.637999999992</c:v>
                </c:pt>
                <c:pt idx="9822">
                  <c:v>89950.651999999987</c:v>
                </c:pt>
                <c:pt idx="9823">
                  <c:v>87078.200999999986</c:v>
                </c:pt>
                <c:pt idx="9824">
                  <c:v>89051.100999999966</c:v>
                </c:pt>
                <c:pt idx="9825">
                  <c:v>91035.59600000002</c:v>
                </c:pt>
                <c:pt idx="9826">
                  <c:v>93086.990999999995</c:v>
                </c:pt>
                <c:pt idx="9827">
                  <c:v>88762.780999999988</c:v>
                </c:pt>
                <c:pt idx="9828">
                  <c:v>92333.524999999965</c:v>
                </c:pt>
                <c:pt idx="9829">
                  <c:v>94595.272999999986</c:v>
                </c:pt>
                <c:pt idx="9830">
                  <c:v>89840.305999999997</c:v>
                </c:pt>
                <c:pt idx="9831">
                  <c:v>93209.38</c:v>
                </c:pt>
                <c:pt idx="9832">
                  <c:v>91956.0334</c:v>
                </c:pt>
                <c:pt idx="9833">
                  <c:v>91591.814999999988</c:v>
                </c:pt>
                <c:pt idx="9834">
                  <c:v>90460.288</c:v>
                </c:pt>
                <c:pt idx="9835">
                  <c:v>91461.71</c:v>
                </c:pt>
                <c:pt idx="9836">
                  <c:v>91133.256999999983</c:v>
                </c:pt>
                <c:pt idx="9837">
                  <c:v>88746.161999999997</c:v>
                </c:pt>
                <c:pt idx="9838">
                  <c:v>91870.215999999971</c:v>
                </c:pt>
                <c:pt idx="9839">
                  <c:v>89552.061000000002</c:v>
                </c:pt>
                <c:pt idx="9840">
                  <c:v>90380.553390000001</c:v>
                </c:pt>
                <c:pt idx="9841">
                  <c:v>92466.825000000012</c:v>
                </c:pt>
                <c:pt idx="9842">
                  <c:v>93446.82699999999</c:v>
                </c:pt>
                <c:pt idx="9843">
                  <c:v>92254.508000000002</c:v>
                </c:pt>
                <c:pt idx="9844">
                  <c:v>91539.193999999989</c:v>
                </c:pt>
                <c:pt idx="9845">
                  <c:v>89507.451000000001</c:v>
                </c:pt>
                <c:pt idx="9846">
                  <c:v>92466.95709700002</c:v>
                </c:pt>
                <c:pt idx="9847">
                  <c:v>88386.197000000029</c:v>
                </c:pt>
                <c:pt idx="9848">
                  <c:v>88614.52399999999</c:v>
                </c:pt>
                <c:pt idx="9849">
                  <c:v>90130.022000000026</c:v>
                </c:pt>
                <c:pt idx="9850">
                  <c:v>84803.021999999983</c:v>
                </c:pt>
                <c:pt idx="9851">
                  <c:v>89283.786000000007</c:v>
                </c:pt>
                <c:pt idx="9852">
                  <c:v>88661.296000000017</c:v>
                </c:pt>
                <c:pt idx="9853">
                  <c:v>87836.703999999998</c:v>
                </c:pt>
                <c:pt idx="9854">
                  <c:v>89907.554000000018</c:v>
                </c:pt>
                <c:pt idx="9855">
                  <c:v>87204.180000000008</c:v>
                </c:pt>
                <c:pt idx="9856">
                  <c:v>90720.526999999973</c:v>
                </c:pt>
                <c:pt idx="9857">
                  <c:v>92079.876999999979</c:v>
                </c:pt>
                <c:pt idx="9858">
                  <c:v>91642.203000000023</c:v>
                </c:pt>
                <c:pt idx="9859">
                  <c:v>89396.265000000014</c:v>
                </c:pt>
                <c:pt idx="9860">
                  <c:v>88215.994000000021</c:v>
                </c:pt>
                <c:pt idx="9861">
                  <c:v>86351.840999999986</c:v>
                </c:pt>
                <c:pt idx="9862">
                  <c:v>91750.366000000009</c:v>
                </c:pt>
                <c:pt idx="9863">
                  <c:v>89086.386000000013</c:v>
                </c:pt>
                <c:pt idx="9864">
                  <c:v>85920.528999999995</c:v>
                </c:pt>
                <c:pt idx="9865">
                  <c:v>86787.44200000001</c:v>
                </c:pt>
                <c:pt idx="9866">
                  <c:v>88240.122999999992</c:v>
                </c:pt>
                <c:pt idx="9867">
                  <c:v>87946.109999999986</c:v>
                </c:pt>
                <c:pt idx="9868">
                  <c:v>86095.702000000019</c:v>
                </c:pt>
                <c:pt idx="9869">
                  <c:v>89371.976999999999</c:v>
                </c:pt>
                <c:pt idx="9870">
                  <c:v>91498.988999999987</c:v>
                </c:pt>
                <c:pt idx="9871">
                  <c:v>89946.092000000004</c:v>
                </c:pt>
                <c:pt idx="9872">
                  <c:v>90673.618999999992</c:v>
                </c:pt>
                <c:pt idx="9873">
                  <c:v>90561.433999999994</c:v>
                </c:pt>
                <c:pt idx="9874">
                  <c:v>93600.361199999985</c:v>
                </c:pt>
                <c:pt idx="9875">
                  <c:v>97770.578999999998</c:v>
                </c:pt>
                <c:pt idx="9876">
                  <c:v>92205.531999999992</c:v>
                </c:pt>
                <c:pt idx="9877">
                  <c:v>91484.508999999976</c:v>
                </c:pt>
                <c:pt idx="9878">
                  <c:v>88351.594999999987</c:v>
                </c:pt>
                <c:pt idx="9879">
                  <c:v>90033.102999999988</c:v>
                </c:pt>
                <c:pt idx="9880">
                  <c:v>87010.840000000011</c:v>
                </c:pt>
                <c:pt idx="9881">
                  <c:v>86546.875909999988</c:v>
                </c:pt>
                <c:pt idx="9882">
                  <c:v>86115.499999999985</c:v>
                </c:pt>
                <c:pt idx="9883">
                  <c:v>87585.385999999999</c:v>
                </c:pt>
                <c:pt idx="9884">
                  <c:v>89837.238999999987</c:v>
                </c:pt>
                <c:pt idx="9885">
                  <c:v>88631.215999999986</c:v>
                </c:pt>
                <c:pt idx="9886">
                  <c:v>90281.880999999994</c:v>
                </c:pt>
                <c:pt idx="9887">
                  <c:v>89568.631000000008</c:v>
                </c:pt>
                <c:pt idx="9888">
                  <c:v>91429.266000000018</c:v>
                </c:pt>
                <c:pt idx="9889">
                  <c:v>90618.547000000006</c:v>
                </c:pt>
                <c:pt idx="9890">
                  <c:v>87150.249800000005</c:v>
                </c:pt>
                <c:pt idx="9891">
                  <c:v>87170.760999999984</c:v>
                </c:pt>
                <c:pt idx="9892">
                  <c:v>88071.192999999999</c:v>
                </c:pt>
                <c:pt idx="9893">
                  <c:v>89327.159999999989</c:v>
                </c:pt>
                <c:pt idx="9894">
                  <c:v>86682.430999999997</c:v>
                </c:pt>
                <c:pt idx="9895">
                  <c:v>88734.942999999999</c:v>
                </c:pt>
                <c:pt idx="9896">
                  <c:v>89015.342920000039</c:v>
                </c:pt>
                <c:pt idx="9897">
                  <c:v>90777.451000000015</c:v>
                </c:pt>
                <c:pt idx="9898">
                  <c:v>90167.604999999981</c:v>
                </c:pt>
                <c:pt idx="9899">
                  <c:v>90357.147000000026</c:v>
                </c:pt>
                <c:pt idx="9900">
                  <c:v>89466.092000000004</c:v>
                </c:pt>
                <c:pt idx="9901">
                  <c:v>89711.150000000009</c:v>
                </c:pt>
                <c:pt idx="9902">
                  <c:v>87433.868000000002</c:v>
                </c:pt>
                <c:pt idx="9903">
                  <c:v>85999.248999999996</c:v>
                </c:pt>
                <c:pt idx="9904">
                  <c:v>89000.517999999996</c:v>
                </c:pt>
                <c:pt idx="9905">
                  <c:v>94705.531999999992</c:v>
                </c:pt>
                <c:pt idx="9906">
                  <c:v>92674.259000000005</c:v>
                </c:pt>
                <c:pt idx="9907">
                  <c:v>91799.844000000012</c:v>
                </c:pt>
                <c:pt idx="9908">
                  <c:v>90135.616000000009</c:v>
                </c:pt>
                <c:pt idx="9909">
                  <c:v>88279.038000000015</c:v>
                </c:pt>
                <c:pt idx="9910">
                  <c:v>91072.695999999982</c:v>
                </c:pt>
                <c:pt idx="9911">
                  <c:v>91951.684999999998</c:v>
                </c:pt>
                <c:pt idx="9912">
                  <c:v>92145.606199999966</c:v>
                </c:pt>
                <c:pt idx="9913">
                  <c:v>90560.864999999991</c:v>
                </c:pt>
                <c:pt idx="9914">
                  <c:v>89687.733000000007</c:v>
                </c:pt>
                <c:pt idx="9915">
                  <c:v>87962.762000000017</c:v>
                </c:pt>
                <c:pt idx="9916">
                  <c:v>87305.690999999977</c:v>
                </c:pt>
                <c:pt idx="9917">
                  <c:v>87257.295999999988</c:v>
                </c:pt>
                <c:pt idx="9918">
                  <c:v>89053.337999999989</c:v>
                </c:pt>
                <c:pt idx="9919">
                  <c:v>88434.62</c:v>
                </c:pt>
                <c:pt idx="9920">
                  <c:v>88288.092000000004</c:v>
                </c:pt>
                <c:pt idx="9921">
                  <c:v>89454.853000000017</c:v>
                </c:pt>
                <c:pt idx="9922">
                  <c:v>88450.452000000019</c:v>
                </c:pt>
                <c:pt idx="9923">
                  <c:v>84583.123999999996</c:v>
                </c:pt>
                <c:pt idx="9924">
                  <c:v>86869.150999999998</c:v>
                </c:pt>
                <c:pt idx="9925">
                  <c:v>88970.989000000016</c:v>
                </c:pt>
                <c:pt idx="9926">
                  <c:v>90672.615000000005</c:v>
                </c:pt>
                <c:pt idx="9927">
                  <c:v>88012.625</c:v>
                </c:pt>
                <c:pt idx="9928">
                  <c:v>88273.765999999989</c:v>
                </c:pt>
                <c:pt idx="9929">
                  <c:v>90380.173999999999</c:v>
                </c:pt>
                <c:pt idx="9930">
                  <c:v>84832.376000000004</c:v>
                </c:pt>
                <c:pt idx="9931">
                  <c:v>84401.280000000028</c:v>
                </c:pt>
                <c:pt idx="9932">
                  <c:v>88789.630999999994</c:v>
                </c:pt>
                <c:pt idx="9933">
                  <c:v>87301.657000000007</c:v>
                </c:pt>
                <c:pt idx="9934">
                  <c:v>85508.760999999969</c:v>
                </c:pt>
                <c:pt idx="9935">
                  <c:v>83599.790000000008</c:v>
                </c:pt>
                <c:pt idx="9936">
                  <c:v>84948.321999999986</c:v>
                </c:pt>
                <c:pt idx="9937">
                  <c:v>90602.907999999996</c:v>
                </c:pt>
                <c:pt idx="9938">
                  <c:v>89178.78</c:v>
                </c:pt>
                <c:pt idx="9939">
                  <c:v>88449.936000000031</c:v>
                </c:pt>
                <c:pt idx="9940">
                  <c:v>91278.985000000015</c:v>
                </c:pt>
                <c:pt idx="9941">
                  <c:v>88815.603999999978</c:v>
                </c:pt>
                <c:pt idx="9942">
                  <c:v>86646.761599999983</c:v>
                </c:pt>
                <c:pt idx="9943">
                  <c:v>88562.716</c:v>
                </c:pt>
                <c:pt idx="9944">
                  <c:v>87557.755999999979</c:v>
                </c:pt>
                <c:pt idx="9945">
                  <c:v>88746.125</c:v>
                </c:pt>
                <c:pt idx="9946">
                  <c:v>89329.876999999993</c:v>
                </c:pt>
                <c:pt idx="9947">
                  <c:v>85014.721099999995</c:v>
                </c:pt>
                <c:pt idx="9948">
                  <c:v>89250.837999999974</c:v>
                </c:pt>
                <c:pt idx="9949">
                  <c:v>84240.581000000006</c:v>
                </c:pt>
                <c:pt idx="9950">
                  <c:v>79955.680999999997</c:v>
                </c:pt>
                <c:pt idx="9951">
                  <c:v>76593.081999999995</c:v>
                </c:pt>
                <c:pt idx="9952">
                  <c:v>77012.597999999998</c:v>
                </c:pt>
                <c:pt idx="9953">
                  <c:v>81312.707999999999</c:v>
                </c:pt>
                <c:pt idx="9954">
                  <c:v>84373.976999999999</c:v>
                </c:pt>
                <c:pt idx="9955">
                  <c:v>83829.359400000001</c:v>
                </c:pt>
                <c:pt idx="9956">
                  <c:v>84440.698599999989</c:v>
                </c:pt>
                <c:pt idx="9957">
                  <c:v>84567.262000000032</c:v>
                </c:pt>
                <c:pt idx="9958">
                  <c:v>88024.190000000031</c:v>
                </c:pt>
                <c:pt idx="9959">
                  <c:v>84916.000999999975</c:v>
                </c:pt>
                <c:pt idx="9960">
                  <c:v>84606.026999999973</c:v>
                </c:pt>
                <c:pt idx="9961">
                  <c:v>85992.508000000016</c:v>
                </c:pt>
                <c:pt idx="9962">
                  <c:v>82773.012000000002</c:v>
                </c:pt>
                <c:pt idx="9963">
                  <c:v>85670.824999999997</c:v>
                </c:pt>
                <c:pt idx="9964">
                  <c:v>83931.324000000008</c:v>
                </c:pt>
                <c:pt idx="9965">
                  <c:v>86520.023000000001</c:v>
                </c:pt>
                <c:pt idx="9966">
                  <c:v>88449.253100000016</c:v>
                </c:pt>
                <c:pt idx="9967">
                  <c:v>90694.157000000007</c:v>
                </c:pt>
                <c:pt idx="9968">
                  <c:v>87113.718999999997</c:v>
                </c:pt>
                <c:pt idx="9969">
                  <c:v>87860.151999999973</c:v>
                </c:pt>
                <c:pt idx="9970">
                  <c:v>87801.294999999969</c:v>
                </c:pt>
                <c:pt idx="9971">
                  <c:v>86962.919100000014</c:v>
                </c:pt>
                <c:pt idx="9972">
                  <c:v>86491.274000000019</c:v>
                </c:pt>
                <c:pt idx="9973">
                  <c:v>86049.685000000012</c:v>
                </c:pt>
                <c:pt idx="9974">
                  <c:v>89557.476000000024</c:v>
                </c:pt>
                <c:pt idx="9975">
                  <c:v>90664.362999999983</c:v>
                </c:pt>
                <c:pt idx="9976">
                  <c:v>87940.464999999982</c:v>
                </c:pt>
                <c:pt idx="9977">
                  <c:v>84001.801000000007</c:v>
                </c:pt>
                <c:pt idx="9978">
                  <c:v>84096.221499999985</c:v>
                </c:pt>
                <c:pt idx="9979">
                  <c:v>87613.437000000005</c:v>
                </c:pt>
                <c:pt idx="9980">
                  <c:v>89475.409450000006</c:v>
                </c:pt>
                <c:pt idx="9981">
                  <c:v>89676.849999999991</c:v>
                </c:pt>
                <c:pt idx="9982">
                  <c:v>87035.224999999991</c:v>
                </c:pt>
                <c:pt idx="9983">
                  <c:v>85844.591</c:v>
                </c:pt>
                <c:pt idx="9984">
                  <c:v>85982.019000000015</c:v>
                </c:pt>
                <c:pt idx="9985">
                  <c:v>85153.782999999996</c:v>
                </c:pt>
                <c:pt idx="9986">
                  <c:v>86898.217000000004</c:v>
                </c:pt>
                <c:pt idx="9987">
                  <c:v>88650.181000000011</c:v>
                </c:pt>
                <c:pt idx="9988">
                  <c:v>89037.59699999998</c:v>
                </c:pt>
                <c:pt idx="9989">
                  <c:v>89582.565999999992</c:v>
                </c:pt>
                <c:pt idx="9990">
                  <c:v>90828.978000000003</c:v>
                </c:pt>
                <c:pt idx="9991">
                  <c:v>89458.109000000011</c:v>
                </c:pt>
                <c:pt idx="9992">
                  <c:v>85502.971999999994</c:v>
                </c:pt>
                <c:pt idx="9993">
                  <c:v>81365.901999999987</c:v>
                </c:pt>
                <c:pt idx="9994">
                  <c:v>80890.457599999994</c:v>
                </c:pt>
                <c:pt idx="9995">
                  <c:v>79606.838999999993</c:v>
                </c:pt>
                <c:pt idx="9996">
                  <c:v>84293.10100000001</c:v>
                </c:pt>
                <c:pt idx="9997">
                  <c:v>87077.992000000013</c:v>
                </c:pt>
                <c:pt idx="9998">
                  <c:v>88273.859000000011</c:v>
                </c:pt>
                <c:pt idx="9999">
                  <c:v>91185.007999999973</c:v>
                </c:pt>
                <c:pt idx="10000">
                  <c:v>87509.887999999992</c:v>
                </c:pt>
                <c:pt idx="10001">
                  <c:v>82837.383999999991</c:v>
                </c:pt>
                <c:pt idx="10002">
                  <c:v>85903.068999999974</c:v>
                </c:pt>
                <c:pt idx="10003">
                  <c:v>86153.714000000007</c:v>
                </c:pt>
                <c:pt idx="10004">
                  <c:v>87884.242999999988</c:v>
                </c:pt>
                <c:pt idx="10005">
                  <c:v>87653.364999999976</c:v>
                </c:pt>
                <c:pt idx="10006">
                  <c:v>88955.950000000012</c:v>
                </c:pt>
                <c:pt idx="10007">
                  <c:v>88048.641999999993</c:v>
                </c:pt>
                <c:pt idx="10008">
                  <c:v>86385.790009999982</c:v>
                </c:pt>
                <c:pt idx="10009">
                  <c:v>88322.618000000017</c:v>
                </c:pt>
                <c:pt idx="10010">
                  <c:v>88677.926999999996</c:v>
                </c:pt>
                <c:pt idx="10011">
                  <c:v>92189.833000000013</c:v>
                </c:pt>
                <c:pt idx="10012">
                  <c:v>90595.316999999995</c:v>
                </c:pt>
                <c:pt idx="10013">
                  <c:v>86558.611000000019</c:v>
                </c:pt>
                <c:pt idx="10014">
                  <c:v>87535.337000000014</c:v>
                </c:pt>
                <c:pt idx="10015">
                  <c:v>89516.353999999978</c:v>
                </c:pt>
                <c:pt idx="10016">
                  <c:v>88581.888000000006</c:v>
                </c:pt>
                <c:pt idx="10017">
                  <c:v>90459.741999999998</c:v>
                </c:pt>
                <c:pt idx="10018">
                  <c:v>88097.872000000003</c:v>
                </c:pt>
                <c:pt idx="10019">
                  <c:v>89690.063999999998</c:v>
                </c:pt>
                <c:pt idx="10020">
                  <c:v>87664.107000000004</c:v>
                </c:pt>
                <c:pt idx="10021">
                  <c:v>86857.367999999973</c:v>
                </c:pt>
                <c:pt idx="10022">
                  <c:v>88390.659000000014</c:v>
                </c:pt>
                <c:pt idx="10023">
                  <c:v>85878.684000000008</c:v>
                </c:pt>
                <c:pt idx="10024">
                  <c:v>85702.448999999993</c:v>
                </c:pt>
                <c:pt idx="10025">
                  <c:v>87092.25</c:v>
                </c:pt>
                <c:pt idx="10026">
                  <c:v>88113.652000000016</c:v>
                </c:pt>
                <c:pt idx="10027">
                  <c:v>87538.279999999984</c:v>
                </c:pt>
                <c:pt idx="10028">
                  <c:v>88504.70699999998</c:v>
                </c:pt>
                <c:pt idx="10029">
                  <c:v>87400.116000000009</c:v>
                </c:pt>
                <c:pt idx="10030">
                  <c:v>87533.428</c:v>
                </c:pt>
                <c:pt idx="10031">
                  <c:v>87828.055999999997</c:v>
                </c:pt>
                <c:pt idx="10032">
                  <c:v>86665.894999999975</c:v>
                </c:pt>
                <c:pt idx="10033">
                  <c:v>86275.91399999999</c:v>
                </c:pt>
                <c:pt idx="10034">
                  <c:v>89796.34199999999</c:v>
                </c:pt>
                <c:pt idx="10035">
                  <c:v>93298.598000000013</c:v>
                </c:pt>
                <c:pt idx="10036">
                  <c:v>91671.561999999991</c:v>
                </c:pt>
                <c:pt idx="10037">
                  <c:v>88997.638999999996</c:v>
                </c:pt>
                <c:pt idx="10038">
                  <c:v>86598.443000000028</c:v>
                </c:pt>
                <c:pt idx="10039">
                  <c:v>90628.782999999996</c:v>
                </c:pt>
                <c:pt idx="10040">
                  <c:v>91476.872300000003</c:v>
                </c:pt>
                <c:pt idx="10041">
                  <c:v>86337.979209999961</c:v>
                </c:pt>
                <c:pt idx="10042">
                  <c:v>83623.738999999987</c:v>
                </c:pt>
                <c:pt idx="10043">
                  <c:v>84602.334999999977</c:v>
                </c:pt>
                <c:pt idx="10044">
                  <c:v>85018.512000000017</c:v>
                </c:pt>
                <c:pt idx="10045">
                  <c:v>89562.627999999997</c:v>
                </c:pt>
                <c:pt idx="10046">
                  <c:v>87872.301000000021</c:v>
                </c:pt>
                <c:pt idx="10047">
                  <c:v>87616.453000000009</c:v>
                </c:pt>
                <c:pt idx="10048">
                  <c:v>86742.52</c:v>
                </c:pt>
                <c:pt idx="10049">
                  <c:v>87593.151999999987</c:v>
                </c:pt>
                <c:pt idx="10050">
                  <c:v>84085.642999999996</c:v>
                </c:pt>
                <c:pt idx="10051">
                  <c:v>84076.853999999992</c:v>
                </c:pt>
                <c:pt idx="10052">
                  <c:v>83848.191000000021</c:v>
                </c:pt>
                <c:pt idx="10053">
                  <c:v>88525.138000000006</c:v>
                </c:pt>
                <c:pt idx="10054">
                  <c:v>82834.949999999983</c:v>
                </c:pt>
                <c:pt idx="10055">
                  <c:v>82550.597999999998</c:v>
                </c:pt>
                <c:pt idx="10056">
                  <c:v>82151.603000000017</c:v>
                </c:pt>
                <c:pt idx="10057">
                  <c:v>85192.872000000018</c:v>
                </c:pt>
                <c:pt idx="10058">
                  <c:v>87172.109999999986</c:v>
                </c:pt>
                <c:pt idx="10059">
                  <c:v>85549.653000000006</c:v>
                </c:pt>
                <c:pt idx="10060">
                  <c:v>81277.615000000005</c:v>
                </c:pt>
                <c:pt idx="10061">
                  <c:v>83864.743000000002</c:v>
                </c:pt>
                <c:pt idx="10062">
                  <c:v>88508.358999999997</c:v>
                </c:pt>
                <c:pt idx="10063">
                  <c:v>86785.812999999995</c:v>
                </c:pt>
                <c:pt idx="10064">
                  <c:v>89269.478999999992</c:v>
                </c:pt>
                <c:pt idx="10065">
                  <c:v>87214.467000000004</c:v>
                </c:pt>
                <c:pt idx="10066">
                  <c:v>86620.756999999983</c:v>
                </c:pt>
                <c:pt idx="10067">
                  <c:v>87675.068000000014</c:v>
                </c:pt>
                <c:pt idx="10068">
                  <c:v>84802.464000000007</c:v>
                </c:pt>
                <c:pt idx="10069">
                  <c:v>87637.772999999986</c:v>
                </c:pt>
                <c:pt idx="10070">
                  <c:v>88458.337000000014</c:v>
                </c:pt>
                <c:pt idx="10071">
                  <c:v>86292.766999999993</c:v>
                </c:pt>
                <c:pt idx="10072">
                  <c:v>87536.031000000017</c:v>
                </c:pt>
                <c:pt idx="10073">
                  <c:v>84909.151999999987</c:v>
                </c:pt>
                <c:pt idx="10074">
                  <c:v>91212.665000000008</c:v>
                </c:pt>
                <c:pt idx="10075">
                  <c:v>88150.331000000006</c:v>
                </c:pt>
                <c:pt idx="10076">
                  <c:v>84636.568999999989</c:v>
                </c:pt>
                <c:pt idx="10077">
                  <c:v>84297.094000000012</c:v>
                </c:pt>
                <c:pt idx="10078">
                  <c:v>86608.954999999987</c:v>
                </c:pt>
                <c:pt idx="10079">
                  <c:v>87283.816999999995</c:v>
                </c:pt>
                <c:pt idx="10080">
                  <c:v>85854.592999999993</c:v>
                </c:pt>
                <c:pt idx="10081">
                  <c:v>88152.424729999984</c:v>
                </c:pt>
                <c:pt idx="10082">
                  <c:v>91651.428000000014</c:v>
                </c:pt>
                <c:pt idx="10083">
                  <c:v>92174.244999999981</c:v>
                </c:pt>
                <c:pt idx="10084">
                  <c:v>91995.179000000018</c:v>
                </c:pt>
                <c:pt idx="10085">
                  <c:v>84355.87000000001</c:v>
                </c:pt>
                <c:pt idx="10086">
                  <c:v>84999.638000000006</c:v>
                </c:pt>
                <c:pt idx="10087">
                  <c:v>85715.381999999983</c:v>
                </c:pt>
                <c:pt idx="10088">
                  <c:v>87078.731</c:v>
                </c:pt>
                <c:pt idx="10089">
                  <c:v>84726.063000000024</c:v>
                </c:pt>
                <c:pt idx="10090">
                  <c:v>84193.46</c:v>
                </c:pt>
                <c:pt idx="10091">
                  <c:v>82555.532999999967</c:v>
                </c:pt>
                <c:pt idx="10092">
                  <c:v>83738.219999999987</c:v>
                </c:pt>
                <c:pt idx="10093">
                  <c:v>83891.718999999997</c:v>
                </c:pt>
                <c:pt idx="10094">
                  <c:v>84607.292000000001</c:v>
                </c:pt>
                <c:pt idx="10095">
                  <c:v>84602.885999999984</c:v>
                </c:pt>
                <c:pt idx="10096">
                  <c:v>88078.245500000005</c:v>
                </c:pt>
                <c:pt idx="10097">
                  <c:v>83439.42</c:v>
                </c:pt>
                <c:pt idx="10098">
                  <c:v>82868.307000000015</c:v>
                </c:pt>
                <c:pt idx="10099">
                  <c:v>82744.368000000017</c:v>
                </c:pt>
                <c:pt idx="10100">
                  <c:v>85590.35100000001</c:v>
                </c:pt>
                <c:pt idx="10101">
                  <c:v>82964.678000000014</c:v>
                </c:pt>
                <c:pt idx="10102">
                  <c:v>85788.557999999975</c:v>
                </c:pt>
                <c:pt idx="10103">
                  <c:v>86241.659</c:v>
                </c:pt>
                <c:pt idx="10104">
                  <c:v>83149.847999999984</c:v>
                </c:pt>
                <c:pt idx="10105">
                  <c:v>84974.881000000008</c:v>
                </c:pt>
                <c:pt idx="10106">
                  <c:v>85213.803</c:v>
                </c:pt>
                <c:pt idx="10107">
                  <c:v>85777.438000000009</c:v>
                </c:pt>
                <c:pt idx="10108">
                  <c:v>85669.072000000029</c:v>
                </c:pt>
                <c:pt idx="10109">
                  <c:v>85604.368999999992</c:v>
                </c:pt>
                <c:pt idx="10110">
                  <c:v>84719.41</c:v>
                </c:pt>
                <c:pt idx="10111">
                  <c:v>87089.065999999992</c:v>
                </c:pt>
                <c:pt idx="10112">
                  <c:v>86195.498000000007</c:v>
                </c:pt>
                <c:pt idx="10113">
                  <c:v>83348.960000000036</c:v>
                </c:pt>
                <c:pt idx="10114">
                  <c:v>85778.794999999984</c:v>
                </c:pt>
                <c:pt idx="10115">
                  <c:v>84766.654999999999</c:v>
                </c:pt>
                <c:pt idx="10116">
                  <c:v>85577.70547999999</c:v>
                </c:pt>
                <c:pt idx="10117">
                  <c:v>87366.41899999998</c:v>
                </c:pt>
                <c:pt idx="10118">
                  <c:v>81398.01400000001</c:v>
                </c:pt>
                <c:pt idx="10119">
                  <c:v>82803.264999999999</c:v>
                </c:pt>
                <c:pt idx="10120">
                  <c:v>82809.19</c:v>
                </c:pt>
                <c:pt idx="10121">
                  <c:v>84272.144</c:v>
                </c:pt>
                <c:pt idx="10122">
                  <c:v>85326.252999999982</c:v>
                </c:pt>
                <c:pt idx="10123">
                  <c:v>85133.48000000001</c:v>
                </c:pt>
                <c:pt idx="10124">
                  <c:v>87153.017000000007</c:v>
                </c:pt>
                <c:pt idx="10125">
                  <c:v>87125.054999999993</c:v>
                </c:pt>
                <c:pt idx="10126">
                  <c:v>88333.738000000012</c:v>
                </c:pt>
                <c:pt idx="10127">
                  <c:v>86382.294999999998</c:v>
                </c:pt>
                <c:pt idx="10128">
                  <c:v>85836.372000000003</c:v>
                </c:pt>
                <c:pt idx="10129">
                  <c:v>82740.888000000006</c:v>
                </c:pt>
                <c:pt idx="10130">
                  <c:v>85340.500000000015</c:v>
                </c:pt>
                <c:pt idx="10131">
                  <c:v>84257.491000000024</c:v>
                </c:pt>
                <c:pt idx="10132">
                  <c:v>87622.80700000003</c:v>
                </c:pt>
                <c:pt idx="10133">
                  <c:v>84783.657999999996</c:v>
                </c:pt>
                <c:pt idx="10134">
                  <c:v>87418.838000000003</c:v>
                </c:pt>
                <c:pt idx="10135">
                  <c:v>85864.737999999983</c:v>
                </c:pt>
                <c:pt idx="10136">
                  <c:v>85138.014999999999</c:v>
                </c:pt>
                <c:pt idx="10137">
                  <c:v>83048.052999999985</c:v>
                </c:pt>
                <c:pt idx="10138">
                  <c:v>84196.357999999993</c:v>
                </c:pt>
                <c:pt idx="10139">
                  <c:v>84399.393999999971</c:v>
                </c:pt>
                <c:pt idx="10140">
                  <c:v>80932.631000000008</c:v>
                </c:pt>
                <c:pt idx="10141">
                  <c:v>82777.926000000007</c:v>
                </c:pt>
                <c:pt idx="10142">
                  <c:v>82610.316000000006</c:v>
                </c:pt>
                <c:pt idx="10143">
                  <c:v>85478.095000000001</c:v>
                </c:pt>
                <c:pt idx="10144">
                  <c:v>85310.222000000009</c:v>
                </c:pt>
                <c:pt idx="10145">
                  <c:v>88240.913</c:v>
                </c:pt>
                <c:pt idx="10146">
                  <c:v>89306.011999999988</c:v>
                </c:pt>
                <c:pt idx="10147">
                  <c:v>89695.335999999981</c:v>
                </c:pt>
                <c:pt idx="10148">
                  <c:v>86557.89899999999</c:v>
                </c:pt>
                <c:pt idx="10149">
                  <c:v>84507.337</c:v>
                </c:pt>
                <c:pt idx="10150">
                  <c:v>82289.025999999998</c:v>
                </c:pt>
                <c:pt idx="10151">
                  <c:v>81198.461999999985</c:v>
                </c:pt>
                <c:pt idx="10152">
                  <c:v>81299.585000000006</c:v>
                </c:pt>
                <c:pt idx="10153">
                  <c:v>79942.717999999993</c:v>
                </c:pt>
                <c:pt idx="10154">
                  <c:v>85379.734000000011</c:v>
                </c:pt>
                <c:pt idx="10155">
                  <c:v>83292.935999999987</c:v>
                </c:pt>
                <c:pt idx="10156">
                  <c:v>82830.626000000004</c:v>
                </c:pt>
                <c:pt idx="10157">
                  <c:v>87691.592000000004</c:v>
                </c:pt>
                <c:pt idx="10158">
                  <c:v>83936.478000000017</c:v>
                </c:pt>
                <c:pt idx="10159">
                  <c:v>82170.505999999994</c:v>
                </c:pt>
                <c:pt idx="10160">
                  <c:v>83471.790999999997</c:v>
                </c:pt>
                <c:pt idx="10161">
                  <c:v>84873.874000000011</c:v>
                </c:pt>
                <c:pt idx="10162">
                  <c:v>83174.487999999983</c:v>
                </c:pt>
                <c:pt idx="10163">
                  <c:v>81349.560000000012</c:v>
                </c:pt>
                <c:pt idx="10164">
                  <c:v>82963.95699999998</c:v>
                </c:pt>
                <c:pt idx="10165">
                  <c:v>80865.523999999976</c:v>
                </c:pt>
                <c:pt idx="10166">
                  <c:v>82055.321000000025</c:v>
                </c:pt>
                <c:pt idx="10167">
                  <c:v>85850.296000000002</c:v>
                </c:pt>
                <c:pt idx="10168">
                  <c:v>85447.06210000001</c:v>
                </c:pt>
                <c:pt idx="10169">
                  <c:v>84807.62</c:v>
                </c:pt>
                <c:pt idx="10170">
                  <c:v>85124.241999999998</c:v>
                </c:pt>
                <c:pt idx="10171">
                  <c:v>85443.141000000032</c:v>
                </c:pt>
                <c:pt idx="10172">
                  <c:v>85651.739000000001</c:v>
                </c:pt>
                <c:pt idx="10173">
                  <c:v>85032.581999999995</c:v>
                </c:pt>
                <c:pt idx="10174">
                  <c:v>100110.55699999996</c:v>
                </c:pt>
                <c:pt idx="10175">
                  <c:v>71295.116000000009</c:v>
                </c:pt>
                <c:pt idx="10176">
                  <c:v>81823.642099999983</c:v>
                </c:pt>
                <c:pt idx="10177">
                  <c:v>80632.936999999991</c:v>
                </c:pt>
                <c:pt idx="10178">
                  <c:v>81349.458500000008</c:v>
                </c:pt>
                <c:pt idx="10179">
                  <c:v>82721.455079999971</c:v>
                </c:pt>
                <c:pt idx="10180">
                  <c:v>81109.382000000012</c:v>
                </c:pt>
                <c:pt idx="10181">
                  <c:v>82673.720000000016</c:v>
                </c:pt>
                <c:pt idx="10182">
                  <c:v>80999.750000000015</c:v>
                </c:pt>
                <c:pt idx="10183">
                  <c:v>77842.041759999993</c:v>
                </c:pt>
                <c:pt idx="10184">
                  <c:v>82158.053999999989</c:v>
                </c:pt>
                <c:pt idx="10185">
                  <c:v>83149.36099999999</c:v>
                </c:pt>
                <c:pt idx="10186">
                  <c:v>85182.267199999987</c:v>
                </c:pt>
                <c:pt idx="10187">
                  <c:v>85752.18</c:v>
                </c:pt>
                <c:pt idx="10188">
                  <c:v>82981.366999999998</c:v>
                </c:pt>
                <c:pt idx="10189">
                  <c:v>80668.272100000002</c:v>
                </c:pt>
                <c:pt idx="10190">
                  <c:v>82427.247999999978</c:v>
                </c:pt>
                <c:pt idx="10191">
                  <c:v>82737.748000000007</c:v>
                </c:pt>
                <c:pt idx="10192">
                  <c:v>84268.088000000003</c:v>
                </c:pt>
                <c:pt idx="10193">
                  <c:v>84442.997000000018</c:v>
                </c:pt>
                <c:pt idx="10194">
                  <c:v>82514.525999999998</c:v>
                </c:pt>
                <c:pt idx="10195">
                  <c:v>86161.433000000005</c:v>
                </c:pt>
                <c:pt idx="10196">
                  <c:v>83427.14</c:v>
                </c:pt>
                <c:pt idx="10197">
                  <c:v>80997.933000000005</c:v>
                </c:pt>
                <c:pt idx="10198">
                  <c:v>81565.309000000008</c:v>
                </c:pt>
                <c:pt idx="10199">
                  <c:v>84366.296000000002</c:v>
                </c:pt>
                <c:pt idx="10200">
                  <c:v>85018.265999999989</c:v>
                </c:pt>
                <c:pt idx="10201">
                  <c:v>85490.252999999982</c:v>
                </c:pt>
                <c:pt idx="10202">
                  <c:v>92641.613000000012</c:v>
                </c:pt>
                <c:pt idx="10203">
                  <c:v>87443.380000000019</c:v>
                </c:pt>
                <c:pt idx="10204">
                  <c:v>88179.744999999981</c:v>
                </c:pt>
                <c:pt idx="10205">
                  <c:v>84734.951000000001</c:v>
                </c:pt>
                <c:pt idx="10206">
                  <c:v>82501.748000000007</c:v>
                </c:pt>
                <c:pt idx="10207">
                  <c:v>85013.753769999967</c:v>
                </c:pt>
                <c:pt idx="10208">
                  <c:v>82070.994000000021</c:v>
                </c:pt>
                <c:pt idx="10209">
                  <c:v>82614.422999999995</c:v>
                </c:pt>
                <c:pt idx="10210">
                  <c:v>80922.436999999976</c:v>
                </c:pt>
                <c:pt idx="10211">
                  <c:v>80695.137000000002</c:v>
                </c:pt>
                <c:pt idx="10212">
                  <c:v>87306.137000000002</c:v>
                </c:pt>
                <c:pt idx="10213">
                  <c:v>85604.224999999991</c:v>
                </c:pt>
                <c:pt idx="10214">
                  <c:v>84916.12</c:v>
                </c:pt>
                <c:pt idx="10215">
                  <c:v>82181.338000000018</c:v>
                </c:pt>
                <c:pt idx="10216">
                  <c:v>83228.964716999995</c:v>
                </c:pt>
                <c:pt idx="10217">
                  <c:v>83661.465000000011</c:v>
                </c:pt>
                <c:pt idx="10218">
                  <c:v>85578.397999999986</c:v>
                </c:pt>
                <c:pt idx="10219">
                  <c:v>81968.862000000008</c:v>
                </c:pt>
                <c:pt idx="10220">
                  <c:v>80621.70199999999</c:v>
                </c:pt>
                <c:pt idx="10221">
                  <c:v>78254.979699999996</c:v>
                </c:pt>
                <c:pt idx="10222">
                  <c:v>80515.907999999981</c:v>
                </c:pt>
                <c:pt idx="10223">
                  <c:v>83267.113999999987</c:v>
                </c:pt>
                <c:pt idx="10224">
                  <c:v>83715.297000000006</c:v>
                </c:pt>
                <c:pt idx="10225">
                  <c:v>86894.257000000012</c:v>
                </c:pt>
                <c:pt idx="10226">
                  <c:v>83311.649860000005</c:v>
                </c:pt>
                <c:pt idx="10227">
                  <c:v>84870.071999999986</c:v>
                </c:pt>
                <c:pt idx="10228">
                  <c:v>85203.300000000017</c:v>
                </c:pt>
                <c:pt idx="10229">
                  <c:v>85848.781000000003</c:v>
                </c:pt>
                <c:pt idx="10230">
                  <c:v>84446.788000000015</c:v>
                </c:pt>
                <c:pt idx="10231">
                  <c:v>81117.218000000008</c:v>
                </c:pt>
                <c:pt idx="10232">
                  <c:v>81945.327000000005</c:v>
                </c:pt>
                <c:pt idx="10233">
                  <c:v>80633.560999999987</c:v>
                </c:pt>
                <c:pt idx="10234">
                  <c:v>80428.211999999985</c:v>
                </c:pt>
                <c:pt idx="10235">
                  <c:v>79472.420999999988</c:v>
                </c:pt>
                <c:pt idx="10236">
                  <c:v>82642.918999999994</c:v>
                </c:pt>
                <c:pt idx="10237">
                  <c:v>82176.874999999971</c:v>
                </c:pt>
                <c:pt idx="10238">
                  <c:v>82180.496099999989</c:v>
                </c:pt>
                <c:pt idx="10239">
                  <c:v>84959.483999999982</c:v>
                </c:pt>
                <c:pt idx="10240">
                  <c:v>82496.440999999992</c:v>
                </c:pt>
                <c:pt idx="10241">
                  <c:v>83083.069000000018</c:v>
                </c:pt>
                <c:pt idx="10242">
                  <c:v>82013.828999999983</c:v>
                </c:pt>
                <c:pt idx="10243">
                  <c:v>86215.137699999977</c:v>
                </c:pt>
                <c:pt idx="10244">
                  <c:v>85054.016620000009</c:v>
                </c:pt>
                <c:pt idx="10245">
                  <c:v>81436.000999999989</c:v>
                </c:pt>
                <c:pt idx="10246">
                  <c:v>83195.62</c:v>
                </c:pt>
                <c:pt idx="10247">
                  <c:v>83286.153000000006</c:v>
                </c:pt>
                <c:pt idx="10248">
                  <c:v>83960.13</c:v>
                </c:pt>
                <c:pt idx="10249">
                  <c:v>82908.344999999972</c:v>
                </c:pt>
                <c:pt idx="10250">
                  <c:v>83643.404999999999</c:v>
                </c:pt>
                <c:pt idx="10251">
                  <c:v>84740.634999999995</c:v>
                </c:pt>
                <c:pt idx="10252">
                  <c:v>84050.422999999995</c:v>
                </c:pt>
                <c:pt idx="10253">
                  <c:v>84828.089999999982</c:v>
                </c:pt>
                <c:pt idx="10254">
                  <c:v>81626.342000000019</c:v>
                </c:pt>
                <c:pt idx="10255">
                  <c:v>79246.298999999999</c:v>
                </c:pt>
                <c:pt idx="10256">
                  <c:v>81373.447999999989</c:v>
                </c:pt>
                <c:pt idx="10257">
                  <c:v>78314.941999999981</c:v>
                </c:pt>
                <c:pt idx="10258">
                  <c:v>78028.950000000012</c:v>
                </c:pt>
                <c:pt idx="10259">
                  <c:v>81073.201000000015</c:v>
                </c:pt>
                <c:pt idx="10260">
                  <c:v>77279.680999999968</c:v>
                </c:pt>
                <c:pt idx="10261">
                  <c:v>79301.724999999991</c:v>
                </c:pt>
                <c:pt idx="10262">
                  <c:v>81723.366399999999</c:v>
                </c:pt>
                <c:pt idx="10263">
                  <c:v>80780.353000000017</c:v>
                </c:pt>
                <c:pt idx="10264">
                  <c:v>82724.530999999974</c:v>
                </c:pt>
                <c:pt idx="10265">
                  <c:v>83485.132999999987</c:v>
                </c:pt>
                <c:pt idx="10266">
                  <c:v>84635.328000000023</c:v>
                </c:pt>
                <c:pt idx="10267">
                  <c:v>81812.39899999999</c:v>
                </c:pt>
                <c:pt idx="10268">
                  <c:v>85363.734359999988</c:v>
                </c:pt>
                <c:pt idx="10269">
                  <c:v>85216.133999999962</c:v>
                </c:pt>
                <c:pt idx="10270">
                  <c:v>88515.506000000008</c:v>
                </c:pt>
                <c:pt idx="10271">
                  <c:v>85656.336999999985</c:v>
                </c:pt>
                <c:pt idx="10272">
                  <c:v>84820.316999999995</c:v>
                </c:pt>
                <c:pt idx="10273">
                  <c:v>88405.548900000023</c:v>
                </c:pt>
                <c:pt idx="10274">
                  <c:v>85642.413</c:v>
                </c:pt>
                <c:pt idx="10275">
                  <c:v>84068.517999999967</c:v>
                </c:pt>
                <c:pt idx="10276">
                  <c:v>85291.437197000007</c:v>
                </c:pt>
                <c:pt idx="10277">
                  <c:v>84423.011000000013</c:v>
                </c:pt>
                <c:pt idx="10278">
                  <c:v>81510.096000000005</c:v>
                </c:pt>
                <c:pt idx="10279">
                  <c:v>78303.349999999991</c:v>
                </c:pt>
                <c:pt idx="10280">
                  <c:v>78753.990000000005</c:v>
                </c:pt>
                <c:pt idx="10281">
                  <c:v>81741.090999999986</c:v>
                </c:pt>
                <c:pt idx="10282">
                  <c:v>80249.793999999994</c:v>
                </c:pt>
                <c:pt idx="10283">
                  <c:v>82963.809600000008</c:v>
                </c:pt>
                <c:pt idx="10284">
                  <c:v>80303.509000000005</c:v>
                </c:pt>
                <c:pt idx="10285">
                  <c:v>77054.983000000007</c:v>
                </c:pt>
                <c:pt idx="10286">
                  <c:v>80584.7166</c:v>
                </c:pt>
                <c:pt idx="10287">
                  <c:v>81745.007999999987</c:v>
                </c:pt>
                <c:pt idx="10288">
                  <c:v>83931.661000000007</c:v>
                </c:pt>
                <c:pt idx="10289">
                  <c:v>85079.772000000012</c:v>
                </c:pt>
                <c:pt idx="10290">
                  <c:v>83216.872190000009</c:v>
                </c:pt>
                <c:pt idx="10291">
                  <c:v>80403.12030000001</c:v>
                </c:pt>
                <c:pt idx="10292">
                  <c:v>81939.136999999988</c:v>
                </c:pt>
                <c:pt idx="10293">
                  <c:v>78816.604000000007</c:v>
                </c:pt>
                <c:pt idx="10294">
                  <c:v>78281.684000000023</c:v>
                </c:pt>
                <c:pt idx="10295">
                  <c:v>81776.361000000004</c:v>
                </c:pt>
                <c:pt idx="10296">
                  <c:v>83358.933000000005</c:v>
                </c:pt>
                <c:pt idx="10297">
                  <c:v>78542.395999999979</c:v>
                </c:pt>
                <c:pt idx="10298">
                  <c:v>80977.308999999994</c:v>
                </c:pt>
                <c:pt idx="10299">
                  <c:v>82411.269</c:v>
                </c:pt>
                <c:pt idx="10300">
                  <c:v>84039.017000000007</c:v>
                </c:pt>
                <c:pt idx="10301">
                  <c:v>80163.042999999991</c:v>
                </c:pt>
                <c:pt idx="10302">
                  <c:v>79503.44200000001</c:v>
                </c:pt>
                <c:pt idx="10303">
                  <c:v>79089.161999999982</c:v>
                </c:pt>
                <c:pt idx="10304">
                  <c:v>78728.358999999968</c:v>
                </c:pt>
                <c:pt idx="10305">
                  <c:v>76366.350569999981</c:v>
                </c:pt>
                <c:pt idx="10306">
                  <c:v>81520.580000000016</c:v>
                </c:pt>
                <c:pt idx="10307">
                  <c:v>82356.348999999987</c:v>
                </c:pt>
                <c:pt idx="10308">
                  <c:v>83051.693169999984</c:v>
                </c:pt>
                <c:pt idx="10309">
                  <c:v>81402.70600000002</c:v>
                </c:pt>
                <c:pt idx="10310">
                  <c:v>82267.83699999997</c:v>
                </c:pt>
                <c:pt idx="10311">
                  <c:v>84156.230999999971</c:v>
                </c:pt>
                <c:pt idx="10312">
                  <c:v>83727.232999999978</c:v>
                </c:pt>
                <c:pt idx="10313">
                  <c:v>82462.23629999999</c:v>
                </c:pt>
                <c:pt idx="10314">
                  <c:v>81433.245999999999</c:v>
                </c:pt>
                <c:pt idx="10315">
                  <c:v>80334.97</c:v>
                </c:pt>
                <c:pt idx="10316">
                  <c:v>84059.345999999976</c:v>
                </c:pt>
                <c:pt idx="10317">
                  <c:v>82921.609999999986</c:v>
                </c:pt>
                <c:pt idx="10318">
                  <c:v>83764.457999999984</c:v>
                </c:pt>
                <c:pt idx="10319">
                  <c:v>79736.613999999987</c:v>
                </c:pt>
                <c:pt idx="10320">
                  <c:v>78776.200000000012</c:v>
                </c:pt>
                <c:pt idx="10321">
                  <c:v>79725.120999999985</c:v>
                </c:pt>
                <c:pt idx="10322">
                  <c:v>79518.762800000011</c:v>
                </c:pt>
                <c:pt idx="10323">
                  <c:v>81272.228000000017</c:v>
                </c:pt>
                <c:pt idx="10324">
                  <c:v>81724.15300000002</c:v>
                </c:pt>
                <c:pt idx="10325">
                  <c:v>79744.130000000019</c:v>
                </c:pt>
                <c:pt idx="10326">
                  <c:v>81063.257999999987</c:v>
                </c:pt>
                <c:pt idx="10327">
                  <c:v>81446.464999999997</c:v>
                </c:pt>
                <c:pt idx="10328">
                  <c:v>81719.433099999995</c:v>
                </c:pt>
                <c:pt idx="10329">
                  <c:v>85048.662999999971</c:v>
                </c:pt>
                <c:pt idx="10330">
                  <c:v>83083.588000000018</c:v>
                </c:pt>
                <c:pt idx="10331">
                  <c:v>84665.885999999999</c:v>
                </c:pt>
                <c:pt idx="10332">
                  <c:v>82691.226999999984</c:v>
                </c:pt>
                <c:pt idx="10333">
                  <c:v>81214.918549999988</c:v>
                </c:pt>
                <c:pt idx="10334">
                  <c:v>83693.954999999987</c:v>
                </c:pt>
                <c:pt idx="10335">
                  <c:v>82733.226999999984</c:v>
                </c:pt>
                <c:pt idx="10336">
                  <c:v>83518.562000000005</c:v>
                </c:pt>
                <c:pt idx="10337">
                  <c:v>80493.025999999998</c:v>
                </c:pt>
                <c:pt idx="10338">
                  <c:v>83949.515000000014</c:v>
                </c:pt>
                <c:pt idx="10339">
                  <c:v>83146.585999999996</c:v>
                </c:pt>
                <c:pt idx="10340">
                  <c:v>83657.384000000035</c:v>
                </c:pt>
                <c:pt idx="10341">
                  <c:v>79434.272999999986</c:v>
                </c:pt>
                <c:pt idx="10342">
                  <c:v>82235.795000000013</c:v>
                </c:pt>
                <c:pt idx="10343">
                  <c:v>80915.832920000001</c:v>
                </c:pt>
                <c:pt idx="10344">
                  <c:v>79491.723999999973</c:v>
                </c:pt>
                <c:pt idx="10345">
                  <c:v>79963.36099999999</c:v>
                </c:pt>
                <c:pt idx="10346">
                  <c:v>78152.684999999998</c:v>
                </c:pt>
                <c:pt idx="10347">
                  <c:v>81329.536999999997</c:v>
                </c:pt>
                <c:pt idx="10348">
                  <c:v>79892.97600000001</c:v>
                </c:pt>
                <c:pt idx="10349">
                  <c:v>82032.508999999976</c:v>
                </c:pt>
                <c:pt idx="10350">
                  <c:v>80193.994999999995</c:v>
                </c:pt>
                <c:pt idx="10351">
                  <c:v>80628.394</c:v>
                </c:pt>
                <c:pt idx="10352">
                  <c:v>80726.384000000005</c:v>
                </c:pt>
                <c:pt idx="10353">
                  <c:v>77480.193999999989</c:v>
                </c:pt>
                <c:pt idx="10354">
                  <c:v>79698.397000000012</c:v>
                </c:pt>
                <c:pt idx="10355">
                  <c:v>80987.764999999985</c:v>
                </c:pt>
                <c:pt idx="10356">
                  <c:v>77363.135000000009</c:v>
                </c:pt>
                <c:pt idx="10357">
                  <c:v>79832.078999999983</c:v>
                </c:pt>
                <c:pt idx="10358">
                  <c:v>78515.997999999992</c:v>
                </c:pt>
                <c:pt idx="10359">
                  <c:v>79770.497999999978</c:v>
                </c:pt>
                <c:pt idx="10360">
                  <c:v>79025.213999999978</c:v>
                </c:pt>
                <c:pt idx="10361">
                  <c:v>78832.638999999996</c:v>
                </c:pt>
                <c:pt idx="10362">
                  <c:v>77966.199000000008</c:v>
                </c:pt>
                <c:pt idx="10363">
                  <c:v>81555.247000000003</c:v>
                </c:pt>
                <c:pt idx="10364">
                  <c:v>81665.834000000017</c:v>
                </c:pt>
                <c:pt idx="10365">
                  <c:v>79472.94200000001</c:v>
                </c:pt>
                <c:pt idx="10366">
                  <c:v>81891.580999999976</c:v>
                </c:pt>
                <c:pt idx="10367">
                  <c:v>80190.788</c:v>
                </c:pt>
                <c:pt idx="10368">
                  <c:v>80888.391999999993</c:v>
                </c:pt>
                <c:pt idx="10369">
                  <c:v>79377.30799999999</c:v>
                </c:pt>
                <c:pt idx="10370">
                  <c:v>79532.080999999991</c:v>
                </c:pt>
                <c:pt idx="10371">
                  <c:v>75414.054999999993</c:v>
                </c:pt>
                <c:pt idx="10372">
                  <c:v>75803.709000000017</c:v>
                </c:pt>
                <c:pt idx="10373">
                  <c:v>78810.335999999981</c:v>
                </c:pt>
                <c:pt idx="10374">
                  <c:v>83146.008000000002</c:v>
                </c:pt>
                <c:pt idx="10375">
                  <c:v>81707.362999999998</c:v>
                </c:pt>
                <c:pt idx="10376">
                  <c:v>79791.410000000018</c:v>
                </c:pt>
                <c:pt idx="10377">
                  <c:v>77328.467999999993</c:v>
                </c:pt>
                <c:pt idx="10378">
                  <c:v>79621.691000000006</c:v>
                </c:pt>
                <c:pt idx="10379">
                  <c:v>80466.803000000029</c:v>
                </c:pt>
                <c:pt idx="10380">
                  <c:v>81830.981999999989</c:v>
                </c:pt>
                <c:pt idx="10381">
                  <c:v>84038.702000000005</c:v>
                </c:pt>
                <c:pt idx="10382">
                  <c:v>81151.370999999999</c:v>
                </c:pt>
                <c:pt idx="10383">
                  <c:v>79851.799000000014</c:v>
                </c:pt>
                <c:pt idx="10384">
                  <c:v>78161.485999999975</c:v>
                </c:pt>
                <c:pt idx="10385">
                  <c:v>80372.759000000005</c:v>
                </c:pt>
                <c:pt idx="10386">
                  <c:v>74496.705000000002</c:v>
                </c:pt>
                <c:pt idx="10387">
                  <c:v>80132.603000000003</c:v>
                </c:pt>
                <c:pt idx="10388">
                  <c:v>80342.27399999999</c:v>
                </c:pt>
                <c:pt idx="10389">
                  <c:v>78111.58600000001</c:v>
                </c:pt>
                <c:pt idx="10390">
                  <c:v>78582.764999999999</c:v>
                </c:pt>
                <c:pt idx="10391">
                  <c:v>81882.687000000005</c:v>
                </c:pt>
                <c:pt idx="10392">
                  <c:v>79546.64999999998</c:v>
                </c:pt>
                <c:pt idx="10393">
                  <c:v>80149.908999999985</c:v>
                </c:pt>
                <c:pt idx="10394">
                  <c:v>80561.823000000004</c:v>
                </c:pt>
                <c:pt idx="10395">
                  <c:v>80193.441000000006</c:v>
                </c:pt>
                <c:pt idx="10396">
                  <c:v>81556.556000000011</c:v>
                </c:pt>
                <c:pt idx="10397">
                  <c:v>78953.671000000002</c:v>
                </c:pt>
                <c:pt idx="10398">
                  <c:v>81234.64443</c:v>
                </c:pt>
                <c:pt idx="10399">
                  <c:v>79356.031999999992</c:v>
                </c:pt>
                <c:pt idx="10400">
                  <c:v>78805.182000000001</c:v>
                </c:pt>
                <c:pt idx="10401">
                  <c:v>81942.065000000017</c:v>
                </c:pt>
                <c:pt idx="10402">
                  <c:v>79918.963000000032</c:v>
                </c:pt>
                <c:pt idx="10403">
                  <c:v>76257.747999999992</c:v>
                </c:pt>
                <c:pt idx="10404">
                  <c:v>74781.633000000016</c:v>
                </c:pt>
                <c:pt idx="10405">
                  <c:v>73777.933999999979</c:v>
                </c:pt>
                <c:pt idx="10406">
                  <c:v>76121.968999999997</c:v>
                </c:pt>
                <c:pt idx="10407">
                  <c:v>79449.488999999987</c:v>
                </c:pt>
                <c:pt idx="10408">
                  <c:v>81925.387999999977</c:v>
                </c:pt>
                <c:pt idx="10409">
                  <c:v>78506.983999999997</c:v>
                </c:pt>
                <c:pt idx="10410">
                  <c:v>82367.018999999986</c:v>
                </c:pt>
                <c:pt idx="10411">
                  <c:v>83480.127999999982</c:v>
                </c:pt>
                <c:pt idx="10412">
                  <c:v>83463.796999999991</c:v>
                </c:pt>
                <c:pt idx="10413">
                  <c:v>81242.956999999995</c:v>
                </c:pt>
                <c:pt idx="10414">
                  <c:v>79318.954000000027</c:v>
                </c:pt>
                <c:pt idx="10415">
                  <c:v>78965.503000000012</c:v>
                </c:pt>
                <c:pt idx="10416">
                  <c:v>79464.593999999983</c:v>
                </c:pt>
                <c:pt idx="10417">
                  <c:v>81354.313000000038</c:v>
                </c:pt>
                <c:pt idx="10418">
                  <c:v>79018.018999999986</c:v>
                </c:pt>
                <c:pt idx="10419">
                  <c:v>79434.402999999991</c:v>
                </c:pt>
                <c:pt idx="10420">
                  <c:v>75728.383000000002</c:v>
                </c:pt>
                <c:pt idx="10421">
                  <c:v>77623.213999999978</c:v>
                </c:pt>
                <c:pt idx="10422">
                  <c:v>78768.525999999983</c:v>
                </c:pt>
                <c:pt idx="10423">
                  <c:v>81085.53800000003</c:v>
                </c:pt>
                <c:pt idx="10424">
                  <c:v>82496.546000000002</c:v>
                </c:pt>
                <c:pt idx="10425">
                  <c:v>79558.681000000011</c:v>
                </c:pt>
                <c:pt idx="10426">
                  <c:v>76442.870999999999</c:v>
                </c:pt>
                <c:pt idx="10427">
                  <c:v>79695.714000000007</c:v>
                </c:pt>
                <c:pt idx="10428">
                  <c:v>79968.917999999991</c:v>
                </c:pt>
                <c:pt idx="10429">
                  <c:v>80358.95600000002</c:v>
                </c:pt>
                <c:pt idx="10430">
                  <c:v>80796.208000000013</c:v>
                </c:pt>
                <c:pt idx="10431">
                  <c:v>80987.657000000007</c:v>
                </c:pt>
                <c:pt idx="10432">
                  <c:v>82813.98000000001</c:v>
                </c:pt>
                <c:pt idx="10433">
                  <c:v>80710.212000000014</c:v>
                </c:pt>
                <c:pt idx="10434">
                  <c:v>83922.528999999966</c:v>
                </c:pt>
                <c:pt idx="10435">
                  <c:v>82770.012000000002</c:v>
                </c:pt>
                <c:pt idx="10436">
                  <c:v>83611.017999999996</c:v>
                </c:pt>
                <c:pt idx="10437">
                  <c:v>79924.142999999996</c:v>
                </c:pt>
                <c:pt idx="10438">
                  <c:v>82718.355999999985</c:v>
                </c:pt>
                <c:pt idx="10439">
                  <c:v>80447.734999999986</c:v>
                </c:pt>
                <c:pt idx="10440">
                  <c:v>76747.901999999973</c:v>
                </c:pt>
                <c:pt idx="10441">
                  <c:v>75939.847999999969</c:v>
                </c:pt>
                <c:pt idx="10442">
                  <c:v>75508.453000000009</c:v>
                </c:pt>
                <c:pt idx="10443">
                  <c:v>77228.824000000022</c:v>
                </c:pt>
                <c:pt idx="10444">
                  <c:v>78425.079000000012</c:v>
                </c:pt>
                <c:pt idx="10445">
                  <c:v>81752.835999999996</c:v>
                </c:pt>
                <c:pt idx="10446">
                  <c:v>81905.589000000007</c:v>
                </c:pt>
                <c:pt idx="10447">
                  <c:v>82108.121999999988</c:v>
                </c:pt>
                <c:pt idx="10448">
                  <c:v>82276.323999999993</c:v>
                </c:pt>
                <c:pt idx="10449">
                  <c:v>81838.679999999993</c:v>
                </c:pt>
                <c:pt idx="10450">
                  <c:v>76834.604000000021</c:v>
                </c:pt>
                <c:pt idx="10451">
                  <c:v>81255.379999999976</c:v>
                </c:pt>
                <c:pt idx="10452">
                  <c:v>80307.557000000015</c:v>
                </c:pt>
                <c:pt idx="10453">
                  <c:v>79888.452000000005</c:v>
                </c:pt>
                <c:pt idx="10454">
                  <c:v>79586.063000000024</c:v>
                </c:pt>
                <c:pt idx="10455">
                  <c:v>78598.464999999997</c:v>
                </c:pt>
                <c:pt idx="10456">
                  <c:v>75753.708999999988</c:v>
                </c:pt>
                <c:pt idx="10457">
                  <c:v>75210.208999999988</c:v>
                </c:pt>
                <c:pt idx="10458">
                  <c:v>73197.046000000002</c:v>
                </c:pt>
                <c:pt idx="10459">
                  <c:v>76865.036999999997</c:v>
                </c:pt>
                <c:pt idx="10460">
                  <c:v>79305.421999999977</c:v>
                </c:pt>
                <c:pt idx="10461">
                  <c:v>73245.069000000018</c:v>
                </c:pt>
                <c:pt idx="10462">
                  <c:v>74488.946999999971</c:v>
                </c:pt>
                <c:pt idx="10463">
                  <c:v>78357.883000000031</c:v>
                </c:pt>
                <c:pt idx="10464">
                  <c:v>80038.63</c:v>
                </c:pt>
                <c:pt idx="10465">
                  <c:v>77201.023000000001</c:v>
                </c:pt>
                <c:pt idx="10466">
                  <c:v>79867.123099999968</c:v>
                </c:pt>
                <c:pt idx="10467">
                  <c:v>79877.360000000015</c:v>
                </c:pt>
                <c:pt idx="10468">
                  <c:v>78513.678</c:v>
                </c:pt>
                <c:pt idx="10469">
                  <c:v>84980.021000000008</c:v>
                </c:pt>
                <c:pt idx="10470">
                  <c:v>81038.938999999984</c:v>
                </c:pt>
                <c:pt idx="10471">
                  <c:v>77913.468999999997</c:v>
                </c:pt>
                <c:pt idx="10472">
                  <c:v>80437</c:v>
                </c:pt>
                <c:pt idx="10473">
                  <c:v>82725.47100000002</c:v>
                </c:pt>
                <c:pt idx="10474">
                  <c:v>80027.429999999993</c:v>
                </c:pt>
                <c:pt idx="10475">
                  <c:v>81391.758999999976</c:v>
                </c:pt>
                <c:pt idx="10476">
                  <c:v>82540.548999999999</c:v>
                </c:pt>
                <c:pt idx="10477">
                  <c:v>77748.624000000011</c:v>
                </c:pt>
                <c:pt idx="10478">
                  <c:v>78002.290999999997</c:v>
                </c:pt>
                <c:pt idx="10479">
                  <c:v>77803.917999999991</c:v>
                </c:pt>
                <c:pt idx="10480">
                  <c:v>76726.37</c:v>
                </c:pt>
                <c:pt idx="10481">
                  <c:v>80012.282000000021</c:v>
                </c:pt>
                <c:pt idx="10482">
                  <c:v>81328.557000000001</c:v>
                </c:pt>
                <c:pt idx="10483">
                  <c:v>80724.846000000005</c:v>
                </c:pt>
                <c:pt idx="10484">
                  <c:v>81686.076000000015</c:v>
                </c:pt>
                <c:pt idx="10485">
                  <c:v>81483.157999999981</c:v>
                </c:pt>
                <c:pt idx="10486">
                  <c:v>80721.511000000013</c:v>
                </c:pt>
                <c:pt idx="10487">
                  <c:v>80977.426999999996</c:v>
                </c:pt>
                <c:pt idx="10488">
                  <c:v>81444.644000000029</c:v>
                </c:pt>
                <c:pt idx="10489">
                  <c:v>79108.304000000004</c:v>
                </c:pt>
                <c:pt idx="10490">
                  <c:v>76892.281999999992</c:v>
                </c:pt>
                <c:pt idx="10491">
                  <c:v>78473.133999999991</c:v>
                </c:pt>
                <c:pt idx="10492">
                  <c:v>77099.604000000007</c:v>
                </c:pt>
                <c:pt idx="10493">
                  <c:v>79735.635999999999</c:v>
                </c:pt>
                <c:pt idx="10494">
                  <c:v>78112.166999999972</c:v>
                </c:pt>
                <c:pt idx="10495">
                  <c:v>74134.134999999995</c:v>
                </c:pt>
                <c:pt idx="10496">
                  <c:v>75746.29399999998</c:v>
                </c:pt>
                <c:pt idx="10497">
                  <c:v>77739.116999999984</c:v>
                </c:pt>
                <c:pt idx="10498">
                  <c:v>75383.41899999998</c:v>
                </c:pt>
                <c:pt idx="10499">
                  <c:v>76318.51999999999</c:v>
                </c:pt>
                <c:pt idx="10500">
                  <c:v>75988.660999999978</c:v>
                </c:pt>
                <c:pt idx="10501">
                  <c:v>76648.559999999969</c:v>
                </c:pt>
                <c:pt idx="10502">
                  <c:v>76427.599000000002</c:v>
                </c:pt>
                <c:pt idx="10503">
                  <c:v>77794.419999999984</c:v>
                </c:pt>
                <c:pt idx="10504">
                  <c:v>78460.665999999997</c:v>
                </c:pt>
                <c:pt idx="10505">
                  <c:v>80191.715000000055</c:v>
                </c:pt>
                <c:pt idx="10506">
                  <c:v>77007.197000000015</c:v>
                </c:pt>
                <c:pt idx="10507">
                  <c:v>77715.186000000016</c:v>
                </c:pt>
                <c:pt idx="10508">
                  <c:v>79063.926999999981</c:v>
                </c:pt>
                <c:pt idx="10509">
                  <c:v>76894.629000000001</c:v>
                </c:pt>
                <c:pt idx="10510">
                  <c:v>72562.504000000001</c:v>
                </c:pt>
                <c:pt idx="10511">
                  <c:v>76341.787000000011</c:v>
                </c:pt>
                <c:pt idx="10512">
                  <c:v>76031.984999999986</c:v>
                </c:pt>
                <c:pt idx="10513">
                  <c:v>77152.46100000001</c:v>
                </c:pt>
                <c:pt idx="10514">
                  <c:v>81272.549000000014</c:v>
                </c:pt>
                <c:pt idx="10515">
                  <c:v>79573.600000000006</c:v>
                </c:pt>
                <c:pt idx="10516">
                  <c:v>80029.02800000002</c:v>
                </c:pt>
                <c:pt idx="10517">
                  <c:v>79226.537999999986</c:v>
                </c:pt>
                <c:pt idx="10518">
                  <c:v>77659.946999999971</c:v>
                </c:pt>
                <c:pt idx="10519">
                  <c:v>74388.09</c:v>
                </c:pt>
                <c:pt idx="10520">
                  <c:v>75019.463999999993</c:v>
                </c:pt>
                <c:pt idx="10521">
                  <c:v>74875.112000000008</c:v>
                </c:pt>
                <c:pt idx="10522">
                  <c:v>76063.450000000012</c:v>
                </c:pt>
                <c:pt idx="10523">
                  <c:v>75542.84500000003</c:v>
                </c:pt>
                <c:pt idx="10524">
                  <c:v>76983.821999999986</c:v>
                </c:pt>
                <c:pt idx="10525">
                  <c:v>77595.837</c:v>
                </c:pt>
                <c:pt idx="10526">
                  <c:v>79383.76400000001</c:v>
                </c:pt>
                <c:pt idx="10527">
                  <c:v>76224.641000000003</c:v>
                </c:pt>
                <c:pt idx="10528">
                  <c:v>79705.125</c:v>
                </c:pt>
                <c:pt idx="10529">
                  <c:v>77711.902999999962</c:v>
                </c:pt>
                <c:pt idx="10530">
                  <c:v>77172.482999999993</c:v>
                </c:pt>
                <c:pt idx="10531">
                  <c:v>78818.622000000003</c:v>
                </c:pt>
                <c:pt idx="10532">
                  <c:v>78220.63</c:v>
                </c:pt>
                <c:pt idx="10533">
                  <c:v>80023.903220000007</c:v>
                </c:pt>
                <c:pt idx="10534">
                  <c:v>79146.894999999975</c:v>
                </c:pt>
                <c:pt idx="10535">
                  <c:v>77626.837999999989</c:v>
                </c:pt>
                <c:pt idx="10536">
                  <c:v>79673.355999999985</c:v>
                </c:pt>
                <c:pt idx="10537">
                  <c:v>77650.057000000001</c:v>
                </c:pt>
                <c:pt idx="10538">
                  <c:v>76502.407000000007</c:v>
                </c:pt>
                <c:pt idx="10539">
                  <c:v>74651.536000000036</c:v>
                </c:pt>
                <c:pt idx="10540">
                  <c:v>79345.329000000012</c:v>
                </c:pt>
                <c:pt idx="10541">
                  <c:v>77275.837</c:v>
                </c:pt>
                <c:pt idx="10542">
                  <c:v>78971.797999999995</c:v>
                </c:pt>
                <c:pt idx="10543">
                  <c:v>82611.44200000001</c:v>
                </c:pt>
                <c:pt idx="10544">
                  <c:v>77119.93799999998</c:v>
                </c:pt>
                <c:pt idx="10545">
                  <c:v>75117.079000000027</c:v>
                </c:pt>
                <c:pt idx="10546">
                  <c:v>73849.762999999977</c:v>
                </c:pt>
                <c:pt idx="10547">
                  <c:v>73515.362999999998</c:v>
                </c:pt>
                <c:pt idx="10548">
                  <c:v>74257.982000000004</c:v>
                </c:pt>
                <c:pt idx="10549">
                  <c:v>76754.296000000002</c:v>
                </c:pt>
                <c:pt idx="10550">
                  <c:v>74407.145999999979</c:v>
                </c:pt>
                <c:pt idx="10551">
                  <c:v>76274.397000000012</c:v>
                </c:pt>
                <c:pt idx="10552">
                  <c:v>73203.926999999981</c:v>
                </c:pt>
                <c:pt idx="10553">
                  <c:v>74964.869000000006</c:v>
                </c:pt>
                <c:pt idx="10554">
                  <c:v>78067.330999999991</c:v>
                </c:pt>
                <c:pt idx="10555">
                  <c:v>81356.654000000024</c:v>
                </c:pt>
                <c:pt idx="10556">
                  <c:v>76118.906000000003</c:v>
                </c:pt>
                <c:pt idx="10557">
                  <c:v>77801.039000000004</c:v>
                </c:pt>
                <c:pt idx="10558">
                  <c:v>78988.547999999981</c:v>
                </c:pt>
                <c:pt idx="10559">
                  <c:v>78934.724999999991</c:v>
                </c:pt>
                <c:pt idx="10560">
                  <c:v>76107.691999999995</c:v>
                </c:pt>
                <c:pt idx="10561">
                  <c:v>75133.412999999986</c:v>
                </c:pt>
                <c:pt idx="10562">
                  <c:v>75292.824999999997</c:v>
                </c:pt>
                <c:pt idx="10563">
                  <c:v>76878.428740000018</c:v>
                </c:pt>
                <c:pt idx="10564">
                  <c:v>79420.717000000004</c:v>
                </c:pt>
                <c:pt idx="10565">
                  <c:v>74029.409</c:v>
                </c:pt>
                <c:pt idx="10566">
                  <c:v>80557.015999999989</c:v>
                </c:pt>
                <c:pt idx="10567">
                  <c:v>78395.470999999976</c:v>
                </c:pt>
                <c:pt idx="10568">
                  <c:v>77572.438999999998</c:v>
                </c:pt>
                <c:pt idx="10569">
                  <c:v>79792.039000000019</c:v>
                </c:pt>
                <c:pt idx="10570">
                  <c:v>83167.826999999976</c:v>
                </c:pt>
                <c:pt idx="10571">
                  <c:v>78961.890000000014</c:v>
                </c:pt>
                <c:pt idx="10572">
                  <c:v>76184.411000000022</c:v>
                </c:pt>
                <c:pt idx="10573">
                  <c:v>76468.490999999965</c:v>
                </c:pt>
                <c:pt idx="10574">
                  <c:v>77709.591000000015</c:v>
                </c:pt>
                <c:pt idx="10575">
                  <c:v>78364.228000000003</c:v>
                </c:pt>
                <c:pt idx="10576">
                  <c:v>76840.128999999986</c:v>
                </c:pt>
                <c:pt idx="10577">
                  <c:v>76455.925000000003</c:v>
                </c:pt>
                <c:pt idx="10578">
                  <c:v>77070.389889999977</c:v>
                </c:pt>
                <c:pt idx="10579">
                  <c:v>73588.281000000003</c:v>
                </c:pt>
                <c:pt idx="10580">
                  <c:v>76354.865000000005</c:v>
                </c:pt>
                <c:pt idx="10581">
                  <c:v>77650.497999999978</c:v>
                </c:pt>
                <c:pt idx="10582">
                  <c:v>74933.417999999991</c:v>
                </c:pt>
                <c:pt idx="10583">
                  <c:v>75830.623999999996</c:v>
                </c:pt>
                <c:pt idx="10584">
                  <c:v>76003.664999999994</c:v>
                </c:pt>
                <c:pt idx="10585">
                  <c:v>74480.135999999984</c:v>
                </c:pt>
                <c:pt idx="10586">
                  <c:v>75111.626000000004</c:v>
                </c:pt>
                <c:pt idx="10587">
                  <c:v>75200.928999999989</c:v>
                </c:pt>
                <c:pt idx="10588">
                  <c:v>76889.904999999984</c:v>
                </c:pt>
                <c:pt idx="10589">
                  <c:v>76735.135999999984</c:v>
                </c:pt>
                <c:pt idx="10590">
                  <c:v>77543.738000000027</c:v>
                </c:pt>
                <c:pt idx="10591">
                  <c:v>76836.967999999993</c:v>
                </c:pt>
                <c:pt idx="10592">
                  <c:v>76391.569999999992</c:v>
                </c:pt>
                <c:pt idx="10593">
                  <c:v>78696.59500000003</c:v>
                </c:pt>
                <c:pt idx="10594">
                  <c:v>72352.94</c:v>
                </c:pt>
                <c:pt idx="10595">
                  <c:v>70628.555000000008</c:v>
                </c:pt>
                <c:pt idx="10596">
                  <c:v>76042.570999999996</c:v>
                </c:pt>
                <c:pt idx="10597">
                  <c:v>73784.548999999999</c:v>
                </c:pt>
                <c:pt idx="10598">
                  <c:v>74035.936000000002</c:v>
                </c:pt>
                <c:pt idx="10599">
                  <c:v>74982.541000000012</c:v>
                </c:pt>
                <c:pt idx="10600">
                  <c:v>77491.375999999975</c:v>
                </c:pt>
                <c:pt idx="10601">
                  <c:v>76456.268000000011</c:v>
                </c:pt>
                <c:pt idx="10602">
                  <c:v>76151.172999999981</c:v>
                </c:pt>
                <c:pt idx="10603">
                  <c:v>73654.175000000003</c:v>
                </c:pt>
                <c:pt idx="10604">
                  <c:v>74447.39</c:v>
                </c:pt>
                <c:pt idx="10605">
                  <c:v>80379.754000000015</c:v>
                </c:pt>
                <c:pt idx="10606">
                  <c:v>79547.547000000006</c:v>
                </c:pt>
                <c:pt idx="10607">
                  <c:v>75556.197000000015</c:v>
                </c:pt>
                <c:pt idx="10608">
                  <c:v>75971.769</c:v>
                </c:pt>
                <c:pt idx="10609">
                  <c:v>77901.718999999997</c:v>
                </c:pt>
                <c:pt idx="10610">
                  <c:v>78373.697000000015</c:v>
                </c:pt>
                <c:pt idx="10611">
                  <c:v>74062.45699999998</c:v>
                </c:pt>
                <c:pt idx="10612">
                  <c:v>72042.211999999985</c:v>
                </c:pt>
                <c:pt idx="10613">
                  <c:v>74790.797999999995</c:v>
                </c:pt>
                <c:pt idx="10614">
                  <c:v>73855.198999999979</c:v>
                </c:pt>
                <c:pt idx="10615">
                  <c:v>71922.328999999998</c:v>
                </c:pt>
                <c:pt idx="10616">
                  <c:v>74049.267999999982</c:v>
                </c:pt>
                <c:pt idx="10617">
                  <c:v>73828.484000000011</c:v>
                </c:pt>
                <c:pt idx="10618">
                  <c:v>77049.190999999992</c:v>
                </c:pt>
                <c:pt idx="10619">
                  <c:v>79486.117999999988</c:v>
                </c:pt>
                <c:pt idx="10620">
                  <c:v>76180.10500000001</c:v>
                </c:pt>
                <c:pt idx="10621">
                  <c:v>77019.462</c:v>
                </c:pt>
                <c:pt idx="10622">
                  <c:v>77201.135000000024</c:v>
                </c:pt>
                <c:pt idx="10623">
                  <c:v>73082.195999999996</c:v>
                </c:pt>
                <c:pt idx="10624">
                  <c:v>75728.333999999988</c:v>
                </c:pt>
                <c:pt idx="10625">
                  <c:v>76925.81</c:v>
                </c:pt>
                <c:pt idx="10626">
                  <c:v>76534.452999999994</c:v>
                </c:pt>
                <c:pt idx="10627">
                  <c:v>74171.22099999999</c:v>
                </c:pt>
                <c:pt idx="10628">
                  <c:v>75880.898000000001</c:v>
                </c:pt>
                <c:pt idx="10629">
                  <c:v>73158.370999999985</c:v>
                </c:pt>
                <c:pt idx="10630">
                  <c:v>78371.83100000002</c:v>
                </c:pt>
                <c:pt idx="10631">
                  <c:v>74103.085999999981</c:v>
                </c:pt>
                <c:pt idx="10632">
                  <c:v>74242.561050000004</c:v>
                </c:pt>
                <c:pt idx="10633">
                  <c:v>78082.899999999994</c:v>
                </c:pt>
                <c:pt idx="10634">
                  <c:v>80034.862000000008</c:v>
                </c:pt>
                <c:pt idx="10635">
                  <c:v>76064.479999999996</c:v>
                </c:pt>
                <c:pt idx="10636">
                  <c:v>75643.547999999995</c:v>
                </c:pt>
                <c:pt idx="10637">
                  <c:v>75157.830999999976</c:v>
                </c:pt>
                <c:pt idx="10638">
                  <c:v>76644.598999999987</c:v>
                </c:pt>
                <c:pt idx="10639">
                  <c:v>73966.49900000004</c:v>
                </c:pt>
                <c:pt idx="10640">
                  <c:v>77039.940999999992</c:v>
                </c:pt>
                <c:pt idx="10641">
                  <c:v>73916.698999999993</c:v>
                </c:pt>
                <c:pt idx="10642">
                  <c:v>74390.63499999998</c:v>
                </c:pt>
                <c:pt idx="10643">
                  <c:v>75651.853000000003</c:v>
                </c:pt>
                <c:pt idx="10644">
                  <c:v>72377.574999999997</c:v>
                </c:pt>
                <c:pt idx="10645">
                  <c:v>72816.164000000019</c:v>
                </c:pt>
                <c:pt idx="10646">
                  <c:v>75378.421000000002</c:v>
                </c:pt>
                <c:pt idx="10647">
                  <c:v>78872.978000000003</c:v>
                </c:pt>
                <c:pt idx="10648">
                  <c:v>76590.156999999992</c:v>
                </c:pt>
                <c:pt idx="10649">
                  <c:v>74039.528000000006</c:v>
                </c:pt>
                <c:pt idx="10650">
                  <c:v>69732.62</c:v>
                </c:pt>
                <c:pt idx="10651">
                  <c:v>72970.009000000005</c:v>
                </c:pt>
                <c:pt idx="10652">
                  <c:v>74635.687999999995</c:v>
                </c:pt>
                <c:pt idx="10653">
                  <c:v>76013.614000000016</c:v>
                </c:pt>
                <c:pt idx="10654">
                  <c:v>77830.935999999987</c:v>
                </c:pt>
                <c:pt idx="10655">
                  <c:v>79246.599999999991</c:v>
                </c:pt>
                <c:pt idx="10656">
                  <c:v>81053.220000000016</c:v>
                </c:pt>
                <c:pt idx="10657">
                  <c:v>82226.535000000018</c:v>
                </c:pt>
                <c:pt idx="10658">
                  <c:v>85049.466</c:v>
                </c:pt>
                <c:pt idx="10659">
                  <c:v>81819.998000000021</c:v>
                </c:pt>
                <c:pt idx="10660">
                  <c:v>78341.263000000006</c:v>
                </c:pt>
                <c:pt idx="10661">
                  <c:v>72397.940000000017</c:v>
                </c:pt>
                <c:pt idx="10662">
                  <c:v>77187.377000000008</c:v>
                </c:pt>
                <c:pt idx="10663">
                  <c:v>73916.745999999985</c:v>
                </c:pt>
                <c:pt idx="10664">
                  <c:v>75759.822999999975</c:v>
                </c:pt>
                <c:pt idx="10665">
                  <c:v>75089.236999999994</c:v>
                </c:pt>
                <c:pt idx="10666">
                  <c:v>75592.305000000022</c:v>
                </c:pt>
                <c:pt idx="10667">
                  <c:v>73982.410999999993</c:v>
                </c:pt>
                <c:pt idx="10668">
                  <c:v>73608.990999999995</c:v>
                </c:pt>
                <c:pt idx="10669">
                  <c:v>74489.232999999993</c:v>
                </c:pt>
                <c:pt idx="10670">
                  <c:v>75324.326019999993</c:v>
                </c:pt>
                <c:pt idx="10671">
                  <c:v>72529.783000000025</c:v>
                </c:pt>
                <c:pt idx="10672">
                  <c:v>69790.061000000002</c:v>
                </c:pt>
                <c:pt idx="10673">
                  <c:v>73236.256999999998</c:v>
                </c:pt>
                <c:pt idx="10674">
                  <c:v>71705.90400000001</c:v>
                </c:pt>
                <c:pt idx="10675">
                  <c:v>72434.921000000002</c:v>
                </c:pt>
                <c:pt idx="10676">
                  <c:v>73451.975000000006</c:v>
                </c:pt>
                <c:pt idx="10677">
                  <c:v>72467.606000000014</c:v>
                </c:pt>
                <c:pt idx="10678">
                  <c:v>76989.000999999975</c:v>
                </c:pt>
                <c:pt idx="10679">
                  <c:v>75627.149000000005</c:v>
                </c:pt>
                <c:pt idx="10680">
                  <c:v>73545.319000000003</c:v>
                </c:pt>
                <c:pt idx="10681">
                  <c:v>73722.802000000011</c:v>
                </c:pt>
                <c:pt idx="10682">
                  <c:v>73774.034</c:v>
                </c:pt>
                <c:pt idx="10683">
                  <c:v>71399.985000000001</c:v>
                </c:pt>
                <c:pt idx="10684">
                  <c:v>71184.041000000027</c:v>
                </c:pt>
                <c:pt idx="10685">
                  <c:v>71954.654999999984</c:v>
                </c:pt>
                <c:pt idx="10686">
                  <c:v>74894.690999999992</c:v>
                </c:pt>
                <c:pt idx="10687">
                  <c:v>77941.141000000003</c:v>
                </c:pt>
                <c:pt idx="10688">
                  <c:v>81284.27499999998</c:v>
                </c:pt>
                <c:pt idx="10689">
                  <c:v>77512.168000000005</c:v>
                </c:pt>
                <c:pt idx="10690">
                  <c:v>77238.169000000009</c:v>
                </c:pt>
                <c:pt idx="10691">
                  <c:v>79998.438999999998</c:v>
                </c:pt>
                <c:pt idx="10692">
                  <c:v>81777.150999999998</c:v>
                </c:pt>
                <c:pt idx="10693">
                  <c:v>77151.274000000005</c:v>
                </c:pt>
                <c:pt idx="10694">
                  <c:v>74117.411999999982</c:v>
                </c:pt>
                <c:pt idx="10695">
                  <c:v>76467.48079999999</c:v>
                </c:pt>
                <c:pt idx="10696">
                  <c:v>77171.081499999986</c:v>
                </c:pt>
                <c:pt idx="10697">
                  <c:v>74844.782000000007</c:v>
                </c:pt>
                <c:pt idx="10698">
                  <c:v>71008.824999999997</c:v>
                </c:pt>
                <c:pt idx="10699">
                  <c:v>72429.766000000003</c:v>
                </c:pt>
                <c:pt idx="10700">
                  <c:v>75772.14499999999</c:v>
                </c:pt>
                <c:pt idx="10701">
                  <c:v>71631.133000000002</c:v>
                </c:pt>
                <c:pt idx="10702">
                  <c:v>73633.350000000006</c:v>
                </c:pt>
                <c:pt idx="10703">
                  <c:v>73674.507930000007</c:v>
                </c:pt>
                <c:pt idx="10704">
                  <c:v>71984.258000000016</c:v>
                </c:pt>
                <c:pt idx="10705">
                  <c:v>72949.561999999991</c:v>
                </c:pt>
                <c:pt idx="10706">
                  <c:v>72325.767999999996</c:v>
                </c:pt>
                <c:pt idx="10707">
                  <c:v>72697.517999999982</c:v>
                </c:pt>
                <c:pt idx="10708">
                  <c:v>73896.474000000002</c:v>
                </c:pt>
                <c:pt idx="10709">
                  <c:v>73233.342000000004</c:v>
                </c:pt>
                <c:pt idx="10710">
                  <c:v>77731.556000000011</c:v>
                </c:pt>
                <c:pt idx="10711">
                  <c:v>74922.839000000022</c:v>
                </c:pt>
                <c:pt idx="10712">
                  <c:v>73858.438999999998</c:v>
                </c:pt>
                <c:pt idx="10713">
                  <c:v>73066.455000000002</c:v>
                </c:pt>
                <c:pt idx="10714">
                  <c:v>75717.654000000024</c:v>
                </c:pt>
                <c:pt idx="10715">
                  <c:v>75943.148000000001</c:v>
                </c:pt>
                <c:pt idx="10716">
                  <c:v>76531.994999999995</c:v>
                </c:pt>
                <c:pt idx="10717">
                  <c:v>77475.876999999993</c:v>
                </c:pt>
                <c:pt idx="10718">
                  <c:v>79318.432000000001</c:v>
                </c:pt>
                <c:pt idx="10719">
                  <c:v>80127.875999999989</c:v>
                </c:pt>
                <c:pt idx="10720">
                  <c:v>73917.526000000042</c:v>
                </c:pt>
                <c:pt idx="10721">
                  <c:v>77259.8</c:v>
                </c:pt>
                <c:pt idx="10722">
                  <c:v>75905.425999999978</c:v>
                </c:pt>
                <c:pt idx="10723">
                  <c:v>76291.454999999987</c:v>
                </c:pt>
                <c:pt idx="10724">
                  <c:v>76901.41399999999</c:v>
                </c:pt>
                <c:pt idx="10725">
                  <c:v>76534.520599999989</c:v>
                </c:pt>
                <c:pt idx="10726">
                  <c:v>74747.790999999983</c:v>
                </c:pt>
                <c:pt idx="10727">
                  <c:v>75350.402000000002</c:v>
                </c:pt>
                <c:pt idx="10728">
                  <c:v>76268.272000000012</c:v>
                </c:pt>
                <c:pt idx="10729">
                  <c:v>74846.829000000012</c:v>
                </c:pt>
                <c:pt idx="10730">
                  <c:v>74245.240000000034</c:v>
                </c:pt>
                <c:pt idx="10731">
                  <c:v>73076.31700000001</c:v>
                </c:pt>
                <c:pt idx="10732">
                  <c:v>74853.683999999994</c:v>
                </c:pt>
                <c:pt idx="10733">
                  <c:v>77126.173999999999</c:v>
                </c:pt>
                <c:pt idx="10734">
                  <c:v>75169.602000000014</c:v>
                </c:pt>
                <c:pt idx="10735">
                  <c:v>75240.877999999968</c:v>
                </c:pt>
                <c:pt idx="10736">
                  <c:v>71529.896999999983</c:v>
                </c:pt>
                <c:pt idx="10737">
                  <c:v>69640.587000000014</c:v>
                </c:pt>
                <c:pt idx="10738">
                  <c:v>70451.739000000016</c:v>
                </c:pt>
                <c:pt idx="10739">
                  <c:v>73053.266999999993</c:v>
                </c:pt>
                <c:pt idx="10740">
                  <c:v>68723.152000000002</c:v>
                </c:pt>
                <c:pt idx="10741">
                  <c:v>68240.12000000001</c:v>
                </c:pt>
                <c:pt idx="10742">
                  <c:v>71538.740000000005</c:v>
                </c:pt>
                <c:pt idx="10743">
                  <c:v>77101.446000000011</c:v>
                </c:pt>
                <c:pt idx="10744">
                  <c:v>75150.542400000006</c:v>
                </c:pt>
                <c:pt idx="10745">
                  <c:v>72158.897000000026</c:v>
                </c:pt>
                <c:pt idx="10746">
                  <c:v>73565.904999999984</c:v>
                </c:pt>
                <c:pt idx="10747">
                  <c:v>80503.034000000014</c:v>
                </c:pt>
                <c:pt idx="10748">
                  <c:v>79434.483999999982</c:v>
                </c:pt>
                <c:pt idx="10749">
                  <c:v>73773.499000000011</c:v>
                </c:pt>
                <c:pt idx="10750">
                  <c:v>80136.991999999969</c:v>
                </c:pt>
                <c:pt idx="10751">
                  <c:v>79487.007999999973</c:v>
                </c:pt>
                <c:pt idx="10752">
                  <c:v>76842.036000000007</c:v>
                </c:pt>
                <c:pt idx="10753">
                  <c:v>77055.944000000032</c:v>
                </c:pt>
                <c:pt idx="10754">
                  <c:v>77555.111000000019</c:v>
                </c:pt>
                <c:pt idx="10755">
                  <c:v>72417.676999999981</c:v>
                </c:pt>
                <c:pt idx="10756">
                  <c:v>73129.393999999986</c:v>
                </c:pt>
                <c:pt idx="10757">
                  <c:v>70570.569000000003</c:v>
                </c:pt>
                <c:pt idx="10758">
                  <c:v>73136.65300000002</c:v>
                </c:pt>
                <c:pt idx="10759">
                  <c:v>72242.77900000001</c:v>
                </c:pt>
                <c:pt idx="10760">
                  <c:v>74712.24000000002</c:v>
                </c:pt>
                <c:pt idx="10761">
                  <c:v>73156.006000000023</c:v>
                </c:pt>
                <c:pt idx="10762">
                  <c:v>73538.958999999988</c:v>
                </c:pt>
                <c:pt idx="10763">
                  <c:v>72380.582999999999</c:v>
                </c:pt>
                <c:pt idx="10764">
                  <c:v>71986.353999999992</c:v>
                </c:pt>
                <c:pt idx="10765">
                  <c:v>73792.092000000004</c:v>
                </c:pt>
                <c:pt idx="10766">
                  <c:v>72015.600000000006</c:v>
                </c:pt>
                <c:pt idx="10767">
                  <c:v>75784.11</c:v>
                </c:pt>
                <c:pt idx="10768">
                  <c:v>78442.145000000019</c:v>
                </c:pt>
                <c:pt idx="10769">
                  <c:v>76760.997499999998</c:v>
                </c:pt>
                <c:pt idx="10770">
                  <c:v>76442.100999999995</c:v>
                </c:pt>
                <c:pt idx="10771">
                  <c:v>77801.230999999985</c:v>
                </c:pt>
                <c:pt idx="10772">
                  <c:v>77871.459999999992</c:v>
                </c:pt>
                <c:pt idx="10773">
                  <c:v>74591.575000000012</c:v>
                </c:pt>
                <c:pt idx="10774">
                  <c:v>78757.615000000005</c:v>
                </c:pt>
                <c:pt idx="10775">
                  <c:v>83871.114000000016</c:v>
                </c:pt>
                <c:pt idx="10776">
                  <c:v>84141.213999999978</c:v>
                </c:pt>
                <c:pt idx="10777">
                  <c:v>82261.535999999993</c:v>
                </c:pt>
                <c:pt idx="10778">
                  <c:v>80027.497000000003</c:v>
                </c:pt>
                <c:pt idx="10779">
                  <c:v>76909.067999999985</c:v>
                </c:pt>
                <c:pt idx="10780">
                  <c:v>75630.376999999993</c:v>
                </c:pt>
                <c:pt idx="10781">
                  <c:v>75769.838000000003</c:v>
                </c:pt>
                <c:pt idx="10782">
                  <c:v>74336.928999999989</c:v>
                </c:pt>
                <c:pt idx="10783">
                  <c:v>74216.609000000011</c:v>
                </c:pt>
                <c:pt idx="10784">
                  <c:v>76164.842000000004</c:v>
                </c:pt>
                <c:pt idx="10785">
                  <c:v>72115.065999999963</c:v>
                </c:pt>
                <c:pt idx="10786">
                  <c:v>76703.801999999996</c:v>
                </c:pt>
                <c:pt idx="10787">
                  <c:v>72986.048999999999</c:v>
                </c:pt>
                <c:pt idx="10788">
                  <c:v>74805.932000000001</c:v>
                </c:pt>
                <c:pt idx="10789">
                  <c:v>74561.425000000003</c:v>
                </c:pt>
                <c:pt idx="10790">
                  <c:v>74463.288000000015</c:v>
                </c:pt>
                <c:pt idx="10791">
                  <c:v>74078.430000000008</c:v>
                </c:pt>
                <c:pt idx="10792">
                  <c:v>71878.988999999987</c:v>
                </c:pt>
                <c:pt idx="10793">
                  <c:v>69762.579999999987</c:v>
                </c:pt>
                <c:pt idx="10794">
                  <c:v>73280.83600000001</c:v>
                </c:pt>
                <c:pt idx="10795">
                  <c:v>72524.875999999989</c:v>
                </c:pt>
                <c:pt idx="10796">
                  <c:v>72217.112000000023</c:v>
                </c:pt>
                <c:pt idx="10797">
                  <c:v>72246.564000000013</c:v>
                </c:pt>
                <c:pt idx="10798">
                  <c:v>72800.728000000017</c:v>
                </c:pt>
                <c:pt idx="10799">
                  <c:v>73276.559999999983</c:v>
                </c:pt>
                <c:pt idx="10800">
                  <c:v>68904.381999999998</c:v>
                </c:pt>
                <c:pt idx="10801">
                  <c:v>72804.36</c:v>
                </c:pt>
                <c:pt idx="10802">
                  <c:v>72384.440999999992</c:v>
                </c:pt>
                <c:pt idx="10803">
                  <c:v>70387.34600000002</c:v>
                </c:pt>
                <c:pt idx="10804">
                  <c:v>70914.298999999985</c:v>
                </c:pt>
                <c:pt idx="10805">
                  <c:v>70401.867999999988</c:v>
                </c:pt>
                <c:pt idx="10806">
                  <c:v>67792.264999999985</c:v>
                </c:pt>
                <c:pt idx="10807">
                  <c:v>70963.387000000002</c:v>
                </c:pt>
                <c:pt idx="10808">
                  <c:v>72253.175999999992</c:v>
                </c:pt>
                <c:pt idx="10809">
                  <c:v>74151.771000000008</c:v>
                </c:pt>
                <c:pt idx="10810">
                  <c:v>74105.701000000001</c:v>
                </c:pt>
                <c:pt idx="10811">
                  <c:v>74292.819000000018</c:v>
                </c:pt>
                <c:pt idx="10812">
                  <c:v>71037.789999999994</c:v>
                </c:pt>
                <c:pt idx="10813">
                  <c:v>70675.221000000005</c:v>
                </c:pt>
                <c:pt idx="10814">
                  <c:v>72948.023000000001</c:v>
                </c:pt>
                <c:pt idx="10815">
                  <c:v>69558.538</c:v>
                </c:pt>
                <c:pt idx="10816">
                  <c:v>69978.253999999986</c:v>
                </c:pt>
                <c:pt idx="10817">
                  <c:v>71249.143000000011</c:v>
                </c:pt>
                <c:pt idx="10818">
                  <c:v>72764.993000000017</c:v>
                </c:pt>
                <c:pt idx="10819">
                  <c:v>71176.538</c:v>
                </c:pt>
                <c:pt idx="10820">
                  <c:v>70406.205000000016</c:v>
                </c:pt>
                <c:pt idx="10821">
                  <c:v>69299.311999999991</c:v>
                </c:pt>
                <c:pt idx="10822">
                  <c:v>70627.085000000006</c:v>
                </c:pt>
                <c:pt idx="10823">
                  <c:v>71720.284000000029</c:v>
                </c:pt>
                <c:pt idx="10824">
                  <c:v>71928.231</c:v>
                </c:pt>
                <c:pt idx="10825">
                  <c:v>74075.313999999984</c:v>
                </c:pt>
                <c:pt idx="10826">
                  <c:v>72833.835000000006</c:v>
                </c:pt>
                <c:pt idx="10827">
                  <c:v>72121.340999999986</c:v>
                </c:pt>
                <c:pt idx="10828">
                  <c:v>70916.491000000009</c:v>
                </c:pt>
                <c:pt idx="10829">
                  <c:v>71420.864999999976</c:v>
                </c:pt>
                <c:pt idx="10830">
                  <c:v>73083.377999999982</c:v>
                </c:pt>
                <c:pt idx="10831">
                  <c:v>72298.484000000026</c:v>
                </c:pt>
                <c:pt idx="10832">
                  <c:v>75132.383000000002</c:v>
                </c:pt>
                <c:pt idx="10833">
                  <c:v>75612.207999999999</c:v>
                </c:pt>
                <c:pt idx="10834">
                  <c:v>72147.665000000008</c:v>
                </c:pt>
                <c:pt idx="10835">
                  <c:v>78633.341</c:v>
                </c:pt>
                <c:pt idx="10836">
                  <c:v>79449.695000000007</c:v>
                </c:pt>
                <c:pt idx="10837">
                  <c:v>76630.240999999995</c:v>
                </c:pt>
                <c:pt idx="10838">
                  <c:v>73363.599999999991</c:v>
                </c:pt>
                <c:pt idx="10839">
                  <c:v>74638.635000000009</c:v>
                </c:pt>
                <c:pt idx="10840">
                  <c:v>72495.339999999982</c:v>
                </c:pt>
                <c:pt idx="10841">
                  <c:v>72670.284</c:v>
                </c:pt>
                <c:pt idx="10842">
                  <c:v>71605.207000000009</c:v>
                </c:pt>
                <c:pt idx="10843">
                  <c:v>73059.717999999993</c:v>
                </c:pt>
                <c:pt idx="10844">
                  <c:v>72221.087999999989</c:v>
                </c:pt>
                <c:pt idx="10845">
                  <c:v>72074.051000000021</c:v>
                </c:pt>
                <c:pt idx="10846">
                  <c:v>75603.952000000005</c:v>
                </c:pt>
                <c:pt idx="10847">
                  <c:v>73376.50999999998</c:v>
                </c:pt>
                <c:pt idx="10848">
                  <c:v>71938.047300000006</c:v>
                </c:pt>
                <c:pt idx="10849">
                  <c:v>69167.023000000001</c:v>
                </c:pt>
                <c:pt idx="10850">
                  <c:v>66834.316999999995</c:v>
                </c:pt>
                <c:pt idx="10851">
                  <c:v>70484.440000000017</c:v>
                </c:pt>
                <c:pt idx="10852">
                  <c:v>69113.682000000015</c:v>
                </c:pt>
                <c:pt idx="10853">
                  <c:v>69003.315999999992</c:v>
                </c:pt>
                <c:pt idx="10854">
                  <c:v>70237.600999999981</c:v>
                </c:pt>
                <c:pt idx="10855">
                  <c:v>70768.544000000009</c:v>
                </c:pt>
                <c:pt idx="10856">
                  <c:v>73217.224000000002</c:v>
                </c:pt>
                <c:pt idx="10857">
                  <c:v>69776.652000000002</c:v>
                </c:pt>
                <c:pt idx="10858">
                  <c:v>69288.888000000006</c:v>
                </c:pt>
                <c:pt idx="10859">
                  <c:v>70548.02</c:v>
                </c:pt>
                <c:pt idx="10860">
                  <c:v>68692.127000000008</c:v>
                </c:pt>
                <c:pt idx="10861">
                  <c:v>72764.513000000006</c:v>
                </c:pt>
                <c:pt idx="10862">
                  <c:v>73764.36</c:v>
                </c:pt>
                <c:pt idx="10863">
                  <c:v>72528.224999999977</c:v>
                </c:pt>
                <c:pt idx="10864">
                  <c:v>71808.068999999974</c:v>
                </c:pt>
                <c:pt idx="10865">
                  <c:v>71912.636999999988</c:v>
                </c:pt>
                <c:pt idx="10866">
                  <c:v>74724.768999999986</c:v>
                </c:pt>
                <c:pt idx="10867">
                  <c:v>72799.63</c:v>
                </c:pt>
                <c:pt idx="10868">
                  <c:v>71211.526999999987</c:v>
                </c:pt>
                <c:pt idx="10869">
                  <c:v>69159.793999999994</c:v>
                </c:pt>
                <c:pt idx="10870">
                  <c:v>71383.81700000001</c:v>
                </c:pt>
                <c:pt idx="10871">
                  <c:v>72312.546000000031</c:v>
                </c:pt>
                <c:pt idx="10872">
                  <c:v>69782.027999999991</c:v>
                </c:pt>
                <c:pt idx="10873">
                  <c:v>71622.387000000002</c:v>
                </c:pt>
                <c:pt idx="10874">
                  <c:v>69158.024999999994</c:v>
                </c:pt>
                <c:pt idx="10875">
                  <c:v>69998.612999999998</c:v>
                </c:pt>
                <c:pt idx="10876">
                  <c:v>69873.182000000015</c:v>
                </c:pt>
                <c:pt idx="10877">
                  <c:v>67838.993999999992</c:v>
                </c:pt>
                <c:pt idx="10878">
                  <c:v>67133.134999999995</c:v>
                </c:pt>
                <c:pt idx="10879">
                  <c:v>66242.241999999998</c:v>
                </c:pt>
                <c:pt idx="10880">
                  <c:v>68977.430999999997</c:v>
                </c:pt>
                <c:pt idx="10881">
                  <c:v>69863.672000000006</c:v>
                </c:pt>
                <c:pt idx="10882">
                  <c:v>70986.598999999987</c:v>
                </c:pt>
                <c:pt idx="10883">
                  <c:v>69885.952000000005</c:v>
                </c:pt>
                <c:pt idx="10884">
                  <c:v>74525.531999999992</c:v>
                </c:pt>
                <c:pt idx="10885">
                  <c:v>76288.203999999998</c:v>
                </c:pt>
                <c:pt idx="10886">
                  <c:v>74715.253000000012</c:v>
                </c:pt>
                <c:pt idx="10887">
                  <c:v>71942.516000000003</c:v>
                </c:pt>
                <c:pt idx="10888">
                  <c:v>71536.09600000002</c:v>
                </c:pt>
                <c:pt idx="10889">
                  <c:v>70479.12999999999</c:v>
                </c:pt>
                <c:pt idx="10890">
                  <c:v>73022.608000000007</c:v>
                </c:pt>
                <c:pt idx="10891">
                  <c:v>72547.87999999999</c:v>
                </c:pt>
                <c:pt idx="10892">
                  <c:v>74927.088999999993</c:v>
                </c:pt>
                <c:pt idx="10893">
                  <c:v>71118.478000000017</c:v>
                </c:pt>
                <c:pt idx="10894">
                  <c:v>71772.477000000014</c:v>
                </c:pt>
                <c:pt idx="10895">
                  <c:v>73267.236000000004</c:v>
                </c:pt>
                <c:pt idx="10896">
                  <c:v>78610.04800000001</c:v>
                </c:pt>
                <c:pt idx="10897">
                  <c:v>75795.010000000038</c:v>
                </c:pt>
                <c:pt idx="10898">
                  <c:v>75079.405999999988</c:v>
                </c:pt>
                <c:pt idx="10899">
                  <c:v>75282.790000000023</c:v>
                </c:pt>
                <c:pt idx="10900">
                  <c:v>75441.282000000021</c:v>
                </c:pt>
                <c:pt idx="10901">
                  <c:v>75099.129999999976</c:v>
                </c:pt>
                <c:pt idx="10902">
                  <c:v>72946.81</c:v>
                </c:pt>
                <c:pt idx="10903">
                  <c:v>72814.447</c:v>
                </c:pt>
                <c:pt idx="10904">
                  <c:v>74832.708999999988</c:v>
                </c:pt>
                <c:pt idx="10905">
                  <c:v>76752.271000000008</c:v>
                </c:pt>
                <c:pt idx="10906">
                  <c:v>70816.153999999995</c:v>
                </c:pt>
                <c:pt idx="10907">
                  <c:v>73265.201000000015</c:v>
                </c:pt>
                <c:pt idx="10908">
                  <c:v>71677.803999999989</c:v>
                </c:pt>
                <c:pt idx="10909">
                  <c:v>66884.496999999974</c:v>
                </c:pt>
                <c:pt idx="10910">
                  <c:v>69041.749999999985</c:v>
                </c:pt>
                <c:pt idx="10911">
                  <c:v>69344.551000000007</c:v>
                </c:pt>
                <c:pt idx="10912">
                  <c:v>69631.324999999997</c:v>
                </c:pt>
                <c:pt idx="10913">
                  <c:v>69182.843000000008</c:v>
                </c:pt>
                <c:pt idx="10914">
                  <c:v>68230.305000000008</c:v>
                </c:pt>
                <c:pt idx="10915">
                  <c:v>74353.136999999973</c:v>
                </c:pt>
                <c:pt idx="10916">
                  <c:v>71060.698000000019</c:v>
                </c:pt>
                <c:pt idx="10917">
                  <c:v>75048.29800000001</c:v>
                </c:pt>
                <c:pt idx="10918">
                  <c:v>70819.225419999988</c:v>
                </c:pt>
                <c:pt idx="10919">
                  <c:v>70749.267999999982</c:v>
                </c:pt>
                <c:pt idx="10920">
                  <c:v>69985.592999999993</c:v>
                </c:pt>
                <c:pt idx="10921">
                  <c:v>67834.789000000004</c:v>
                </c:pt>
                <c:pt idx="10922">
                  <c:v>70456.133999999991</c:v>
                </c:pt>
                <c:pt idx="10923">
                  <c:v>68424.731000000014</c:v>
                </c:pt>
                <c:pt idx="10924">
                  <c:v>66671.357000000004</c:v>
                </c:pt>
                <c:pt idx="10925">
                  <c:v>66636.116999999998</c:v>
                </c:pt>
                <c:pt idx="10926">
                  <c:v>67723.748999999996</c:v>
                </c:pt>
                <c:pt idx="10927">
                  <c:v>70820.055000000008</c:v>
                </c:pt>
                <c:pt idx="10928">
                  <c:v>71887.816000000021</c:v>
                </c:pt>
                <c:pt idx="10929">
                  <c:v>71221.17300000001</c:v>
                </c:pt>
                <c:pt idx="10930">
                  <c:v>69312.672999999995</c:v>
                </c:pt>
                <c:pt idx="10931">
                  <c:v>68355.804999999993</c:v>
                </c:pt>
                <c:pt idx="10932">
                  <c:v>66961.02399999999</c:v>
                </c:pt>
                <c:pt idx="10933">
                  <c:v>69575.887000000002</c:v>
                </c:pt>
                <c:pt idx="10934">
                  <c:v>72055.852999999988</c:v>
                </c:pt>
                <c:pt idx="10935">
                  <c:v>74967.723999999987</c:v>
                </c:pt>
                <c:pt idx="10936">
                  <c:v>77398.250000000015</c:v>
                </c:pt>
                <c:pt idx="10937">
                  <c:v>75258.682000000001</c:v>
                </c:pt>
                <c:pt idx="10938">
                  <c:v>72325.86599999998</c:v>
                </c:pt>
                <c:pt idx="10939">
                  <c:v>72942.152999999991</c:v>
                </c:pt>
                <c:pt idx="10940">
                  <c:v>73689.213000000003</c:v>
                </c:pt>
                <c:pt idx="10941">
                  <c:v>72453.346000000005</c:v>
                </c:pt>
                <c:pt idx="10942">
                  <c:v>72266.330000000016</c:v>
                </c:pt>
                <c:pt idx="10943">
                  <c:v>67801.326000000015</c:v>
                </c:pt>
                <c:pt idx="10944">
                  <c:v>64245.250999999989</c:v>
                </c:pt>
                <c:pt idx="10945">
                  <c:v>67433.055999999997</c:v>
                </c:pt>
                <c:pt idx="10946">
                  <c:v>71960.22</c:v>
                </c:pt>
                <c:pt idx="10947">
                  <c:v>67436.022000000026</c:v>
                </c:pt>
                <c:pt idx="10948">
                  <c:v>71940.032999999996</c:v>
                </c:pt>
                <c:pt idx="10949">
                  <c:v>70730.438000000024</c:v>
                </c:pt>
                <c:pt idx="10950">
                  <c:v>71156.837999999989</c:v>
                </c:pt>
                <c:pt idx="10951">
                  <c:v>71673.510999999999</c:v>
                </c:pt>
                <c:pt idx="10952">
                  <c:v>69533.460999999981</c:v>
                </c:pt>
                <c:pt idx="10953">
                  <c:v>69402.773000000016</c:v>
                </c:pt>
                <c:pt idx="10954">
                  <c:v>67777.25499999999</c:v>
                </c:pt>
                <c:pt idx="10955">
                  <c:v>70159.098999999987</c:v>
                </c:pt>
                <c:pt idx="10956">
                  <c:v>68729.457999999999</c:v>
                </c:pt>
                <c:pt idx="10957">
                  <c:v>68756.663</c:v>
                </c:pt>
                <c:pt idx="10958">
                  <c:v>63607.194999999992</c:v>
                </c:pt>
                <c:pt idx="10959">
                  <c:v>68745.125999999989</c:v>
                </c:pt>
                <c:pt idx="10960">
                  <c:v>67905.323999999993</c:v>
                </c:pt>
                <c:pt idx="10961">
                  <c:v>71121.599000000017</c:v>
                </c:pt>
                <c:pt idx="10962">
                  <c:v>70615.250000000015</c:v>
                </c:pt>
                <c:pt idx="10963">
                  <c:v>70949.281999999992</c:v>
                </c:pt>
                <c:pt idx="10964">
                  <c:v>71458.960000000021</c:v>
                </c:pt>
                <c:pt idx="10965">
                  <c:v>71482.698999999993</c:v>
                </c:pt>
                <c:pt idx="10966">
                  <c:v>69611.326000000015</c:v>
                </c:pt>
                <c:pt idx="10967">
                  <c:v>70238.33600000001</c:v>
                </c:pt>
                <c:pt idx="10968">
                  <c:v>68925.24000000002</c:v>
                </c:pt>
                <c:pt idx="10969">
                  <c:v>66648.237999999998</c:v>
                </c:pt>
                <c:pt idx="10970">
                  <c:v>68691.742999999988</c:v>
                </c:pt>
                <c:pt idx="10971">
                  <c:v>68321.45</c:v>
                </c:pt>
                <c:pt idx="10972">
                  <c:v>72567.833000000013</c:v>
                </c:pt>
                <c:pt idx="10973">
                  <c:v>68251.347999999984</c:v>
                </c:pt>
                <c:pt idx="10974">
                  <c:v>68819.399000000005</c:v>
                </c:pt>
                <c:pt idx="10975">
                  <c:v>68846.131999999998</c:v>
                </c:pt>
                <c:pt idx="10976">
                  <c:v>68956.369999999981</c:v>
                </c:pt>
                <c:pt idx="10977">
                  <c:v>69662.812000000005</c:v>
                </c:pt>
                <c:pt idx="10978">
                  <c:v>71741.782999999996</c:v>
                </c:pt>
                <c:pt idx="10979">
                  <c:v>76393.255999999994</c:v>
                </c:pt>
                <c:pt idx="10980">
                  <c:v>79704.685999999987</c:v>
                </c:pt>
                <c:pt idx="10981">
                  <c:v>74282.967000000004</c:v>
                </c:pt>
                <c:pt idx="10982">
                  <c:v>69522.102000000014</c:v>
                </c:pt>
                <c:pt idx="10983">
                  <c:v>68618.427999999985</c:v>
                </c:pt>
                <c:pt idx="10984">
                  <c:v>73164.350999999981</c:v>
                </c:pt>
                <c:pt idx="10985">
                  <c:v>70037.595000000016</c:v>
                </c:pt>
                <c:pt idx="10986">
                  <c:v>70440.637000000002</c:v>
                </c:pt>
                <c:pt idx="10987">
                  <c:v>70527.85500000001</c:v>
                </c:pt>
                <c:pt idx="10988">
                  <c:v>69156.786999999997</c:v>
                </c:pt>
                <c:pt idx="10989">
                  <c:v>66775.753000000012</c:v>
                </c:pt>
                <c:pt idx="10990">
                  <c:v>67410.777000000002</c:v>
                </c:pt>
                <c:pt idx="10991">
                  <c:v>66103.316999999995</c:v>
                </c:pt>
                <c:pt idx="10992">
                  <c:v>70527.232999999978</c:v>
                </c:pt>
                <c:pt idx="10993">
                  <c:v>71996.482000000004</c:v>
                </c:pt>
                <c:pt idx="10994">
                  <c:v>71190.266999999993</c:v>
                </c:pt>
                <c:pt idx="10995">
                  <c:v>70349.040999999997</c:v>
                </c:pt>
                <c:pt idx="10996">
                  <c:v>70060.622000000018</c:v>
                </c:pt>
                <c:pt idx="10997">
                  <c:v>71472.351999999984</c:v>
                </c:pt>
                <c:pt idx="10998">
                  <c:v>70099.877999999997</c:v>
                </c:pt>
                <c:pt idx="10999">
                  <c:v>69118.974000000002</c:v>
                </c:pt>
                <c:pt idx="11000">
                  <c:v>70646.315999999992</c:v>
                </c:pt>
                <c:pt idx="11001">
                  <c:v>70701.464000000007</c:v>
                </c:pt>
                <c:pt idx="11002">
                  <c:v>70662.471999999994</c:v>
                </c:pt>
                <c:pt idx="11003">
                  <c:v>68682.637000000017</c:v>
                </c:pt>
                <c:pt idx="11004">
                  <c:v>71390.005999999979</c:v>
                </c:pt>
                <c:pt idx="11005">
                  <c:v>70618.488999999987</c:v>
                </c:pt>
                <c:pt idx="11006">
                  <c:v>68610.499000000011</c:v>
                </c:pt>
                <c:pt idx="11007">
                  <c:v>65839.900999999983</c:v>
                </c:pt>
                <c:pt idx="11008">
                  <c:v>66791.413</c:v>
                </c:pt>
                <c:pt idx="11009">
                  <c:v>65900.952999999994</c:v>
                </c:pt>
                <c:pt idx="11010">
                  <c:v>64007.183000000005</c:v>
                </c:pt>
                <c:pt idx="11011">
                  <c:v>67385.024000000005</c:v>
                </c:pt>
                <c:pt idx="11012">
                  <c:v>65372.988000000005</c:v>
                </c:pt>
                <c:pt idx="11013">
                  <c:v>69380.139000000025</c:v>
                </c:pt>
                <c:pt idx="11014">
                  <c:v>69146.443000000014</c:v>
                </c:pt>
                <c:pt idx="11015">
                  <c:v>69446.055000000022</c:v>
                </c:pt>
                <c:pt idx="11016">
                  <c:v>73126.477999999988</c:v>
                </c:pt>
                <c:pt idx="11017">
                  <c:v>71797.241999999998</c:v>
                </c:pt>
                <c:pt idx="11018">
                  <c:v>68220.212000000014</c:v>
                </c:pt>
                <c:pt idx="11019">
                  <c:v>68761.734000000026</c:v>
                </c:pt>
                <c:pt idx="11020">
                  <c:v>68662.688999999998</c:v>
                </c:pt>
                <c:pt idx="11021">
                  <c:v>72549.651000000013</c:v>
                </c:pt>
                <c:pt idx="11022">
                  <c:v>73438.381000000008</c:v>
                </c:pt>
                <c:pt idx="11023">
                  <c:v>70770.295999999988</c:v>
                </c:pt>
                <c:pt idx="11024">
                  <c:v>71991.818999999989</c:v>
                </c:pt>
                <c:pt idx="11025">
                  <c:v>71647.399999999994</c:v>
                </c:pt>
                <c:pt idx="11026">
                  <c:v>75462.962000000014</c:v>
                </c:pt>
                <c:pt idx="11027">
                  <c:v>82777.821000000011</c:v>
                </c:pt>
                <c:pt idx="11028">
                  <c:v>75432.798999999999</c:v>
                </c:pt>
                <c:pt idx="11029">
                  <c:v>70789.884000000035</c:v>
                </c:pt>
                <c:pt idx="11030">
                  <c:v>70206.73599999999</c:v>
                </c:pt>
                <c:pt idx="11031">
                  <c:v>71847.280999999974</c:v>
                </c:pt>
                <c:pt idx="11032">
                  <c:v>62018.709000000003</c:v>
                </c:pt>
                <c:pt idx="11033">
                  <c:v>59405.17099999998</c:v>
                </c:pt>
                <c:pt idx="11034">
                  <c:v>61242.800999999999</c:v>
                </c:pt>
                <c:pt idx="11035">
                  <c:v>64028.141600000017</c:v>
                </c:pt>
                <c:pt idx="11036">
                  <c:v>65101.1999</c:v>
                </c:pt>
                <c:pt idx="11037">
                  <c:v>65681.508600000001</c:v>
                </c:pt>
                <c:pt idx="11038">
                  <c:v>70030.771499999988</c:v>
                </c:pt>
                <c:pt idx="11039">
                  <c:v>69424.857999999993</c:v>
                </c:pt>
                <c:pt idx="11040">
                  <c:v>64926.468000000001</c:v>
                </c:pt>
                <c:pt idx="11041">
                  <c:v>68851.614800000025</c:v>
                </c:pt>
                <c:pt idx="11042">
                  <c:v>70753.494279999999</c:v>
                </c:pt>
                <c:pt idx="11043">
                  <c:v>68101.986000000004</c:v>
                </c:pt>
                <c:pt idx="11044">
                  <c:v>64344.462000000007</c:v>
                </c:pt>
                <c:pt idx="11045">
                  <c:v>67633.046999999991</c:v>
                </c:pt>
                <c:pt idx="11046">
                  <c:v>69568.282000000007</c:v>
                </c:pt>
                <c:pt idx="11047">
                  <c:v>71022.748000000007</c:v>
                </c:pt>
                <c:pt idx="11048">
                  <c:v>69332.330999999991</c:v>
                </c:pt>
                <c:pt idx="11049">
                  <c:v>66813.595000000001</c:v>
                </c:pt>
                <c:pt idx="11050">
                  <c:v>66508.333999999988</c:v>
                </c:pt>
                <c:pt idx="11051">
                  <c:v>71054.95299999998</c:v>
                </c:pt>
                <c:pt idx="11052">
                  <c:v>70114.084000000003</c:v>
                </c:pt>
                <c:pt idx="11053">
                  <c:v>69533.151000000013</c:v>
                </c:pt>
                <c:pt idx="11054">
                  <c:v>70042.928000000014</c:v>
                </c:pt>
                <c:pt idx="11055">
                  <c:v>72886.200000000012</c:v>
                </c:pt>
                <c:pt idx="11056">
                  <c:v>68052.486000000019</c:v>
                </c:pt>
                <c:pt idx="11057">
                  <c:v>66795.459000000003</c:v>
                </c:pt>
                <c:pt idx="11058">
                  <c:v>67508.499999999985</c:v>
                </c:pt>
                <c:pt idx="11059">
                  <c:v>63849.155000000006</c:v>
                </c:pt>
                <c:pt idx="11060">
                  <c:v>66955.587999999989</c:v>
                </c:pt>
                <c:pt idx="11061">
                  <c:v>69535.913</c:v>
                </c:pt>
                <c:pt idx="11062">
                  <c:v>67987.832000000009</c:v>
                </c:pt>
                <c:pt idx="11063">
                  <c:v>69302.162000000011</c:v>
                </c:pt>
                <c:pt idx="11064">
                  <c:v>69713.493000000002</c:v>
                </c:pt>
                <c:pt idx="11065">
                  <c:v>72263.131000000008</c:v>
                </c:pt>
                <c:pt idx="11066">
                  <c:v>72482.460000000021</c:v>
                </c:pt>
                <c:pt idx="11067">
                  <c:v>71643.077000000019</c:v>
                </c:pt>
                <c:pt idx="11068">
                  <c:v>71263.832999999999</c:v>
                </c:pt>
                <c:pt idx="11069">
                  <c:v>69612.397999999986</c:v>
                </c:pt>
                <c:pt idx="11070">
                  <c:v>83845.067000000025</c:v>
                </c:pt>
                <c:pt idx="11071">
                  <c:v>80956.221600000019</c:v>
                </c:pt>
                <c:pt idx="11072">
                  <c:v>68485.056999999986</c:v>
                </c:pt>
                <c:pt idx="11073">
                  <c:v>69160.852999999988</c:v>
                </c:pt>
                <c:pt idx="11074">
                  <c:v>70164.160999999993</c:v>
                </c:pt>
                <c:pt idx="11075">
                  <c:v>71518.691999999995</c:v>
                </c:pt>
                <c:pt idx="11076">
                  <c:v>71220.332999999999</c:v>
                </c:pt>
                <c:pt idx="11077">
                  <c:v>68837.025999999998</c:v>
                </c:pt>
                <c:pt idx="11078">
                  <c:v>68706.045999999988</c:v>
                </c:pt>
                <c:pt idx="11079">
                  <c:v>70000.620999999999</c:v>
                </c:pt>
                <c:pt idx="11080">
                  <c:v>69692.473000000013</c:v>
                </c:pt>
                <c:pt idx="11081">
                  <c:v>69455.580999999991</c:v>
                </c:pt>
                <c:pt idx="11082">
                  <c:v>66221.645000000019</c:v>
                </c:pt>
                <c:pt idx="11083">
                  <c:v>66961.606999999989</c:v>
                </c:pt>
                <c:pt idx="11084">
                  <c:v>68173.290999999997</c:v>
                </c:pt>
                <c:pt idx="11085">
                  <c:v>71508.494999999981</c:v>
                </c:pt>
                <c:pt idx="11086">
                  <c:v>70510.044999999998</c:v>
                </c:pt>
                <c:pt idx="11087">
                  <c:v>67482.33600000001</c:v>
                </c:pt>
                <c:pt idx="11088">
                  <c:v>69870.508999999991</c:v>
                </c:pt>
                <c:pt idx="11089">
                  <c:v>66419.009999999995</c:v>
                </c:pt>
                <c:pt idx="11090">
                  <c:v>63397.142</c:v>
                </c:pt>
                <c:pt idx="11091">
                  <c:v>64854.509999999995</c:v>
                </c:pt>
                <c:pt idx="11092">
                  <c:v>66236.550999999992</c:v>
                </c:pt>
                <c:pt idx="11093">
                  <c:v>67669.088999999993</c:v>
                </c:pt>
                <c:pt idx="11094">
                  <c:v>67179.778999999995</c:v>
                </c:pt>
                <c:pt idx="11095">
                  <c:v>70503.417999999976</c:v>
                </c:pt>
                <c:pt idx="11096">
                  <c:v>71128.377000000008</c:v>
                </c:pt>
                <c:pt idx="11097">
                  <c:v>69680.53</c:v>
                </c:pt>
                <c:pt idx="11098">
                  <c:v>70218.018999999986</c:v>
                </c:pt>
                <c:pt idx="11099">
                  <c:v>68769.563999999998</c:v>
                </c:pt>
                <c:pt idx="11100">
                  <c:v>69190.792999999991</c:v>
                </c:pt>
                <c:pt idx="11101">
                  <c:v>70745.006000000023</c:v>
                </c:pt>
                <c:pt idx="11102">
                  <c:v>66880.722999999984</c:v>
                </c:pt>
                <c:pt idx="11103">
                  <c:v>68353.588000000003</c:v>
                </c:pt>
                <c:pt idx="11104">
                  <c:v>72807.760999999984</c:v>
                </c:pt>
                <c:pt idx="11105">
                  <c:v>62702.398999999998</c:v>
                </c:pt>
                <c:pt idx="11106">
                  <c:v>65861.521999999997</c:v>
                </c:pt>
                <c:pt idx="11107">
                  <c:v>68824.460999999996</c:v>
                </c:pt>
                <c:pt idx="11108">
                  <c:v>72955.839999999982</c:v>
                </c:pt>
                <c:pt idx="11109">
                  <c:v>70374.759000000005</c:v>
                </c:pt>
                <c:pt idx="11110">
                  <c:v>72719.984000000011</c:v>
                </c:pt>
                <c:pt idx="11111">
                  <c:v>77050.254000000015</c:v>
                </c:pt>
                <c:pt idx="11112">
                  <c:v>75515.892999999996</c:v>
                </c:pt>
                <c:pt idx="11113">
                  <c:v>72295.08100000002</c:v>
                </c:pt>
                <c:pt idx="11114">
                  <c:v>68088.979999999981</c:v>
                </c:pt>
                <c:pt idx="11115">
                  <c:v>67993.975000000006</c:v>
                </c:pt>
                <c:pt idx="11116">
                  <c:v>68643.329999999987</c:v>
                </c:pt>
                <c:pt idx="11117">
                  <c:v>69887.224999999991</c:v>
                </c:pt>
                <c:pt idx="11118">
                  <c:v>66841.171000000002</c:v>
                </c:pt>
                <c:pt idx="11119">
                  <c:v>69910.190999999992</c:v>
                </c:pt>
                <c:pt idx="11120">
                  <c:v>68394.927000000011</c:v>
                </c:pt>
                <c:pt idx="11121">
                  <c:v>68316.666999999987</c:v>
                </c:pt>
                <c:pt idx="11122">
                  <c:v>69739.085000000006</c:v>
                </c:pt>
                <c:pt idx="11123">
                  <c:v>70279.990000000034</c:v>
                </c:pt>
                <c:pt idx="11124">
                  <c:v>69446.978999999978</c:v>
                </c:pt>
                <c:pt idx="11125">
                  <c:v>63638.750000000007</c:v>
                </c:pt>
                <c:pt idx="11126">
                  <c:v>65901.673999999999</c:v>
                </c:pt>
                <c:pt idx="11127">
                  <c:v>65689.673999999999</c:v>
                </c:pt>
                <c:pt idx="11128">
                  <c:v>65471.797999999988</c:v>
                </c:pt>
                <c:pt idx="11129">
                  <c:v>66849.066000000006</c:v>
                </c:pt>
                <c:pt idx="11130">
                  <c:v>68471.034999999989</c:v>
                </c:pt>
                <c:pt idx="11131">
                  <c:v>67926.435999999972</c:v>
                </c:pt>
                <c:pt idx="11132">
                  <c:v>68707.175000000017</c:v>
                </c:pt>
                <c:pt idx="11133">
                  <c:v>68818.028999999995</c:v>
                </c:pt>
                <c:pt idx="11134">
                  <c:v>65827.664000000004</c:v>
                </c:pt>
                <c:pt idx="11135">
                  <c:v>68262.935999999987</c:v>
                </c:pt>
                <c:pt idx="11136">
                  <c:v>68884.928</c:v>
                </c:pt>
                <c:pt idx="11137">
                  <c:v>68142.027000000016</c:v>
                </c:pt>
                <c:pt idx="11138">
                  <c:v>67856.813999999984</c:v>
                </c:pt>
                <c:pt idx="11139">
                  <c:v>67042.977999999988</c:v>
                </c:pt>
                <c:pt idx="11140">
                  <c:v>70682.952000000005</c:v>
                </c:pt>
                <c:pt idx="11141">
                  <c:v>67304.421000000017</c:v>
                </c:pt>
                <c:pt idx="11142">
                  <c:v>66133.309000000008</c:v>
                </c:pt>
                <c:pt idx="11143">
                  <c:v>66894.646999999997</c:v>
                </c:pt>
                <c:pt idx="11144">
                  <c:v>67403.399000000005</c:v>
                </c:pt>
                <c:pt idx="11145">
                  <c:v>67109.971000000005</c:v>
                </c:pt>
                <c:pt idx="11146">
                  <c:v>65262.19400000004</c:v>
                </c:pt>
                <c:pt idx="11147">
                  <c:v>67579.128000000026</c:v>
                </c:pt>
                <c:pt idx="11148">
                  <c:v>70830.214000000022</c:v>
                </c:pt>
                <c:pt idx="11149">
                  <c:v>68978.712</c:v>
                </c:pt>
                <c:pt idx="11150">
                  <c:v>76883.486000000004</c:v>
                </c:pt>
                <c:pt idx="11151">
                  <c:v>82124.22099999999</c:v>
                </c:pt>
                <c:pt idx="11152">
                  <c:v>73894.226999999999</c:v>
                </c:pt>
                <c:pt idx="11153">
                  <c:v>72494.662999999986</c:v>
                </c:pt>
                <c:pt idx="11154">
                  <c:v>70844.264999999999</c:v>
                </c:pt>
                <c:pt idx="11155">
                  <c:v>70732.19</c:v>
                </c:pt>
                <c:pt idx="11156">
                  <c:v>66629.851999999999</c:v>
                </c:pt>
                <c:pt idx="11157">
                  <c:v>65382.17</c:v>
                </c:pt>
                <c:pt idx="11158">
                  <c:v>66503.100999999995</c:v>
                </c:pt>
                <c:pt idx="11159">
                  <c:v>66617.870999999985</c:v>
                </c:pt>
                <c:pt idx="11160">
                  <c:v>64739.515000000021</c:v>
                </c:pt>
                <c:pt idx="11161">
                  <c:v>66388.357000000004</c:v>
                </c:pt>
                <c:pt idx="11162">
                  <c:v>66696.132000000012</c:v>
                </c:pt>
                <c:pt idx="11163">
                  <c:v>63398.97800000001</c:v>
                </c:pt>
                <c:pt idx="11164">
                  <c:v>66969.242999999988</c:v>
                </c:pt>
                <c:pt idx="11165">
                  <c:v>66296.534000000014</c:v>
                </c:pt>
                <c:pt idx="11166">
                  <c:v>65999.034000000014</c:v>
                </c:pt>
                <c:pt idx="11167">
                  <c:v>67725.65400000001</c:v>
                </c:pt>
                <c:pt idx="11168">
                  <c:v>66516.933000000005</c:v>
                </c:pt>
                <c:pt idx="11169">
                  <c:v>66747.581999999995</c:v>
                </c:pt>
                <c:pt idx="11170">
                  <c:v>66919.34199999999</c:v>
                </c:pt>
                <c:pt idx="11171">
                  <c:v>66102.879000000001</c:v>
                </c:pt>
                <c:pt idx="11172">
                  <c:v>70194.488999999972</c:v>
                </c:pt>
                <c:pt idx="11173">
                  <c:v>69609.365000000005</c:v>
                </c:pt>
                <c:pt idx="11174">
                  <c:v>68962.852000000014</c:v>
                </c:pt>
                <c:pt idx="11175">
                  <c:v>68773.864000000001</c:v>
                </c:pt>
                <c:pt idx="11176">
                  <c:v>68681.025999999998</c:v>
                </c:pt>
                <c:pt idx="11177">
                  <c:v>70601.97199999998</c:v>
                </c:pt>
                <c:pt idx="11178">
                  <c:v>66847.853000000017</c:v>
                </c:pt>
                <c:pt idx="11179">
                  <c:v>68457.386000000013</c:v>
                </c:pt>
                <c:pt idx="11180">
                  <c:v>68170.447</c:v>
                </c:pt>
                <c:pt idx="11181">
                  <c:v>65277.236999999994</c:v>
                </c:pt>
                <c:pt idx="11182">
                  <c:v>68510.084000000017</c:v>
                </c:pt>
                <c:pt idx="11183">
                  <c:v>66753.752000000008</c:v>
                </c:pt>
                <c:pt idx="11184">
                  <c:v>64378.038000000008</c:v>
                </c:pt>
                <c:pt idx="11185">
                  <c:v>67942.538</c:v>
                </c:pt>
                <c:pt idx="11186">
                  <c:v>65893.372000000003</c:v>
                </c:pt>
                <c:pt idx="11187">
                  <c:v>67427.584000000003</c:v>
                </c:pt>
                <c:pt idx="11188">
                  <c:v>65668.125</c:v>
                </c:pt>
                <c:pt idx="11189">
                  <c:v>67288.638999999996</c:v>
                </c:pt>
                <c:pt idx="11190">
                  <c:v>69669.459999999992</c:v>
                </c:pt>
                <c:pt idx="11191">
                  <c:v>82185.093999999997</c:v>
                </c:pt>
                <c:pt idx="11192">
                  <c:v>83456.650000000009</c:v>
                </c:pt>
                <c:pt idx="11193">
                  <c:v>76330.820000000007</c:v>
                </c:pt>
                <c:pt idx="11194">
                  <c:v>77053.224000000002</c:v>
                </c:pt>
                <c:pt idx="11195">
                  <c:v>71271.586999999985</c:v>
                </c:pt>
                <c:pt idx="11196">
                  <c:v>67276.584999999992</c:v>
                </c:pt>
                <c:pt idx="11197">
                  <c:v>66704.807000000015</c:v>
                </c:pt>
                <c:pt idx="11198">
                  <c:v>61698.035999999986</c:v>
                </c:pt>
                <c:pt idx="11199">
                  <c:v>65734.73599999999</c:v>
                </c:pt>
                <c:pt idx="11200">
                  <c:v>64955.108999999989</c:v>
                </c:pt>
                <c:pt idx="11201">
                  <c:v>66569.873999999996</c:v>
                </c:pt>
                <c:pt idx="11202">
                  <c:v>68064.11599999998</c:v>
                </c:pt>
                <c:pt idx="11203">
                  <c:v>64174.071000000004</c:v>
                </c:pt>
                <c:pt idx="11204">
                  <c:v>63701.287000000011</c:v>
                </c:pt>
                <c:pt idx="11205">
                  <c:v>66857.932000000001</c:v>
                </c:pt>
                <c:pt idx="11206">
                  <c:v>68709.374000000025</c:v>
                </c:pt>
                <c:pt idx="11207">
                  <c:v>70644.794999999998</c:v>
                </c:pt>
                <c:pt idx="11208">
                  <c:v>71547.356000000014</c:v>
                </c:pt>
                <c:pt idx="11209">
                  <c:v>67395.367000000013</c:v>
                </c:pt>
                <c:pt idx="11210">
                  <c:v>69085.459000000003</c:v>
                </c:pt>
                <c:pt idx="11211">
                  <c:v>66974.89899999999</c:v>
                </c:pt>
                <c:pt idx="11212">
                  <c:v>65621.926000000007</c:v>
                </c:pt>
                <c:pt idx="11213">
                  <c:v>65758.650000000009</c:v>
                </c:pt>
                <c:pt idx="11214">
                  <c:v>68068.793000000005</c:v>
                </c:pt>
                <c:pt idx="11215">
                  <c:v>68214.924000000014</c:v>
                </c:pt>
                <c:pt idx="11216">
                  <c:v>66137.412999999986</c:v>
                </c:pt>
                <c:pt idx="11217">
                  <c:v>68332.945999999996</c:v>
                </c:pt>
                <c:pt idx="11218">
                  <c:v>68038.47</c:v>
                </c:pt>
                <c:pt idx="11219">
                  <c:v>66513.878999999986</c:v>
                </c:pt>
                <c:pt idx="11220">
                  <c:v>63763.769</c:v>
                </c:pt>
                <c:pt idx="11221">
                  <c:v>65877.032000000007</c:v>
                </c:pt>
                <c:pt idx="11222">
                  <c:v>65321.94</c:v>
                </c:pt>
                <c:pt idx="11223">
                  <c:v>67972.534000000014</c:v>
                </c:pt>
                <c:pt idx="11224">
                  <c:v>65250.565000000002</c:v>
                </c:pt>
                <c:pt idx="11225">
                  <c:v>66532.010000000009</c:v>
                </c:pt>
                <c:pt idx="11226">
                  <c:v>69698.167000000001</c:v>
                </c:pt>
                <c:pt idx="11227">
                  <c:v>67936.067999999985</c:v>
                </c:pt>
                <c:pt idx="11228">
                  <c:v>68927.580000000016</c:v>
                </c:pt>
                <c:pt idx="11229">
                  <c:v>66807.792000000001</c:v>
                </c:pt>
                <c:pt idx="11230">
                  <c:v>66375.884999999995</c:v>
                </c:pt>
                <c:pt idx="11231">
                  <c:v>69943.057999999975</c:v>
                </c:pt>
                <c:pt idx="11232">
                  <c:v>69161.925000000003</c:v>
                </c:pt>
                <c:pt idx="11233">
                  <c:v>72125.743000000002</c:v>
                </c:pt>
                <c:pt idx="11234">
                  <c:v>75214.884000000005</c:v>
                </c:pt>
                <c:pt idx="11235">
                  <c:v>73449.281999999992</c:v>
                </c:pt>
                <c:pt idx="11236">
                  <c:v>68108.873999999996</c:v>
                </c:pt>
                <c:pt idx="11237">
                  <c:v>67198.646999999997</c:v>
                </c:pt>
                <c:pt idx="11238">
                  <c:v>66627.044999999998</c:v>
                </c:pt>
                <c:pt idx="11239">
                  <c:v>66971.126999999993</c:v>
                </c:pt>
                <c:pt idx="11240">
                  <c:v>67353.625999999989</c:v>
                </c:pt>
                <c:pt idx="11241">
                  <c:v>67796.766999999993</c:v>
                </c:pt>
                <c:pt idx="11242">
                  <c:v>66357.307000000015</c:v>
                </c:pt>
                <c:pt idx="11243">
                  <c:v>65814.059999999983</c:v>
                </c:pt>
                <c:pt idx="11244">
                  <c:v>66697.5</c:v>
                </c:pt>
                <c:pt idx="11245">
                  <c:v>66642.265000000014</c:v>
                </c:pt>
                <c:pt idx="11246">
                  <c:v>65806.598000000013</c:v>
                </c:pt>
                <c:pt idx="11247">
                  <c:v>64766.878000000012</c:v>
                </c:pt>
                <c:pt idx="11248">
                  <c:v>64727.240000000005</c:v>
                </c:pt>
                <c:pt idx="11249">
                  <c:v>63044.758000000002</c:v>
                </c:pt>
                <c:pt idx="11250">
                  <c:v>62577.641000000003</c:v>
                </c:pt>
                <c:pt idx="11251">
                  <c:v>64918.525999999998</c:v>
                </c:pt>
                <c:pt idx="11252">
                  <c:v>65158.342000000019</c:v>
                </c:pt>
                <c:pt idx="11253">
                  <c:v>66844.482999999993</c:v>
                </c:pt>
                <c:pt idx="11254">
                  <c:v>62780.562999999995</c:v>
                </c:pt>
                <c:pt idx="11255">
                  <c:v>67140.270999999993</c:v>
                </c:pt>
                <c:pt idx="11256">
                  <c:v>71505.125000000015</c:v>
                </c:pt>
                <c:pt idx="11257">
                  <c:v>68487.657999999996</c:v>
                </c:pt>
                <c:pt idx="11258">
                  <c:v>69322.244000000006</c:v>
                </c:pt>
                <c:pt idx="11259">
                  <c:v>70698.803</c:v>
                </c:pt>
                <c:pt idx="11260">
                  <c:v>67376.52399999999</c:v>
                </c:pt>
                <c:pt idx="11261">
                  <c:v>67320.304999999993</c:v>
                </c:pt>
                <c:pt idx="11262">
                  <c:v>66563.072000000015</c:v>
                </c:pt>
                <c:pt idx="11263">
                  <c:v>65703.099000000002</c:v>
                </c:pt>
                <c:pt idx="11264">
                  <c:v>67633.547000000006</c:v>
                </c:pt>
                <c:pt idx="11265">
                  <c:v>64778.363000000012</c:v>
                </c:pt>
                <c:pt idx="11266">
                  <c:v>70679.244000000006</c:v>
                </c:pt>
                <c:pt idx="11267">
                  <c:v>69687.35100000001</c:v>
                </c:pt>
                <c:pt idx="11268">
                  <c:v>64386.457000000009</c:v>
                </c:pt>
                <c:pt idx="11269">
                  <c:v>64918.678999999996</c:v>
                </c:pt>
                <c:pt idx="11270">
                  <c:v>65564.756000000008</c:v>
                </c:pt>
                <c:pt idx="11271">
                  <c:v>71654.758999999976</c:v>
                </c:pt>
                <c:pt idx="11272">
                  <c:v>65054.648000000001</c:v>
                </c:pt>
                <c:pt idx="11273">
                  <c:v>64631.131000000001</c:v>
                </c:pt>
                <c:pt idx="11274">
                  <c:v>67320.805999999997</c:v>
                </c:pt>
                <c:pt idx="11275">
                  <c:v>64528.507999999994</c:v>
                </c:pt>
                <c:pt idx="11276">
                  <c:v>66301.891000000018</c:v>
                </c:pt>
                <c:pt idx="11277">
                  <c:v>68187.43299999999</c:v>
                </c:pt>
                <c:pt idx="11278">
                  <c:v>72607.181999999986</c:v>
                </c:pt>
                <c:pt idx="11279">
                  <c:v>72510.523000000001</c:v>
                </c:pt>
                <c:pt idx="11280">
                  <c:v>72440.988000000012</c:v>
                </c:pt>
                <c:pt idx="11281">
                  <c:v>79110.720000000001</c:v>
                </c:pt>
                <c:pt idx="11282">
                  <c:v>77604.031199999998</c:v>
                </c:pt>
                <c:pt idx="11283">
                  <c:v>70892.159</c:v>
                </c:pt>
                <c:pt idx="11284">
                  <c:v>68228.184000000023</c:v>
                </c:pt>
                <c:pt idx="11285">
                  <c:v>68788.174999999988</c:v>
                </c:pt>
                <c:pt idx="11286">
                  <c:v>70719.24000000002</c:v>
                </c:pt>
                <c:pt idx="11287">
                  <c:v>70558.176999999981</c:v>
                </c:pt>
                <c:pt idx="11288">
                  <c:v>70066.788</c:v>
                </c:pt>
                <c:pt idx="11289">
                  <c:v>67694.315999999992</c:v>
                </c:pt>
                <c:pt idx="11290">
                  <c:v>64663.368999999999</c:v>
                </c:pt>
                <c:pt idx="11291">
                  <c:v>64340.151000000013</c:v>
                </c:pt>
                <c:pt idx="11292">
                  <c:v>67082.635999999999</c:v>
                </c:pt>
                <c:pt idx="11293">
                  <c:v>68338.930999999997</c:v>
                </c:pt>
                <c:pt idx="11294">
                  <c:v>68318.895999999993</c:v>
                </c:pt>
                <c:pt idx="11295">
                  <c:v>71209.041999999972</c:v>
                </c:pt>
                <c:pt idx="11296">
                  <c:v>68810.114000000001</c:v>
                </c:pt>
                <c:pt idx="11297">
                  <c:v>65997.212</c:v>
                </c:pt>
                <c:pt idx="11298">
                  <c:v>66656.697</c:v>
                </c:pt>
                <c:pt idx="11299">
                  <c:v>65821.287000000026</c:v>
                </c:pt>
                <c:pt idx="11300">
                  <c:v>68189.524999999994</c:v>
                </c:pt>
                <c:pt idx="11301">
                  <c:v>67265.236000000004</c:v>
                </c:pt>
                <c:pt idx="11302">
                  <c:v>63452.41</c:v>
                </c:pt>
                <c:pt idx="11303">
                  <c:v>64912.347999999998</c:v>
                </c:pt>
                <c:pt idx="11304">
                  <c:v>65235.04099999999</c:v>
                </c:pt>
                <c:pt idx="11305">
                  <c:v>65267.455000000009</c:v>
                </c:pt>
                <c:pt idx="11306">
                  <c:v>66629.309999999983</c:v>
                </c:pt>
                <c:pt idx="11307">
                  <c:v>62247.801000000014</c:v>
                </c:pt>
                <c:pt idx="11308">
                  <c:v>65901.906999999992</c:v>
                </c:pt>
                <c:pt idx="11309">
                  <c:v>65755.200000000012</c:v>
                </c:pt>
                <c:pt idx="11310">
                  <c:v>64083.057000000001</c:v>
                </c:pt>
                <c:pt idx="11311">
                  <c:v>64030.99</c:v>
                </c:pt>
                <c:pt idx="11312">
                  <c:v>68097.123999999996</c:v>
                </c:pt>
                <c:pt idx="11313">
                  <c:v>67772.517000000007</c:v>
                </c:pt>
                <c:pt idx="11314">
                  <c:v>65478.584999999999</c:v>
                </c:pt>
                <c:pt idx="11315">
                  <c:v>66964.071000000011</c:v>
                </c:pt>
                <c:pt idx="11316">
                  <c:v>67256.417999999991</c:v>
                </c:pt>
                <c:pt idx="11317">
                  <c:v>66173.561999999976</c:v>
                </c:pt>
                <c:pt idx="11318">
                  <c:v>68071.323999999979</c:v>
                </c:pt>
                <c:pt idx="11319">
                  <c:v>74459.621999999988</c:v>
                </c:pt>
                <c:pt idx="11320">
                  <c:v>67579.448999999993</c:v>
                </c:pt>
                <c:pt idx="11321">
                  <c:v>64489.511999999988</c:v>
                </c:pt>
                <c:pt idx="11322">
                  <c:v>66833.122999999992</c:v>
                </c:pt>
                <c:pt idx="11323">
                  <c:v>64621.056000000004</c:v>
                </c:pt>
                <c:pt idx="11324">
                  <c:v>65151.672999999995</c:v>
                </c:pt>
                <c:pt idx="11325">
                  <c:v>70491.886999999988</c:v>
                </c:pt>
                <c:pt idx="11326">
                  <c:v>67740.357000000018</c:v>
                </c:pt>
                <c:pt idx="11327">
                  <c:v>72468.25</c:v>
                </c:pt>
                <c:pt idx="11328">
                  <c:v>69114.187999999995</c:v>
                </c:pt>
                <c:pt idx="11329">
                  <c:v>68633.481999999989</c:v>
                </c:pt>
                <c:pt idx="11330">
                  <c:v>64684.624999999993</c:v>
                </c:pt>
                <c:pt idx="11331">
                  <c:v>66732.607999999993</c:v>
                </c:pt>
                <c:pt idx="11332">
                  <c:v>68238.853000000003</c:v>
                </c:pt>
                <c:pt idx="11333">
                  <c:v>68513.426000000007</c:v>
                </c:pt>
                <c:pt idx="11334">
                  <c:v>62582.474999999999</c:v>
                </c:pt>
                <c:pt idx="11335">
                  <c:v>63515.278999999995</c:v>
                </c:pt>
                <c:pt idx="11336">
                  <c:v>62744.039000000004</c:v>
                </c:pt>
                <c:pt idx="11337">
                  <c:v>61308.719999999994</c:v>
                </c:pt>
                <c:pt idx="11338">
                  <c:v>65781.472999999984</c:v>
                </c:pt>
                <c:pt idx="11339">
                  <c:v>64863.731</c:v>
                </c:pt>
                <c:pt idx="11340">
                  <c:v>67895.447999999989</c:v>
                </c:pt>
                <c:pt idx="11341">
                  <c:v>70722.962</c:v>
                </c:pt>
                <c:pt idx="11342">
                  <c:v>68815.386599999998</c:v>
                </c:pt>
                <c:pt idx="11343">
                  <c:v>67591.271800000002</c:v>
                </c:pt>
                <c:pt idx="11344">
                  <c:v>67238.213000000003</c:v>
                </c:pt>
                <c:pt idx="11345">
                  <c:v>66311.698000000004</c:v>
                </c:pt>
                <c:pt idx="11346">
                  <c:v>65340.762999999992</c:v>
                </c:pt>
                <c:pt idx="11347">
                  <c:v>66408.383000000002</c:v>
                </c:pt>
                <c:pt idx="11348">
                  <c:v>61080.643000000004</c:v>
                </c:pt>
                <c:pt idx="11349">
                  <c:v>62372.92300000001</c:v>
                </c:pt>
                <c:pt idx="11350">
                  <c:v>60991.837</c:v>
                </c:pt>
                <c:pt idx="11351">
                  <c:v>63238.355000000003</c:v>
                </c:pt>
                <c:pt idx="11352">
                  <c:v>64259.117999999995</c:v>
                </c:pt>
                <c:pt idx="11353">
                  <c:v>63511.635999999991</c:v>
                </c:pt>
                <c:pt idx="11354">
                  <c:v>64509.019</c:v>
                </c:pt>
                <c:pt idx="11355">
                  <c:v>65705.474000000002</c:v>
                </c:pt>
                <c:pt idx="11356">
                  <c:v>63398.518000000004</c:v>
                </c:pt>
                <c:pt idx="11357">
                  <c:v>64421.541999999994</c:v>
                </c:pt>
                <c:pt idx="11358">
                  <c:v>63037.006000000001</c:v>
                </c:pt>
                <c:pt idx="11359">
                  <c:v>63005.540999999997</c:v>
                </c:pt>
                <c:pt idx="11360">
                  <c:v>62432.362000000001</c:v>
                </c:pt>
                <c:pt idx="11361">
                  <c:v>65234.935999999994</c:v>
                </c:pt>
                <c:pt idx="11362">
                  <c:v>64690.204999999994</c:v>
                </c:pt>
                <c:pt idx="11363">
                  <c:v>63808.56400000002</c:v>
                </c:pt>
                <c:pt idx="11364">
                  <c:v>62476.496000000021</c:v>
                </c:pt>
                <c:pt idx="11365">
                  <c:v>62296.158000000003</c:v>
                </c:pt>
                <c:pt idx="11366">
                  <c:v>65418.626999999986</c:v>
                </c:pt>
                <c:pt idx="11367">
                  <c:v>68441.122999999992</c:v>
                </c:pt>
                <c:pt idx="11368">
                  <c:v>67987.68299999999</c:v>
                </c:pt>
                <c:pt idx="11369">
                  <c:v>67289.164000000004</c:v>
                </c:pt>
                <c:pt idx="11370">
                  <c:v>63525.02</c:v>
                </c:pt>
                <c:pt idx="11371">
                  <c:v>63880.608999999997</c:v>
                </c:pt>
                <c:pt idx="11372">
                  <c:v>61701.188000000002</c:v>
                </c:pt>
                <c:pt idx="11373">
                  <c:v>64473.027000000009</c:v>
                </c:pt>
                <c:pt idx="11374">
                  <c:v>64774.033999999992</c:v>
                </c:pt>
                <c:pt idx="11375">
                  <c:v>67243.656000000003</c:v>
                </c:pt>
                <c:pt idx="11376">
                  <c:v>71223.000000000015</c:v>
                </c:pt>
                <c:pt idx="11377">
                  <c:v>72784.861999999994</c:v>
                </c:pt>
                <c:pt idx="11378">
                  <c:v>73210.121000000028</c:v>
                </c:pt>
                <c:pt idx="11379">
                  <c:v>73136.33</c:v>
                </c:pt>
                <c:pt idx="11380">
                  <c:v>74315.707999999999</c:v>
                </c:pt>
                <c:pt idx="11381">
                  <c:v>66305.710999999996</c:v>
                </c:pt>
                <c:pt idx="11382">
                  <c:v>61738.045999999995</c:v>
                </c:pt>
                <c:pt idx="11383">
                  <c:v>64532.080999999998</c:v>
                </c:pt>
                <c:pt idx="11384">
                  <c:v>61442.060000000005</c:v>
                </c:pt>
                <c:pt idx="11385">
                  <c:v>66050.882999999987</c:v>
                </c:pt>
                <c:pt idx="11386">
                  <c:v>67451.697</c:v>
                </c:pt>
                <c:pt idx="11387">
                  <c:v>65596.688999999998</c:v>
                </c:pt>
                <c:pt idx="11388">
                  <c:v>64651.714000000014</c:v>
                </c:pt>
                <c:pt idx="11389">
                  <c:v>64391.722000000009</c:v>
                </c:pt>
                <c:pt idx="11390">
                  <c:v>65495.260999999999</c:v>
                </c:pt>
                <c:pt idx="11391">
                  <c:v>63582.312999999987</c:v>
                </c:pt>
                <c:pt idx="11392">
                  <c:v>63214.954999999994</c:v>
                </c:pt>
                <c:pt idx="11393">
                  <c:v>63162.807000000001</c:v>
                </c:pt>
                <c:pt idx="11394">
                  <c:v>64253.490999999995</c:v>
                </c:pt>
                <c:pt idx="11395">
                  <c:v>66730.782999999996</c:v>
                </c:pt>
                <c:pt idx="11396">
                  <c:v>63664.44200000001</c:v>
                </c:pt>
                <c:pt idx="11397">
                  <c:v>64609.076000000008</c:v>
                </c:pt>
                <c:pt idx="11398">
                  <c:v>64694.444999999992</c:v>
                </c:pt>
                <c:pt idx="11399">
                  <c:v>64013.697</c:v>
                </c:pt>
                <c:pt idx="11400">
                  <c:v>62868.841000000008</c:v>
                </c:pt>
                <c:pt idx="11401">
                  <c:v>63245.721000000012</c:v>
                </c:pt>
              </c:numCache>
            </c:numRef>
          </c:yVal>
          <c:smooth val="0"/>
          <c:extLst>
            <c:ext xmlns:c16="http://schemas.microsoft.com/office/drawing/2014/chart" uri="{C3380CC4-5D6E-409C-BE32-E72D297353CC}">
              <c16:uniqueId val="{00000000-92ED-4305-8B48-36CBFCFA8C67}"/>
            </c:ext>
          </c:extLst>
        </c:ser>
        <c:dLbls>
          <c:showLegendKey val="0"/>
          <c:showVal val="0"/>
          <c:showCatName val="0"/>
          <c:showSerName val="0"/>
          <c:showPercent val="0"/>
          <c:showBubbleSize val="0"/>
        </c:dLbls>
        <c:axId val="853235728"/>
        <c:axId val="853236272"/>
      </c:scatterChart>
      <c:scatterChart>
        <c:scatterStyle val="lineMarker"/>
        <c:varyColors val="0"/>
        <c:ser>
          <c:idx val="1"/>
          <c:order val="1"/>
          <c:tx>
            <c:strRef>
              <c:f>Sheet1!$J$2</c:f>
              <c:strCache>
                <c:ptCount val="1"/>
                <c:pt idx="0">
                  <c:v>P-Trak</c:v>
                </c:pt>
              </c:strCache>
            </c:strRef>
          </c:tx>
          <c:spPr>
            <a:ln w="25400" cap="rnd">
              <a:noFill/>
              <a:round/>
            </a:ln>
            <a:effectLst/>
          </c:spPr>
          <c:marker>
            <c:symbol val="diamond"/>
            <c:size val="5"/>
            <c:spPr>
              <a:solidFill>
                <a:schemeClr val="accent2"/>
              </a:solidFill>
              <a:ln w="9525">
                <a:solidFill>
                  <a:schemeClr val="accent2"/>
                </a:solidFill>
              </a:ln>
              <a:effectLst/>
            </c:spPr>
          </c:marker>
          <c:xVal>
            <c:numRef>
              <c:f>Sheet1!$I$3:$I$1142</c:f>
              <c:numCache>
                <c:formatCode>0.000</c:formatCode>
                <c:ptCount val="1140"/>
                <c:pt idx="0">
                  <c:v>0.16666666666666666</c:v>
                </c:pt>
                <c:pt idx="1">
                  <c:v>0.33333333333333331</c:v>
                </c:pt>
                <c:pt idx="2">
                  <c:v>0.5</c:v>
                </c:pt>
                <c:pt idx="3">
                  <c:v>0.66666666666666663</c:v>
                </c:pt>
                <c:pt idx="4">
                  <c:v>0.83333333333333337</c:v>
                </c:pt>
                <c:pt idx="5">
                  <c:v>1</c:v>
                </c:pt>
                <c:pt idx="6">
                  <c:v>1.1666666666666667</c:v>
                </c:pt>
                <c:pt idx="7">
                  <c:v>1.3333333333333333</c:v>
                </c:pt>
                <c:pt idx="8">
                  <c:v>1.5</c:v>
                </c:pt>
                <c:pt idx="9">
                  <c:v>1.6666666666666667</c:v>
                </c:pt>
                <c:pt idx="10">
                  <c:v>1.8333333333333333</c:v>
                </c:pt>
                <c:pt idx="11">
                  <c:v>2</c:v>
                </c:pt>
                <c:pt idx="12">
                  <c:v>2.1666666666666665</c:v>
                </c:pt>
                <c:pt idx="13">
                  <c:v>2.3333333333333335</c:v>
                </c:pt>
                <c:pt idx="14">
                  <c:v>2.5</c:v>
                </c:pt>
                <c:pt idx="15">
                  <c:v>2.6666666666666665</c:v>
                </c:pt>
                <c:pt idx="16">
                  <c:v>2.8333333333333335</c:v>
                </c:pt>
                <c:pt idx="17">
                  <c:v>3</c:v>
                </c:pt>
                <c:pt idx="18">
                  <c:v>3.1666666666666665</c:v>
                </c:pt>
                <c:pt idx="19">
                  <c:v>3.3333333333333335</c:v>
                </c:pt>
                <c:pt idx="20">
                  <c:v>3.5</c:v>
                </c:pt>
                <c:pt idx="21">
                  <c:v>3.6666666666666665</c:v>
                </c:pt>
                <c:pt idx="22">
                  <c:v>3.8333333333333335</c:v>
                </c:pt>
                <c:pt idx="23">
                  <c:v>4</c:v>
                </c:pt>
                <c:pt idx="24">
                  <c:v>4.166666666666667</c:v>
                </c:pt>
                <c:pt idx="25">
                  <c:v>4.333333333333333</c:v>
                </c:pt>
                <c:pt idx="26">
                  <c:v>4.5</c:v>
                </c:pt>
                <c:pt idx="27">
                  <c:v>4.666666666666667</c:v>
                </c:pt>
                <c:pt idx="28">
                  <c:v>4.833333333333333</c:v>
                </c:pt>
                <c:pt idx="29">
                  <c:v>5</c:v>
                </c:pt>
                <c:pt idx="30">
                  <c:v>5.166666666666667</c:v>
                </c:pt>
                <c:pt idx="31">
                  <c:v>5.333333333333333</c:v>
                </c:pt>
                <c:pt idx="32">
                  <c:v>5.5</c:v>
                </c:pt>
                <c:pt idx="33">
                  <c:v>5.666666666666667</c:v>
                </c:pt>
                <c:pt idx="34">
                  <c:v>5.833333333333333</c:v>
                </c:pt>
                <c:pt idx="35">
                  <c:v>6</c:v>
                </c:pt>
                <c:pt idx="36">
                  <c:v>6.166666666666667</c:v>
                </c:pt>
                <c:pt idx="37">
                  <c:v>6.333333333333333</c:v>
                </c:pt>
                <c:pt idx="38">
                  <c:v>6.5</c:v>
                </c:pt>
                <c:pt idx="39">
                  <c:v>6.666666666666667</c:v>
                </c:pt>
                <c:pt idx="40">
                  <c:v>6.833333333333333</c:v>
                </c:pt>
                <c:pt idx="41">
                  <c:v>7</c:v>
                </c:pt>
                <c:pt idx="42">
                  <c:v>7.166666666666667</c:v>
                </c:pt>
                <c:pt idx="43">
                  <c:v>7.333333333333333</c:v>
                </c:pt>
                <c:pt idx="44">
                  <c:v>7.5</c:v>
                </c:pt>
                <c:pt idx="45">
                  <c:v>7.666666666666667</c:v>
                </c:pt>
                <c:pt idx="46">
                  <c:v>7.833333333333333</c:v>
                </c:pt>
                <c:pt idx="47">
                  <c:v>8</c:v>
                </c:pt>
                <c:pt idx="48">
                  <c:v>8.1666666666666661</c:v>
                </c:pt>
                <c:pt idx="49">
                  <c:v>8.3333333333333339</c:v>
                </c:pt>
                <c:pt idx="50">
                  <c:v>8.5</c:v>
                </c:pt>
                <c:pt idx="51">
                  <c:v>8.6666666666666661</c:v>
                </c:pt>
                <c:pt idx="52">
                  <c:v>8.8333333333333339</c:v>
                </c:pt>
                <c:pt idx="53">
                  <c:v>9</c:v>
                </c:pt>
                <c:pt idx="54">
                  <c:v>9.1666666666666661</c:v>
                </c:pt>
                <c:pt idx="55">
                  <c:v>9.3333333333333339</c:v>
                </c:pt>
                <c:pt idx="56">
                  <c:v>9.5</c:v>
                </c:pt>
                <c:pt idx="57">
                  <c:v>9.6666666666666661</c:v>
                </c:pt>
                <c:pt idx="58">
                  <c:v>9.8333333333333339</c:v>
                </c:pt>
                <c:pt idx="59">
                  <c:v>10</c:v>
                </c:pt>
                <c:pt idx="60">
                  <c:v>10.166666666666666</c:v>
                </c:pt>
                <c:pt idx="61">
                  <c:v>10.333333333333334</c:v>
                </c:pt>
                <c:pt idx="62">
                  <c:v>10.5</c:v>
                </c:pt>
                <c:pt idx="63">
                  <c:v>10.666666666666666</c:v>
                </c:pt>
                <c:pt idx="64">
                  <c:v>10.833333333333334</c:v>
                </c:pt>
                <c:pt idx="65">
                  <c:v>11</c:v>
                </c:pt>
                <c:pt idx="66">
                  <c:v>11.166666666666666</c:v>
                </c:pt>
                <c:pt idx="67">
                  <c:v>11.333333333333334</c:v>
                </c:pt>
                <c:pt idx="68">
                  <c:v>11.5</c:v>
                </c:pt>
                <c:pt idx="69">
                  <c:v>11.666666666666666</c:v>
                </c:pt>
                <c:pt idx="70">
                  <c:v>11.833333333333334</c:v>
                </c:pt>
                <c:pt idx="71">
                  <c:v>12</c:v>
                </c:pt>
                <c:pt idx="72">
                  <c:v>12.166666666666666</c:v>
                </c:pt>
                <c:pt idx="73">
                  <c:v>12.333333333333334</c:v>
                </c:pt>
                <c:pt idx="74">
                  <c:v>12.5</c:v>
                </c:pt>
                <c:pt idx="75">
                  <c:v>12.666666666666666</c:v>
                </c:pt>
                <c:pt idx="76">
                  <c:v>12.833333333333334</c:v>
                </c:pt>
                <c:pt idx="77">
                  <c:v>13</c:v>
                </c:pt>
                <c:pt idx="78">
                  <c:v>13.166666666666666</c:v>
                </c:pt>
                <c:pt idx="79">
                  <c:v>13.333333333333334</c:v>
                </c:pt>
                <c:pt idx="80">
                  <c:v>13.5</c:v>
                </c:pt>
                <c:pt idx="81">
                  <c:v>13.666666666666666</c:v>
                </c:pt>
                <c:pt idx="82">
                  <c:v>13.833333333333334</c:v>
                </c:pt>
                <c:pt idx="83">
                  <c:v>14</c:v>
                </c:pt>
                <c:pt idx="84">
                  <c:v>14.166666666666666</c:v>
                </c:pt>
                <c:pt idx="85">
                  <c:v>14.333333333333334</c:v>
                </c:pt>
                <c:pt idx="86">
                  <c:v>14.5</c:v>
                </c:pt>
                <c:pt idx="87">
                  <c:v>14.666666666666666</c:v>
                </c:pt>
                <c:pt idx="88">
                  <c:v>14.833333333333334</c:v>
                </c:pt>
                <c:pt idx="89">
                  <c:v>15</c:v>
                </c:pt>
                <c:pt idx="90">
                  <c:v>15.166666666666666</c:v>
                </c:pt>
                <c:pt idx="91">
                  <c:v>15.333333333333334</c:v>
                </c:pt>
                <c:pt idx="92">
                  <c:v>15.5</c:v>
                </c:pt>
                <c:pt idx="93">
                  <c:v>15.666666666666666</c:v>
                </c:pt>
                <c:pt idx="94">
                  <c:v>15.833333333333334</c:v>
                </c:pt>
                <c:pt idx="95">
                  <c:v>16</c:v>
                </c:pt>
                <c:pt idx="96">
                  <c:v>16.166666666666668</c:v>
                </c:pt>
                <c:pt idx="97">
                  <c:v>16.333333333333332</c:v>
                </c:pt>
                <c:pt idx="98">
                  <c:v>16.5</c:v>
                </c:pt>
                <c:pt idx="99">
                  <c:v>16.666666666666668</c:v>
                </c:pt>
                <c:pt idx="100">
                  <c:v>16.833333333333332</c:v>
                </c:pt>
                <c:pt idx="101">
                  <c:v>17</c:v>
                </c:pt>
                <c:pt idx="102">
                  <c:v>17.166666666666668</c:v>
                </c:pt>
                <c:pt idx="103">
                  <c:v>17.333333333333332</c:v>
                </c:pt>
                <c:pt idx="104">
                  <c:v>17.5</c:v>
                </c:pt>
                <c:pt idx="105">
                  <c:v>17.666666666666668</c:v>
                </c:pt>
                <c:pt idx="106">
                  <c:v>17.833333333333332</c:v>
                </c:pt>
                <c:pt idx="107">
                  <c:v>18</c:v>
                </c:pt>
                <c:pt idx="108">
                  <c:v>18.166666666666668</c:v>
                </c:pt>
                <c:pt idx="109">
                  <c:v>18.333333333333332</c:v>
                </c:pt>
                <c:pt idx="110">
                  <c:v>18.5</c:v>
                </c:pt>
                <c:pt idx="111">
                  <c:v>18.666666666666668</c:v>
                </c:pt>
                <c:pt idx="112">
                  <c:v>18.833333333333332</c:v>
                </c:pt>
                <c:pt idx="113">
                  <c:v>19</c:v>
                </c:pt>
                <c:pt idx="114">
                  <c:v>19.166666666666668</c:v>
                </c:pt>
                <c:pt idx="115">
                  <c:v>19.333333333333332</c:v>
                </c:pt>
                <c:pt idx="116">
                  <c:v>19.5</c:v>
                </c:pt>
                <c:pt idx="117">
                  <c:v>19.666666666666668</c:v>
                </c:pt>
                <c:pt idx="118">
                  <c:v>19.833333333333332</c:v>
                </c:pt>
                <c:pt idx="119">
                  <c:v>20</c:v>
                </c:pt>
                <c:pt idx="120">
                  <c:v>20.166666666666668</c:v>
                </c:pt>
                <c:pt idx="121">
                  <c:v>20.333333333333332</c:v>
                </c:pt>
                <c:pt idx="122">
                  <c:v>20.5</c:v>
                </c:pt>
                <c:pt idx="123">
                  <c:v>20.666666666666668</c:v>
                </c:pt>
                <c:pt idx="124">
                  <c:v>20.833333333333332</c:v>
                </c:pt>
                <c:pt idx="125">
                  <c:v>21</c:v>
                </c:pt>
                <c:pt idx="126">
                  <c:v>21.166666666666668</c:v>
                </c:pt>
                <c:pt idx="127">
                  <c:v>21.333333333333332</c:v>
                </c:pt>
                <c:pt idx="128">
                  <c:v>21.5</c:v>
                </c:pt>
                <c:pt idx="129">
                  <c:v>21.666666666666668</c:v>
                </c:pt>
                <c:pt idx="130">
                  <c:v>21.833333333333332</c:v>
                </c:pt>
                <c:pt idx="131">
                  <c:v>22</c:v>
                </c:pt>
                <c:pt idx="132">
                  <c:v>22.166666666666668</c:v>
                </c:pt>
                <c:pt idx="133">
                  <c:v>22.333333333333332</c:v>
                </c:pt>
                <c:pt idx="134">
                  <c:v>22.5</c:v>
                </c:pt>
                <c:pt idx="135">
                  <c:v>22.666666666666668</c:v>
                </c:pt>
                <c:pt idx="136">
                  <c:v>22.833333333333332</c:v>
                </c:pt>
                <c:pt idx="137">
                  <c:v>23</c:v>
                </c:pt>
                <c:pt idx="138">
                  <c:v>23.166666666666668</c:v>
                </c:pt>
                <c:pt idx="139">
                  <c:v>23.333333333333332</c:v>
                </c:pt>
                <c:pt idx="140">
                  <c:v>23.5</c:v>
                </c:pt>
                <c:pt idx="141">
                  <c:v>23.666666666666668</c:v>
                </c:pt>
                <c:pt idx="142">
                  <c:v>23.833333333333332</c:v>
                </c:pt>
                <c:pt idx="143">
                  <c:v>24</c:v>
                </c:pt>
                <c:pt idx="144">
                  <c:v>24.166666666666668</c:v>
                </c:pt>
                <c:pt idx="145">
                  <c:v>24.333333333333332</c:v>
                </c:pt>
                <c:pt idx="146">
                  <c:v>24.5</c:v>
                </c:pt>
                <c:pt idx="147">
                  <c:v>24.666666666666668</c:v>
                </c:pt>
                <c:pt idx="148">
                  <c:v>24.833333333333332</c:v>
                </c:pt>
                <c:pt idx="149">
                  <c:v>25</c:v>
                </c:pt>
                <c:pt idx="150">
                  <c:v>25.166666666666668</c:v>
                </c:pt>
                <c:pt idx="151">
                  <c:v>25.333333333333332</c:v>
                </c:pt>
                <c:pt idx="152">
                  <c:v>25.5</c:v>
                </c:pt>
                <c:pt idx="153">
                  <c:v>25.666666666666668</c:v>
                </c:pt>
                <c:pt idx="154">
                  <c:v>25.833333333333332</c:v>
                </c:pt>
                <c:pt idx="155">
                  <c:v>26</c:v>
                </c:pt>
                <c:pt idx="156">
                  <c:v>26.166666666666668</c:v>
                </c:pt>
                <c:pt idx="157">
                  <c:v>26.333333333333332</c:v>
                </c:pt>
                <c:pt idx="158">
                  <c:v>26.5</c:v>
                </c:pt>
                <c:pt idx="159">
                  <c:v>26.666666666666668</c:v>
                </c:pt>
                <c:pt idx="160">
                  <c:v>26.833333333333332</c:v>
                </c:pt>
                <c:pt idx="161">
                  <c:v>27</c:v>
                </c:pt>
                <c:pt idx="162">
                  <c:v>27.166666666666668</c:v>
                </c:pt>
                <c:pt idx="163">
                  <c:v>27.333333333333332</c:v>
                </c:pt>
                <c:pt idx="164">
                  <c:v>27.5</c:v>
                </c:pt>
                <c:pt idx="165">
                  <c:v>27.666666666666668</c:v>
                </c:pt>
                <c:pt idx="166">
                  <c:v>27.833333333333332</c:v>
                </c:pt>
                <c:pt idx="167">
                  <c:v>28</c:v>
                </c:pt>
                <c:pt idx="168">
                  <c:v>28.166666666666668</c:v>
                </c:pt>
                <c:pt idx="169">
                  <c:v>28.333333333333332</c:v>
                </c:pt>
                <c:pt idx="170">
                  <c:v>28.5</c:v>
                </c:pt>
                <c:pt idx="171">
                  <c:v>28.666666666666668</c:v>
                </c:pt>
                <c:pt idx="172">
                  <c:v>28.833333333333332</c:v>
                </c:pt>
                <c:pt idx="173">
                  <c:v>29</c:v>
                </c:pt>
                <c:pt idx="174">
                  <c:v>29.166666666666668</c:v>
                </c:pt>
                <c:pt idx="175">
                  <c:v>29.333333333333332</c:v>
                </c:pt>
                <c:pt idx="176">
                  <c:v>29.5</c:v>
                </c:pt>
                <c:pt idx="177">
                  <c:v>29.666666666666668</c:v>
                </c:pt>
                <c:pt idx="178">
                  <c:v>29.833333333333332</c:v>
                </c:pt>
                <c:pt idx="179">
                  <c:v>30</c:v>
                </c:pt>
                <c:pt idx="180">
                  <c:v>30.166666666666668</c:v>
                </c:pt>
                <c:pt idx="181">
                  <c:v>30.333333333333332</c:v>
                </c:pt>
                <c:pt idx="182">
                  <c:v>30.5</c:v>
                </c:pt>
                <c:pt idx="183">
                  <c:v>30.666666666666668</c:v>
                </c:pt>
                <c:pt idx="184">
                  <c:v>30.833333333333332</c:v>
                </c:pt>
                <c:pt idx="185">
                  <c:v>31</c:v>
                </c:pt>
                <c:pt idx="186">
                  <c:v>31.166666666666668</c:v>
                </c:pt>
                <c:pt idx="187">
                  <c:v>31.333333333333332</c:v>
                </c:pt>
                <c:pt idx="188">
                  <c:v>31.5</c:v>
                </c:pt>
                <c:pt idx="189">
                  <c:v>31.666666666666668</c:v>
                </c:pt>
                <c:pt idx="190">
                  <c:v>31.833333333333332</c:v>
                </c:pt>
                <c:pt idx="191">
                  <c:v>32</c:v>
                </c:pt>
                <c:pt idx="192">
                  <c:v>32.166666666666664</c:v>
                </c:pt>
                <c:pt idx="193">
                  <c:v>32.333333333333336</c:v>
                </c:pt>
                <c:pt idx="194">
                  <c:v>32.5</c:v>
                </c:pt>
                <c:pt idx="195">
                  <c:v>32.666666666666664</c:v>
                </c:pt>
                <c:pt idx="196">
                  <c:v>32.833333333333336</c:v>
                </c:pt>
                <c:pt idx="197">
                  <c:v>33</c:v>
                </c:pt>
                <c:pt idx="198">
                  <c:v>33.166666666666664</c:v>
                </c:pt>
                <c:pt idx="199">
                  <c:v>33.333333333333336</c:v>
                </c:pt>
                <c:pt idx="200">
                  <c:v>33.5</c:v>
                </c:pt>
                <c:pt idx="201">
                  <c:v>33.666666666666664</c:v>
                </c:pt>
                <c:pt idx="202">
                  <c:v>33.833333333333336</c:v>
                </c:pt>
                <c:pt idx="203">
                  <c:v>34</c:v>
                </c:pt>
                <c:pt idx="204">
                  <c:v>34.166666666666664</c:v>
                </c:pt>
                <c:pt idx="205">
                  <c:v>34.333333333333336</c:v>
                </c:pt>
                <c:pt idx="206">
                  <c:v>34.5</c:v>
                </c:pt>
                <c:pt idx="207">
                  <c:v>34.666666666666664</c:v>
                </c:pt>
                <c:pt idx="208">
                  <c:v>34.833333333333336</c:v>
                </c:pt>
                <c:pt idx="209">
                  <c:v>35</c:v>
                </c:pt>
                <c:pt idx="210">
                  <c:v>35.166666666666664</c:v>
                </c:pt>
                <c:pt idx="211">
                  <c:v>35.333333333333336</c:v>
                </c:pt>
                <c:pt idx="212">
                  <c:v>35.5</c:v>
                </c:pt>
                <c:pt idx="213">
                  <c:v>35.666666666666664</c:v>
                </c:pt>
                <c:pt idx="214">
                  <c:v>35.833333333333336</c:v>
                </c:pt>
                <c:pt idx="215">
                  <c:v>36</c:v>
                </c:pt>
                <c:pt idx="216">
                  <c:v>36.166666666666664</c:v>
                </c:pt>
                <c:pt idx="217">
                  <c:v>36.333333333333336</c:v>
                </c:pt>
                <c:pt idx="218">
                  <c:v>36.5</c:v>
                </c:pt>
                <c:pt idx="219">
                  <c:v>36.666666666666664</c:v>
                </c:pt>
                <c:pt idx="220">
                  <c:v>36.833333333333336</c:v>
                </c:pt>
                <c:pt idx="221">
                  <c:v>37</c:v>
                </c:pt>
                <c:pt idx="222">
                  <c:v>37.166666666666664</c:v>
                </c:pt>
                <c:pt idx="223">
                  <c:v>37.333333333333336</c:v>
                </c:pt>
                <c:pt idx="224">
                  <c:v>37.5</c:v>
                </c:pt>
                <c:pt idx="225">
                  <c:v>37.666666666666664</c:v>
                </c:pt>
                <c:pt idx="226">
                  <c:v>37.833333333333336</c:v>
                </c:pt>
                <c:pt idx="227">
                  <c:v>38</c:v>
                </c:pt>
                <c:pt idx="228">
                  <c:v>38.166666666666664</c:v>
                </c:pt>
                <c:pt idx="229">
                  <c:v>38.333333333333336</c:v>
                </c:pt>
                <c:pt idx="230">
                  <c:v>38.5</c:v>
                </c:pt>
                <c:pt idx="231">
                  <c:v>38.666666666666664</c:v>
                </c:pt>
                <c:pt idx="232">
                  <c:v>38.833333333333336</c:v>
                </c:pt>
                <c:pt idx="233">
                  <c:v>39</c:v>
                </c:pt>
                <c:pt idx="234">
                  <c:v>39.166666666666664</c:v>
                </c:pt>
                <c:pt idx="235">
                  <c:v>39.333333333333336</c:v>
                </c:pt>
                <c:pt idx="236">
                  <c:v>39.5</c:v>
                </c:pt>
                <c:pt idx="237">
                  <c:v>39.666666666666664</c:v>
                </c:pt>
                <c:pt idx="238">
                  <c:v>39.833333333333336</c:v>
                </c:pt>
                <c:pt idx="239">
                  <c:v>40</c:v>
                </c:pt>
                <c:pt idx="240">
                  <c:v>40.166666666666664</c:v>
                </c:pt>
                <c:pt idx="241">
                  <c:v>40.333333333333336</c:v>
                </c:pt>
                <c:pt idx="242">
                  <c:v>40.5</c:v>
                </c:pt>
                <c:pt idx="243">
                  <c:v>40.666666666666664</c:v>
                </c:pt>
                <c:pt idx="244">
                  <c:v>40.833333333333336</c:v>
                </c:pt>
                <c:pt idx="245">
                  <c:v>41</c:v>
                </c:pt>
                <c:pt idx="246">
                  <c:v>41.166666666666664</c:v>
                </c:pt>
                <c:pt idx="247">
                  <c:v>41.333333333333336</c:v>
                </c:pt>
                <c:pt idx="248">
                  <c:v>41.5</c:v>
                </c:pt>
                <c:pt idx="249">
                  <c:v>41.666666666666664</c:v>
                </c:pt>
                <c:pt idx="250">
                  <c:v>41.833333333333336</c:v>
                </c:pt>
                <c:pt idx="251">
                  <c:v>42</c:v>
                </c:pt>
                <c:pt idx="252">
                  <c:v>42.166666666666664</c:v>
                </c:pt>
                <c:pt idx="253">
                  <c:v>42.333333333333336</c:v>
                </c:pt>
                <c:pt idx="254">
                  <c:v>42.5</c:v>
                </c:pt>
                <c:pt idx="255">
                  <c:v>42.666666666666664</c:v>
                </c:pt>
                <c:pt idx="256">
                  <c:v>42.833333333333336</c:v>
                </c:pt>
                <c:pt idx="257">
                  <c:v>43</c:v>
                </c:pt>
                <c:pt idx="258">
                  <c:v>43.166666666666664</c:v>
                </c:pt>
                <c:pt idx="259">
                  <c:v>43.333333333333336</c:v>
                </c:pt>
                <c:pt idx="260">
                  <c:v>43.5</c:v>
                </c:pt>
                <c:pt idx="261">
                  <c:v>43.666666666666664</c:v>
                </c:pt>
                <c:pt idx="262">
                  <c:v>43.833333333333336</c:v>
                </c:pt>
                <c:pt idx="263">
                  <c:v>44</c:v>
                </c:pt>
                <c:pt idx="264">
                  <c:v>44.166666666666664</c:v>
                </c:pt>
                <c:pt idx="265">
                  <c:v>44.333333333333336</c:v>
                </c:pt>
                <c:pt idx="266">
                  <c:v>44.5</c:v>
                </c:pt>
                <c:pt idx="267">
                  <c:v>44.666666666666664</c:v>
                </c:pt>
                <c:pt idx="268">
                  <c:v>44.833333333333336</c:v>
                </c:pt>
                <c:pt idx="269">
                  <c:v>45</c:v>
                </c:pt>
                <c:pt idx="270">
                  <c:v>45.166666666666664</c:v>
                </c:pt>
                <c:pt idx="271">
                  <c:v>45.333333333333336</c:v>
                </c:pt>
                <c:pt idx="272">
                  <c:v>45.5</c:v>
                </c:pt>
                <c:pt idx="273">
                  <c:v>45.666666666666664</c:v>
                </c:pt>
                <c:pt idx="274">
                  <c:v>45.833333333333336</c:v>
                </c:pt>
                <c:pt idx="275">
                  <c:v>46</c:v>
                </c:pt>
                <c:pt idx="276">
                  <c:v>46.166666666666664</c:v>
                </c:pt>
                <c:pt idx="277">
                  <c:v>46.333333333333336</c:v>
                </c:pt>
                <c:pt idx="278">
                  <c:v>46.5</c:v>
                </c:pt>
                <c:pt idx="279">
                  <c:v>46.666666666666664</c:v>
                </c:pt>
                <c:pt idx="280">
                  <c:v>46.833333333333336</c:v>
                </c:pt>
                <c:pt idx="281">
                  <c:v>47</c:v>
                </c:pt>
                <c:pt idx="282">
                  <c:v>47.166666666666664</c:v>
                </c:pt>
                <c:pt idx="283">
                  <c:v>47.333333333333336</c:v>
                </c:pt>
                <c:pt idx="284">
                  <c:v>47.5</c:v>
                </c:pt>
                <c:pt idx="285">
                  <c:v>47.666666666666664</c:v>
                </c:pt>
                <c:pt idx="286">
                  <c:v>47.833333333333336</c:v>
                </c:pt>
                <c:pt idx="287">
                  <c:v>48</c:v>
                </c:pt>
                <c:pt idx="288">
                  <c:v>48.166666666666664</c:v>
                </c:pt>
                <c:pt idx="289">
                  <c:v>48.333333333333336</c:v>
                </c:pt>
                <c:pt idx="290">
                  <c:v>48.5</c:v>
                </c:pt>
                <c:pt idx="291">
                  <c:v>48.666666666666664</c:v>
                </c:pt>
                <c:pt idx="292">
                  <c:v>48.833333333333336</c:v>
                </c:pt>
                <c:pt idx="293">
                  <c:v>49</c:v>
                </c:pt>
                <c:pt idx="294">
                  <c:v>49.166666666666664</c:v>
                </c:pt>
                <c:pt idx="295">
                  <c:v>49.333333333333336</c:v>
                </c:pt>
                <c:pt idx="296">
                  <c:v>49.5</c:v>
                </c:pt>
                <c:pt idx="297">
                  <c:v>49.666666666666664</c:v>
                </c:pt>
                <c:pt idx="298">
                  <c:v>49.833333333333336</c:v>
                </c:pt>
                <c:pt idx="299">
                  <c:v>50</c:v>
                </c:pt>
                <c:pt idx="300">
                  <c:v>50.166666666666664</c:v>
                </c:pt>
                <c:pt idx="301">
                  <c:v>50.333333333333336</c:v>
                </c:pt>
                <c:pt idx="302">
                  <c:v>50.5</c:v>
                </c:pt>
                <c:pt idx="303">
                  <c:v>50.666666666666664</c:v>
                </c:pt>
                <c:pt idx="304">
                  <c:v>50.833333333333336</c:v>
                </c:pt>
                <c:pt idx="305">
                  <c:v>51</c:v>
                </c:pt>
                <c:pt idx="306">
                  <c:v>51.166666666666664</c:v>
                </c:pt>
                <c:pt idx="307">
                  <c:v>51.333333333333336</c:v>
                </c:pt>
                <c:pt idx="308">
                  <c:v>51.5</c:v>
                </c:pt>
                <c:pt idx="309">
                  <c:v>51.666666666666664</c:v>
                </c:pt>
                <c:pt idx="310">
                  <c:v>51.833333333333336</c:v>
                </c:pt>
                <c:pt idx="311">
                  <c:v>52</c:v>
                </c:pt>
                <c:pt idx="312">
                  <c:v>52.166666666666664</c:v>
                </c:pt>
                <c:pt idx="313">
                  <c:v>52.333333333333336</c:v>
                </c:pt>
                <c:pt idx="314">
                  <c:v>52.5</c:v>
                </c:pt>
                <c:pt idx="315">
                  <c:v>52.666666666666664</c:v>
                </c:pt>
                <c:pt idx="316">
                  <c:v>52.833333333333336</c:v>
                </c:pt>
                <c:pt idx="317">
                  <c:v>53</c:v>
                </c:pt>
                <c:pt idx="318">
                  <c:v>53.166666666666664</c:v>
                </c:pt>
                <c:pt idx="319">
                  <c:v>53.333333333333336</c:v>
                </c:pt>
                <c:pt idx="320">
                  <c:v>53.5</c:v>
                </c:pt>
                <c:pt idx="321">
                  <c:v>53.666666666666664</c:v>
                </c:pt>
                <c:pt idx="322">
                  <c:v>53.833333333333336</c:v>
                </c:pt>
                <c:pt idx="323">
                  <c:v>54</c:v>
                </c:pt>
                <c:pt idx="324">
                  <c:v>54.166666666666664</c:v>
                </c:pt>
                <c:pt idx="325">
                  <c:v>54.333333333333336</c:v>
                </c:pt>
                <c:pt idx="326">
                  <c:v>54.5</c:v>
                </c:pt>
                <c:pt idx="327">
                  <c:v>54.666666666666664</c:v>
                </c:pt>
                <c:pt idx="328">
                  <c:v>54.833333333333336</c:v>
                </c:pt>
                <c:pt idx="329">
                  <c:v>55</c:v>
                </c:pt>
                <c:pt idx="330">
                  <c:v>55.166666666666664</c:v>
                </c:pt>
                <c:pt idx="331">
                  <c:v>55.333333333333336</c:v>
                </c:pt>
                <c:pt idx="332">
                  <c:v>55.5</c:v>
                </c:pt>
                <c:pt idx="333">
                  <c:v>55.666666666666664</c:v>
                </c:pt>
                <c:pt idx="334">
                  <c:v>55.833333333333336</c:v>
                </c:pt>
                <c:pt idx="335">
                  <c:v>56</c:v>
                </c:pt>
                <c:pt idx="336">
                  <c:v>56.166666666666664</c:v>
                </c:pt>
                <c:pt idx="337">
                  <c:v>56.333333333333336</c:v>
                </c:pt>
                <c:pt idx="338">
                  <c:v>56.5</c:v>
                </c:pt>
                <c:pt idx="339">
                  <c:v>56.666666666666664</c:v>
                </c:pt>
                <c:pt idx="340">
                  <c:v>56.833333333333336</c:v>
                </c:pt>
                <c:pt idx="341">
                  <c:v>57</c:v>
                </c:pt>
                <c:pt idx="342">
                  <c:v>57.166666666666664</c:v>
                </c:pt>
                <c:pt idx="343">
                  <c:v>57.333333333333336</c:v>
                </c:pt>
                <c:pt idx="344">
                  <c:v>57.5</c:v>
                </c:pt>
                <c:pt idx="345">
                  <c:v>57.666666666666664</c:v>
                </c:pt>
                <c:pt idx="346">
                  <c:v>57.833333333333336</c:v>
                </c:pt>
                <c:pt idx="347">
                  <c:v>58</c:v>
                </c:pt>
                <c:pt idx="348">
                  <c:v>58.166666666666664</c:v>
                </c:pt>
                <c:pt idx="349">
                  <c:v>58.333333333333336</c:v>
                </c:pt>
                <c:pt idx="350">
                  <c:v>58.5</c:v>
                </c:pt>
                <c:pt idx="351">
                  <c:v>58.666666666666664</c:v>
                </c:pt>
                <c:pt idx="352">
                  <c:v>58.833333333333336</c:v>
                </c:pt>
                <c:pt idx="353">
                  <c:v>59</c:v>
                </c:pt>
                <c:pt idx="354">
                  <c:v>59.166666666666664</c:v>
                </c:pt>
                <c:pt idx="355">
                  <c:v>59.333333333333336</c:v>
                </c:pt>
                <c:pt idx="356">
                  <c:v>59.5</c:v>
                </c:pt>
                <c:pt idx="357">
                  <c:v>59.666666666666664</c:v>
                </c:pt>
                <c:pt idx="358">
                  <c:v>59.833333333333336</c:v>
                </c:pt>
                <c:pt idx="359">
                  <c:v>60</c:v>
                </c:pt>
                <c:pt idx="360">
                  <c:v>60.166666666666664</c:v>
                </c:pt>
                <c:pt idx="361">
                  <c:v>60.333333333333336</c:v>
                </c:pt>
                <c:pt idx="362">
                  <c:v>60.5</c:v>
                </c:pt>
                <c:pt idx="363">
                  <c:v>60.666666666666664</c:v>
                </c:pt>
                <c:pt idx="364">
                  <c:v>60.833333333333336</c:v>
                </c:pt>
                <c:pt idx="365">
                  <c:v>61</c:v>
                </c:pt>
                <c:pt idx="366">
                  <c:v>61.166666666666664</c:v>
                </c:pt>
                <c:pt idx="367">
                  <c:v>61.333333333333336</c:v>
                </c:pt>
                <c:pt idx="368">
                  <c:v>61.5</c:v>
                </c:pt>
                <c:pt idx="369">
                  <c:v>61.666666666666664</c:v>
                </c:pt>
                <c:pt idx="370">
                  <c:v>61.833333333333336</c:v>
                </c:pt>
                <c:pt idx="371">
                  <c:v>62</c:v>
                </c:pt>
                <c:pt idx="372">
                  <c:v>62.166666666666664</c:v>
                </c:pt>
                <c:pt idx="373">
                  <c:v>62.333333333333336</c:v>
                </c:pt>
                <c:pt idx="374">
                  <c:v>62.5</c:v>
                </c:pt>
                <c:pt idx="375">
                  <c:v>62.666666666666664</c:v>
                </c:pt>
                <c:pt idx="376">
                  <c:v>62.833333333333336</c:v>
                </c:pt>
                <c:pt idx="377">
                  <c:v>63</c:v>
                </c:pt>
                <c:pt idx="378">
                  <c:v>63.166666666666664</c:v>
                </c:pt>
                <c:pt idx="379">
                  <c:v>63.333333333333336</c:v>
                </c:pt>
                <c:pt idx="380">
                  <c:v>63.5</c:v>
                </c:pt>
                <c:pt idx="381">
                  <c:v>63.666666666666664</c:v>
                </c:pt>
                <c:pt idx="382">
                  <c:v>63.833333333333336</c:v>
                </c:pt>
                <c:pt idx="383">
                  <c:v>64</c:v>
                </c:pt>
                <c:pt idx="384">
                  <c:v>64.166666666666671</c:v>
                </c:pt>
                <c:pt idx="385">
                  <c:v>64.333333333333329</c:v>
                </c:pt>
                <c:pt idx="386">
                  <c:v>64.5</c:v>
                </c:pt>
                <c:pt idx="387">
                  <c:v>64.666666666666671</c:v>
                </c:pt>
                <c:pt idx="388">
                  <c:v>64.833333333333329</c:v>
                </c:pt>
                <c:pt idx="389">
                  <c:v>65</c:v>
                </c:pt>
                <c:pt idx="390">
                  <c:v>65.166666666666671</c:v>
                </c:pt>
                <c:pt idx="391">
                  <c:v>65.333333333333329</c:v>
                </c:pt>
                <c:pt idx="392">
                  <c:v>65.5</c:v>
                </c:pt>
                <c:pt idx="393">
                  <c:v>65.666666666666671</c:v>
                </c:pt>
                <c:pt idx="394">
                  <c:v>65.833333333333329</c:v>
                </c:pt>
                <c:pt idx="395">
                  <c:v>66</c:v>
                </c:pt>
                <c:pt idx="396">
                  <c:v>66.166666666666671</c:v>
                </c:pt>
                <c:pt idx="397">
                  <c:v>66.333333333333329</c:v>
                </c:pt>
                <c:pt idx="398">
                  <c:v>66.5</c:v>
                </c:pt>
                <c:pt idx="399">
                  <c:v>66.666666666666671</c:v>
                </c:pt>
                <c:pt idx="400">
                  <c:v>66.833333333333329</c:v>
                </c:pt>
                <c:pt idx="401">
                  <c:v>67</c:v>
                </c:pt>
                <c:pt idx="402">
                  <c:v>67.166666666666671</c:v>
                </c:pt>
                <c:pt idx="403">
                  <c:v>67.333333333333329</c:v>
                </c:pt>
                <c:pt idx="404">
                  <c:v>67.5</c:v>
                </c:pt>
                <c:pt idx="405">
                  <c:v>67.666666666666671</c:v>
                </c:pt>
                <c:pt idx="406">
                  <c:v>67.833333333333329</c:v>
                </c:pt>
                <c:pt idx="407">
                  <c:v>68</c:v>
                </c:pt>
                <c:pt idx="408">
                  <c:v>68.166666666666671</c:v>
                </c:pt>
                <c:pt idx="409">
                  <c:v>68.333333333333329</c:v>
                </c:pt>
                <c:pt idx="410">
                  <c:v>68.5</c:v>
                </c:pt>
                <c:pt idx="411">
                  <c:v>68.666666666666671</c:v>
                </c:pt>
                <c:pt idx="412">
                  <c:v>68.833333333333329</c:v>
                </c:pt>
                <c:pt idx="413">
                  <c:v>69</c:v>
                </c:pt>
                <c:pt idx="414">
                  <c:v>69.166666666666671</c:v>
                </c:pt>
                <c:pt idx="415">
                  <c:v>69.333333333333329</c:v>
                </c:pt>
                <c:pt idx="416">
                  <c:v>69.5</c:v>
                </c:pt>
                <c:pt idx="417">
                  <c:v>69.666666666666671</c:v>
                </c:pt>
                <c:pt idx="418">
                  <c:v>69.833333333333329</c:v>
                </c:pt>
                <c:pt idx="419">
                  <c:v>70</c:v>
                </c:pt>
                <c:pt idx="420">
                  <c:v>70.166666666666671</c:v>
                </c:pt>
                <c:pt idx="421">
                  <c:v>70.333333333333329</c:v>
                </c:pt>
                <c:pt idx="422">
                  <c:v>70.5</c:v>
                </c:pt>
                <c:pt idx="423">
                  <c:v>70.666666666666671</c:v>
                </c:pt>
                <c:pt idx="424">
                  <c:v>70.833333333333329</c:v>
                </c:pt>
                <c:pt idx="425">
                  <c:v>71</c:v>
                </c:pt>
                <c:pt idx="426">
                  <c:v>71.166666666666671</c:v>
                </c:pt>
                <c:pt idx="427">
                  <c:v>71.333333333333329</c:v>
                </c:pt>
                <c:pt idx="428">
                  <c:v>71.5</c:v>
                </c:pt>
                <c:pt idx="429">
                  <c:v>71.666666666666671</c:v>
                </c:pt>
                <c:pt idx="430">
                  <c:v>71.833333333333329</c:v>
                </c:pt>
                <c:pt idx="431">
                  <c:v>72</c:v>
                </c:pt>
                <c:pt idx="432">
                  <c:v>72.166666666666671</c:v>
                </c:pt>
                <c:pt idx="433">
                  <c:v>72.333333333333329</c:v>
                </c:pt>
                <c:pt idx="434">
                  <c:v>72.5</c:v>
                </c:pt>
                <c:pt idx="435">
                  <c:v>72.666666666666671</c:v>
                </c:pt>
                <c:pt idx="436">
                  <c:v>72.833333333333329</c:v>
                </c:pt>
                <c:pt idx="437">
                  <c:v>73</c:v>
                </c:pt>
                <c:pt idx="438">
                  <c:v>73.166666666666671</c:v>
                </c:pt>
                <c:pt idx="439">
                  <c:v>73.333333333333329</c:v>
                </c:pt>
                <c:pt idx="440">
                  <c:v>73.5</c:v>
                </c:pt>
                <c:pt idx="441">
                  <c:v>73.666666666666671</c:v>
                </c:pt>
                <c:pt idx="442">
                  <c:v>73.833333333333329</c:v>
                </c:pt>
                <c:pt idx="443">
                  <c:v>74</c:v>
                </c:pt>
                <c:pt idx="444">
                  <c:v>74.166666666666671</c:v>
                </c:pt>
                <c:pt idx="445">
                  <c:v>74.333333333333329</c:v>
                </c:pt>
                <c:pt idx="446">
                  <c:v>74.5</c:v>
                </c:pt>
                <c:pt idx="447">
                  <c:v>74.666666666666671</c:v>
                </c:pt>
                <c:pt idx="448">
                  <c:v>74.833333333333329</c:v>
                </c:pt>
                <c:pt idx="449">
                  <c:v>75</c:v>
                </c:pt>
                <c:pt idx="450">
                  <c:v>75.166666666666671</c:v>
                </c:pt>
                <c:pt idx="451">
                  <c:v>75.333333333333329</c:v>
                </c:pt>
                <c:pt idx="452">
                  <c:v>75.5</c:v>
                </c:pt>
                <c:pt idx="453">
                  <c:v>75.666666666666671</c:v>
                </c:pt>
                <c:pt idx="454">
                  <c:v>75.833333333333329</c:v>
                </c:pt>
                <c:pt idx="455">
                  <c:v>76</c:v>
                </c:pt>
                <c:pt idx="456">
                  <c:v>76.166666666666671</c:v>
                </c:pt>
                <c:pt idx="457">
                  <c:v>76.333333333333329</c:v>
                </c:pt>
                <c:pt idx="458">
                  <c:v>76.5</c:v>
                </c:pt>
                <c:pt idx="459">
                  <c:v>76.666666666666671</c:v>
                </c:pt>
                <c:pt idx="460">
                  <c:v>76.833333333333329</c:v>
                </c:pt>
                <c:pt idx="461">
                  <c:v>77</c:v>
                </c:pt>
                <c:pt idx="462">
                  <c:v>77.166666666666671</c:v>
                </c:pt>
                <c:pt idx="463">
                  <c:v>77.333333333333329</c:v>
                </c:pt>
                <c:pt idx="464">
                  <c:v>77.5</c:v>
                </c:pt>
                <c:pt idx="465">
                  <c:v>77.666666666666671</c:v>
                </c:pt>
                <c:pt idx="466">
                  <c:v>77.833333333333329</c:v>
                </c:pt>
                <c:pt idx="467">
                  <c:v>78</c:v>
                </c:pt>
                <c:pt idx="468">
                  <c:v>78.166666666666671</c:v>
                </c:pt>
                <c:pt idx="469">
                  <c:v>78.333333333333329</c:v>
                </c:pt>
                <c:pt idx="470">
                  <c:v>78.5</c:v>
                </c:pt>
                <c:pt idx="471">
                  <c:v>78.666666666666671</c:v>
                </c:pt>
                <c:pt idx="472">
                  <c:v>78.833333333333329</c:v>
                </c:pt>
                <c:pt idx="473">
                  <c:v>79</c:v>
                </c:pt>
                <c:pt idx="474">
                  <c:v>79.166666666666671</c:v>
                </c:pt>
                <c:pt idx="475">
                  <c:v>79.333333333333329</c:v>
                </c:pt>
                <c:pt idx="476">
                  <c:v>79.5</c:v>
                </c:pt>
                <c:pt idx="477">
                  <c:v>79.666666666666671</c:v>
                </c:pt>
                <c:pt idx="478">
                  <c:v>79.833333333333329</c:v>
                </c:pt>
                <c:pt idx="479">
                  <c:v>80</c:v>
                </c:pt>
                <c:pt idx="480">
                  <c:v>80.166666666666671</c:v>
                </c:pt>
                <c:pt idx="481">
                  <c:v>80.333333333333329</c:v>
                </c:pt>
                <c:pt idx="482">
                  <c:v>80.5</c:v>
                </c:pt>
                <c:pt idx="483">
                  <c:v>80.666666666666671</c:v>
                </c:pt>
                <c:pt idx="484">
                  <c:v>80.833333333333329</c:v>
                </c:pt>
                <c:pt idx="485">
                  <c:v>81</c:v>
                </c:pt>
                <c:pt idx="486">
                  <c:v>81.166666666666671</c:v>
                </c:pt>
                <c:pt idx="487">
                  <c:v>81.333333333333329</c:v>
                </c:pt>
                <c:pt idx="488">
                  <c:v>81.5</c:v>
                </c:pt>
                <c:pt idx="489">
                  <c:v>81.666666666666671</c:v>
                </c:pt>
                <c:pt idx="490">
                  <c:v>81.833333333333329</c:v>
                </c:pt>
                <c:pt idx="491">
                  <c:v>82</c:v>
                </c:pt>
                <c:pt idx="492">
                  <c:v>82.166666666666671</c:v>
                </c:pt>
                <c:pt idx="493">
                  <c:v>82.333333333333329</c:v>
                </c:pt>
                <c:pt idx="494">
                  <c:v>82.5</c:v>
                </c:pt>
                <c:pt idx="495">
                  <c:v>82.666666666666671</c:v>
                </c:pt>
                <c:pt idx="496">
                  <c:v>82.833333333333329</c:v>
                </c:pt>
                <c:pt idx="497">
                  <c:v>83</c:v>
                </c:pt>
                <c:pt idx="498">
                  <c:v>83.166666666666671</c:v>
                </c:pt>
                <c:pt idx="499">
                  <c:v>83.333333333333329</c:v>
                </c:pt>
                <c:pt idx="500">
                  <c:v>83.5</c:v>
                </c:pt>
                <c:pt idx="501">
                  <c:v>83.666666666666671</c:v>
                </c:pt>
                <c:pt idx="502">
                  <c:v>83.833333333333329</c:v>
                </c:pt>
                <c:pt idx="503">
                  <c:v>84</c:v>
                </c:pt>
                <c:pt idx="504">
                  <c:v>84.166666666666671</c:v>
                </c:pt>
                <c:pt idx="505">
                  <c:v>84.333333333333329</c:v>
                </c:pt>
                <c:pt idx="506">
                  <c:v>84.5</c:v>
                </c:pt>
                <c:pt idx="507">
                  <c:v>84.666666666666671</c:v>
                </c:pt>
                <c:pt idx="508">
                  <c:v>84.833333333333329</c:v>
                </c:pt>
                <c:pt idx="509">
                  <c:v>85</c:v>
                </c:pt>
                <c:pt idx="510">
                  <c:v>85.166666666666671</c:v>
                </c:pt>
                <c:pt idx="511">
                  <c:v>85.333333333333329</c:v>
                </c:pt>
                <c:pt idx="512">
                  <c:v>85.5</c:v>
                </c:pt>
                <c:pt idx="513">
                  <c:v>85.666666666666671</c:v>
                </c:pt>
                <c:pt idx="514">
                  <c:v>85.833333333333329</c:v>
                </c:pt>
                <c:pt idx="515">
                  <c:v>86</c:v>
                </c:pt>
                <c:pt idx="516">
                  <c:v>86.166666666666671</c:v>
                </c:pt>
                <c:pt idx="517">
                  <c:v>86.333333333333329</c:v>
                </c:pt>
                <c:pt idx="518">
                  <c:v>86.5</c:v>
                </c:pt>
                <c:pt idx="519">
                  <c:v>86.666666666666671</c:v>
                </c:pt>
                <c:pt idx="520">
                  <c:v>86.833333333333329</c:v>
                </c:pt>
                <c:pt idx="521">
                  <c:v>87</c:v>
                </c:pt>
                <c:pt idx="522">
                  <c:v>87.166666666666671</c:v>
                </c:pt>
                <c:pt idx="523">
                  <c:v>87.333333333333329</c:v>
                </c:pt>
                <c:pt idx="524">
                  <c:v>87.5</c:v>
                </c:pt>
                <c:pt idx="525">
                  <c:v>87.666666666666671</c:v>
                </c:pt>
                <c:pt idx="526">
                  <c:v>87.833333333333329</c:v>
                </c:pt>
                <c:pt idx="527">
                  <c:v>88</c:v>
                </c:pt>
                <c:pt idx="528">
                  <c:v>88.166666666666671</c:v>
                </c:pt>
                <c:pt idx="529">
                  <c:v>88.333333333333329</c:v>
                </c:pt>
                <c:pt idx="530">
                  <c:v>88.5</c:v>
                </c:pt>
                <c:pt idx="531">
                  <c:v>88.666666666666671</c:v>
                </c:pt>
                <c:pt idx="532">
                  <c:v>88.833333333333329</c:v>
                </c:pt>
                <c:pt idx="533">
                  <c:v>89</c:v>
                </c:pt>
                <c:pt idx="534">
                  <c:v>89.166666666666671</c:v>
                </c:pt>
                <c:pt idx="535">
                  <c:v>89.333333333333329</c:v>
                </c:pt>
                <c:pt idx="536">
                  <c:v>89.5</c:v>
                </c:pt>
                <c:pt idx="537">
                  <c:v>89.666666666666671</c:v>
                </c:pt>
                <c:pt idx="538">
                  <c:v>89.833333333333329</c:v>
                </c:pt>
                <c:pt idx="539">
                  <c:v>90</c:v>
                </c:pt>
                <c:pt idx="540">
                  <c:v>90.166666666666671</c:v>
                </c:pt>
                <c:pt idx="541">
                  <c:v>90.333333333333329</c:v>
                </c:pt>
                <c:pt idx="542">
                  <c:v>90.5</c:v>
                </c:pt>
                <c:pt idx="543">
                  <c:v>90.666666666666671</c:v>
                </c:pt>
                <c:pt idx="544">
                  <c:v>90.833333333333329</c:v>
                </c:pt>
                <c:pt idx="545">
                  <c:v>91</c:v>
                </c:pt>
                <c:pt idx="546">
                  <c:v>91.166666666666671</c:v>
                </c:pt>
                <c:pt idx="547">
                  <c:v>91.333333333333329</c:v>
                </c:pt>
                <c:pt idx="548">
                  <c:v>91.5</c:v>
                </c:pt>
                <c:pt idx="549">
                  <c:v>91.666666666666671</c:v>
                </c:pt>
                <c:pt idx="550">
                  <c:v>91.833333333333329</c:v>
                </c:pt>
                <c:pt idx="551">
                  <c:v>92</c:v>
                </c:pt>
                <c:pt idx="552">
                  <c:v>92.166666666666671</c:v>
                </c:pt>
                <c:pt idx="553">
                  <c:v>92.333333333333329</c:v>
                </c:pt>
                <c:pt idx="554">
                  <c:v>92.5</c:v>
                </c:pt>
                <c:pt idx="555">
                  <c:v>92.666666666666671</c:v>
                </c:pt>
                <c:pt idx="556">
                  <c:v>92.833333333333329</c:v>
                </c:pt>
                <c:pt idx="557">
                  <c:v>93</c:v>
                </c:pt>
                <c:pt idx="558">
                  <c:v>93.166666666666671</c:v>
                </c:pt>
                <c:pt idx="559">
                  <c:v>93.333333333333329</c:v>
                </c:pt>
                <c:pt idx="560">
                  <c:v>93.5</c:v>
                </c:pt>
                <c:pt idx="561">
                  <c:v>93.666666666666671</c:v>
                </c:pt>
                <c:pt idx="562">
                  <c:v>93.833333333333329</c:v>
                </c:pt>
                <c:pt idx="563">
                  <c:v>94</c:v>
                </c:pt>
                <c:pt idx="564">
                  <c:v>94.166666666666671</c:v>
                </c:pt>
                <c:pt idx="565">
                  <c:v>94.333333333333329</c:v>
                </c:pt>
                <c:pt idx="566">
                  <c:v>94.5</c:v>
                </c:pt>
                <c:pt idx="567">
                  <c:v>94.666666666666671</c:v>
                </c:pt>
                <c:pt idx="568">
                  <c:v>94.833333333333329</c:v>
                </c:pt>
                <c:pt idx="569">
                  <c:v>95</c:v>
                </c:pt>
                <c:pt idx="570">
                  <c:v>95.166666666666671</c:v>
                </c:pt>
                <c:pt idx="571">
                  <c:v>95.333333333333329</c:v>
                </c:pt>
                <c:pt idx="572">
                  <c:v>95.5</c:v>
                </c:pt>
                <c:pt idx="573">
                  <c:v>95.666666666666671</c:v>
                </c:pt>
                <c:pt idx="574">
                  <c:v>95.833333333333329</c:v>
                </c:pt>
                <c:pt idx="575">
                  <c:v>96</c:v>
                </c:pt>
                <c:pt idx="576">
                  <c:v>96.166666666666671</c:v>
                </c:pt>
                <c:pt idx="577">
                  <c:v>96.333333333333329</c:v>
                </c:pt>
                <c:pt idx="578">
                  <c:v>96.5</c:v>
                </c:pt>
                <c:pt idx="579">
                  <c:v>96.666666666666671</c:v>
                </c:pt>
                <c:pt idx="580">
                  <c:v>96.833333333333329</c:v>
                </c:pt>
                <c:pt idx="581">
                  <c:v>97</c:v>
                </c:pt>
                <c:pt idx="582">
                  <c:v>97.166666666666671</c:v>
                </c:pt>
                <c:pt idx="583">
                  <c:v>97.333333333333329</c:v>
                </c:pt>
                <c:pt idx="584">
                  <c:v>97.5</c:v>
                </c:pt>
                <c:pt idx="585">
                  <c:v>97.666666666666671</c:v>
                </c:pt>
                <c:pt idx="586">
                  <c:v>97.833333333333329</c:v>
                </c:pt>
                <c:pt idx="587">
                  <c:v>98</c:v>
                </c:pt>
                <c:pt idx="588">
                  <c:v>98.166666666666671</c:v>
                </c:pt>
                <c:pt idx="589">
                  <c:v>98.333333333333329</c:v>
                </c:pt>
                <c:pt idx="590">
                  <c:v>98.5</c:v>
                </c:pt>
                <c:pt idx="591">
                  <c:v>98.666666666666671</c:v>
                </c:pt>
                <c:pt idx="592">
                  <c:v>98.833333333333329</c:v>
                </c:pt>
                <c:pt idx="593">
                  <c:v>99</c:v>
                </c:pt>
                <c:pt idx="594">
                  <c:v>99.166666666666671</c:v>
                </c:pt>
                <c:pt idx="595">
                  <c:v>99.333333333333329</c:v>
                </c:pt>
                <c:pt idx="596">
                  <c:v>99.5</c:v>
                </c:pt>
                <c:pt idx="597">
                  <c:v>99.666666666666671</c:v>
                </c:pt>
                <c:pt idx="598">
                  <c:v>99.833333333333329</c:v>
                </c:pt>
                <c:pt idx="599">
                  <c:v>100</c:v>
                </c:pt>
                <c:pt idx="600">
                  <c:v>100.16666666666667</c:v>
                </c:pt>
                <c:pt idx="601">
                  <c:v>100.33333333333333</c:v>
                </c:pt>
                <c:pt idx="602">
                  <c:v>100.5</c:v>
                </c:pt>
                <c:pt idx="603">
                  <c:v>100.66666666666667</c:v>
                </c:pt>
                <c:pt idx="604">
                  <c:v>100.83333333333333</c:v>
                </c:pt>
                <c:pt idx="605">
                  <c:v>101</c:v>
                </c:pt>
                <c:pt idx="606">
                  <c:v>101.16666666666667</c:v>
                </c:pt>
                <c:pt idx="607">
                  <c:v>101.33333333333333</c:v>
                </c:pt>
                <c:pt idx="608">
                  <c:v>101.5</c:v>
                </c:pt>
                <c:pt idx="609">
                  <c:v>101.66666666666667</c:v>
                </c:pt>
                <c:pt idx="610">
                  <c:v>101.83333333333333</c:v>
                </c:pt>
                <c:pt idx="611">
                  <c:v>102</c:v>
                </c:pt>
                <c:pt idx="612">
                  <c:v>102.16666666666667</c:v>
                </c:pt>
                <c:pt idx="613">
                  <c:v>102.33333333333333</c:v>
                </c:pt>
                <c:pt idx="614">
                  <c:v>102.5</c:v>
                </c:pt>
                <c:pt idx="615">
                  <c:v>102.66666666666667</c:v>
                </c:pt>
                <c:pt idx="616">
                  <c:v>102.83333333333333</c:v>
                </c:pt>
                <c:pt idx="617">
                  <c:v>103</c:v>
                </c:pt>
                <c:pt idx="618">
                  <c:v>103.16666666666667</c:v>
                </c:pt>
                <c:pt idx="619">
                  <c:v>103.33333333333333</c:v>
                </c:pt>
                <c:pt idx="620">
                  <c:v>103.5</c:v>
                </c:pt>
                <c:pt idx="621">
                  <c:v>103.66666666666667</c:v>
                </c:pt>
                <c:pt idx="622">
                  <c:v>103.83333333333333</c:v>
                </c:pt>
                <c:pt idx="623">
                  <c:v>104</c:v>
                </c:pt>
                <c:pt idx="624">
                  <c:v>104.16666666666667</c:v>
                </c:pt>
                <c:pt idx="625">
                  <c:v>104.33333333333333</c:v>
                </c:pt>
                <c:pt idx="626">
                  <c:v>104.5</c:v>
                </c:pt>
                <c:pt idx="627">
                  <c:v>104.66666666666667</c:v>
                </c:pt>
                <c:pt idx="628">
                  <c:v>104.83333333333333</c:v>
                </c:pt>
                <c:pt idx="629">
                  <c:v>105</c:v>
                </c:pt>
                <c:pt idx="630">
                  <c:v>105.16666666666667</c:v>
                </c:pt>
                <c:pt idx="631">
                  <c:v>105.33333333333333</c:v>
                </c:pt>
                <c:pt idx="632">
                  <c:v>105.5</c:v>
                </c:pt>
                <c:pt idx="633">
                  <c:v>105.66666666666667</c:v>
                </c:pt>
                <c:pt idx="634">
                  <c:v>105.83333333333333</c:v>
                </c:pt>
                <c:pt idx="635">
                  <c:v>106</c:v>
                </c:pt>
                <c:pt idx="636">
                  <c:v>106.16666666666667</c:v>
                </c:pt>
                <c:pt idx="637">
                  <c:v>106.33333333333333</c:v>
                </c:pt>
                <c:pt idx="638">
                  <c:v>106.5</c:v>
                </c:pt>
                <c:pt idx="639">
                  <c:v>106.66666666666667</c:v>
                </c:pt>
                <c:pt idx="640">
                  <c:v>106.83333333333333</c:v>
                </c:pt>
                <c:pt idx="641">
                  <c:v>107</c:v>
                </c:pt>
                <c:pt idx="642">
                  <c:v>107.16666666666667</c:v>
                </c:pt>
                <c:pt idx="643">
                  <c:v>107.33333333333333</c:v>
                </c:pt>
                <c:pt idx="644">
                  <c:v>107.5</c:v>
                </c:pt>
                <c:pt idx="645">
                  <c:v>107.66666666666667</c:v>
                </c:pt>
                <c:pt idx="646">
                  <c:v>107.83333333333333</c:v>
                </c:pt>
                <c:pt idx="647">
                  <c:v>108</c:v>
                </c:pt>
                <c:pt idx="648">
                  <c:v>108.16666666666667</c:v>
                </c:pt>
                <c:pt idx="649">
                  <c:v>108.33333333333333</c:v>
                </c:pt>
                <c:pt idx="650">
                  <c:v>108.5</c:v>
                </c:pt>
                <c:pt idx="651">
                  <c:v>108.66666666666667</c:v>
                </c:pt>
                <c:pt idx="652">
                  <c:v>108.83333333333333</c:v>
                </c:pt>
                <c:pt idx="653">
                  <c:v>109</c:v>
                </c:pt>
                <c:pt idx="654">
                  <c:v>109.16666666666667</c:v>
                </c:pt>
                <c:pt idx="655">
                  <c:v>109.33333333333333</c:v>
                </c:pt>
                <c:pt idx="656">
                  <c:v>109.5</c:v>
                </c:pt>
                <c:pt idx="657">
                  <c:v>109.66666666666667</c:v>
                </c:pt>
                <c:pt idx="658">
                  <c:v>109.83333333333333</c:v>
                </c:pt>
                <c:pt idx="659">
                  <c:v>110</c:v>
                </c:pt>
                <c:pt idx="660">
                  <c:v>110.16666666666667</c:v>
                </c:pt>
                <c:pt idx="661">
                  <c:v>110.33333333333333</c:v>
                </c:pt>
                <c:pt idx="662">
                  <c:v>110.5</c:v>
                </c:pt>
                <c:pt idx="663">
                  <c:v>110.66666666666667</c:v>
                </c:pt>
                <c:pt idx="664">
                  <c:v>110.83333333333333</c:v>
                </c:pt>
                <c:pt idx="665">
                  <c:v>111</c:v>
                </c:pt>
                <c:pt idx="666">
                  <c:v>111.16666666666667</c:v>
                </c:pt>
                <c:pt idx="667">
                  <c:v>111.33333333333333</c:v>
                </c:pt>
                <c:pt idx="668">
                  <c:v>111.5</c:v>
                </c:pt>
                <c:pt idx="669">
                  <c:v>111.66666666666667</c:v>
                </c:pt>
                <c:pt idx="670">
                  <c:v>111.83333333333333</c:v>
                </c:pt>
                <c:pt idx="671">
                  <c:v>112</c:v>
                </c:pt>
                <c:pt idx="672">
                  <c:v>112.16666666666667</c:v>
                </c:pt>
                <c:pt idx="673">
                  <c:v>112.33333333333333</c:v>
                </c:pt>
                <c:pt idx="674">
                  <c:v>112.5</c:v>
                </c:pt>
                <c:pt idx="675">
                  <c:v>112.66666666666667</c:v>
                </c:pt>
                <c:pt idx="676">
                  <c:v>112.83333333333333</c:v>
                </c:pt>
                <c:pt idx="677">
                  <c:v>113</c:v>
                </c:pt>
                <c:pt idx="678">
                  <c:v>113.16666666666667</c:v>
                </c:pt>
                <c:pt idx="679">
                  <c:v>113.33333333333333</c:v>
                </c:pt>
                <c:pt idx="680">
                  <c:v>113.5</c:v>
                </c:pt>
                <c:pt idx="681">
                  <c:v>113.66666666666667</c:v>
                </c:pt>
                <c:pt idx="682">
                  <c:v>113.83333333333333</c:v>
                </c:pt>
                <c:pt idx="683">
                  <c:v>114</c:v>
                </c:pt>
                <c:pt idx="684">
                  <c:v>114.16666666666667</c:v>
                </c:pt>
                <c:pt idx="685">
                  <c:v>114.33333333333333</c:v>
                </c:pt>
                <c:pt idx="686">
                  <c:v>114.5</c:v>
                </c:pt>
                <c:pt idx="687">
                  <c:v>114.66666666666667</c:v>
                </c:pt>
                <c:pt idx="688">
                  <c:v>114.83333333333333</c:v>
                </c:pt>
                <c:pt idx="689">
                  <c:v>115</c:v>
                </c:pt>
                <c:pt idx="690">
                  <c:v>115.16666666666667</c:v>
                </c:pt>
                <c:pt idx="691">
                  <c:v>115.33333333333333</c:v>
                </c:pt>
                <c:pt idx="692">
                  <c:v>115.5</c:v>
                </c:pt>
                <c:pt idx="693">
                  <c:v>115.66666666666667</c:v>
                </c:pt>
                <c:pt idx="694">
                  <c:v>115.83333333333333</c:v>
                </c:pt>
                <c:pt idx="695">
                  <c:v>116</c:v>
                </c:pt>
                <c:pt idx="696">
                  <c:v>116.16666666666667</c:v>
                </c:pt>
                <c:pt idx="697">
                  <c:v>116.33333333333333</c:v>
                </c:pt>
                <c:pt idx="698">
                  <c:v>116.5</c:v>
                </c:pt>
                <c:pt idx="699">
                  <c:v>116.66666666666667</c:v>
                </c:pt>
                <c:pt idx="700">
                  <c:v>116.83333333333333</c:v>
                </c:pt>
                <c:pt idx="701">
                  <c:v>117</c:v>
                </c:pt>
                <c:pt idx="702">
                  <c:v>117.16666666666667</c:v>
                </c:pt>
                <c:pt idx="703">
                  <c:v>117.33333333333333</c:v>
                </c:pt>
                <c:pt idx="704">
                  <c:v>117.5</c:v>
                </c:pt>
                <c:pt idx="705">
                  <c:v>117.66666666666667</c:v>
                </c:pt>
                <c:pt idx="706">
                  <c:v>117.83333333333333</c:v>
                </c:pt>
                <c:pt idx="707">
                  <c:v>118</c:v>
                </c:pt>
                <c:pt idx="708">
                  <c:v>118.16666666666667</c:v>
                </c:pt>
                <c:pt idx="709">
                  <c:v>118.33333333333333</c:v>
                </c:pt>
                <c:pt idx="710">
                  <c:v>118.5</c:v>
                </c:pt>
                <c:pt idx="711">
                  <c:v>118.66666666666667</c:v>
                </c:pt>
                <c:pt idx="712">
                  <c:v>118.83333333333333</c:v>
                </c:pt>
                <c:pt idx="713">
                  <c:v>119</c:v>
                </c:pt>
                <c:pt idx="714">
                  <c:v>119.16666666666667</c:v>
                </c:pt>
                <c:pt idx="715">
                  <c:v>119.33333333333333</c:v>
                </c:pt>
                <c:pt idx="716">
                  <c:v>119.5</c:v>
                </c:pt>
                <c:pt idx="717">
                  <c:v>119.66666666666667</c:v>
                </c:pt>
                <c:pt idx="718">
                  <c:v>119.83333333333333</c:v>
                </c:pt>
                <c:pt idx="719">
                  <c:v>120</c:v>
                </c:pt>
                <c:pt idx="720">
                  <c:v>120.16666666666667</c:v>
                </c:pt>
                <c:pt idx="721">
                  <c:v>120.33333333333333</c:v>
                </c:pt>
                <c:pt idx="722">
                  <c:v>120.5</c:v>
                </c:pt>
                <c:pt idx="723">
                  <c:v>120.66666666666667</c:v>
                </c:pt>
                <c:pt idx="724">
                  <c:v>120.83333333333333</c:v>
                </c:pt>
                <c:pt idx="725">
                  <c:v>121</c:v>
                </c:pt>
                <c:pt idx="726">
                  <c:v>121.16666666666667</c:v>
                </c:pt>
                <c:pt idx="727">
                  <c:v>121.33333333333333</c:v>
                </c:pt>
                <c:pt idx="728">
                  <c:v>121.5</c:v>
                </c:pt>
                <c:pt idx="729">
                  <c:v>121.66666666666667</c:v>
                </c:pt>
                <c:pt idx="730">
                  <c:v>121.83333333333333</c:v>
                </c:pt>
                <c:pt idx="731">
                  <c:v>122</c:v>
                </c:pt>
                <c:pt idx="732">
                  <c:v>122.16666666666667</c:v>
                </c:pt>
                <c:pt idx="733">
                  <c:v>122.33333333333333</c:v>
                </c:pt>
                <c:pt idx="734">
                  <c:v>122.5</c:v>
                </c:pt>
                <c:pt idx="735">
                  <c:v>122.66666666666667</c:v>
                </c:pt>
                <c:pt idx="736">
                  <c:v>122.83333333333333</c:v>
                </c:pt>
                <c:pt idx="737">
                  <c:v>123</c:v>
                </c:pt>
                <c:pt idx="738">
                  <c:v>123.16666666666667</c:v>
                </c:pt>
                <c:pt idx="739">
                  <c:v>123.33333333333333</c:v>
                </c:pt>
                <c:pt idx="740">
                  <c:v>123.5</c:v>
                </c:pt>
                <c:pt idx="741">
                  <c:v>123.66666666666667</c:v>
                </c:pt>
                <c:pt idx="742">
                  <c:v>123.83333333333333</c:v>
                </c:pt>
                <c:pt idx="743">
                  <c:v>124</c:v>
                </c:pt>
                <c:pt idx="744">
                  <c:v>124.16666666666667</c:v>
                </c:pt>
                <c:pt idx="745">
                  <c:v>124.33333333333333</c:v>
                </c:pt>
                <c:pt idx="746">
                  <c:v>124.5</c:v>
                </c:pt>
                <c:pt idx="747">
                  <c:v>124.66666666666667</c:v>
                </c:pt>
                <c:pt idx="748">
                  <c:v>124.83333333333333</c:v>
                </c:pt>
                <c:pt idx="749">
                  <c:v>125</c:v>
                </c:pt>
                <c:pt idx="750">
                  <c:v>125.16666666666667</c:v>
                </c:pt>
                <c:pt idx="751">
                  <c:v>125.33333333333333</c:v>
                </c:pt>
                <c:pt idx="752">
                  <c:v>125.5</c:v>
                </c:pt>
                <c:pt idx="753">
                  <c:v>125.66666666666667</c:v>
                </c:pt>
                <c:pt idx="754">
                  <c:v>125.83333333333333</c:v>
                </c:pt>
                <c:pt idx="755">
                  <c:v>126</c:v>
                </c:pt>
                <c:pt idx="756">
                  <c:v>126.16666666666667</c:v>
                </c:pt>
                <c:pt idx="757">
                  <c:v>126.33333333333333</c:v>
                </c:pt>
                <c:pt idx="758">
                  <c:v>126.5</c:v>
                </c:pt>
                <c:pt idx="759">
                  <c:v>126.66666666666667</c:v>
                </c:pt>
                <c:pt idx="760">
                  <c:v>126.83333333333333</c:v>
                </c:pt>
                <c:pt idx="761">
                  <c:v>127</c:v>
                </c:pt>
                <c:pt idx="762">
                  <c:v>127.16666666666667</c:v>
                </c:pt>
                <c:pt idx="763">
                  <c:v>127.33333333333333</c:v>
                </c:pt>
                <c:pt idx="764">
                  <c:v>127.5</c:v>
                </c:pt>
                <c:pt idx="765">
                  <c:v>127.66666666666667</c:v>
                </c:pt>
                <c:pt idx="766">
                  <c:v>127.83333333333333</c:v>
                </c:pt>
                <c:pt idx="767">
                  <c:v>128</c:v>
                </c:pt>
                <c:pt idx="768">
                  <c:v>128.16666666666666</c:v>
                </c:pt>
                <c:pt idx="769">
                  <c:v>128.33333333333334</c:v>
                </c:pt>
                <c:pt idx="770">
                  <c:v>128.5</c:v>
                </c:pt>
                <c:pt idx="771">
                  <c:v>128.66666666666666</c:v>
                </c:pt>
                <c:pt idx="772">
                  <c:v>128.83333333333334</c:v>
                </c:pt>
                <c:pt idx="773">
                  <c:v>129</c:v>
                </c:pt>
                <c:pt idx="774">
                  <c:v>129.16666666666666</c:v>
                </c:pt>
                <c:pt idx="775">
                  <c:v>129.33333333333334</c:v>
                </c:pt>
                <c:pt idx="776">
                  <c:v>129.5</c:v>
                </c:pt>
                <c:pt idx="777">
                  <c:v>129.66666666666666</c:v>
                </c:pt>
                <c:pt idx="778">
                  <c:v>129.83333333333334</c:v>
                </c:pt>
                <c:pt idx="779">
                  <c:v>130</c:v>
                </c:pt>
                <c:pt idx="780">
                  <c:v>130.16666666666666</c:v>
                </c:pt>
                <c:pt idx="781">
                  <c:v>130.33333333333334</c:v>
                </c:pt>
                <c:pt idx="782">
                  <c:v>130.5</c:v>
                </c:pt>
                <c:pt idx="783">
                  <c:v>130.66666666666666</c:v>
                </c:pt>
                <c:pt idx="784">
                  <c:v>130.83333333333334</c:v>
                </c:pt>
                <c:pt idx="785">
                  <c:v>131</c:v>
                </c:pt>
                <c:pt idx="786">
                  <c:v>131.16666666666666</c:v>
                </c:pt>
                <c:pt idx="787">
                  <c:v>131.33333333333334</c:v>
                </c:pt>
                <c:pt idx="788">
                  <c:v>131.5</c:v>
                </c:pt>
                <c:pt idx="789">
                  <c:v>131.66666666666666</c:v>
                </c:pt>
                <c:pt idx="790">
                  <c:v>131.83333333333334</c:v>
                </c:pt>
                <c:pt idx="791">
                  <c:v>132</c:v>
                </c:pt>
                <c:pt idx="792">
                  <c:v>132.16666666666666</c:v>
                </c:pt>
                <c:pt idx="793">
                  <c:v>132.33333333333334</c:v>
                </c:pt>
                <c:pt idx="794">
                  <c:v>132.5</c:v>
                </c:pt>
                <c:pt idx="795">
                  <c:v>132.66666666666666</c:v>
                </c:pt>
                <c:pt idx="796">
                  <c:v>132.83333333333334</c:v>
                </c:pt>
                <c:pt idx="797">
                  <c:v>133</c:v>
                </c:pt>
                <c:pt idx="798">
                  <c:v>133.16666666666666</c:v>
                </c:pt>
                <c:pt idx="799">
                  <c:v>133.33333333333334</c:v>
                </c:pt>
                <c:pt idx="800">
                  <c:v>133.5</c:v>
                </c:pt>
                <c:pt idx="801">
                  <c:v>133.66666666666666</c:v>
                </c:pt>
                <c:pt idx="802">
                  <c:v>133.83333333333334</c:v>
                </c:pt>
                <c:pt idx="803">
                  <c:v>134</c:v>
                </c:pt>
                <c:pt idx="804">
                  <c:v>134.16666666666666</c:v>
                </c:pt>
                <c:pt idx="805">
                  <c:v>134.33333333333334</c:v>
                </c:pt>
                <c:pt idx="806">
                  <c:v>134.5</c:v>
                </c:pt>
                <c:pt idx="807">
                  <c:v>134.66666666666666</c:v>
                </c:pt>
                <c:pt idx="808">
                  <c:v>134.83333333333334</c:v>
                </c:pt>
                <c:pt idx="809">
                  <c:v>135</c:v>
                </c:pt>
                <c:pt idx="810">
                  <c:v>135.16666666666666</c:v>
                </c:pt>
                <c:pt idx="811">
                  <c:v>135.33333333333334</c:v>
                </c:pt>
                <c:pt idx="812">
                  <c:v>135.5</c:v>
                </c:pt>
                <c:pt idx="813">
                  <c:v>135.66666666666666</c:v>
                </c:pt>
                <c:pt idx="814">
                  <c:v>135.83333333333334</c:v>
                </c:pt>
                <c:pt idx="815">
                  <c:v>136</c:v>
                </c:pt>
                <c:pt idx="816">
                  <c:v>136.16666666666666</c:v>
                </c:pt>
                <c:pt idx="817">
                  <c:v>136.33333333333334</c:v>
                </c:pt>
                <c:pt idx="818">
                  <c:v>136.5</c:v>
                </c:pt>
                <c:pt idx="819">
                  <c:v>136.66666666666666</c:v>
                </c:pt>
                <c:pt idx="820">
                  <c:v>136.83333333333334</c:v>
                </c:pt>
                <c:pt idx="821">
                  <c:v>137</c:v>
                </c:pt>
                <c:pt idx="822">
                  <c:v>137.16666666666666</c:v>
                </c:pt>
                <c:pt idx="823">
                  <c:v>137.33333333333334</c:v>
                </c:pt>
                <c:pt idx="824">
                  <c:v>137.5</c:v>
                </c:pt>
                <c:pt idx="825">
                  <c:v>137.66666666666666</c:v>
                </c:pt>
                <c:pt idx="826">
                  <c:v>137.83333333333334</c:v>
                </c:pt>
                <c:pt idx="827">
                  <c:v>138</c:v>
                </c:pt>
                <c:pt idx="828">
                  <c:v>138.16666666666666</c:v>
                </c:pt>
                <c:pt idx="829">
                  <c:v>138.33333333333334</c:v>
                </c:pt>
                <c:pt idx="830">
                  <c:v>138.5</c:v>
                </c:pt>
                <c:pt idx="831">
                  <c:v>138.66666666666666</c:v>
                </c:pt>
                <c:pt idx="832">
                  <c:v>138.83333333333334</c:v>
                </c:pt>
                <c:pt idx="833">
                  <c:v>139</c:v>
                </c:pt>
                <c:pt idx="834">
                  <c:v>139.16666666666666</c:v>
                </c:pt>
                <c:pt idx="835">
                  <c:v>139.33333333333334</c:v>
                </c:pt>
                <c:pt idx="836">
                  <c:v>139.5</c:v>
                </c:pt>
                <c:pt idx="837">
                  <c:v>139.66666666666666</c:v>
                </c:pt>
                <c:pt idx="838">
                  <c:v>139.83333333333334</c:v>
                </c:pt>
                <c:pt idx="839">
                  <c:v>140</c:v>
                </c:pt>
                <c:pt idx="840">
                  <c:v>140.16666666666666</c:v>
                </c:pt>
                <c:pt idx="841">
                  <c:v>140.33333333333334</c:v>
                </c:pt>
                <c:pt idx="842">
                  <c:v>140.5</c:v>
                </c:pt>
                <c:pt idx="843">
                  <c:v>140.66666666666666</c:v>
                </c:pt>
                <c:pt idx="844">
                  <c:v>140.83333333333334</c:v>
                </c:pt>
                <c:pt idx="845">
                  <c:v>141</c:v>
                </c:pt>
                <c:pt idx="846">
                  <c:v>141.16666666666666</c:v>
                </c:pt>
                <c:pt idx="847">
                  <c:v>141.33333333333334</c:v>
                </c:pt>
                <c:pt idx="848">
                  <c:v>141.5</c:v>
                </c:pt>
                <c:pt idx="849">
                  <c:v>141.66666666666666</c:v>
                </c:pt>
                <c:pt idx="850">
                  <c:v>141.83333333333334</c:v>
                </c:pt>
                <c:pt idx="851">
                  <c:v>142</c:v>
                </c:pt>
                <c:pt idx="852">
                  <c:v>142.16666666666666</c:v>
                </c:pt>
                <c:pt idx="853">
                  <c:v>142.33333333333334</c:v>
                </c:pt>
                <c:pt idx="854">
                  <c:v>142.5</c:v>
                </c:pt>
                <c:pt idx="855">
                  <c:v>142.66666666666666</c:v>
                </c:pt>
                <c:pt idx="856">
                  <c:v>142.83333333333334</c:v>
                </c:pt>
                <c:pt idx="857">
                  <c:v>143</c:v>
                </c:pt>
                <c:pt idx="858">
                  <c:v>143.16666666666666</c:v>
                </c:pt>
                <c:pt idx="859">
                  <c:v>143.33333333333334</c:v>
                </c:pt>
                <c:pt idx="860">
                  <c:v>143.5</c:v>
                </c:pt>
                <c:pt idx="861">
                  <c:v>143.66666666666666</c:v>
                </c:pt>
                <c:pt idx="862">
                  <c:v>143.83333333333334</c:v>
                </c:pt>
                <c:pt idx="863">
                  <c:v>144</c:v>
                </c:pt>
                <c:pt idx="864">
                  <c:v>144.16666666666666</c:v>
                </c:pt>
                <c:pt idx="865">
                  <c:v>144.33333333333334</c:v>
                </c:pt>
                <c:pt idx="866">
                  <c:v>144.5</c:v>
                </c:pt>
                <c:pt idx="867">
                  <c:v>144.66666666666666</c:v>
                </c:pt>
                <c:pt idx="868">
                  <c:v>144.83333333333334</c:v>
                </c:pt>
                <c:pt idx="869">
                  <c:v>145</c:v>
                </c:pt>
                <c:pt idx="870">
                  <c:v>145.16666666666666</c:v>
                </c:pt>
                <c:pt idx="871">
                  <c:v>145.33333333333334</c:v>
                </c:pt>
                <c:pt idx="872">
                  <c:v>145.5</c:v>
                </c:pt>
                <c:pt idx="873">
                  <c:v>145.66666666666666</c:v>
                </c:pt>
                <c:pt idx="874">
                  <c:v>145.83333333333334</c:v>
                </c:pt>
                <c:pt idx="875">
                  <c:v>146</c:v>
                </c:pt>
                <c:pt idx="876">
                  <c:v>146.16666666666666</c:v>
                </c:pt>
                <c:pt idx="877">
                  <c:v>146.33333333333334</c:v>
                </c:pt>
                <c:pt idx="878">
                  <c:v>146.5</c:v>
                </c:pt>
                <c:pt idx="879">
                  <c:v>146.66666666666666</c:v>
                </c:pt>
                <c:pt idx="880">
                  <c:v>146.83333333333334</c:v>
                </c:pt>
                <c:pt idx="881">
                  <c:v>147</c:v>
                </c:pt>
                <c:pt idx="882">
                  <c:v>147.16666666666666</c:v>
                </c:pt>
                <c:pt idx="883">
                  <c:v>147.33333333333334</c:v>
                </c:pt>
                <c:pt idx="884">
                  <c:v>147.5</c:v>
                </c:pt>
                <c:pt idx="885">
                  <c:v>147.66666666666666</c:v>
                </c:pt>
                <c:pt idx="886">
                  <c:v>147.83333333333334</c:v>
                </c:pt>
                <c:pt idx="887">
                  <c:v>148</c:v>
                </c:pt>
                <c:pt idx="888">
                  <c:v>148.16666666666666</c:v>
                </c:pt>
                <c:pt idx="889">
                  <c:v>148.33333333333334</c:v>
                </c:pt>
                <c:pt idx="890">
                  <c:v>148.5</c:v>
                </c:pt>
                <c:pt idx="891">
                  <c:v>148.66666666666666</c:v>
                </c:pt>
                <c:pt idx="892">
                  <c:v>148.83333333333334</c:v>
                </c:pt>
                <c:pt idx="893">
                  <c:v>149</c:v>
                </c:pt>
                <c:pt idx="894">
                  <c:v>149.16666666666666</c:v>
                </c:pt>
                <c:pt idx="895">
                  <c:v>149.33333333333334</c:v>
                </c:pt>
                <c:pt idx="896">
                  <c:v>149.5</c:v>
                </c:pt>
                <c:pt idx="897">
                  <c:v>149.66666666666666</c:v>
                </c:pt>
                <c:pt idx="898">
                  <c:v>149.83333333333334</c:v>
                </c:pt>
                <c:pt idx="899">
                  <c:v>150</c:v>
                </c:pt>
                <c:pt idx="900">
                  <c:v>150.16666666666666</c:v>
                </c:pt>
                <c:pt idx="901">
                  <c:v>150.33333333333334</c:v>
                </c:pt>
                <c:pt idx="902">
                  <c:v>150.5</c:v>
                </c:pt>
                <c:pt idx="903">
                  <c:v>150.66666666666666</c:v>
                </c:pt>
                <c:pt idx="904">
                  <c:v>150.83333333333334</c:v>
                </c:pt>
                <c:pt idx="905">
                  <c:v>151</c:v>
                </c:pt>
                <c:pt idx="906">
                  <c:v>151.16666666666666</c:v>
                </c:pt>
                <c:pt idx="907">
                  <c:v>151.33333333333334</c:v>
                </c:pt>
                <c:pt idx="908">
                  <c:v>151.5</c:v>
                </c:pt>
                <c:pt idx="909">
                  <c:v>151.66666666666666</c:v>
                </c:pt>
                <c:pt idx="910">
                  <c:v>151.83333333333334</c:v>
                </c:pt>
                <c:pt idx="911">
                  <c:v>152</c:v>
                </c:pt>
                <c:pt idx="912">
                  <c:v>152.16666666666666</c:v>
                </c:pt>
                <c:pt idx="913">
                  <c:v>152.33333333333334</c:v>
                </c:pt>
                <c:pt idx="914">
                  <c:v>152.5</c:v>
                </c:pt>
                <c:pt idx="915">
                  <c:v>152.66666666666666</c:v>
                </c:pt>
                <c:pt idx="916">
                  <c:v>152.83333333333334</c:v>
                </c:pt>
                <c:pt idx="917">
                  <c:v>153</c:v>
                </c:pt>
                <c:pt idx="918">
                  <c:v>153.16666666666666</c:v>
                </c:pt>
                <c:pt idx="919">
                  <c:v>153.33333333333334</c:v>
                </c:pt>
                <c:pt idx="920">
                  <c:v>153.5</c:v>
                </c:pt>
                <c:pt idx="921">
                  <c:v>153.66666666666666</c:v>
                </c:pt>
                <c:pt idx="922">
                  <c:v>153.83333333333334</c:v>
                </c:pt>
                <c:pt idx="923">
                  <c:v>154</c:v>
                </c:pt>
                <c:pt idx="924">
                  <c:v>154.16666666666666</c:v>
                </c:pt>
                <c:pt idx="925">
                  <c:v>154.33333333333334</c:v>
                </c:pt>
                <c:pt idx="926">
                  <c:v>154.5</c:v>
                </c:pt>
                <c:pt idx="927">
                  <c:v>154.66666666666666</c:v>
                </c:pt>
                <c:pt idx="928">
                  <c:v>154.83333333333334</c:v>
                </c:pt>
                <c:pt idx="929">
                  <c:v>155</c:v>
                </c:pt>
                <c:pt idx="930">
                  <c:v>155.16666666666666</c:v>
                </c:pt>
                <c:pt idx="931">
                  <c:v>155.33333333333334</c:v>
                </c:pt>
                <c:pt idx="932">
                  <c:v>155.5</c:v>
                </c:pt>
                <c:pt idx="933">
                  <c:v>155.66666666666666</c:v>
                </c:pt>
                <c:pt idx="934">
                  <c:v>155.83333333333334</c:v>
                </c:pt>
                <c:pt idx="935">
                  <c:v>156</c:v>
                </c:pt>
                <c:pt idx="936">
                  <c:v>156.16666666666666</c:v>
                </c:pt>
                <c:pt idx="937">
                  <c:v>156.33333333333334</c:v>
                </c:pt>
                <c:pt idx="938">
                  <c:v>156.5</c:v>
                </c:pt>
                <c:pt idx="939">
                  <c:v>156.66666666666666</c:v>
                </c:pt>
                <c:pt idx="940">
                  <c:v>156.83333333333334</c:v>
                </c:pt>
                <c:pt idx="941">
                  <c:v>157</c:v>
                </c:pt>
                <c:pt idx="942">
                  <c:v>157.16666666666666</c:v>
                </c:pt>
                <c:pt idx="943">
                  <c:v>157.33333333333334</c:v>
                </c:pt>
                <c:pt idx="944">
                  <c:v>157.5</c:v>
                </c:pt>
                <c:pt idx="945">
                  <c:v>157.66666666666666</c:v>
                </c:pt>
                <c:pt idx="946">
                  <c:v>157.83333333333334</c:v>
                </c:pt>
                <c:pt idx="947">
                  <c:v>158</c:v>
                </c:pt>
                <c:pt idx="948">
                  <c:v>158.16666666666666</c:v>
                </c:pt>
                <c:pt idx="949">
                  <c:v>158.33333333333334</c:v>
                </c:pt>
                <c:pt idx="950">
                  <c:v>158.5</c:v>
                </c:pt>
                <c:pt idx="951">
                  <c:v>158.66666666666666</c:v>
                </c:pt>
                <c:pt idx="952">
                  <c:v>158.83333333333334</c:v>
                </c:pt>
                <c:pt idx="953">
                  <c:v>159</c:v>
                </c:pt>
                <c:pt idx="954">
                  <c:v>159.16666666666666</c:v>
                </c:pt>
                <c:pt idx="955">
                  <c:v>159.33333333333334</c:v>
                </c:pt>
                <c:pt idx="956">
                  <c:v>159.5</c:v>
                </c:pt>
                <c:pt idx="957">
                  <c:v>159.66666666666666</c:v>
                </c:pt>
                <c:pt idx="958">
                  <c:v>159.83333333333334</c:v>
                </c:pt>
                <c:pt idx="959">
                  <c:v>160</c:v>
                </c:pt>
                <c:pt idx="960">
                  <c:v>160.16666666666666</c:v>
                </c:pt>
                <c:pt idx="961">
                  <c:v>160.33333333333334</c:v>
                </c:pt>
                <c:pt idx="962">
                  <c:v>160.5</c:v>
                </c:pt>
                <c:pt idx="963">
                  <c:v>160.66666666666666</c:v>
                </c:pt>
                <c:pt idx="964">
                  <c:v>160.83333333333334</c:v>
                </c:pt>
                <c:pt idx="965">
                  <c:v>161</c:v>
                </c:pt>
                <c:pt idx="966">
                  <c:v>161.16666666666666</c:v>
                </c:pt>
                <c:pt idx="967">
                  <c:v>161.33333333333334</c:v>
                </c:pt>
                <c:pt idx="968">
                  <c:v>161.5</c:v>
                </c:pt>
                <c:pt idx="969">
                  <c:v>161.66666666666666</c:v>
                </c:pt>
                <c:pt idx="970">
                  <c:v>161.83333333333334</c:v>
                </c:pt>
                <c:pt idx="971">
                  <c:v>162</c:v>
                </c:pt>
                <c:pt idx="972">
                  <c:v>162.16666666666666</c:v>
                </c:pt>
                <c:pt idx="973">
                  <c:v>162.33333333333334</c:v>
                </c:pt>
                <c:pt idx="974">
                  <c:v>162.5</c:v>
                </c:pt>
                <c:pt idx="975">
                  <c:v>162.66666666666666</c:v>
                </c:pt>
                <c:pt idx="976">
                  <c:v>162.83333333333334</c:v>
                </c:pt>
                <c:pt idx="977">
                  <c:v>163</c:v>
                </c:pt>
                <c:pt idx="978">
                  <c:v>163.16666666666666</c:v>
                </c:pt>
                <c:pt idx="979">
                  <c:v>163.33333333333334</c:v>
                </c:pt>
                <c:pt idx="980">
                  <c:v>163.5</c:v>
                </c:pt>
                <c:pt idx="981">
                  <c:v>163.66666666666666</c:v>
                </c:pt>
                <c:pt idx="982">
                  <c:v>163.83333333333334</c:v>
                </c:pt>
                <c:pt idx="983">
                  <c:v>164</c:v>
                </c:pt>
                <c:pt idx="984">
                  <c:v>164.16666666666666</c:v>
                </c:pt>
                <c:pt idx="985">
                  <c:v>164.33333333333334</c:v>
                </c:pt>
                <c:pt idx="986">
                  <c:v>164.5</c:v>
                </c:pt>
                <c:pt idx="987">
                  <c:v>164.66666666666666</c:v>
                </c:pt>
                <c:pt idx="988">
                  <c:v>164.83333333333334</c:v>
                </c:pt>
                <c:pt idx="989">
                  <c:v>165</c:v>
                </c:pt>
                <c:pt idx="990">
                  <c:v>165.16666666666666</c:v>
                </c:pt>
                <c:pt idx="991">
                  <c:v>165.33333333333334</c:v>
                </c:pt>
                <c:pt idx="992">
                  <c:v>165.5</c:v>
                </c:pt>
                <c:pt idx="993">
                  <c:v>165.66666666666666</c:v>
                </c:pt>
                <c:pt idx="994">
                  <c:v>165.83333333333334</c:v>
                </c:pt>
                <c:pt idx="995">
                  <c:v>166</c:v>
                </c:pt>
                <c:pt idx="996">
                  <c:v>166.16666666666666</c:v>
                </c:pt>
                <c:pt idx="997">
                  <c:v>166.33333333333334</c:v>
                </c:pt>
                <c:pt idx="998">
                  <c:v>166.5</c:v>
                </c:pt>
                <c:pt idx="999">
                  <c:v>166.66666666666666</c:v>
                </c:pt>
                <c:pt idx="1000">
                  <c:v>166.83333333333334</c:v>
                </c:pt>
                <c:pt idx="1001">
                  <c:v>167</c:v>
                </c:pt>
                <c:pt idx="1002">
                  <c:v>167.16666666666666</c:v>
                </c:pt>
                <c:pt idx="1003">
                  <c:v>167.33333333333334</c:v>
                </c:pt>
                <c:pt idx="1004">
                  <c:v>167.5</c:v>
                </c:pt>
                <c:pt idx="1005">
                  <c:v>167.66666666666666</c:v>
                </c:pt>
                <c:pt idx="1006">
                  <c:v>167.83333333333334</c:v>
                </c:pt>
                <c:pt idx="1007">
                  <c:v>168</c:v>
                </c:pt>
                <c:pt idx="1008">
                  <c:v>168.16666666666666</c:v>
                </c:pt>
                <c:pt idx="1009">
                  <c:v>168.33333333333334</c:v>
                </c:pt>
                <c:pt idx="1010">
                  <c:v>168.5</c:v>
                </c:pt>
                <c:pt idx="1011">
                  <c:v>168.66666666666666</c:v>
                </c:pt>
                <c:pt idx="1012">
                  <c:v>168.83333333333334</c:v>
                </c:pt>
                <c:pt idx="1013">
                  <c:v>169</c:v>
                </c:pt>
                <c:pt idx="1014">
                  <c:v>169.16666666666666</c:v>
                </c:pt>
                <c:pt idx="1015">
                  <c:v>169.33333333333334</c:v>
                </c:pt>
                <c:pt idx="1016">
                  <c:v>169.5</c:v>
                </c:pt>
                <c:pt idx="1017">
                  <c:v>169.66666666666666</c:v>
                </c:pt>
                <c:pt idx="1018">
                  <c:v>169.83333333333334</c:v>
                </c:pt>
                <c:pt idx="1019">
                  <c:v>170</c:v>
                </c:pt>
                <c:pt idx="1020">
                  <c:v>170.16666666666666</c:v>
                </c:pt>
                <c:pt idx="1021">
                  <c:v>170.33333333333334</c:v>
                </c:pt>
                <c:pt idx="1022">
                  <c:v>170.5</c:v>
                </c:pt>
                <c:pt idx="1023">
                  <c:v>170.66666666666666</c:v>
                </c:pt>
                <c:pt idx="1024">
                  <c:v>170.83333333333334</c:v>
                </c:pt>
                <c:pt idx="1025">
                  <c:v>171</c:v>
                </c:pt>
                <c:pt idx="1026">
                  <c:v>171.16666666666666</c:v>
                </c:pt>
                <c:pt idx="1027">
                  <c:v>171.33333333333334</c:v>
                </c:pt>
                <c:pt idx="1028">
                  <c:v>171.5</c:v>
                </c:pt>
                <c:pt idx="1029">
                  <c:v>171.66666666666666</c:v>
                </c:pt>
                <c:pt idx="1030">
                  <c:v>171.83333333333334</c:v>
                </c:pt>
                <c:pt idx="1031">
                  <c:v>172</c:v>
                </c:pt>
                <c:pt idx="1032">
                  <c:v>172.16666666666666</c:v>
                </c:pt>
                <c:pt idx="1033">
                  <c:v>172.33333333333334</c:v>
                </c:pt>
                <c:pt idx="1034">
                  <c:v>172.5</c:v>
                </c:pt>
                <c:pt idx="1035">
                  <c:v>172.66666666666666</c:v>
                </c:pt>
                <c:pt idx="1036">
                  <c:v>172.83333333333334</c:v>
                </c:pt>
                <c:pt idx="1037">
                  <c:v>173</c:v>
                </c:pt>
                <c:pt idx="1038">
                  <c:v>173.16666666666666</c:v>
                </c:pt>
                <c:pt idx="1039">
                  <c:v>173.33333333333334</c:v>
                </c:pt>
                <c:pt idx="1040">
                  <c:v>173.5</c:v>
                </c:pt>
                <c:pt idx="1041">
                  <c:v>173.66666666666666</c:v>
                </c:pt>
                <c:pt idx="1042">
                  <c:v>173.83333333333334</c:v>
                </c:pt>
                <c:pt idx="1043">
                  <c:v>174</c:v>
                </c:pt>
                <c:pt idx="1044">
                  <c:v>174.16666666666666</c:v>
                </c:pt>
                <c:pt idx="1045">
                  <c:v>174.33333333333334</c:v>
                </c:pt>
                <c:pt idx="1046">
                  <c:v>174.5</c:v>
                </c:pt>
                <c:pt idx="1047">
                  <c:v>174.66666666666666</c:v>
                </c:pt>
                <c:pt idx="1048">
                  <c:v>174.83333333333334</c:v>
                </c:pt>
                <c:pt idx="1049">
                  <c:v>175</c:v>
                </c:pt>
                <c:pt idx="1050">
                  <c:v>175.16666666666666</c:v>
                </c:pt>
                <c:pt idx="1051">
                  <c:v>175.33333333333334</c:v>
                </c:pt>
                <c:pt idx="1052">
                  <c:v>175.5</c:v>
                </c:pt>
                <c:pt idx="1053">
                  <c:v>175.66666666666666</c:v>
                </c:pt>
                <c:pt idx="1054">
                  <c:v>175.83333333333334</c:v>
                </c:pt>
                <c:pt idx="1055">
                  <c:v>176</c:v>
                </c:pt>
                <c:pt idx="1056">
                  <c:v>176.16666666666666</c:v>
                </c:pt>
                <c:pt idx="1057">
                  <c:v>176.33333333333334</c:v>
                </c:pt>
                <c:pt idx="1058">
                  <c:v>176.5</c:v>
                </c:pt>
                <c:pt idx="1059">
                  <c:v>176.66666666666666</c:v>
                </c:pt>
                <c:pt idx="1060">
                  <c:v>176.83333333333334</c:v>
                </c:pt>
                <c:pt idx="1061">
                  <c:v>177</c:v>
                </c:pt>
                <c:pt idx="1062">
                  <c:v>177.16666666666666</c:v>
                </c:pt>
                <c:pt idx="1063">
                  <c:v>177.33333333333334</c:v>
                </c:pt>
                <c:pt idx="1064">
                  <c:v>177.5</c:v>
                </c:pt>
                <c:pt idx="1065">
                  <c:v>177.66666666666666</c:v>
                </c:pt>
                <c:pt idx="1066">
                  <c:v>177.83333333333334</c:v>
                </c:pt>
                <c:pt idx="1067">
                  <c:v>178</c:v>
                </c:pt>
                <c:pt idx="1068">
                  <c:v>178.16666666666666</c:v>
                </c:pt>
                <c:pt idx="1069">
                  <c:v>178.33333333333334</c:v>
                </c:pt>
                <c:pt idx="1070">
                  <c:v>178.5</c:v>
                </c:pt>
                <c:pt idx="1071">
                  <c:v>178.66666666666666</c:v>
                </c:pt>
                <c:pt idx="1072">
                  <c:v>178.83333333333334</c:v>
                </c:pt>
                <c:pt idx="1073">
                  <c:v>179</c:v>
                </c:pt>
                <c:pt idx="1074">
                  <c:v>179.16666666666666</c:v>
                </c:pt>
                <c:pt idx="1075">
                  <c:v>179.33333333333334</c:v>
                </c:pt>
                <c:pt idx="1076">
                  <c:v>179.5</c:v>
                </c:pt>
                <c:pt idx="1077">
                  <c:v>179.66666666666666</c:v>
                </c:pt>
                <c:pt idx="1078">
                  <c:v>179.83333333333334</c:v>
                </c:pt>
                <c:pt idx="1079">
                  <c:v>180</c:v>
                </c:pt>
                <c:pt idx="1080">
                  <c:v>180.16666666666666</c:v>
                </c:pt>
                <c:pt idx="1081">
                  <c:v>180.33333333333334</c:v>
                </c:pt>
                <c:pt idx="1082">
                  <c:v>180.5</c:v>
                </c:pt>
                <c:pt idx="1083">
                  <c:v>180.66666666666666</c:v>
                </c:pt>
                <c:pt idx="1084">
                  <c:v>180.83333333333334</c:v>
                </c:pt>
                <c:pt idx="1085">
                  <c:v>181</c:v>
                </c:pt>
                <c:pt idx="1086">
                  <c:v>181.16666666666666</c:v>
                </c:pt>
                <c:pt idx="1087">
                  <c:v>181.33333333333334</c:v>
                </c:pt>
                <c:pt idx="1088">
                  <c:v>181.5</c:v>
                </c:pt>
                <c:pt idx="1089">
                  <c:v>181.66666666666666</c:v>
                </c:pt>
                <c:pt idx="1090">
                  <c:v>181.83333333333334</c:v>
                </c:pt>
                <c:pt idx="1091">
                  <c:v>182</c:v>
                </c:pt>
                <c:pt idx="1092">
                  <c:v>182.16666666666666</c:v>
                </c:pt>
                <c:pt idx="1093">
                  <c:v>182.33333333333334</c:v>
                </c:pt>
                <c:pt idx="1094">
                  <c:v>182.5</c:v>
                </c:pt>
                <c:pt idx="1095">
                  <c:v>182.66666666666666</c:v>
                </c:pt>
                <c:pt idx="1096">
                  <c:v>182.83333333333334</c:v>
                </c:pt>
                <c:pt idx="1097">
                  <c:v>183</c:v>
                </c:pt>
                <c:pt idx="1098">
                  <c:v>183.16666666666666</c:v>
                </c:pt>
                <c:pt idx="1099">
                  <c:v>183.33333333333334</c:v>
                </c:pt>
                <c:pt idx="1100">
                  <c:v>183.5</c:v>
                </c:pt>
                <c:pt idx="1101">
                  <c:v>183.66666666666666</c:v>
                </c:pt>
                <c:pt idx="1102">
                  <c:v>183.83333333333334</c:v>
                </c:pt>
                <c:pt idx="1103">
                  <c:v>184</c:v>
                </c:pt>
                <c:pt idx="1104">
                  <c:v>184.16666666666666</c:v>
                </c:pt>
                <c:pt idx="1105">
                  <c:v>184.33333333333334</c:v>
                </c:pt>
                <c:pt idx="1106">
                  <c:v>184.5</c:v>
                </c:pt>
                <c:pt idx="1107">
                  <c:v>184.66666666666666</c:v>
                </c:pt>
                <c:pt idx="1108">
                  <c:v>184.83333333333334</c:v>
                </c:pt>
                <c:pt idx="1109">
                  <c:v>185</c:v>
                </c:pt>
                <c:pt idx="1110">
                  <c:v>185.16666666666666</c:v>
                </c:pt>
                <c:pt idx="1111">
                  <c:v>185.33333333333334</c:v>
                </c:pt>
                <c:pt idx="1112">
                  <c:v>185.5</c:v>
                </c:pt>
                <c:pt idx="1113">
                  <c:v>185.66666666666666</c:v>
                </c:pt>
                <c:pt idx="1114">
                  <c:v>185.83333333333334</c:v>
                </c:pt>
                <c:pt idx="1115">
                  <c:v>186</c:v>
                </c:pt>
                <c:pt idx="1116">
                  <c:v>186.16666666666666</c:v>
                </c:pt>
                <c:pt idx="1117">
                  <c:v>186.33333333333334</c:v>
                </c:pt>
                <c:pt idx="1118">
                  <c:v>186.5</c:v>
                </c:pt>
                <c:pt idx="1119">
                  <c:v>186.66666666666666</c:v>
                </c:pt>
                <c:pt idx="1120">
                  <c:v>186.83333333333334</c:v>
                </c:pt>
                <c:pt idx="1121">
                  <c:v>187</c:v>
                </c:pt>
                <c:pt idx="1122">
                  <c:v>187.16666666666666</c:v>
                </c:pt>
                <c:pt idx="1123">
                  <c:v>187.33333333333334</c:v>
                </c:pt>
                <c:pt idx="1124">
                  <c:v>187.5</c:v>
                </c:pt>
                <c:pt idx="1125">
                  <c:v>187.66666666666666</c:v>
                </c:pt>
                <c:pt idx="1126">
                  <c:v>187.83333333333334</c:v>
                </c:pt>
                <c:pt idx="1127">
                  <c:v>188</c:v>
                </c:pt>
                <c:pt idx="1128">
                  <c:v>188.16666666666666</c:v>
                </c:pt>
                <c:pt idx="1129">
                  <c:v>188.33333333333334</c:v>
                </c:pt>
                <c:pt idx="1130">
                  <c:v>188.5</c:v>
                </c:pt>
                <c:pt idx="1131">
                  <c:v>188.66666666666666</c:v>
                </c:pt>
                <c:pt idx="1132">
                  <c:v>188.83333333333334</c:v>
                </c:pt>
                <c:pt idx="1133">
                  <c:v>189</c:v>
                </c:pt>
                <c:pt idx="1134">
                  <c:v>189.16666666666666</c:v>
                </c:pt>
                <c:pt idx="1135">
                  <c:v>189.33333333333334</c:v>
                </c:pt>
                <c:pt idx="1136">
                  <c:v>189.5</c:v>
                </c:pt>
                <c:pt idx="1137">
                  <c:v>189.66666666666666</c:v>
                </c:pt>
                <c:pt idx="1138">
                  <c:v>189.83333333333334</c:v>
                </c:pt>
                <c:pt idx="1139">
                  <c:v>190</c:v>
                </c:pt>
              </c:numCache>
            </c:numRef>
          </c:xVal>
          <c:yVal>
            <c:numRef>
              <c:f>Sheet1!$J$3:$J$1142</c:f>
              <c:numCache>
                <c:formatCode>General</c:formatCode>
                <c:ptCount val="1140"/>
                <c:pt idx="0">
                  <c:v>2991</c:v>
                </c:pt>
                <c:pt idx="1">
                  <c:v>3022</c:v>
                </c:pt>
                <c:pt idx="2">
                  <c:v>2887</c:v>
                </c:pt>
                <c:pt idx="3">
                  <c:v>3839</c:v>
                </c:pt>
                <c:pt idx="4">
                  <c:v>35747</c:v>
                </c:pt>
                <c:pt idx="5">
                  <c:v>8280</c:v>
                </c:pt>
                <c:pt idx="6">
                  <c:v>11518</c:v>
                </c:pt>
                <c:pt idx="7">
                  <c:v>6034</c:v>
                </c:pt>
                <c:pt idx="8">
                  <c:v>5620</c:v>
                </c:pt>
                <c:pt idx="9">
                  <c:v>6016</c:v>
                </c:pt>
                <c:pt idx="10">
                  <c:v>5814</c:v>
                </c:pt>
                <c:pt idx="11">
                  <c:v>8463</c:v>
                </c:pt>
                <c:pt idx="12">
                  <c:v>14577</c:v>
                </c:pt>
                <c:pt idx="13">
                  <c:v>36610</c:v>
                </c:pt>
                <c:pt idx="14">
                  <c:v>200130</c:v>
                </c:pt>
                <c:pt idx="15">
                  <c:v>132560</c:v>
                </c:pt>
                <c:pt idx="16">
                  <c:v>82530</c:v>
                </c:pt>
                <c:pt idx="17">
                  <c:v>311700</c:v>
                </c:pt>
                <c:pt idx="18">
                  <c:v>159730</c:v>
                </c:pt>
                <c:pt idx="19">
                  <c:v>386000</c:v>
                </c:pt>
                <c:pt idx="20">
                  <c:v>333500</c:v>
                </c:pt>
                <c:pt idx="21">
                  <c:v>273200</c:v>
                </c:pt>
                <c:pt idx="22">
                  <c:v>205800</c:v>
                </c:pt>
                <c:pt idx="23">
                  <c:v>195000</c:v>
                </c:pt>
                <c:pt idx="24">
                  <c:v>249200</c:v>
                </c:pt>
                <c:pt idx="25">
                  <c:v>182700</c:v>
                </c:pt>
                <c:pt idx="26">
                  <c:v>135200</c:v>
                </c:pt>
                <c:pt idx="27">
                  <c:v>136600</c:v>
                </c:pt>
                <c:pt idx="28">
                  <c:v>158100</c:v>
                </c:pt>
                <c:pt idx="29">
                  <c:v>207500</c:v>
                </c:pt>
                <c:pt idx="30">
                  <c:v>236200</c:v>
                </c:pt>
                <c:pt idx="31">
                  <c:v>262200</c:v>
                </c:pt>
                <c:pt idx="32">
                  <c:v>314600</c:v>
                </c:pt>
                <c:pt idx="33">
                  <c:v>234300</c:v>
                </c:pt>
                <c:pt idx="34">
                  <c:v>166500</c:v>
                </c:pt>
                <c:pt idx="35">
                  <c:v>158900</c:v>
                </c:pt>
                <c:pt idx="36">
                  <c:v>196000</c:v>
                </c:pt>
                <c:pt idx="37">
                  <c:v>215200</c:v>
                </c:pt>
                <c:pt idx="38">
                  <c:v>180100</c:v>
                </c:pt>
                <c:pt idx="39">
                  <c:v>185400</c:v>
                </c:pt>
                <c:pt idx="40">
                  <c:v>185700</c:v>
                </c:pt>
                <c:pt idx="41">
                  <c:v>216700</c:v>
                </c:pt>
                <c:pt idx="42">
                  <c:v>185100</c:v>
                </c:pt>
                <c:pt idx="43">
                  <c:v>201800</c:v>
                </c:pt>
                <c:pt idx="44">
                  <c:v>244500</c:v>
                </c:pt>
                <c:pt idx="45">
                  <c:v>229700</c:v>
                </c:pt>
                <c:pt idx="46">
                  <c:v>206800</c:v>
                </c:pt>
                <c:pt idx="47">
                  <c:v>185000</c:v>
                </c:pt>
                <c:pt idx="48">
                  <c:v>201900</c:v>
                </c:pt>
                <c:pt idx="49">
                  <c:v>194300</c:v>
                </c:pt>
                <c:pt idx="50">
                  <c:v>199200</c:v>
                </c:pt>
                <c:pt idx="51">
                  <c:v>196000</c:v>
                </c:pt>
                <c:pt idx="52">
                  <c:v>180400</c:v>
                </c:pt>
                <c:pt idx="53">
                  <c:v>192700</c:v>
                </c:pt>
                <c:pt idx="54">
                  <c:v>184400</c:v>
                </c:pt>
                <c:pt idx="55">
                  <c:v>182000</c:v>
                </c:pt>
                <c:pt idx="56">
                  <c:v>184600</c:v>
                </c:pt>
                <c:pt idx="57">
                  <c:v>184500</c:v>
                </c:pt>
                <c:pt idx="58">
                  <c:v>186800</c:v>
                </c:pt>
                <c:pt idx="59">
                  <c:v>187200</c:v>
                </c:pt>
                <c:pt idx="60">
                  <c:v>181200</c:v>
                </c:pt>
                <c:pt idx="61">
                  <c:v>187700</c:v>
                </c:pt>
                <c:pt idx="62">
                  <c:v>180400</c:v>
                </c:pt>
                <c:pt idx="63">
                  <c:v>172700</c:v>
                </c:pt>
                <c:pt idx="64">
                  <c:v>174500</c:v>
                </c:pt>
                <c:pt idx="65">
                  <c:v>184700</c:v>
                </c:pt>
                <c:pt idx="66">
                  <c:v>185600</c:v>
                </c:pt>
                <c:pt idx="67">
                  <c:v>181400</c:v>
                </c:pt>
                <c:pt idx="68">
                  <c:v>184500</c:v>
                </c:pt>
                <c:pt idx="69">
                  <c:v>182800</c:v>
                </c:pt>
                <c:pt idx="70">
                  <c:v>182100</c:v>
                </c:pt>
                <c:pt idx="71">
                  <c:v>176700</c:v>
                </c:pt>
                <c:pt idx="72">
                  <c:v>178500</c:v>
                </c:pt>
                <c:pt idx="73">
                  <c:v>176200</c:v>
                </c:pt>
                <c:pt idx="74">
                  <c:v>173400</c:v>
                </c:pt>
                <c:pt idx="75">
                  <c:v>168300</c:v>
                </c:pt>
                <c:pt idx="76">
                  <c:v>171800</c:v>
                </c:pt>
                <c:pt idx="77">
                  <c:v>161700</c:v>
                </c:pt>
                <c:pt idx="78">
                  <c:v>162500</c:v>
                </c:pt>
                <c:pt idx="79">
                  <c:v>160500</c:v>
                </c:pt>
                <c:pt idx="80">
                  <c:v>164200</c:v>
                </c:pt>
                <c:pt idx="81">
                  <c:v>166300</c:v>
                </c:pt>
                <c:pt idx="82">
                  <c:v>160000</c:v>
                </c:pt>
                <c:pt idx="83">
                  <c:v>159000</c:v>
                </c:pt>
                <c:pt idx="84">
                  <c:v>157400</c:v>
                </c:pt>
                <c:pt idx="85">
                  <c:v>153800</c:v>
                </c:pt>
                <c:pt idx="86">
                  <c:v>159500</c:v>
                </c:pt>
                <c:pt idx="87">
                  <c:v>158700</c:v>
                </c:pt>
                <c:pt idx="88">
                  <c:v>153900</c:v>
                </c:pt>
                <c:pt idx="89">
                  <c:v>155700</c:v>
                </c:pt>
                <c:pt idx="90">
                  <c:v>148700</c:v>
                </c:pt>
                <c:pt idx="91">
                  <c:v>151300</c:v>
                </c:pt>
                <c:pt idx="92">
                  <c:v>148700</c:v>
                </c:pt>
                <c:pt idx="93">
                  <c:v>148400</c:v>
                </c:pt>
                <c:pt idx="94">
                  <c:v>150200</c:v>
                </c:pt>
                <c:pt idx="95">
                  <c:v>147300</c:v>
                </c:pt>
                <c:pt idx="96">
                  <c:v>146000</c:v>
                </c:pt>
                <c:pt idx="97">
                  <c:v>149600</c:v>
                </c:pt>
                <c:pt idx="98">
                  <c:v>151500</c:v>
                </c:pt>
                <c:pt idx="99">
                  <c:v>146200</c:v>
                </c:pt>
                <c:pt idx="100">
                  <c:v>150000</c:v>
                </c:pt>
                <c:pt idx="101">
                  <c:v>148000</c:v>
                </c:pt>
                <c:pt idx="102">
                  <c:v>144900</c:v>
                </c:pt>
                <c:pt idx="103">
                  <c:v>141100</c:v>
                </c:pt>
                <c:pt idx="104">
                  <c:v>143000</c:v>
                </c:pt>
                <c:pt idx="105">
                  <c:v>143500</c:v>
                </c:pt>
                <c:pt idx="106">
                  <c:v>142200</c:v>
                </c:pt>
                <c:pt idx="107">
                  <c:v>140200</c:v>
                </c:pt>
                <c:pt idx="108">
                  <c:v>140500</c:v>
                </c:pt>
                <c:pt idx="109">
                  <c:v>137300</c:v>
                </c:pt>
                <c:pt idx="110">
                  <c:v>136700</c:v>
                </c:pt>
                <c:pt idx="111">
                  <c:v>134300</c:v>
                </c:pt>
                <c:pt idx="112">
                  <c:v>134300</c:v>
                </c:pt>
                <c:pt idx="113">
                  <c:v>133500</c:v>
                </c:pt>
                <c:pt idx="114">
                  <c:v>130700</c:v>
                </c:pt>
                <c:pt idx="115">
                  <c:v>129000</c:v>
                </c:pt>
                <c:pt idx="116">
                  <c:v>128400</c:v>
                </c:pt>
                <c:pt idx="117">
                  <c:v>126500</c:v>
                </c:pt>
                <c:pt idx="118">
                  <c:v>123800</c:v>
                </c:pt>
                <c:pt idx="119">
                  <c:v>123600</c:v>
                </c:pt>
                <c:pt idx="120">
                  <c:v>122400</c:v>
                </c:pt>
                <c:pt idx="121">
                  <c:v>120000</c:v>
                </c:pt>
                <c:pt idx="122">
                  <c:v>121100</c:v>
                </c:pt>
                <c:pt idx="123">
                  <c:v>120100</c:v>
                </c:pt>
                <c:pt idx="124">
                  <c:v>118200</c:v>
                </c:pt>
                <c:pt idx="125">
                  <c:v>118000</c:v>
                </c:pt>
                <c:pt idx="126">
                  <c:v>117700</c:v>
                </c:pt>
                <c:pt idx="127">
                  <c:v>113000</c:v>
                </c:pt>
                <c:pt idx="128">
                  <c:v>113900</c:v>
                </c:pt>
                <c:pt idx="129">
                  <c:v>112200</c:v>
                </c:pt>
                <c:pt idx="130">
                  <c:v>110700</c:v>
                </c:pt>
                <c:pt idx="131">
                  <c:v>107800</c:v>
                </c:pt>
                <c:pt idx="132">
                  <c:v>107700</c:v>
                </c:pt>
                <c:pt idx="133">
                  <c:v>107500</c:v>
                </c:pt>
                <c:pt idx="134">
                  <c:v>107300</c:v>
                </c:pt>
                <c:pt idx="135">
                  <c:v>107700</c:v>
                </c:pt>
                <c:pt idx="136">
                  <c:v>105800</c:v>
                </c:pt>
                <c:pt idx="137">
                  <c:v>104200</c:v>
                </c:pt>
                <c:pt idx="138">
                  <c:v>103400</c:v>
                </c:pt>
                <c:pt idx="139">
                  <c:v>102400</c:v>
                </c:pt>
                <c:pt idx="140">
                  <c:v>100210</c:v>
                </c:pt>
                <c:pt idx="141">
                  <c:v>97760</c:v>
                </c:pt>
                <c:pt idx="142">
                  <c:v>96640</c:v>
                </c:pt>
                <c:pt idx="143">
                  <c:v>95360</c:v>
                </c:pt>
                <c:pt idx="144">
                  <c:v>94000</c:v>
                </c:pt>
                <c:pt idx="145">
                  <c:v>91350</c:v>
                </c:pt>
                <c:pt idx="146">
                  <c:v>91520</c:v>
                </c:pt>
                <c:pt idx="147">
                  <c:v>90940</c:v>
                </c:pt>
                <c:pt idx="148">
                  <c:v>91250</c:v>
                </c:pt>
                <c:pt idx="149">
                  <c:v>90350</c:v>
                </c:pt>
                <c:pt idx="150">
                  <c:v>89490</c:v>
                </c:pt>
                <c:pt idx="151">
                  <c:v>89720</c:v>
                </c:pt>
                <c:pt idx="152">
                  <c:v>89090</c:v>
                </c:pt>
                <c:pt idx="153">
                  <c:v>93310</c:v>
                </c:pt>
                <c:pt idx="154">
                  <c:v>91140</c:v>
                </c:pt>
                <c:pt idx="155">
                  <c:v>90860</c:v>
                </c:pt>
                <c:pt idx="156">
                  <c:v>90030</c:v>
                </c:pt>
                <c:pt idx="157">
                  <c:v>90910</c:v>
                </c:pt>
                <c:pt idx="158">
                  <c:v>92510</c:v>
                </c:pt>
                <c:pt idx="159">
                  <c:v>92110</c:v>
                </c:pt>
                <c:pt idx="160">
                  <c:v>92440</c:v>
                </c:pt>
                <c:pt idx="161">
                  <c:v>91090</c:v>
                </c:pt>
                <c:pt idx="162">
                  <c:v>89370</c:v>
                </c:pt>
                <c:pt idx="163">
                  <c:v>91190</c:v>
                </c:pt>
                <c:pt idx="164">
                  <c:v>94460</c:v>
                </c:pt>
                <c:pt idx="165">
                  <c:v>91300</c:v>
                </c:pt>
                <c:pt idx="166">
                  <c:v>88950</c:v>
                </c:pt>
                <c:pt idx="167">
                  <c:v>90560</c:v>
                </c:pt>
                <c:pt idx="168">
                  <c:v>87810</c:v>
                </c:pt>
                <c:pt idx="169">
                  <c:v>88240</c:v>
                </c:pt>
                <c:pt idx="170">
                  <c:v>87000</c:v>
                </c:pt>
                <c:pt idx="171">
                  <c:v>86330</c:v>
                </c:pt>
                <c:pt idx="172">
                  <c:v>88230</c:v>
                </c:pt>
                <c:pt idx="173">
                  <c:v>85270</c:v>
                </c:pt>
                <c:pt idx="174">
                  <c:v>85120</c:v>
                </c:pt>
                <c:pt idx="175">
                  <c:v>84720</c:v>
                </c:pt>
                <c:pt idx="176">
                  <c:v>85920</c:v>
                </c:pt>
                <c:pt idx="177">
                  <c:v>85870</c:v>
                </c:pt>
                <c:pt idx="178">
                  <c:v>84900</c:v>
                </c:pt>
                <c:pt idx="179">
                  <c:v>85860</c:v>
                </c:pt>
                <c:pt idx="180">
                  <c:v>85290</c:v>
                </c:pt>
                <c:pt idx="181">
                  <c:v>85710</c:v>
                </c:pt>
                <c:pt idx="182">
                  <c:v>83970</c:v>
                </c:pt>
                <c:pt idx="183">
                  <c:v>82740</c:v>
                </c:pt>
                <c:pt idx="184">
                  <c:v>82400</c:v>
                </c:pt>
                <c:pt idx="185">
                  <c:v>80610</c:v>
                </c:pt>
                <c:pt idx="186">
                  <c:v>81450</c:v>
                </c:pt>
                <c:pt idx="187">
                  <c:v>80790</c:v>
                </c:pt>
                <c:pt idx="188">
                  <c:v>79780</c:v>
                </c:pt>
                <c:pt idx="189">
                  <c:v>80400</c:v>
                </c:pt>
                <c:pt idx="190">
                  <c:v>79590</c:v>
                </c:pt>
                <c:pt idx="191">
                  <c:v>80180</c:v>
                </c:pt>
                <c:pt idx="192">
                  <c:v>79110</c:v>
                </c:pt>
                <c:pt idx="193">
                  <c:v>79470</c:v>
                </c:pt>
                <c:pt idx="194">
                  <c:v>79040</c:v>
                </c:pt>
                <c:pt idx="195">
                  <c:v>78560</c:v>
                </c:pt>
                <c:pt idx="196">
                  <c:v>78110</c:v>
                </c:pt>
                <c:pt idx="197">
                  <c:v>77910</c:v>
                </c:pt>
                <c:pt idx="198">
                  <c:v>77480</c:v>
                </c:pt>
                <c:pt idx="199">
                  <c:v>77700</c:v>
                </c:pt>
                <c:pt idx="200">
                  <c:v>77280</c:v>
                </c:pt>
                <c:pt idx="201">
                  <c:v>77540</c:v>
                </c:pt>
                <c:pt idx="202">
                  <c:v>74870</c:v>
                </c:pt>
                <c:pt idx="203">
                  <c:v>75400</c:v>
                </c:pt>
                <c:pt idx="204">
                  <c:v>74410</c:v>
                </c:pt>
                <c:pt idx="205">
                  <c:v>74860</c:v>
                </c:pt>
                <c:pt idx="206">
                  <c:v>72550</c:v>
                </c:pt>
                <c:pt idx="207">
                  <c:v>73780</c:v>
                </c:pt>
                <c:pt idx="208">
                  <c:v>73210</c:v>
                </c:pt>
                <c:pt idx="209">
                  <c:v>73330</c:v>
                </c:pt>
                <c:pt idx="210">
                  <c:v>71400</c:v>
                </c:pt>
                <c:pt idx="211">
                  <c:v>71190</c:v>
                </c:pt>
                <c:pt idx="212">
                  <c:v>71410</c:v>
                </c:pt>
                <c:pt idx="213">
                  <c:v>70900</c:v>
                </c:pt>
                <c:pt idx="214">
                  <c:v>70530</c:v>
                </c:pt>
                <c:pt idx="215">
                  <c:v>69800</c:v>
                </c:pt>
                <c:pt idx="216">
                  <c:v>70170</c:v>
                </c:pt>
                <c:pt idx="217">
                  <c:v>68340</c:v>
                </c:pt>
                <c:pt idx="218">
                  <c:v>67540</c:v>
                </c:pt>
                <c:pt idx="219">
                  <c:v>67320</c:v>
                </c:pt>
                <c:pt idx="220">
                  <c:v>67320</c:v>
                </c:pt>
                <c:pt idx="221">
                  <c:v>66800</c:v>
                </c:pt>
                <c:pt idx="222">
                  <c:v>66470</c:v>
                </c:pt>
                <c:pt idx="223">
                  <c:v>66020</c:v>
                </c:pt>
                <c:pt idx="224">
                  <c:v>65320</c:v>
                </c:pt>
                <c:pt idx="225">
                  <c:v>64440</c:v>
                </c:pt>
                <c:pt idx="226">
                  <c:v>64750</c:v>
                </c:pt>
                <c:pt idx="227">
                  <c:v>63820</c:v>
                </c:pt>
                <c:pt idx="228">
                  <c:v>63080</c:v>
                </c:pt>
                <c:pt idx="229">
                  <c:v>62300</c:v>
                </c:pt>
                <c:pt idx="230">
                  <c:v>62650</c:v>
                </c:pt>
                <c:pt idx="231">
                  <c:v>61800</c:v>
                </c:pt>
                <c:pt idx="232">
                  <c:v>61750</c:v>
                </c:pt>
                <c:pt idx="233">
                  <c:v>61610</c:v>
                </c:pt>
                <c:pt idx="234">
                  <c:v>60900</c:v>
                </c:pt>
                <c:pt idx="235">
                  <c:v>60990</c:v>
                </c:pt>
                <c:pt idx="236">
                  <c:v>60680</c:v>
                </c:pt>
                <c:pt idx="237">
                  <c:v>59900</c:v>
                </c:pt>
                <c:pt idx="238">
                  <c:v>59670</c:v>
                </c:pt>
                <c:pt idx="239">
                  <c:v>58940</c:v>
                </c:pt>
                <c:pt idx="240">
                  <c:v>58560</c:v>
                </c:pt>
                <c:pt idx="241">
                  <c:v>58930</c:v>
                </c:pt>
                <c:pt idx="242">
                  <c:v>58090</c:v>
                </c:pt>
                <c:pt idx="243">
                  <c:v>57370</c:v>
                </c:pt>
                <c:pt idx="244">
                  <c:v>56990</c:v>
                </c:pt>
                <c:pt idx="245">
                  <c:v>56620</c:v>
                </c:pt>
                <c:pt idx="246">
                  <c:v>56010</c:v>
                </c:pt>
                <c:pt idx="247">
                  <c:v>55590</c:v>
                </c:pt>
                <c:pt idx="248">
                  <c:v>54990</c:v>
                </c:pt>
                <c:pt idx="249">
                  <c:v>54760</c:v>
                </c:pt>
                <c:pt idx="250">
                  <c:v>54280</c:v>
                </c:pt>
                <c:pt idx="251">
                  <c:v>53830</c:v>
                </c:pt>
                <c:pt idx="252">
                  <c:v>53800</c:v>
                </c:pt>
                <c:pt idx="253">
                  <c:v>53370</c:v>
                </c:pt>
                <c:pt idx="254">
                  <c:v>52590</c:v>
                </c:pt>
                <c:pt idx="255">
                  <c:v>52200</c:v>
                </c:pt>
                <c:pt idx="256">
                  <c:v>52060</c:v>
                </c:pt>
                <c:pt idx="257">
                  <c:v>51990</c:v>
                </c:pt>
                <c:pt idx="258">
                  <c:v>50980</c:v>
                </c:pt>
                <c:pt idx="259">
                  <c:v>51330</c:v>
                </c:pt>
                <c:pt idx="260">
                  <c:v>50030</c:v>
                </c:pt>
                <c:pt idx="261">
                  <c:v>49750</c:v>
                </c:pt>
                <c:pt idx="262">
                  <c:v>50120</c:v>
                </c:pt>
                <c:pt idx="263">
                  <c:v>49670</c:v>
                </c:pt>
                <c:pt idx="264">
                  <c:v>49240</c:v>
                </c:pt>
                <c:pt idx="265">
                  <c:v>48600</c:v>
                </c:pt>
                <c:pt idx="266">
                  <c:v>48640</c:v>
                </c:pt>
                <c:pt idx="267">
                  <c:v>48120</c:v>
                </c:pt>
                <c:pt idx="268">
                  <c:v>48040</c:v>
                </c:pt>
                <c:pt idx="269">
                  <c:v>47480</c:v>
                </c:pt>
                <c:pt idx="270">
                  <c:v>47460</c:v>
                </c:pt>
                <c:pt idx="271">
                  <c:v>47280</c:v>
                </c:pt>
                <c:pt idx="272">
                  <c:v>46840</c:v>
                </c:pt>
                <c:pt idx="273">
                  <c:v>47280</c:v>
                </c:pt>
                <c:pt idx="274">
                  <c:v>46250</c:v>
                </c:pt>
                <c:pt idx="275">
                  <c:v>46100</c:v>
                </c:pt>
                <c:pt idx="276">
                  <c:v>45870</c:v>
                </c:pt>
                <c:pt idx="277">
                  <c:v>45160</c:v>
                </c:pt>
                <c:pt idx="278">
                  <c:v>45140</c:v>
                </c:pt>
                <c:pt idx="279">
                  <c:v>44710</c:v>
                </c:pt>
                <c:pt idx="280">
                  <c:v>44320</c:v>
                </c:pt>
                <c:pt idx="281">
                  <c:v>44310</c:v>
                </c:pt>
                <c:pt idx="282">
                  <c:v>43760</c:v>
                </c:pt>
                <c:pt idx="283">
                  <c:v>43840</c:v>
                </c:pt>
                <c:pt idx="284">
                  <c:v>43740</c:v>
                </c:pt>
                <c:pt idx="285">
                  <c:v>43560</c:v>
                </c:pt>
                <c:pt idx="286">
                  <c:v>43230</c:v>
                </c:pt>
                <c:pt idx="287">
                  <c:v>42480</c:v>
                </c:pt>
                <c:pt idx="288">
                  <c:v>42570</c:v>
                </c:pt>
                <c:pt idx="289">
                  <c:v>42440</c:v>
                </c:pt>
                <c:pt idx="290">
                  <c:v>41520</c:v>
                </c:pt>
                <c:pt idx="291">
                  <c:v>41050</c:v>
                </c:pt>
                <c:pt idx="292">
                  <c:v>40910</c:v>
                </c:pt>
                <c:pt idx="293">
                  <c:v>40890</c:v>
                </c:pt>
                <c:pt idx="294">
                  <c:v>40200</c:v>
                </c:pt>
                <c:pt idx="295">
                  <c:v>40310</c:v>
                </c:pt>
                <c:pt idx="296">
                  <c:v>40210</c:v>
                </c:pt>
                <c:pt idx="297">
                  <c:v>39910</c:v>
                </c:pt>
                <c:pt idx="298">
                  <c:v>39680</c:v>
                </c:pt>
                <c:pt idx="299">
                  <c:v>39370</c:v>
                </c:pt>
                <c:pt idx="300">
                  <c:v>39320</c:v>
                </c:pt>
                <c:pt idx="301">
                  <c:v>39140</c:v>
                </c:pt>
                <c:pt idx="302">
                  <c:v>38880</c:v>
                </c:pt>
                <c:pt idx="303">
                  <c:v>38700</c:v>
                </c:pt>
                <c:pt idx="304">
                  <c:v>38240</c:v>
                </c:pt>
                <c:pt idx="305">
                  <c:v>38250</c:v>
                </c:pt>
                <c:pt idx="306">
                  <c:v>37850</c:v>
                </c:pt>
                <c:pt idx="307">
                  <c:v>37770</c:v>
                </c:pt>
                <c:pt idx="308">
                  <c:v>37350</c:v>
                </c:pt>
                <c:pt idx="309">
                  <c:v>37250</c:v>
                </c:pt>
                <c:pt idx="310">
                  <c:v>36920</c:v>
                </c:pt>
                <c:pt idx="311">
                  <c:v>36780</c:v>
                </c:pt>
                <c:pt idx="312">
                  <c:v>36450</c:v>
                </c:pt>
                <c:pt idx="313">
                  <c:v>36160</c:v>
                </c:pt>
                <c:pt idx="314">
                  <c:v>35910</c:v>
                </c:pt>
                <c:pt idx="315">
                  <c:v>35960</c:v>
                </c:pt>
                <c:pt idx="316">
                  <c:v>35340</c:v>
                </c:pt>
                <c:pt idx="317">
                  <c:v>35670</c:v>
                </c:pt>
                <c:pt idx="318">
                  <c:v>35510</c:v>
                </c:pt>
                <c:pt idx="319">
                  <c:v>35420</c:v>
                </c:pt>
                <c:pt idx="320">
                  <c:v>35240</c:v>
                </c:pt>
                <c:pt idx="321">
                  <c:v>34790</c:v>
                </c:pt>
                <c:pt idx="322">
                  <c:v>35040</c:v>
                </c:pt>
                <c:pt idx="323">
                  <c:v>34330</c:v>
                </c:pt>
                <c:pt idx="324">
                  <c:v>34190</c:v>
                </c:pt>
                <c:pt idx="325">
                  <c:v>34170</c:v>
                </c:pt>
                <c:pt idx="326">
                  <c:v>33990</c:v>
                </c:pt>
                <c:pt idx="327">
                  <c:v>33930</c:v>
                </c:pt>
                <c:pt idx="328">
                  <c:v>33890</c:v>
                </c:pt>
                <c:pt idx="329">
                  <c:v>33560</c:v>
                </c:pt>
                <c:pt idx="330">
                  <c:v>33410</c:v>
                </c:pt>
                <c:pt idx="331">
                  <c:v>33150</c:v>
                </c:pt>
                <c:pt idx="332">
                  <c:v>33030</c:v>
                </c:pt>
                <c:pt idx="333">
                  <c:v>32780</c:v>
                </c:pt>
                <c:pt idx="334">
                  <c:v>32810</c:v>
                </c:pt>
                <c:pt idx="335">
                  <c:v>32160</c:v>
                </c:pt>
                <c:pt idx="336">
                  <c:v>31840</c:v>
                </c:pt>
                <c:pt idx="337">
                  <c:v>31620</c:v>
                </c:pt>
                <c:pt idx="338">
                  <c:v>31560</c:v>
                </c:pt>
                <c:pt idx="339">
                  <c:v>31220</c:v>
                </c:pt>
                <c:pt idx="340">
                  <c:v>31300</c:v>
                </c:pt>
                <c:pt idx="341">
                  <c:v>31410</c:v>
                </c:pt>
                <c:pt idx="342">
                  <c:v>30980</c:v>
                </c:pt>
                <c:pt idx="343">
                  <c:v>30950</c:v>
                </c:pt>
                <c:pt idx="344">
                  <c:v>31000</c:v>
                </c:pt>
                <c:pt idx="345">
                  <c:v>30740</c:v>
                </c:pt>
                <c:pt idx="346">
                  <c:v>30590</c:v>
                </c:pt>
                <c:pt idx="347">
                  <c:v>30220</c:v>
                </c:pt>
                <c:pt idx="348">
                  <c:v>30150</c:v>
                </c:pt>
                <c:pt idx="349">
                  <c:v>30050</c:v>
                </c:pt>
                <c:pt idx="350">
                  <c:v>29970</c:v>
                </c:pt>
                <c:pt idx="351">
                  <c:v>29700</c:v>
                </c:pt>
                <c:pt idx="352">
                  <c:v>29270</c:v>
                </c:pt>
                <c:pt idx="353">
                  <c:v>29350</c:v>
                </c:pt>
                <c:pt idx="354">
                  <c:v>29170</c:v>
                </c:pt>
                <c:pt idx="355">
                  <c:v>28850</c:v>
                </c:pt>
                <c:pt idx="356">
                  <c:v>28990</c:v>
                </c:pt>
                <c:pt idx="357">
                  <c:v>28620</c:v>
                </c:pt>
                <c:pt idx="358">
                  <c:v>28550</c:v>
                </c:pt>
                <c:pt idx="359">
                  <c:v>28360</c:v>
                </c:pt>
                <c:pt idx="360">
                  <c:v>28060</c:v>
                </c:pt>
                <c:pt idx="361">
                  <c:v>28090</c:v>
                </c:pt>
                <c:pt idx="362">
                  <c:v>27670</c:v>
                </c:pt>
                <c:pt idx="363">
                  <c:v>27580</c:v>
                </c:pt>
                <c:pt idx="364">
                  <c:v>27260</c:v>
                </c:pt>
                <c:pt idx="365">
                  <c:v>27060</c:v>
                </c:pt>
                <c:pt idx="366">
                  <c:v>26970</c:v>
                </c:pt>
                <c:pt idx="367">
                  <c:v>26990</c:v>
                </c:pt>
                <c:pt idx="368">
                  <c:v>26780</c:v>
                </c:pt>
                <c:pt idx="369">
                  <c:v>26640</c:v>
                </c:pt>
                <c:pt idx="370">
                  <c:v>26580</c:v>
                </c:pt>
                <c:pt idx="371">
                  <c:v>26080</c:v>
                </c:pt>
                <c:pt idx="372">
                  <c:v>26160</c:v>
                </c:pt>
                <c:pt idx="373">
                  <c:v>26090</c:v>
                </c:pt>
                <c:pt idx="374">
                  <c:v>25920</c:v>
                </c:pt>
                <c:pt idx="375">
                  <c:v>25860</c:v>
                </c:pt>
                <c:pt idx="376">
                  <c:v>25690</c:v>
                </c:pt>
                <c:pt idx="377">
                  <c:v>25690</c:v>
                </c:pt>
                <c:pt idx="378">
                  <c:v>25420</c:v>
                </c:pt>
                <c:pt idx="379">
                  <c:v>25340</c:v>
                </c:pt>
                <c:pt idx="380">
                  <c:v>25000</c:v>
                </c:pt>
                <c:pt idx="381">
                  <c:v>24800</c:v>
                </c:pt>
                <c:pt idx="382">
                  <c:v>24720</c:v>
                </c:pt>
                <c:pt idx="383">
                  <c:v>24760</c:v>
                </c:pt>
                <c:pt idx="384">
                  <c:v>24570</c:v>
                </c:pt>
                <c:pt idx="385">
                  <c:v>24410</c:v>
                </c:pt>
                <c:pt idx="386">
                  <c:v>24490</c:v>
                </c:pt>
                <c:pt idx="387">
                  <c:v>24420</c:v>
                </c:pt>
                <c:pt idx="388">
                  <c:v>24260</c:v>
                </c:pt>
                <c:pt idx="389">
                  <c:v>24350</c:v>
                </c:pt>
                <c:pt idx="390">
                  <c:v>23980</c:v>
                </c:pt>
                <c:pt idx="391">
                  <c:v>24100</c:v>
                </c:pt>
                <c:pt idx="392">
                  <c:v>24010</c:v>
                </c:pt>
                <c:pt idx="393">
                  <c:v>24000</c:v>
                </c:pt>
                <c:pt idx="394">
                  <c:v>23960</c:v>
                </c:pt>
                <c:pt idx="395">
                  <c:v>23730</c:v>
                </c:pt>
                <c:pt idx="396">
                  <c:v>23640</c:v>
                </c:pt>
                <c:pt idx="397">
                  <c:v>23300</c:v>
                </c:pt>
                <c:pt idx="398">
                  <c:v>23230</c:v>
                </c:pt>
                <c:pt idx="399">
                  <c:v>23080</c:v>
                </c:pt>
                <c:pt idx="400">
                  <c:v>23060</c:v>
                </c:pt>
                <c:pt idx="401">
                  <c:v>22940</c:v>
                </c:pt>
                <c:pt idx="402">
                  <c:v>23060</c:v>
                </c:pt>
                <c:pt idx="403">
                  <c:v>22800</c:v>
                </c:pt>
                <c:pt idx="404">
                  <c:v>22480</c:v>
                </c:pt>
                <c:pt idx="405">
                  <c:v>22450</c:v>
                </c:pt>
                <c:pt idx="406">
                  <c:v>22540</c:v>
                </c:pt>
                <c:pt idx="407">
                  <c:v>22330</c:v>
                </c:pt>
                <c:pt idx="408">
                  <c:v>22020</c:v>
                </c:pt>
                <c:pt idx="409">
                  <c:v>22120</c:v>
                </c:pt>
                <c:pt idx="410">
                  <c:v>22140</c:v>
                </c:pt>
                <c:pt idx="411">
                  <c:v>22010</c:v>
                </c:pt>
                <c:pt idx="412">
                  <c:v>21820</c:v>
                </c:pt>
                <c:pt idx="413">
                  <c:v>21830</c:v>
                </c:pt>
                <c:pt idx="414">
                  <c:v>21910</c:v>
                </c:pt>
                <c:pt idx="415">
                  <c:v>21820</c:v>
                </c:pt>
                <c:pt idx="416">
                  <c:v>21750</c:v>
                </c:pt>
                <c:pt idx="417">
                  <c:v>21640</c:v>
                </c:pt>
                <c:pt idx="418">
                  <c:v>21520</c:v>
                </c:pt>
                <c:pt idx="419">
                  <c:v>21560</c:v>
                </c:pt>
                <c:pt idx="420">
                  <c:v>21400</c:v>
                </c:pt>
                <c:pt idx="421">
                  <c:v>21150</c:v>
                </c:pt>
                <c:pt idx="422">
                  <c:v>21150</c:v>
                </c:pt>
                <c:pt idx="423">
                  <c:v>21010</c:v>
                </c:pt>
                <c:pt idx="424">
                  <c:v>20800</c:v>
                </c:pt>
                <c:pt idx="425">
                  <c:v>20800</c:v>
                </c:pt>
                <c:pt idx="426">
                  <c:v>20600</c:v>
                </c:pt>
                <c:pt idx="427">
                  <c:v>20480</c:v>
                </c:pt>
                <c:pt idx="428">
                  <c:v>20550</c:v>
                </c:pt>
                <c:pt idx="429">
                  <c:v>20720</c:v>
                </c:pt>
                <c:pt idx="430">
                  <c:v>20370</c:v>
                </c:pt>
                <c:pt idx="431">
                  <c:v>20330</c:v>
                </c:pt>
                <c:pt idx="432">
                  <c:v>20340</c:v>
                </c:pt>
                <c:pt idx="433">
                  <c:v>20350</c:v>
                </c:pt>
                <c:pt idx="434">
                  <c:v>19960</c:v>
                </c:pt>
                <c:pt idx="435">
                  <c:v>20070</c:v>
                </c:pt>
                <c:pt idx="436">
                  <c:v>20110</c:v>
                </c:pt>
                <c:pt idx="437">
                  <c:v>19990</c:v>
                </c:pt>
                <c:pt idx="438">
                  <c:v>19860</c:v>
                </c:pt>
                <c:pt idx="439">
                  <c:v>19830</c:v>
                </c:pt>
                <c:pt idx="440">
                  <c:v>19520</c:v>
                </c:pt>
                <c:pt idx="441">
                  <c:v>19460</c:v>
                </c:pt>
                <c:pt idx="442">
                  <c:v>19410</c:v>
                </c:pt>
                <c:pt idx="443">
                  <c:v>19320</c:v>
                </c:pt>
                <c:pt idx="444">
                  <c:v>19370</c:v>
                </c:pt>
                <c:pt idx="445">
                  <c:v>19340</c:v>
                </c:pt>
                <c:pt idx="446">
                  <c:v>19230</c:v>
                </c:pt>
                <c:pt idx="447">
                  <c:v>19130</c:v>
                </c:pt>
                <c:pt idx="448">
                  <c:v>19030</c:v>
                </c:pt>
                <c:pt idx="449">
                  <c:v>19150</c:v>
                </c:pt>
                <c:pt idx="450">
                  <c:v>18850</c:v>
                </c:pt>
                <c:pt idx="451">
                  <c:v>18700</c:v>
                </c:pt>
                <c:pt idx="452">
                  <c:v>18650</c:v>
                </c:pt>
                <c:pt idx="453">
                  <c:v>18670</c:v>
                </c:pt>
                <c:pt idx="454">
                  <c:v>18550</c:v>
                </c:pt>
                <c:pt idx="455">
                  <c:v>18440</c:v>
                </c:pt>
                <c:pt idx="456">
                  <c:v>18430</c:v>
                </c:pt>
                <c:pt idx="457">
                  <c:v>18300</c:v>
                </c:pt>
                <c:pt idx="458">
                  <c:v>18230</c:v>
                </c:pt>
                <c:pt idx="459">
                  <c:v>18250</c:v>
                </c:pt>
                <c:pt idx="460">
                  <c:v>18120</c:v>
                </c:pt>
                <c:pt idx="461">
                  <c:v>18030</c:v>
                </c:pt>
                <c:pt idx="462">
                  <c:v>17880</c:v>
                </c:pt>
                <c:pt idx="463">
                  <c:v>17920</c:v>
                </c:pt>
                <c:pt idx="464">
                  <c:v>17900</c:v>
                </c:pt>
                <c:pt idx="465">
                  <c:v>17710</c:v>
                </c:pt>
                <c:pt idx="466">
                  <c:v>17600</c:v>
                </c:pt>
                <c:pt idx="467">
                  <c:v>17520</c:v>
                </c:pt>
                <c:pt idx="468">
                  <c:v>17520</c:v>
                </c:pt>
                <c:pt idx="469">
                  <c:v>17390</c:v>
                </c:pt>
                <c:pt idx="470">
                  <c:v>17360</c:v>
                </c:pt>
                <c:pt idx="471">
                  <c:v>17200</c:v>
                </c:pt>
                <c:pt idx="472">
                  <c:v>17200</c:v>
                </c:pt>
                <c:pt idx="473">
                  <c:v>17010</c:v>
                </c:pt>
                <c:pt idx="474">
                  <c:v>17110</c:v>
                </c:pt>
                <c:pt idx="475">
                  <c:v>16990</c:v>
                </c:pt>
                <c:pt idx="476">
                  <c:v>16850</c:v>
                </c:pt>
                <c:pt idx="477">
                  <c:v>16850</c:v>
                </c:pt>
                <c:pt idx="478">
                  <c:v>16790</c:v>
                </c:pt>
                <c:pt idx="479">
                  <c:v>16720</c:v>
                </c:pt>
                <c:pt idx="480">
                  <c:v>16700</c:v>
                </c:pt>
                <c:pt idx="481">
                  <c:v>16590</c:v>
                </c:pt>
                <c:pt idx="482">
                  <c:v>16490</c:v>
                </c:pt>
                <c:pt idx="483">
                  <c:v>16400</c:v>
                </c:pt>
                <c:pt idx="484">
                  <c:v>16420</c:v>
                </c:pt>
                <c:pt idx="485">
                  <c:v>16280</c:v>
                </c:pt>
                <c:pt idx="486">
                  <c:v>16480</c:v>
                </c:pt>
                <c:pt idx="487">
                  <c:v>16170</c:v>
                </c:pt>
                <c:pt idx="488">
                  <c:v>16120</c:v>
                </c:pt>
                <c:pt idx="489">
                  <c:v>16050</c:v>
                </c:pt>
                <c:pt idx="490">
                  <c:v>15980</c:v>
                </c:pt>
                <c:pt idx="491">
                  <c:v>16030</c:v>
                </c:pt>
                <c:pt idx="492">
                  <c:v>15800</c:v>
                </c:pt>
                <c:pt idx="493">
                  <c:v>15870</c:v>
                </c:pt>
                <c:pt idx="494">
                  <c:v>15790</c:v>
                </c:pt>
                <c:pt idx="495">
                  <c:v>15620</c:v>
                </c:pt>
                <c:pt idx="496">
                  <c:v>15540</c:v>
                </c:pt>
                <c:pt idx="497">
                  <c:v>15610</c:v>
                </c:pt>
                <c:pt idx="498">
                  <c:v>15450</c:v>
                </c:pt>
                <c:pt idx="499">
                  <c:v>15390</c:v>
                </c:pt>
                <c:pt idx="500">
                  <c:v>15380</c:v>
                </c:pt>
                <c:pt idx="501">
                  <c:v>15400</c:v>
                </c:pt>
                <c:pt idx="502">
                  <c:v>15250</c:v>
                </c:pt>
                <c:pt idx="503">
                  <c:v>15170</c:v>
                </c:pt>
                <c:pt idx="504">
                  <c:v>15120</c:v>
                </c:pt>
                <c:pt idx="505">
                  <c:v>15050</c:v>
                </c:pt>
                <c:pt idx="506">
                  <c:v>14990</c:v>
                </c:pt>
                <c:pt idx="507">
                  <c:v>14930</c:v>
                </c:pt>
                <c:pt idx="508">
                  <c:v>14730</c:v>
                </c:pt>
                <c:pt idx="509">
                  <c:v>14730</c:v>
                </c:pt>
                <c:pt idx="510">
                  <c:v>14670</c:v>
                </c:pt>
                <c:pt idx="511">
                  <c:v>14730</c:v>
                </c:pt>
                <c:pt idx="512">
                  <c:v>14650</c:v>
                </c:pt>
                <c:pt idx="513">
                  <c:v>14680</c:v>
                </c:pt>
                <c:pt idx="514">
                  <c:v>14690</c:v>
                </c:pt>
                <c:pt idx="515">
                  <c:v>14510</c:v>
                </c:pt>
                <c:pt idx="516">
                  <c:v>14450</c:v>
                </c:pt>
                <c:pt idx="517">
                  <c:v>14370</c:v>
                </c:pt>
                <c:pt idx="518">
                  <c:v>14390</c:v>
                </c:pt>
                <c:pt idx="519">
                  <c:v>14210</c:v>
                </c:pt>
                <c:pt idx="520">
                  <c:v>14120</c:v>
                </c:pt>
                <c:pt idx="521">
                  <c:v>14000</c:v>
                </c:pt>
                <c:pt idx="522">
                  <c:v>14130</c:v>
                </c:pt>
                <c:pt idx="523">
                  <c:v>14070</c:v>
                </c:pt>
                <c:pt idx="524">
                  <c:v>13910</c:v>
                </c:pt>
                <c:pt idx="525">
                  <c:v>13920</c:v>
                </c:pt>
                <c:pt idx="526">
                  <c:v>13850</c:v>
                </c:pt>
                <c:pt idx="527">
                  <c:v>13760</c:v>
                </c:pt>
                <c:pt idx="528">
                  <c:v>13730</c:v>
                </c:pt>
                <c:pt idx="529">
                  <c:v>13680</c:v>
                </c:pt>
                <c:pt idx="530">
                  <c:v>13610</c:v>
                </c:pt>
                <c:pt idx="531">
                  <c:v>13590</c:v>
                </c:pt>
                <c:pt idx="532">
                  <c:v>13540</c:v>
                </c:pt>
                <c:pt idx="533">
                  <c:v>13650</c:v>
                </c:pt>
                <c:pt idx="534">
                  <c:v>13560</c:v>
                </c:pt>
                <c:pt idx="535">
                  <c:v>13410</c:v>
                </c:pt>
                <c:pt idx="536">
                  <c:v>13340</c:v>
                </c:pt>
                <c:pt idx="537">
                  <c:v>13360</c:v>
                </c:pt>
                <c:pt idx="538">
                  <c:v>13150</c:v>
                </c:pt>
                <c:pt idx="539">
                  <c:v>13170</c:v>
                </c:pt>
                <c:pt idx="540">
                  <c:v>13000</c:v>
                </c:pt>
                <c:pt idx="541">
                  <c:v>12970</c:v>
                </c:pt>
                <c:pt idx="542">
                  <c:v>12950</c:v>
                </c:pt>
                <c:pt idx="543">
                  <c:v>12810</c:v>
                </c:pt>
                <c:pt idx="544">
                  <c:v>12780</c:v>
                </c:pt>
                <c:pt idx="545">
                  <c:v>12780</c:v>
                </c:pt>
                <c:pt idx="546">
                  <c:v>12830</c:v>
                </c:pt>
                <c:pt idx="547">
                  <c:v>12670</c:v>
                </c:pt>
                <c:pt idx="548">
                  <c:v>12600</c:v>
                </c:pt>
                <c:pt idx="549">
                  <c:v>12590</c:v>
                </c:pt>
                <c:pt idx="550">
                  <c:v>12530</c:v>
                </c:pt>
                <c:pt idx="551">
                  <c:v>12610</c:v>
                </c:pt>
                <c:pt idx="552">
                  <c:v>12440</c:v>
                </c:pt>
                <c:pt idx="553">
                  <c:v>12400</c:v>
                </c:pt>
                <c:pt idx="554">
                  <c:v>12340</c:v>
                </c:pt>
                <c:pt idx="555">
                  <c:v>12280</c:v>
                </c:pt>
                <c:pt idx="556">
                  <c:v>12360</c:v>
                </c:pt>
                <c:pt idx="557">
                  <c:v>12350</c:v>
                </c:pt>
                <c:pt idx="558">
                  <c:v>12180</c:v>
                </c:pt>
                <c:pt idx="559">
                  <c:v>12180</c:v>
                </c:pt>
                <c:pt idx="560">
                  <c:v>12160</c:v>
                </c:pt>
                <c:pt idx="561">
                  <c:v>12120</c:v>
                </c:pt>
                <c:pt idx="562">
                  <c:v>12210</c:v>
                </c:pt>
                <c:pt idx="563">
                  <c:v>11990</c:v>
                </c:pt>
                <c:pt idx="564">
                  <c:v>11850</c:v>
                </c:pt>
                <c:pt idx="565">
                  <c:v>11770</c:v>
                </c:pt>
                <c:pt idx="566">
                  <c:v>11870</c:v>
                </c:pt>
                <c:pt idx="567">
                  <c:v>11690</c:v>
                </c:pt>
                <c:pt idx="568">
                  <c:v>11560</c:v>
                </c:pt>
                <c:pt idx="569">
                  <c:v>11580</c:v>
                </c:pt>
                <c:pt idx="570">
                  <c:v>11490</c:v>
                </c:pt>
                <c:pt idx="571">
                  <c:v>11560</c:v>
                </c:pt>
                <c:pt idx="572">
                  <c:v>11470</c:v>
                </c:pt>
                <c:pt idx="573">
                  <c:v>11660</c:v>
                </c:pt>
                <c:pt idx="574">
                  <c:v>11380</c:v>
                </c:pt>
                <c:pt idx="575">
                  <c:v>11330</c:v>
                </c:pt>
                <c:pt idx="576">
                  <c:v>11340</c:v>
                </c:pt>
                <c:pt idx="577">
                  <c:v>11300</c:v>
                </c:pt>
                <c:pt idx="578">
                  <c:v>11150</c:v>
                </c:pt>
                <c:pt idx="579">
                  <c:v>11220</c:v>
                </c:pt>
                <c:pt idx="580">
                  <c:v>11190</c:v>
                </c:pt>
                <c:pt idx="581">
                  <c:v>11140</c:v>
                </c:pt>
                <c:pt idx="582">
                  <c:v>11310</c:v>
                </c:pt>
                <c:pt idx="583">
                  <c:v>11110</c:v>
                </c:pt>
                <c:pt idx="584">
                  <c:v>11070</c:v>
                </c:pt>
                <c:pt idx="585">
                  <c:v>11000</c:v>
                </c:pt>
                <c:pt idx="586">
                  <c:v>10920</c:v>
                </c:pt>
                <c:pt idx="587">
                  <c:v>10930</c:v>
                </c:pt>
                <c:pt idx="588">
                  <c:v>10970</c:v>
                </c:pt>
                <c:pt idx="589">
                  <c:v>10910</c:v>
                </c:pt>
                <c:pt idx="590">
                  <c:v>10830</c:v>
                </c:pt>
                <c:pt idx="591">
                  <c:v>10680</c:v>
                </c:pt>
                <c:pt idx="592">
                  <c:v>10750</c:v>
                </c:pt>
                <c:pt idx="593">
                  <c:v>10680</c:v>
                </c:pt>
                <c:pt idx="594">
                  <c:v>10660</c:v>
                </c:pt>
                <c:pt idx="595">
                  <c:v>10640</c:v>
                </c:pt>
                <c:pt idx="596">
                  <c:v>10620</c:v>
                </c:pt>
                <c:pt idx="597">
                  <c:v>10500</c:v>
                </c:pt>
                <c:pt idx="598">
                  <c:v>10410</c:v>
                </c:pt>
                <c:pt idx="599">
                  <c:v>10380</c:v>
                </c:pt>
                <c:pt idx="600">
                  <c:v>10370</c:v>
                </c:pt>
                <c:pt idx="601">
                  <c:v>10350</c:v>
                </c:pt>
                <c:pt idx="602">
                  <c:v>10330</c:v>
                </c:pt>
                <c:pt idx="603">
                  <c:v>10370</c:v>
                </c:pt>
                <c:pt idx="604">
                  <c:v>10190</c:v>
                </c:pt>
                <c:pt idx="605">
                  <c:v>10240</c:v>
                </c:pt>
                <c:pt idx="606">
                  <c:v>10230</c:v>
                </c:pt>
                <c:pt idx="607">
                  <c:v>10150</c:v>
                </c:pt>
                <c:pt idx="608">
                  <c:v>10110</c:v>
                </c:pt>
                <c:pt idx="609">
                  <c:v>10061</c:v>
                </c:pt>
                <c:pt idx="610">
                  <c:v>10109</c:v>
                </c:pt>
                <c:pt idx="611">
                  <c:v>9956</c:v>
                </c:pt>
                <c:pt idx="612">
                  <c:v>9882</c:v>
                </c:pt>
                <c:pt idx="613">
                  <c:v>9924</c:v>
                </c:pt>
                <c:pt idx="614">
                  <c:v>9964</c:v>
                </c:pt>
                <c:pt idx="615">
                  <c:v>9896</c:v>
                </c:pt>
                <c:pt idx="616">
                  <c:v>9872</c:v>
                </c:pt>
                <c:pt idx="617">
                  <c:v>9767</c:v>
                </c:pt>
                <c:pt idx="618">
                  <c:v>9810</c:v>
                </c:pt>
                <c:pt idx="619">
                  <c:v>9814</c:v>
                </c:pt>
                <c:pt idx="620">
                  <c:v>9741</c:v>
                </c:pt>
                <c:pt idx="621">
                  <c:v>9659</c:v>
                </c:pt>
                <c:pt idx="622">
                  <c:v>9615</c:v>
                </c:pt>
                <c:pt idx="623">
                  <c:v>9637</c:v>
                </c:pt>
                <c:pt idx="624">
                  <c:v>9605</c:v>
                </c:pt>
                <c:pt idx="625">
                  <c:v>9567</c:v>
                </c:pt>
                <c:pt idx="626">
                  <c:v>9503</c:v>
                </c:pt>
                <c:pt idx="627">
                  <c:v>9478</c:v>
                </c:pt>
                <c:pt idx="628">
                  <c:v>9531</c:v>
                </c:pt>
                <c:pt idx="629">
                  <c:v>9483</c:v>
                </c:pt>
                <c:pt idx="630">
                  <c:v>9386</c:v>
                </c:pt>
                <c:pt idx="631">
                  <c:v>9389</c:v>
                </c:pt>
                <c:pt idx="632">
                  <c:v>9396</c:v>
                </c:pt>
                <c:pt idx="633">
                  <c:v>9432</c:v>
                </c:pt>
                <c:pt idx="634">
                  <c:v>9388</c:v>
                </c:pt>
                <c:pt idx="635">
                  <c:v>9249</c:v>
                </c:pt>
                <c:pt idx="636">
                  <c:v>9197</c:v>
                </c:pt>
                <c:pt idx="637">
                  <c:v>9110</c:v>
                </c:pt>
                <c:pt idx="638">
                  <c:v>9007</c:v>
                </c:pt>
                <c:pt idx="639">
                  <c:v>9056</c:v>
                </c:pt>
                <c:pt idx="640">
                  <c:v>9036</c:v>
                </c:pt>
                <c:pt idx="641">
                  <c:v>9035</c:v>
                </c:pt>
                <c:pt idx="642">
                  <c:v>9031</c:v>
                </c:pt>
                <c:pt idx="643">
                  <c:v>8866</c:v>
                </c:pt>
                <c:pt idx="644">
                  <c:v>8834</c:v>
                </c:pt>
                <c:pt idx="645">
                  <c:v>8750</c:v>
                </c:pt>
                <c:pt idx="646">
                  <c:v>8821</c:v>
                </c:pt>
                <c:pt idx="647">
                  <c:v>8822</c:v>
                </c:pt>
                <c:pt idx="648">
                  <c:v>8734</c:v>
                </c:pt>
                <c:pt idx="649">
                  <c:v>8674</c:v>
                </c:pt>
                <c:pt idx="650">
                  <c:v>8609</c:v>
                </c:pt>
                <c:pt idx="651">
                  <c:v>8651</c:v>
                </c:pt>
                <c:pt idx="652">
                  <c:v>8613</c:v>
                </c:pt>
                <c:pt idx="653">
                  <c:v>8754</c:v>
                </c:pt>
                <c:pt idx="654">
                  <c:v>8575</c:v>
                </c:pt>
                <c:pt idx="655">
                  <c:v>8573</c:v>
                </c:pt>
                <c:pt idx="656">
                  <c:v>8631</c:v>
                </c:pt>
                <c:pt idx="657">
                  <c:v>8505</c:v>
                </c:pt>
                <c:pt idx="658">
                  <c:v>8487</c:v>
                </c:pt>
                <c:pt idx="659">
                  <c:v>8344</c:v>
                </c:pt>
                <c:pt idx="660">
                  <c:v>8398</c:v>
                </c:pt>
                <c:pt idx="661">
                  <c:v>8339</c:v>
                </c:pt>
                <c:pt idx="662">
                  <c:v>8319</c:v>
                </c:pt>
                <c:pt idx="663">
                  <c:v>8182</c:v>
                </c:pt>
                <c:pt idx="664">
                  <c:v>8153</c:v>
                </c:pt>
                <c:pt idx="665">
                  <c:v>8179</c:v>
                </c:pt>
                <c:pt idx="666">
                  <c:v>8075</c:v>
                </c:pt>
                <c:pt idx="667">
                  <c:v>8046</c:v>
                </c:pt>
                <c:pt idx="668">
                  <c:v>8014</c:v>
                </c:pt>
                <c:pt idx="669">
                  <c:v>8019</c:v>
                </c:pt>
                <c:pt idx="670">
                  <c:v>7972</c:v>
                </c:pt>
                <c:pt idx="671">
                  <c:v>7926</c:v>
                </c:pt>
                <c:pt idx="672">
                  <c:v>8105</c:v>
                </c:pt>
                <c:pt idx="673">
                  <c:v>8010</c:v>
                </c:pt>
                <c:pt idx="674">
                  <c:v>7859</c:v>
                </c:pt>
                <c:pt idx="675">
                  <c:v>7854</c:v>
                </c:pt>
                <c:pt idx="676">
                  <c:v>7810</c:v>
                </c:pt>
                <c:pt idx="677">
                  <c:v>7811</c:v>
                </c:pt>
                <c:pt idx="678">
                  <c:v>7866</c:v>
                </c:pt>
                <c:pt idx="679">
                  <c:v>7842</c:v>
                </c:pt>
                <c:pt idx="680">
                  <c:v>7729</c:v>
                </c:pt>
                <c:pt idx="681">
                  <c:v>7739</c:v>
                </c:pt>
                <c:pt idx="682">
                  <c:v>7642</c:v>
                </c:pt>
                <c:pt idx="683">
                  <c:v>7679</c:v>
                </c:pt>
                <c:pt idx="684">
                  <c:v>7647</c:v>
                </c:pt>
                <c:pt idx="685">
                  <c:v>7684</c:v>
                </c:pt>
                <c:pt idx="686">
                  <c:v>7618</c:v>
                </c:pt>
                <c:pt idx="687">
                  <c:v>7671</c:v>
                </c:pt>
                <c:pt idx="688">
                  <c:v>7554</c:v>
                </c:pt>
                <c:pt idx="689">
                  <c:v>7442</c:v>
                </c:pt>
                <c:pt idx="690">
                  <c:v>7442</c:v>
                </c:pt>
                <c:pt idx="691">
                  <c:v>7443</c:v>
                </c:pt>
                <c:pt idx="692">
                  <c:v>7413</c:v>
                </c:pt>
                <c:pt idx="693">
                  <c:v>7473</c:v>
                </c:pt>
                <c:pt idx="694">
                  <c:v>7385</c:v>
                </c:pt>
                <c:pt idx="695">
                  <c:v>7347</c:v>
                </c:pt>
                <c:pt idx="696">
                  <c:v>7322</c:v>
                </c:pt>
                <c:pt idx="697">
                  <c:v>7307</c:v>
                </c:pt>
                <c:pt idx="698">
                  <c:v>7241</c:v>
                </c:pt>
                <c:pt idx="699">
                  <c:v>7264</c:v>
                </c:pt>
                <c:pt idx="700">
                  <c:v>7263</c:v>
                </c:pt>
                <c:pt idx="701">
                  <c:v>7212</c:v>
                </c:pt>
                <c:pt idx="702">
                  <c:v>7254</c:v>
                </c:pt>
                <c:pt idx="703">
                  <c:v>7196</c:v>
                </c:pt>
                <c:pt idx="704">
                  <c:v>7153</c:v>
                </c:pt>
                <c:pt idx="705">
                  <c:v>7186</c:v>
                </c:pt>
                <c:pt idx="706">
                  <c:v>7156</c:v>
                </c:pt>
                <c:pt idx="707">
                  <c:v>7185</c:v>
                </c:pt>
                <c:pt idx="708">
                  <c:v>7079</c:v>
                </c:pt>
                <c:pt idx="709">
                  <c:v>7063</c:v>
                </c:pt>
                <c:pt idx="710">
                  <c:v>7087</c:v>
                </c:pt>
                <c:pt idx="711">
                  <c:v>7111</c:v>
                </c:pt>
                <c:pt idx="712">
                  <c:v>7029</c:v>
                </c:pt>
                <c:pt idx="713">
                  <c:v>7055</c:v>
                </c:pt>
                <c:pt idx="714">
                  <c:v>7028</c:v>
                </c:pt>
                <c:pt idx="715">
                  <c:v>7016</c:v>
                </c:pt>
                <c:pt idx="716">
                  <c:v>7007</c:v>
                </c:pt>
                <c:pt idx="717">
                  <c:v>6988</c:v>
                </c:pt>
                <c:pt idx="718">
                  <c:v>6980</c:v>
                </c:pt>
                <c:pt idx="719">
                  <c:v>6962</c:v>
                </c:pt>
                <c:pt idx="720">
                  <c:v>6997</c:v>
                </c:pt>
                <c:pt idx="721">
                  <c:v>6897</c:v>
                </c:pt>
                <c:pt idx="722">
                  <c:v>6938</c:v>
                </c:pt>
                <c:pt idx="723">
                  <c:v>6933</c:v>
                </c:pt>
                <c:pt idx="724">
                  <c:v>6836</c:v>
                </c:pt>
                <c:pt idx="725">
                  <c:v>6791</c:v>
                </c:pt>
                <c:pt idx="726">
                  <c:v>6781</c:v>
                </c:pt>
                <c:pt idx="727">
                  <c:v>6726</c:v>
                </c:pt>
                <c:pt idx="728">
                  <c:v>6691</c:v>
                </c:pt>
                <c:pt idx="729">
                  <c:v>6701</c:v>
                </c:pt>
                <c:pt idx="730">
                  <c:v>6753</c:v>
                </c:pt>
                <c:pt idx="731">
                  <c:v>6684</c:v>
                </c:pt>
                <c:pt idx="732">
                  <c:v>6697</c:v>
                </c:pt>
                <c:pt idx="733">
                  <c:v>6624</c:v>
                </c:pt>
                <c:pt idx="734">
                  <c:v>6609</c:v>
                </c:pt>
                <c:pt idx="735">
                  <c:v>6625</c:v>
                </c:pt>
                <c:pt idx="736">
                  <c:v>6642</c:v>
                </c:pt>
                <c:pt idx="737">
                  <c:v>6553</c:v>
                </c:pt>
                <c:pt idx="738">
                  <c:v>6553</c:v>
                </c:pt>
                <c:pt idx="739">
                  <c:v>6538</c:v>
                </c:pt>
                <c:pt idx="740">
                  <c:v>6552</c:v>
                </c:pt>
                <c:pt idx="741">
                  <c:v>6445</c:v>
                </c:pt>
                <c:pt idx="742">
                  <c:v>6573</c:v>
                </c:pt>
                <c:pt idx="743">
                  <c:v>6422</c:v>
                </c:pt>
                <c:pt idx="744">
                  <c:v>6401</c:v>
                </c:pt>
                <c:pt idx="745">
                  <c:v>6388</c:v>
                </c:pt>
                <c:pt idx="746">
                  <c:v>6399</c:v>
                </c:pt>
                <c:pt idx="747">
                  <c:v>6464</c:v>
                </c:pt>
                <c:pt idx="748">
                  <c:v>6338</c:v>
                </c:pt>
                <c:pt idx="749">
                  <c:v>6312</c:v>
                </c:pt>
                <c:pt idx="750">
                  <c:v>6282</c:v>
                </c:pt>
                <c:pt idx="751">
                  <c:v>6213</c:v>
                </c:pt>
                <c:pt idx="752">
                  <c:v>6221</c:v>
                </c:pt>
                <c:pt idx="753">
                  <c:v>6206</c:v>
                </c:pt>
                <c:pt idx="754">
                  <c:v>6229</c:v>
                </c:pt>
                <c:pt idx="755">
                  <c:v>6134</c:v>
                </c:pt>
                <c:pt idx="756">
                  <c:v>6126</c:v>
                </c:pt>
                <c:pt idx="757">
                  <c:v>6060</c:v>
                </c:pt>
                <c:pt idx="758">
                  <c:v>6082</c:v>
                </c:pt>
                <c:pt idx="759">
                  <c:v>6110</c:v>
                </c:pt>
                <c:pt idx="760">
                  <c:v>6075</c:v>
                </c:pt>
                <c:pt idx="761">
                  <c:v>6027</c:v>
                </c:pt>
                <c:pt idx="762">
                  <c:v>6081</c:v>
                </c:pt>
                <c:pt idx="763">
                  <c:v>6024</c:v>
                </c:pt>
                <c:pt idx="764">
                  <c:v>5959</c:v>
                </c:pt>
                <c:pt idx="765">
                  <c:v>6007</c:v>
                </c:pt>
                <c:pt idx="766">
                  <c:v>5947</c:v>
                </c:pt>
                <c:pt idx="767">
                  <c:v>5907</c:v>
                </c:pt>
                <c:pt idx="768">
                  <c:v>5919</c:v>
                </c:pt>
                <c:pt idx="769">
                  <c:v>5956</c:v>
                </c:pt>
                <c:pt idx="770">
                  <c:v>5898</c:v>
                </c:pt>
                <c:pt idx="771">
                  <c:v>5873</c:v>
                </c:pt>
                <c:pt idx="772">
                  <c:v>5849</c:v>
                </c:pt>
                <c:pt idx="773">
                  <c:v>5867</c:v>
                </c:pt>
                <c:pt idx="774">
                  <c:v>5821</c:v>
                </c:pt>
                <c:pt idx="775">
                  <c:v>5779</c:v>
                </c:pt>
                <c:pt idx="776">
                  <c:v>5780</c:v>
                </c:pt>
                <c:pt idx="777">
                  <c:v>5776</c:v>
                </c:pt>
                <c:pt idx="778">
                  <c:v>5712</c:v>
                </c:pt>
                <c:pt idx="779">
                  <c:v>5662</c:v>
                </c:pt>
                <c:pt idx="780">
                  <c:v>5748</c:v>
                </c:pt>
                <c:pt idx="781">
                  <c:v>5676</c:v>
                </c:pt>
                <c:pt idx="782">
                  <c:v>5666</c:v>
                </c:pt>
                <c:pt idx="783">
                  <c:v>5667</c:v>
                </c:pt>
                <c:pt idx="784">
                  <c:v>5670</c:v>
                </c:pt>
                <c:pt idx="785">
                  <c:v>5670</c:v>
                </c:pt>
                <c:pt idx="786">
                  <c:v>5681</c:v>
                </c:pt>
                <c:pt idx="787">
                  <c:v>5694</c:v>
                </c:pt>
                <c:pt idx="788">
                  <c:v>5702</c:v>
                </c:pt>
                <c:pt idx="789">
                  <c:v>5626</c:v>
                </c:pt>
                <c:pt idx="790">
                  <c:v>5598</c:v>
                </c:pt>
                <c:pt idx="791">
                  <c:v>5569</c:v>
                </c:pt>
                <c:pt idx="792">
                  <c:v>5585</c:v>
                </c:pt>
                <c:pt idx="793">
                  <c:v>5665</c:v>
                </c:pt>
                <c:pt idx="794">
                  <c:v>5632</c:v>
                </c:pt>
                <c:pt idx="795">
                  <c:v>5659</c:v>
                </c:pt>
                <c:pt idx="796">
                  <c:v>5527</c:v>
                </c:pt>
                <c:pt idx="797">
                  <c:v>5489</c:v>
                </c:pt>
                <c:pt idx="798">
                  <c:v>5515</c:v>
                </c:pt>
                <c:pt idx="799">
                  <c:v>5501</c:v>
                </c:pt>
                <c:pt idx="800">
                  <c:v>5538</c:v>
                </c:pt>
                <c:pt idx="801">
                  <c:v>5473</c:v>
                </c:pt>
                <c:pt idx="802">
                  <c:v>5428</c:v>
                </c:pt>
                <c:pt idx="803">
                  <c:v>5429</c:v>
                </c:pt>
                <c:pt idx="804">
                  <c:v>5389</c:v>
                </c:pt>
                <c:pt idx="805">
                  <c:v>5322</c:v>
                </c:pt>
                <c:pt idx="806">
                  <c:v>5336</c:v>
                </c:pt>
                <c:pt idx="807">
                  <c:v>5356</c:v>
                </c:pt>
                <c:pt idx="808">
                  <c:v>5293</c:v>
                </c:pt>
                <c:pt idx="809">
                  <c:v>5309</c:v>
                </c:pt>
                <c:pt idx="810">
                  <c:v>5290</c:v>
                </c:pt>
                <c:pt idx="811">
                  <c:v>5227</c:v>
                </c:pt>
                <c:pt idx="812">
                  <c:v>5293</c:v>
                </c:pt>
                <c:pt idx="813">
                  <c:v>5271</c:v>
                </c:pt>
                <c:pt idx="814">
                  <c:v>5217</c:v>
                </c:pt>
                <c:pt idx="815">
                  <c:v>5166</c:v>
                </c:pt>
                <c:pt idx="816">
                  <c:v>5249</c:v>
                </c:pt>
                <c:pt idx="817">
                  <c:v>5168</c:v>
                </c:pt>
                <c:pt idx="818">
                  <c:v>5231</c:v>
                </c:pt>
                <c:pt idx="819">
                  <c:v>5148</c:v>
                </c:pt>
                <c:pt idx="820">
                  <c:v>5167</c:v>
                </c:pt>
                <c:pt idx="821">
                  <c:v>5110</c:v>
                </c:pt>
                <c:pt idx="822">
                  <c:v>5113</c:v>
                </c:pt>
                <c:pt idx="823">
                  <c:v>5180</c:v>
                </c:pt>
                <c:pt idx="824">
                  <c:v>5164</c:v>
                </c:pt>
                <c:pt idx="825">
                  <c:v>5156</c:v>
                </c:pt>
                <c:pt idx="826">
                  <c:v>5167</c:v>
                </c:pt>
                <c:pt idx="827">
                  <c:v>5193</c:v>
                </c:pt>
                <c:pt idx="828">
                  <c:v>5171</c:v>
                </c:pt>
                <c:pt idx="829">
                  <c:v>5138</c:v>
                </c:pt>
                <c:pt idx="830">
                  <c:v>5187</c:v>
                </c:pt>
                <c:pt idx="831">
                  <c:v>5049</c:v>
                </c:pt>
                <c:pt idx="832">
                  <c:v>5028</c:v>
                </c:pt>
                <c:pt idx="833">
                  <c:v>5132</c:v>
                </c:pt>
                <c:pt idx="834">
                  <c:v>5157</c:v>
                </c:pt>
                <c:pt idx="835">
                  <c:v>5105</c:v>
                </c:pt>
                <c:pt idx="836">
                  <c:v>5018</c:v>
                </c:pt>
                <c:pt idx="837">
                  <c:v>5087</c:v>
                </c:pt>
                <c:pt idx="838">
                  <c:v>5054</c:v>
                </c:pt>
                <c:pt idx="839">
                  <c:v>5044</c:v>
                </c:pt>
                <c:pt idx="840">
                  <c:v>5021</c:v>
                </c:pt>
                <c:pt idx="841">
                  <c:v>5022</c:v>
                </c:pt>
                <c:pt idx="842">
                  <c:v>5067</c:v>
                </c:pt>
                <c:pt idx="843">
                  <c:v>5032</c:v>
                </c:pt>
                <c:pt idx="844">
                  <c:v>5003</c:v>
                </c:pt>
                <c:pt idx="845">
                  <c:v>4879</c:v>
                </c:pt>
                <c:pt idx="846">
                  <c:v>5168</c:v>
                </c:pt>
                <c:pt idx="847">
                  <c:v>4853</c:v>
                </c:pt>
                <c:pt idx="848">
                  <c:v>4894</c:v>
                </c:pt>
                <c:pt idx="849">
                  <c:v>4895</c:v>
                </c:pt>
                <c:pt idx="850">
                  <c:v>4926</c:v>
                </c:pt>
                <c:pt idx="851">
                  <c:v>4788</c:v>
                </c:pt>
                <c:pt idx="852">
                  <c:v>4960</c:v>
                </c:pt>
                <c:pt idx="853">
                  <c:v>4827</c:v>
                </c:pt>
                <c:pt idx="854">
                  <c:v>4901</c:v>
                </c:pt>
                <c:pt idx="855">
                  <c:v>4839</c:v>
                </c:pt>
                <c:pt idx="856">
                  <c:v>4806</c:v>
                </c:pt>
                <c:pt idx="857">
                  <c:v>4730</c:v>
                </c:pt>
                <c:pt idx="858">
                  <c:v>4738</c:v>
                </c:pt>
                <c:pt idx="859">
                  <c:v>4821</c:v>
                </c:pt>
                <c:pt idx="860">
                  <c:v>4808</c:v>
                </c:pt>
                <c:pt idx="861">
                  <c:v>4713</c:v>
                </c:pt>
                <c:pt idx="862">
                  <c:v>4825</c:v>
                </c:pt>
                <c:pt idx="863">
                  <c:v>4778</c:v>
                </c:pt>
                <c:pt idx="864">
                  <c:v>4727</c:v>
                </c:pt>
                <c:pt idx="865">
                  <c:v>4613</c:v>
                </c:pt>
                <c:pt idx="866">
                  <c:v>4619</c:v>
                </c:pt>
                <c:pt idx="867">
                  <c:v>4659</c:v>
                </c:pt>
                <c:pt idx="868">
                  <c:v>4686</c:v>
                </c:pt>
                <c:pt idx="869">
                  <c:v>4615</c:v>
                </c:pt>
                <c:pt idx="870">
                  <c:v>4668</c:v>
                </c:pt>
                <c:pt idx="871">
                  <c:v>4668</c:v>
                </c:pt>
                <c:pt idx="872">
                  <c:v>4582</c:v>
                </c:pt>
                <c:pt idx="873">
                  <c:v>4535</c:v>
                </c:pt>
                <c:pt idx="874">
                  <c:v>4612</c:v>
                </c:pt>
                <c:pt idx="875">
                  <c:v>4564</c:v>
                </c:pt>
                <c:pt idx="876">
                  <c:v>4569</c:v>
                </c:pt>
                <c:pt idx="877">
                  <c:v>4506</c:v>
                </c:pt>
                <c:pt idx="878">
                  <c:v>4497</c:v>
                </c:pt>
                <c:pt idx="879">
                  <c:v>4482</c:v>
                </c:pt>
                <c:pt idx="880">
                  <c:v>4527</c:v>
                </c:pt>
                <c:pt idx="881">
                  <c:v>4468</c:v>
                </c:pt>
                <c:pt idx="882">
                  <c:v>4535</c:v>
                </c:pt>
                <c:pt idx="883">
                  <c:v>4540</c:v>
                </c:pt>
                <c:pt idx="884">
                  <c:v>4509</c:v>
                </c:pt>
                <c:pt idx="885">
                  <c:v>4428</c:v>
                </c:pt>
                <c:pt idx="886">
                  <c:v>4428</c:v>
                </c:pt>
                <c:pt idx="887">
                  <c:v>4454</c:v>
                </c:pt>
                <c:pt idx="888">
                  <c:v>4362</c:v>
                </c:pt>
                <c:pt idx="889">
                  <c:v>4287</c:v>
                </c:pt>
                <c:pt idx="890">
                  <c:v>4367</c:v>
                </c:pt>
                <c:pt idx="891">
                  <c:v>4354</c:v>
                </c:pt>
                <c:pt idx="892">
                  <c:v>4342</c:v>
                </c:pt>
                <c:pt idx="893">
                  <c:v>4355</c:v>
                </c:pt>
                <c:pt idx="894">
                  <c:v>4390</c:v>
                </c:pt>
                <c:pt idx="895">
                  <c:v>4323</c:v>
                </c:pt>
                <c:pt idx="896">
                  <c:v>4344</c:v>
                </c:pt>
                <c:pt idx="897">
                  <c:v>4285</c:v>
                </c:pt>
                <c:pt idx="898">
                  <c:v>4311</c:v>
                </c:pt>
                <c:pt idx="899">
                  <c:v>4274</c:v>
                </c:pt>
                <c:pt idx="900">
                  <c:v>4290</c:v>
                </c:pt>
                <c:pt idx="901">
                  <c:v>4292</c:v>
                </c:pt>
                <c:pt idx="902">
                  <c:v>4241</c:v>
                </c:pt>
                <c:pt idx="903">
                  <c:v>4202</c:v>
                </c:pt>
                <c:pt idx="904">
                  <c:v>4302</c:v>
                </c:pt>
                <c:pt idx="905">
                  <c:v>4266</c:v>
                </c:pt>
                <c:pt idx="906">
                  <c:v>4219</c:v>
                </c:pt>
                <c:pt idx="907">
                  <c:v>4264</c:v>
                </c:pt>
                <c:pt idx="908">
                  <c:v>4220</c:v>
                </c:pt>
                <c:pt idx="909">
                  <c:v>4162</c:v>
                </c:pt>
                <c:pt idx="910">
                  <c:v>4195</c:v>
                </c:pt>
                <c:pt idx="911">
                  <c:v>4294</c:v>
                </c:pt>
                <c:pt idx="912">
                  <c:v>4157</c:v>
                </c:pt>
                <c:pt idx="913">
                  <c:v>4231</c:v>
                </c:pt>
                <c:pt idx="914">
                  <c:v>4246</c:v>
                </c:pt>
                <c:pt idx="915">
                  <c:v>4224</c:v>
                </c:pt>
                <c:pt idx="916">
                  <c:v>4218</c:v>
                </c:pt>
                <c:pt idx="917">
                  <c:v>4144</c:v>
                </c:pt>
                <c:pt idx="918">
                  <c:v>4137</c:v>
                </c:pt>
                <c:pt idx="919">
                  <c:v>4193</c:v>
                </c:pt>
                <c:pt idx="920">
                  <c:v>4143</c:v>
                </c:pt>
                <c:pt idx="921">
                  <c:v>4146</c:v>
                </c:pt>
                <c:pt idx="922">
                  <c:v>4125</c:v>
                </c:pt>
                <c:pt idx="923">
                  <c:v>4082</c:v>
                </c:pt>
                <c:pt idx="924">
                  <c:v>4164</c:v>
                </c:pt>
                <c:pt idx="925">
                  <c:v>4091</c:v>
                </c:pt>
                <c:pt idx="926">
                  <c:v>4088</c:v>
                </c:pt>
                <c:pt idx="927">
                  <c:v>4081</c:v>
                </c:pt>
                <c:pt idx="928">
                  <c:v>4058</c:v>
                </c:pt>
                <c:pt idx="929">
                  <c:v>3993</c:v>
                </c:pt>
                <c:pt idx="930">
                  <c:v>4009</c:v>
                </c:pt>
                <c:pt idx="931">
                  <c:v>4054</c:v>
                </c:pt>
                <c:pt idx="932">
                  <c:v>4015</c:v>
                </c:pt>
                <c:pt idx="933">
                  <c:v>4023</c:v>
                </c:pt>
                <c:pt idx="934">
                  <c:v>4025</c:v>
                </c:pt>
                <c:pt idx="935">
                  <c:v>4013</c:v>
                </c:pt>
                <c:pt idx="936">
                  <c:v>4016</c:v>
                </c:pt>
                <c:pt idx="937">
                  <c:v>3994</c:v>
                </c:pt>
                <c:pt idx="938">
                  <c:v>4043</c:v>
                </c:pt>
                <c:pt idx="939">
                  <c:v>3983</c:v>
                </c:pt>
                <c:pt idx="940">
                  <c:v>3987</c:v>
                </c:pt>
                <c:pt idx="941">
                  <c:v>3937</c:v>
                </c:pt>
                <c:pt idx="942">
                  <c:v>3948</c:v>
                </c:pt>
                <c:pt idx="943">
                  <c:v>3903</c:v>
                </c:pt>
                <c:pt idx="944">
                  <c:v>3917</c:v>
                </c:pt>
                <c:pt idx="945">
                  <c:v>3882</c:v>
                </c:pt>
                <c:pt idx="946">
                  <c:v>3867</c:v>
                </c:pt>
                <c:pt idx="947">
                  <c:v>3878</c:v>
                </c:pt>
                <c:pt idx="948">
                  <c:v>3838</c:v>
                </c:pt>
                <c:pt idx="949">
                  <c:v>3800</c:v>
                </c:pt>
                <c:pt idx="950">
                  <c:v>3820</c:v>
                </c:pt>
                <c:pt idx="951">
                  <c:v>3820</c:v>
                </c:pt>
                <c:pt idx="952">
                  <c:v>3873</c:v>
                </c:pt>
                <c:pt idx="953">
                  <c:v>3891</c:v>
                </c:pt>
                <c:pt idx="954">
                  <c:v>3920</c:v>
                </c:pt>
                <c:pt idx="955">
                  <c:v>3922</c:v>
                </c:pt>
                <c:pt idx="956">
                  <c:v>3921</c:v>
                </c:pt>
                <c:pt idx="957">
                  <c:v>3889</c:v>
                </c:pt>
                <c:pt idx="958">
                  <c:v>3883</c:v>
                </c:pt>
                <c:pt idx="959">
                  <c:v>3844</c:v>
                </c:pt>
                <c:pt idx="960">
                  <c:v>3773</c:v>
                </c:pt>
                <c:pt idx="961">
                  <c:v>3801</c:v>
                </c:pt>
                <c:pt idx="962">
                  <c:v>3774</c:v>
                </c:pt>
                <c:pt idx="963">
                  <c:v>3756</c:v>
                </c:pt>
                <c:pt idx="964">
                  <c:v>3740</c:v>
                </c:pt>
                <c:pt idx="965">
                  <c:v>3699</c:v>
                </c:pt>
                <c:pt idx="966">
                  <c:v>3663</c:v>
                </c:pt>
                <c:pt idx="967">
                  <c:v>3662</c:v>
                </c:pt>
                <c:pt idx="968">
                  <c:v>3664</c:v>
                </c:pt>
                <c:pt idx="969">
                  <c:v>3636</c:v>
                </c:pt>
                <c:pt idx="970">
                  <c:v>3564</c:v>
                </c:pt>
                <c:pt idx="971">
                  <c:v>3602</c:v>
                </c:pt>
                <c:pt idx="972">
                  <c:v>3603</c:v>
                </c:pt>
                <c:pt idx="973">
                  <c:v>3595</c:v>
                </c:pt>
                <c:pt idx="974">
                  <c:v>3592</c:v>
                </c:pt>
                <c:pt idx="975">
                  <c:v>3526</c:v>
                </c:pt>
                <c:pt idx="976">
                  <c:v>3497</c:v>
                </c:pt>
                <c:pt idx="977">
                  <c:v>3554</c:v>
                </c:pt>
                <c:pt idx="978">
                  <c:v>3542</c:v>
                </c:pt>
                <c:pt idx="979">
                  <c:v>3512</c:v>
                </c:pt>
                <c:pt idx="980">
                  <c:v>3520</c:v>
                </c:pt>
                <c:pt idx="981">
                  <c:v>3535</c:v>
                </c:pt>
                <c:pt idx="982">
                  <c:v>3489</c:v>
                </c:pt>
                <c:pt idx="983">
                  <c:v>3511</c:v>
                </c:pt>
                <c:pt idx="984">
                  <c:v>3472</c:v>
                </c:pt>
                <c:pt idx="985">
                  <c:v>3451</c:v>
                </c:pt>
                <c:pt idx="986">
                  <c:v>3446</c:v>
                </c:pt>
                <c:pt idx="987">
                  <c:v>3426</c:v>
                </c:pt>
                <c:pt idx="988">
                  <c:v>3450</c:v>
                </c:pt>
                <c:pt idx="989">
                  <c:v>3441</c:v>
                </c:pt>
                <c:pt idx="990">
                  <c:v>3461</c:v>
                </c:pt>
                <c:pt idx="991">
                  <c:v>3396</c:v>
                </c:pt>
                <c:pt idx="992">
                  <c:v>3442</c:v>
                </c:pt>
                <c:pt idx="993">
                  <c:v>3456</c:v>
                </c:pt>
                <c:pt idx="994">
                  <c:v>3465</c:v>
                </c:pt>
                <c:pt idx="995">
                  <c:v>3433</c:v>
                </c:pt>
                <c:pt idx="996">
                  <c:v>3413</c:v>
                </c:pt>
                <c:pt idx="997">
                  <c:v>3353</c:v>
                </c:pt>
                <c:pt idx="998">
                  <c:v>3401</c:v>
                </c:pt>
                <c:pt idx="999">
                  <c:v>3451</c:v>
                </c:pt>
                <c:pt idx="1000">
                  <c:v>3433</c:v>
                </c:pt>
                <c:pt idx="1001">
                  <c:v>3412</c:v>
                </c:pt>
                <c:pt idx="1002">
                  <c:v>3398</c:v>
                </c:pt>
                <c:pt idx="1003">
                  <c:v>3404</c:v>
                </c:pt>
                <c:pt idx="1004">
                  <c:v>3379</c:v>
                </c:pt>
                <c:pt idx="1005">
                  <c:v>3386</c:v>
                </c:pt>
                <c:pt idx="1006">
                  <c:v>3362</c:v>
                </c:pt>
                <c:pt idx="1007">
                  <c:v>3345</c:v>
                </c:pt>
                <c:pt idx="1008">
                  <c:v>3358</c:v>
                </c:pt>
                <c:pt idx="1009">
                  <c:v>3341</c:v>
                </c:pt>
                <c:pt idx="1010">
                  <c:v>3356</c:v>
                </c:pt>
                <c:pt idx="1011">
                  <c:v>3339</c:v>
                </c:pt>
                <c:pt idx="1012">
                  <c:v>3319</c:v>
                </c:pt>
                <c:pt idx="1013">
                  <c:v>3333</c:v>
                </c:pt>
                <c:pt idx="1014">
                  <c:v>3291</c:v>
                </c:pt>
                <c:pt idx="1015">
                  <c:v>3369</c:v>
                </c:pt>
                <c:pt idx="1016">
                  <c:v>3365</c:v>
                </c:pt>
                <c:pt idx="1017">
                  <c:v>3333</c:v>
                </c:pt>
                <c:pt idx="1018">
                  <c:v>3331</c:v>
                </c:pt>
                <c:pt idx="1019">
                  <c:v>3343</c:v>
                </c:pt>
                <c:pt idx="1020">
                  <c:v>3314</c:v>
                </c:pt>
                <c:pt idx="1021">
                  <c:v>3322</c:v>
                </c:pt>
                <c:pt idx="1022">
                  <c:v>3323</c:v>
                </c:pt>
                <c:pt idx="1023">
                  <c:v>3330</c:v>
                </c:pt>
                <c:pt idx="1024">
                  <c:v>3258</c:v>
                </c:pt>
                <c:pt idx="1025">
                  <c:v>3250</c:v>
                </c:pt>
                <c:pt idx="1026">
                  <c:v>3242</c:v>
                </c:pt>
                <c:pt idx="1027">
                  <c:v>3252</c:v>
                </c:pt>
                <c:pt idx="1028">
                  <c:v>3246</c:v>
                </c:pt>
                <c:pt idx="1029">
                  <c:v>3242</c:v>
                </c:pt>
                <c:pt idx="1030">
                  <c:v>3271</c:v>
                </c:pt>
                <c:pt idx="1031">
                  <c:v>3206</c:v>
                </c:pt>
                <c:pt idx="1032">
                  <c:v>3252</c:v>
                </c:pt>
                <c:pt idx="1033">
                  <c:v>3180</c:v>
                </c:pt>
                <c:pt idx="1034">
                  <c:v>3183</c:v>
                </c:pt>
                <c:pt idx="1035">
                  <c:v>3161</c:v>
                </c:pt>
                <c:pt idx="1036">
                  <c:v>3203</c:v>
                </c:pt>
                <c:pt idx="1037">
                  <c:v>3161</c:v>
                </c:pt>
                <c:pt idx="1038">
                  <c:v>3192</c:v>
                </c:pt>
                <c:pt idx="1039">
                  <c:v>3193</c:v>
                </c:pt>
                <c:pt idx="1040">
                  <c:v>3152</c:v>
                </c:pt>
                <c:pt idx="1041">
                  <c:v>3140</c:v>
                </c:pt>
                <c:pt idx="1042">
                  <c:v>3149</c:v>
                </c:pt>
                <c:pt idx="1043">
                  <c:v>3147</c:v>
                </c:pt>
                <c:pt idx="1044">
                  <c:v>3151</c:v>
                </c:pt>
                <c:pt idx="1045">
                  <c:v>3123</c:v>
                </c:pt>
                <c:pt idx="1046">
                  <c:v>3127</c:v>
                </c:pt>
                <c:pt idx="1047">
                  <c:v>3142</c:v>
                </c:pt>
                <c:pt idx="1048">
                  <c:v>3107</c:v>
                </c:pt>
                <c:pt idx="1049">
                  <c:v>3102</c:v>
                </c:pt>
                <c:pt idx="1050">
                  <c:v>3085</c:v>
                </c:pt>
                <c:pt idx="1051">
                  <c:v>3091</c:v>
                </c:pt>
                <c:pt idx="1052">
                  <c:v>3055</c:v>
                </c:pt>
                <c:pt idx="1053">
                  <c:v>3063</c:v>
                </c:pt>
                <c:pt idx="1054">
                  <c:v>3070</c:v>
                </c:pt>
                <c:pt idx="1055">
                  <c:v>3037</c:v>
                </c:pt>
                <c:pt idx="1056">
                  <c:v>3057</c:v>
                </c:pt>
                <c:pt idx="1057">
                  <c:v>3029</c:v>
                </c:pt>
                <c:pt idx="1058">
                  <c:v>3014</c:v>
                </c:pt>
                <c:pt idx="1059">
                  <c:v>3020</c:v>
                </c:pt>
                <c:pt idx="1060">
                  <c:v>3043</c:v>
                </c:pt>
                <c:pt idx="1061">
                  <c:v>3021</c:v>
                </c:pt>
                <c:pt idx="1062">
                  <c:v>3001</c:v>
                </c:pt>
                <c:pt idx="1063">
                  <c:v>2998</c:v>
                </c:pt>
                <c:pt idx="1064">
                  <c:v>3006</c:v>
                </c:pt>
                <c:pt idx="1065">
                  <c:v>2963</c:v>
                </c:pt>
                <c:pt idx="1066">
                  <c:v>2958</c:v>
                </c:pt>
                <c:pt idx="1067">
                  <c:v>2955</c:v>
                </c:pt>
                <c:pt idx="1068">
                  <c:v>2954</c:v>
                </c:pt>
                <c:pt idx="1069">
                  <c:v>2939</c:v>
                </c:pt>
                <c:pt idx="1070">
                  <c:v>2959</c:v>
                </c:pt>
                <c:pt idx="1071">
                  <c:v>2890</c:v>
                </c:pt>
                <c:pt idx="1072">
                  <c:v>2942</c:v>
                </c:pt>
                <c:pt idx="1073">
                  <c:v>2908</c:v>
                </c:pt>
                <c:pt idx="1074">
                  <c:v>2909</c:v>
                </c:pt>
                <c:pt idx="1075">
                  <c:v>2912</c:v>
                </c:pt>
                <c:pt idx="1076">
                  <c:v>2862</c:v>
                </c:pt>
                <c:pt idx="1077">
                  <c:v>2918</c:v>
                </c:pt>
                <c:pt idx="1078">
                  <c:v>2876</c:v>
                </c:pt>
                <c:pt idx="1079">
                  <c:v>2840</c:v>
                </c:pt>
                <c:pt idx="1080">
                  <c:v>2790</c:v>
                </c:pt>
                <c:pt idx="1081">
                  <c:v>2836</c:v>
                </c:pt>
                <c:pt idx="1082">
                  <c:v>2810</c:v>
                </c:pt>
                <c:pt idx="1083">
                  <c:v>2835</c:v>
                </c:pt>
                <c:pt idx="1084">
                  <c:v>2855</c:v>
                </c:pt>
                <c:pt idx="1085">
                  <c:v>2852</c:v>
                </c:pt>
                <c:pt idx="1086">
                  <c:v>2832</c:v>
                </c:pt>
                <c:pt idx="1087">
                  <c:v>2863</c:v>
                </c:pt>
                <c:pt idx="1088">
                  <c:v>2873</c:v>
                </c:pt>
                <c:pt idx="1089">
                  <c:v>2873</c:v>
                </c:pt>
                <c:pt idx="1090">
                  <c:v>2838</c:v>
                </c:pt>
                <c:pt idx="1091">
                  <c:v>2824</c:v>
                </c:pt>
                <c:pt idx="1092">
                  <c:v>2804</c:v>
                </c:pt>
                <c:pt idx="1093">
                  <c:v>2819</c:v>
                </c:pt>
                <c:pt idx="1094">
                  <c:v>2777</c:v>
                </c:pt>
                <c:pt idx="1095">
                  <c:v>2781</c:v>
                </c:pt>
                <c:pt idx="1096">
                  <c:v>2717</c:v>
                </c:pt>
                <c:pt idx="1097">
                  <c:v>2748</c:v>
                </c:pt>
                <c:pt idx="1098">
                  <c:v>2781</c:v>
                </c:pt>
                <c:pt idx="1099">
                  <c:v>2740</c:v>
                </c:pt>
                <c:pt idx="1100">
                  <c:v>2719</c:v>
                </c:pt>
                <c:pt idx="1101">
                  <c:v>2673</c:v>
                </c:pt>
                <c:pt idx="1102">
                  <c:v>2709</c:v>
                </c:pt>
                <c:pt idx="1103">
                  <c:v>2702</c:v>
                </c:pt>
                <c:pt idx="1104">
                  <c:v>2665</c:v>
                </c:pt>
                <c:pt idx="1105">
                  <c:v>2689</c:v>
                </c:pt>
                <c:pt idx="1106">
                  <c:v>2652</c:v>
                </c:pt>
                <c:pt idx="1107">
                  <c:v>2635</c:v>
                </c:pt>
                <c:pt idx="1108">
                  <c:v>2630</c:v>
                </c:pt>
                <c:pt idx="1109">
                  <c:v>2663</c:v>
                </c:pt>
                <c:pt idx="1110">
                  <c:v>2660</c:v>
                </c:pt>
                <c:pt idx="1111">
                  <c:v>2638</c:v>
                </c:pt>
                <c:pt idx="1112">
                  <c:v>2641</c:v>
                </c:pt>
                <c:pt idx="1113">
                  <c:v>2661</c:v>
                </c:pt>
                <c:pt idx="1114">
                  <c:v>2632</c:v>
                </c:pt>
                <c:pt idx="1115">
                  <c:v>2585</c:v>
                </c:pt>
                <c:pt idx="1116">
                  <c:v>2634</c:v>
                </c:pt>
                <c:pt idx="1117">
                  <c:v>2642</c:v>
                </c:pt>
                <c:pt idx="1118">
                  <c:v>2598</c:v>
                </c:pt>
                <c:pt idx="1119">
                  <c:v>2577</c:v>
                </c:pt>
                <c:pt idx="1120">
                  <c:v>2585</c:v>
                </c:pt>
                <c:pt idx="1121">
                  <c:v>2614</c:v>
                </c:pt>
                <c:pt idx="1122">
                  <c:v>2568</c:v>
                </c:pt>
                <c:pt idx="1123">
                  <c:v>2543</c:v>
                </c:pt>
                <c:pt idx="1124">
                  <c:v>2558</c:v>
                </c:pt>
                <c:pt idx="1125">
                  <c:v>2550</c:v>
                </c:pt>
                <c:pt idx="1126">
                  <c:v>2560</c:v>
                </c:pt>
                <c:pt idx="1127">
                  <c:v>2566</c:v>
                </c:pt>
                <c:pt idx="1128">
                  <c:v>2572</c:v>
                </c:pt>
                <c:pt idx="1129">
                  <c:v>2573</c:v>
                </c:pt>
                <c:pt idx="1130">
                  <c:v>2565</c:v>
                </c:pt>
                <c:pt idx="1131">
                  <c:v>2554</c:v>
                </c:pt>
                <c:pt idx="1132">
                  <c:v>2570</c:v>
                </c:pt>
                <c:pt idx="1133">
                  <c:v>2553</c:v>
                </c:pt>
                <c:pt idx="1134">
                  <c:v>2557</c:v>
                </c:pt>
                <c:pt idx="1135">
                  <c:v>2584</c:v>
                </c:pt>
                <c:pt idx="1136">
                  <c:v>2553</c:v>
                </c:pt>
                <c:pt idx="1137">
                  <c:v>2563</c:v>
                </c:pt>
                <c:pt idx="1138">
                  <c:v>2546</c:v>
                </c:pt>
                <c:pt idx="1139">
                  <c:v>2543</c:v>
                </c:pt>
              </c:numCache>
            </c:numRef>
          </c:yVal>
          <c:smooth val="0"/>
          <c:extLst>
            <c:ext xmlns:c16="http://schemas.microsoft.com/office/drawing/2014/chart" uri="{C3380CC4-5D6E-409C-BE32-E72D297353CC}">
              <c16:uniqueId val="{00000001-92ED-4305-8B48-36CBFCFA8C67}"/>
            </c:ext>
          </c:extLst>
        </c:ser>
        <c:dLbls>
          <c:showLegendKey val="0"/>
          <c:showVal val="0"/>
          <c:showCatName val="0"/>
          <c:showSerName val="0"/>
          <c:showPercent val="0"/>
          <c:showBubbleSize val="0"/>
        </c:dLbls>
        <c:axId val="853237904"/>
        <c:axId val="853236816"/>
      </c:scatterChart>
      <c:valAx>
        <c:axId val="853235728"/>
        <c:scaling>
          <c:orientation val="minMax"/>
          <c:max val="200"/>
          <c:min val="0"/>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3236272"/>
        <c:crosses val="autoZero"/>
        <c:crossBetween val="midCat"/>
      </c:valAx>
      <c:valAx>
        <c:axId val="853236272"/>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a:t>FMPS concentration (all channels)</a:t>
                </a:r>
              </a:p>
            </c:rich>
          </c:tx>
          <c:layout>
            <c:manualLayout>
              <c:xMode val="edge"/>
              <c:yMode val="edge"/>
              <c:x val="3.5773054274951376E-3"/>
              <c:y val="0.23682870219734931"/>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0.0E+00"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3235728"/>
        <c:crosses val="autoZero"/>
        <c:crossBetween val="midCat"/>
        <c:majorUnit val="2000000"/>
        <c:minorUnit val="400000"/>
      </c:valAx>
      <c:valAx>
        <c:axId val="853236816"/>
        <c:scaling>
          <c:orientation val="minMax"/>
        </c:scaling>
        <c:delete val="0"/>
        <c:axPos val="r"/>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P-Trak concentration</a:t>
                </a: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E+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3237904"/>
        <c:crosses val="max"/>
        <c:crossBetween val="midCat"/>
      </c:valAx>
      <c:valAx>
        <c:axId val="853237904"/>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int time</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out"/>
        <c:minorTickMark val="none"/>
        <c:tickLblPos val="nextTo"/>
        <c:crossAx val="853236816"/>
        <c:crosses val="autoZero"/>
        <c:crossBetween val="midCat"/>
      </c:valAx>
      <c:spPr>
        <a:noFill/>
        <a:ln>
          <a:noFill/>
        </a:ln>
        <a:effectLst/>
      </c:spPr>
    </c:plotArea>
    <c:legend>
      <c:legendPos val="t"/>
      <c:layout>
        <c:manualLayout>
          <c:xMode val="edge"/>
          <c:yMode val="edge"/>
          <c:x val="0.58426579449589522"/>
          <c:y val="0.14285706022284406"/>
          <c:w val="0.11846929447720378"/>
          <c:h val="9.208716557489135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45808646388838"/>
          <c:y val="4.1666997507664491E-2"/>
          <c:w val="0.68502912338386857"/>
          <c:h val="0.84293169236198418"/>
        </c:manualLayout>
      </c:layout>
      <c:scatterChart>
        <c:scatterStyle val="lineMarker"/>
        <c:varyColors val="0"/>
        <c:ser>
          <c:idx val="0"/>
          <c:order val="0"/>
          <c:tx>
            <c:strRef>
              <c:f>Sheet1!$AC$2</c:f>
              <c:strCache>
                <c:ptCount val="1"/>
                <c:pt idx="0">
                  <c:v>FMPS &lt; 20 nm</c:v>
                </c:pt>
              </c:strCache>
            </c:strRef>
          </c:tx>
          <c:spPr>
            <a:ln w="25400" cap="rnd">
              <a:noFill/>
              <a:round/>
            </a:ln>
            <a:effectLst/>
          </c:spPr>
          <c:marker>
            <c:symbol val="circle"/>
            <c:size val="5"/>
            <c:spPr>
              <a:solidFill>
                <a:schemeClr val="accent1"/>
              </a:solidFill>
              <a:ln w="9525">
                <a:solidFill>
                  <a:schemeClr val="accent1"/>
                </a:solidFill>
              </a:ln>
              <a:effectLst/>
            </c:spPr>
          </c:marker>
          <c:xVal>
            <c:numRef>
              <c:f>Sheet1!$AB$3:$AB$11403</c:f>
              <c:numCache>
                <c:formatCode>0.000</c:formatCode>
                <c:ptCount val="11401"/>
                <c:pt idx="0">
                  <c:v>1.6666666666666666E-2</c:v>
                </c:pt>
                <c:pt idx="1">
                  <c:v>3.3333333333333333E-2</c:v>
                </c:pt>
                <c:pt idx="2">
                  <c:v>0.05</c:v>
                </c:pt>
                <c:pt idx="3">
                  <c:v>6.6666666666666666E-2</c:v>
                </c:pt>
                <c:pt idx="4">
                  <c:v>8.3333333333333329E-2</c:v>
                </c:pt>
                <c:pt idx="5">
                  <c:v>0.1</c:v>
                </c:pt>
                <c:pt idx="6">
                  <c:v>0.11666666666666667</c:v>
                </c:pt>
                <c:pt idx="7">
                  <c:v>0.13333333333333333</c:v>
                </c:pt>
                <c:pt idx="8">
                  <c:v>0.15</c:v>
                </c:pt>
                <c:pt idx="9">
                  <c:v>0.16666666666666666</c:v>
                </c:pt>
                <c:pt idx="10">
                  <c:v>0.18333333333333332</c:v>
                </c:pt>
                <c:pt idx="11">
                  <c:v>0.2</c:v>
                </c:pt>
                <c:pt idx="12">
                  <c:v>0.21666666666666667</c:v>
                </c:pt>
                <c:pt idx="13">
                  <c:v>0.23333333333333334</c:v>
                </c:pt>
                <c:pt idx="14">
                  <c:v>0.25</c:v>
                </c:pt>
                <c:pt idx="15">
                  <c:v>0.26666666666666666</c:v>
                </c:pt>
                <c:pt idx="16">
                  <c:v>0.28333333333333333</c:v>
                </c:pt>
                <c:pt idx="17">
                  <c:v>0.3</c:v>
                </c:pt>
                <c:pt idx="18">
                  <c:v>0.31666666666666665</c:v>
                </c:pt>
                <c:pt idx="19">
                  <c:v>0.33333333333333331</c:v>
                </c:pt>
                <c:pt idx="20">
                  <c:v>0.35</c:v>
                </c:pt>
                <c:pt idx="21">
                  <c:v>0.36666666666666664</c:v>
                </c:pt>
                <c:pt idx="22">
                  <c:v>0.38333333333333336</c:v>
                </c:pt>
                <c:pt idx="23">
                  <c:v>0.4</c:v>
                </c:pt>
                <c:pt idx="24">
                  <c:v>0.41666666666666669</c:v>
                </c:pt>
                <c:pt idx="25">
                  <c:v>0.43333333333333335</c:v>
                </c:pt>
                <c:pt idx="26">
                  <c:v>0.45</c:v>
                </c:pt>
                <c:pt idx="27">
                  <c:v>0.46666666666666667</c:v>
                </c:pt>
                <c:pt idx="28">
                  <c:v>0.48333333333333334</c:v>
                </c:pt>
                <c:pt idx="29">
                  <c:v>0.5</c:v>
                </c:pt>
                <c:pt idx="30">
                  <c:v>0.51666666666666672</c:v>
                </c:pt>
                <c:pt idx="31">
                  <c:v>0.53333333333333333</c:v>
                </c:pt>
                <c:pt idx="32">
                  <c:v>0.55000000000000004</c:v>
                </c:pt>
                <c:pt idx="33">
                  <c:v>0.56666666666666665</c:v>
                </c:pt>
                <c:pt idx="34">
                  <c:v>0.58333333333333337</c:v>
                </c:pt>
                <c:pt idx="35">
                  <c:v>0.6</c:v>
                </c:pt>
                <c:pt idx="36">
                  <c:v>0.6166666666666667</c:v>
                </c:pt>
                <c:pt idx="37">
                  <c:v>0.6333333333333333</c:v>
                </c:pt>
                <c:pt idx="38">
                  <c:v>0.65</c:v>
                </c:pt>
                <c:pt idx="39">
                  <c:v>0.66666666666666663</c:v>
                </c:pt>
                <c:pt idx="40">
                  <c:v>0.68333333333333335</c:v>
                </c:pt>
                <c:pt idx="41">
                  <c:v>0.7</c:v>
                </c:pt>
                <c:pt idx="42">
                  <c:v>0.71666666666666667</c:v>
                </c:pt>
                <c:pt idx="43">
                  <c:v>0.73333333333333328</c:v>
                </c:pt>
                <c:pt idx="44">
                  <c:v>0.75</c:v>
                </c:pt>
                <c:pt idx="45">
                  <c:v>0.76666666666666672</c:v>
                </c:pt>
                <c:pt idx="46">
                  <c:v>0.78333333333333333</c:v>
                </c:pt>
                <c:pt idx="47">
                  <c:v>0.8</c:v>
                </c:pt>
                <c:pt idx="48">
                  <c:v>0.81666666666666665</c:v>
                </c:pt>
                <c:pt idx="49">
                  <c:v>0.83333333333333337</c:v>
                </c:pt>
                <c:pt idx="50">
                  <c:v>0.85</c:v>
                </c:pt>
                <c:pt idx="51">
                  <c:v>0.8666666666666667</c:v>
                </c:pt>
                <c:pt idx="52">
                  <c:v>0.8833333333333333</c:v>
                </c:pt>
                <c:pt idx="53">
                  <c:v>0.9</c:v>
                </c:pt>
                <c:pt idx="54">
                  <c:v>0.91666666666666663</c:v>
                </c:pt>
                <c:pt idx="55">
                  <c:v>0.93333333333333335</c:v>
                </c:pt>
                <c:pt idx="56">
                  <c:v>0.95</c:v>
                </c:pt>
                <c:pt idx="57">
                  <c:v>0.96666666666666667</c:v>
                </c:pt>
                <c:pt idx="58">
                  <c:v>0.98333333333333328</c:v>
                </c:pt>
                <c:pt idx="59">
                  <c:v>1</c:v>
                </c:pt>
                <c:pt idx="60">
                  <c:v>1.0166666666666666</c:v>
                </c:pt>
                <c:pt idx="61">
                  <c:v>1.0333333333333334</c:v>
                </c:pt>
                <c:pt idx="62">
                  <c:v>1.05</c:v>
                </c:pt>
                <c:pt idx="63">
                  <c:v>1.0666666666666667</c:v>
                </c:pt>
                <c:pt idx="64">
                  <c:v>1.0833333333333333</c:v>
                </c:pt>
                <c:pt idx="65">
                  <c:v>1.1000000000000001</c:v>
                </c:pt>
                <c:pt idx="66">
                  <c:v>1.1166666666666667</c:v>
                </c:pt>
                <c:pt idx="67">
                  <c:v>1.1333333333333333</c:v>
                </c:pt>
                <c:pt idx="68">
                  <c:v>1.1499999999999999</c:v>
                </c:pt>
                <c:pt idx="69">
                  <c:v>1.1666666666666667</c:v>
                </c:pt>
                <c:pt idx="70">
                  <c:v>1.1833333333333333</c:v>
                </c:pt>
                <c:pt idx="71">
                  <c:v>1.2</c:v>
                </c:pt>
                <c:pt idx="72">
                  <c:v>1.2166666666666666</c:v>
                </c:pt>
                <c:pt idx="73">
                  <c:v>1.2333333333333334</c:v>
                </c:pt>
                <c:pt idx="74">
                  <c:v>1.25</c:v>
                </c:pt>
                <c:pt idx="75">
                  <c:v>1.2666666666666666</c:v>
                </c:pt>
                <c:pt idx="76">
                  <c:v>1.2833333333333334</c:v>
                </c:pt>
                <c:pt idx="77">
                  <c:v>1.3</c:v>
                </c:pt>
                <c:pt idx="78">
                  <c:v>1.3166666666666667</c:v>
                </c:pt>
                <c:pt idx="79">
                  <c:v>1.3333333333333333</c:v>
                </c:pt>
                <c:pt idx="80">
                  <c:v>1.35</c:v>
                </c:pt>
                <c:pt idx="81">
                  <c:v>1.3666666666666667</c:v>
                </c:pt>
                <c:pt idx="82">
                  <c:v>1.3833333333333333</c:v>
                </c:pt>
                <c:pt idx="83">
                  <c:v>1.4</c:v>
                </c:pt>
                <c:pt idx="84">
                  <c:v>1.4166666666666667</c:v>
                </c:pt>
                <c:pt idx="85">
                  <c:v>1.4333333333333333</c:v>
                </c:pt>
                <c:pt idx="86">
                  <c:v>1.45</c:v>
                </c:pt>
                <c:pt idx="87">
                  <c:v>1.4666666666666666</c:v>
                </c:pt>
                <c:pt idx="88">
                  <c:v>1.4833333333333334</c:v>
                </c:pt>
                <c:pt idx="89">
                  <c:v>1.5</c:v>
                </c:pt>
                <c:pt idx="90">
                  <c:v>1.5166666666666666</c:v>
                </c:pt>
                <c:pt idx="91">
                  <c:v>1.5333333333333334</c:v>
                </c:pt>
                <c:pt idx="92">
                  <c:v>1.55</c:v>
                </c:pt>
                <c:pt idx="93">
                  <c:v>1.5666666666666667</c:v>
                </c:pt>
                <c:pt idx="94">
                  <c:v>1.5833333333333333</c:v>
                </c:pt>
                <c:pt idx="95">
                  <c:v>1.6</c:v>
                </c:pt>
                <c:pt idx="96">
                  <c:v>1.6166666666666667</c:v>
                </c:pt>
                <c:pt idx="97">
                  <c:v>1.6333333333333333</c:v>
                </c:pt>
                <c:pt idx="98">
                  <c:v>1.65</c:v>
                </c:pt>
                <c:pt idx="99">
                  <c:v>1.6666666666666667</c:v>
                </c:pt>
                <c:pt idx="100">
                  <c:v>1.6833333333333333</c:v>
                </c:pt>
                <c:pt idx="101">
                  <c:v>1.7</c:v>
                </c:pt>
                <c:pt idx="102">
                  <c:v>1.7166666666666666</c:v>
                </c:pt>
                <c:pt idx="103">
                  <c:v>1.7333333333333334</c:v>
                </c:pt>
                <c:pt idx="104">
                  <c:v>1.75</c:v>
                </c:pt>
                <c:pt idx="105">
                  <c:v>1.7666666666666666</c:v>
                </c:pt>
                <c:pt idx="106">
                  <c:v>1.7833333333333334</c:v>
                </c:pt>
                <c:pt idx="107">
                  <c:v>1.8</c:v>
                </c:pt>
                <c:pt idx="108">
                  <c:v>1.8166666666666667</c:v>
                </c:pt>
                <c:pt idx="109">
                  <c:v>1.8333333333333333</c:v>
                </c:pt>
                <c:pt idx="110">
                  <c:v>1.85</c:v>
                </c:pt>
                <c:pt idx="111">
                  <c:v>1.8666666666666667</c:v>
                </c:pt>
                <c:pt idx="112">
                  <c:v>1.8833333333333333</c:v>
                </c:pt>
                <c:pt idx="113">
                  <c:v>1.9</c:v>
                </c:pt>
                <c:pt idx="114">
                  <c:v>1.9166666666666667</c:v>
                </c:pt>
                <c:pt idx="115">
                  <c:v>1.9333333333333333</c:v>
                </c:pt>
                <c:pt idx="116">
                  <c:v>1.95</c:v>
                </c:pt>
                <c:pt idx="117">
                  <c:v>1.9666666666666666</c:v>
                </c:pt>
                <c:pt idx="118">
                  <c:v>1.9833333333333334</c:v>
                </c:pt>
                <c:pt idx="119">
                  <c:v>2</c:v>
                </c:pt>
                <c:pt idx="120">
                  <c:v>2.0166666666666666</c:v>
                </c:pt>
                <c:pt idx="121">
                  <c:v>2.0333333333333332</c:v>
                </c:pt>
                <c:pt idx="122">
                  <c:v>2.0499999999999998</c:v>
                </c:pt>
                <c:pt idx="123">
                  <c:v>2.0666666666666669</c:v>
                </c:pt>
                <c:pt idx="124">
                  <c:v>2.0833333333333335</c:v>
                </c:pt>
                <c:pt idx="125">
                  <c:v>2.1</c:v>
                </c:pt>
                <c:pt idx="126">
                  <c:v>2.1166666666666667</c:v>
                </c:pt>
                <c:pt idx="127">
                  <c:v>2.1333333333333333</c:v>
                </c:pt>
                <c:pt idx="128">
                  <c:v>2.15</c:v>
                </c:pt>
                <c:pt idx="129">
                  <c:v>2.1666666666666665</c:v>
                </c:pt>
                <c:pt idx="130">
                  <c:v>2.1833333333333331</c:v>
                </c:pt>
                <c:pt idx="131">
                  <c:v>2.2000000000000002</c:v>
                </c:pt>
                <c:pt idx="132">
                  <c:v>2.2166666666666668</c:v>
                </c:pt>
                <c:pt idx="133">
                  <c:v>2.2333333333333334</c:v>
                </c:pt>
                <c:pt idx="134">
                  <c:v>2.25</c:v>
                </c:pt>
                <c:pt idx="135">
                  <c:v>2.2666666666666666</c:v>
                </c:pt>
                <c:pt idx="136">
                  <c:v>2.2833333333333332</c:v>
                </c:pt>
                <c:pt idx="137">
                  <c:v>2.2999999999999998</c:v>
                </c:pt>
                <c:pt idx="138">
                  <c:v>2.3166666666666669</c:v>
                </c:pt>
                <c:pt idx="139">
                  <c:v>2.3333333333333335</c:v>
                </c:pt>
                <c:pt idx="140">
                  <c:v>2.35</c:v>
                </c:pt>
                <c:pt idx="141">
                  <c:v>2.3666666666666667</c:v>
                </c:pt>
                <c:pt idx="142">
                  <c:v>2.3833333333333333</c:v>
                </c:pt>
                <c:pt idx="143">
                  <c:v>2.4</c:v>
                </c:pt>
                <c:pt idx="144">
                  <c:v>2.4166666666666665</c:v>
                </c:pt>
                <c:pt idx="145">
                  <c:v>2.4333333333333331</c:v>
                </c:pt>
                <c:pt idx="146">
                  <c:v>2.4500000000000002</c:v>
                </c:pt>
                <c:pt idx="147">
                  <c:v>2.4666666666666668</c:v>
                </c:pt>
                <c:pt idx="148">
                  <c:v>2.4833333333333334</c:v>
                </c:pt>
                <c:pt idx="149">
                  <c:v>2.5</c:v>
                </c:pt>
                <c:pt idx="150">
                  <c:v>2.5166666666666666</c:v>
                </c:pt>
                <c:pt idx="151">
                  <c:v>2.5333333333333332</c:v>
                </c:pt>
                <c:pt idx="152">
                  <c:v>2.5499999999999998</c:v>
                </c:pt>
                <c:pt idx="153">
                  <c:v>2.5666666666666669</c:v>
                </c:pt>
                <c:pt idx="154">
                  <c:v>2.5833333333333335</c:v>
                </c:pt>
                <c:pt idx="155">
                  <c:v>2.6</c:v>
                </c:pt>
                <c:pt idx="156">
                  <c:v>2.6166666666666667</c:v>
                </c:pt>
                <c:pt idx="157">
                  <c:v>2.6333333333333333</c:v>
                </c:pt>
                <c:pt idx="158">
                  <c:v>2.65</c:v>
                </c:pt>
                <c:pt idx="159">
                  <c:v>2.6666666666666665</c:v>
                </c:pt>
                <c:pt idx="160">
                  <c:v>2.6833333333333331</c:v>
                </c:pt>
                <c:pt idx="161">
                  <c:v>2.7</c:v>
                </c:pt>
                <c:pt idx="162">
                  <c:v>2.7166666666666668</c:v>
                </c:pt>
                <c:pt idx="163">
                  <c:v>2.7333333333333334</c:v>
                </c:pt>
                <c:pt idx="164">
                  <c:v>2.75</c:v>
                </c:pt>
                <c:pt idx="165">
                  <c:v>2.7666666666666666</c:v>
                </c:pt>
                <c:pt idx="166">
                  <c:v>2.7833333333333332</c:v>
                </c:pt>
                <c:pt idx="167">
                  <c:v>2.8</c:v>
                </c:pt>
                <c:pt idx="168">
                  <c:v>2.8166666666666669</c:v>
                </c:pt>
                <c:pt idx="169">
                  <c:v>2.8333333333333335</c:v>
                </c:pt>
                <c:pt idx="170">
                  <c:v>2.85</c:v>
                </c:pt>
                <c:pt idx="171">
                  <c:v>2.8666666666666667</c:v>
                </c:pt>
                <c:pt idx="172">
                  <c:v>2.8833333333333333</c:v>
                </c:pt>
                <c:pt idx="173">
                  <c:v>2.9</c:v>
                </c:pt>
                <c:pt idx="174">
                  <c:v>2.9166666666666665</c:v>
                </c:pt>
                <c:pt idx="175">
                  <c:v>2.9333333333333331</c:v>
                </c:pt>
                <c:pt idx="176">
                  <c:v>2.95</c:v>
                </c:pt>
                <c:pt idx="177">
                  <c:v>2.9666666666666668</c:v>
                </c:pt>
                <c:pt idx="178">
                  <c:v>2.9833333333333334</c:v>
                </c:pt>
                <c:pt idx="179">
                  <c:v>3</c:v>
                </c:pt>
                <c:pt idx="180">
                  <c:v>3.0166666666666666</c:v>
                </c:pt>
                <c:pt idx="181">
                  <c:v>3.0333333333333332</c:v>
                </c:pt>
                <c:pt idx="182">
                  <c:v>3.05</c:v>
                </c:pt>
                <c:pt idx="183">
                  <c:v>3.0666666666666669</c:v>
                </c:pt>
                <c:pt idx="184">
                  <c:v>3.0833333333333335</c:v>
                </c:pt>
                <c:pt idx="185">
                  <c:v>3.1</c:v>
                </c:pt>
                <c:pt idx="186">
                  <c:v>3.1166666666666667</c:v>
                </c:pt>
                <c:pt idx="187">
                  <c:v>3.1333333333333333</c:v>
                </c:pt>
                <c:pt idx="188">
                  <c:v>3.15</c:v>
                </c:pt>
                <c:pt idx="189">
                  <c:v>3.1666666666666665</c:v>
                </c:pt>
                <c:pt idx="190">
                  <c:v>3.1833333333333331</c:v>
                </c:pt>
                <c:pt idx="191">
                  <c:v>3.2</c:v>
                </c:pt>
                <c:pt idx="192">
                  <c:v>3.2166666666666668</c:v>
                </c:pt>
                <c:pt idx="193">
                  <c:v>3.2333333333333334</c:v>
                </c:pt>
                <c:pt idx="194">
                  <c:v>3.25</c:v>
                </c:pt>
                <c:pt idx="195">
                  <c:v>3.2666666666666666</c:v>
                </c:pt>
                <c:pt idx="196">
                  <c:v>3.2833333333333332</c:v>
                </c:pt>
                <c:pt idx="197">
                  <c:v>3.3</c:v>
                </c:pt>
                <c:pt idx="198">
                  <c:v>3.3166666666666669</c:v>
                </c:pt>
                <c:pt idx="199">
                  <c:v>3.3333333333333335</c:v>
                </c:pt>
                <c:pt idx="200">
                  <c:v>3.35</c:v>
                </c:pt>
                <c:pt idx="201">
                  <c:v>3.3666666666666667</c:v>
                </c:pt>
                <c:pt idx="202">
                  <c:v>3.3833333333333333</c:v>
                </c:pt>
                <c:pt idx="203">
                  <c:v>3.4</c:v>
                </c:pt>
                <c:pt idx="204">
                  <c:v>3.4166666666666665</c:v>
                </c:pt>
                <c:pt idx="205">
                  <c:v>3.4333333333333331</c:v>
                </c:pt>
                <c:pt idx="206">
                  <c:v>3.45</c:v>
                </c:pt>
                <c:pt idx="207">
                  <c:v>3.4666666666666668</c:v>
                </c:pt>
                <c:pt idx="208">
                  <c:v>3.4833333333333334</c:v>
                </c:pt>
                <c:pt idx="209">
                  <c:v>3.5</c:v>
                </c:pt>
                <c:pt idx="210">
                  <c:v>3.5166666666666666</c:v>
                </c:pt>
                <c:pt idx="211">
                  <c:v>3.5333333333333332</c:v>
                </c:pt>
                <c:pt idx="212">
                  <c:v>3.55</c:v>
                </c:pt>
                <c:pt idx="213">
                  <c:v>3.5666666666666669</c:v>
                </c:pt>
                <c:pt idx="214">
                  <c:v>3.5833333333333335</c:v>
                </c:pt>
                <c:pt idx="215">
                  <c:v>3.6</c:v>
                </c:pt>
                <c:pt idx="216">
                  <c:v>3.6166666666666667</c:v>
                </c:pt>
                <c:pt idx="217">
                  <c:v>3.6333333333333333</c:v>
                </c:pt>
                <c:pt idx="218">
                  <c:v>3.65</c:v>
                </c:pt>
                <c:pt idx="219">
                  <c:v>3.6666666666666665</c:v>
                </c:pt>
                <c:pt idx="220">
                  <c:v>3.6833333333333331</c:v>
                </c:pt>
                <c:pt idx="221">
                  <c:v>3.7</c:v>
                </c:pt>
                <c:pt idx="222">
                  <c:v>3.7166666666666668</c:v>
                </c:pt>
                <c:pt idx="223">
                  <c:v>3.7333333333333334</c:v>
                </c:pt>
                <c:pt idx="224">
                  <c:v>3.75</c:v>
                </c:pt>
                <c:pt idx="225">
                  <c:v>3.7666666666666666</c:v>
                </c:pt>
                <c:pt idx="226">
                  <c:v>3.7833333333333332</c:v>
                </c:pt>
                <c:pt idx="227">
                  <c:v>3.8</c:v>
                </c:pt>
                <c:pt idx="228">
                  <c:v>3.8166666666666669</c:v>
                </c:pt>
                <c:pt idx="229">
                  <c:v>3.8333333333333335</c:v>
                </c:pt>
                <c:pt idx="230">
                  <c:v>3.85</c:v>
                </c:pt>
                <c:pt idx="231">
                  <c:v>3.8666666666666667</c:v>
                </c:pt>
                <c:pt idx="232">
                  <c:v>3.8833333333333333</c:v>
                </c:pt>
                <c:pt idx="233">
                  <c:v>3.9</c:v>
                </c:pt>
                <c:pt idx="234">
                  <c:v>3.9166666666666665</c:v>
                </c:pt>
                <c:pt idx="235">
                  <c:v>3.9333333333333331</c:v>
                </c:pt>
                <c:pt idx="236">
                  <c:v>3.95</c:v>
                </c:pt>
                <c:pt idx="237">
                  <c:v>3.9666666666666668</c:v>
                </c:pt>
                <c:pt idx="238">
                  <c:v>3.9833333333333334</c:v>
                </c:pt>
                <c:pt idx="239">
                  <c:v>4</c:v>
                </c:pt>
                <c:pt idx="240">
                  <c:v>4.0166666666666666</c:v>
                </c:pt>
                <c:pt idx="241">
                  <c:v>4.0333333333333332</c:v>
                </c:pt>
                <c:pt idx="242">
                  <c:v>4.05</c:v>
                </c:pt>
                <c:pt idx="243">
                  <c:v>4.0666666666666664</c:v>
                </c:pt>
                <c:pt idx="244">
                  <c:v>4.083333333333333</c:v>
                </c:pt>
                <c:pt idx="245">
                  <c:v>4.0999999999999996</c:v>
                </c:pt>
                <c:pt idx="246">
                  <c:v>4.1166666666666663</c:v>
                </c:pt>
                <c:pt idx="247">
                  <c:v>4.1333333333333337</c:v>
                </c:pt>
                <c:pt idx="248">
                  <c:v>4.1500000000000004</c:v>
                </c:pt>
                <c:pt idx="249">
                  <c:v>4.166666666666667</c:v>
                </c:pt>
                <c:pt idx="250">
                  <c:v>4.1833333333333336</c:v>
                </c:pt>
                <c:pt idx="251">
                  <c:v>4.2</c:v>
                </c:pt>
                <c:pt idx="252">
                  <c:v>4.2166666666666668</c:v>
                </c:pt>
                <c:pt idx="253">
                  <c:v>4.2333333333333334</c:v>
                </c:pt>
                <c:pt idx="254">
                  <c:v>4.25</c:v>
                </c:pt>
                <c:pt idx="255">
                  <c:v>4.2666666666666666</c:v>
                </c:pt>
                <c:pt idx="256">
                  <c:v>4.2833333333333332</c:v>
                </c:pt>
                <c:pt idx="257">
                  <c:v>4.3</c:v>
                </c:pt>
                <c:pt idx="258">
                  <c:v>4.3166666666666664</c:v>
                </c:pt>
                <c:pt idx="259">
                  <c:v>4.333333333333333</c:v>
                </c:pt>
                <c:pt idx="260">
                  <c:v>4.3499999999999996</c:v>
                </c:pt>
                <c:pt idx="261">
                  <c:v>4.3666666666666663</c:v>
                </c:pt>
                <c:pt idx="262">
                  <c:v>4.3833333333333337</c:v>
                </c:pt>
                <c:pt idx="263">
                  <c:v>4.4000000000000004</c:v>
                </c:pt>
                <c:pt idx="264">
                  <c:v>4.416666666666667</c:v>
                </c:pt>
                <c:pt idx="265">
                  <c:v>4.4333333333333336</c:v>
                </c:pt>
                <c:pt idx="266">
                  <c:v>4.45</c:v>
                </c:pt>
                <c:pt idx="267">
                  <c:v>4.4666666666666668</c:v>
                </c:pt>
                <c:pt idx="268">
                  <c:v>4.4833333333333334</c:v>
                </c:pt>
                <c:pt idx="269">
                  <c:v>4.5</c:v>
                </c:pt>
                <c:pt idx="270">
                  <c:v>4.5166666666666666</c:v>
                </c:pt>
                <c:pt idx="271">
                  <c:v>4.5333333333333332</c:v>
                </c:pt>
                <c:pt idx="272">
                  <c:v>4.55</c:v>
                </c:pt>
                <c:pt idx="273">
                  <c:v>4.5666666666666664</c:v>
                </c:pt>
                <c:pt idx="274">
                  <c:v>4.583333333333333</c:v>
                </c:pt>
                <c:pt idx="275">
                  <c:v>4.5999999999999996</c:v>
                </c:pt>
                <c:pt idx="276">
                  <c:v>4.6166666666666663</c:v>
                </c:pt>
                <c:pt idx="277">
                  <c:v>4.6333333333333337</c:v>
                </c:pt>
                <c:pt idx="278">
                  <c:v>4.6500000000000004</c:v>
                </c:pt>
                <c:pt idx="279">
                  <c:v>4.666666666666667</c:v>
                </c:pt>
                <c:pt idx="280">
                  <c:v>4.6833333333333336</c:v>
                </c:pt>
                <c:pt idx="281">
                  <c:v>4.7</c:v>
                </c:pt>
                <c:pt idx="282">
                  <c:v>4.7166666666666668</c:v>
                </c:pt>
                <c:pt idx="283">
                  <c:v>4.7333333333333334</c:v>
                </c:pt>
                <c:pt idx="284">
                  <c:v>4.75</c:v>
                </c:pt>
                <c:pt idx="285">
                  <c:v>4.7666666666666666</c:v>
                </c:pt>
                <c:pt idx="286">
                  <c:v>4.7833333333333332</c:v>
                </c:pt>
                <c:pt idx="287">
                  <c:v>4.8</c:v>
                </c:pt>
                <c:pt idx="288">
                  <c:v>4.8166666666666664</c:v>
                </c:pt>
                <c:pt idx="289">
                  <c:v>4.833333333333333</c:v>
                </c:pt>
                <c:pt idx="290">
                  <c:v>4.8499999999999996</c:v>
                </c:pt>
                <c:pt idx="291">
                  <c:v>4.8666666666666663</c:v>
                </c:pt>
                <c:pt idx="292">
                  <c:v>4.8833333333333337</c:v>
                </c:pt>
                <c:pt idx="293">
                  <c:v>4.9000000000000004</c:v>
                </c:pt>
                <c:pt idx="294">
                  <c:v>4.916666666666667</c:v>
                </c:pt>
                <c:pt idx="295">
                  <c:v>4.9333333333333336</c:v>
                </c:pt>
                <c:pt idx="296">
                  <c:v>4.95</c:v>
                </c:pt>
                <c:pt idx="297">
                  <c:v>4.9666666666666668</c:v>
                </c:pt>
                <c:pt idx="298">
                  <c:v>4.9833333333333334</c:v>
                </c:pt>
                <c:pt idx="299">
                  <c:v>5</c:v>
                </c:pt>
                <c:pt idx="300">
                  <c:v>5.0166666666666666</c:v>
                </c:pt>
                <c:pt idx="301">
                  <c:v>5.0333333333333332</c:v>
                </c:pt>
                <c:pt idx="302">
                  <c:v>5.05</c:v>
                </c:pt>
                <c:pt idx="303">
                  <c:v>5.0666666666666664</c:v>
                </c:pt>
                <c:pt idx="304">
                  <c:v>5.083333333333333</c:v>
                </c:pt>
                <c:pt idx="305">
                  <c:v>5.0999999999999996</c:v>
                </c:pt>
                <c:pt idx="306">
                  <c:v>5.1166666666666663</c:v>
                </c:pt>
                <c:pt idx="307">
                  <c:v>5.1333333333333337</c:v>
                </c:pt>
                <c:pt idx="308">
                  <c:v>5.15</c:v>
                </c:pt>
                <c:pt idx="309">
                  <c:v>5.166666666666667</c:v>
                </c:pt>
                <c:pt idx="310">
                  <c:v>5.1833333333333336</c:v>
                </c:pt>
                <c:pt idx="311">
                  <c:v>5.2</c:v>
                </c:pt>
                <c:pt idx="312">
                  <c:v>5.2166666666666668</c:v>
                </c:pt>
                <c:pt idx="313">
                  <c:v>5.2333333333333334</c:v>
                </c:pt>
                <c:pt idx="314">
                  <c:v>5.25</c:v>
                </c:pt>
                <c:pt idx="315">
                  <c:v>5.2666666666666666</c:v>
                </c:pt>
                <c:pt idx="316">
                  <c:v>5.2833333333333332</c:v>
                </c:pt>
                <c:pt idx="317">
                  <c:v>5.3</c:v>
                </c:pt>
                <c:pt idx="318">
                  <c:v>5.3166666666666664</c:v>
                </c:pt>
                <c:pt idx="319">
                  <c:v>5.333333333333333</c:v>
                </c:pt>
                <c:pt idx="320">
                  <c:v>5.35</c:v>
                </c:pt>
                <c:pt idx="321">
                  <c:v>5.3666666666666663</c:v>
                </c:pt>
                <c:pt idx="322">
                  <c:v>5.3833333333333337</c:v>
                </c:pt>
                <c:pt idx="323">
                  <c:v>5.4</c:v>
                </c:pt>
                <c:pt idx="324">
                  <c:v>5.416666666666667</c:v>
                </c:pt>
                <c:pt idx="325">
                  <c:v>5.4333333333333336</c:v>
                </c:pt>
                <c:pt idx="326">
                  <c:v>5.45</c:v>
                </c:pt>
                <c:pt idx="327">
                  <c:v>5.4666666666666668</c:v>
                </c:pt>
                <c:pt idx="328">
                  <c:v>5.4833333333333334</c:v>
                </c:pt>
                <c:pt idx="329">
                  <c:v>5.5</c:v>
                </c:pt>
                <c:pt idx="330">
                  <c:v>5.5166666666666666</c:v>
                </c:pt>
                <c:pt idx="331">
                  <c:v>5.5333333333333332</c:v>
                </c:pt>
                <c:pt idx="332">
                  <c:v>5.55</c:v>
                </c:pt>
                <c:pt idx="333">
                  <c:v>5.5666666666666664</c:v>
                </c:pt>
                <c:pt idx="334">
                  <c:v>5.583333333333333</c:v>
                </c:pt>
                <c:pt idx="335">
                  <c:v>5.6</c:v>
                </c:pt>
                <c:pt idx="336">
                  <c:v>5.6166666666666663</c:v>
                </c:pt>
                <c:pt idx="337">
                  <c:v>5.6333333333333337</c:v>
                </c:pt>
                <c:pt idx="338">
                  <c:v>5.65</c:v>
                </c:pt>
                <c:pt idx="339">
                  <c:v>5.666666666666667</c:v>
                </c:pt>
                <c:pt idx="340">
                  <c:v>5.6833333333333336</c:v>
                </c:pt>
                <c:pt idx="341">
                  <c:v>5.7</c:v>
                </c:pt>
                <c:pt idx="342">
                  <c:v>5.7166666666666668</c:v>
                </c:pt>
                <c:pt idx="343">
                  <c:v>5.7333333333333334</c:v>
                </c:pt>
                <c:pt idx="344">
                  <c:v>5.75</c:v>
                </c:pt>
                <c:pt idx="345">
                  <c:v>5.7666666666666666</c:v>
                </c:pt>
                <c:pt idx="346">
                  <c:v>5.7833333333333332</c:v>
                </c:pt>
                <c:pt idx="347">
                  <c:v>5.8</c:v>
                </c:pt>
                <c:pt idx="348">
                  <c:v>5.8166666666666664</c:v>
                </c:pt>
                <c:pt idx="349">
                  <c:v>5.833333333333333</c:v>
                </c:pt>
                <c:pt idx="350">
                  <c:v>5.85</c:v>
                </c:pt>
                <c:pt idx="351">
                  <c:v>5.8666666666666663</c:v>
                </c:pt>
                <c:pt idx="352">
                  <c:v>5.8833333333333337</c:v>
                </c:pt>
                <c:pt idx="353">
                  <c:v>5.9</c:v>
                </c:pt>
                <c:pt idx="354">
                  <c:v>5.916666666666667</c:v>
                </c:pt>
                <c:pt idx="355">
                  <c:v>5.9333333333333336</c:v>
                </c:pt>
                <c:pt idx="356">
                  <c:v>5.95</c:v>
                </c:pt>
                <c:pt idx="357">
                  <c:v>5.9666666666666668</c:v>
                </c:pt>
                <c:pt idx="358">
                  <c:v>5.9833333333333334</c:v>
                </c:pt>
                <c:pt idx="359">
                  <c:v>6</c:v>
                </c:pt>
                <c:pt idx="360">
                  <c:v>6.0166666666666666</c:v>
                </c:pt>
                <c:pt idx="361">
                  <c:v>6.0333333333333332</c:v>
                </c:pt>
                <c:pt idx="362">
                  <c:v>6.05</c:v>
                </c:pt>
                <c:pt idx="363">
                  <c:v>6.0666666666666664</c:v>
                </c:pt>
                <c:pt idx="364">
                  <c:v>6.083333333333333</c:v>
                </c:pt>
                <c:pt idx="365">
                  <c:v>6.1</c:v>
                </c:pt>
                <c:pt idx="366">
                  <c:v>6.1166666666666663</c:v>
                </c:pt>
                <c:pt idx="367">
                  <c:v>6.1333333333333337</c:v>
                </c:pt>
                <c:pt idx="368">
                  <c:v>6.15</c:v>
                </c:pt>
                <c:pt idx="369">
                  <c:v>6.166666666666667</c:v>
                </c:pt>
                <c:pt idx="370">
                  <c:v>6.1833333333333336</c:v>
                </c:pt>
                <c:pt idx="371">
                  <c:v>6.2</c:v>
                </c:pt>
                <c:pt idx="372">
                  <c:v>6.2166666666666668</c:v>
                </c:pt>
                <c:pt idx="373">
                  <c:v>6.2333333333333334</c:v>
                </c:pt>
                <c:pt idx="374">
                  <c:v>6.25</c:v>
                </c:pt>
                <c:pt idx="375">
                  <c:v>6.2666666666666666</c:v>
                </c:pt>
                <c:pt idx="376">
                  <c:v>6.2833333333333332</c:v>
                </c:pt>
                <c:pt idx="377">
                  <c:v>6.3</c:v>
                </c:pt>
                <c:pt idx="378">
                  <c:v>6.3166666666666664</c:v>
                </c:pt>
                <c:pt idx="379">
                  <c:v>6.333333333333333</c:v>
                </c:pt>
                <c:pt idx="380">
                  <c:v>6.35</c:v>
                </c:pt>
                <c:pt idx="381">
                  <c:v>6.3666666666666663</c:v>
                </c:pt>
                <c:pt idx="382">
                  <c:v>6.3833333333333337</c:v>
                </c:pt>
                <c:pt idx="383">
                  <c:v>6.4</c:v>
                </c:pt>
                <c:pt idx="384">
                  <c:v>6.416666666666667</c:v>
                </c:pt>
                <c:pt idx="385">
                  <c:v>6.4333333333333336</c:v>
                </c:pt>
                <c:pt idx="386">
                  <c:v>6.45</c:v>
                </c:pt>
                <c:pt idx="387">
                  <c:v>6.4666666666666668</c:v>
                </c:pt>
                <c:pt idx="388">
                  <c:v>6.4833333333333334</c:v>
                </c:pt>
                <c:pt idx="389">
                  <c:v>6.5</c:v>
                </c:pt>
                <c:pt idx="390">
                  <c:v>6.5166666666666666</c:v>
                </c:pt>
                <c:pt idx="391">
                  <c:v>6.5333333333333332</c:v>
                </c:pt>
                <c:pt idx="392">
                  <c:v>6.55</c:v>
                </c:pt>
                <c:pt idx="393">
                  <c:v>6.5666666666666664</c:v>
                </c:pt>
                <c:pt idx="394">
                  <c:v>6.583333333333333</c:v>
                </c:pt>
                <c:pt idx="395">
                  <c:v>6.6</c:v>
                </c:pt>
                <c:pt idx="396">
                  <c:v>6.6166666666666663</c:v>
                </c:pt>
                <c:pt idx="397">
                  <c:v>6.6333333333333337</c:v>
                </c:pt>
                <c:pt idx="398">
                  <c:v>6.65</c:v>
                </c:pt>
                <c:pt idx="399">
                  <c:v>6.666666666666667</c:v>
                </c:pt>
                <c:pt idx="400">
                  <c:v>6.6833333333333336</c:v>
                </c:pt>
                <c:pt idx="401">
                  <c:v>6.7</c:v>
                </c:pt>
                <c:pt idx="402">
                  <c:v>6.7166666666666668</c:v>
                </c:pt>
                <c:pt idx="403">
                  <c:v>6.7333333333333334</c:v>
                </c:pt>
                <c:pt idx="404">
                  <c:v>6.75</c:v>
                </c:pt>
                <c:pt idx="405">
                  <c:v>6.7666666666666666</c:v>
                </c:pt>
                <c:pt idx="406">
                  <c:v>6.7833333333333332</c:v>
                </c:pt>
                <c:pt idx="407">
                  <c:v>6.8</c:v>
                </c:pt>
                <c:pt idx="408">
                  <c:v>6.8166666666666664</c:v>
                </c:pt>
                <c:pt idx="409">
                  <c:v>6.833333333333333</c:v>
                </c:pt>
                <c:pt idx="410">
                  <c:v>6.85</c:v>
                </c:pt>
                <c:pt idx="411">
                  <c:v>6.8666666666666663</c:v>
                </c:pt>
                <c:pt idx="412">
                  <c:v>6.8833333333333337</c:v>
                </c:pt>
                <c:pt idx="413">
                  <c:v>6.9</c:v>
                </c:pt>
                <c:pt idx="414">
                  <c:v>6.916666666666667</c:v>
                </c:pt>
                <c:pt idx="415">
                  <c:v>6.9333333333333336</c:v>
                </c:pt>
                <c:pt idx="416">
                  <c:v>6.95</c:v>
                </c:pt>
                <c:pt idx="417">
                  <c:v>6.9666666666666668</c:v>
                </c:pt>
                <c:pt idx="418">
                  <c:v>6.9833333333333334</c:v>
                </c:pt>
                <c:pt idx="419">
                  <c:v>7</c:v>
                </c:pt>
                <c:pt idx="420">
                  <c:v>7.0166666666666666</c:v>
                </c:pt>
                <c:pt idx="421">
                  <c:v>7.0333333333333332</c:v>
                </c:pt>
                <c:pt idx="422">
                  <c:v>7.05</c:v>
                </c:pt>
                <c:pt idx="423">
                  <c:v>7.0666666666666664</c:v>
                </c:pt>
                <c:pt idx="424">
                  <c:v>7.083333333333333</c:v>
                </c:pt>
                <c:pt idx="425">
                  <c:v>7.1</c:v>
                </c:pt>
                <c:pt idx="426">
                  <c:v>7.1166666666666663</c:v>
                </c:pt>
                <c:pt idx="427">
                  <c:v>7.1333333333333337</c:v>
                </c:pt>
                <c:pt idx="428">
                  <c:v>7.15</c:v>
                </c:pt>
                <c:pt idx="429">
                  <c:v>7.166666666666667</c:v>
                </c:pt>
                <c:pt idx="430">
                  <c:v>7.1833333333333336</c:v>
                </c:pt>
                <c:pt idx="431">
                  <c:v>7.2</c:v>
                </c:pt>
                <c:pt idx="432">
                  <c:v>7.2166666666666668</c:v>
                </c:pt>
                <c:pt idx="433">
                  <c:v>7.2333333333333334</c:v>
                </c:pt>
                <c:pt idx="434">
                  <c:v>7.25</c:v>
                </c:pt>
                <c:pt idx="435">
                  <c:v>7.2666666666666666</c:v>
                </c:pt>
                <c:pt idx="436">
                  <c:v>7.2833333333333332</c:v>
                </c:pt>
                <c:pt idx="437">
                  <c:v>7.3</c:v>
                </c:pt>
                <c:pt idx="438">
                  <c:v>7.3166666666666664</c:v>
                </c:pt>
                <c:pt idx="439">
                  <c:v>7.333333333333333</c:v>
                </c:pt>
                <c:pt idx="440">
                  <c:v>7.35</c:v>
                </c:pt>
                <c:pt idx="441">
                  <c:v>7.3666666666666663</c:v>
                </c:pt>
                <c:pt idx="442">
                  <c:v>7.3833333333333337</c:v>
                </c:pt>
                <c:pt idx="443">
                  <c:v>7.4</c:v>
                </c:pt>
                <c:pt idx="444">
                  <c:v>7.416666666666667</c:v>
                </c:pt>
                <c:pt idx="445">
                  <c:v>7.4333333333333336</c:v>
                </c:pt>
                <c:pt idx="446">
                  <c:v>7.45</c:v>
                </c:pt>
                <c:pt idx="447">
                  <c:v>7.4666666666666668</c:v>
                </c:pt>
                <c:pt idx="448">
                  <c:v>7.4833333333333334</c:v>
                </c:pt>
                <c:pt idx="449">
                  <c:v>7.5</c:v>
                </c:pt>
                <c:pt idx="450">
                  <c:v>7.5166666666666666</c:v>
                </c:pt>
                <c:pt idx="451">
                  <c:v>7.5333333333333332</c:v>
                </c:pt>
                <c:pt idx="452">
                  <c:v>7.55</c:v>
                </c:pt>
                <c:pt idx="453">
                  <c:v>7.5666666666666664</c:v>
                </c:pt>
                <c:pt idx="454">
                  <c:v>7.583333333333333</c:v>
                </c:pt>
                <c:pt idx="455">
                  <c:v>7.6</c:v>
                </c:pt>
                <c:pt idx="456">
                  <c:v>7.6166666666666663</c:v>
                </c:pt>
                <c:pt idx="457">
                  <c:v>7.6333333333333337</c:v>
                </c:pt>
                <c:pt idx="458">
                  <c:v>7.65</c:v>
                </c:pt>
                <c:pt idx="459">
                  <c:v>7.666666666666667</c:v>
                </c:pt>
                <c:pt idx="460">
                  <c:v>7.6833333333333336</c:v>
                </c:pt>
                <c:pt idx="461">
                  <c:v>7.7</c:v>
                </c:pt>
                <c:pt idx="462">
                  <c:v>7.7166666666666668</c:v>
                </c:pt>
                <c:pt idx="463">
                  <c:v>7.7333333333333334</c:v>
                </c:pt>
                <c:pt idx="464">
                  <c:v>7.75</c:v>
                </c:pt>
                <c:pt idx="465">
                  <c:v>7.7666666666666666</c:v>
                </c:pt>
                <c:pt idx="466">
                  <c:v>7.7833333333333332</c:v>
                </c:pt>
                <c:pt idx="467">
                  <c:v>7.8</c:v>
                </c:pt>
                <c:pt idx="468">
                  <c:v>7.8166666666666664</c:v>
                </c:pt>
                <c:pt idx="469">
                  <c:v>7.833333333333333</c:v>
                </c:pt>
                <c:pt idx="470">
                  <c:v>7.85</c:v>
                </c:pt>
                <c:pt idx="471">
                  <c:v>7.8666666666666663</c:v>
                </c:pt>
                <c:pt idx="472">
                  <c:v>7.8833333333333337</c:v>
                </c:pt>
                <c:pt idx="473">
                  <c:v>7.9</c:v>
                </c:pt>
                <c:pt idx="474">
                  <c:v>7.916666666666667</c:v>
                </c:pt>
                <c:pt idx="475">
                  <c:v>7.9333333333333336</c:v>
                </c:pt>
                <c:pt idx="476">
                  <c:v>7.95</c:v>
                </c:pt>
                <c:pt idx="477">
                  <c:v>7.9666666666666668</c:v>
                </c:pt>
                <c:pt idx="478">
                  <c:v>7.9833333333333334</c:v>
                </c:pt>
                <c:pt idx="479">
                  <c:v>8</c:v>
                </c:pt>
                <c:pt idx="480">
                  <c:v>8.0166666666666675</c:v>
                </c:pt>
                <c:pt idx="481">
                  <c:v>8.0333333333333332</c:v>
                </c:pt>
                <c:pt idx="482">
                  <c:v>8.0500000000000007</c:v>
                </c:pt>
                <c:pt idx="483">
                  <c:v>8.0666666666666664</c:v>
                </c:pt>
                <c:pt idx="484">
                  <c:v>8.0833333333333339</c:v>
                </c:pt>
                <c:pt idx="485">
                  <c:v>8.1</c:v>
                </c:pt>
                <c:pt idx="486">
                  <c:v>8.1166666666666671</c:v>
                </c:pt>
                <c:pt idx="487">
                  <c:v>8.1333333333333329</c:v>
                </c:pt>
                <c:pt idx="488">
                  <c:v>8.15</c:v>
                </c:pt>
                <c:pt idx="489">
                  <c:v>8.1666666666666661</c:v>
                </c:pt>
                <c:pt idx="490">
                  <c:v>8.1833333333333336</c:v>
                </c:pt>
                <c:pt idx="491">
                  <c:v>8.1999999999999993</c:v>
                </c:pt>
                <c:pt idx="492">
                  <c:v>8.2166666666666668</c:v>
                </c:pt>
                <c:pt idx="493">
                  <c:v>8.2333333333333325</c:v>
                </c:pt>
                <c:pt idx="494">
                  <c:v>8.25</c:v>
                </c:pt>
                <c:pt idx="495">
                  <c:v>8.2666666666666675</c:v>
                </c:pt>
                <c:pt idx="496">
                  <c:v>8.2833333333333332</c:v>
                </c:pt>
                <c:pt idx="497">
                  <c:v>8.3000000000000007</c:v>
                </c:pt>
                <c:pt idx="498">
                  <c:v>8.3166666666666664</c:v>
                </c:pt>
                <c:pt idx="499">
                  <c:v>8.3333333333333339</c:v>
                </c:pt>
                <c:pt idx="500">
                  <c:v>8.35</c:v>
                </c:pt>
                <c:pt idx="501">
                  <c:v>8.3666666666666671</c:v>
                </c:pt>
                <c:pt idx="502">
                  <c:v>8.3833333333333329</c:v>
                </c:pt>
                <c:pt idx="503">
                  <c:v>8.4</c:v>
                </c:pt>
                <c:pt idx="504">
                  <c:v>8.4166666666666661</c:v>
                </c:pt>
                <c:pt idx="505">
                  <c:v>8.4333333333333336</c:v>
                </c:pt>
                <c:pt idx="506">
                  <c:v>8.4499999999999993</c:v>
                </c:pt>
                <c:pt idx="507">
                  <c:v>8.4666666666666668</c:v>
                </c:pt>
                <c:pt idx="508">
                  <c:v>8.4833333333333325</c:v>
                </c:pt>
                <c:pt idx="509">
                  <c:v>8.5</c:v>
                </c:pt>
                <c:pt idx="510">
                  <c:v>8.5166666666666675</c:v>
                </c:pt>
                <c:pt idx="511">
                  <c:v>8.5333333333333332</c:v>
                </c:pt>
                <c:pt idx="512">
                  <c:v>8.5500000000000007</c:v>
                </c:pt>
                <c:pt idx="513">
                  <c:v>8.5666666666666664</c:v>
                </c:pt>
                <c:pt idx="514">
                  <c:v>8.5833333333333339</c:v>
                </c:pt>
                <c:pt idx="515">
                  <c:v>8.6</c:v>
                </c:pt>
                <c:pt idx="516">
                  <c:v>8.6166666666666671</c:v>
                </c:pt>
                <c:pt idx="517">
                  <c:v>8.6333333333333329</c:v>
                </c:pt>
                <c:pt idx="518">
                  <c:v>8.65</c:v>
                </c:pt>
                <c:pt idx="519">
                  <c:v>8.6666666666666661</c:v>
                </c:pt>
                <c:pt idx="520">
                  <c:v>8.6833333333333336</c:v>
                </c:pt>
                <c:pt idx="521">
                  <c:v>8.6999999999999993</c:v>
                </c:pt>
                <c:pt idx="522">
                  <c:v>8.7166666666666668</c:v>
                </c:pt>
                <c:pt idx="523">
                  <c:v>8.7333333333333325</c:v>
                </c:pt>
                <c:pt idx="524">
                  <c:v>8.75</c:v>
                </c:pt>
                <c:pt idx="525">
                  <c:v>8.7666666666666675</c:v>
                </c:pt>
                <c:pt idx="526">
                  <c:v>8.7833333333333332</c:v>
                </c:pt>
                <c:pt idx="527">
                  <c:v>8.8000000000000007</c:v>
                </c:pt>
                <c:pt idx="528">
                  <c:v>8.8166666666666664</c:v>
                </c:pt>
                <c:pt idx="529">
                  <c:v>8.8333333333333339</c:v>
                </c:pt>
                <c:pt idx="530">
                  <c:v>8.85</c:v>
                </c:pt>
                <c:pt idx="531">
                  <c:v>8.8666666666666671</c:v>
                </c:pt>
                <c:pt idx="532">
                  <c:v>8.8833333333333329</c:v>
                </c:pt>
                <c:pt idx="533">
                  <c:v>8.9</c:v>
                </c:pt>
                <c:pt idx="534">
                  <c:v>8.9166666666666661</c:v>
                </c:pt>
                <c:pt idx="535">
                  <c:v>8.9333333333333336</c:v>
                </c:pt>
                <c:pt idx="536">
                  <c:v>8.9499999999999993</c:v>
                </c:pt>
                <c:pt idx="537">
                  <c:v>8.9666666666666668</c:v>
                </c:pt>
                <c:pt idx="538">
                  <c:v>8.9833333333333325</c:v>
                </c:pt>
                <c:pt idx="539">
                  <c:v>9</c:v>
                </c:pt>
                <c:pt idx="540">
                  <c:v>9.0166666666666675</c:v>
                </c:pt>
                <c:pt idx="541">
                  <c:v>9.0333333333333332</c:v>
                </c:pt>
                <c:pt idx="542">
                  <c:v>9.0500000000000007</c:v>
                </c:pt>
                <c:pt idx="543">
                  <c:v>9.0666666666666664</c:v>
                </c:pt>
                <c:pt idx="544">
                  <c:v>9.0833333333333339</c:v>
                </c:pt>
                <c:pt idx="545">
                  <c:v>9.1</c:v>
                </c:pt>
                <c:pt idx="546">
                  <c:v>9.1166666666666671</c:v>
                </c:pt>
                <c:pt idx="547">
                  <c:v>9.1333333333333329</c:v>
                </c:pt>
                <c:pt idx="548">
                  <c:v>9.15</c:v>
                </c:pt>
                <c:pt idx="549">
                  <c:v>9.1666666666666661</c:v>
                </c:pt>
                <c:pt idx="550">
                  <c:v>9.1833333333333336</c:v>
                </c:pt>
                <c:pt idx="551">
                  <c:v>9.1999999999999993</c:v>
                </c:pt>
                <c:pt idx="552">
                  <c:v>9.2166666666666668</c:v>
                </c:pt>
                <c:pt idx="553">
                  <c:v>9.2333333333333325</c:v>
                </c:pt>
                <c:pt idx="554">
                  <c:v>9.25</c:v>
                </c:pt>
                <c:pt idx="555">
                  <c:v>9.2666666666666675</c:v>
                </c:pt>
                <c:pt idx="556">
                  <c:v>9.2833333333333332</c:v>
                </c:pt>
                <c:pt idx="557">
                  <c:v>9.3000000000000007</c:v>
                </c:pt>
                <c:pt idx="558">
                  <c:v>9.3166666666666664</c:v>
                </c:pt>
                <c:pt idx="559">
                  <c:v>9.3333333333333339</c:v>
                </c:pt>
                <c:pt idx="560">
                  <c:v>9.35</c:v>
                </c:pt>
                <c:pt idx="561">
                  <c:v>9.3666666666666671</c:v>
                </c:pt>
                <c:pt idx="562">
                  <c:v>9.3833333333333329</c:v>
                </c:pt>
                <c:pt idx="563">
                  <c:v>9.4</c:v>
                </c:pt>
                <c:pt idx="564">
                  <c:v>9.4166666666666661</c:v>
                </c:pt>
                <c:pt idx="565">
                  <c:v>9.4333333333333336</c:v>
                </c:pt>
                <c:pt idx="566">
                  <c:v>9.4499999999999993</c:v>
                </c:pt>
                <c:pt idx="567">
                  <c:v>9.4666666666666668</c:v>
                </c:pt>
                <c:pt idx="568">
                  <c:v>9.4833333333333325</c:v>
                </c:pt>
                <c:pt idx="569">
                  <c:v>9.5</c:v>
                </c:pt>
                <c:pt idx="570">
                  <c:v>9.5166666666666675</c:v>
                </c:pt>
                <c:pt idx="571">
                  <c:v>9.5333333333333332</c:v>
                </c:pt>
                <c:pt idx="572">
                  <c:v>9.5500000000000007</c:v>
                </c:pt>
                <c:pt idx="573">
                  <c:v>9.5666666666666664</c:v>
                </c:pt>
                <c:pt idx="574">
                  <c:v>9.5833333333333339</c:v>
                </c:pt>
                <c:pt idx="575">
                  <c:v>9.6</c:v>
                </c:pt>
                <c:pt idx="576">
                  <c:v>9.6166666666666671</c:v>
                </c:pt>
                <c:pt idx="577">
                  <c:v>9.6333333333333329</c:v>
                </c:pt>
                <c:pt idx="578">
                  <c:v>9.65</c:v>
                </c:pt>
                <c:pt idx="579">
                  <c:v>9.6666666666666661</c:v>
                </c:pt>
                <c:pt idx="580">
                  <c:v>9.6833333333333336</c:v>
                </c:pt>
                <c:pt idx="581">
                  <c:v>9.6999999999999993</c:v>
                </c:pt>
                <c:pt idx="582">
                  <c:v>9.7166666666666668</c:v>
                </c:pt>
                <c:pt idx="583">
                  <c:v>9.7333333333333325</c:v>
                </c:pt>
                <c:pt idx="584">
                  <c:v>9.75</c:v>
                </c:pt>
                <c:pt idx="585">
                  <c:v>9.7666666666666675</c:v>
                </c:pt>
                <c:pt idx="586">
                  <c:v>9.7833333333333332</c:v>
                </c:pt>
                <c:pt idx="587">
                  <c:v>9.8000000000000007</c:v>
                </c:pt>
                <c:pt idx="588">
                  <c:v>9.8166666666666664</c:v>
                </c:pt>
                <c:pt idx="589">
                  <c:v>9.8333333333333339</c:v>
                </c:pt>
                <c:pt idx="590">
                  <c:v>9.85</c:v>
                </c:pt>
                <c:pt idx="591">
                  <c:v>9.8666666666666671</c:v>
                </c:pt>
                <c:pt idx="592">
                  <c:v>9.8833333333333329</c:v>
                </c:pt>
                <c:pt idx="593">
                  <c:v>9.9</c:v>
                </c:pt>
                <c:pt idx="594">
                  <c:v>9.9166666666666661</c:v>
                </c:pt>
                <c:pt idx="595">
                  <c:v>9.9333333333333336</c:v>
                </c:pt>
                <c:pt idx="596">
                  <c:v>9.9499999999999993</c:v>
                </c:pt>
                <c:pt idx="597">
                  <c:v>9.9666666666666668</c:v>
                </c:pt>
                <c:pt idx="598">
                  <c:v>9.9833333333333325</c:v>
                </c:pt>
                <c:pt idx="599">
                  <c:v>10</c:v>
                </c:pt>
                <c:pt idx="600">
                  <c:v>10.016666666666667</c:v>
                </c:pt>
                <c:pt idx="601">
                  <c:v>10.033333333333333</c:v>
                </c:pt>
                <c:pt idx="602">
                  <c:v>10.050000000000001</c:v>
                </c:pt>
                <c:pt idx="603">
                  <c:v>10.066666666666666</c:v>
                </c:pt>
                <c:pt idx="604">
                  <c:v>10.083333333333334</c:v>
                </c:pt>
                <c:pt idx="605">
                  <c:v>10.1</c:v>
                </c:pt>
                <c:pt idx="606">
                  <c:v>10.116666666666667</c:v>
                </c:pt>
                <c:pt idx="607">
                  <c:v>10.133333333333333</c:v>
                </c:pt>
                <c:pt idx="608">
                  <c:v>10.15</c:v>
                </c:pt>
                <c:pt idx="609">
                  <c:v>10.166666666666666</c:v>
                </c:pt>
                <c:pt idx="610">
                  <c:v>10.183333333333334</c:v>
                </c:pt>
                <c:pt idx="611">
                  <c:v>10.199999999999999</c:v>
                </c:pt>
                <c:pt idx="612">
                  <c:v>10.216666666666667</c:v>
                </c:pt>
                <c:pt idx="613">
                  <c:v>10.233333333333333</c:v>
                </c:pt>
                <c:pt idx="614">
                  <c:v>10.25</c:v>
                </c:pt>
                <c:pt idx="615">
                  <c:v>10.266666666666667</c:v>
                </c:pt>
                <c:pt idx="616">
                  <c:v>10.283333333333333</c:v>
                </c:pt>
                <c:pt idx="617">
                  <c:v>10.3</c:v>
                </c:pt>
                <c:pt idx="618">
                  <c:v>10.316666666666666</c:v>
                </c:pt>
                <c:pt idx="619">
                  <c:v>10.333333333333334</c:v>
                </c:pt>
                <c:pt idx="620">
                  <c:v>10.35</c:v>
                </c:pt>
                <c:pt idx="621">
                  <c:v>10.366666666666667</c:v>
                </c:pt>
                <c:pt idx="622">
                  <c:v>10.383333333333333</c:v>
                </c:pt>
                <c:pt idx="623">
                  <c:v>10.4</c:v>
                </c:pt>
                <c:pt idx="624">
                  <c:v>10.416666666666666</c:v>
                </c:pt>
                <c:pt idx="625">
                  <c:v>10.433333333333334</c:v>
                </c:pt>
                <c:pt idx="626">
                  <c:v>10.45</c:v>
                </c:pt>
                <c:pt idx="627">
                  <c:v>10.466666666666667</c:v>
                </c:pt>
                <c:pt idx="628">
                  <c:v>10.483333333333333</c:v>
                </c:pt>
                <c:pt idx="629">
                  <c:v>10.5</c:v>
                </c:pt>
                <c:pt idx="630">
                  <c:v>10.516666666666667</c:v>
                </c:pt>
                <c:pt idx="631">
                  <c:v>10.533333333333333</c:v>
                </c:pt>
                <c:pt idx="632">
                  <c:v>10.55</c:v>
                </c:pt>
                <c:pt idx="633">
                  <c:v>10.566666666666666</c:v>
                </c:pt>
                <c:pt idx="634">
                  <c:v>10.583333333333334</c:v>
                </c:pt>
                <c:pt idx="635">
                  <c:v>10.6</c:v>
                </c:pt>
                <c:pt idx="636">
                  <c:v>10.616666666666667</c:v>
                </c:pt>
                <c:pt idx="637">
                  <c:v>10.633333333333333</c:v>
                </c:pt>
                <c:pt idx="638">
                  <c:v>10.65</c:v>
                </c:pt>
                <c:pt idx="639">
                  <c:v>10.666666666666666</c:v>
                </c:pt>
                <c:pt idx="640">
                  <c:v>10.683333333333334</c:v>
                </c:pt>
                <c:pt idx="641">
                  <c:v>10.7</c:v>
                </c:pt>
                <c:pt idx="642">
                  <c:v>10.716666666666667</c:v>
                </c:pt>
                <c:pt idx="643">
                  <c:v>10.733333333333333</c:v>
                </c:pt>
                <c:pt idx="644">
                  <c:v>10.75</c:v>
                </c:pt>
                <c:pt idx="645">
                  <c:v>10.766666666666667</c:v>
                </c:pt>
                <c:pt idx="646">
                  <c:v>10.783333333333333</c:v>
                </c:pt>
                <c:pt idx="647">
                  <c:v>10.8</c:v>
                </c:pt>
                <c:pt idx="648">
                  <c:v>10.816666666666666</c:v>
                </c:pt>
                <c:pt idx="649">
                  <c:v>10.833333333333334</c:v>
                </c:pt>
                <c:pt idx="650">
                  <c:v>10.85</c:v>
                </c:pt>
                <c:pt idx="651">
                  <c:v>10.866666666666667</c:v>
                </c:pt>
                <c:pt idx="652">
                  <c:v>10.883333333333333</c:v>
                </c:pt>
                <c:pt idx="653">
                  <c:v>10.9</c:v>
                </c:pt>
                <c:pt idx="654">
                  <c:v>10.916666666666666</c:v>
                </c:pt>
                <c:pt idx="655">
                  <c:v>10.933333333333334</c:v>
                </c:pt>
                <c:pt idx="656">
                  <c:v>10.95</c:v>
                </c:pt>
                <c:pt idx="657">
                  <c:v>10.966666666666667</c:v>
                </c:pt>
                <c:pt idx="658">
                  <c:v>10.983333333333333</c:v>
                </c:pt>
                <c:pt idx="659">
                  <c:v>11</c:v>
                </c:pt>
                <c:pt idx="660">
                  <c:v>11.016666666666667</c:v>
                </c:pt>
                <c:pt idx="661">
                  <c:v>11.033333333333333</c:v>
                </c:pt>
                <c:pt idx="662">
                  <c:v>11.05</c:v>
                </c:pt>
                <c:pt idx="663">
                  <c:v>11.066666666666666</c:v>
                </c:pt>
                <c:pt idx="664">
                  <c:v>11.083333333333334</c:v>
                </c:pt>
                <c:pt idx="665">
                  <c:v>11.1</c:v>
                </c:pt>
                <c:pt idx="666">
                  <c:v>11.116666666666667</c:v>
                </c:pt>
                <c:pt idx="667">
                  <c:v>11.133333333333333</c:v>
                </c:pt>
                <c:pt idx="668">
                  <c:v>11.15</c:v>
                </c:pt>
                <c:pt idx="669">
                  <c:v>11.166666666666666</c:v>
                </c:pt>
                <c:pt idx="670">
                  <c:v>11.183333333333334</c:v>
                </c:pt>
                <c:pt idx="671">
                  <c:v>11.2</c:v>
                </c:pt>
                <c:pt idx="672">
                  <c:v>11.216666666666667</c:v>
                </c:pt>
                <c:pt idx="673">
                  <c:v>11.233333333333333</c:v>
                </c:pt>
                <c:pt idx="674">
                  <c:v>11.25</c:v>
                </c:pt>
                <c:pt idx="675">
                  <c:v>11.266666666666667</c:v>
                </c:pt>
                <c:pt idx="676">
                  <c:v>11.283333333333333</c:v>
                </c:pt>
                <c:pt idx="677">
                  <c:v>11.3</c:v>
                </c:pt>
                <c:pt idx="678">
                  <c:v>11.316666666666666</c:v>
                </c:pt>
                <c:pt idx="679">
                  <c:v>11.333333333333334</c:v>
                </c:pt>
                <c:pt idx="680">
                  <c:v>11.35</c:v>
                </c:pt>
                <c:pt idx="681">
                  <c:v>11.366666666666667</c:v>
                </c:pt>
                <c:pt idx="682">
                  <c:v>11.383333333333333</c:v>
                </c:pt>
                <c:pt idx="683">
                  <c:v>11.4</c:v>
                </c:pt>
                <c:pt idx="684">
                  <c:v>11.416666666666666</c:v>
                </c:pt>
                <c:pt idx="685">
                  <c:v>11.433333333333334</c:v>
                </c:pt>
                <c:pt idx="686">
                  <c:v>11.45</c:v>
                </c:pt>
                <c:pt idx="687">
                  <c:v>11.466666666666667</c:v>
                </c:pt>
                <c:pt idx="688">
                  <c:v>11.483333333333333</c:v>
                </c:pt>
                <c:pt idx="689">
                  <c:v>11.5</c:v>
                </c:pt>
                <c:pt idx="690">
                  <c:v>11.516666666666667</c:v>
                </c:pt>
                <c:pt idx="691">
                  <c:v>11.533333333333333</c:v>
                </c:pt>
                <c:pt idx="692">
                  <c:v>11.55</c:v>
                </c:pt>
                <c:pt idx="693">
                  <c:v>11.566666666666666</c:v>
                </c:pt>
                <c:pt idx="694">
                  <c:v>11.583333333333334</c:v>
                </c:pt>
                <c:pt idx="695">
                  <c:v>11.6</c:v>
                </c:pt>
                <c:pt idx="696">
                  <c:v>11.616666666666667</c:v>
                </c:pt>
                <c:pt idx="697">
                  <c:v>11.633333333333333</c:v>
                </c:pt>
                <c:pt idx="698">
                  <c:v>11.65</c:v>
                </c:pt>
                <c:pt idx="699">
                  <c:v>11.666666666666666</c:v>
                </c:pt>
                <c:pt idx="700">
                  <c:v>11.683333333333334</c:v>
                </c:pt>
                <c:pt idx="701">
                  <c:v>11.7</c:v>
                </c:pt>
                <c:pt idx="702">
                  <c:v>11.716666666666667</c:v>
                </c:pt>
                <c:pt idx="703">
                  <c:v>11.733333333333333</c:v>
                </c:pt>
                <c:pt idx="704">
                  <c:v>11.75</c:v>
                </c:pt>
                <c:pt idx="705">
                  <c:v>11.766666666666667</c:v>
                </c:pt>
                <c:pt idx="706">
                  <c:v>11.783333333333333</c:v>
                </c:pt>
                <c:pt idx="707">
                  <c:v>11.8</c:v>
                </c:pt>
                <c:pt idx="708">
                  <c:v>11.816666666666666</c:v>
                </c:pt>
                <c:pt idx="709">
                  <c:v>11.833333333333334</c:v>
                </c:pt>
                <c:pt idx="710">
                  <c:v>11.85</c:v>
                </c:pt>
                <c:pt idx="711">
                  <c:v>11.866666666666667</c:v>
                </c:pt>
                <c:pt idx="712">
                  <c:v>11.883333333333333</c:v>
                </c:pt>
                <c:pt idx="713">
                  <c:v>11.9</c:v>
                </c:pt>
                <c:pt idx="714">
                  <c:v>11.916666666666666</c:v>
                </c:pt>
                <c:pt idx="715">
                  <c:v>11.933333333333334</c:v>
                </c:pt>
                <c:pt idx="716">
                  <c:v>11.95</c:v>
                </c:pt>
                <c:pt idx="717">
                  <c:v>11.966666666666667</c:v>
                </c:pt>
                <c:pt idx="718">
                  <c:v>11.983333333333333</c:v>
                </c:pt>
                <c:pt idx="719">
                  <c:v>12</c:v>
                </c:pt>
                <c:pt idx="720">
                  <c:v>12.016666666666667</c:v>
                </c:pt>
                <c:pt idx="721">
                  <c:v>12.033333333333333</c:v>
                </c:pt>
                <c:pt idx="722">
                  <c:v>12.05</c:v>
                </c:pt>
                <c:pt idx="723">
                  <c:v>12.066666666666666</c:v>
                </c:pt>
                <c:pt idx="724">
                  <c:v>12.083333333333334</c:v>
                </c:pt>
                <c:pt idx="725">
                  <c:v>12.1</c:v>
                </c:pt>
                <c:pt idx="726">
                  <c:v>12.116666666666667</c:v>
                </c:pt>
                <c:pt idx="727">
                  <c:v>12.133333333333333</c:v>
                </c:pt>
                <c:pt idx="728">
                  <c:v>12.15</c:v>
                </c:pt>
                <c:pt idx="729">
                  <c:v>12.166666666666666</c:v>
                </c:pt>
                <c:pt idx="730">
                  <c:v>12.183333333333334</c:v>
                </c:pt>
                <c:pt idx="731">
                  <c:v>12.2</c:v>
                </c:pt>
                <c:pt idx="732">
                  <c:v>12.216666666666667</c:v>
                </c:pt>
                <c:pt idx="733">
                  <c:v>12.233333333333333</c:v>
                </c:pt>
                <c:pt idx="734">
                  <c:v>12.25</c:v>
                </c:pt>
                <c:pt idx="735">
                  <c:v>12.266666666666667</c:v>
                </c:pt>
                <c:pt idx="736">
                  <c:v>12.283333333333333</c:v>
                </c:pt>
                <c:pt idx="737">
                  <c:v>12.3</c:v>
                </c:pt>
                <c:pt idx="738">
                  <c:v>12.316666666666666</c:v>
                </c:pt>
                <c:pt idx="739">
                  <c:v>12.333333333333334</c:v>
                </c:pt>
                <c:pt idx="740">
                  <c:v>12.35</c:v>
                </c:pt>
                <c:pt idx="741">
                  <c:v>12.366666666666667</c:v>
                </c:pt>
                <c:pt idx="742">
                  <c:v>12.383333333333333</c:v>
                </c:pt>
                <c:pt idx="743">
                  <c:v>12.4</c:v>
                </c:pt>
                <c:pt idx="744">
                  <c:v>12.416666666666666</c:v>
                </c:pt>
                <c:pt idx="745">
                  <c:v>12.433333333333334</c:v>
                </c:pt>
                <c:pt idx="746">
                  <c:v>12.45</c:v>
                </c:pt>
                <c:pt idx="747">
                  <c:v>12.466666666666667</c:v>
                </c:pt>
                <c:pt idx="748">
                  <c:v>12.483333333333333</c:v>
                </c:pt>
                <c:pt idx="749">
                  <c:v>12.5</c:v>
                </c:pt>
                <c:pt idx="750">
                  <c:v>12.516666666666667</c:v>
                </c:pt>
                <c:pt idx="751">
                  <c:v>12.533333333333333</c:v>
                </c:pt>
                <c:pt idx="752">
                  <c:v>12.55</c:v>
                </c:pt>
                <c:pt idx="753">
                  <c:v>12.566666666666666</c:v>
                </c:pt>
                <c:pt idx="754">
                  <c:v>12.583333333333334</c:v>
                </c:pt>
                <c:pt idx="755">
                  <c:v>12.6</c:v>
                </c:pt>
                <c:pt idx="756">
                  <c:v>12.616666666666667</c:v>
                </c:pt>
                <c:pt idx="757">
                  <c:v>12.633333333333333</c:v>
                </c:pt>
                <c:pt idx="758">
                  <c:v>12.65</c:v>
                </c:pt>
                <c:pt idx="759">
                  <c:v>12.666666666666666</c:v>
                </c:pt>
                <c:pt idx="760">
                  <c:v>12.683333333333334</c:v>
                </c:pt>
                <c:pt idx="761">
                  <c:v>12.7</c:v>
                </c:pt>
                <c:pt idx="762">
                  <c:v>12.716666666666667</c:v>
                </c:pt>
                <c:pt idx="763">
                  <c:v>12.733333333333333</c:v>
                </c:pt>
                <c:pt idx="764">
                  <c:v>12.75</c:v>
                </c:pt>
                <c:pt idx="765">
                  <c:v>12.766666666666667</c:v>
                </c:pt>
                <c:pt idx="766">
                  <c:v>12.783333333333333</c:v>
                </c:pt>
                <c:pt idx="767">
                  <c:v>12.8</c:v>
                </c:pt>
                <c:pt idx="768">
                  <c:v>12.816666666666666</c:v>
                </c:pt>
                <c:pt idx="769">
                  <c:v>12.833333333333334</c:v>
                </c:pt>
                <c:pt idx="770">
                  <c:v>12.85</c:v>
                </c:pt>
                <c:pt idx="771">
                  <c:v>12.866666666666667</c:v>
                </c:pt>
                <c:pt idx="772">
                  <c:v>12.883333333333333</c:v>
                </c:pt>
                <c:pt idx="773">
                  <c:v>12.9</c:v>
                </c:pt>
                <c:pt idx="774">
                  <c:v>12.916666666666666</c:v>
                </c:pt>
                <c:pt idx="775">
                  <c:v>12.933333333333334</c:v>
                </c:pt>
                <c:pt idx="776">
                  <c:v>12.95</c:v>
                </c:pt>
                <c:pt idx="777">
                  <c:v>12.966666666666667</c:v>
                </c:pt>
                <c:pt idx="778">
                  <c:v>12.983333333333333</c:v>
                </c:pt>
                <c:pt idx="779">
                  <c:v>13</c:v>
                </c:pt>
                <c:pt idx="780">
                  <c:v>13.016666666666667</c:v>
                </c:pt>
                <c:pt idx="781">
                  <c:v>13.033333333333333</c:v>
                </c:pt>
                <c:pt idx="782">
                  <c:v>13.05</c:v>
                </c:pt>
                <c:pt idx="783">
                  <c:v>13.066666666666666</c:v>
                </c:pt>
                <c:pt idx="784">
                  <c:v>13.083333333333334</c:v>
                </c:pt>
                <c:pt idx="785">
                  <c:v>13.1</c:v>
                </c:pt>
                <c:pt idx="786">
                  <c:v>13.116666666666667</c:v>
                </c:pt>
                <c:pt idx="787">
                  <c:v>13.133333333333333</c:v>
                </c:pt>
                <c:pt idx="788">
                  <c:v>13.15</c:v>
                </c:pt>
                <c:pt idx="789">
                  <c:v>13.166666666666666</c:v>
                </c:pt>
                <c:pt idx="790">
                  <c:v>13.183333333333334</c:v>
                </c:pt>
                <c:pt idx="791">
                  <c:v>13.2</c:v>
                </c:pt>
                <c:pt idx="792">
                  <c:v>13.216666666666667</c:v>
                </c:pt>
                <c:pt idx="793">
                  <c:v>13.233333333333333</c:v>
                </c:pt>
                <c:pt idx="794">
                  <c:v>13.25</c:v>
                </c:pt>
                <c:pt idx="795">
                  <c:v>13.266666666666667</c:v>
                </c:pt>
                <c:pt idx="796">
                  <c:v>13.283333333333333</c:v>
                </c:pt>
                <c:pt idx="797">
                  <c:v>13.3</c:v>
                </c:pt>
                <c:pt idx="798">
                  <c:v>13.316666666666666</c:v>
                </c:pt>
                <c:pt idx="799">
                  <c:v>13.333333333333334</c:v>
                </c:pt>
                <c:pt idx="800">
                  <c:v>13.35</c:v>
                </c:pt>
                <c:pt idx="801">
                  <c:v>13.366666666666667</c:v>
                </c:pt>
                <c:pt idx="802">
                  <c:v>13.383333333333333</c:v>
                </c:pt>
                <c:pt idx="803">
                  <c:v>13.4</c:v>
                </c:pt>
                <c:pt idx="804">
                  <c:v>13.416666666666666</c:v>
                </c:pt>
                <c:pt idx="805">
                  <c:v>13.433333333333334</c:v>
                </c:pt>
                <c:pt idx="806">
                  <c:v>13.45</c:v>
                </c:pt>
                <c:pt idx="807">
                  <c:v>13.466666666666667</c:v>
                </c:pt>
                <c:pt idx="808">
                  <c:v>13.483333333333333</c:v>
                </c:pt>
                <c:pt idx="809">
                  <c:v>13.5</c:v>
                </c:pt>
                <c:pt idx="810">
                  <c:v>13.516666666666667</c:v>
                </c:pt>
                <c:pt idx="811">
                  <c:v>13.533333333333333</c:v>
                </c:pt>
                <c:pt idx="812">
                  <c:v>13.55</c:v>
                </c:pt>
                <c:pt idx="813">
                  <c:v>13.566666666666666</c:v>
                </c:pt>
                <c:pt idx="814">
                  <c:v>13.583333333333334</c:v>
                </c:pt>
                <c:pt idx="815">
                  <c:v>13.6</c:v>
                </c:pt>
                <c:pt idx="816">
                  <c:v>13.616666666666667</c:v>
                </c:pt>
                <c:pt idx="817">
                  <c:v>13.633333333333333</c:v>
                </c:pt>
                <c:pt idx="818">
                  <c:v>13.65</c:v>
                </c:pt>
                <c:pt idx="819">
                  <c:v>13.666666666666666</c:v>
                </c:pt>
                <c:pt idx="820">
                  <c:v>13.683333333333334</c:v>
                </c:pt>
                <c:pt idx="821">
                  <c:v>13.7</c:v>
                </c:pt>
                <c:pt idx="822">
                  <c:v>13.716666666666667</c:v>
                </c:pt>
                <c:pt idx="823">
                  <c:v>13.733333333333333</c:v>
                </c:pt>
                <c:pt idx="824">
                  <c:v>13.75</c:v>
                </c:pt>
                <c:pt idx="825">
                  <c:v>13.766666666666667</c:v>
                </c:pt>
                <c:pt idx="826">
                  <c:v>13.783333333333333</c:v>
                </c:pt>
                <c:pt idx="827">
                  <c:v>13.8</c:v>
                </c:pt>
                <c:pt idx="828">
                  <c:v>13.816666666666666</c:v>
                </c:pt>
                <c:pt idx="829">
                  <c:v>13.833333333333334</c:v>
                </c:pt>
                <c:pt idx="830">
                  <c:v>13.85</c:v>
                </c:pt>
                <c:pt idx="831">
                  <c:v>13.866666666666667</c:v>
                </c:pt>
                <c:pt idx="832">
                  <c:v>13.883333333333333</c:v>
                </c:pt>
                <c:pt idx="833">
                  <c:v>13.9</c:v>
                </c:pt>
                <c:pt idx="834">
                  <c:v>13.916666666666666</c:v>
                </c:pt>
                <c:pt idx="835">
                  <c:v>13.933333333333334</c:v>
                </c:pt>
                <c:pt idx="836">
                  <c:v>13.95</c:v>
                </c:pt>
                <c:pt idx="837">
                  <c:v>13.966666666666667</c:v>
                </c:pt>
                <c:pt idx="838">
                  <c:v>13.983333333333333</c:v>
                </c:pt>
                <c:pt idx="839">
                  <c:v>14</c:v>
                </c:pt>
                <c:pt idx="840">
                  <c:v>14.016666666666667</c:v>
                </c:pt>
                <c:pt idx="841">
                  <c:v>14.033333333333333</c:v>
                </c:pt>
                <c:pt idx="842">
                  <c:v>14.05</c:v>
                </c:pt>
                <c:pt idx="843">
                  <c:v>14.066666666666666</c:v>
                </c:pt>
                <c:pt idx="844">
                  <c:v>14.083333333333334</c:v>
                </c:pt>
                <c:pt idx="845">
                  <c:v>14.1</c:v>
                </c:pt>
                <c:pt idx="846">
                  <c:v>14.116666666666667</c:v>
                </c:pt>
                <c:pt idx="847">
                  <c:v>14.133333333333333</c:v>
                </c:pt>
                <c:pt idx="848">
                  <c:v>14.15</c:v>
                </c:pt>
                <c:pt idx="849">
                  <c:v>14.166666666666666</c:v>
                </c:pt>
                <c:pt idx="850">
                  <c:v>14.183333333333334</c:v>
                </c:pt>
                <c:pt idx="851">
                  <c:v>14.2</c:v>
                </c:pt>
                <c:pt idx="852">
                  <c:v>14.216666666666667</c:v>
                </c:pt>
                <c:pt idx="853">
                  <c:v>14.233333333333333</c:v>
                </c:pt>
                <c:pt idx="854">
                  <c:v>14.25</c:v>
                </c:pt>
                <c:pt idx="855">
                  <c:v>14.266666666666667</c:v>
                </c:pt>
                <c:pt idx="856">
                  <c:v>14.283333333333333</c:v>
                </c:pt>
                <c:pt idx="857">
                  <c:v>14.3</c:v>
                </c:pt>
                <c:pt idx="858">
                  <c:v>14.316666666666666</c:v>
                </c:pt>
                <c:pt idx="859">
                  <c:v>14.333333333333334</c:v>
                </c:pt>
                <c:pt idx="860">
                  <c:v>14.35</c:v>
                </c:pt>
                <c:pt idx="861">
                  <c:v>14.366666666666667</c:v>
                </c:pt>
                <c:pt idx="862">
                  <c:v>14.383333333333333</c:v>
                </c:pt>
                <c:pt idx="863">
                  <c:v>14.4</c:v>
                </c:pt>
                <c:pt idx="864">
                  <c:v>14.416666666666666</c:v>
                </c:pt>
                <c:pt idx="865">
                  <c:v>14.433333333333334</c:v>
                </c:pt>
                <c:pt idx="866">
                  <c:v>14.45</c:v>
                </c:pt>
                <c:pt idx="867">
                  <c:v>14.466666666666667</c:v>
                </c:pt>
                <c:pt idx="868">
                  <c:v>14.483333333333333</c:v>
                </c:pt>
                <c:pt idx="869">
                  <c:v>14.5</c:v>
                </c:pt>
                <c:pt idx="870">
                  <c:v>14.516666666666667</c:v>
                </c:pt>
                <c:pt idx="871">
                  <c:v>14.533333333333333</c:v>
                </c:pt>
                <c:pt idx="872">
                  <c:v>14.55</c:v>
                </c:pt>
                <c:pt idx="873">
                  <c:v>14.566666666666666</c:v>
                </c:pt>
                <c:pt idx="874">
                  <c:v>14.583333333333334</c:v>
                </c:pt>
                <c:pt idx="875">
                  <c:v>14.6</c:v>
                </c:pt>
                <c:pt idx="876">
                  <c:v>14.616666666666667</c:v>
                </c:pt>
                <c:pt idx="877">
                  <c:v>14.633333333333333</c:v>
                </c:pt>
                <c:pt idx="878">
                  <c:v>14.65</c:v>
                </c:pt>
                <c:pt idx="879">
                  <c:v>14.666666666666666</c:v>
                </c:pt>
                <c:pt idx="880">
                  <c:v>14.683333333333334</c:v>
                </c:pt>
                <c:pt idx="881">
                  <c:v>14.7</c:v>
                </c:pt>
                <c:pt idx="882">
                  <c:v>14.716666666666667</c:v>
                </c:pt>
                <c:pt idx="883">
                  <c:v>14.733333333333333</c:v>
                </c:pt>
                <c:pt idx="884">
                  <c:v>14.75</c:v>
                </c:pt>
                <c:pt idx="885">
                  <c:v>14.766666666666667</c:v>
                </c:pt>
                <c:pt idx="886">
                  <c:v>14.783333333333333</c:v>
                </c:pt>
                <c:pt idx="887">
                  <c:v>14.8</c:v>
                </c:pt>
                <c:pt idx="888">
                  <c:v>14.816666666666666</c:v>
                </c:pt>
                <c:pt idx="889">
                  <c:v>14.833333333333334</c:v>
                </c:pt>
                <c:pt idx="890">
                  <c:v>14.85</c:v>
                </c:pt>
                <c:pt idx="891">
                  <c:v>14.866666666666667</c:v>
                </c:pt>
                <c:pt idx="892">
                  <c:v>14.883333333333333</c:v>
                </c:pt>
                <c:pt idx="893">
                  <c:v>14.9</c:v>
                </c:pt>
                <c:pt idx="894">
                  <c:v>14.916666666666666</c:v>
                </c:pt>
                <c:pt idx="895">
                  <c:v>14.933333333333334</c:v>
                </c:pt>
                <c:pt idx="896">
                  <c:v>14.95</c:v>
                </c:pt>
                <c:pt idx="897">
                  <c:v>14.966666666666667</c:v>
                </c:pt>
                <c:pt idx="898">
                  <c:v>14.983333333333333</c:v>
                </c:pt>
                <c:pt idx="899">
                  <c:v>15</c:v>
                </c:pt>
                <c:pt idx="900">
                  <c:v>15.016666666666667</c:v>
                </c:pt>
                <c:pt idx="901">
                  <c:v>15.033333333333333</c:v>
                </c:pt>
                <c:pt idx="902">
                  <c:v>15.05</c:v>
                </c:pt>
                <c:pt idx="903">
                  <c:v>15.066666666666666</c:v>
                </c:pt>
                <c:pt idx="904">
                  <c:v>15.083333333333334</c:v>
                </c:pt>
                <c:pt idx="905">
                  <c:v>15.1</c:v>
                </c:pt>
                <c:pt idx="906">
                  <c:v>15.116666666666667</c:v>
                </c:pt>
                <c:pt idx="907">
                  <c:v>15.133333333333333</c:v>
                </c:pt>
                <c:pt idx="908">
                  <c:v>15.15</c:v>
                </c:pt>
                <c:pt idx="909">
                  <c:v>15.166666666666666</c:v>
                </c:pt>
                <c:pt idx="910">
                  <c:v>15.183333333333334</c:v>
                </c:pt>
                <c:pt idx="911">
                  <c:v>15.2</c:v>
                </c:pt>
                <c:pt idx="912">
                  <c:v>15.216666666666667</c:v>
                </c:pt>
                <c:pt idx="913">
                  <c:v>15.233333333333333</c:v>
                </c:pt>
                <c:pt idx="914">
                  <c:v>15.25</c:v>
                </c:pt>
                <c:pt idx="915">
                  <c:v>15.266666666666667</c:v>
                </c:pt>
                <c:pt idx="916">
                  <c:v>15.283333333333333</c:v>
                </c:pt>
                <c:pt idx="917">
                  <c:v>15.3</c:v>
                </c:pt>
                <c:pt idx="918">
                  <c:v>15.316666666666666</c:v>
                </c:pt>
                <c:pt idx="919">
                  <c:v>15.333333333333334</c:v>
                </c:pt>
                <c:pt idx="920">
                  <c:v>15.35</c:v>
                </c:pt>
                <c:pt idx="921">
                  <c:v>15.366666666666667</c:v>
                </c:pt>
                <c:pt idx="922">
                  <c:v>15.383333333333333</c:v>
                </c:pt>
                <c:pt idx="923">
                  <c:v>15.4</c:v>
                </c:pt>
                <c:pt idx="924">
                  <c:v>15.416666666666666</c:v>
                </c:pt>
                <c:pt idx="925">
                  <c:v>15.433333333333334</c:v>
                </c:pt>
                <c:pt idx="926">
                  <c:v>15.45</c:v>
                </c:pt>
                <c:pt idx="927">
                  <c:v>15.466666666666667</c:v>
                </c:pt>
                <c:pt idx="928">
                  <c:v>15.483333333333333</c:v>
                </c:pt>
                <c:pt idx="929">
                  <c:v>15.5</c:v>
                </c:pt>
                <c:pt idx="930">
                  <c:v>15.516666666666667</c:v>
                </c:pt>
                <c:pt idx="931">
                  <c:v>15.533333333333333</c:v>
                </c:pt>
                <c:pt idx="932">
                  <c:v>15.55</c:v>
                </c:pt>
                <c:pt idx="933">
                  <c:v>15.566666666666666</c:v>
                </c:pt>
                <c:pt idx="934">
                  <c:v>15.583333333333334</c:v>
                </c:pt>
                <c:pt idx="935">
                  <c:v>15.6</c:v>
                </c:pt>
                <c:pt idx="936">
                  <c:v>15.616666666666667</c:v>
                </c:pt>
                <c:pt idx="937">
                  <c:v>15.633333333333333</c:v>
                </c:pt>
                <c:pt idx="938">
                  <c:v>15.65</c:v>
                </c:pt>
                <c:pt idx="939">
                  <c:v>15.666666666666666</c:v>
                </c:pt>
                <c:pt idx="940">
                  <c:v>15.683333333333334</c:v>
                </c:pt>
                <c:pt idx="941">
                  <c:v>15.7</c:v>
                </c:pt>
                <c:pt idx="942">
                  <c:v>15.716666666666667</c:v>
                </c:pt>
                <c:pt idx="943">
                  <c:v>15.733333333333333</c:v>
                </c:pt>
                <c:pt idx="944">
                  <c:v>15.75</c:v>
                </c:pt>
                <c:pt idx="945">
                  <c:v>15.766666666666667</c:v>
                </c:pt>
                <c:pt idx="946">
                  <c:v>15.783333333333333</c:v>
                </c:pt>
                <c:pt idx="947">
                  <c:v>15.8</c:v>
                </c:pt>
                <c:pt idx="948">
                  <c:v>15.816666666666666</c:v>
                </c:pt>
                <c:pt idx="949">
                  <c:v>15.833333333333334</c:v>
                </c:pt>
                <c:pt idx="950">
                  <c:v>15.85</c:v>
                </c:pt>
                <c:pt idx="951">
                  <c:v>15.866666666666667</c:v>
                </c:pt>
                <c:pt idx="952">
                  <c:v>15.883333333333333</c:v>
                </c:pt>
                <c:pt idx="953">
                  <c:v>15.9</c:v>
                </c:pt>
                <c:pt idx="954">
                  <c:v>15.916666666666666</c:v>
                </c:pt>
                <c:pt idx="955">
                  <c:v>15.933333333333334</c:v>
                </c:pt>
                <c:pt idx="956">
                  <c:v>15.95</c:v>
                </c:pt>
                <c:pt idx="957">
                  <c:v>15.966666666666667</c:v>
                </c:pt>
                <c:pt idx="958">
                  <c:v>15.983333333333333</c:v>
                </c:pt>
                <c:pt idx="959">
                  <c:v>16</c:v>
                </c:pt>
                <c:pt idx="960">
                  <c:v>16.016666666666666</c:v>
                </c:pt>
                <c:pt idx="961">
                  <c:v>16.033333333333335</c:v>
                </c:pt>
                <c:pt idx="962">
                  <c:v>16.05</c:v>
                </c:pt>
                <c:pt idx="963">
                  <c:v>16.066666666666666</c:v>
                </c:pt>
                <c:pt idx="964">
                  <c:v>16.083333333333332</c:v>
                </c:pt>
                <c:pt idx="965">
                  <c:v>16.100000000000001</c:v>
                </c:pt>
                <c:pt idx="966">
                  <c:v>16.116666666666667</c:v>
                </c:pt>
                <c:pt idx="967">
                  <c:v>16.133333333333333</c:v>
                </c:pt>
                <c:pt idx="968">
                  <c:v>16.149999999999999</c:v>
                </c:pt>
                <c:pt idx="969">
                  <c:v>16.166666666666668</c:v>
                </c:pt>
                <c:pt idx="970">
                  <c:v>16.183333333333334</c:v>
                </c:pt>
                <c:pt idx="971">
                  <c:v>16.2</c:v>
                </c:pt>
                <c:pt idx="972">
                  <c:v>16.216666666666665</c:v>
                </c:pt>
                <c:pt idx="973">
                  <c:v>16.233333333333334</c:v>
                </c:pt>
                <c:pt idx="974">
                  <c:v>16.25</c:v>
                </c:pt>
                <c:pt idx="975">
                  <c:v>16.266666666666666</c:v>
                </c:pt>
                <c:pt idx="976">
                  <c:v>16.283333333333335</c:v>
                </c:pt>
                <c:pt idx="977">
                  <c:v>16.3</c:v>
                </c:pt>
                <c:pt idx="978">
                  <c:v>16.316666666666666</c:v>
                </c:pt>
                <c:pt idx="979">
                  <c:v>16.333333333333332</c:v>
                </c:pt>
                <c:pt idx="980">
                  <c:v>16.350000000000001</c:v>
                </c:pt>
                <c:pt idx="981">
                  <c:v>16.366666666666667</c:v>
                </c:pt>
                <c:pt idx="982">
                  <c:v>16.383333333333333</c:v>
                </c:pt>
                <c:pt idx="983">
                  <c:v>16.399999999999999</c:v>
                </c:pt>
                <c:pt idx="984">
                  <c:v>16.416666666666668</c:v>
                </c:pt>
                <c:pt idx="985">
                  <c:v>16.433333333333334</c:v>
                </c:pt>
                <c:pt idx="986">
                  <c:v>16.45</c:v>
                </c:pt>
                <c:pt idx="987">
                  <c:v>16.466666666666665</c:v>
                </c:pt>
                <c:pt idx="988">
                  <c:v>16.483333333333334</c:v>
                </c:pt>
                <c:pt idx="989">
                  <c:v>16.5</c:v>
                </c:pt>
                <c:pt idx="990">
                  <c:v>16.516666666666666</c:v>
                </c:pt>
                <c:pt idx="991">
                  <c:v>16.533333333333335</c:v>
                </c:pt>
                <c:pt idx="992">
                  <c:v>16.55</c:v>
                </c:pt>
                <c:pt idx="993">
                  <c:v>16.566666666666666</c:v>
                </c:pt>
                <c:pt idx="994">
                  <c:v>16.583333333333332</c:v>
                </c:pt>
                <c:pt idx="995">
                  <c:v>16.600000000000001</c:v>
                </c:pt>
                <c:pt idx="996">
                  <c:v>16.616666666666667</c:v>
                </c:pt>
                <c:pt idx="997">
                  <c:v>16.633333333333333</c:v>
                </c:pt>
                <c:pt idx="998">
                  <c:v>16.649999999999999</c:v>
                </c:pt>
                <c:pt idx="999">
                  <c:v>16.666666666666668</c:v>
                </c:pt>
                <c:pt idx="1000">
                  <c:v>16.683333333333334</c:v>
                </c:pt>
                <c:pt idx="1001">
                  <c:v>16.7</c:v>
                </c:pt>
                <c:pt idx="1002">
                  <c:v>16.716666666666665</c:v>
                </c:pt>
                <c:pt idx="1003">
                  <c:v>16.733333333333334</c:v>
                </c:pt>
                <c:pt idx="1004">
                  <c:v>16.75</c:v>
                </c:pt>
                <c:pt idx="1005">
                  <c:v>16.766666666666666</c:v>
                </c:pt>
                <c:pt idx="1006">
                  <c:v>16.783333333333335</c:v>
                </c:pt>
                <c:pt idx="1007">
                  <c:v>16.8</c:v>
                </c:pt>
                <c:pt idx="1008">
                  <c:v>16.816666666666666</c:v>
                </c:pt>
                <c:pt idx="1009">
                  <c:v>16.833333333333332</c:v>
                </c:pt>
                <c:pt idx="1010">
                  <c:v>16.850000000000001</c:v>
                </c:pt>
                <c:pt idx="1011">
                  <c:v>16.866666666666667</c:v>
                </c:pt>
                <c:pt idx="1012">
                  <c:v>16.883333333333333</c:v>
                </c:pt>
                <c:pt idx="1013">
                  <c:v>16.899999999999999</c:v>
                </c:pt>
                <c:pt idx="1014">
                  <c:v>16.916666666666668</c:v>
                </c:pt>
                <c:pt idx="1015">
                  <c:v>16.933333333333334</c:v>
                </c:pt>
                <c:pt idx="1016">
                  <c:v>16.95</c:v>
                </c:pt>
                <c:pt idx="1017">
                  <c:v>16.966666666666665</c:v>
                </c:pt>
                <c:pt idx="1018">
                  <c:v>16.983333333333334</c:v>
                </c:pt>
                <c:pt idx="1019">
                  <c:v>17</c:v>
                </c:pt>
                <c:pt idx="1020">
                  <c:v>17.016666666666666</c:v>
                </c:pt>
                <c:pt idx="1021">
                  <c:v>17.033333333333335</c:v>
                </c:pt>
                <c:pt idx="1022">
                  <c:v>17.05</c:v>
                </c:pt>
                <c:pt idx="1023">
                  <c:v>17.066666666666666</c:v>
                </c:pt>
                <c:pt idx="1024">
                  <c:v>17.083333333333332</c:v>
                </c:pt>
                <c:pt idx="1025">
                  <c:v>17.100000000000001</c:v>
                </c:pt>
                <c:pt idx="1026">
                  <c:v>17.116666666666667</c:v>
                </c:pt>
                <c:pt idx="1027">
                  <c:v>17.133333333333333</c:v>
                </c:pt>
                <c:pt idx="1028">
                  <c:v>17.149999999999999</c:v>
                </c:pt>
                <c:pt idx="1029">
                  <c:v>17.166666666666668</c:v>
                </c:pt>
                <c:pt idx="1030">
                  <c:v>17.183333333333334</c:v>
                </c:pt>
                <c:pt idx="1031">
                  <c:v>17.2</c:v>
                </c:pt>
                <c:pt idx="1032">
                  <c:v>17.216666666666665</c:v>
                </c:pt>
                <c:pt idx="1033">
                  <c:v>17.233333333333334</c:v>
                </c:pt>
                <c:pt idx="1034">
                  <c:v>17.25</c:v>
                </c:pt>
                <c:pt idx="1035">
                  <c:v>17.266666666666666</c:v>
                </c:pt>
                <c:pt idx="1036">
                  <c:v>17.283333333333335</c:v>
                </c:pt>
                <c:pt idx="1037">
                  <c:v>17.3</c:v>
                </c:pt>
                <c:pt idx="1038">
                  <c:v>17.316666666666666</c:v>
                </c:pt>
                <c:pt idx="1039">
                  <c:v>17.333333333333332</c:v>
                </c:pt>
                <c:pt idx="1040">
                  <c:v>17.350000000000001</c:v>
                </c:pt>
                <c:pt idx="1041">
                  <c:v>17.366666666666667</c:v>
                </c:pt>
                <c:pt idx="1042">
                  <c:v>17.383333333333333</c:v>
                </c:pt>
                <c:pt idx="1043">
                  <c:v>17.399999999999999</c:v>
                </c:pt>
                <c:pt idx="1044">
                  <c:v>17.416666666666668</c:v>
                </c:pt>
                <c:pt idx="1045">
                  <c:v>17.433333333333334</c:v>
                </c:pt>
                <c:pt idx="1046">
                  <c:v>17.45</c:v>
                </c:pt>
                <c:pt idx="1047">
                  <c:v>17.466666666666665</c:v>
                </c:pt>
                <c:pt idx="1048">
                  <c:v>17.483333333333334</c:v>
                </c:pt>
                <c:pt idx="1049">
                  <c:v>17.5</c:v>
                </c:pt>
                <c:pt idx="1050">
                  <c:v>17.516666666666666</c:v>
                </c:pt>
                <c:pt idx="1051">
                  <c:v>17.533333333333335</c:v>
                </c:pt>
                <c:pt idx="1052">
                  <c:v>17.55</c:v>
                </c:pt>
                <c:pt idx="1053">
                  <c:v>17.566666666666666</c:v>
                </c:pt>
                <c:pt idx="1054">
                  <c:v>17.583333333333332</c:v>
                </c:pt>
                <c:pt idx="1055">
                  <c:v>17.600000000000001</c:v>
                </c:pt>
                <c:pt idx="1056">
                  <c:v>17.616666666666667</c:v>
                </c:pt>
                <c:pt idx="1057">
                  <c:v>17.633333333333333</c:v>
                </c:pt>
                <c:pt idx="1058">
                  <c:v>17.649999999999999</c:v>
                </c:pt>
                <c:pt idx="1059">
                  <c:v>17.666666666666668</c:v>
                </c:pt>
                <c:pt idx="1060">
                  <c:v>17.683333333333334</c:v>
                </c:pt>
                <c:pt idx="1061">
                  <c:v>17.7</c:v>
                </c:pt>
                <c:pt idx="1062">
                  <c:v>17.716666666666665</c:v>
                </c:pt>
                <c:pt idx="1063">
                  <c:v>17.733333333333334</c:v>
                </c:pt>
                <c:pt idx="1064">
                  <c:v>17.75</c:v>
                </c:pt>
                <c:pt idx="1065">
                  <c:v>17.766666666666666</c:v>
                </c:pt>
                <c:pt idx="1066">
                  <c:v>17.783333333333335</c:v>
                </c:pt>
                <c:pt idx="1067">
                  <c:v>17.8</c:v>
                </c:pt>
                <c:pt idx="1068">
                  <c:v>17.816666666666666</c:v>
                </c:pt>
                <c:pt idx="1069">
                  <c:v>17.833333333333332</c:v>
                </c:pt>
                <c:pt idx="1070">
                  <c:v>17.850000000000001</c:v>
                </c:pt>
                <c:pt idx="1071">
                  <c:v>17.866666666666667</c:v>
                </c:pt>
                <c:pt idx="1072">
                  <c:v>17.883333333333333</c:v>
                </c:pt>
                <c:pt idx="1073">
                  <c:v>17.899999999999999</c:v>
                </c:pt>
                <c:pt idx="1074">
                  <c:v>17.916666666666668</c:v>
                </c:pt>
                <c:pt idx="1075">
                  <c:v>17.933333333333334</c:v>
                </c:pt>
                <c:pt idx="1076">
                  <c:v>17.95</c:v>
                </c:pt>
                <c:pt idx="1077">
                  <c:v>17.966666666666665</c:v>
                </c:pt>
                <c:pt idx="1078">
                  <c:v>17.983333333333334</c:v>
                </c:pt>
                <c:pt idx="1079">
                  <c:v>18</c:v>
                </c:pt>
                <c:pt idx="1080">
                  <c:v>18.016666666666666</c:v>
                </c:pt>
                <c:pt idx="1081">
                  <c:v>18.033333333333335</c:v>
                </c:pt>
                <c:pt idx="1082">
                  <c:v>18.05</c:v>
                </c:pt>
                <c:pt idx="1083">
                  <c:v>18.066666666666666</c:v>
                </c:pt>
                <c:pt idx="1084">
                  <c:v>18.083333333333332</c:v>
                </c:pt>
                <c:pt idx="1085">
                  <c:v>18.100000000000001</c:v>
                </c:pt>
                <c:pt idx="1086">
                  <c:v>18.116666666666667</c:v>
                </c:pt>
                <c:pt idx="1087">
                  <c:v>18.133333333333333</c:v>
                </c:pt>
                <c:pt idx="1088">
                  <c:v>18.149999999999999</c:v>
                </c:pt>
                <c:pt idx="1089">
                  <c:v>18.166666666666668</c:v>
                </c:pt>
                <c:pt idx="1090">
                  <c:v>18.183333333333334</c:v>
                </c:pt>
                <c:pt idx="1091">
                  <c:v>18.2</c:v>
                </c:pt>
                <c:pt idx="1092">
                  <c:v>18.216666666666665</c:v>
                </c:pt>
                <c:pt idx="1093">
                  <c:v>18.233333333333334</c:v>
                </c:pt>
                <c:pt idx="1094">
                  <c:v>18.25</c:v>
                </c:pt>
                <c:pt idx="1095">
                  <c:v>18.266666666666666</c:v>
                </c:pt>
                <c:pt idx="1096">
                  <c:v>18.283333333333335</c:v>
                </c:pt>
                <c:pt idx="1097">
                  <c:v>18.3</c:v>
                </c:pt>
                <c:pt idx="1098">
                  <c:v>18.316666666666666</c:v>
                </c:pt>
                <c:pt idx="1099">
                  <c:v>18.333333333333332</c:v>
                </c:pt>
                <c:pt idx="1100">
                  <c:v>18.350000000000001</c:v>
                </c:pt>
                <c:pt idx="1101">
                  <c:v>18.366666666666667</c:v>
                </c:pt>
                <c:pt idx="1102">
                  <c:v>18.383333333333333</c:v>
                </c:pt>
                <c:pt idx="1103">
                  <c:v>18.399999999999999</c:v>
                </c:pt>
                <c:pt idx="1104">
                  <c:v>18.416666666666668</c:v>
                </c:pt>
                <c:pt idx="1105">
                  <c:v>18.433333333333334</c:v>
                </c:pt>
                <c:pt idx="1106">
                  <c:v>18.45</c:v>
                </c:pt>
                <c:pt idx="1107">
                  <c:v>18.466666666666665</c:v>
                </c:pt>
                <c:pt idx="1108">
                  <c:v>18.483333333333334</c:v>
                </c:pt>
                <c:pt idx="1109">
                  <c:v>18.5</c:v>
                </c:pt>
                <c:pt idx="1110">
                  <c:v>18.516666666666666</c:v>
                </c:pt>
                <c:pt idx="1111">
                  <c:v>18.533333333333335</c:v>
                </c:pt>
                <c:pt idx="1112">
                  <c:v>18.55</c:v>
                </c:pt>
                <c:pt idx="1113">
                  <c:v>18.566666666666666</c:v>
                </c:pt>
                <c:pt idx="1114">
                  <c:v>18.583333333333332</c:v>
                </c:pt>
                <c:pt idx="1115">
                  <c:v>18.600000000000001</c:v>
                </c:pt>
                <c:pt idx="1116">
                  <c:v>18.616666666666667</c:v>
                </c:pt>
                <c:pt idx="1117">
                  <c:v>18.633333333333333</c:v>
                </c:pt>
                <c:pt idx="1118">
                  <c:v>18.649999999999999</c:v>
                </c:pt>
                <c:pt idx="1119">
                  <c:v>18.666666666666668</c:v>
                </c:pt>
                <c:pt idx="1120">
                  <c:v>18.683333333333334</c:v>
                </c:pt>
                <c:pt idx="1121">
                  <c:v>18.7</c:v>
                </c:pt>
                <c:pt idx="1122">
                  <c:v>18.716666666666665</c:v>
                </c:pt>
                <c:pt idx="1123">
                  <c:v>18.733333333333334</c:v>
                </c:pt>
                <c:pt idx="1124">
                  <c:v>18.75</c:v>
                </c:pt>
                <c:pt idx="1125">
                  <c:v>18.766666666666666</c:v>
                </c:pt>
                <c:pt idx="1126">
                  <c:v>18.783333333333335</c:v>
                </c:pt>
                <c:pt idx="1127">
                  <c:v>18.8</c:v>
                </c:pt>
                <c:pt idx="1128">
                  <c:v>18.816666666666666</c:v>
                </c:pt>
                <c:pt idx="1129">
                  <c:v>18.833333333333332</c:v>
                </c:pt>
                <c:pt idx="1130">
                  <c:v>18.850000000000001</c:v>
                </c:pt>
                <c:pt idx="1131">
                  <c:v>18.866666666666667</c:v>
                </c:pt>
                <c:pt idx="1132">
                  <c:v>18.883333333333333</c:v>
                </c:pt>
                <c:pt idx="1133">
                  <c:v>18.899999999999999</c:v>
                </c:pt>
                <c:pt idx="1134">
                  <c:v>18.916666666666668</c:v>
                </c:pt>
                <c:pt idx="1135">
                  <c:v>18.933333333333334</c:v>
                </c:pt>
                <c:pt idx="1136">
                  <c:v>18.95</c:v>
                </c:pt>
                <c:pt idx="1137">
                  <c:v>18.966666666666665</c:v>
                </c:pt>
                <c:pt idx="1138">
                  <c:v>18.983333333333334</c:v>
                </c:pt>
                <c:pt idx="1139">
                  <c:v>19</c:v>
                </c:pt>
                <c:pt idx="1140">
                  <c:v>19.016666666666666</c:v>
                </c:pt>
                <c:pt idx="1141">
                  <c:v>19.033333333333335</c:v>
                </c:pt>
                <c:pt idx="1142">
                  <c:v>19.05</c:v>
                </c:pt>
                <c:pt idx="1143">
                  <c:v>19.066666666666666</c:v>
                </c:pt>
                <c:pt idx="1144">
                  <c:v>19.083333333333332</c:v>
                </c:pt>
                <c:pt idx="1145">
                  <c:v>19.100000000000001</c:v>
                </c:pt>
                <c:pt idx="1146">
                  <c:v>19.116666666666667</c:v>
                </c:pt>
                <c:pt idx="1147">
                  <c:v>19.133333333333333</c:v>
                </c:pt>
                <c:pt idx="1148">
                  <c:v>19.149999999999999</c:v>
                </c:pt>
                <c:pt idx="1149">
                  <c:v>19.166666666666668</c:v>
                </c:pt>
                <c:pt idx="1150">
                  <c:v>19.183333333333334</c:v>
                </c:pt>
                <c:pt idx="1151">
                  <c:v>19.2</c:v>
                </c:pt>
                <c:pt idx="1152">
                  <c:v>19.216666666666665</c:v>
                </c:pt>
                <c:pt idx="1153">
                  <c:v>19.233333333333334</c:v>
                </c:pt>
                <c:pt idx="1154">
                  <c:v>19.25</c:v>
                </c:pt>
                <c:pt idx="1155">
                  <c:v>19.266666666666666</c:v>
                </c:pt>
                <c:pt idx="1156">
                  <c:v>19.283333333333335</c:v>
                </c:pt>
                <c:pt idx="1157">
                  <c:v>19.3</c:v>
                </c:pt>
                <c:pt idx="1158">
                  <c:v>19.316666666666666</c:v>
                </c:pt>
                <c:pt idx="1159">
                  <c:v>19.333333333333332</c:v>
                </c:pt>
                <c:pt idx="1160">
                  <c:v>19.350000000000001</c:v>
                </c:pt>
                <c:pt idx="1161">
                  <c:v>19.366666666666667</c:v>
                </c:pt>
                <c:pt idx="1162">
                  <c:v>19.383333333333333</c:v>
                </c:pt>
                <c:pt idx="1163">
                  <c:v>19.399999999999999</c:v>
                </c:pt>
                <c:pt idx="1164">
                  <c:v>19.416666666666668</c:v>
                </c:pt>
                <c:pt idx="1165">
                  <c:v>19.433333333333334</c:v>
                </c:pt>
                <c:pt idx="1166">
                  <c:v>19.45</c:v>
                </c:pt>
                <c:pt idx="1167">
                  <c:v>19.466666666666665</c:v>
                </c:pt>
                <c:pt idx="1168">
                  <c:v>19.483333333333334</c:v>
                </c:pt>
                <c:pt idx="1169">
                  <c:v>19.5</c:v>
                </c:pt>
                <c:pt idx="1170">
                  <c:v>19.516666666666666</c:v>
                </c:pt>
                <c:pt idx="1171">
                  <c:v>19.533333333333335</c:v>
                </c:pt>
                <c:pt idx="1172">
                  <c:v>19.55</c:v>
                </c:pt>
                <c:pt idx="1173">
                  <c:v>19.566666666666666</c:v>
                </c:pt>
                <c:pt idx="1174">
                  <c:v>19.583333333333332</c:v>
                </c:pt>
                <c:pt idx="1175">
                  <c:v>19.600000000000001</c:v>
                </c:pt>
                <c:pt idx="1176">
                  <c:v>19.616666666666667</c:v>
                </c:pt>
                <c:pt idx="1177">
                  <c:v>19.633333333333333</c:v>
                </c:pt>
                <c:pt idx="1178">
                  <c:v>19.649999999999999</c:v>
                </c:pt>
                <c:pt idx="1179">
                  <c:v>19.666666666666668</c:v>
                </c:pt>
                <c:pt idx="1180">
                  <c:v>19.683333333333334</c:v>
                </c:pt>
                <c:pt idx="1181">
                  <c:v>19.7</c:v>
                </c:pt>
                <c:pt idx="1182">
                  <c:v>19.716666666666665</c:v>
                </c:pt>
                <c:pt idx="1183">
                  <c:v>19.733333333333334</c:v>
                </c:pt>
                <c:pt idx="1184">
                  <c:v>19.75</c:v>
                </c:pt>
                <c:pt idx="1185">
                  <c:v>19.766666666666666</c:v>
                </c:pt>
                <c:pt idx="1186">
                  <c:v>19.783333333333335</c:v>
                </c:pt>
                <c:pt idx="1187">
                  <c:v>19.8</c:v>
                </c:pt>
                <c:pt idx="1188">
                  <c:v>19.816666666666666</c:v>
                </c:pt>
                <c:pt idx="1189">
                  <c:v>19.833333333333332</c:v>
                </c:pt>
                <c:pt idx="1190">
                  <c:v>19.850000000000001</c:v>
                </c:pt>
                <c:pt idx="1191">
                  <c:v>19.866666666666667</c:v>
                </c:pt>
                <c:pt idx="1192">
                  <c:v>19.883333333333333</c:v>
                </c:pt>
                <c:pt idx="1193">
                  <c:v>19.899999999999999</c:v>
                </c:pt>
                <c:pt idx="1194">
                  <c:v>19.916666666666668</c:v>
                </c:pt>
                <c:pt idx="1195">
                  <c:v>19.933333333333334</c:v>
                </c:pt>
                <c:pt idx="1196">
                  <c:v>19.95</c:v>
                </c:pt>
                <c:pt idx="1197">
                  <c:v>19.966666666666665</c:v>
                </c:pt>
                <c:pt idx="1198">
                  <c:v>19.983333333333334</c:v>
                </c:pt>
                <c:pt idx="1199">
                  <c:v>20</c:v>
                </c:pt>
                <c:pt idx="1200">
                  <c:v>20.016666666666666</c:v>
                </c:pt>
                <c:pt idx="1201">
                  <c:v>20.033333333333335</c:v>
                </c:pt>
                <c:pt idx="1202">
                  <c:v>20.05</c:v>
                </c:pt>
                <c:pt idx="1203">
                  <c:v>20.066666666666666</c:v>
                </c:pt>
                <c:pt idx="1204">
                  <c:v>20.083333333333332</c:v>
                </c:pt>
                <c:pt idx="1205">
                  <c:v>20.100000000000001</c:v>
                </c:pt>
                <c:pt idx="1206">
                  <c:v>20.116666666666667</c:v>
                </c:pt>
                <c:pt idx="1207">
                  <c:v>20.133333333333333</c:v>
                </c:pt>
                <c:pt idx="1208">
                  <c:v>20.149999999999999</c:v>
                </c:pt>
                <c:pt idx="1209">
                  <c:v>20.166666666666668</c:v>
                </c:pt>
                <c:pt idx="1210">
                  <c:v>20.183333333333334</c:v>
                </c:pt>
                <c:pt idx="1211">
                  <c:v>20.2</c:v>
                </c:pt>
                <c:pt idx="1212">
                  <c:v>20.216666666666665</c:v>
                </c:pt>
                <c:pt idx="1213">
                  <c:v>20.233333333333334</c:v>
                </c:pt>
                <c:pt idx="1214">
                  <c:v>20.25</c:v>
                </c:pt>
                <c:pt idx="1215">
                  <c:v>20.266666666666666</c:v>
                </c:pt>
                <c:pt idx="1216">
                  <c:v>20.283333333333335</c:v>
                </c:pt>
                <c:pt idx="1217">
                  <c:v>20.3</c:v>
                </c:pt>
                <c:pt idx="1218">
                  <c:v>20.316666666666666</c:v>
                </c:pt>
                <c:pt idx="1219">
                  <c:v>20.333333333333332</c:v>
                </c:pt>
                <c:pt idx="1220">
                  <c:v>20.350000000000001</c:v>
                </c:pt>
                <c:pt idx="1221">
                  <c:v>20.366666666666667</c:v>
                </c:pt>
                <c:pt idx="1222">
                  <c:v>20.383333333333333</c:v>
                </c:pt>
                <c:pt idx="1223">
                  <c:v>20.399999999999999</c:v>
                </c:pt>
                <c:pt idx="1224">
                  <c:v>20.416666666666668</c:v>
                </c:pt>
                <c:pt idx="1225">
                  <c:v>20.433333333333334</c:v>
                </c:pt>
                <c:pt idx="1226">
                  <c:v>20.45</c:v>
                </c:pt>
                <c:pt idx="1227">
                  <c:v>20.466666666666665</c:v>
                </c:pt>
                <c:pt idx="1228">
                  <c:v>20.483333333333334</c:v>
                </c:pt>
                <c:pt idx="1229">
                  <c:v>20.5</c:v>
                </c:pt>
                <c:pt idx="1230">
                  <c:v>20.516666666666666</c:v>
                </c:pt>
                <c:pt idx="1231">
                  <c:v>20.533333333333335</c:v>
                </c:pt>
                <c:pt idx="1232">
                  <c:v>20.55</c:v>
                </c:pt>
                <c:pt idx="1233">
                  <c:v>20.566666666666666</c:v>
                </c:pt>
                <c:pt idx="1234">
                  <c:v>20.583333333333332</c:v>
                </c:pt>
                <c:pt idx="1235">
                  <c:v>20.6</c:v>
                </c:pt>
                <c:pt idx="1236">
                  <c:v>20.616666666666667</c:v>
                </c:pt>
                <c:pt idx="1237">
                  <c:v>20.633333333333333</c:v>
                </c:pt>
                <c:pt idx="1238">
                  <c:v>20.65</c:v>
                </c:pt>
                <c:pt idx="1239">
                  <c:v>20.666666666666668</c:v>
                </c:pt>
                <c:pt idx="1240">
                  <c:v>20.683333333333334</c:v>
                </c:pt>
                <c:pt idx="1241">
                  <c:v>20.7</c:v>
                </c:pt>
                <c:pt idx="1242">
                  <c:v>20.716666666666665</c:v>
                </c:pt>
                <c:pt idx="1243">
                  <c:v>20.733333333333334</c:v>
                </c:pt>
                <c:pt idx="1244">
                  <c:v>20.75</c:v>
                </c:pt>
                <c:pt idx="1245">
                  <c:v>20.766666666666666</c:v>
                </c:pt>
                <c:pt idx="1246">
                  <c:v>20.783333333333335</c:v>
                </c:pt>
                <c:pt idx="1247">
                  <c:v>20.8</c:v>
                </c:pt>
                <c:pt idx="1248">
                  <c:v>20.816666666666666</c:v>
                </c:pt>
                <c:pt idx="1249">
                  <c:v>20.833333333333332</c:v>
                </c:pt>
                <c:pt idx="1250">
                  <c:v>20.85</c:v>
                </c:pt>
                <c:pt idx="1251">
                  <c:v>20.866666666666667</c:v>
                </c:pt>
                <c:pt idx="1252">
                  <c:v>20.883333333333333</c:v>
                </c:pt>
                <c:pt idx="1253">
                  <c:v>20.9</c:v>
                </c:pt>
                <c:pt idx="1254">
                  <c:v>20.916666666666668</c:v>
                </c:pt>
                <c:pt idx="1255">
                  <c:v>20.933333333333334</c:v>
                </c:pt>
                <c:pt idx="1256">
                  <c:v>20.95</c:v>
                </c:pt>
                <c:pt idx="1257">
                  <c:v>20.966666666666665</c:v>
                </c:pt>
                <c:pt idx="1258">
                  <c:v>20.983333333333334</c:v>
                </c:pt>
                <c:pt idx="1259">
                  <c:v>21</c:v>
                </c:pt>
                <c:pt idx="1260">
                  <c:v>21.016666666666666</c:v>
                </c:pt>
                <c:pt idx="1261">
                  <c:v>21.033333333333335</c:v>
                </c:pt>
                <c:pt idx="1262">
                  <c:v>21.05</c:v>
                </c:pt>
                <c:pt idx="1263">
                  <c:v>21.066666666666666</c:v>
                </c:pt>
                <c:pt idx="1264">
                  <c:v>21.083333333333332</c:v>
                </c:pt>
                <c:pt idx="1265">
                  <c:v>21.1</c:v>
                </c:pt>
                <c:pt idx="1266">
                  <c:v>21.116666666666667</c:v>
                </c:pt>
                <c:pt idx="1267">
                  <c:v>21.133333333333333</c:v>
                </c:pt>
                <c:pt idx="1268">
                  <c:v>21.15</c:v>
                </c:pt>
                <c:pt idx="1269">
                  <c:v>21.166666666666668</c:v>
                </c:pt>
                <c:pt idx="1270">
                  <c:v>21.183333333333334</c:v>
                </c:pt>
                <c:pt idx="1271">
                  <c:v>21.2</c:v>
                </c:pt>
                <c:pt idx="1272">
                  <c:v>21.216666666666665</c:v>
                </c:pt>
                <c:pt idx="1273">
                  <c:v>21.233333333333334</c:v>
                </c:pt>
                <c:pt idx="1274">
                  <c:v>21.25</c:v>
                </c:pt>
                <c:pt idx="1275">
                  <c:v>21.266666666666666</c:v>
                </c:pt>
                <c:pt idx="1276">
                  <c:v>21.283333333333335</c:v>
                </c:pt>
                <c:pt idx="1277">
                  <c:v>21.3</c:v>
                </c:pt>
                <c:pt idx="1278">
                  <c:v>21.316666666666666</c:v>
                </c:pt>
                <c:pt idx="1279">
                  <c:v>21.333333333333332</c:v>
                </c:pt>
                <c:pt idx="1280">
                  <c:v>21.35</c:v>
                </c:pt>
                <c:pt idx="1281">
                  <c:v>21.366666666666667</c:v>
                </c:pt>
                <c:pt idx="1282">
                  <c:v>21.383333333333333</c:v>
                </c:pt>
                <c:pt idx="1283">
                  <c:v>21.4</c:v>
                </c:pt>
                <c:pt idx="1284">
                  <c:v>21.416666666666668</c:v>
                </c:pt>
                <c:pt idx="1285">
                  <c:v>21.433333333333334</c:v>
                </c:pt>
                <c:pt idx="1286">
                  <c:v>21.45</c:v>
                </c:pt>
                <c:pt idx="1287">
                  <c:v>21.466666666666665</c:v>
                </c:pt>
                <c:pt idx="1288">
                  <c:v>21.483333333333334</c:v>
                </c:pt>
                <c:pt idx="1289">
                  <c:v>21.5</c:v>
                </c:pt>
                <c:pt idx="1290">
                  <c:v>21.516666666666666</c:v>
                </c:pt>
                <c:pt idx="1291">
                  <c:v>21.533333333333335</c:v>
                </c:pt>
                <c:pt idx="1292">
                  <c:v>21.55</c:v>
                </c:pt>
                <c:pt idx="1293">
                  <c:v>21.566666666666666</c:v>
                </c:pt>
                <c:pt idx="1294">
                  <c:v>21.583333333333332</c:v>
                </c:pt>
                <c:pt idx="1295">
                  <c:v>21.6</c:v>
                </c:pt>
                <c:pt idx="1296">
                  <c:v>21.616666666666667</c:v>
                </c:pt>
                <c:pt idx="1297">
                  <c:v>21.633333333333333</c:v>
                </c:pt>
                <c:pt idx="1298">
                  <c:v>21.65</c:v>
                </c:pt>
                <c:pt idx="1299">
                  <c:v>21.666666666666668</c:v>
                </c:pt>
                <c:pt idx="1300">
                  <c:v>21.683333333333334</c:v>
                </c:pt>
                <c:pt idx="1301">
                  <c:v>21.7</c:v>
                </c:pt>
                <c:pt idx="1302">
                  <c:v>21.716666666666665</c:v>
                </c:pt>
                <c:pt idx="1303">
                  <c:v>21.733333333333334</c:v>
                </c:pt>
                <c:pt idx="1304">
                  <c:v>21.75</c:v>
                </c:pt>
                <c:pt idx="1305">
                  <c:v>21.766666666666666</c:v>
                </c:pt>
                <c:pt idx="1306">
                  <c:v>21.783333333333335</c:v>
                </c:pt>
                <c:pt idx="1307">
                  <c:v>21.8</c:v>
                </c:pt>
                <c:pt idx="1308">
                  <c:v>21.816666666666666</c:v>
                </c:pt>
                <c:pt idx="1309">
                  <c:v>21.833333333333332</c:v>
                </c:pt>
                <c:pt idx="1310">
                  <c:v>21.85</c:v>
                </c:pt>
                <c:pt idx="1311">
                  <c:v>21.866666666666667</c:v>
                </c:pt>
                <c:pt idx="1312">
                  <c:v>21.883333333333333</c:v>
                </c:pt>
                <c:pt idx="1313">
                  <c:v>21.9</c:v>
                </c:pt>
                <c:pt idx="1314">
                  <c:v>21.916666666666668</c:v>
                </c:pt>
                <c:pt idx="1315">
                  <c:v>21.933333333333334</c:v>
                </c:pt>
                <c:pt idx="1316">
                  <c:v>21.95</c:v>
                </c:pt>
                <c:pt idx="1317">
                  <c:v>21.966666666666665</c:v>
                </c:pt>
                <c:pt idx="1318">
                  <c:v>21.983333333333334</c:v>
                </c:pt>
                <c:pt idx="1319">
                  <c:v>22</c:v>
                </c:pt>
                <c:pt idx="1320">
                  <c:v>22.016666666666666</c:v>
                </c:pt>
                <c:pt idx="1321">
                  <c:v>22.033333333333335</c:v>
                </c:pt>
                <c:pt idx="1322">
                  <c:v>22.05</c:v>
                </c:pt>
                <c:pt idx="1323">
                  <c:v>22.066666666666666</c:v>
                </c:pt>
                <c:pt idx="1324">
                  <c:v>22.083333333333332</c:v>
                </c:pt>
                <c:pt idx="1325">
                  <c:v>22.1</c:v>
                </c:pt>
                <c:pt idx="1326">
                  <c:v>22.116666666666667</c:v>
                </c:pt>
                <c:pt idx="1327">
                  <c:v>22.133333333333333</c:v>
                </c:pt>
                <c:pt idx="1328">
                  <c:v>22.15</c:v>
                </c:pt>
                <c:pt idx="1329">
                  <c:v>22.166666666666668</c:v>
                </c:pt>
                <c:pt idx="1330">
                  <c:v>22.183333333333334</c:v>
                </c:pt>
                <c:pt idx="1331">
                  <c:v>22.2</c:v>
                </c:pt>
                <c:pt idx="1332">
                  <c:v>22.216666666666665</c:v>
                </c:pt>
                <c:pt idx="1333">
                  <c:v>22.233333333333334</c:v>
                </c:pt>
                <c:pt idx="1334">
                  <c:v>22.25</c:v>
                </c:pt>
                <c:pt idx="1335">
                  <c:v>22.266666666666666</c:v>
                </c:pt>
                <c:pt idx="1336">
                  <c:v>22.283333333333335</c:v>
                </c:pt>
                <c:pt idx="1337">
                  <c:v>22.3</c:v>
                </c:pt>
                <c:pt idx="1338">
                  <c:v>22.316666666666666</c:v>
                </c:pt>
                <c:pt idx="1339">
                  <c:v>22.333333333333332</c:v>
                </c:pt>
                <c:pt idx="1340">
                  <c:v>22.35</c:v>
                </c:pt>
                <c:pt idx="1341">
                  <c:v>22.366666666666667</c:v>
                </c:pt>
                <c:pt idx="1342">
                  <c:v>22.383333333333333</c:v>
                </c:pt>
                <c:pt idx="1343">
                  <c:v>22.4</c:v>
                </c:pt>
                <c:pt idx="1344">
                  <c:v>22.416666666666668</c:v>
                </c:pt>
                <c:pt idx="1345">
                  <c:v>22.433333333333334</c:v>
                </c:pt>
                <c:pt idx="1346">
                  <c:v>22.45</c:v>
                </c:pt>
                <c:pt idx="1347">
                  <c:v>22.466666666666665</c:v>
                </c:pt>
                <c:pt idx="1348">
                  <c:v>22.483333333333334</c:v>
                </c:pt>
                <c:pt idx="1349">
                  <c:v>22.5</c:v>
                </c:pt>
                <c:pt idx="1350">
                  <c:v>22.516666666666666</c:v>
                </c:pt>
                <c:pt idx="1351">
                  <c:v>22.533333333333335</c:v>
                </c:pt>
                <c:pt idx="1352">
                  <c:v>22.55</c:v>
                </c:pt>
                <c:pt idx="1353">
                  <c:v>22.566666666666666</c:v>
                </c:pt>
                <c:pt idx="1354">
                  <c:v>22.583333333333332</c:v>
                </c:pt>
                <c:pt idx="1355">
                  <c:v>22.6</c:v>
                </c:pt>
                <c:pt idx="1356">
                  <c:v>22.616666666666667</c:v>
                </c:pt>
                <c:pt idx="1357">
                  <c:v>22.633333333333333</c:v>
                </c:pt>
                <c:pt idx="1358">
                  <c:v>22.65</c:v>
                </c:pt>
                <c:pt idx="1359">
                  <c:v>22.666666666666668</c:v>
                </c:pt>
                <c:pt idx="1360">
                  <c:v>22.683333333333334</c:v>
                </c:pt>
                <c:pt idx="1361">
                  <c:v>22.7</c:v>
                </c:pt>
                <c:pt idx="1362">
                  <c:v>22.716666666666665</c:v>
                </c:pt>
                <c:pt idx="1363">
                  <c:v>22.733333333333334</c:v>
                </c:pt>
                <c:pt idx="1364">
                  <c:v>22.75</c:v>
                </c:pt>
                <c:pt idx="1365">
                  <c:v>22.766666666666666</c:v>
                </c:pt>
                <c:pt idx="1366">
                  <c:v>22.783333333333335</c:v>
                </c:pt>
                <c:pt idx="1367">
                  <c:v>22.8</c:v>
                </c:pt>
                <c:pt idx="1368">
                  <c:v>22.816666666666666</c:v>
                </c:pt>
                <c:pt idx="1369">
                  <c:v>22.833333333333332</c:v>
                </c:pt>
                <c:pt idx="1370">
                  <c:v>22.85</c:v>
                </c:pt>
                <c:pt idx="1371">
                  <c:v>22.866666666666667</c:v>
                </c:pt>
                <c:pt idx="1372">
                  <c:v>22.883333333333333</c:v>
                </c:pt>
                <c:pt idx="1373">
                  <c:v>22.9</c:v>
                </c:pt>
                <c:pt idx="1374">
                  <c:v>22.916666666666668</c:v>
                </c:pt>
                <c:pt idx="1375">
                  <c:v>22.933333333333334</c:v>
                </c:pt>
                <c:pt idx="1376">
                  <c:v>22.95</c:v>
                </c:pt>
                <c:pt idx="1377">
                  <c:v>22.966666666666665</c:v>
                </c:pt>
                <c:pt idx="1378">
                  <c:v>22.983333333333334</c:v>
                </c:pt>
                <c:pt idx="1379">
                  <c:v>23</c:v>
                </c:pt>
                <c:pt idx="1380">
                  <c:v>23.016666666666666</c:v>
                </c:pt>
                <c:pt idx="1381">
                  <c:v>23.033333333333335</c:v>
                </c:pt>
                <c:pt idx="1382">
                  <c:v>23.05</c:v>
                </c:pt>
                <c:pt idx="1383">
                  <c:v>23.066666666666666</c:v>
                </c:pt>
                <c:pt idx="1384">
                  <c:v>23.083333333333332</c:v>
                </c:pt>
                <c:pt idx="1385">
                  <c:v>23.1</c:v>
                </c:pt>
                <c:pt idx="1386">
                  <c:v>23.116666666666667</c:v>
                </c:pt>
                <c:pt idx="1387">
                  <c:v>23.133333333333333</c:v>
                </c:pt>
                <c:pt idx="1388">
                  <c:v>23.15</c:v>
                </c:pt>
                <c:pt idx="1389">
                  <c:v>23.166666666666668</c:v>
                </c:pt>
                <c:pt idx="1390">
                  <c:v>23.183333333333334</c:v>
                </c:pt>
                <c:pt idx="1391">
                  <c:v>23.2</c:v>
                </c:pt>
                <c:pt idx="1392">
                  <c:v>23.216666666666665</c:v>
                </c:pt>
                <c:pt idx="1393">
                  <c:v>23.233333333333334</c:v>
                </c:pt>
                <c:pt idx="1394">
                  <c:v>23.25</c:v>
                </c:pt>
                <c:pt idx="1395">
                  <c:v>23.266666666666666</c:v>
                </c:pt>
                <c:pt idx="1396">
                  <c:v>23.283333333333335</c:v>
                </c:pt>
                <c:pt idx="1397">
                  <c:v>23.3</c:v>
                </c:pt>
                <c:pt idx="1398">
                  <c:v>23.316666666666666</c:v>
                </c:pt>
                <c:pt idx="1399">
                  <c:v>23.333333333333332</c:v>
                </c:pt>
                <c:pt idx="1400">
                  <c:v>23.35</c:v>
                </c:pt>
                <c:pt idx="1401">
                  <c:v>23.366666666666667</c:v>
                </c:pt>
                <c:pt idx="1402">
                  <c:v>23.383333333333333</c:v>
                </c:pt>
                <c:pt idx="1403">
                  <c:v>23.4</c:v>
                </c:pt>
                <c:pt idx="1404">
                  <c:v>23.416666666666668</c:v>
                </c:pt>
                <c:pt idx="1405">
                  <c:v>23.433333333333334</c:v>
                </c:pt>
                <c:pt idx="1406">
                  <c:v>23.45</c:v>
                </c:pt>
                <c:pt idx="1407">
                  <c:v>23.466666666666665</c:v>
                </c:pt>
                <c:pt idx="1408">
                  <c:v>23.483333333333334</c:v>
                </c:pt>
                <c:pt idx="1409">
                  <c:v>23.5</c:v>
                </c:pt>
                <c:pt idx="1410">
                  <c:v>23.516666666666666</c:v>
                </c:pt>
                <c:pt idx="1411">
                  <c:v>23.533333333333335</c:v>
                </c:pt>
                <c:pt idx="1412">
                  <c:v>23.55</c:v>
                </c:pt>
                <c:pt idx="1413">
                  <c:v>23.566666666666666</c:v>
                </c:pt>
                <c:pt idx="1414">
                  <c:v>23.583333333333332</c:v>
                </c:pt>
                <c:pt idx="1415">
                  <c:v>23.6</c:v>
                </c:pt>
                <c:pt idx="1416">
                  <c:v>23.616666666666667</c:v>
                </c:pt>
                <c:pt idx="1417">
                  <c:v>23.633333333333333</c:v>
                </c:pt>
                <c:pt idx="1418">
                  <c:v>23.65</c:v>
                </c:pt>
                <c:pt idx="1419">
                  <c:v>23.666666666666668</c:v>
                </c:pt>
                <c:pt idx="1420">
                  <c:v>23.683333333333334</c:v>
                </c:pt>
                <c:pt idx="1421">
                  <c:v>23.7</c:v>
                </c:pt>
                <c:pt idx="1422">
                  <c:v>23.716666666666665</c:v>
                </c:pt>
                <c:pt idx="1423">
                  <c:v>23.733333333333334</c:v>
                </c:pt>
                <c:pt idx="1424">
                  <c:v>23.75</c:v>
                </c:pt>
                <c:pt idx="1425">
                  <c:v>23.766666666666666</c:v>
                </c:pt>
                <c:pt idx="1426">
                  <c:v>23.783333333333335</c:v>
                </c:pt>
                <c:pt idx="1427">
                  <c:v>23.8</c:v>
                </c:pt>
                <c:pt idx="1428">
                  <c:v>23.816666666666666</c:v>
                </c:pt>
                <c:pt idx="1429">
                  <c:v>23.833333333333332</c:v>
                </c:pt>
                <c:pt idx="1430">
                  <c:v>23.85</c:v>
                </c:pt>
                <c:pt idx="1431">
                  <c:v>23.866666666666667</c:v>
                </c:pt>
                <c:pt idx="1432">
                  <c:v>23.883333333333333</c:v>
                </c:pt>
                <c:pt idx="1433">
                  <c:v>23.9</c:v>
                </c:pt>
                <c:pt idx="1434">
                  <c:v>23.916666666666668</c:v>
                </c:pt>
                <c:pt idx="1435">
                  <c:v>23.933333333333334</c:v>
                </c:pt>
                <c:pt idx="1436">
                  <c:v>23.95</c:v>
                </c:pt>
                <c:pt idx="1437">
                  <c:v>23.966666666666665</c:v>
                </c:pt>
                <c:pt idx="1438">
                  <c:v>23.983333333333334</c:v>
                </c:pt>
                <c:pt idx="1439">
                  <c:v>24</c:v>
                </c:pt>
                <c:pt idx="1440">
                  <c:v>24.016666666666666</c:v>
                </c:pt>
                <c:pt idx="1441">
                  <c:v>24.033333333333335</c:v>
                </c:pt>
                <c:pt idx="1442">
                  <c:v>24.05</c:v>
                </c:pt>
                <c:pt idx="1443">
                  <c:v>24.066666666666666</c:v>
                </c:pt>
                <c:pt idx="1444">
                  <c:v>24.083333333333332</c:v>
                </c:pt>
                <c:pt idx="1445">
                  <c:v>24.1</c:v>
                </c:pt>
                <c:pt idx="1446">
                  <c:v>24.116666666666667</c:v>
                </c:pt>
                <c:pt idx="1447">
                  <c:v>24.133333333333333</c:v>
                </c:pt>
                <c:pt idx="1448">
                  <c:v>24.15</c:v>
                </c:pt>
                <c:pt idx="1449">
                  <c:v>24.166666666666668</c:v>
                </c:pt>
                <c:pt idx="1450">
                  <c:v>24.183333333333334</c:v>
                </c:pt>
                <c:pt idx="1451">
                  <c:v>24.2</c:v>
                </c:pt>
                <c:pt idx="1452">
                  <c:v>24.216666666666665</c:v>
                </c:pt>
                <c:pt idx="1453">
                  <c:v>24.233333333333334</c:v>
                </c:pt>
                <c:pt idx="1454">
                  <c:v>24.25</c:v>
                </c:pt>
                <c:pt idx="1455">
                  <c:v>24.266666666666666</c:v>
                </c:pt>
                <c:pt idx="1456">
                  <c:v>24.283333333333335</c:v>
                </c:pt>
                <c:pt idx="1457">
                  <c:v>24.3</c:v>
                </c:pt>
                <c:pt idx="1458">
                  <c:v>24.316666666666666</c:v>
                </c:pt>
                <c:pt idx="1459">
                  <c:v>24.333333333333332</c:v>
                </c:pt>
                <c:pt idx="1460">
                  <c:v>24.35</c:v>
                </c:pt>
                <c:pt idx="1461">
                  <c:v>24.366666666666667</c:v>
                </c:pt>
                <c:pt idx="1462">
                  <c:v>24.383333333333333</c:v>
                </c:pt>
                <c:pt idx="1463">
                  <c:v>24.4</c:v>
                </c:pt>
                <c:pt idx="1464">
                  <c:v>24.416666666666668</c:v>
                </c:pt>
                <c:pt idx="1465">
                  <c:v>24.433333333333334</c:v>
                </c:pt>
                <c:pt idx="1466">
                  <c:v>24.45</c:v>
                </c:pt>
                <c:pt idx="1467">
                  <c:v>24.466666666666665</c:v>
                </c:pt>
                <c:pt idx="1468">
                  <c:v>24.483333333333334</c:v>
                </c:pt>
                <c:pt idx="1469">
                  <c:v>24.5</c:v>
                </c:pt>
                <c:pt idx="1470">
                  <c:v>24.516666666666666</c:v>
                </c:pt>
                <c:pt idx="1471">
                  <c:v>24.533333333333335</c:v>
                </c:pt>
                <c:pt idx="1472">
                  <c:v>24.55</c:v>
                </c:pt>
                <c:pt idx="1473">
                  <c:v>24.566666666666666</c:v>
                </c:pt>
                <c:pt idx="1474">
                  <c:v>24.583333333333332</c:v>
                </c:pt>
                <c:pt idx="1475">
                  <c:v>24.6</c:v>
                </c:pt>
                <c:pt idx="1476">
                  <c:v>24.616666666666667</c:v>
                </c:pt>
                <c:pt idx="1477">
                  <c:v>24.633333333333333</c:v>
                </c:pt>
                <c:pt idx="1478">
                  <c:v>24.65</c:v>
                </c:pt>
                <c:pt idx="1479">
                  <c:v>24.666666666666668</c:v>
                </c:pt>
                <c:pt idx="1480">
                  <c:v>24.683333333333334</c:v>
                </c:pt>
                <c:pt idx="1481">
                  <c:v>24.7</c:v>
                </c:pt>
                <c:pt idx="1482">
                  <c:v>24.716666666666665</c:v>
                </c:pt>
                <c:pt idx="1483">
                  <c:v>24.733333333333334</c:v>
                </c:pt>
                <c:pt idx="1484">
                  <c:v>24.75</c:v>
                </c:pt>
                <c:pt idx="1485">
                  <c:v>24.766666666666666</c:v>
                </c:pt>
                <c:pt idx="1486">
                  <c:v>24.783333333333335</c:v>
                </c:pt>
                <c:pt idx="1487">
                  <c:v>24.8</c:v>
                </c:pt>
                <c:pt idx="1488">
                  <c:v>24.816666666666666</c:v>
                </c:pt>
                <c:pt idx="1489">
                  <c:v>24.833333333333332</c:v>
                </c:pt>
                <c:pt idx="1490">
                  <c:v>24.85</c:v>
                </c:pt>
                <c:pt idx="1491">
                  <c:v>24.866666666666667</c:v>
                </c:pt>
                <c:pt idx="1492">
                  <c:v>24.883333333333333</c:v>
                </c:pt>
                <c:pt idx="1493">
                  <c:v>24.9</c:v>
                </c:pt>
                <c:pt idx="1494">
                  <c:v>24.916666666666668</c:v>
                </c:pt>
                <c:pt idx="1495">
                  <c:v>24.933333333333334</c:v>
                </c:pt>
                <c:pt idx="1496">
                  <c:v>24.95</c:v>
                </c:pt>
                <c:pt idx="1497">
                  <c:v>24.966666666666665</c:v>
                </c:pt>
                <c:pt idx="1498">
                  <c:v>24.983333333333334</c:v>
                </c:pt>
                <c:pt idx="1499">
                  <c:v>25</c:v>
                </c:pt>
                <c:pt idx="1500">
                  <c:v>25.016666666666666</c:v>
                </c:pt>
                <c:pt idx="1501">
                  <c:v>25.033333333333335</c:v>
                </c:pt>
                <c:pt idx="1502">
                  <c:v>25.05</c:v>
                </c:pt>
                <c:pt idx="1503">
                  <c:v>25.066666666666666</c:v>
                </c:pt>
                <c:pt idx="1504">
                  <c:v>25.083333333333332</c:v>
                </c:pt>
                <c:pt idx="1505">
                  <c:v>25.1</c:v>
                </c:pt>
                <c:pt idx="1506">
                  <c:v>25.116666666666667</c:v>
                </c:pt>
                <c:pt idx="1507">
                  <c:v>25.133333333333333</c:v>
                </c:pt>
                <c:pt idx="1508">
                  <c:v>25.15</c:v>
                </c:pt>
                <c:pt idx="1509">
                  <c:v>25.166666666666668</c:v>
                </c:pt>
                <c:pt idx="1510">
                  <c:v>25.183333333333334</c:v>
                </c:pt>
                <c:pt idx="1511">
                  <c:v>25.2</c:v>
                </c:pt>
                <c:pt idx="1512">
                  <c:v>25.216666666666665</c:v>
                </c:pt>
                <c:pt idx="1513">
                  <c:v>25.233333333333334</c:v>
                </c:pt>
                <c:pt idx="1514">
                  <c:v>25.25</c:v>
                </c:pt>
                <c:pt idx="1515">
                  <c:v>25.266666666666666</c:v>
                </c:pt>
                <c:pt idx="1516">
                  <c:v>25.283333333333335</c:v>
                </c:pt>
                <c:pt idx="1517">
                  <c:v>25.3</c:v>
                </c:pt>
                <c:pt idx="1518">
                  <c:v>25.316666666666666</c:v>
                </c:pt>
                <c:pt idx="1519">
                  <c:v>25.333333333333332</c:v>
                </c:pt>
                <c:pt idx="1520">
                  <c:v>25.35</c:v>
                </c:pt>
                <c:pt idx="1521">
                  <c:v>25.366666666666667</c:v>
                </c:pt>
                <c:pt idx="1522">
                  <c:v>25.383333333333333</c:v>
                </c:pt>
                <c:pt idx="1523">
                  <c:v>25.4</c:v>
                </c:pt>
                <c:pt idx="1524">
                  <c:v>25.416666666666668</c:v>
                </c:pt>
                <c:pt idx="1525">
                  <c:v>25.433333333333334</c:v>
                </c:pt>
                <c:pt idx="1526">
                  <c:v>25.45</c:v>
                </c:pt>
                <c:pt idx="1527">
                  <c:v>25.466666666666665</c:v>
                </c:pt>
                <c:pt idx="1528">
                  <c:v>25.483333333333334</c:v>
                </c:pt>
                <c:pt idx="1529">
                  <c:v>25.5</c:v>
                </c:pt>
                <c:pt idx="1530">
                  <c:v>25.516666666666666</c:v>
                </c:pt>
                <c:pt idx="1531">
                  <c:v>25.533333333333335</c:v>
                </c:pt>
                <c:pt idx="1532">
                  <c:v>25.55</c:v>
                </c:pt>
                <c:pt idx="1533">
                  <c:v>25.566666666666666</c:v>
                </c:pt>
                <c:pt idx="1534">
                  <c:v>25.583333333333332</c:v>
                </c:pt>
                <c:pt idx="1535">
                  <c:v>25.6</c:v>
                </c:pt>
                <c:pt idx="1536">
                  <c:v>25.616666666666667</c:v>
                </c:pt>
                <c:pt idx="1537">
                  <c:v>25.633333333333333</c:v>
                </c:pt>
                <c:pt idx="1538">
                  <c:v>25.65</c:v>
                </c:pt>
                <c:pt idx="1539">
                  <c:v>25.666666666666668</c:v>
                </c:pt>
                <c:pt idx="1540">
                  <c:v>25.683333333333334</c:v>
                </c:pt>
                <c:pt idx="1541">
                  <c:v>25.7</c:v>
                </c:pt>
                <c:pt idx="1542">
                  <c:v>25.716666666666665</c:v>
                </c:pt>
                <c:pt idx="1543">
                  <c:v>25.733333333333334</c:v>
                </c:pt>
                <c:pt idx="1544">
                  <c:v>25.75</c:v>
                </c:pt>
                <c:pt idx="1545">
                  <c:v>25.766666666666666</c:v>
                </c:pt>
                <c:pt idx="1546">
                  <c:v>25.783333333333335</c:v>
                </c:pt>
                <c:pt idx="1547">
                  <c:v>25.8</c:v>
                </c:pt>
                <c:pt idx="1548">
                  <c:v>25.816666666666666</c:v>
                </c:pt>
                <c:pt idx="1549">
                  <c:v>25.833333333333332</c:v>
                </c:pt>
                <c:pt idx="1550">
                  <c:v>25.85</c:v>
                </c:pt>
                <c:pt idx="1551">
                  <c:v>25.866666666666667</c:v>
                </c:pt>
                <c:pt idx="1552">
                  <c:v>25.883333333333333</c:v>
                </c:pt>
                <c:pt idx="1553">
                  <c:v>25.9</c:v>
                </c:pt>
                <c:pt idx="1554">
                  <c:v>25.916666666666668</c:v>
                </c:pt>
                <c:pt idx="1555">
                  <c:v>25.933333333333334</c:v>
                </c:pt>
                <c:pt idx="1556">
                  <c:v>25.95</c:v>
                </c:pt>
                <c:pt idx="1557">
                  <c:v>25.966666666666665</c:v>
                </c:pt>
                <c:pt idx="1558">
                  <c:v>25.983333333333334</c:v>
                </c:pt>
                <c:pt idx="1559">
                  <c:v>26</c:v>
                </c:pt>
                <c:pt idx="1560">
                  <c:v>26.016666666666666</c:v>
                </c:pt>
                <c:pt idx="1561">
                  <c:v>26.033333333333335</c:v>
                </c:pt>
                <c:pt idx="1562">
                  <c:v>26.05</c:v>
                </c:pt>
                <c:pt idx="1563">
                  <c:v>26.066666666666666</c:v>
                </c:pt>
                <c:pt idx="1564">
                  <c:v>26.083333333333332</c:v>
                </c:pt>
                <c:pt idx="1565">
                  <c:v>26.1</c:v>
                </c:pt>
                <c:pt idx="1566">
                  <c:v>26.116666666666667</c:v>
                </c:pt>
                <c:pt idx="1567">
                  <c:v>26.133333333333333</c:v>
                </c:pt>
                <c:pt idx="1568">
                  <c:v>26.15</c:v>
                </c:pt>
                <c:pt idx="1569">
                  <c:v>26.166666666666668</c:v>
                </c:pt>
                <c:pt idx="1570">
                  <c:v>26.183333333333334</c:v>
                </c:pt>
                <c:pt idx="1571">
                  <c:v>26.2</c:v>
                </c:pt>
                <c:pt idx="1572">
                  <c:v>26.216666666666665</c:v>
                </c:pt>
                <c:pt idx="1573">
                  <c:v>26.233333333333334</c:v>
                </c:pt>
                <c:pt idx="1574">
                  <c:v>26.25</c:v>
                </c:pt>
                <c:pt idx="1575">
                  <c:v>26.266666666666666</c:v>
                </c:pt>
                <c:pt idx="1576">
                  <c:v>26.283333333333335</c:v>
                </c:pt>
                <c:pt idx="1577">
                  <c:v>26.3</c:v>
                </c:pt>
                <c:pt idx="1578">
                  <c:v>26.316666666666666</c:v>
                </c:pt>
                <c:pt idx="1579">
                  <c:v>26.333333333333332</c:v>
                </c:pt>
                <c:pt idx="1580">
                  <c:v>26.35</c:v>
                </c:pt>
                <c:pt idx="1581">
                  <c:v>26.366666666666667</c:v>
                </c:pt>
                <c:pt idx="1582">
                  <c:v>26.383333333333333</c:v>
                </c:pt>
                <c:pt idx="1583">
                  <c:v>26.4</c:v>
                </c:pt>
                <c:pt idx="1584">
                  <c:v>26.416666666666668</c:v>
                </c:pt>
                <c:pt idx="1585">
                  <c:v>26.433333333333334</c:v>
                </c:pt>
                <c:pt idx="1586">
                  <c:v>26.45</c:v>
                </c:pt>
                <c:pt idx="1587">
                  <c:v>26.466666666666665</c:v>
                </c:pt>
                <c:pt idx="1588">
                  <c:v>26.483333333333334</c:v>
                </c:pt>
                <c:pt idx="1589">
                  <c:v>26.5</c:v>
                </c:pt>
                <c:pt idx="1590">
                  <c:v>26.516666666666666</c:v>
                </c:pt>
                <c:pt idx="1591">
                  <c:v>26.533333333333335</c:v>
                </c:pt>
                <c:pt idx="1592">
                  <c:v>26.55</c:v>
                </c:pt>
                <c:pt idx="1593">
                  <c:v>26.566666666666666</c:v>
                </c:pt>
                <c:pt idx="1594">
                  <c:v>26.583333333333332</c:v>
                </c:pt>
                <c:pt idx="1595">
                  <c:v>26.6</c:v>
                </c:pt>
                <c:pt idx="1596">
                  <c:v>26.616666666666667</c:v>
                </c:pt>
                <c:pt idx="1597">
                  <c:v>26.633333333333333</c:v>
                </c:pt>
                <c:pt idx="1598">
                  <c:v>26.65</c:v>
                </c:pt>
                <c:pt idx="1599">
                  <c:v>26.666666666666668</c:v>
                </c:pt>
                <c:pt idx="1600">
                  <c:v>26.683333333333334</c:v>
                </c:pt>
                <c:pt idx="1601">
                  <c:v>26.7</c:v>
                </c:pt>
                <c:pt idx="1602">
                  <c:v>26.716666666666665</c:v>
                </c:pt>
                <c:pt idx="1603">
                  <c:v>26.733333333333334</c:v>
                </c:pt>
                <c:pt idx="1604">
                  <c:v>26.75</c:v>
                </c:pt>
                <c:pt idx="1605">
                  <c:v>26.766666666666666</c:v>
                </c:pt>
                <c:pt idx="1606">
                  <c:v>26.783333333333335</c:v>
                </c:pt>
                <c:pt idx="1607">
                  <c:v>26.8</c:v>
                </c:pt>
                <c:pt idx="1608">
                  <c:v>26.816666666666666</c:v>
                </c:pt>
                <c:pt idx="1609">
                  <c:v>26.833333333333332</c:v>
                </c:pt>
                <c:pt idx="1610">
                  <c:v>26.85</c:v>
                </c:pt>
                <c:pt idx="1611">
                  <c:v>26.866666666666667</c:v>
                </c:pt>
                <c:pt idx="1612">
                  <c:v>26.883333333333333</c:v>
                </c:pt>
                <c:pt idx="1613">
                  <c:v>26.9</c:v>
                </c:pt>
                <c:pt idx="1614">
                  <c:v>26.916666666666668</c:v>
                </c:pt>
                <c:pt idx="1615">
                  <c:v>26.933333333333334</c:v>
                </c:pt>
                <c:pt idx="1616">
                  <c:v>26.95</c:v>
                </c:pt>
                <c:pt idx="1617">
                  <c:v>26.966666666666665</c:v>
                </c:pt>
                <c:pt idx="1618">
                  <c:v>26.983333333333334</c:v>
                </c:pt>
                <c:pt idx="1619">
                  <c:v>27</c:v>
                </c:pt>
                <c:pt idx="1620">
                  <c:v>27.016666666666666</c:v>
                </c:pt>
                <c:pt idx="1621">
                  <c:v>27.033333333333335</c:v>
                </c:pt>
                <c:pt idx="1622">
                  <c:v>27.05</c:v>
                </c:pt>
                <c:pt idx="1623">
                  <c:v>27.066666666666666</c:v>
                </c:pt>
                <c:pt idx="1624">
                  <c:v>27.083333333333332</c:v>
                </c:pt>
                <c:pt idx="1625">
                  <c:v>27.1</c:v>
                </c:pt>
                <c:pt idx="1626">
                  <c:v>27.116666666666667</c:v>
                </c:pt>
                <c:pt idx="1627">
                  <c:v>27.133333333333333</c:v>
                </c:pt>
                <c:pt idx="1628">
                  <c:v>27.15</c:v>
                </c:pt>
                <c:pt idx="1629">
                  <c:v>27.166666666666668</c:v>
                </c:pt>
                <c:pt idx="1630">
                  <c:v>27.183333333333334</c:v>
                </c:pt>
                <c:pt idx="1631">
                  <c:v>27.2</c:v>
                </c:pt>
                <c:pt idx="1632">
                  <c:v>27.216666666666665</c:v>
                </c:pt>
                <c:pt idx="1633">
                  <c:v>27.233333333333334</c:v>
                </c:pt>
                <c:pt idx="1634">
                  <c:v>27.25</c:v>
                </c:pt>
                <c:pt idx="1635">
                  <c:v>27.266666666666666</c:v>
                </c:pt>
                <c:pt idx="1636">
                  <c:v>27.283333333333335</c:v>
                </c:pt>
                <c:pt idx="1637">
                  <c:v>27.3</c:v>
                </c:pt>
                <c:pt idx="1638">
                  <c:v>27.316666666666666</c:v>
                </c:pt>
                <c:pt idx="1639">
                  <c:v>27.333333333333332</c:v>
                </c:pt>
                <c:pt idx="1640">
                  <c:v>27.35</c:v>
                </c:pt>
                <c:pt idx="1641">
                  <c:v>27.366666666666667</c:v>
                </c:pt>
                <c:pt idx="1642">
                  <c:v>27.383333333333333</c:v>
                </c:pt>
                <c:pt idx="1643">
                  <c:v>27.4</c:v>
                </c:pt>
                <c:pt idx="1644">
                  <c:v>27.416666666666668</c:v>
                </c:pt>
                <c:pt idx="1645">
                  <c:v>27.433333333333334</c:v>
                </c:pt>
                <c:pt idx="1646">
                  <c:v>27.45</c:v>
                </c:pt>
                <c:pt idx="1647">
                  <c:v>27.466666666666665</c:v>
                </c:pt>
                <c:pt idx="1648">
                  <c:v>27.483333333333334</c:v>
                </c:pt>
                <c:pt idx="1649">
                  <c:v>27.5</c:v>
                </c:pt>
                <c:pt idx="1650">
                  <c:v>27.516666666666666</c:v>
                </c:pt>
                <c:pt idx="1651">
                  <c:v>27.533333333333335</c:v>
                </c:pt>
                <c:pt idx="1652">
                  <c:v>27.55</c:v>
                </c:pt>
                <c:pt idx="1653">
                  <c:v>27.566666666666666</c:v>
                </c:pt>
                <c:pt idx="1654">
                  <c:v>27.583333333333332</c:v>
                </c:pt>
                <c:pt idx="1655">
                  <c:v>27.6</c:v>
                </c:pt>
                <c:pt idx="1656">
                  <c:v>27.616666666666667</c:v>
                </c:pt>
                <c:pt idx="1657">
                  <c:v>27.633333333333333</c:v>
                </c:pt>
                <c:pt idx="1658">
                  <c:v>27.65</c:v>
                </c:pt>
                <c:pt idx="1659">
                  <c:v>27.666666666666668</c:v>
                </c:pt>
                <c:pt idx="1660">
                  <c:v>27.683333333333334</c:v>
                </c:pt>
                <c:pt idx="1661">
                  <c:v>27.7</c:v>
                </c:pt>
                <c:pt idx="1662">
                  <c:v>27.716666666666665</c:v>
                </c:pt>
                <c:pt idx="1663">
                  <c:v>27.733333333333334</c:v>
                </c:pt>
                <c:pt idx="1664">
                  <c:v>27.75</c:v>
                </c:pt>
                <c:pt idx="1665">
                  <c:v>27.766666666666666</c:v>
                </c:pt>
                <c:pt idx="1666">
                  <c:v>27.783333333333335</c:v>
                </c:pt>
                <c:pt idx="1667">
                  <c:v>27.8</c:v>
                </c:pt>
                <c:pt idx="1668">
                  <c:v>27.816666666666666</c:v>
                </c:pt>
                <c:pt idx="1669">
                  <c:v>27.833333333333332</c:v>
                </c:pt>
                <c:pt idx="1670">
                  <c:v>27.85</c:v>
                </c:pt>
                <c:pt idx="1671">
                  <c:v>27.866666666666667</c:v>
                </c:pt>
                <c:pt idx="1672">
                  <c:v>27.883333333333333</c:v>
                </c:pt>
                <c:pt idx="1673">
                  <c:v>27.9</c:v>
                </c:pt>
                <c:pt idx="1674">
                  <c:v>27.916666666666668</c:v>
                </c:pt>
                <c:pt idx="1675">
                  <c:v>27.933333333333334</c:v>
                </c:pt>
                <c:pt idx="1676">
                  <c:v>27.95</c:v>
                </c:pt>
                <c:pt idx="1677">
                  <c:v>27.966666666666665</c:v>
                </c:pt>
                <c:pt idx="1678">
                  <c:v>27.983333333333334</c:v>
                </c:pt>
                <c:pt idx="1679">
                  <c:v>28</c:v>
                </c:pt>
                <c:pt idx="1680">
                  <c:v>28.016666666666666</c:v>
                </c:pt>
                <c:pt idx="1681">
                  <c:v>28.033333333333335</c:v>
                </c:pt>
                <c:pt idx="1682">
                  <c:v>28.05</c:v>
                </c:pt>
                <c:pt idx="1683">
                  <c:v>28.066666666666666</c:v>
                </c:pt>
                <c:pt idx="1684">
                  <c:v>28.083333333333332</c:v>
                </c:pt>
                <c:pt idx="1685">
                  <c:v>28.1</c:v>
                </c:pt>
                <c:pt idx="1686">
                  <c:v>28.116666666666667</c:v>
                </c:pt>
                <c:pt idx="1687">
                  <c:v>28.133333333333333</c:v>
                </c:pt>
                <c:pt idx="1688">
                  <c:v>28.15</c:v>
                </c:pt>
                <c:pt idx="1689">
                  <c:v>28.166666666666668</c:v>
                </c:pt>
                <c:pt idx="1690">
                  <c:v>28.183333333333334</c:v>
                </c:pt>
                <c:pt idx="1691">
                  <c:v>28.2</c:v>
                </c:pt>
                <c:pt idx="1692">
                  <c:v>28.216666666666665</c:v>
                </c:pt>
                <c:pt idx="1693">
                  <c:v>28.233333333333334</c:v>
                </c:pt>
                <c:pt idx="1694">
                  <c:v>28.25</c:v>
                </c:pt>
                <c:pt idx="1695">
                  <c:v>28.266666666666666</c:v>
                </c:pt>
                <c:pt idx="1696">
                  <c:v>28.283333333333335</c:v>
                </c:pt>
                <c:pt idx="1697">
                  <c:v>28.3</c:v>
                </c:pt>
                <c:pt idx="1698">
                  <c:v>28.316666666666666</c:v>
                </c:pt>
                <c:pt idx="1699">
                  <c:v>28.333333333333332</c:v>
                </c:pt>
                <c:pt idx="1700">
                  <c:v>28.35</c:v>
                </c:pt>
                <c:pt idx="1701">
                  <c:v>28.366666666666667</c:v>
                </c:pt>
                <c:pt idx="1702">
                  <c:v>28.383333333333333</c:v>
                </c:pt>
                <c:pt idx="1703">
                  <c:v>28.4</c:v>
                </c:pt>
                <c:pt idx="1704">
                  <c:v>28.416666666666668</c:v>
                </c:pt>
                <c:pt idx="1705">
                  <c:v>28.433333333333334</c:v>
                </c:pt>
                <c:pt idx="1706">
                  <c:v>28.45</c:v>
                </c:pt>
                <c:pt idx="1707">
                  <c:v>28.466666666666665</c:v>
                </c:pt>
                <c:pt idx="1708">
                  <c:v>28.483333333333334</c:v>
                </c:pt>
                <c:pt idx="1709">
                  <c:v>28.5</c:v>
                </c:pt>
                <c:pt idx="1710">
                  <c:v>28.516666666666666</c:v>
                </c:pt>
                <c:pt idx="1711">
                  <c:v>28.533333333333335</c:v>
                </c:pt>
                <c:pt idx="1712">
                  <c:v>28.55</c:v>
                </c:pt>
                <c:pt idx="1713">
                  <c:v>28.566666666666666</c:v>
                </c:pt>
                <c:pt idx="1714">
                  <c:v>28.583333333333332</c:v>
                </c:pt>
                <c:pt idx="1715">
                  <c:v>28.6</c:v>
                </c:pt>
                <c:pt idx="1716">
                  <c:v>28.616666666666667</c:v>
                </c:pt>
                <c:pt idx="1717">
                  <c:v>28.633333333333333</c:v>
                </c:pt>
                <c:pt idx="1718">
                  <c:v>28.65</c:v>
                </c:pt>
                <c:pt idx="1719">
                  <c:v>28.666666666666668</c:v>
                </c:pt>
                <c:pt idx="1720">
                  <c:v>28.683333333333334</c:v>
                </c:pt>
                <c:pt idx="1721">
                  <c:v>28.7</c:v>
                </c:pt>
                <c:pt idx="1722">
                  <c:v>28.716666666666665</c:v>
                </c:pt>
                <c:pt idx="1723">
                  <c:v>28.733333333333334</c:v>
                </c:pt>
                <c:pt idx="1724">
                  <c:v>28.75</c:v>
                </c:pt>
                <c:pt idx="1725">
                  <c:v>28.766666666666666</c:v>
                </c:pt>
                <c:pt idx="1726">
                  <c:v>28.783333333333335</c:v>
                </c:pt>
                <c:pt idx="1727">
                  <c:v>28.8</c:v>
                </c:pt>
                <c:pt idx="1728">
                  <c:v>28.816666666666666</c:v>
                </c:pt>
                <c:pt idx="1729">
                  <c:v>28.833333333333332</c:v>
                </c:pt>
                <c:pt idx="1730">
                  <c:v>28.85</c:v>
                </c:pt>
                <c:pt idx="1731">
                  <c:v>28.866666666666667</c:v>
                </c:pt>
                <c:pt idx="1732">
                  <c:v>28.883333333333333</c:v>
                </c:pt>
                <c:pt idx="1733">
                  <c:v>28.9</c:v>
                </c:pt>
                <c:pt idx="1734">
                  <c:v>28.916666666666668</c:v>
                </c:pt>
                <c:pt idx="1735">
                  <c:v>28.933333333333334</c:v>
                </c:pt>
                <c:pt idx="1736">
                  <c:v>28.95</c:v>
                </c:pt>
                <c:pt idx="1737">
                  <c:v>28.966666666666665</c:v>
                </c:pt>
                <c:pt idx="1738">
                  <c:v>28.983333333333334</c:v>
                </c:pt>
                <c:pt idx="1739">
                  <c:v>29</c:v>
                </c:pt>
                <c:pt idx="1740">
                  <c:v>29.016666666666666</c:v>
                </c:pt>
                <c:pt idx="1741">
                  <c:v>29.033333333333335</c:v>
                </c:pt>
                <c:pt idx="1742">
                  <c:v>29.05</c:v>
                </c:pt>
                <c:pt idx="1743">
                  <c:v>29.066666666666666</c:v>
                </c:pt>
                <c:pt idx="1744">
                  <c:v>29.083333333333332</c:v>
                </c:pt>
                <c:pt idx="1745">
                  <c:v>29.1</c:v>
                </c:pt>
                <c:pt idx="1746">
                  <c:v>29.116666666666667</c:v>
                </c:pt>
                <c:pt idx="1747">
                  <c:v>29.133333333333333</c:v>
                </c:pt>
                <c:pt idx="1748">
                  <c:v>29.15</c:v>
                </c:pt>
                <c:pt idx="1749">
                  <c:v>29.166666666666668</c:v>
                </c:pt>
                <c:pt idx="1750">
                  <c:v>29.183333333333334</c:v>
                </c:pt>
                <c:pt idx="1751">
                  <c:v>29.2</c:v>
                </c:pt>
                <c:pt idx="1752">
                  <c:v>29.216666666666665</c:v>
                </c:pt>
                <c:pt idx="1753">
                  <c:v>29.233333333333334</c:v>
                </c:pt>
                <c:pt idx="1754">
                  <c:v>29.25</c:v>
                </c:pt>
                <c:pt idx="1755">
                  <c:v>29.266666666666666</c:v>
                </c:pt>
                <c:pt idx="1756">
                  <c:v>29.283333333333335</c:v>
                </c:pt>
                <c:pt idx="1757">
                  <c:v>29.3</c:v>
                </c:pt>
                <c:pt idx="1758">
                  <c:v>29.316666666666666</c:v>
                </c:pt>
                <c:pt idx="1759">
                  <c:v>29.333333333333332</c:v>
                </c:pt>
                <c:pt idx="1760">
                  <c:v>29.35</c:v>
                </c:pt>
                <c:pt idx="1761">
                  <c:v>29.366666666666667</c:v>
                </c:pt>
                <c:pt idx="1762">
                  <c:v>29.383333333333333</c:v>
                </c:pt>
                <c:pt idx="1763">
                  <c:v>29.4</c:v>
                </c:pt>
                <c:pt idx="1764">
                  <c:v>29.416666666666668</c:v>
                </c:pt>
                <c:pt idx="1765">
                  <c:v>29.433333333333334</c:v>
                </c:pt>
                <c:pt idx="1766">
                  <c:v>29.45</c:v>
                </c:pt>
                <c:pt idx="1767">
                  <c:v>29.466666666666665</c:v>
                </c:pt>
                <c:pt idx="1768">
                  <c:v>29.483333333333334</c:v>
                </c:pt>
                <c:pt idx="1769">
                  <c:v>29.5</c:v>
                </c:pt>
                <c:pt idx="1770">
                  <c:v>29.516666666666666</c:v>
                </c:pt>
                <c:pt idx="1771">
                  <c:v>29.533333333333335</c:v>
                </c:pt>
                <c:pt idx="1772">
                  <c:v>29.55</c:v>
                </c:pt>
                <c:pt idx="1773">
                  <c:v>29.566666666666666</c:v>
                </c:pt>
                <c:pt idx="1774">
                  <c:v>29.583333333333332</c:v>
                </c:pt>
                <c:pt idx="1775">
                  <c:v>29.6</c:v>
                </c:pt>
                <c:pt idx="1776">
                  <c:v>29.616666666666667</c:v>
                </c:pt>
                <c:pt idx="1777">
                  <c:v>29.633333333333333</c:v>
                </c:pt>
                <c:pt idx="1778">
                  <c:v>29.65</c:v>
                </c:pt>
                <c:pt idx="1779">
                  <c:v>29.666666666666668</c:v>
                </c:pt>
                <c:pt idx="1780">
                  <c:v>29.683333333333334</c:v>
                </c:pt>
                <c:pt idx="1781">
                  <c:v>29.7</c:v>
                </c:pt>
                <c:pt idx="1782">
                  <c:v>29.716666666666665</c:v>
                </c:pt>
                <c:pt idx="1783">
                  <c:v>29.733333333333334</c:v>
                </c:pt>
                <c:pt idx="1784">
                  <c:v>29.75</c:v>
                </c:pt>
                <c:pt idx="1785">
                  <c:v>29.766666666666666</c:v>
                </c:pt>
                <c:pt idx="1786">
                  <c:v>29.783333333333335</c:v>
                </c:pt>
                <c:pt idx="1787">
                  <c:v>29.8</c:v>
                </c:pt>
                <c:pt idx="1788">
                  <c:v>29.816666666666666</c:v>
                </c:pt>
                <c:pt idx="1789">
                  <c:v>29.833333333333332</c:v>
                </c:pt>
                <c:pt idx="1790">
                  <c:v>29.85</c:v>
                </c:pt>
                <c:pt idx="1791">
                  <c:v>29.866666666666667</c:v>
                </c:pt>
                <c:pt idx="1792">
                  <c:v>29.883333333333333</c:v>
                </c:pt>
                <c:pt idx="1793">
                  <c:v>29.9</c:v>
                </c:pt>
                <c:pt idx="1794">
                  <c:v>29.916666666666668</c:v>
                </c:pt>
                <c:pt idx="1795">
                  <c:v>29.933333333333334</c:v>
                </c:pt>
                <c:pt idx="1796">
                  <c:v>29.95</c:v>
                </c:pt>
                <c:pt idx="1797">
                  <c:v>29.966666666666665</c:v>
                </c:pt>
                <c:pt idx="1798">
                  <c:v>29.983333333333334</c:v>
                </c:pt>
                <c:pt idx="1799">
                  <c:v>30</c:v>
                </c:pt>
                <c:pt idx="1800">
                  <c:v>30.016666666666666</c:v>
                </c:pt>
                <c:pt idx="1801">
                  <c:v>30.033333333333335</c:v>
                </c:pt>
                <c:pt idx="1802">
                  <c:v>30.05</c:v>
                </c:pt>
                <c:pt idx="1803">
                  <c:v>30.066666666666666</c:v>
                </c:pt>
                <c:pt idx="1804">
                  <c:v>30.083333333333332</c:v>
                </c:pt>
                <c:pt idx="1805">
                  <c:v>30.1</c:v>
                </c:pt>
                <c:pt idx="1806">
                  <c:v>30.116666666666667</c:v>
                </c:pt>
                <c:pt idx="1807">
                  <c:v>30.133333333333333</c:v>
                </c:pt>
                <c:pt idx="1808">
                  <c:v>30.15</c:v>
                </c:pt>
                <c:pt idx="1809">
                  <c:v>30.166666666666668</c:v>
                </c:pt>
                <c:pt idx="1810">
                  <c:v>30.183333333333334</c:v>
                </c:pt>
                <c:pt idx="1811">
                  <c:v>30.2</c:v>
                </c:pt>
                <c:pt idx="1812">
                  <c:v>30.216666666666665</c:v>
                </c:pt>
                <c:pt idx="1813">
                  <c:v>30.233333333333334</c:v>
                </c:pt>
                <c:pt idx="1814">
                  <c:v>30.25</c:v>
                </c:pt>
                <c:pt idx="1815">
                  <c:v>30.266666666666666</c:v>
                </c:pt>
                <c:pt idx="1816">
                  <c:v>30.283333333333335</c:v>
                </c:pt>
                <c:pt idx="1817">
                  <c:v>30.3</c:v>
                </c:pt>
                <c:pt idx="1818">
                  <c:v>30.316666666666666</c:v>
                </c:pt>
                <c:pt idx="1819">
                  <c:v>30.333333333333332</c:v>
                </c:pt>
                <c:pt idx="1820">
                  <c:v>30.35</c:v>
                </c:pt>
                <c:pt idx="1821">
                  <c:v>30.366666666666667</c:v>
                </c:pt>
                <c:pt idx="1822">
                  <c:v>30.383333333333333</c:v>
                </c:pt>
                <c:pt idx="1823">
                  <c:v>30.4</c:v>
                </c:pt>
                <c:pt idx="1824">
                  <c:v>30.416666666666668</c:v>
                </c:pt>
                <c:pt idx="1825">
                  <c:v>30.433333333333334</c:v>
                </c:pt>
                <c:pt idx="1826">
                  <c:v>30.45</c:v>
                </c:pt>
                <c:pt idx="1827">
                  <c:v>30.466666666666665</c:v>
                </c:pt>
                <c:pt idx="1828">
                  <c:v>30.483333333333334</c:v>
                </c:pt>
                <c:pt idx="1829">
                  <c:v>30.5</c:v>
                </c:pt>
                <c:pt idx="1830">
                  <c:v>30.516666666666666</c:v>
                </c:pt>
                <c:pt idx="1831">
                  <c:v>30.533333333333335</c:v>
                </c:pt>
                <c:pt idx="1832">
                  <c:v>30.55</c:v>
                </c:pt>
                <c:pt idx="1833">
                  <c:v>30.566666666666666</c:v>
                </c:pt>
                <c:pt idx="1834">
                  <c:v>30.583333333333332</c:v>
                </c:pt>
                <c:pt idx="1835">
                  <c:v>30.6</c:v>
                </c:pt>
                <c:pt idx="1836">
                  <c:v>30.616666666666667</c:v>
                </c:pt>
                <c:pt idx="1837">
                  <c:v>30.633333333333333</c:v>
                </c:pt>
                <c:pt idx="1838">
                  <c:v>30.65</c:v>
                </c:pt>
                <c:pt idx="1839">
                  <c:v>30.666666666666668</c:v>
                </c:pt>
                <c:pt idx="1840">
                  <c:v>30.683333333333334</c:v>
                </c:pt>
                <c:pt idx="1841">
                  <c:v>30.7</c:v>
                </c:pt>
                <c:pt idx="1842">
                  <c:v>30.716666666666665</c:v>
                </c:pt>
                <c:pt idx="1843">
                  <c:v>30.733333333333334</c:v>
                </c:pt>
                <c:pt idx="1844">
                  <c:v>30.75</c:v>
                </c:pt>
                <c:pt idx="1845">
                  <c:v>30.766666666666666</c:v>
                </c:pt>
                <c:pt idx="1846">
                  <c:v>30.783333333333335</c:v>
                </c:pt>
                <c:pt idx="1847">
                  <c:v>30.8</c:v>
                </c:pt>
                <c:pt idx="1848">
                  <c:v>30.816666666666666</c:v>
                </c:pt>
                <c:pt idx="1849">
                  <c:v>30.833333333333332</c:v>
                </c:pt>
                <c:pt idx="1850">
                  <c:v>30.85</c:v>
                </c:pt>
                <c:pt idx="1851">
                  <c:v>30.866666666666667</c:v>
                </c:pt>
                <c:pt idx="1852">
                  <c:v>30.883333333333333</c:v>
                </c:pt>
                <c:pt idx="1853">
                  <c:v>30.9</c:v>
                </c:pt>
                <c:pt idx="1854">
                  <c:v>30.916666666666668</c:v>
                </c:pt>
                <c:pt idx="1855">
                  <c:v>30.933333333333334</c:v>
                </c:pt>
                <c:pt idx="1856">
                  <c:v>30.95</c:v>
                </c:pt>
                <c:pt idx="1857">
                  <c:v>30.966666666666665</c:v>
                </c:pt>
                <c:pt idx="1858">
                  <c:v>30.983333333333334</c:v>
                </c:pt>
                <c:pt idx="1859">
                  <c:v>31</c:v>
                </c:pt>
                <c:pt idx="1860">
                  <c:v>31.016666666666666</c:v>
                </c:pt>
                <c:pt idx="1861">
                  <c:v>31.033333333333335</c:v>
                </c:pt>
                <c:pt idx="1862">
                  <c:v>31.05</c:v>
                </c:pt>
                <c:pt idx="1863">
                  <c:v>31.066666666666666</c:v>
                </c:pt>
                <c:pt idx="1864">
                  <c:v>31.083333333333332</c:v>
                </c:pt>
                <c:pt idx="1865">
                  <c:v>31.1</c:v>
                </c:pt>
                <c:pt idx="1866">
                  <c:v>31.116666666666667</c:v>
                </c:pt>
                <c:pt idx="1867">
                  <c:v>31.133333333333333</c:v>
                </c:pt>
                <c:pt idx="1868">
                  <c:v>31.15</c:v>
                </c:pt>
                <c:pt idx="1869">
                  <c:v>31.166666666666668</c:v>
                </c:pt>
                <c:pt idx="1870">
                  <c:v>31.183333333333334</c:v>
                </c:pt>
                <c:pt idx="1871">
                  <c:v>31.2</c:v>
                </c:pt>
                <c:pt idx="1872">
                  <c:v>31.216666666666665</c:v>
                </c:pt>
                <c:pt idx="1873">
                  <c:v>31.233333333333334</c:v>
                </c:pt>
                <c:pt idx="1874">
                  <c:v>31.25</c:v>
                </c:pt>
                <c:pt idx="1875">
                  <c:v>31.266666666666666</c:v>
                </c:pt>
                <c:pt idx="1876">
                  <c:v>31.283333333333335</c:v>
                </c:pt>
                <c:pt idx="1877">
                  <c:v>31.3</c:v>
                </c:pt>
                <c:pt idx="1878">
                  <c:v>31.316666666666666</c:v>
                </c:pt>
                <c:pt idx="1879">
                  <c:v>31.333333333333332</c:v>
                </c:pt>
                <c:pt idx="1880">
                  <c:v>31.35</c:v>
                </c:pt>
                <c:pt idx="1881">
                  <c:v>31.366666666666667</c:v>
                </c:pt>
                <c:pt idx="1882">
                  <c:v>31.383333333333333</c:v>
                </c:pt>
                <c:pt idx="1883">
                  <c:v>31.4</c:v>
                </c:pt>
                <c:pt idx="1884">
                  <c:v>31.416666666666668</c:v>
                </c:pt>
                <c:pt idx="1885">
                  <c:v>31.433333333333334</c:v>
                </c:pt>
                <c:pt idx="1886">
                  <c:v>31.45</c:v>
                </c:pt>
                <c:pt idx="1887">
                  <c:v>31.466666666666665</c:v>
                </c:pt>
                <c:pt idx="1888">
                  <c:v>31.483333333333334</c:v>
                </c:pt>
                <c:pt idx="1889">
                  <c:v>31.5</c:v>
                </c:pt>
                <c:pt idx="1890">
                  <c:v>31.516666666666666</c:v>
                </c:pt>
                <c:pt idx="1891">
                  <c:v>31.533333333333335</c:v>
                </c:pt>
                <c:pt idx="1892">
                  <c:v>31.55</c:v>
                </c:pt>
                <c:pt idx="1893">
                  <c:v>31.566666666666666</c:v>
                </c:pt>
                <c:pt idx="1894">
                  <c:v>31.583333333333332</c:v>
                </c:pt>
                <c:pt idx="1895">
                  <c:v>31.6</c:v>
                </c:pt>
                <c:pt idx="1896">
                  <c:v>31.616666666666667</c:v>
                </c:pt>
                <c:pt idx="1897">
                  <c:v>31.633333333333333</c:v>
                </c:pt>
                <c:pt idx="1898">
                  <c:v>31.65</c:v>
                </c:pt>
                <c:pt idx="1899">
                  <c:v>31.666666666666668</c:v>
                </c:pt>
                <c:pt idx="1900">
                  <c:v>31.683333333333334</c:v>
                </c:pt>
                <c:pt idx="1901">
                  <c:v>31.7</c:v>
                </c:pt>
                <c:pt idx="1902">
                  <c:v>31.716666666666665</c:v>
                </c:pt>
                <c:pt idx="1903">
                  <c:v>31.733333333333334</c:v>
                </c:pt>
                <c:pt idx="1904">
                  <c:v>31.75</c:v>
                </c:pt>
                <c:pt idx="1905">
                  <c:v>31.766666666666666</c:v>
                </c:pt>
                <c:pt idx="1906">
                  <c:v>31.783333333333335</c:v>
                </c:pt>
                <c:pt idx="1907">
                  <c:v>31.8</c:v>
                </c:pt>
                <c:pt idx="1908">
                  <c:v>31.816666666666666</c:v>
                </c:pt>
                <c:pt idx="1909">
                  <c:v>31.833333333333332</c:v>
                </c:pt>
                <c:pt idx="1910">
                  <c:v>31.85</c:v>
                </c:pt>
                <c:pt idx="1911">
                  <c:v>31.866666666666667</c:v>
                </c:pt>
                <c:pt idx="1912">
                  <c:v>31.883333333333333</c:v>
                </c:pt>
                <c:pt idx="1913">
                  <c:v>31.9</c:v>
                </c:pt>
                <c:pt idx="1914">
                  <c:v>31.916666666666668</c:v>
                </c:pt>
                <c:pt idx="1915">
                  <c:v>31.933333333333334</c:v>
                </c:pt>
                <c:pt idx="1916">
                  <c:v>31.95</c:v>
                </c:pt>
                <c:pt idx="1917">
                  <c:v>31.966666666666665</c:v>
                </c:pt>
                <c:pt idx="1918">
                  <c:v>31.983333333333334</c:v>
                </c:pt>
                <c:pt idx="1919">
                  <c:v>32</c:v>
                </c:pt>
                <c:pt idx="1920">
                  <c:v>32.016666666666666</c:v>
                </c:pt>
                <c:pt idx="1921">
                  <c:v>32.033333333333331</c:v>
                </c:pt>
                <c:pt idx="1922">
                  <c:v>32.049999999999997</c:v>
                </c:pt>
                <c:pt idx="1923">
                  <c:v>32.06666666666667</c:v>
                </c:pt>
                <c:pt idx="1924">
                  <c:v>32.083333333333336</c:v>
                </c:pt>
                <c:pt idx="1925">
                  <c:v>32.1</c:v>
                </c:pt>
                <c:pt idx="1926">
                  <c:v>32.116666666666667</c:v>
                </c:pt>
                <c:pt idx="1927">
                  <c:v>32.133333333333333</c:v>
                </c:pt>
                <c:pt idx="1928">
                  <c:v>32.15</c:v>
                </c:pt>
                <c:pt idx="1929">
                  <c:v>32.166666666666664</c:v>
                </c:pt>
                <c:pt idx="1930">
                  <c:v>32.18333333333333</c:v>
                </c:pt>
                <c:pt idx="1931">
                  <c:v>32.200000000000003</c:v>
                </c:pt>
                <c:pt idx="1932">
                  <c:v>32.216666666666669</c:v>
                </c:pt>
                <c:pt idx="1933">
                  <c:v>32.233333333333334</c:v>
                </c:pt>
                <c:pt idx="1934">
                  <c:v>32.25</c:v>
                </c:pt>
                <c:pt idx="1935">
                  <c:v>32.266666666666666</c:v>
                </c:pt>
                <c:pt idx="1936">
                  <c:v>32.283333333333331</c:v>
                </c:pt>
                <c:pt idx="1937">
                  <c:v>32.299999999999997</c:v>
                </c:pt>
                <c:pt idx="1938">
                  <c:v>32.31666666666667</c:v>
                </c:pt>
                <c:pt idx="1939">
                  <c:v>32.333333333333336</c:v>
                </c:pt>
                <c:pt idx="1940">
                  <c:v>32.35</c:v>
                </c:pt>
                <c:pt idx="1941">
                  <c:v>32.366666666666667</c:v>
                </c:pt>
                <c:pt idx="1942">
                  <c:v>32.383333333333333</c:v>
                </c:pt>
                <c:pt idx="1943">
                  <c:v>32.4</c:v>
                </c:pt>
                <c:pt idx="1944">
                  <c:v>32.416666666666664</c:v>
                </c:pt>
                <c:pt idx="1945">
                  <c:v>32.43333333333333</c:v>
                </c:pt>
                <c:pt idx="1946">
                  <c:v>32.450000000000003</c:v>
                </c:pt>
                <c:pt idx="1947">
                  <c:v>32.466666666666669</c:v>
                </c:pt>
                <c:pt idx="1948">
                  <c:v>32.483333333333334</c:v>
                </c:pt>
                <c:pt idx="1949">
                  <c:v>32.5</c:v>
                </c:pt>
                <c:pt idx="1950">
                  <c:v>32.516666666666666</c:v>
                </c:pt>
                <c:pt idx="1951">
                  <c:v>32.533333333333331</c:v>
                </c:pt>
                <c:pt idx="1952">
                  <c:v>32.549999999999997</c:v>
                </c:pt>
                <c:pt idx="1953">
                  <c:v>32.56666666666667</c:v>
                </c:pt>
                <c:pt idx="1954">
                  <c:v>32.583333333333336</c:v>
                </c:pt>
                <c:pt idx="1955">
                  <c:v>32.6</c:v>
                </c:pt>
                <c:pt idx="1956">
                  <c:v>32.616666666666667</c:v>
                </c:pt>
                <c:pt idx="1957">
                  <c:v>32.633333333333333</c:v>
                </c:pt>
                <c:pt idx="1958">
                  <c:v>32.65</c:v>
                </c:pt>
                <c:pt idx="1959">
                  <c:v>32.666666666666664</c:v>
                </c:pt>
                <c:pt idx="1960">
                  <c:v>32.68333333333333</c:v>
                </c:pt>
                <c:pt idx="1961">
                  <c:v>32.700000000000003</c:v>
                </c:pt>
                <c:pt idx="1962">
                  <c:v>32.716666666666669</c:v>
                </c:pt>
                <c:pt idx="1963">
                  <c:v>32.733333333333334</c:v>
                </c:pt>
                <c:pt idx="1964">
                  <c:v>32.75</c:v>
                </c:pt>
                <c:pt idx="1965">
                  <c:v>32.766666666666666</c:v>
                </c:pt>
                <c:pt idx="1966">
                  <c:v>32.783333333333331</c:v>
                </c:pt>
                <c:pt idx="1967">
                  <c:v>32.799999999999997</c:v>
                </c:pt>
                <c:pt idx="1968">
                  <c:v>32.81666666666667</c:v>
                </c:pt>
                <c:pt idx="1969">
                  <c:v>32.833333333333336</c:v>
                </c:pt>
                <c:pt idx="1970">
                  <c:v>32.85</c:v>
                </c:pt>
                <c:pt idx="1971">
                  <c:v>32.866666666666667</c:v>
                </c:pt>
                <c:pt idx="1972">
                  <c:v>32.883333333333333</c:v>
                </c:pt>
                <c:pt idx="1973">
                  <c:v>32.9</c:v>
                </c:pt>
                <c:pt idx="1974">
                  <c:v>32.916666666666664</c:v>
                </c:pt>
                <c:pt idx="1975">
                  <c:v>32.93333333333333</c:v>
                </c:pt>
                <c:pt idx="1976">
                  <c:v>32.950000000000003</c:v>
                </c:pt>
                <c:pt idx="1977">
                  <c:v>32.966666666666669</c:v>
                </c:pt>
                <c:pt idx="1978">
                  <c:v>32.983333333333334</c:v>
                </c:pt>
                <c:pt idx="1979">
                  <c:v>33</c:v>
                </c:pt>
                <c:pt idx="1980">
                  <c:v>33.016666666666666</c:v>
                </c:pt>
                <c:pt idx="1981">
                  <c:v>33.033333333333331</c:v>
                </c:pt>
                <c:pt idx="1982">
                  <c:v>33.049999999999997</c:v>
                </c:pt>
                <c:pt idx="1983">
                  <c:v>33.06666666666667</c:v>
                </c:pt>
                <c:pt idx="1984">
                  <c:v>33.083333333333336</c:v>
                </c:pt>
                <c:pt idx="1985">
                  <c:v>33.1</c:v>
                </c:pt>
                <c:pt idx="1986">
                  <c:v>33.116666666666667</c:v>
                </c:pt>
                <c:pt idx="1987">
                  <c:v>33.133333333333333</c:v>
                </c:pt>
                <c:pt idx="1988">
                  <c:v>33.15</c:v>
                </c:pt>
                <c:pt idx="1989">
                  <c:v>33.166666666666664</c:v>
                </c:pt>
                <c:pt idx="1990">
                  <c:v>33.18333333333333</c:v>
                </c:pt>
                <c:pt idx="1991">
                  <c:v>33.200000000000003</c:v>
                </c:pt>
                <c:pt idx="1992">
                  <c:v>33.216666666666669</c:v>
                </c:pt>
                <c:pt idx="1993">
                  <c:v>33.233333333333334</c:v>
                </c:pt>
                <c:pt idx="1994">
                  <c:v>33.25</c:v>
                </c:pt>
                <c:pt idx="1995">
                  <c:v>33.266666666666666</c:v>
                </c:pt>
                <c:pt idx="1996">
                  <c:v>33.283333333333331</c:v>
                </c:pt>
                <c:pt idx="1997">
                  <c:v>33.299999999999997</c:v>
                </c:pt>
                <c:pt idx="1998">
                  <c:v>33.31666666666667</c:v>
                </c:pt>
                <c:pt idx="1999">
                  <c:v>33.333333333333336</c:v>
                </c:pt>
                <c:pt idx="2000">
                  <c:v>33.35</c:v>
                </c:pt>
                <c:pt idx="2001">
                  <c:v>33.366666666666667</c:v>
                </c:pt>
                <c:pt idx="2002">
                  <c:v>33.383333333333333</c:v>
                </c:pt>
                <c:pt idx="2003">
                  <c:v>33.4</c:v>
                </c:pt>
                <c:pt idx="2004">
                  <c:v>33.416666666666664</c:v>
                </c:pt>
                <c:pt idx="2005">
                  <c:v>33.43333333333333</c:v>
                </c:pt>
                <c:pt idx="2006">
                  <c:v>33.450000000000003</c:v>
                </c:pt>
                <c:pt idx="2007">
                  <c:v>33.466666666666669</c:v>
                </c:pt>
                <c:pt idx="2008">
                  <c:v>33.483333333333334</c:v>
                </c:pt>
                <c:pt idx="2009">
                  <c:v>33.5</c:v>
                </c:pt>
                <c:pt idx="2010">
                  <c:v>33.516666666666666</c:v>
                </c:pt>
                <c:pt idx="2011">
                  <c:v>33.533333333333331</c:v>
                </c:pt>
                <c:pt idx="2012">
                  <c:v>33.549999999999997</c:v>
                </c:pt>
                <c:pt idx="2013">
                  <c:v>33.56666666666667</c:v>
                </c:pt>
                <c:pt idx="2014">
                  <c:v>33.583333333333336</c:v>
                </c:pt>
                <c:pt idx="2015">
                  <c:v>33.6</c:v>
                </c:pt>
                <c:pt idx="2016">
                  <c:v>33.616666666666667</c:v>
                </c:pt>
                <c:pt idx="2017">
                  <c:v>33.633333333333333</c:v>
                </c:pt>
                <c:pt idx="2018">
                  <c:v>33.65</c:v>
                </c:pt>
                <c:pt idx="2019">
                  <c:v>33.666666666666664</c:v>
                </c:pt>
                <c:pt idx="2020">
                  <c:v>33.68333333333333</c:v>
                </c:pt>
                <c:pt idx="2021">
                  <c:v>33.700000000000003</c:v>
                </c:pt>
                <c:pt idx="2022">
                  <c:v>33.716666666666669</c:v>
                </c:pt>
                <c:pt idx="2023">
                  <c:v>33.733333333333334</c:v>
                </c:pt>
                <c:pt idx="2024">
                  <c:v>33.75</c:v>
                </c:pt>
                <c:pt idx="2025">
                  <c:v>33.766666666666666</c:v>
                </c:pt>
                <c:pt idx="2026">
                  <c:v>33.783333333333331</c:v>
                </c:pt>
                <c:pt idx="2027">
                  <c:v>33.799999999999997</c:v>
                </c:pt>
                <c:pt idx="2028">
                  <c:v>33.81666666666667</c:v>
                </c:pt>
                <c:pt idx="2029">
                  <c:v>33.833333333333336</c:v>
                </c:pt>
                <c:pt idx="2030">
                  <c:v>33.85</c:v>
                </c:pt>
                <c:pt idx="2031">
                  <c:v>33.866666666666667</c:v>
                </c:pt>
                <c:pt idx="2032">
                  <c:v>33.883333333333333</c:v>
                </c:pt>
                <c:pt idx="2033">
                  <c:v>33.9</c:v>
                </c:pt>
                <c:pt idx="2034">
                  <c:v>33.916666666666664</c:v>
                </c:pt>
                <c:pt idx="2035">
                  <c:v>33.93333333333333</c:v>
                </c:pt>
                <c:pt idx="2036">
                  <c:v>33.950000000000003</c:v>
                </c:pt>
                <c:pt idx="2037">
                  <c:v>33.966666666666669</c:v>
                </c:pt>
                <c:pt idx="2038">
                  <c:v>33.983333333333334</c:v>
                </c:pt>
                <c:pt idx="2039">
                  <c:v>34</c:v>
                </c:pt>
                <c:pt idx="2040">
                  <c:v>34.016666666666666</c:v>
                </c:pt>
                <c:pt idx="2041">
                  <c:v>34.033333333333331</c:v>
                </c:pt>
                <c:pt idx="2042">
                  <c:v>34.049999999999997</c:v>
                </c:pt>
                <c:pt idx="2043">
                  <c:v>34.06666666666667</c:v>
                </c:pt>
                <c:pt idx="2044">
                  <c:v>34.083333333333336</c:v>
                </c:pt>
                <c:pt idx="2045">
                  <c:v>34.1</c:v>
                </c:pt>
                <c:pt idx="2046">
                  <c:v>34.116666666666667</c:v>
                </c:pt>
                <c:pt idx="2047">
                  <c:v>34.133333333333333</c:v>
                </c:pt>
                <c:pt idx="2048">
                  <c:v>34.15</c:v>
                </c:pt>
                <c:pt idx="2049">
                  <c:v>34.166666666666664</c:v>
                </c:pt>
                <c:pt idx="2050">
                  <c:v>34.18333333333333</c:v>
                </c:pt>
                <c:pt idx="2051">
                  <c:v>34.200000000000003</c:v>
                </c:pt>
                <c:pt idx="2052">
                  <c:v>34.216666666666669</c:v>
                </c:pt>
                <c:pt idx="2053">
                  <c:v>34.233333333333334</c:v>
                </c:pt>
                <c:pt idx="2054">
                  <c:v>34.25</c:v>
                </c:pt>
                <c:pt idx="2055">
                  <c:v>34.266666666666666</c:v>
                </c:pt>
                <c:pt idx="2056">
                  <c:v>34.283333333333331</c:v>
                </c:pt>
                <c:pt idx="2057">
                  <c:v>34.299999999999997</c:v>
                </c:pt>
                <c:pt idx="2058">
                  <c:v>34.31666666666667</c:v>
                </c:pt>
                <c:pt idx="2059">
                  <c:v>34.333333333333336</c:v>
                </c:pt>
                <c:pt idx="2060">
                  <c:v>34.35</c:v>
                </c:pt>
                <c:pt idx="2061">
                  <c:v>34.366666666666667</c:v>
                </c:pt>
                <c:pt idx="2062">
                  <c:v>34.383333333333333</c:v>
                </c:pt>
                <c:pt idx="2063">
                  <c:v>34.4</c:v>
                </c:pt>
                <c:pt idx="2064">
                  <c:v>34.416666666666664</c:v>
                </c:pt>
                <c:pt idx="2065">
                  <c:v>34.43333333333333</c:v>
                </c:pt>
                <c:pt idx="2066">
                  <c:v>34.450000000000003</c:v>
                </c:pt>
                <c:pt idx="2067">
                  <c:v>34.466666666666669</c:v>
                </c:pt>
                <c:pt idx="2068">
                  <c:v>34.483333333333334</c:v>
                </c:pt>
                <c:pt idx="2069">
                  <c:v>34.5</c:v>
                </c:pt>
                <c:pt idx="2070">
                  <c:v>34.516666666666666</c:v>
                </c:pt>
                <c:pt idx="2071">
                  <c:v>34.533333333333331</c:v>
                </c:pt>
                <c:pt idx="2072">
                  <c:v>34.549999999999997</c:v>
                </c:pt>
                <c:pt idx="2073">
                  <c:v>34.56666666666667</c:v>
                </c:pt>
                <c:pt idx="2074">
                  <c:v>34.583333333333336</c:v>
                </c:pt>
                <c:pt idx="2075">
                  <c:v>34.6</c:v>
                </c:pt>
                <c:pt idx="2076">
                  <c:v>34.616666666666667</c:v>
                </c:pt>
                <c:pt idx="2077">
                  <c:v>34.633333333333333</c:v>
                </c:pt>
                <c:pt idx="2078">
                  <c:v>34.65</c:v>
                </c:pt>
                <c:pt idx="2079">
                  <c:v>34.666666666666664</c:v>
                </c:pt>
                <c:pt idx="2080">
                  <c:v>34.68333333333333</c:v>
                </c:pt>
                <c:pt idx="2081">
                  <c:v>34.700000000000003</c:v>
                </c:pt>
                <c:pt idx="2082">
                  <c:v>34.716666666666669</c:v>
                </c:pt>
                <c:pt idx="2083">
                  <c:v>34.733333333333334</c:v>
                </c:pt>
                <c:pt idx="2084">
                  <c:v>34.75</c:v>
                </c:pt>
                <c:pt idx="2085">
                  <c:v>34.766666666666666</c:v>
                </c:pt>
                <c:pt idx="2086">
                  <c:v>34.783333333333331</c:v>
                </c:pt>
                <c:pt idx="2087">
                  <c:v>34.799999999999997</c:v>
                </c:pt>
                <c:pt idx="2088">
                  <c:v>34.81666666666667</c:v>
                </c:pt>
                <c:pt idx="2089">
                  <c:v>34.833333333333336</c:v>
                </c:pt>
                <c:pt idx="2090">
                  <c:v>34.85</c:v>
                </c:pt>
                <c:pt idx="2091">
                  <c:v>34.866666666666667</c:v>
                </c:pt>
                <c:pt idx="2092">
                  <c:v>34.883333333333333</c:v>
                </c:pt>
                <c:pt idx="2093">
                  <c:v>34.9</c:v>
                </c:pt>
                <c:pt idx="2094">
                  <c:v>34.916666666666664</c:v>
                </c:pt>
                <c:pt idx="2095">
                  <c:v>34.93333333333333</c:v>
                </c:pt>
                <c:pt idx="2096">
                  <c:v>34.950000000000003</c:v>
                </c:pt>
                <c:pt idx="2097">
                  <c:v>34.966666666666669</c:v>
                </c:pt>
                <c:pt idx="2098">
                  <c:v>34.983333333333334</c:v>
                </c:pt>
                <c:pt idx="2099">
                  <c:v>35</c:v>
                </c:pt>
                <c:pt idx="2100">
                  <c:v>35.016666666666666</c:v>
                </c:pt>
                <c:pt idx="2101">
                  <c:v>35.033333333333331</c:v>
                </c:pt>
                <c:pt idx="2102">
                  <c:v>35.049999999999997</c:v>
                </c:pt>
                <c:pt idx="2103">
                  <c:v>35.06666666666667</c:v>
                </c:pt>
                <c:pt idx="2104">
                  <c:v>35.083333333333336</c:v>
                </c:pt>
                <c:pt idx="2105">
                  <c:v>35.1</c:v>
                </c:pt>
                <c:pt idx="2106">
                  <c:v>35.116666666666667</c:v>
                </c:pt>
                <c:pt idx="2107">
                  <c:v>35.133333333333333</c:v>
                </c:pt>
                <c:pt idx="2108">
                  <c:v>35.15</c:v>
                </c:pt>
                <c:pt idx="2109">
                  <c:v>35.166666666666664</c:v>
                </c:pt>
                <c:pt idx="2110">
                  <c:v>35.18333333333333</c:v>
                </c:pt>
                <c:pt idx="2111">
                  <c:v>35.200000000000003</c:v>
                </c:pt>
                <c:pt idx="2112">
                  <c:v>35.216666666666669</c:v>
                </c:pt>
                <c:pt idx="2113">
                  <c:v>35.233333333333334</c:v>
                </c:pt>
                <c:pt idx="2114">
                  <c:v>35.25</c:v>
                </c:pt>
                <c:pt idx="2115">
                  <c:v>35.266666666666666</c:v>
                </c:pt>
                <c:pt idx="2116">
                  <c:v>35.283333333333331</c:v>
                </c:pt>
                <c:pt idx="2117">
                  <c:v>35.299999999999997</c:v>
                </c:pt>
                <c:pt idx="2118">
                  <c:v>35.31666666666667</c:v>
                </c:pt>
                <c:pt idx="2119">
                  <c:v>35.333333333333336</c:v>
                </c:pt>
                <c:pt idx="2120">
                  <c:v>35.35</c:v>
                </c:pt>
                <c:pt idx="2121">
                  <c:v>35.366666666666667</c:v>
                </c:pt>
                <c:pt idx="2122">
                  <c:v>35.383333333333333</c:v>
                </c:pt>
                <c:pt idx="2123">
                  <c:v>35.4</c:v>
                </c:pt>
                <c:pt idx="2124">
                  <c:v>35.416666666666664</c:v>
                </c:pt>
                <c:pt idx="2125">
                  <c:v>35.43333333333333</c:v>
                </c:pt>
                <c:pt idx="2126">
                  <c:v>35.450000000000003</c:v>
                </c:pt>
                <c:pt idx="2127">
                  <c:v>35.466666666666669</c:v>
                </c:pt>
                <c:pt idx="2128">
                  <c:v>35.483333333333334</c:v>
                </c:pt>
                <c:pt idx="2129">
                  <c:v>35.5</c:v>
                </c:pt>
                <c:pt idx="2130">
                  <c:v>35.516666666666666</c:v>
                </c:pt>
                <c:pt idx="2131">
                  <c:v>35.533333333333331</c:v>
                </c:pt>
                <c:pt idx="2132">
                  <c:v>35.549999999999997</c:v>
                </c:pt>
                <c:pt idx="2133">
                  <c:v>35.56666666666667</c:v>
                </c:pt>
                <c:pt idx="2134">
                  <c:v>35.583333333333336</c:v>
                </c:pt>
                <c:pt idx="2135">
                  <c:v>35.6</c:v>
                </c:pt>
                <c:pt idx="2136">
                  <c:v>35.616666666666667</c:v>
                </c:pt>
                <c:pt idx="2137">
                  <c:v>35.633333333333333</c:v>
                </c:pt>
                <c:pt idx="2138">
                  <c:v>35.65</c:v>
                </c:pt>
                <c:pt idx="2139">
                  <c:v>35.666666666666664</c:v>
                </c:pt>
                <c:pt idx="2140">
                  <c:v>35.68333333333333</c:v>
                </c:pt>
                <c:pt idx="2141">
                  <c:v>35.700000000000003</c:v>
                </c:pt>
                <c:pt idx="2142">
                  <c:v>35.716666666666669</c:v>
                </c:pt>
                <c:pt idx="2143">
                  <c:v>35.733333333333334</c:v>
                </c:pt>
                <c:pt idx="2144">
                  <c:v>35.75</c:v>
                </c:pt>
                <c:pt idx="2145">
                  <c:v>35.766666666666666</c:v>
                </c:pt>
                <c:pt idx="2146">
                  <c:v>35.783333333333331</c:v>
                </c:pt>
                <c:pt idx="2147">
                  <c:v>35.799999999999997</c:v>
                </c:pt>
                <c:pt idx="2148">
                  <c:v>35.81666666666667</c:v>
                </c:pt>
                <c:pt idx="2149">
                  <c:v>35.833333333333336</c:v>
                </c:pt>
                <c:pt idx="2150">
                  <c:v>35.85</c:v>
                </c:pt>
                <c:pt idx="2151">
                  <c:v>35.866666666666667</c:v>
                </c:pt>
                <c:pt idx="2152">
                  <c:v>35.883333333333333</c:v>
                </c:pt>
                <c:pt idx="2153">
                  <c:v>35.9</c:v>
                </c:pt>
                <c:pt idx="2154">
                  <c:v>35.916666666666664</c:v>
                </c:pt>
                <c:pt idx="2155">
                  <c:v>35.93333333333333</c:v>
                </c:pt>
                <c:pt idx="2156">
                  <c:v>35.950000000000003</c:v>
                </c:pt>
                <c:pt idx="2157">
                  <c:v>35.966666666666669</c:v>
                </c:pt>
                <c:pt idx="2158">
                  <c:v>35.983333333333334</c:v>
                </c:pt>
                <c:pt idx="2159">
                  <c:v>36</c:v>
                </c:pt>
                <c:pt idx="2160">
                  <c:v>36.016666666666666</c:v>
                </c:pt>
                <c:pt idx="2161">
                  <c:v>36.033333333333331</c:v>
                </c:pt>
                <c:pt idx="2162">
                  <c:v>36.049999999999997</c:v>
                </c:pt>
                <c:pt idx="2163">
                  <c:v>36.06666666666667</c:v>
                </c:pt>
                <c:pt idx="2164">
                  <c:v>36.083333333333336</c:v>
                </c:pt>
                <c:pt idx="2165">
                  <c:v>36.1</c:v>
                </c:pt>
                <c:pt idx="2166">
                  <c:v>36.116666666666667</c:v>
                </c:pt>
                <c:pt idx="2167">
                  <c:v>36.133333333333333</c:v>
                </c:pt>
                <c:pt idx="2168">
                  <c:v>36.15</c:v>
                </c:pt>
                <c:pt idx="2169">
                  <c:v>36.166666666666664</c:v>
                </c:pt>
                <c:pt idx="2170">
                  <c:v>36.18333333333333</c:v>
                </c:pt>
                <c:pt idx="2171">
                  <c:v>36.200000000000003</c:v>
                </c:pt>
                <c:pt idx="2172">
                  <c:v>36.216666666666669</c:v>
                </c:pt>
                <c:pt idx="2173">
                  <c:v>36.233333333333334</c:v>
                </c:pt>
                <c:pt idx="2174">
                  <c:v>36.25</c:v>
                </c:pt>
                <c:pt idx="2175">
                  <c:v>36.266666666666666</c:v>
                </c:pt>
                <c:pt idx="2176">
                  <c:v>36.283333333333331</c:v>
                </c:pt>
                <c:pt idx="2177">
                  <c:v>36.299999999999997</c:v>
                </c:pt>
                <c:pt idx="2178">
                  <c:v>36.31666666666667</c:v>
                </c:pt>
                <c:pt idx="2179">
                  <c:v>36.333333333333336</c:v>
                </c:pt>
                <c:pt idx="2180">
                  <c:v>36.35</c:v>
                </c:pt>
                <c:pt idx="2181">
                  <c:v>36.366666666666667</c:v>
                </c:pt>
                <c:pt idx="2182">
                  <c:v>36.383333333333333</c:v>
                </c:pt>
                <c:pt idx="2183">
                  <c:v>36.4</c:v>
                </c:pt>
                <c:pt idx="2184">
                  <c:v>36.416666666666664</c:v>
                </c:pt>
                <c:pt idx="2185">
                  <c:v>36.43333333333333</c:v>
                </c:pt>
                <c:pt idx="2186">
                  <c:v>36.450000000000003</c:v>
                </c:pt>
                <c:pt idx="2187">
                  <c:v>36.466666666666669</c:v>
                </c:pt>
                <c:pt idx="2188">
                  <c:v>36.483333333333334</c:v>
                </c:pt>
                <c:pt idx="2189">
                  <c:v>36.5</c:v>
                </c:pt>
                <c:pt idx="2190">
                  <c:v>36.516666666666666</c:v>
                </c:pt>
                <c:pt idx="2191">
                  <c:v>36.533333333333331</c:v>
                </c:pt>
                <c:pt idx="2192">
                  <c:v>36.549999999999997</c:v>
                </c:pt>
                <c:pt idx="2193">
                  <c:v>36.56666666666667</c:v>
                </c:pt>
                <c:pt idx="2194">
                  <c:v>36.583333333333336</c:v>
                </c:pt>
                <c:pt idx="2195">
                  <c:v>36.6</c:v>
                </c:pt>
                <c:pt idx="2196">
                  <c:v>36.616666666666667</c:v>
                </c:pt>
                <c:pt idx="2197">
                  <c:v>36.633333333333333</c:v>
                </c:pt>
                <c:pt idx="2198">
                  <c:v>36.65</c:v>
                </c:pt>
                <c:pt idx="2199">
                  <c:v>36.666666666666664</c:v>
                </c:pt>
                <c:pt idx="2200">
                  <c:v>36.68333333333333</c:v>
                </c:pt>
                <c:pt idx="2201">
                  <c:v>36.700000000000003</c:v>
                </c:pt>
                <c:pt idx="2202">
                  <c:v>36.716666666666669</c:v>
                </c:pt>
                <c:pt idx="2203">
                  <c:v>36.733333333333334</c:v>
                </c:pt>
                <c:pt idx="2204">
                  <c:v>36.75</c:v>
                </c:pt>
                <c:pt idx="2205">
                  <c:v>36.766666666666666</c:v>
                </c:pt>
                <c:pt idx="2206">
                  <c:v>36.783333333333331</c:v>
                </c:pt>
                <c:pt idx="2207">
                  <c:v>36.799999999999997</c:v>
                </c:pt>
                <c:pt idx="2208">
                  <c:v>36.81666666666667</c:v>
                </c:pt>
                <c:pt idx="2209">
                  <c:v>36.833333333333336</c:v>
                </c:pt>
                <c:pt idx="2210">
                  <c:v>36.85</c:v>
                </c:pt>
                <c:pt idx="2211">
                  <c:v>36.866666666666667</c:v>
                </c:pt>
                <c:pt idx="2212">
                  <c:v>36.883333333333333</c:v>
                </c:pt>
                <c:pt idx="2213">
                  <c:v>36.9</c:v>
                </c:pt>
                <c:pt idx="2214">
                  <c:v>36.916666666666664</c:v>
                </c:pt>
                <c:pt idx="2215">
                  <c:v>36.93333333333333</c:v>
                </c:pt>
                <c:pt idx="2216">
                  <c:v>36.950000000000003</c:v>
                </c:pt>
                <c:pt idx="2217">
                  <c:v>36.966666666666669</c:v>
                </c:pt>
                <c:pt idx="2218">
                  <c:v>36.983333333333334</c:v>
                </c:pt>
                <c:pt idx="2219">
                  <c:v>37</c:v>
                </c:pt>
                <c:pt idx="2220">
                  <c:v>37.016666666666666</c:v>
                </c:pt>
                <c:pt idx="2221">
                  <c:v>37.033333333333331</c:v>
                </c:pt>
                <c:pt idx="2222">
                  <c:v>37.049999999999997</c:v>
                </c:pt>
                <c:pt idx="2223">
                  <c:v>37.06666666666667</c:v>
                </c:pt>
                <c:pt idx="2224">
                  <c:v>37.083333333333336</c:v>
                </c:pt>
                <c:pt idx="2225">
                  <c:v>37.1</c:v>
                </c:pt>
                <c:pt idx="2226">
                  <c:v>37.116666666666667</c:v>
                </c:pt>
                <c:pt idx="2227">
                  <c:v>37.133333333333333</c:v>
                </c:pt>
                <c:pt idx="2228">
                  <c:v>37.15</c:v>
                </c:pt>
                <c:pt idx="2229">
                  <c:v>37.166666666666664</c:v>
                </c:pt>
                <c:pt idx="2230">
                  <c:v>37.18333333333333</c:v>
                </c:pt>
                <c:pt idx="2231">
                  <c:v>37.200000000000003</c:v>
                </c:pt>
                <c:pt idx="2232">
                  <c:v>37.216666666666669</c:v>
                </c:pt>
                <c:pt idx="2233">
                  <c:v>37.233333333333334</c:v>
                </c:pt>
                <c:pt idx="2234">
                  <c:v>37.25</c:v>
                </c:pt>
                <c:pt idx="2235">
                  <c:v>37.266666666666666</c:v>
                </c:pt>
                <c:pt idx="2236">
                  <c:v>37.283333333333331</c:v>
                </c:pt>
                <c:pt idx="2237">
                  <c:v>37.299999999999997</c:v>
                </c:pt>
                <c:pt idx="2238">
                  <c:v>37.31666666666667</c:v>
                </c:pt>
                <c:pt idx="2239">
                  <c:v>37.333333333333336</c:v>
                </c:pt>
                <c:pt idx="2240">
                  <c:v>37.35</c:v>
                </c:pt>
                <c:pt idx="2241">
                  <c:v>37.366666666666667</c:v>
                </c:pt>
                <c:pt idx="2242">
                  <c:v>37.383333333333333</c:v>
                </c:pt>
                <c:pt idx="2243">
                  <c:v>37.4</c:v>
                </c:pt>
                <c:pt idx="2244">
                  <c:v>37.416666666666664</c:v>
                </c:pt>
                <c:pt idx="2245">
                  <c:v>37.43333333333333</c:v>
                </c:pt>
                <c:pt idx="2246">
                  <c:v>37.450000000000003</c:v>
                </c:pt>
                <c:pt idx="2247">
                  <c:v>37.466666666666669</c:v>
                </c:pt>
                <c:pt idx="2248">
                  <c:v>37.483333333333334</c:v>
                </c:pt>
                <c:pt idx="2249">
                  <c:v>37.5</c:v>
                </c:pt>
                <c:pt idx="2250">
                  <c:v>37.516666666666666</c:v>
                </c:pt>
                <c:pt idx="2251">
                  <c:v>37.533333333333331</c:v>
                </c:pt>
                <c:pt idx="2252">
                  <c:v>37.549999999999997</c:v>
                </c:pt>
                <c:pt idx="2253">
                  <c:v>37.56666666666667</c:v>
                </c:pt>
                <c:pt idx="2254">
                  <c:v>37.583333333333336</c:v>
                </c:pt>
                <c:pt idx="2255">
                  <c:v>37.6</c:v>
                </c:pt>
                <c:pt idx="2256">
                  <c:v>37.616666666666667</c:v>
                </c:pt>
                <c:pt idx="2257">
                  <c:v>37.633333333333333</c:v>
                </c:pt>
                <c:pt idx="2258">
                  <c:v>37.65</c:v>
                </c:pt>
                <c:pt idx="2259">
                  <c:v>37.666666666666664</c:v>
                </c:pt>
                <c:pt idx="2260">
                  <c:v>37.68333333333333</c:v>
                </c:pt>
                <c:pt idx="2261">
                  <c:v>37.700000000000003</c:v>
                </c:pt>
                <c:pt idx="2262">
                  <c:v>37.716666666666669</c:v>
                </c:pt>
                <c:pt idx="2263">
                  <c:v>37.733333333333334</c:v>
                </c:pt>
                <c:pt idx="2264">
                  <c:v>37.75</c:v>
                </c:pt>
                <c:pt idx="2265">
                  <c:v>37.766666666666666</c:v>
                </c:pt>
                <c:pt idx="2266">
                  <c:v>37.783333333333331</c:v>
                </c:pt>
                <c:pt idx="2267">
                  <c:v>37.799999999999997</c:v>
                </c:pt>
                <c:pt idx="2268">
                  <c:v>37.81666666666667</c:v>
                </c:pt>
                <c:pt idx="2269">
                  <c:v>37.833333333333336</c:v>
                </c:pt>
                <c:pt idx="2270">
                  <c:v>37.85</c:v>
                </c:pt>
                <c:pt idx="2271">
                  <c:v>37.866666666666667</c:v>
                </c:pt>
                <c:pt idx="2272">
                  <c:v>37.883333333333333</c:v>
                </c:pt>
                <c:pt idx="2273">
                  <c:v>37.9</c:v>
                </c:pt>
                <c:pt idx="2274">
                  <c:v>37.916666666666664</c:v>
                </c:pt>
                <c:pt idx="2275">
                  <c:v>37.93333333333333</c:v>
                </c:pt>
                <c:pt idx="2276">
                  <c:v>37.950000000000003</c:v>
                </c:pt>
                <c:pt idx="2277">
                  <c:v>37.966666666666669</c:v>
                </c:pt>
                <c:pt idx="2278">
                  <c:v>37.983333333333334</c:v>
                </c:pt>
                <c:pt idx="2279">
                  <c:v>38</c:v>
                </c:pt>
                <c:pt idx="2280">
                  <c:v>38.016666666666666</c:v>
                </c:pt>
                <c:pt idx="2281">
                  <c:v>38.033333333333331</c:v>
                </c:pt>
                <c:pt idx="2282">
                  <c:v>38.049999999999997</c:v>
                </c:pt>
                <c:pt idx="2283">
                  <c:v>38.06666666666667</c:v>
                </c:pt>
                <c:pt idx="2284">
                  <c:v>38.083333333333336</c:v>
                </c:pt>
                <c:pt idx="2285">
                  <c:v>38.1</c:v>
                </c:pt>
                <c:pt idx="2286">
                  <c:v>38.116666666666667</c:v>
                </c:pt>
                <c:pt idx="2287">
                  <c:v>38.133333333333333</c:v>
                </c:pt>
                <c:pt idx="2288">
                  <c:v>38.15</c:v>
                </c:pt>
                <c:pt idx="2289">
                  <c:v>38.166666666666664</c:v>
                </c:pt>
                <c:pt idx="2290">
                  <c:v>38.18333333333333</c:v>
                </c:pt>
                <c:pt idx="2291">
                  <c:v>38.200000000000003</c:v>
                </c:pt>
                <c:pt idx="2292">
                  <c:v>38.216666666666669</c:v>
                </c:pt>
                <c:pt idx="2293">
                  <c:v>38.233333333333334</c:v>
                </c:pt>
                <c:pt idx="2294">
                  <c:v>38.25</c:v>
                </c:pt>
                <c:pt idx="2295">
                  <c:v>38.266666666666666</c:v>
                </c:pt>
                <c:pt idx="2296">
                  <c:v>38.283333333333331</c:v>
                </c:pt>
                <c:pt idx="2297">
                  <c:v>38.299999999999997</c:v>
                </c:pt>
                <c:pt idx="2298">
                  <c:v>38.31666666666667</c:v>
                </c:pt>
                <c:pt idx="2299">
                  <c:v>38.333333333333336</c:v>
                </c:pt>
                <c:pt idx="2300">
                  <c:v>38.35</c:v>
                </c:pt>
                <c:pt idx="2301">
                  <c:v>38.366666666666667</c:v>
                </c:pt>
                <c:pt idx="2302">
                  <c:v>38.383333333333333</c:v>
                </c:pt>
                <c:pt idx="2303">
                  <c:v>38.4</c:v>
                </c:pt>
                <c:pt idx="2304">
                  <c:v>38.416666666666664</c:v>
                </c:pt>
                <c:pt idx="2305">
                  <c:v>38.43333333333333</c:v>
                </c:pt>
                <c:pt idx="2306">
                  <c:v>38.450000000000003</c:v>
                </c:pt>
                <c:pt idx="2307">
                  <c:v>38.466666666666669</c:v>
                </c:pt>
                <c:pt idx="2308">
                  <c:v>38.483333333333334</c:v>
                </c:pt>
                <c:pt idx="2309">
                  <c:v>38.5</c:v>
                </c:pt>
                <c:pt idx="2310">
                  <c:v>38.516666666666666</c:v>
                </c:pt>
                <c:pt idx="2311">
                  <c:v>38.533333333333331</c:v>
                </c:pt>
                <c:pt idx="2312">
                  <c:v>38.549999999999997</c:v>
                </c:pt>
                <c:pt idx="2313">
                  <c:v>38.56666666666667</c:v>
                </c:pt>
                <c:pt idx="2314">
                  <c:v>38.583333333333336</c:v>
                </c:pt>
                <c:pt idx="2315">
                  <c:v>38.6</c:v>
                </c:pt>
                <c:pt idx="2316">
                  <c:v>38.616666666666667</c:v>
                </c:pt>
                <c:pt idx="2317">
                  <c:v>38.633333333333333</c:v>
                </c:pt>
                <c:pt idx="2318">
                  <c:v>38.65</c:v>
                </c:pt>
                <c:pt idx="2319">
                  <c:v>38.666666666666664</c:v>
                </c:pt>
                <c:pt idx="2320">
                  <c:v>38.68333333333333</c:v>
                </c:pt>
                <c:pt idx="2321">
                  <c:v>38.700000000000003</c:v>
                </c:pt>
                <c:pt idx="2322">
                  <c:v>38.716666666666669</c:v>
                </c:pt>
                <c:pt idx="2323">
                  <c:v>38.733333333333334</c:v>
                </c:pt>
                <c:pt idx="2324">
                  <c:v>38.75</c:v>
                </c:pt>
                <c:pt idx="2325">
                  <c:v>38.766666666666666</c:v>
                </c:pt>
                <c:pt idx="2326">
                  <c:v>38.783333333333331</c:v>
                </c:pt>
                <c:pt idx="2327">
                  <c:v>38.799999999999997</c:v>
                </c:pt>
                <c:pt idx="2328">
                  <c:v>38.81666666666667</c:v>
                </c:pt>
                <c:pt idx="2329">
                  <c:v>38.833333333333336</c:v>
                </c:pt>
                <c:pt idx="2330">
                  <c:v>38.85</c:v>
                </c:pt>
                <c:pt idx="2331">
                  <c:v>38.866666666666667</c:v>
                </c:pt>
                <c:pt idx="2332">
                  <c:v>38.883333333333333</c:v>
                </c:pt>
                <c:pt idx="2333">
                  <c:v>38.9</c:v>
                </c:pt>
                <c:pt idx="2334">
                  <c:v>38.916666666666664</c:v>
                </c:pt>
                <c:pt idx="2335">
                  <c:v>38.93333333333333</c:v>
                </c:pt>
                <c:pt idx="2336">
                  <c:v>38.950000000000003</c:v>
                </c:pt>
                <c:pt idx="2337">
                  <c:v>38.966666666666669</c:v>
                </c:pt>
                <c:pt idx="2338">
                  <c:v>38.983333333333334</c:v>
                </c:pt>
                <c:pt idx="2339">
                  <c:v>39</c:v>
                </c:pt>
                <c:pt idx="2340">
                  <c:v>39.016666666666666</c:v>
                </c:pt>
                <c:pt idx="2341">
                  <c:v>39.033333333333331</c:v>
                </c:pt>
                <c:pt idx="2342">
                  <c:v>39.049999999999997</c:v>
                </c:pt>
                <c:pt idx="2343">
                  <c:v>39.06666666666667</c:v>
                </c:pt>
                <c:pt idx="2344">
                  <c:v>39.083333333333336</c:v>
                </c:pt>
                <c:pt idx="2345">
                  <c:v>39.1</c:v>
                </c:pt>
                <c:pt idx="2346">
                  <c:v>39.116666666666667</c:v>
                </c:pt>
                <c:pt idx="2347">
                  <c:v>39.133333333333333</c:v>
                </c:pt>
                <c:pt idx="2348">
                  <c:v>39.15</c:v>
                </c:pt>
                <c:pt idx="2349">
                  <c:v>39.166666666666664</c:v>
                </c:pt>
                <c:pt idx="2350">
                  <c:v>39.18333333333333</c:v>
                </c:pt>
                <c:pt idx="2351">
                  <c:v>39.200000000000003</c:v>
                </c:pt>
                <c:pt idx="2352">
                  <c:v>39.216666666666669</c:v>
                </c:pt>
                <c:pt idx="2353">
                  <c:v>39.233333333333334</c:v>
                </c:pt>
                <c:pt idx="2354">
                  <c:v>39.25</c:v>
                </c:pt>
                <c:pt idx="2355">
                  <c:v>39.266666666666666</c:v>
                </c:pt>
                <c:pt idx="2356">
                  <c:v>39.283333333333331</c:v>
                </c:pt>
                <c:pt idx="2357">
                  <c:v>39.299999999999997</c:v>
                </c:pt>
                <c:pt idx="2358">
                  <c:v>39.31666666666667</c:v>
                </c:pt>
                <c:pt idx="2359">
                  <c:v>39.333333333333336</c:v>
                </c:pt>
                <c:pt idx="2360">
                  <c:v>39.35</c:v>
                </c:pt>
                <c:pt idx="2361">
                  <c:v>39.366666666666667</c:v>
                </c:pt>
                <c:pt idx="2362">
                  <c:v>39.383333333333333</c:v>
                </c:pt>
                <c:pt idx="2363">
                  <c:v>39.4</c:v>
                </c:pt>
                <c:pt idx="2364">
                  <c:v>39.416666666666664</c:v>
                </c:pt>
                <c:pt idx="2365">
                  <c:v>39.43333333333333</c:v>
                </c:pt>
                <c:pt idx="2366">
                  <c:v>39.450000000000003</c:v>
                </c:pt>
                <c:pt idx="2367">
                  <c:v>39.466666666666669</c:v>
                </c:pt>
                <c:pt idx="2368">
                  <c:v>39.483333333333334</c:v>
                </c:pt>
                <c:pt idx="2369">
                  <c:v>39.5</c:v>
                </c:pt>
                <c:pt idx="2370">
                  <c:v>39.516666666666666</c:v>
                </c:pt>
                <c:pt idx="2371">
                  <c:v>39.533333333333331</c:v>
                </c:pt>
                <c:pt idx="2372">
                  <c:v>39.549999999999997</c:v>
                </c:pt>
                <c:pt idx="2373">
                  <c:v>39.56666666666667</c:v>
                </c:pt>
                <c:pt idx="2374">
                  <c:v>39.583333333333336</c:v>
                </c:pt>
                <c:pt idx="2375">
                  <c:v>39.6</c:v>
                </c:pt>
                <c:pt idx="2376">
                  <c:v>39.616666666666667</c:v>
                </c:pt>
                <c:pt idx="2377">
                  <c:v>39.633333333333333</c:v>
                </c:pt>
                <c:pt idx="2378">
                  <c:v>39.65</c:v>
                </c:pt>
                <c:pt idx="2379">
                  <c:v>39.666666666666664</c:v>
                </c:pt>
                <c:pt idx="2380">
                  <c:v>39.68333333333333</c:v>
                </c:pt>
                <c:pt idx="2381">
                  <c:v>39.700000000000003</c:v>
                </c:pt>
                <c:pt idx="2382">
                  <c:v>39.716666666666669</c:v>
                </c:pt>
                <c:pt idx="2383">
                  <c:v>39.733333333333334</c:v>
                </c:pt>
                <c:pt idx="2384">
                  <c:v>39.75</c:v>
                </c:pt>
                <c:pt idx="2385">
                  <c:v>39.766666666666666</c:v>
                </c:pt>
                <c:pt idx="2386">
                  <c:v>39.783333333333331</c:v>
                </c:pt>
                <c:pt idx="2387">
                  <c:v>39.799999999999997</c:v>
                </c:pt>
                <c:pt idx="2388">
                  <c:v>39.81666666666667</c:v>
                </c:pt>
                <c:pt idx="2389">
                  <c:v>39.833333333333336</c:v>
                </c:pt>
                <c:pt idx="2390">
                  <c:v>39.85</c:v>
                </c:pt>
                <c:pt idx="2391">
                  <c:v>39.866666666666667</c:v>
                </c:pt>
                <c:pt idx="2392">
                  <c:v>39.883333333333333</c:v>
                </c:pt>
                <c:pt idx="2393">
                  <c:v>39.9</c:v>
                </c:pt>
                <c:pt idx="2394">
                  <c:v>39.916666666666664</c:v>
                </c:pt>
                <c:pt idx="2395">
                  <c:v>39.93333333333333</c:v>
                </c:pt>
                <c:pt idx="2396">
                  <c:v>39.950000000000003</c:v>
                </c:pt>
                <c:pt idx="2397">
                  <c:v>39.966666666666669</c:v>
                </c:pt>
                <c:pt idx="2398">
                  <c:v>39.983333333333334</c:v>
                </c:pt>
                <c:pt idx="2399">
                  <c:v>40</c:v>
                </c:pt>
                <c:pt idx="2400">
                  <c:v>40.016666666666666</c:v>
                </c:pt>
                <c:pt idx="2401">
                  <c:v>40.033333333333331</c:v>
                </c:pt>
                <c:pt idx="2402">
                  <c:v>40.049999999999997</c:v>
                </c:pt>
                <c:pt idx="2403">
                  <c:v>40.06666666666667</c:v>
                </c:pt>
                <c:pt idx="2404">
                  <c:v>40.083333333333336</c:v>
                </c:pt>
                <c:pt idx="2405">
                  <c:v>40.1</c:v>
                </c:pt>
                <c:pt idx="2406">
                  <c:v>40.116666666666667</c:v>
                </c:pt>
                <c:pt idx="2407">
                  <c:v>40.133333333333333</c:v>
                </c:pt>
                <c:pt idx="2408">
                  <c:v>40.15</c:v>
                </c:pt>
                <c:pt idx="2409">
                  <c:v>40.166666666666664</c:v>
                </c:pt>
                <c:pt idx="2410">
                  <c:v>40.18333333333333</c:v>
                </c:pt>
                <c:pt idx="2411">
                  <c:v>40.200000000000003</c:v>
                </c:pt>
                <c:pt idx="2412">
                  <c:v>40.216666666666669</c:v>
                </c:pt>
                <c:pt idx="2413">
                  <c:v>40.233333333333334</c:v>
                </c:pt>
                <c:pt idx="2414">
                  <c:v>40.25</c:v>
                </c:pt>
                <c:pt idx="2415">
                  <c:v>40.266666666666666</c:v>
                </c:pt>
                <c:pt idx="2416">
                  <c:v>40.283333333333331</c:v>
                </c:pt>
                <c:pt idx="2417">
                  <c:v>40.299999999999997</c:v>
                </c:pt>
                <c:pt idx="2418">
                  <c:v>40.31666666666667</c:v>
                </c:pt>
                <c:pt idx="2419">
                  <c:v>40.333333333333336</c:v>
                </c:pt>
                <c:pt idx="2420">
                  <c:v>40.35</c:v>
                </c:pt>
                <c:pt idx="2421">
                  <c:v>40.366666666666667</c:v>
                </c:pt>
                <c:pt idx="2422">
                  <c:v>40.383333333333333</c:v>
                </c:pt>
                <c:pt idx="2423">
                  <c:v>40.4</c:v>
                </c:pt>
                <c:pt idx="2424">
                  <c:v>40.416666666666664</c:v>
                </c:pt>
                <c:pt idx="2425">
                  <c:v>40.43333333333333</c:v>
                </c:pt>
                <c:pt idx="2426">
                  <c:v>40.450000000000003</c:v>
                </c:pt>
                <c:pt idx="2427">
                  <c:v>40.466666666666669</c:v>
                </c:pt>
                <c:pt idx="2428">
                  <c:v>40.483333333333334</c:v>
                </c:pt>
                <c:pt idx="2429">
                  <c:v>40.5</c:v>
                </c:pt>
                <c:pt idx="2430">
                  <c:v>40.516666666666666</c:v>
                </c:pt>
                <c:pt idx="2431">
                  <c:v>40.533333333333331</c:v>
                </c:pt>
                <c:pt idx="2432">
                  <c:v>40.549999999999997</c:v>
                </c:pt>
                <c:pt idx="2433">
                  <c:v>40.56666666666667</c:v>
                </c:pt>
                <c:pt idx="2434">
                  <c:v>40.583333333333336</c:v>
                </c:pt>
                <c:pt idx="2435">
                  <c:v>40.6</c:v>
                </c:pt>
                <c:pt idx="2436">
                  <c:v>40.616666666666667</c:v>
                </c:pt>
                <c:pt idx="2437">
                  <c:v>40.633333333333333</c:v>
                </c:pt>
                <c:pt idx="2438">
                  <c:v>40.65</c:v>
                </c:pt>
                <c:pt idx="2439">
                  <c:v>40.666666666666664</c:v>
                </c:pt>
                <c:pt idx="2440">
                  <c:v>40.68333333333333</c:v>
                </c:pt>
                <c:pt idx="2441">
                  <c:v>40.700000000000003</c:v>
                </c:pt>
                <c:pt idx="2442">
                  <c:v>40.716666666666669</c:v>
                </c:pt>
                <c:pt idx="2443">
                  <c:v>40.733333333333334</c:v>
                </c:pt>
                <c:pt idx="2444">
                  <c:v>40.75</c:v>
                </c:pt>
                <c:pt idx="2445">
                  <c:v>40.766666666666666</c:v>
                </c:pt>
                <c:pt idx="2446">
                  <c:v>40.783333333333331</c:v>
                </c:pt>
                <c:pt idx="2447">
                  <c:v>40.799999999999997</c:v>
                </c:pt>
                <c:pt idx="2448">
                  <c:v>40.81666666666667</c:v>
                </c:pt>
                <c:pt idx="2449">
                  <c:v>40.833333333333336</c:v>
                </c:pt>
                <c:pt idx="2450">
                  <c:v>40.85</c:v>
                </c:pt>
                <c:pt idx="2451">
                  <c:v>40.866666666666667</c:v>
                </c:pt>
                <c:pt idx="2452">
                  <c:v>40.883333333333333</c:v>
                </c:pt>
                <c:pt idx="2453">
                  <c:v>40.9</c:v>
                </c:pt>
                <c:pt idx="2454">
                  <c:v>40.916666666666664</c:v>
                </c:pt>
                <c:pt idx="2455">
                  <c:v>40.93333333333333</c:v>
                </c:pt>
                <c:pt idx="2456">
                  <c:v>40.950000000000003</c:v>
                </c:pt>
                <c:pt idx="2457">
                  <c:v>40.966666666666669</c:v>
                </c:pt>
                <c:pt idx="2458">
                  <c:v>40.983333333333334</c:v>
                </c:pt>
                <c:pt idx="2459">
                  <c:v>41</c:v>
                </c:pt>
                <c:pt idx="2460">
                  <c:v>41.016666666666666</c:v>
                </c:pt>
                <c:pt idx="2461">
                  <c:v>41.033333333333331</c:v>
                </c:pt>
                <c:pt idx="2462">
                  <c:v>41.05</c:v>
                </c:pt>
                <c:pt idx="2463">
                  <c:v>41.06666666666667</c:v>
                </c:pt>
                <c:pt idx="2464">
                  <c:v>41.083333333333336</c:v>
                </c:pt>
                <c:pt idx="2465">
                  <c:v>41.1</c:v>
                </c:pt>
                <c:pt idx="2466">
                  <c:v>41.116666666666667</c:v>
                </c:pt>
                <c:pt idx="2467">
                  <c:v>41.133333333333333</c:v>
                </c:pt>
                <c:pt idx="2468">
                  <c:v>41.15</c:v>
                </c:pt>
                <c:pt idx="2469">
                  <c:v>41.166666666666664</c:v>
                </c:pt>
                <c:pt idx="2470">
                  <c:v>41.18333333333333</c:v>
                </c:pt>
                <c:pt idx="2471">
                  <c:v>41.2</c:v>
                </c:pt>
                <c:pt idx="2472">
                  <c:v>41.216666666666669</c:v>
                </c:pt>
                <c:pt idx="2473">
                  <c:v>41.233333333333334</c:v>
                </c:pt>
                <c:pt idx="2474">
                  <c:v>41.25</c:v>
                </c:pt>
                <c:pt idx="2475">
                  <c:v>41.266666666666666</c:v>
                </c:pt>
                <c:pt idx="2476">
                  <c:v>41.283333333333331</c:v>
                </c:pt>
                <c:pt idx="2477">
                  <c:v>41.3</c:v>
                </c:pt>
                <c:pt idx="2478">
                  <c:v>41.31666666666667</c:v>
                </c:pt>
                <c:pt idx="2479">
                  <c:v>41.333333333333336</c:v>
                </c:pt>
                <c:pt idx="2480">
                  <c:v>41.35</c:v>
                </c:pt>
                <c:pt idx="2481">
                  <c:v>41.366666666666667</c:v>
                </c:pt>
                <c:pt idx="2482">
                  <c:v>41.383333333333333</c:v>
                </c:pt>
                <c:pt idx="2483">
                  <c:v>41.4</c:v>
                </c:pt>
                <c:pt idx="2484">
                  <c:v>41.416666666666664</c:v>
                </c:pt>
                <c:pt idx="2485">
                  <c:v>41.43333333333333</c:v>
                </c:pt>
                <c:pt idx="2486">
                  <c:v>41.45</c:v>
                </c:pt>
                <c:pt idx="2487">
                  <c:v>41.466666666666669</c:v>
                </c:pt>
                <c:pt idx="2488">
                  <c:v>41.483333333333334</c:v>
                </c:pt>
                <c:pt idx="2489">
                  <c:v>41.5</c:v>
                </c:pt>
                <c:pt idx="2490">
                  <c:v>41.516666666666666</c:v>
                </c:pt>
                <c:pt idx="2491">
                  <c:v>41.533333333333331</c:v>
                </c:pt>
                <c:pt idx="2492">
                  <c:v>41.55</c:v>
                </c:pt>
                <c:pt idx="2493">
                  <c:v>41.56666666666667</c:v>
                </c:pt>
                <c:pt idx="2494">
                  <c:v>41.583333333333336</c:v>
                </c:pt>
                <c:pt idx="2495">
                  <c:v>41.6</c:v>
                </c:pt>
                <c:pt idx="2496">
                  <c:v>41.616666666666667</c:v>
                </c:pt>
                <c:pt idx="2497">
                  <c:v>41.633333333333333</c:v>
                </c:pt>
                <c:pt idx="2498">
                  <c:v>41.65</c:v>
                </c:pt>
                <c:pt idx="2499">
                  <c:v>41.666666666666664</c:v>
                </c:pt>
                <c:pt idx="2500">
                  <c:v>41.68333333333333</c:v>
                </c:pt>
                <c:pt idx="2501">
                  <c:v>41.7</c:v>
                </c:pt>
                <c:pt idx="2502">
                  <c:v>41.716666666666669</c:v>
                </c:pt>
                <c:pt idx="2503">
                  <c:v>41.733333333333334</c:v>
                </c:pt>
                <c:pt idx="2504">
                  <c:v>41.75</c:v>
                </c:pt>
                <c:pt idx="2505">
                  <c:v>41.766666666666666</c:v>
                </c:pt>
                <c:pt idx="2506">
                  <c:v>41.783333333333331</c:v>
                </c:pt>
                <c:pt idx="2507">
                  <c:v>41.8</c:v>
                </c:pt>
                <c:pt idx="2508">
                  <c:v>41.81666666666667</c:v>
                </c:pt>
                <c:pt idx="2509">
                  <c:v>41.833333333333336</c:v>
                </c:pt>
                <c:pt idx="2510">
                  <c:v>41.85</c:v>
                </c:pt>
                <c:pt idx="2511">
                  <c:v>41.866666666666667</c:v>
                </c:pt>
                <c:pt idx="2512">
                  <c:v>41.883333333333333</c:v>
                </c:pt>
                <c:pt idx="2513">
                  <c:v>41.9</c:v>
                </c:pt>
                <c:pt idx="2514">
                  <c:v>41.916666666666664</c:v>
                </c:pt>
                <c:pt idx="2515">
                  <c:v>41.93333333333333</c:v>
                </c:pt>
                <c:pt idx="2516">
                  <c:v>41.95</c:v>
                </c:pt>
                <c:pt idx="2517">
                  <c:v>41.966666666666669</c:v>
                </c:pt>
                <c:pt idx="2518">
                  <c:v>41.983333333333334</c:v>
                </c:pt>
                <c:pt idx="2519">
                  <c:v>42</c:v>
                </c:pt>
                <c:pt idx="2520">
                  <c:v>42.016666666666666</c:v>
                </c:pt>
                <c:pt idx="2521">
                  <c:v>42.033333333333331</c:v>
                </c:pt>
                <c:pt idx="2522">
                  <c:v>42.05</c:v>
                </c:pt>
                <c:pt idx="2523">
                  <c:v>42.06666666666667</c:v>
                </c:pt>
                <c:pt idx="2524">
                  <c:v>42.083333333333336</c:v>
                </c:pt>
                <c:pt idx="2525">
                  <c:v>42.1</c:v>
                </c:pt>
                <c:pt idx="2526">
                  <c:v>42.116666666666667</c:v>
                </c:pt>
                <c:pt idx="2527">
                  <c:v>42.133333333333333</c:v>
                </c:pt>
                <c:pt idx="2528">
                  <c:v>42.15</c:v>
                </c:pt>
                <c:pt idx="2529">
                  <c:v>42.166666666666664</c:v>
                </c:pt>
                <c:pt idx="2530">
                  <c:v>42.18333333333333</c:v>
                </c:pt>
                <c:pt idx="2531">
                  <c:v>42.2</c:v>
                </c:pt>
                <c:pt idx="2532">
                  <c:v>42.216666666666669</c:v>
                </c:pt>
                <c:pt idx="2533">
                  <c:v>42.233333333333334</c:v>
                </c:pt>
                <c:pt idx="2534">
                  <c:v>42.25</c:v>
                </c:pt>
                <c:pt idx="2535">
                  <c:v>42.266666666666666</c:v>
                </c:pt>
                <c:pt idx="2536">
                  <c:v>42.283333333333331</c:v>
                </c:pt>
                <c:pt idx="2537">
                  <c:v>42.3</c:v>
                </c:pt>
                <c:pt idx="2538">
                  <c:v>42.31666666666667</c:v>
                </c:pt>
                <c:pt idx="2539">
                  <c:v>42.333333333333336</c:v>
                </c:pt>
                <c:pt idx="2540">
                  <c:v>42.35</c:v>
                </c:pt>
                <c:pt idx="2541">
                  <c:v>42.366666666666667</c:v>
                </c:pt>
                <c:pt idx="2542">
                  <c:v>42.383333333333333</c:v>
                </c:pt>
                <c:pt idx="2543">
                  <c:v>42.4</c:v>
                </c:pt>
                <c:pt idx="2544">
                  <c:v>42.416666666666664</c:v>
                </c:pt>
                <c:pt idx="2545">
                  <c:v>42.43333333333333</c:v>
                </c:pt>
                <c:pt idx="2546">
                  <c:v>42.45</c:v>
                </c:pt>
                <c:pt idx="2547">
                  <c:v>42.466666666666669</c:v>
                </c:pt>
                <c:pt idx="2548">
                  <c:v>42.483333333333334</c:v>
                </c:pt>
                <c:pt idx="2549">
                  <c:v>42.5</c:v>
                </c:pt>
                <c:pt idx="2550">
                  <c:v>42.516666666666666</c:v>
                </c:pt>
                <c:pt idx="2551">
                  <c:v>42.533333333333331</c:v>
                </c:pt>
                <c:pt idx="2552">
                  <c:v>42.55</c:v>
                </c:pt>
                <c:pt idx="2553">
                  <c:v>42.56666666666667</c:v>
                </c:pt>
                <c:pt idx="2554">
                  <c:v>42.583333333333336</c:v>
                </c:pt>
                <c:pt idx="2555">
                  <c:v>42.6</c:v>
                </c:pt>
                <c:pt idx="2556">
                  <c:v>42.616666666666667</c:v>
                </c:pt>
                <c:pt idx="2557">
                  <c:v>42.633333333333333</c:v>
                </c:pt>
                <c:pt idx="2558">
                  <c:v>42.65</c:v>
                </c:pt>
                <c:pt idx="2559">
                  <c:v>42.666666666666664</c:v>
                </c:pt>
                <c:pt idx="2560">
                  <c:v>42.68333333333333</c:v>
                </c:pt>
                <c:pt idx="2561">
                  <c:v>42.7</c:v>
                </c:pt>
                <c:pt idx="2562">
                  <c:v>42.716666666666669</c:v>
                </c:pt>
                <c:pt idx="2563">
                  <c:v>42.733333333333334</c:v>
                </c:pt>
                <c:pt idx="2564">
                  <c:v>42.75</c:v>
                </c:pt>
                <c:pt idx="2565">
                  <c:v>42.766666666666666</c:v>
                </c:pt>
                <c:pt idx="2566">
                  <c:v>42.783333333333331</c:v>
                </c:pt>
                <c:pt idx="2567">
                  <c:v>42.8</c:v>
                </c:pt>
                <c:pt idx="2568">
                  <c:v>42.81666666666667</c:v>
                </c:pt>
                <c:pt idx="2569">
                  <c:v>42.833333333333336</c:v>
                </c:pt>
                <c:pt idx="2570">
                  <c:v>42.85</c:v>
                </c:pt>
                <c:pt idx="2571">
                  <c:v>42.866666666666667</c:v>
                </c:pt>
                <c:pt idx="2572">
                  <c:v>42.883333333333333</c:v>
                </c:pt>
                <c:pt idx="2573">
                  <c:v>42.9</c:v>
                </c:pt>
                <c:pt idx="2574">
                  <c:v>42.916666666666664</c:v>
                </c:pt>
                <c:pt idx="2575">
                  <c:v>42.93333333333333</c:v>
                </c:pt>
                <c:pt idx="2576">
                  <c:v>42.95</c:v>
                </c:pt>
                <c:pt idx="2577">
                  <c:v>42.966666666666669</c:v>
                </c:pt>
                <c:pt idx="2578">
                  <c:v>42.983333333333334</c:v>
                </c:pt>
                <c:pt idx="2579">
                  <c:v>43</c:v>
                </c:pt>
                <c:pt idx="2580">
                  <c:v>43.016666666666666</c:v>
                </c:pt>
                <c:pt idx="2581">
                  <c:v>43.033333333333331</c:v>
                </c:pt>
                <c:pt idx="2582">
                  <c:v>43.05</c:v>
                </c:pt>
                <c:pt idx="2583">
                  <c:v>43.06666666666667</c:v>
                </c:pt>
                <c:pt idx="2584">
                  <c:v>43.083333333333336</c:v>
                </c:pt>
                <c:pt idx="2585">
                  <c:v>43.1</c:v>
                </c:pt>
                <c:pt idx="2586">
                  <c:v>43.116666666666667</c:v>
                </c:pt>
                <c:pt idx="2587">
                  <c:v>43.133333333333333</c:v>
                </c:pt>
                <c:pt idx="2588">
                  <c:v>43.15</c:v>
                </c:pt>
                <c:pt idx="2589">
                  <c:v>43.166666666666664</c:v>
                </c:pt>
                <c:pt idx="2590">
                  <c:v>43.18333333333333</c:v>
                </c:pt>
                <c:pt idx="2591">
                  <c:v>43.2</c:v>
                </c:pt>
                <c:pt idx="2592">
                  <c:v>43.216666666666669</c:v>
                </c:pt>
                <c:pt idx="2593">
                  <c:v>43.233333333333334</c:v>
                </c:pt>
                <c:pt idx="2594">
                  <c:v>43.25</c:v>
                </c:pt>
                <c:pt idx="2595">
                  <c:v>43.266666666666666</c:v>
                </c:pt>
                <c:pt idx="2596">
                  <c:v>43.283333333333331</c:v>
                </c:pt>
                <c:pt idx="2597">
                  <c:v>43.3</c:v>
                </c:pt>
                <c:pt idx="2598">
                  <c:v>43.31666666666667</c:v>
                </c:pt>
                <c:pt idx="2599">
                  <c:v>43.333333333333336</c:v>
                </c:pt>
                <c:pt idx="2600">
                  <c:v>43.35</c:v>
                </c:pt>
                <c:pt idx="2601">
                  <c:v>43.366666666666667</c:v>
                </c:pt>
                <c:pt idx="2602">
                  <c:v>43.383333333333333</c:v>
                </c:pt>
                <c:pt idx="2603">
                  <c:v>43.4</c:v>
                </c:pt>
                <c:pt idx="2604">
                  <c:v>43.416666666666664</c:v>
                </c:pt>
                <c:pt idx="2605">
                  <c:v>43.43333333333333</c:v>
                </c:pt>
                <c:pt idx="2606">
                  <c:v>43.45</c:v>
                </c:pt>
                <c:pt idx="2607">
                  <c:v>43.466666666666669</c:v>
                </c:pt>
                <c:pt idx="2608">
                  <c:v>43.483333333333334</c:v>
                </c:pt>
                <c:pt idx="2609">
                  <c:v>43.5</c:v>
                </c:pt>
                <c:pt idx="2610">
                  <c:v>43.516666666666666</c:v>
                </c:pt>
                <c:pt idx="2611">
                  <c:v>43.533333333333331</c:v>
                </c:pt>
                <c:pt idx="2612">
                  <c:v>43.55</c:v>
                </c:pt>
                <c:pt idx="2613">
                  <c:v>43.56666666666667</c:v>
                </c:pt>
                <c:pt idx="2614">
                  <c:v>43.583333333333336</c:v>
                </c:pt>
                <c:pt idx="2615">
                  <c:v>43.6</c:v>
                </c:pt>
                <c:pt idx="2616">
                  <c:v>43.616666666666667</c:v>
                </c:pt>
                <c:pt idx="2617">
                  <c:v>43.633333333333333</c:v>
                </c:pt>
                <c:pt idx="2618">
                  <c:v>43.65</c:v>
                </c:pt>
                <c:pt idx="2619">
                  <c:v>43.666666666666664</c:v>
                </c:pt>
                <c:pt idx="2620">
                  <c:v>43.68333333333333</c:v>
                </c:pt>
                <c:pt idx="2621">
                  <c:v>43.7</c:v>
                </c:pt>
                <c:pt idx="2622">
                  <c:v>43.716666666666669</c:v>
                </c:pt>
                <c:pt idx="2623">
                  <c:v>43.733333333333334</c:v>
                </c:pt>
                <c:pt idx="2624">
                  <c:v>43.75</c:v>
                </c:pt>
                <c:pt idx="2625">
                  <c:v>43.766666666666666</c:v>
                </c:pt>
                <c:pt idx="2626">
                  <c:v>43.783333333333331</c:v>
                </c:pt>
                <c:pt idx="2627">
                  <c:v>43.8</c:v>
                </c:pt>
                <c:pt idx="2628">
                  <c:v>43.81666666666667</c:v>
                </c:pt>
                <c:pt idx="2629">
                  <c:v>43.833333333333336</c:v>
                </c:pt>
                <c:pt idx="2630">
                  <c:v>43.85</c:v>
                </c:pt>
                <c:pt idx="2631">
                  <c:v>43.866666666666667</c:v>
                </c:pt>
                <c:pt idx="2632">
                  <c:v>43.883333333333333</c:v>
                </c:pt>
                <c:pt idx="2633">
                  <c:v>43.9</c:v>
                </c:pt>
                <c:pt idx="2634">
                  <c:v>43.916666666666664</c:v>
                </c:pt>
                <c:pt idx="2635">
                  <c:v>43.93333333333333</c:v>
                </c:pt>
                <c:pt idx="2636">
                  <c:v>43.95</c:v>
                </c:pt>
                <c:pt idx="2637">
                  <c:v>43.966666666666669</c:v>
                </c:pt>
                <c:pt idx="2638">
                  <c:v>43.983333333333334</c:v>
                </c:pt>
                <c:pt idx="2639">
                  <c:v>44</c:v>
                </c:pt>
                <c:pt idx="2640">
                  <c:v>44.016666666666666</c:v>
                </c:pt>
                <c:pt idx="2641">
                  <c:v>44.033333333333331</c:v>
                </c:pt>
                <c:pt idx="2642">
                  <c:v>44.05</c:v>
                </c:pt>
                <c:pt idx="2643">
                  <c:v>44.06666666666667</c:v>
                </c:pt>
                <c:pt idx="2644">
                  <c:v>44.083333333333336</c:v>
                </c:pt>
                <c:pt idx="2645">
                  <c:v>44.1</c:v>
                </c:pt>
                <c:pt idx="2646">
                  <c:v>44.116666666666667</c:v>
                </c:pt>
                <c:pt idx="2647">
                  <c:v>44.133333333333333</c:v>
                </c:pt>
                <c:pt idx="2648">
                  <c:v>44.15</c:v>
                </c:pt>
                <c:pt idx="2649">
                  <c:v>44.166666666666664</c:v>
                </c:pt>
                <c:pt idx="2650">
                  <c:v>44.18333333333333</c:v>
                </c:pt>
                <c:pt idx="2651">
                  <c:v>44.2</c:v>
                </c:pt>
                <c:pt idx="2652">
                  <c:v>44.216666666666669</c:v>
                </c:pt>
                <c:pt idx="2653">
                  <c:v>44.233333333333334</c:v>
                </c:pt>
                <c:pt idx="2654">
                  <c:v>44.25</c:v>
                </c:pt>
                <c:pt idx="2655">
                  <c:v>44.266666666666666</c:v>
                </c:pt>
                <c:pt idx="2656">
                  <c:v>44.283333333333331</c:v>
                </c:pt>
                <c:pt idx="2657">
                  <c:v>44.3</c:v>
                </c:pt>
                <c:pt idx="2658">
                  <c:v>44.31666666666667</c:v>
                </c:pt>
                <c:pt idx="2659">
                  <c:v>44.333333333333336</c:v>
                </c:pt>
                <c:pt idx="2660">
                  <c:v>44.35</c:v>
                </c:pt>
                <c:pt idx="2661">
                  <c:v>44.366666666666667</c:v>
                </c:pt>
                <c:pt idx="2662">
                  <c:v>44.383333333333333</c:v>
                </c:pt>
                <c:pt idx="2663">
                  <c:v>44.4</c:v>
                </c:pt>
                <c:pt idx="2664">
                  <c:v>44.416666666666664</c:v>
                </c:pt>
                <c:pt idx="2665">
                  <c:v>44.43333333333333</c:v>
                </c:pt>
                <c:pt idx="2666">
                  <c:v>44.45</c:v>
                </c:pt>
                <c:pt idx="2667">
                  <c:v>44.466666666666669</c:v>
                </c:pt>
                <c:pt idx="2668">
                  <c:v>44.483333333333334</c:v>
                </c:pt>
                <c:pt idx="2669">
                  <c:v>44.5</c:v>
                </c:pt>
                <c:pt idx="2670">
                  <c:v>44.516666666666666</c:v>
                </c:pt>
                <c:pt idx="2671">
                  <c:v>44.533333333333331</c:v>
                </c:pt>
                <c:pt idx="2672">
                  <c:v>44.55</c:v>
                </c:pt>
                <c:pt idx="2673">
                  <c:v>44.56666666666667</c:v>
                </c:pt>
                <c:pt idx="2674">
                  <c:v>44.583333333333336</c:v>
                </c:pt>
                <c:pt idx="2675">
                  <c:v>44.6</c:v>
                </c:pt>
                <c:pt idx="2676">
                  <c:v>44.616666666666667</c:v>
                </c:pt>
                <c:pt idx="2677">
                  <c:v>44.633333333333333</c:v>
                </c:pt>
                <c:pt idx="2678">
                  <c:v>44.65</c:v>
                </c:pt>
                <c:pt idx="2679">
                  <c:v>44.666666666666664</c:v>
                </c:pt>
                <c:pt idx="2680">
                  <c:v>44.68333333333333</c:v>
                </c:pt>
                <c:pt idx="2681">
                  <c:v>44.7</c:v>
                </c:pt>
                <c:pt idx="2682">
                  <c:v>44.716666666666669</c:v>
                </c:pt>
                <c:pt idx="2683">
                  <c:v>44.733333333333334</c:v>
                </c:pt>
                <c:pt idx="2684">
                  <c:v>44.75</c:v>
                </c:pt>
                <c:pt idx="2685">
                  <c:v>44.766666666666666</c:v>
                </c:pt>
                <c:pt idx="2686">
                  <c:v>44.783333333333331</c:v>
                </c:pt>
                <c:pt idx="2687">
                  <c:v>44.8</c:v>
                </c:pt>
                <c:pt idx="2688">
                  <c:v>44.81666666666667</c:v>
                </c:pt>
                <c:pt idx="2689">
                  <c:v>44.833333333333336</c:v>
                </c:pt>
                <c:pt idx="2690">
                  <c:v>44.85</c:v>
                </c:pt>
                <c:pt idx="2691">
                  <c:v>44.866666666666667</c:v>
                </c:pt>
                <c:pt idx="2692">
                  <c:v>44.883333333333333</c:v>
                </c:pt>
                <c:pt idx="2693">
                  <c:v>44.9</c:v>
                </c:pt>
                <c:pt idx="2694">
                  <c:v>44.916666666666664</c:v>
                </c:pt>
                <c:pt idx="2695">
                  <c:v>44.93333333333333</c:v>
                </c:pt>
                <c:pt idx="2696">
                  <c:v>44.95</c:v>
                </c:pt>
                <c:pt idx="2697">
                  <c:v>44.966666666666669</c:v>
                </c:pt>
                <c:pt idx="2698">
                  <c:v>44.983333333333334</c:v>
                </c:pt>
                <c:pt idx="2699">
                  <c:v>45</c:v>
                </c:pt>
                <c:pt idx="2700">
                  <c:v>45.016666666666666</c:v>
                </c:pt>
                <c:pt idx="2701">
                  <c:v>45.033333333333331</c:v>
                </c:pt>
                <c:pt idx="2702">
                  <c:v>45.05</c:v>
                </c:pt>
                <c:pt idx="2703">
                  <c:v>45.06666666666667</c:v>
                </c:pt>
                <c:pt idx="2704">
                  <c:v>45.083333333333336</c:v>
                </c:pt>
                <c:pt idx="2705">
                  <c:v>45.1</c:v>
                </c:pt>
                <c:pt idx="2706">
                  <c:v>45.116666666666667</c:v>
                </c:pt>
                <c:pt idx="2707">
                  <c:v>45.133333333333333</c:v>
                </c:pt>
                <c:pt idx="2708">
                  <c:v>45.15</c:v>
                </c:pt>
                <c:pt idx="2709">
                  <c:v>45.166666666666664</c:v>
                </c:pt>
                <c:pt idx="2710">
                  <c:v>45.18333333333333</c:v>
                </c:pt>
                <c:pt idx="2711">
                  <c:v>45.2</c:v>
                </c:pt>
                <c:pt idx="2712">
                  <c:v>45.216666666666669</c:v>
                </c:pt>
                <c:pt idx="2713">
                  <c:v>45.233333333333334</c:v>
                </c:pt>
                <c:pt idx="2714">
                  <c:v>45.25</c:v>
                </c:pt>
                <c:pt idx="2715">
                  <c:v>45.266666666666666</c:v>
                </c:pt>
                <c:pt idx="2716">
                  <c:v>45.283333333333331</c:v>
                </c:pt>
                <c:pt idx="2717">
                  <c:v>45.3</c:v>
                </c:pt>
                <c:pt idx="2718">
                  <c:v>45.31666666666667</c:v>
                </c:pt>
                <c:pt idx="2719">
                  <c:v>45.333333333333336</c:v>
                </c:pt>
                <c:pt idx="2720">
                  <c:v>45.35</c:v>
                </c:pt>
                <c:pt idx="2721">
                  <c:v>45.366666666666667</c:v>
                </c:pt>
                <c:pt idx="2722">
                  <c:v>45.383333333333333</c:v>
                </c:pt>
                <c:pt idx="2723">
                  <c:v>45.4</c:v>
                </c:pt>
                <c:pt idx="2724">
                  <c:v>45.416666666666664</c:v>
                </c:pt>
                <c:pt idx="2725">
                  <c:v>45.43333333333333</c:v>
                </c:pt>
                <c:pt idx="2726">
                  <c:v>45.45</c:v>
                </c:pt>
                <c:pt idx="2727">
                  <c:v>45.466666666666669</c:v>
                </c:pt>
                <c:pt idx="2728">
                  <c:v>45.483333333333334</c:v>
                </c:pt>
                <c:pt idx="2729">
                  <c:v>45.5</c:v>
                </c:pt>
                <c:pt idx="2730">
                  <c:v>45.516666666666666</c:v>
                </c:pt>
                <c:pt idx="2731">
                  <c:v>45.533333333333331</c:v>
                </c:pt>
                <c:pt idx="2732">
                  <c:v>45.55</c:v>
                </c:pt>
                <c:pt idx="2733">
                  <c:v>45.56666666666667</c:v>
                </c:pt>
                <c:pt idx="2734">
                  <c:v>45.583333333333336</c:v>
                </c:pt>
                <c:pt idx="2735">
                  <c:v>45.6</c:v>
                </c:pt>
                <c:pt idx="2736">
                  <c:v>45.616666666666667</c:v>
                </c:pt>
                <c:pt idx="2737">
                  <c:v>45.633333333333333</c:v>
                </c:pt>
                <c:pt idx="2738">
                  <c:v>45.65</c:v>
                </c:pt>
                <c:pt idx="2739">
                  <c:v>45.666666666666664</c:v>
                </c:pt>
                <c:pt idx="2740">
                  <c:v>45.68333333333333</c:v>
                </c:pt>
                <c:pt idx="2741">
                  <c:v>45.7</c:v>
                </c:pt>
                <c:pt idx="2742">
                  <c:v>45.716666666666669</c:v>
                </c:pt>
                <c:pt idx="2743">
                  <c:v>45.733333333333334</c:v>
                </c:pt>
                <c:pt idx="2744">
                  <c:v>45.75</c:v>
                </c:pt>
                <c:pt idx="2745">
                  <c:v>45.766666666666666</c:v>
                </c:pt>
                <c:pt idx="2746">
                  <c:v>45.783333333333331</c:v>
                </c:pt>
                <c:pt idx="2747">
                  <c:v>45.8</c:v>
                </c:pt>
                <c:pt idx="2748">
                  <c:v>45.81666666666667</c:v>
                </c:pt>
                <c:pt idx="2749">
                  <c:v>45.833333333333336</c:v>
                </c:pt>
                <c:pt idx="2750">
                  <c:v>45.85</c:v>
                </c:pt>
                <c:pt idx="2751">
                  <c:v>45.866666666666667</c:v>
                </c:pt>
                <c:pt idx="2752">
                  <c:v>45.883333333333333</c:v>
                </c:pt>
                <c:pt idx="2753">
                  <c:v>45.9</c:v>
                </c:pt>
                <c:pt idx="2754">
                  <c:v>45.916666666666664</c:v>
                </c:pt>
                <c:pt idx="2755">
                  <c:v>45.93333333333333</c:v>
                </c:pt>
                <c:pt idx="2756">
                  <c:v>45.95</c:v>
                </c:pt>
                <c:pt idx="2757">
                  <c:v>45.966666666666669</c:v>
                </c:pt>
                <c:pt idx="2758">
                  <c:v>45.983333333333334</c:v>
                </c:pt>
                <c:pt idx="2759">
                  <c:v>46</c:v>
                </c:pt>
                <c:pt idx="2760">
                  <c:v>46.016666666666666</c:v>
                </c:pt>
                <c:pt idx="2761">
                  <c:v>46.033333333333331</c:v>
                </c:pt>
                <c:pt idx="2762">
                  <c:v>46.05</c:v>
                </c:pt>
                <c:pt idx="2763">
                  <c:v>46.06666666666667</c:v>
                </c:pt>
                <c:pt idx="2764">
                  <c:v>46.083333333333336</c:v>
                </c:pt>
                <c:pt idx="2765">
                  <c:v>46.1</c:v>
                </c:pt>
                <c:pt idx="2766">
                  <c:v>46.116666666666667</c:v>
                </c:pt>
                <c:pt idx="2767">
                  <c:v>46.133333333333333</c:v>
                </c:pt>
                <c:pt idx="2768">
                  <c:v>46.15</c:v>
                </c:pt>
                <c:pt idx="2769">
                  <c:v>46.166666666666664</c:v>
                </c:pt>
                <c:pt idx="2770">
                  <c:v>46.18333333333333</c:v>
                </c:pt>
                <c:pt idx="2771">
                  <c:v>46.2</c:v>
                </c:pt>
                <c:pt idx="2772">
                  <c:v>46.216666666666669</c:v>
                </c:pt>
                <c:pt idx="2773">
                  <c:v>46.233333333333334</c:v>
                </c:pt>
                <c:pt idx="2774">
                  <c:v>46.25</c:v>
                </c:pt>
                <c:pt idx="2775">
                  <c:v>46.266666666666666</c:v>
                </c:pt>
                <c:pt idx="2776">
                  <c:v>46.283333333333331</c:v>
                </c:pt>
                <c:pt idx="2777">
                  <c:v>46.3</c:v>
                </c:pt>
                <c:pt idx="2778">
                  <c:v>46.31666666666667</c:v>
                </c:pt>
                <c:pt idx="2779">
                  <c:v>46.333333333333336</c:v>
                </c:pt>
                <c:pt idx="2780">
                  <c:v>46.35</c:v>
                </c:pt>
                <c:pt idx="2781">
                  <c:v>46.366666666666667</c:v>
                </c:pt>
                <c:pt idx="2782">
                  <c:v>46.383333333333333</c:v>
                </c:pt>
                <c:pt idx="2783">
                  <c:v>46.4</c:v>
                </c:pt>
                <c:pt idx="2784">
                  <c:v>46.416666666666664</c:v>
                </c:pt>
                <c:pt idx="2785">
                  <c:v>46.43333333333333</c:v>
                </c:pt>
                <c:pt idx="2786">
                  <c:v>46.45</c:v>
                </c:pt>
                <c:pt idx="2787">
                  <c:v>46.466666666666669</c:v>
                </c:pt>
                <c:pt idx="2788">
                  <c:v>46.483333333333334</c:v>
                </c:pt>
                <c:pt idx="2789">
                  <c:v>46.5</c:v>
                </c:pt>
                <c:pt idx="2790">
                  <c:v>46.516666666666666</c:v>
                </c:pt>
                <c:pt idx="2791">
                  <c:v>46.533333333333331</c:v>
                </c:pt>
                <c:pt idx="2792">
                  <c:v>46.55</c:v>
                </c:pt>
                <c:pt idx="2793">
                  <c:v>46.56666666666667</c:v>
                </c:pt>
                <c:pt idx="2794">
                  <c:v>46.583333333333336</c:v>
                </c:pt>
                <c:pt idx="2795">
                  <c:v>46.6</c:v>
                </c:pt>
                <c:pt idx="2796">
                  <c:v>46.616666666666667</c:v>
                </c:pt>
                <c:pt idx="2797">
                  <c:v>46.633333333333333</c:v>
                </c:pt>
                <c:pt idx="2798">
                  <c:v>46.65</c:v>
                </c:pt>
                <c:pt idx="2799">
                  <c:v>46.666666666666664</c:v>
                </c:pt>
                <c:pt idx="2800">
                  <c:v>46.68333333333333</c:v>
                </c:pt>
                <c:pt idx="2801">
                  <c:v>46.7</c:v>
                </c:pt>
                <c:pt idx="2802">
                  <c:v>46.716666666666669</c:v>
                </c:pt>
                <c:pt idx="2803">
                  <c:v>46.733333333333334</c:v>
                </c:pt>
                <c:pt idx="2804">
                  <c:v>46.75</c:v>
                </c:pt>
                <c:pt idx="2805">
                  <c:v>46.766666666666666</c:v>
                </c:pt>
                <c:pt idx="2806">
                  <c:v>46.783333333333331</c:v>
                </c:pt>
                <c:pt idx="2807">
                  <c:v>46.8</c:v>
                </c:pt>
                <c:pt idx="2808">
                  <c:v>46.81666666666667</c:v>
                </c:pt>
                <c:pt idx="2809">
                  <c:v>46.833333333333336</c:v>
                </c:pt>
                <c:pt idx="2810">
                  <c:v>46.85</c:v>
                </c:pt>
                <c:pt idx="2811">
                  <c:v>46.866666666666667</c:v>
                </c:pt>
                <c:pt idx="2812">
                  <c:v>46.883333333333333</c:v>
                </c:pt>
                <c:pt idx="2813">
                  <c:v>46.9</c:v>
                </c:pt>
                <c:pt idx="2814">
                  <c:v>46.916666666666664</c:v>
                </c:pt>
                <c:pt idx="2815">
                  <c:v>46.93333333333333</c:v>
                </c:pt>
                <c:pt idx="2816">
                  <c:v>46.95</c:v>
                </c:pt>
                <c:pt idx="2817">
                  <c:v>46.966666666666669</c:v>
                </c:pt>
                <c:pt idx="2818">
                  <c:v>46.983333333333334</c:v>
                </c:pt>
                <c:pt idx="2819">
                  <c:v>47</c:v>
                </c:pt>
                <c:pt idx="2820">
                  <c:v>47.016666666666666</c:v>
                </c:pt>
                <c:pt idx="2821">
                  <c:v>47.033333333333331</c:v>
                </c:pt>
                <c:pt idx="2822">
                  <c:v>47.05</c:v>
                </c:pt>
                <c:pt idx="2823">
                  <c:v>47.06666666666667</c:v>
                </c:pt>
                <c:pt idx="2824">
                  <c:v>47.083333333333336</c:v>
                </c:pt>
                <c:pt idx="2825">
                  <c:v>47.1</c:v>
                </c:pt>
                <c:pt idx="2826">
                  <c:v>47.116666666666667</c:v>
                </c:pt>
                <c:pt idx="2827">
                  <c:v>47.133333333333333</c:v>
                </c:pt>
                <c:pt idx="2828">
                  <c:v>47.15</c:v>
                </c:pt>
                <c:pt idx="2829">
                  <c:v>47.166666666666664</c:v>
                </c:pt>
                <c:pt idx="2830">
                  <c:v>47.18333333333333</c:v>
                </c:pt>
                <c:pt idx="2831">
                  <c:v>47.2</c:v>
                </c:pt>
                <c:pt idx="2832">
                  <c:v>47.216666666666669</c:v>
                </c:pt>
                <c:pt idx="2833">
                  <c:v>47.233333333333334</c:v>
                </c:pt>
                <c:pt idx="2834">
                  <c:v>47.25</c:v>
                </c:pt>
                <c:pt idx="2835">
                  <c:v>47.266666666666666</c:v>
                </c:pt>
                <c:pt idx="2836">
                  <c:v>47.283333333333331</c:v>
                </c:pt>
                <c:pt idx="2837">
                  <c:v>47.3</c:v>
                </c:pt>
                <c:pt idx="2838">
                  <c:v>47.31666666666667</c:v>
                </c:pt>
                <c:pt idx="2839">
                  <c:v>47.333333333333336</c:v>
                </c:pt>
                <c:pt idx="2840">
                  <c:v>47.35</c:v>
                </c:pt>
                <c:pt idx="2841">
                  <c:v>47.366666666666667</c:v>
                </c:pt>
                <c:pt idx="2842">
                  <c:v>47.383333333333333</c:v>
                </c:pt>
                <c:pt idx="2843">
                  <c:v>47.4</c:v>
                </c:pt>
                <c:pt idx="2844">
                  <c:v>47.416666666666664</c:v>
                </c:pt>
                <c:pt idx="2845">
                  <c:v>47.43333333333333</c:v>
                </c:pt>
                <c:pt idx="2846">
                  <c:v>47.45</c:v>
                </c:pt>
                <c:pt idx="2847">
                  <c:v>47.466666666666669</c:v>
                </c:pt>
                <c:pt idx="2848">
                  <c:v>47.483333333333334</c:v>
                </c:pt>
                <c:pt idx="2849">
                  <c:v>47.5</c:v>
                </c:pt>
                <c:pt idx="2850">
                  <c:v>47.516666666666666</c:v>
                </c:pt>
                <c:pt idx="2851">
                  <c:v>47.533333333333331</c:v>
                </c:pt>
                <c:pt idx="2852">
                  <c:v>47.55</c:v>
                </c:pt>
                <c:pt idx="2853">
                  <c:v>47.56666666666667</c:v>
                </c:pt>
                <c:pt idx="2854">
                  <c:v>47.583333333333336</c:v>
                </c:pt>
                <c:pt idx="2855">
                  <c:v>47.6</c:v>
                </c:pt>
                <c:pt idx="2856">
                  <c:v>47.616666666666667</c:v>
                </c:pt>
                <c:pt idx="2857">
                  <c:v>47.633333333333333</c:v>
                </c:pt>
                <c:pt idx="2858">
                  <c:v>47.65</c:v>
                </c:pt>
                <c:pt idx="2859">
                  <c:v>47.666666666666664</c:v>
                </c:pt>
                <c:pt idx="2860">
                  <c:v>47.68333333333333</c:v>
                </c:pt>
                <c:pt idx="2861">
                  <c:v>47.7</c:v>
                </c:pt>
                <c:pt idx="2862">
                  <c:v>47.716666666666669</c:v>
                </c:pt>
                <c:pt idx="2863">
                  <c:v>47.733333333333334</c:v>
                </c:pt>
                <c:pt idx="2864">
                  <c:v>47.75</c:v>
                </c:pt>
                <c:pt idx="2865">
                  <c:v>47.766666666666666</c:v>
                </c:pt>
                <c:pt idx="2866">
                  <c:v>47.783333333333331</c:v>
                </c:pt>
                <c:pt idx="2867">
                  <c:v>47.8</c:v>
                </c:pt>
                <c:pt idx="2868">
                  <c:v>47.81666666666667</c:v>
                </c:pt>
                <c:pt idx="2869">
                  <c:v>47.833333333333336</c:v>
                </c:pt>
                <c:pt idx="2870">
                  <c:v>47.85</c:v>
                </c:pt>
                <c:pt idx="2871">
                  <c:v>47.866666666666667</c:v>
                </c:pt>
                <c:pt idx="2872">
                  <c:v>47.883333333333333</c:v>
                </c:pt>
                <c:pt idx="2873">
                  <c:v>47.9</c:v>
                </c:pt>
                <c:pt idx="2874">
                  <c:v>47.916666666666664</c:v>
                </c:pt>
                <c:pt idx="2875">
                  <c:v>47.93333333333333</c:v>
                </c:pt>
                <c:pt idx="2876">
                  <c:v>47.95</c:v>
                </c:pt>
                <c:pt idx="2877">
                  <c:v>47.966666666666669</c:v>
                </c:pt>
                <c:pt idx="2878">
                  <c:v>47.983333333333334</c:v>
                </c:pt>
                <c:pt idx="2879">
                  <c:v>48</c:v>
                </c:pt>
                <c:pt idx="2880">
                  <c:v>48.016666666666666</c:v>
                </c:pt>
                <c:pt idx="2881">
                  <c:v>48.033333333333331</c:v>
                </c:pt>
                <c:pt idx="2882">
                  <c:v>48.05</c:v>
                </c:pt>
                <c:pt idx="2883">
                  <c:v>48.06666666666667</c:v>
                </c:pt>
                <c:pt idx="2884">
                  <c:v>48.083333333333336</c:v>
                </c:pt>
                <c:pt idx="2885">
                  <c:v>48.1</c:v>
                </c:pt>
                <c:pt idx="2886">
                  <c:v>48.116666666666667</c:v>
                </c:pt>
                <c:pt idx="2887">
                  <c:v>48.133333333333333</c:v>
                </c:pt>
                <c:pt idx="2888">
                  <c:v>48.15</c:v>
                </c:pt>
                <c:pt idx="2889">
                  <c:v>48.166666666666664</c:v>
                </c:pt>
                <c:pt idx="2890">
                  <c:v>48.18333333333333</c:v>
                </c:pt>
                <c:pt idx="2891">
                  <c:v>48.2</c:v>
                </c:pt>
                <c:pt idx="2892">
                  <c:v>48.216666666666669</c:v>
                </c:pt>
                <c:pt idx="2893">
                  <c:v>48.233333333333334</c:v>
                </c:pt>
                <c:pt idx="2894">
                  <c:v>48.25</c:v>
                </c:pt>
                <c:pt idx="2895">
                  <c:v>48.266666666666666</c:v>
                </c:pt>
                <c:pt idx="2896">
                  <c:v>48.283333333333331</c:v>
                </c:pt>
                <c:pt idx="2897">
                  <c:v>48.3</c:v>
                </c:pt>
                <c:pt idx="2898">
                  <c:v>48.31666666666667</c:v>
                </c:pt>
                <c:pt idx="2899">
                  <c:v>48.333333333333336</c:v>
                </c:pt>
                <c:pt idx="2900">
                  <c:v>48.35</c:v>
                </c:pt>
                <c:pt idx="2901">
                  <c:v>48.366666666666667</c:v>
                </c:pt>
                <c:pt idx="2902">
                  <c:v>48.383333333333333</c:v>
                </c:pt>
                <c:pt idx="2903">
                  <c:v>48.4</c:v>
                </c:pt>
                <c:pt idx="2904">
                  <c:v>48.416666666666664</c:v>
                </c:pt>
                <c:pt idx="2905">
                  <c:v>48.43333333333333</c:v>
                </c:pt>
                <c:pt idx="2906">
                  <c:v>48.45</c:v>
                </c:pt>
                <c:pt idx="2907">
                  <c:v>48.466666666666669</c:v>
                </c:pt>
                <c:pt idx="2908">
                  <c:v>48.483333333333334</c:v>
                </c:pt>
                <c:pt idx="2909">
                  <c:v>48.5</c:v>
                </c:pt>
                <c:pt idx="2910">
                  <c:v>48.516666666666666</c:v>
                </c:pt>
                <c:pt idx="2911">
                  <c:v>48.533333333333331</c:v>
                </c:pt>
                <c:pt idx="2912">
                  <c:v>48.55</c:v>
                </c:pt>
                <c:pt idx="2913">
                  <c:v>48.56666666666667</c:v>
                </c:pt>
                <c:pt idx="2914">
                  <c:v>48.583333333333336</c:v>
                </c:pt>
                <c:pt idx="2915">
                  <c:v>48.6</c:v>
                </c:pt>
                <c:pt idx="2916">
                  <c:v>48.616666666666667</c:v>
                </c:pt>
                <c:pt idx="2917">
                  <c:v>48.633333333333333</c:v>
                </c:pt>
                <c:pt idx="2918">
                  <c:v>48.65</c:v>
                </c:pt>
                <c:pt idx="2919">
                  <c:v>48.666666666666664</c:v>
                </c:pt>
                <c:pt idx="2920">
                  <c:v>48.68333333333333</c:v>
                </c:pt>
                <c:pt idx="2921">
                  <c:v>48.7</c:v>
                </c:pt>
                <c:pt idx="2922">
                  <c:v>48.716666666666669</c:v>
                </c:pt>
                <c:pt idx="2923">
                  <c:v>48.733333333333334</c:v>
                </c:pt>
                <c:pt idx="2924">
                  <c:v>48.75</c:v>
                </c:pt>
                <c:pt idx="2925">
                  <c:v>48.766666666666666</c:v>
                </c:pt>
                <c:pt idx="2926">
                  <c:v>48.783333333333331</c:v>
                </c:pt>
                <c:pt idx="2927">
                  <c:v>48.8</c:v>
                </c:pt>
                <c:pt idx="2928">
                  <c:v>48.81666666666667</c:v>
                </c:pt>
                <c:pt idx="2929">
                  <c:v>48.833333333333336</c:v>
                </c:pt>
                <c:pt idx="2930">
                  <c:v>48.85</c:v>
                </c:pt>
                <c:pt idx="2931">
                  <c:v>48.866666666666667</c:v>
                </c:pt>
                <c:pt idx="2932">
                  <c:v>48.883333333333333</c:v>
                </c:pt>
                <c:pt idx="2933">
                  <c:v>48.9</c:v>
                </c:pt>
                <c:pt idx="2934">
                  <c:v>48.916666666666664</c:v>
                </c:pt>
                <c:pt idx="2935">
                  <c:v>48.93333333333333</c:v>
                </c:pt>
                <c:pt idx="2936">
                  <c:v>48.95</c:v>
                </c:pt>
                <c:pt idx="2937">
                  <c:v>48.966666666666669</c:v>
                </c:pt>
                <c:pt idx="2938">
                  <c:v>48.983333333333334</c:v>
                </c:pt>
                <c:pt idx="2939">
                  <c:v>49</c:v>
                </c:pt>
                <c:pt idx="2940">
                  <c:v>49.016666666666666</c:v>
                </c:pt>
                <c:pt idx="2941">
                  <c:v>49.033333333333331</c:v>
                </c:pt>
                <c:pt idx="2942">
                  <c:v>49.05</c:v>
                </c:pt>
                <c:pt idx="2943">
                  <c:v>49.06666666666667</c:v>
                </c:pt>
                <c:pt idx="2944">
                  <c:v>49.083333333333336</c:v>
                </c:pt>
                <c:pt idx="2945">
                  <c:v>49.1</c:v>
                </c:pt>
                <c:pt idx="2946">
                  <c:v>49.116666666666667</c:v>
                </c:pt>
                <c:pt idx="2947">
                  <c:v>49.133333333333333</c:v>
                </c:pt>
                <c:pt idx="2948">
                  <c:v>49.15</c:v>
                </c:pt>
                <c:pt idx="2949">
                  <c:v>49.166666666666664</c:v>
                </c:pt>
                <c:pt idx="2950">
                  <c:v>49.18333333333333</c:v>
                </c:pt>
                <c:pt idx="2951">
                  <c:v>49.2</c:v>
                </c:pt>
                <c:pt idx="2952">
                  <c:v>49.216666666666669</c:v>
                </c:pt>
                <c:pt idx="2953">
                  <c:v>49.233333333333334</c:v>
                </c:pt>
                <c:pt idx="2954">
                  <c:v>49.25</c:v>
                </c:pt>
                <c:pt idx="2955">
                  <c:v>49.266666666666666</c:v>
                </c:pt>
                <c:pt idx="2956">
                  <c:v>49.283333333333331</c:v>
                </c:pt>
                <c:pt idx="2957">
                  <c:v>49.3</c:v>
                </c:pt>
                <c:pt idx="2958">
                  <c:v>49.31666666666667</c:v>
                </c:pt>
                <c:pt idx="2959">
                  <c:v>49.333333333333336</c:v>
                </c:pt>
                <c:pt idx="2960">
                  <c:v>49.35</c:v>
                </c:pt>
                <c:pt idx="2961">
                  <c:v>49.366666666666667</c:v>
                </c:pt>
                <c:pt idx="2962">
                  <c:v>49.383333333333333</c:v>
                </c:pt>
                <c:pt idx="2963">
                  <c:v>49.4</c:v>
                </c:pt>
                <c:pt idx="2964">
                  <c:v>49.416666666666664</c:v>
                </c:pt>
                <c:pt idx="2965">
                  <c:v>49.43333333333333</c:v>
                </c:pt>
                <c:pt idx="2966">
                  <c:v>49.45</c:v>
                </c:pt>
                <c:pt idx="2967">
                  <c:v>49.466666666666669</c:v>
                </c:pt>
                <c:pt idx="2968">
                  <c:v>49.483333333333334</c:v>
                </c:pt>
                <c:pt idx="2969">
                  <c:v>49.5</c:v>
                </c:pt>
                <c:pt idx="2970">
                  <c:v>49.516666666666666</c:v>
                </c:pt>
                <c:pt idx="2971">
                  <c:v>49.533333333333331</c:v>
                </c:pt>
                <c:pt idx="2972">
                  <c:v>49.55</c:v>
                </c:pt>
                <c:pt idx="2973">
                  <c:v>49.56666666666667</c:v>
                </c:pt>
                <c:pt idx="2974">
                  <c:v>49.583333333333336</c:v>
                </c:pt>
                <c:pt idx="2975">
                  <c:v>49.6</c:v>
                </c:pt>
                <c:pt idx="2976">
                  <c:v>49.616666666666667</c:v>
                </c:pt>
                <c:pt idx="2977">
                  <c:v>49.633333333333333</c:v>
                </c:pt>
                <c:pt idx="2978">
                  <c:v>49.65</c:v>
                </c:pt>
                <c:pt idx="2979">
                  <c:v>49.666666666666664</c:v>
                </c:pt>
                <c:pt idx="2980">
                  <c:v>49.68333333333333</c:v>
                </c:pt>
                <c:pt idx="2981">
                  <c:v>49.7</c:v>
                </c:pt>
                <c:pt idx="2982">
                  <c:v>49.716666666666669</c:v>
                </c:pt>
                <c:pt idx="2983">
                  <c:v>49.733333333333334</c:v>
                </c:pt>
                <c:pt idx="2984">
                  <c:v>49.75</c:v>
                </c:pt>
                <c:pt idx="2985">
                  <c:v>49.766666666666666</c:v>
                </c:pt>
                <c:pt idx="2986">
                  <c:v>49.783333333333331</c:v>
                </c:pt>
                <c:pt idx="2987">
                  <c:v>49.8</c:v>
                </c:pt>
                <c:pt idx="2988">
                  <c:v>49.81666666666667</c:v>
                </c:pt>
                <c:pt idx="2989">
                  <c:v>49.833333333333336</c:v>
                </c:pt>
                <c:pt idx="2990">
                  <c:v>49.85</c:v>
                </c:pt>
                <c:pt idx="2991">
                  <c:v>49.866666666666667</c:v>
                </c:pt>
                <c:pt idx="2992">
                  <c:v>49.883333333333333</c:v>
                </c:pt>
                <c:pt idx="2993">
                  <c:v>49.9</c:v>
                </c:pt>
                <c:pt idx="2994">
                  <c:v>49.916666666666664</c:v>
                </c:pt>
                <c:pt idx="2995">
                  <c:v>49.93333333333333</c:v>
                </c:pt>
                <c:pt idx="2996">
                  <c:v>49.95</c:v>
                </c:pt>
                <c:pt idx="2997">
                  <c:v>49.966666666666669</c:v>
                </c:pt>
                <c:pt idx="2998">
                  <c:v>49.983333333333334</c:v>
                </c:pt>
                <c:pt idx="2999">
                  <c:v>50</c:v>
                </c:pt>
                <c:pt idx="3000">
                  <c:v>50.016666666666666</c:v>
                </c:pt>
                <c:pt idx="3001">
                  <c:v>50.033333333333331</c:v>
                </c:pt>
                <c:pt idx="3002">
                  <c:v>50.05</c:v>
                </c:pt>
                <c:pt idx="3003">
                  <c:v>50.06666666666667</c:v>
                </c:pt>
                <c:pt idx="3004">
                  <c:v>50.083333333333336</c:v>
                </c:pt>
                <c:pt idx="3005">
                  <c:v>50.1</c:v>
                </c:pt>
                <c:pt idx="3006">
                  <c:v>50.116666666666667</c:v>
                </c:pt>
                <c:pt idx="3007">
                  <c:v>50.133333333333333</c:v>
                </c:pt>
                <c:pt idx="3008">
                  <c:v>50.15</c:v>
                </c:pt>
                <c:pt idx="3009">
                  <c:v>50.166666666666664</c:v>
                </c:pt>
                <c:pt idx="3010">
                  <c:v>50.18333333333333</c:v>
                </c:pt>
                <c:pt idx="3011">
                  <c:v>50.2</c:v>
                </c:pt>
                <c:pt idx="3012">
                  <c:v>50.216666666666669</c:v>
                </c:pt>
                <c:pt idx="3013">
                  <c:v>50.233333333333334</c:v>
                </c:pt>
                <c:pt idx="3014">
                  <c:v>50.25</c:v>
                </c:pt>
                <c:pt idx="3015">
                  <c:v>50.266666666666666</c:v>
                </c:pt>
                <c:pt idx="3016">
                  <c:v>50.283333333333331</c:v>
                </c:pt>
                <c:pt idx="3017">
                  <c:v>50.3</c:v>
                </c:pt>
                <c:pt idx="3018">
                  <c:v>50.31666666666667</c:v>
                </c:pt>
                <c:pt idx="3019">
                  <c:v>50.333333333333336</c:v>
                </c:pt>
                <c:pt idx="3020">
                  <c:v>50.35</c:v>
                </c:pt>
                <c:pt idx="3021">
                  <c:v>50.366666666666667</c:v>
                </c:pt>
                <c:pt idx="3022">
                  <c:v>50.383333333333333</c:v>
                </c:pt>
                <c:pt idx="3023">
                  <c:v>50.4</c:v>
                </c:pt>
                <c:pt idx="3024">
                  <c:v>50.416666666666664</c:v>
                </c:pt>
                <c:pt idx="3025">
                  <c:v>50.43333333333333</c:v>
                </c:pt>
                <c:pt idx="3026">
                  <c:v>50.45</c:v>
                </c:pt>
                <c:pt idx="3027">
                  <c:v>50.466666666666669</c:v>
                </c:pt>
                <c:pt idx="3028">
                  <c:v>50.483333333333334</c:v>
                </c:pt>
                <c:pt idx="3029">
                  <c:v>50.5</c:v>
                </c:pt>
                <c:pt idx="3030">
                  <c:v>50.516666666666666</c:v>
                </c:pt>
                <c:pt idx="3031">
                  <c:v>50.533333333333331</c:v>
                </c:pt>
                <c:pt idx="3032">
                  <c:v>50.55</c:v>
                </c:pt>
                <c:pt idx="3033">
                  <c:v>50.56666666666667</c:v>
                </c:pt>
                <c:pt idx="3034">
                  <c:v>50.583333333333336</c:v>
                </c:pt>
                <c:pt idx="3035">
                  <c:v>50.6</c:v>
                </c:pt>
                <c:pt idx="3036">
                  <c:v>50.616666666666667</c:v>
                </c:pt>
                <c:pt idx="3037">
                  <c:v>50.633333333333333</c:v>
                </c:pt>
                <c:pt idx="3038">
                  <c:v>50.65</c:v>
                </c:pt>
                <c:pt idx="3039">
                  <c:v>50.666666666666664</c:v>
                </c:pt>
                <c:pt idx="3040">
                  <c:v>50.68333333333333</c:v>
                </c:pt>
                <c:pt idx="3041">
                  <c:v>50.7</c:v>
                </c:pt>
                <c:pt idx="3042">
                  <c:v>50.716666666666669</c:v>
                </c:pt>
                <c:pt idx="3043">
                  <c:v>50.733333333333334</c:v>
                </c:pt>
                <c:pt idx="3044">
                  <c:v>50.75</c:v>
                </c:pt>
                <c:pt idx="3045">
                  <c:v>50.766666666666666</c:v>
                </c:pt>
                <c:pt idx="3046">
                  <c:v>50.783333333333331</c:v>
                </c:pt>
                <c:pt idx="3047">
                  <c:v>50.8</c:v>
                </c:pt>
                <c:pt idx="3048">
                  <c:v>50.81666666666667</c:v>
                </c:pt>
                <c:pt idx="3049">
                  <c:v>50.833333333333336</c:v>
                </c:pt>
                <c:pt idx="3050">
                  <c:v>50.85</c:v>
                </c:pt>
                <c:pt idx="3051">
                  <c:v>50.866666666666667</c:v>
                </c:pt>
                <c:pt idx="3052">
                  <c:v>50.883333333333333</c:v>
                </c:pt>
                <c:pt idx="3053">
                  <c:v>50.9</c:v>
                </c:pt>
                <c:pt idx="3054">
                  <c:v>50.916666666666664</c:v>
                </c:pt>
                <c:pt idx="3055">
                  <c:v>50.93333333333333</c:v>
                </c:pt>
                <c:pt idx="3056">
                  <c:v>50.95</c:v>
                </c:pt>
                <c:pt idx="3057">
                  <c:v>50.966666666666669</c:v>
                </c:pt>
                <c:pt idx="3058">
                  <c:v>50.983333333333334</c:v>
                </c:pt>
                <c:pt idx="3059">
                  <c:v>51</c:v>
                </c:pt>
                <c:pt idx="3060">
                  <c:v>51.016666666666666</c:v>
                </c:pt>
                <c:pt idx="3061">
                  <c:v>51.033333333333331</c:v>
                </c:pt>
                <c:pt idx="3062">
                  <c:v>51.05</c:v>
                </c:pt>
                <c:pt idx="3063">
                  <c:v>51.06666666666667</c:v>
                </c:pt>
                <c:pt idx="3064">
                  <c:v>51.083333333333336</c:v>
                </c:pt>
                <c:pt idx="3065">
                  <c:v>51.1</c:v>
                </c:pt>
                <c:pt idx="3066">
                  <c:v>51.116666666666667</c:v>
                </c:pt>
                <c:pt idx="3067">
                  <c:v>51.133333333333333</c:v>
                </c:pt>
                <c:pt idx="3068">
                  <c:v>51.15</c:v>
                </c:pt>
                <c:pt idx="3069">
                  <c:v>51.166666666666664</c:v>
                </c:pt>
                <c:pt idx="3070">
                  <c:v>51.18333333333333</c:v>
                </c:pt>
                <c:pt idx="3071">
                  <c:v>51.2</c:v>
                </c:pt>
                <c:pt idx="3072">
                  <c:v>51.216666666666669</c:v>
                </c:pt>
                <c:pt idx="3073">
                  <c:v>51.233333333333334</c:v>
                </c:pt>
                <c:pt idx="3074">
                  <c:v>51.25</c:v>
                </c:pt>
                <c:pt idx="3075">
                  <c:v>51.266666666666666</c:v>
                </c:pt>
                <c:pt idx="3076">
                  <c:v>51.283333333333331</c:v>
                </c:pt>
                <c:pt idx="3077">
                  <c:v>51.3</c:v>
                </c:pt>
                <c:pt idx="3078">
                  <c:v>51.31666666666667</c:v>
                </c:pt>
                <c:pt idx="3079">
                  <c:v>51.333333333333336</c:v>
                </c:pt>
                <c:pt idx="3080">
                  <c:v>51.35</c:v>
                </c:pt>
                <c:pt idx="3081">
                  <c:v>51.366666666666667</c:v>
                </c:pt>
                <c:pt idx="3082">
                  <c:v>51.383333333333333</c:v>
                </c:pt>
                <c:pt idx="3083">
                  <c:v>51.4</c:v>
                </c:pt>
                <c:pt idx="3084">
                  <c:v>51.416666666666664</c:v>
                </c:pt>
                <c:pt idx="3085">
                  <c:v>51.43333333333333</c:v>
                </c:pt>
                <c:pt idx="3086">
                  <c:v>51.45</c:v>
                </c:pt>
                <c:pt idx="3087">
                  <c:v>51.466666666666669</c:v>
                </c:pt>
                <c:pt idx="3088">
                  <c:v>51.483333333333334</c:v>
                </c:pt>
                <c:pt idx="3089">
                  <c:v>51.5</c:v>
                </c:pt>
                <c:pt idx="3090">
                  <c:v>51.516666666666666</c:v>
                </c:pt>
                <c:pt idx="3091">
                  <c:v>51.533333333333331</c:v>
                </c:pt>
                <c:pt idx="3092">
                  <c:v>51.55</c:v>
                </c:pt>
                <c:pt idx="3093">
                  <c:v>51.56666666666667</c:v>
                </c:pt>
                <c:pt idx="3094">
                  <c:v>51.583333333333336</c:v>
                </c:pt>
                <c:pt idx="3095">
                  <c:v>51.6</c:v>
                </c:pt>
                <c:pt idx="3096">
                  <c:v>51.616666666666667</c:v>
                </c:pt>
                <c:pt idx="3097">
                  <c:v>51.633333333333333</c:v>
                </c:pt>
                <c:pt idx="3098">
                  <c:v>51.65</c:v>
                </c:pt>
                <c:pt idx="3099">
                  <c:v>51.666666666666664</c:v>
                </c:pt>
                <c:pt idx="3100">
                  <c:v>51.68333333333333</c:v>
                </c:pt>
                <c:pt idx="3101">
                  <c:v>51.7</c:v>
                </c:pt>
                <c:pt idx="3102">
                  <c:v>51.716666666666669</c:v>
                </c:pt>
                <c:pt idx="3103">
                  <c:v>51.733333333333334</c:v>
                </c:pt>
                <c:pt idx="3104">
                  <c:v>51.75</c:v>
                </c:pt>
                <c:pt idx="3105">
                  <c:v>51.766666666666666</c:v>
                </c:pt>
                <c:pt idx="3106">
                  <c:v>51.783333333333331</c:v>
                </c:pt>
                <c:pt idx="3107">
                  <c:v>51.8</c:v>
                </c:pt>
                <c:pt idx="3108">
                  <c:v>51.81666666666667</c:v>
                </c:pt>
                <c:pt idx="3109">
                  <c:v>51.833333333333336</c:v>
                </c:pt>
                <c:pt idx="3110">
                  <c:v>51.85</c:v>
                </c:pt>
                <c:pt idx="3111">
                  <c:v>51.866666666666667</c:v>
                </c:pt>
                <c:pt idx="3112">
                  <c:v>51.883333333333333</c:v>
                </c:pt>
                <c:pt idx="3113">
                  <c:v>51.9</c:v>
                </c:pt>
                <c:pt idx="3114">
                  <c:v>51.916666666666664</c:v>
                </c:pt>
                <c:pt idx="3115">
                  <c:v>51.93333333333333</c:v>
                </c:pt>
                <c:pt idx="3116">
                  <c:v>51.95</c:v>
                </c:pt>
                <c:pt idx="3117">
                  <c:v>51.966666666666669</c:v>
                </c:pt>
                <c:pt idx="3118">
                  <c:v>51.983333333333334</c:v>
                </c:pt>
                <c:pt idx="3119">
                  <c:v>52</c:v>
                </c:pt>
                <c:pt idx="3120">
                  <c:v>52.016666666666666</c:v>
                </c:pt>
                <c:pt idx="3121">
                  <c:v>52.033333333333331</c:v>
                </c:pt>
                <c:pt idx="3122">
                  <c:v>52.05</c:v>
                </c:pt>
                <c:pt idx="3123">
                  <c:v>52.06666666666667</c:v>
                </c:pt>
                <c:pt idx="3124">
                  <c:v>52.083333333333336</c:v>
                </c:pt>
                <c:pt idx="3125">
                  <c:v>52.1</c:v>
                </c:pt>
                <c:pt idx="3126">
                  <c:v>52.116666666666667</c:v>
                </c:pt>
                <c:pt idx="3127">
                  <c:v>52.133333333333333</c:v>
                </c:pt>
                <c:pt idx="3128">
                  <c:v>52.15</c:v>
                </c:pt>
                <c:pt idx="3129">
                  <c:v>52.166666666666664</c:v>
                </c:pt>
                <c:pt idx="3130">
                  <c:v>52.18333333333333</c:v>
                </c:pt>
                <c:pt idx="3131">
                  <c:v>52.2</c:v>
                </c:pt>
                <c:pt idx="3132">
                  <c:v>52.216666666666669</c:v>
                </c:pt>
                <c:pt idx="3133">
                  <c:v>52.233333333333334</c:v>
                </c:pt>
                <c:pt idx="3134">
                  <c:v>52.25</c:v>
                </c:pt>
                <c:pt idx="3135">
                  <c:v>52.266666666666666</c:v>
                </c:pt>
                <c:pt idx="3136">
                  <c:v>52.283333333333331</c:v>
                </c:pt>
                <c:pt idx="3137">
                  <c:v>52.3</c:v>
                </c:pt>
                <c:pt idx="3138">
                  <c:v>52.31666666666667</c:v>
                </c:pt>
                <c:pt idx="3139">
                  <c:v>52.333333333333336</c:v>
                </c:pt>
                <c:pt idx="3140">
                  <c:v>52.35</c:v>
                </c:pt>
                <c:pt idx="3141">
                  <c:v>52.366666666666667</c:v>
                </c:pt>
                <c:pt idx="3142">
                  <c:v>52.383333333333333</c:v>
                </c:pt>
                <c:pt idx="3143">
                  <c:v>52.4</c:v>
                </c:pt>
                <c:pt idx="3144">
                  <c:v>52.416666666666664</c:v>
                </c:pt>
                <c:pt idx="3145">
                  <c:v>52.43333333333333</c:v>
                </c:pt>
                <c:pt idx="3146">
                  <c:v>52.45</c:v>
                </c:pt>
                <c:pt idx="3147">
                  <c:v>52.466666666666669</c:v>
                </c:pt>
                <c:pt idx="3148">
                  <c:v>52.483333333333334</c:v>
                </c:pt>
                <c:pt idx="3149">
                  <c:v>52.5</c:v>
                </c:pt>
                <c:pt idx="3150">
                  <c:v>52.516666666666666</c:v>
                </c:pt>
                <c:pt idx="3151">
                  <c:v>52.533333333333331</c:v>
                </c:pt>
                <c:pt idx="3152">
                  <c:v>52.55</c:v>
                </c:pt>
                <c:pt idx="3153">
                  <c:v>52.56666666666667</c:v>
                </c:pt>
                <c:pt idx="3154">
                  <c:v>52.583333333333336</c:v>
                </c:pt>
                <c:pt idx="3155">
                  <c:v>52.6</c:v>
                </c:pt>
                <c:pt idx="3156">
                  <c:v>52.616666666666667</c:v>
                </c:pt>
                <c:pt idx="3157">
                  <c:v>52.633333333333333</c:v>
                </c:pt>
                <c:pt idx="3158">
                  <c:v>52.65</c:v>
                </c:pt>
                <c:pt idx="3159">
                  <c:v>52.666666666666664</c:v>
                </c:pt>
                <c:pt idx="3160">
                  <c:v>52.68333333333333</c:v>
                </c:pt>
                <c:pt idx="3161">
                  <c:v>52.7</c:v>
                </c:pt>
                <c:pt idx="3162">
                  <c:v>52.716666666666669</c:v>
                </c:pt>
                <c:pt idx="3163">
                  <c:v>52.733333333333334</c:v>
                </c:pt>
                <c:pt idx="3164">
                  <c:v>52.75</c:v>
                </c:pt>
                <c:pt idx="3165">
                  <c:v>52.766666666666666</c:v>
                </c:pt>
                <c:pt idx="3166">
                  <c:v>52.783333333333331</c:v>
                </c:pt>
                <c:pt idx="3167">
                  <c:v>52.8</c:v>
                </c:pt>
                <c:pt idx="3168">
                  <c:v>52.81666666666667</c:v>
                </c:pt>
                <c:pt idx="3169">
                  <c:v>52.833333333333336</c:v>
                </c:pt>
                <c:pt idx="3170">
                  <c:v>52.85</c:v>
                </c:pt>
                <c:pt idx="3171">
                  <c:v>52.866666666666667</c:v>
                </c:pt>
                <c:pt idx="3172">
                  <c:v>52.883333333333333</c:v>
                </c:pt>
                <c:pt idx="3173">
                  <c:v>52.9</c:v>
                </c:pt>
                <c:pt idx="3174">
                  <c:v>52.916666666666664</c:v>
                </c:pt>
                <c:pt idx="3175">
                  <c:v>52.93333333333333</c:v>
                </c:pt>
                <c:pt idx="3176">
                  <c:v>52.95</c:v>
                </c:pt>
                <c:pt idx="3177">
                  <c:v>52.966666666666669</c:v>
                </c:pt>
                <c:pt idx="3178">
                  <c:v>52.983333333333334</c:v>
                </c:pt>
                <c:pt idx="3179">
                  <c:v>53</c:v>
                </c:pt>
                <c:pt idx="3180">
                  <c:v>53.016666666666666</c:v>
                </c:pt>
                <c:pt idx="3181">
                  <c:v>53.033333333333331</c:v>
                </c:pt>
                <c:pt idx="3182">
                  <c:v>53.05</c:v>
                </c:pt>
                <c:pt idx="3183">
                  <c:v>53.06666666666667</c:v>
                </c:pt>
                <c:pt idx="3184">
                  <c:v>53.083333333333336</c:v>
                </c:pt>
                <c:pt idx="3185">
                  <c:v>53.1</c:v>
                </c:pt>
                <c:pt idx="3186">
                  <c:v>53.116666666666667</c:v>
                </c:pt>
                <c:pt idx="3187">
                  <c:v>53.133333333333333</c:v>
                </c:pt>
                <c:pt idx="3188">
                  <c:v>53.15</c:v>
                </c:pt>
                <c:pt idx="3189">
                  <c:v>53.166666666666664</c:v>
                </c:pt>
                <c:pt idx="3190">
                  <c:v>53.18333333333333</c:v>
                </c:pt>
                <c:pt idx="3191">
                  <c:v>53.2</c:v>
                </c:pt>
                <c:pt idx="3192">
                  <c:v>53.216666666666669</c:v>
                </c:pt>
                <c:pt idx="3193">
                  <c:v>53.233333333333334</c:v>
                </c:pt>
                <c:pt idx="3194">
                  <c:v>53.25</c:v>
                </c:pt>
                <c:pt idx="3195">
                  <c:v>53.266666666666666</c:v>
                </c:pt>
                <c:pt idx="3196">
                  <c:v>53.283333333333331</c:v>
                </c:pt>
                <c:pt idx="3197">
                  <c:v>53.3</c:v>
                </c:pt>
                <c:pt idx="3198">
                  <c:v>53.31666666666667</c:v>
                </c:pt>
                <c:pt idx="3199">
                  <c:v>53.333333333333336</c:v>
                </c:pt>
                <c:pt idx="3200">
                  <c:v>53.35</c:v>
                </c:pt>
                <c:pt idx="3201">
                  <c:v>53.366666666666667</c:v>
                </c:pt>
                <c:pt idx="3202">
                  <c:v>53.383333333333333</c:v>
                </c:pt>
                <c:pt idx="3203">
                  <c:v>53.4</c:v>
                </c:pt>
                <c:pt idx="3204">
                  <c:v>53.416666666666664</c:v>
                </c:pt>
                <c:pt idx="3205">
                  <c:v>53.43333333333333</c:v>
                </c:pt>
                <c:pt idx="3206">
                  <c:v>53.45</c:v>
                </c:pt>
                <c:pt idx="3207">
                  <c:v>53.466666666666669</c:v>
                </c:pt>
                <c:pt idx="3208">
                  <c:v>53.483333333333334</c:v>
                </c:pt>
                <c:pt idx="3209">
                  <c:v>53.5</c:v>
                </c:pt>
                <c:pt idx="3210">
                  <c:v>53.516666666666666</c:v>
                </c:pt>
                <c:pt idx="3211">
                  <c:v>53.533333333333331</c:v>
                </c:pt>
                <c:pt idx="3212">
                  <c:v>53.55</c:v>
                </c:pt>
                <c:pt idx="3213">
                  <c:v>53.56666666666667</c:v>
                </c:pt>
                <c:pt idx="3214">
                  <c:v>53.583333333333336</c:v>
                </c:pt>
                <c:pt idx="3215">
                  <c:v>53.6</c:v>
                </c:pt>
                <c:pt idx="3216">
                  <c:v>53.616666666666667</c:v>
                </c:pt>
                <c:pt idx="3217">
                  <c:v>53.633333333333333</c:v>
                </c:pt>
                <c:pt idx="3218">
                  <c:v>53.65</c:v>
                </c:pt>
                <c:pt idx="3219">
                  <c:v>53.666666666666664</c:v>
                </c:pt>
                <c:pt idx="3220">
                  <c:v>53.68333333333333</c:v>
                </c:pt>
                <c:pt idx="3221">
                  <c:v>53.7</c:v>
                </c:pt>
                <c:pt idx="3222">
                  <c:v>53.716666666666669</c:v>
                </c:pt>
                <c:pt idx="3223">
                  <c:v>53.733333333333334</c:v>
                </c:pt>
                <c:pt idx="3224">
                  <c:v>53.75</c:v>
                </c:pt>
                <c:pt idx="3225">
                  <c:v>53.766666666666666</c:v>
                </c:pt>
                <c:pt idx="3226">
                  <c:v>53.783333333333331</c:v>
                </c:pt>
                <c:pt idx="3227">
                  <c:v>53.8</c:v>
                </c:pt>
                <c:pt idx="3228">
                  <c:v>53.81666666666667</c:v>
                </c:pt>
                <c:pt idx="3229">
                  <c:v>53.833333333333336</c:v>
                </c:pt>
                <c:pt idx="3230">
                  <c:v>53.85</c:v>
                </c:pt>
                <c:pt idx="3231">
                  <c:v>53.866666666666667</c:v>
                </c:pt>
                <c:pt idx="3232">
                  <c:v>53.883333333333333</c:v>
                </c:pt>
                <c:pt idx="3233">
                  <c:v>53.9</c:v>
                </c:pt>
                <c:pt idx="3234">
                  <c:v>53.916666666666664</c:v>
                </c:pt>
                <c:pt idx="3235">
                  <c:v>53.93333333333333</c:v>
                </c:pt>
                <c:pt idx="3236">
                  <c:v>53.95</c:v>
                </c:pt>
                <c:pt idx="3237">
                  <c:v>53.966666666666669</c:v>
                </c:pt>
                <c:pt idx="3238">
                  <c:v>53.983333333333334</c:v>
                </c:pt>
                <c:pt idx="3239">
                  <c:v>54</c:v>
                </c:pt>
                <c:pt idx="3240">
                  <c:v>54.016666666666666</c:v>
                </c:pt>
                <c:pt idx="3241">
                  <c:v>54.033333333333331</c:v>
                </c:pt>
                <c:pt idx="3242">
                  <c:v>54.05</c:v>
                </c:pt>
                <c:pt idx="3243">
                  <c:v>54.06666666666667</c:v>
                </c:pt>
                <c:pt idx="3244">
                  <c:v>54.083333333333336</c:v>
                </c:pt>
                <c:pt idx="3245">
                  <c:v>54.1</c:v>
                </c:pt>
                <c:pt idx="3246">
                  <c:v>54.116666666666667</c:v>
                </c:pt>
                <c:pt idx="3247">
                  <c:v>54.133333333333333</c:v>
                </c:pt>
                <c:pt idx="3248">
                  <c:v>54.15</c:v>
                </c:pt>
                <c:pt idx="3249">
                  <c:v>54.166666666666664</c:v>
                </c:pt>
                <c:pt idx="3250">
                  <c:v>54.18333333333333</c:v>
                </c:pt>
                <c:pt idx="3251">
                  <c:v>54.2</c:v>
                </c:pt>
                <c:pt idx="3252">
                  <c:v>54.216666666666669</c:v>
                </c:pt>
                <c:pt idx="3253">
                  <c:v>54.233333333333334</c:v>
                </c:pt>
                <c:pt idx="3254">
                  <c:v>54.25</c:v>
                </c:pt>
                <c:pt idx="3255">
                  <c:v>54.266666666666666</c:v>
                </c:pt>
                <c:pt idx="3256">
                  <c:v>54.283333333333331</c:v>
                </c:pt>
                <c:pt idx="3257">
                  <c:v>54.3</c:v>
                </c:pt>
                <c:pt idx="3258">
                  <c:v>54.31666666666667</c:v>
                </c:pt>
                <c:pt idx="3259">
                  <c:v>54.333333333333336</c:v>
                </c:pt>
                <c:pt idx="3260">
                  <c:v>54.35</c:v>
                </c:pt>
                <c:pt idx="3261">
                  <c:v>54.366666666666667</c:v>
                </c:pt>
                <c:pt idx="3262">
                  <c:v>54.383333333333333</c:v>
                </c:pt>
                <c:pt idx="3263">
                  <c:v>54.4</c:v>
                </c:pt>
                <c:pt idx="3264">
                  <c:v>54.416666666666664</c:v>
                </c:pt>
                <c:pt idx="3265">
                  <c:v>54.43333333333333</c:v>
                </c:pt>
                <c:pt idx="3266">
                  <c:v>54.45</c:v>
                </c:pt>
                <c:pt idx="3267">
                  <c:v>54.466666666666669</c:v>
                </c:pt>
                <c:pt idx="3268">
                  <c:v>54.483333333333334</c:v>
                </c:pt>
                <c:pt idx="3269">
                  <c:v>54.5</c:v>
                </c:pt>
                <c:pt idx="3270">
                  <c:v>54.516666666666666</c:v>
                </c:pt>
                <c:pt idx="3271">
                  <c:v>54.533333333333331</c:v>
                </c:pt>
                <c:pt idx="3272">
                  <c:v>54.55</c:v>
                </c:pt>
                <c:pt idx="3273">
                  <c:v>54.56666666666667</c:v>
                </c:pt>
                <c:pt idx="3274">
                  <c:v>54.583333333333336</c:v>
                </c:pt>
                <c:pt idx="3275">
                  <c:v>54.6</c:v>
                </c:pt>
                <c:pt idx="3276">
                  <c:v>54.616666666666667</c:v>
                </c:pt>
                <c:pt idx="3277">
                  <c:v>54.633333333333333</c:v>
                </c:pt>
                <c:pt idx="3278">
                  <c:v>54.65</c:v>
                </c:pt>
                <c:pt idx="3279">
                  <c:v>54.666666666666664</c:v>
                </c:pt>
                <c:pt idx="3280">
                  <c:v>54.68333333333333</c:v>
                </c:pt>
                <c:pt idx="3281">
                  <c:v>54.7</c:v>
                </c:pt>
                <c:pt idx="3282">
                  <c:v>54.716666666666669</c:v>
                </c:pt>
                <c:pt idx="3283">
                  <c:v>54.733333333333334</c:v>
                </c:pt>
                <c:pt idx="3284">
                  <c:v>54.75</c:v>
                </c:pt>
                <c:pt idx="3285">
                  <c:v>54.766666666666666</c:v>
                </c:pt>
                <c:pt idx="3286">
                  <c:v>54.783333333333331</c:v>
                </c:pt>
                <c:pt idx="3287">
                  <c:v>54.8</c:v>
                </c:pt>
                <c:pt idx="3288">
                  <c:v>54.81666666666667</c:v>
                </c:pt>
                <c:pt idx="3289">
                  <c:v>54.833333333333336</c:v>
                </c:pt>
                <c:pt idx="3290">
                  <c:v>54.85</c:v>
                </c:pt>
                <c:pt idx="3291">
                  <c:v>54.866666666666667</c:v>
                </c:pt>
                <c:pt idx="3292">
                  <c:v>54.883333333333333</c:v>
                </c:pt>
                <c:pt idx="3293">
                  <c:v>54.9</c:v>
                </c:pt>
                <c:pt idx="3294">
                  <c:v>54.916666666666664</c:v>
                </c:pt>
                <c:pt idx="3295">
                  <c:v>54.93333333333333</c:v>
                </c:pt>
                <c:pt idx="3296">
                  <c:v>54.95</c:v>
                </c:pt>
                <c:pt idx="3297">
                  <c:v>54.966666666666669</c:v>
                </c:pt>
                <c:pt idx="3298">
                  <c:v>54.983333333333334</c:v>
                </c:pt>
                <c:pt idx="3299">
                  <c:v>55</c:v>
                </c:pt>
                <c:pt idx="3300">
                  <c:v>55.016666666666666</c:v>
                </c:pt>
                <c:pt idx="3301">
                  <c:v>55.033333333333331</c:v>
                </c:pt>
                <c:pt idx="3302">
                  <c:v>55.05</c:v>
                </c:pt>
                <c:pt idx="3303">
                  <c:v>55.06666666666667</c:v>
                </c:pt>
                <c:pt idx="3304">
                  <c:v>55.083333333333336</c:v>
                </c:pt>
                <c:pt idx="3305">
                  <c:v>55.1</c:v>
                </c:pt>
                <c:pt idx="3306">
                  <c:v>55.116666666666667</c:v>
                </c:pt>
                <c:pt idx="3307">
                  <c:v>55.133333333333333</c:v>
                </c:pt>
                <c:pt idx="3308">
                  <c:v>55.15</c:v>
                </c:pt>
                <c:pt idx="3309">
                  <c:v>55.166666666666664</c:v>
                </c:pt>
                <c:pt idx="3310">
                  <c:v>55.18333333333333</c:v>
                </c:pt>
                <c:pt idx="3311">
                  <c:v>55.2</c:v>
                </c:pt>
                <c:pt idx="3312">
                  <c:v>55.216666666666669</c:v>
                </c:pt>
                <c:pt idx="3313">
                  <c:v>55.233333333333334</c:v>
                </c:pt>
                <c:pt idx="3314">
                  <c:v>55.25</c:v>
                </c:pt>
                <c:pt idx="3315">
                  <c:v>55.266666666666666</c:v>
                </c:pt>
                <c:pt idx="3316">
                  <c:v>55.283333333333331</c:v>
                </c:pt>
                <c:pt idx="3317">
                  <c:v>55.3</c:v>
                </c:pt>
                <c:pt idx="3318">
                  <c:v>55.31666666666667</c:v>
                </c:pt>
                <c:pt idx="3319">
                  <c:v>55.333333333333336</c:v>
                </c:pt>
                <c:pt idx="3320">
                  <c:v>55.35</c:v>
                </c:pt>
                <c:pt idx="3321">
                  <c:v>55.366666666666667</c:v>
                </c:pt>
                <c:pt idx="3322">
                  <c:v>55.383333333333333</c:v>
                </c:pt>
                <c:pt idx="3323">
                  <c:v>55.4</c:v>
                </c:pt>
                <c:pt idx="3324">
                  <c:v>55.416666666666664</c:v>
                </c:pt>
                <c:pt idx="3325">
                  <c:v>55.43333333333333</c:v>
                </c:pt>
                <c:pt idx="3326">
                  <c:v>55.45</c:v>
                </c:pt>
                <c:pt idx="3327">
                  <c:v>55.466666666666669</c:v>
                </c:pt>
                <c:pt idx="3328">
                  <c:v>55.483333333333334</c:v>
                </c:pt>
                <c:pt idx="3329">
                  <c:v>55.5</c:v>
                </c:pt>
                <c:pt idx="3330">
                  <c:v>55.516666666666666</c:v>
                </c:pt>
                <c:pt idx="3331">
                  <c:v>55.533333333333331</c:v>
                </c:pt>
                <c:pt idx="3332">
                  <c:v>55.55</c:v>
                </c:pt>
                <c:pt idx="3333">
                  <c:v>55.56666666666667</c:v>
                </c:pt>
                <c:pt idx="3334">
                  <c:v>55.583333333333336</c:v>
                </c:pt>
                <c:pt idx="3335">
                  <c:v>55.6</c:v>
                </c:pt>
                <c:pt idx="3336">
                  <c:v>55.616666666666667</c:v>
                </c:pt>
                <c:pt idx="3337">
                  <c:v>55.633333333333333</c:v>
                </c:pt>
                <c:pt idx="3338">
                  <c:v>55.65</c:v>
                </c:pt>
                <c:pt idx="3339">
                  <c:v>55.666666666666664</c:v>
                </c:pt>
                <c:pt idx="3340">
                  <c:v>55.68333333333333</c:v>
                </c:pt>
                <c:pt idx="3341">
                  <c:v>55.7</c:v>
                </c:pt>
                <c:pt idx="3342">
                  <c:v>55.716666666666669</c:v>
                </c:pt>
                <c:pt idx="3343">
                  <c:v>55.733333333333334</c:v>
                </c:pt>
                <c:pt idx="3344">
                  <c:v>55.75</c:v>
                </c:pt>
                <c:pt idx="3345">
                  <c:v>55.766666666666666</c:v>
                </c:pt>
                <c:pt idx="3346">
                  <c:v>55.783333333333331</c:v>
                </c:pt>
                <c:pt idx="3347">
                  <c:v>55.8</c:v>
                </c:pt>
                <c:pt idx="3348">
                  <c:v>55.81666666666667</c:v>
                </c:pt>
                <c:pt idx="3349">
                  <c:v>55.833333333333336</c:v>
                </c:pt>
                <c:pt idx="3350">
                  <c:v>55.85</c:v>
                </c:pt>
                <c:pt idx="3351">
                  <c:v>55.866666666666667</c:v>
                </c:pt>
                <c:pt idx="3352">
                  <c:v>55.883333333333333</c:v>
                </c:pt>
                <c:pt idx="3353">
                  <c:v>55.9</c:v>
                </c:pt>
                <c:pt idx="3354">
                  <c:v>55.916666666666664</c:v>
                </c:pt>
                <c:pt idx="3355">
                  <c:v>55.93333333333333</c:v>
                </c:pt>
                <c:pt idx="3356">
                  <c:v>55.95</c:v>
                </c:pt>
                <c:pt idx="3357">
                  <c:v>55.966666666666669</c:v>
                </c:pt>
                <c:pt idx="3358">
                  <c:v>55.983333333333334</c:v>
                </c:pt>
                <c:pt idx="3359">
                  <c:v>56</c:v>
                </c:pt>
                <c:pt idx="3360">
                  <c:v>56.016666666666666</c:v>
                </c:pt>
                <c:pt idx="3361">
                  <c:v>56.033333333333331</c:v>
                </c:pt>
                <c:pt idx="3362">
                  <c:v>56.05</c:v>
                </c:pt>
                <c:pt idx="3363">
                  <c:v>56.06666666666667</c:v>
                </c:pt>
                <c:pt idx="3364">
                  <c:v>56.083333333333336</c:v>
                </c:pt>
                <c:pt idx="3365">
                  <c:v>56.1</c:v>
                </c:pt>
                <c:pt idx="3366">
                  <c:v>56.116666666666667</c:v>
                </c:pt>
                <c:pt idx="3367">
                  <c:v>56.133333333333333</c:v>
                </c:pt>
                <c:pt idx="3368">
                  <c:v>56.15</c:v>
                </c:pt>
                <c:pt idx="3369">
                  <c:v>56.166666666666664</c:v>
                </c:pt>
                <c:pt idx="3370">
                  <c:v>56.18333333333333</c:v>
                </c:pt>
                <c:pt idx="3371">
                  <c:v>56.2</c:v>
                </c:pt>
                <c:pt idx="3372">
                  <c:v>56.216666666666669</c:v>
                </c:pt>
                <c:pt idx="3373">
                  <c:v>56.233333333333334</c:v>
                </c:pt>
                <c:pt idx="3374">
                  <c:v>56.25</c:v>
                </c:pt>
                <c:pt idx="3375">
                  <c:v>56.266666666666666</c:v>
                </c:pt>
                <c:pt idx="3376">
                  <c:v>56.283333333333331</c:v>
                </c:pt>
                <c:pt idx="3377">
                  <c:v>56.3</c:v>
                </c:pt>
                <c:pt idx="3378">
                  <c:v>56.31666666666667</c:v>
                </c:pt>
                <c:pt idx="3379">
                  <c:v>56.333333333333336</c:v>
                </c:pt>
                <c:pt idx="3380">
                  <c:v>56.35</c:v>
                </c:pt>
                <c:pt idx="3381">
                  <c:v>56.366666666666667</c:v>
                </c:pt>
                <c:pt idx="3382">
                  <c:v>56.383333333333333</c:v>
                </c:pt>
                <c:pt idx="3383">
                  <c:v>56.4</c:v>
                </c:pt>
                <c:pt idx="3384">
                  <c:v>56.416666666666664</c:v>
                </c:pt>
                <c:pt idx="3385">
                  <c:v>56.43333333333333</c:v>
                </c:pt>
                <c:pt idx="3386">
                  <c:v>56.45</c:v>
                </c:pt>
                <c:pt idx="3387">
                  <c:v>56.466666666666669</c:v>
                </c:pt>
                <c:pt idx="3388">
                  <c:v>56.483333333333334</c:v>
                </c:pt>
                <c:pt idx="3389">
                  <c:v>56.5</c:v>
                </c:pt>
                <c:pt idx="3390">
                  <c:v>56.516666666666666</c:v>
                </c:pt>
                <c:pt idx="3391">
                  <c:v>56.533333333333331</c:v>
                </c:pt>
                <c:pt idx="3392">
                  <c:v>56.55</c:v>
                </c:pt>
                <c:pt idx="3393">
                  <c:v>56.56666666666667</c:v>
                </c:pt>
                <c:pt idx="3394">
                  <c:v>56.583333333333336</c:v>
                </c:pt>
                <c:pt idx="3395">
                  <c:v>56.6</c:v>
                </c:pt>
                <c:pt idx="3396">
                  <c:v>56.616666666666667</c:v>
                </c:pt>
                <c:pt idx="3397">
                  <c:v>56.633333333333333</c:v>
                </c:pt>
                <c:pt idx="3398">
                  <c:v>56.65</c:v>
                </c:pt>
                <c:pt idx="3399">
                  <c:v>56.666666666666664</c:v>
                </c:pt>
                <c:pt idx="3400">
                  <c:v>56.68333333333333</c:v>
                </c:pt>
                <c:pt idx="3401">
                  <c:v>56.7</c:v>
                </c:pt>
                <c:pt idx="3402">
                  <c:v>56.716666666666669</c:v>
                </c:pt>
                <c:pt idx="3403">
                  <c:v>56.733333333333334</c:v>
                </c:pt>
                <c:pt idx="3404">
                  <c:v>56.75</c:v>
                </c:pt>
                <c:pt idx="3405">
                  <c:v>56.766666666666666</c:v>
                </c:pt>
                <c:pt idx="3406">
                  <c:v>56.783333333333331</c:v>
                </c:pt>
                <c:pt idx="3407">
                  <c:v>56.8</c:v>
                </c:pt>
                <c:pt idx="3408">
                  <c:v>56.81666666666667</c:v>
                </c:pt>
                <c:pt idx="3409">
                  <c:v>56.833333333333336</c:v>
                </c:pt>
                <c:pt idx="3410">
                  <c:v>56.85</c:v>
                </c:pt>
                <c:pt idx="3411">
                  <c:v>56.866666666666667</c:v>
                </c:pt>
                <c:pt idx="3412">
                  <c:v>56.883333333333333</c:v>
                </c:pt>
                <c:pt idx="3413">
                  <c:v>56.9</c:v>
                </c:pt>
                <c:pt idx="3414">
                  <c:v>56.916666666666664</c:v>
                </c:pt>
                <c:pt idx="3415">
                  <c:v>56.93333333333333</c:v>
                </c:pt>
                <c:pt idx="3416">
                  <c:v>56.95</c:v>
                </c:pt>
                <c:pt idx="3417">
                  <c:v>56.966666666666669</c:v>
                </c:pt>
                <c:pt idx="3418">
                  <c:v>56.983333333333334</c:v>
                </c:pt>
                <c:pt idx="3419">
                  <c:v>57</c:v>
                </c:pt>
                <c:pt idx="3420">
                  <c:v>57.016666666666666</c:v>
                </c:pt>
                <c:pt idx="3421">
                  <c:v>57.033333333333331</c:v>
                </c:pt>
                <c:pt idx="3422">
                  <c:v>57.05</c:v>
                </c:pt>
                <c:pt idx="3423">
                  <c:v>57.06666666666667</c:v>
                </c:pt>
                <c:pt idx="3424">
                  <c:v>57.083333333333336</c:v>
                </c:pt>
                <c:pt idx="3425">
                  <c:v>57.1</c:v>
                </c:pt>
                <c:pt idx="3426">
                  <c:v>57.116666666666667</c:v>
                </c:pt>
                <c:pt idx="3427">
                  <c:v>57.133333333333333</c:v>
                </c:pt>
                <c:pt idx="3428">
                  <c:v>57.15</c:v>
                </c:pt>
                <c:pt idx="3429">
                  <c:v>57.166666666666664</c:v>
                </c:pt>
                <c:pt idx="3430">
                  <c:v>57.18333333333333</c:v>
                </c:pt>
                <c:pt idx="3431">
                  <c:v>57.2</c:v>
                </c:pt>
                <c:pt idx="3432">
                  <c:v>57.216666666666669</c:v>
                </c:pt>
                <c:pt idx="3433">
                  <c:v>57.233333333333334</c:v>
                </c:pt>
                <c:pt idx="3434">
                  <c:v>57.25</c:v>
                </c:pt>
                <c:pt idx="3435">
                  <c:v>57.266666666666666</c:v>
                </c:pt>
                <c:pt idx="3436">
                  <c:v>57.283333333333331</c:v>
                </c:pt>
                <c:pt idx="3437">
                  <c:v>57.3</c:v>
                </c:pt>
                <c:pt idx="3438">
                  <c:v>57.31666666666667</c:v>
                </c:pt>
                <c:pt idx="3439">
                  <c:v>57.333333333333336</c:v>
                </c:pt>
                <c:pt idx="3440">
                  <c:v>57.35</c:v>
                </c:pt>
                <c:pt idx="3441">
                  <c:v>57.366666666666667</c:v>
                </c:pt>
                <c:pt idx="3442">
                  <c:v>57.383333333333333</c:v>
                </c:pt>
                <c:pt idx="3443">
                  <c:v>57.4</c:v>
                </c:pt>
                <c:pt idx="3444">
                  <c:v>57.416666666666664</c:v>
                </c:pt>
                <c:pt idx="3445">
                  <c:v>57.43333333333333</c:v>
                </c:pt>
                <c:pt idx="3446">
                  <c:v>57.45</c:v>
                </c:pt>
                <c:pt idx="3447">
                  <c:v>57.466666666666669</c:v>
                </c:pt>
                <c:pt idx="3448">
                  <c:v>57.483333333333334</c:v>
                </c:pt>
                <c:pt idx="3449">
                  <c:v>57.5</c:v>
                </c:pt>
                <c:pt idx="3450">
                  <c:v>57.516666666666666</c:v>
                </c:pt>
                <c:pt idx="3451">
                  <c:v>57.533333333333331</c:v>
                </c:pt>
                <c:pt idx="3452">
                  <c:v>57.55</c:v>
                </c:pt>
                <c:pt idx="3453">
                  <c:v>57.56666666666667</c:v>
                </c:pt>
                <c:pt idx="3454">
                  <c:v>57.583333333333336</c:v>
                </c:pt>
                <c:pt idx="3455">
                  <c:v>57.6</c:v>
                </c:pt>
                <c:pt idx="3456">
                  <c:v>57.616666666666667</c:v>
                </c:pt>
                <c:pt idx="3457">
                  <c:v>57.633333333333333</c:v>
                </c:pt>
                <c:pt idx="3458">
                  <c:v>57.65</c:v>
                </c:pt>
                <c:pt idx="3459">
                  <c:v>57.666666666666664</c:v>
                </c:pt>
                <c:pt idx="3460">
                  <c:v>57.68333333333333</c:v>
                </c:pt>
                <c:pt idx="3461">
                  <c:v>57.7</c:v>
                </c:pt>
                <c:pt idx="3462">
                  <c:v>57.716666666666669</c:v>
                </c:pt>
                <c:pt idx="3463">
                  <c:v>57.733333333333334</c:v>
                </c:pt>
                <c:pt idx="3464">
                  <c:v>57.75</c:v>
                </c:pt>
                <c:pt idx="3465">
                  <c:v>57.766666666666666</c:v>
                </c:pt>
                <c:pt idx="3466">
                  <c:v>57.783333333333331</c:v>
                </c:pt>
                <c:pt idx="3467">
                  <c:v>57.8</c:v>
                </c:pt>
                <c:pt idx="3468">
                  <c:v>57.81666666666667</c:v>
                </c:pt>
                <c:pt idx="3469">
                  <c:v>57.833333333333336</c:v>
                </c:pt>
                <c:pt idx="3470">
                  <c:v>57.85</c:v>
                </c:pt>
                <c:pt idx="3471">
                  <c:v>57.866666666666667</c:v>
                </c:pt>
                <c:pt idx="3472">
                  <c:v>57.883333333333333</c:v>
                </c:pt>
                <c:pt idx="3473">
                  <c:v>57.9</c:v>
                </c:pt>
                <c:pt idx="3474">
                  <c:v>57.916666666666664</c:v>
                </c:pt>
                <c:pt idx="3475">
                  <c:v>57.93333333333333</c:v>
                </c:pt>
                <c:pt idx="3476">
                  <c:v>57.95</c:v>
                </c:pt>
                <c:pt idx="3477">
                  <c:v>57.966666666666669</c:v>
                </c:pt>
                <c:pt idx="3478">
                  <c:v>57.983333333333334</c:v>
                </c:pt>
                <c:pt idx="3479">
                  <c:v>58</c:v>
                </c:pt>
                <c:pt idx="3480">
                  <c:v>58.016666666666666</c:v>
                </c:pt>
                <c:pt idx="3481">
                  <c:v>58.033333333333331</c:v>
                </c:pt>
                <c:pt idx="3482">
                  <c:v>58.05</c:v>
                </c:pt>
                <c:pt idx="3483">
                  <c:v>58.06666666666667</c:v>
                </c:pt>
                <c:pt idx="3484">
                  <c:v>58.083333333333336</c:v>
                </c:pt>
                <c:pt idx="3485">
                  <c:v>58.1</c:v>
                </c:pt>
                <c:pt idx="3486">
                  <c:v>58.116666666666667</c:v>
                </c:pt>
                <c:pt idx="3487">
                  <c:v>58.133333333333333</c:v>
                </c:pt>
                <c:pt idx="3488">
                  <c:v>58.15</c:v>
                </c:pt>
                <c:pt idx="3489">
                  <c:v>58.166666666666664</c:v>
                </c:pt>
                <c:pt idx="3490">
                  <c:v>58.18333333333333</c:v>
                </c:pt>
                <c:pt idx="3491">
                  <c:v>58.2</c:v>
                </c:pt>
                <c:pt idx="3492">
                  <c:v>58.216666666666669</c:v>
                </c:pt>
                <c:pt idx="3493">
                  <c:v>58.233333333333334</c:v>
                </c:pt>
                <c:pt idx="3494">
                  <c:v>58.25</c:v>
                </c:pt>
                <c:pt idx="3495">
                  <c:v>58.266666666666666</c:v>
                </c:pt>
                <c:pt idx="3496">
                  <c:v>58.283333333333331</c:v>
                </c:pt>
                <c:pt idx="3497">
                  <c:v>58.3</c:v>
                </c:pt>
                <c:pt idx="3498">
                  <c:v>58.31666666666667</c:v>
                </c:pt>
                <c:pt idx="3499">
                  <c:v>58.333333333333336</c:v>
                </c:pt>
                <c:pt idx="3500">
                  <c:v>58.35</c:v>
                </c:pt>
                <c:pt idx="3501">
                  <c:v>58.366666666666667</c:v>
                </c:pt>
                <c:pt idx="3502">
                  <c:v>58.383333333333333</c:v>
                </c:pt>
                <c:pt idx="3503">
                  <c:v>58.4</c:v>
                </c:pt>
                <c:pt idx="3504">
                  <c:v>58.416666666666664</c:v>
                </c:pt>
                <c:pt idx="3505">
                  <c:v>58.43333333333333</c:v>
                </c:pt>
                <c:pt idx="3506">
                  <c:v>58.45</c:v>
                </c:pt>
                <c:pt idx="3507">
                  <c:v>58.466666666666669</c:v>
                </c:pt>
                <c:pt idx="3508">
                  <c:v>58.483333333333334</c:v>
                </c:pt>
                <c:pt idx="3509">
                  <c:v>58.5</c:v>
                </c:pt>
                <c:pt idx="3510">
                  <c:v>58.516666666666666</c:v>
                </c:pt>
                <c:pt idx="3511">
                  <c:v>58.533333333333331</c:v>
                </c:pt>
                <c:pt idx="3512">
                  <c:v>58.55</c:v>
                </c:pt>
                <c:pt idx="3513">
                  <c:v>58.56666666666667</c:v>
                </c:pt>
                <c:pt idx="3514">
                  <c:v>58.583333333333336</c:v>
                </c:pt>
                <c:pt idx="3515">
                  <c:v>58.6</c:v>
                </c:pt>
                <c:pt idx="3516">
                  <c:v>58.616666666666667</c:v>
                </c:pt>
                <c:pt idx="3517">
                  <c:v>58.633333333333333</c:v>
                </c:pt>
                <c:pt idx="3518">
                  <c:v>58.65</c:v>
                </c:pt>
                <c:pt idx="3519">
                  <c:v>58.666666666666664</c:v>
                </c:pt>
                <c:pt idx="3520">
                  <c:v>58.68333333333333</c:v>
                </c:pt>
                <c:pt idx="3521">
                  <c:v>58.7</c:v>
                </c:pt>
                <c:pt idx="3522">
                  <c:v>58.716666666666669</c:v>
                </c:pt>
                <c:pt idx="3523">
                  <c:v>58.733333333333334</c:v>
                </c:pt>
                <c:pt idx="3524">
                  <c:v>58.75</c:v>
                </c:pt>
                <c:pt idx="3525">
                  <c:v>58.766666666666666</c:v>
                </c:pt>
                <c:pt idx="3526">
                  <c:v>58.783333333333331</c:v>
                </c:pt>
                <c:pt idx="3527">
                  <c:v>58.8</c:v>
                </c:pt>
                <c:pt idx="3528">
                  <c:v>58.81666666666667</c:v>
                </c:pt>
                <c:pt idx="3529">
                  <c:v>58.833333333333336</c:v>
                </c:pt>
                <c:pt idx="3530">
                  <c:v>58.85</c:v>
                </c:pt>
                <c:pt idx="3531">
                  <c:v>58.866666666666667</c:v>
                </c:pt>
                <c:pt idx="3532">
                  <c:v>58.883333333333333</c:v>
                </c:pt>
                <c:pt idx="3533">
                  <c:v>58.9</c:v>
                </c:pt>
                <c:pt idx="3534">
                  <c:v>58.916666666666664</c:v>
                </c:pt>
                <c:pt idx="3535">
                  <c:v>58.93333333333333</c:v>
                </c:pt>
                <c:pt idx="3536">
                  <c:v>58.95</c:v>
                </c:pt>
                <c:pt idx="3537">
                  <c:v>58.966666666666669</c:v>
                </c:pt>
                <c:pt idx="3538">
                  <c:v>58.983333333333334</c:v>
                </c:pt>
                <c:pt idx="3539">
                  <c:v>59</c:v>
                </c:pt>
                <c:pt idx="3540">
                  <c:v>59.016666666666666</c:v>
                </c:pt>
                <c:pt idx="3541">
                  <c:v>59.033333333333331</c:v>
                </c:pt>
                <c:pt idx="3542">
                  <c:v>59.05</c:v>
                </c:pt>
                <c:pt idx="3543">
                  <c:v>59.06666666666667</c:v>
                </c:pt>
                <c:pt idx="3544">
                  <c:v>59.083333333333336</c:v>
                </c:pt>
                <c:pt idx="3545">
                  <c:v>59.1</c:v>
                </c:pt>
                <c:pt idx="3546">
                  <c:v>59.116666666666667</c:v>
                </c:pt>
                <c:pt idx="3547">
                  <c:v>59.133333333333333</c:v>
                </c:pt>
                <c:pt idx="3548">
                  <c:v>59.15</c:v>
                </c:pt>
                <c:pt idx="3549">
                  <c:v>59.166666666666664</c:v>
                </c:pt>
                <c:pt idx="3550">
                  <c:v>59.18333333333333</c:v>
                </c:pt>
                <c:pt idx="3551">
                  <c:v>59.2</c:v>
                </c:pt>
                <c:pt idx="3552">
                  <c:v>59.216666666666669</c:v>
                </c:pt>
                <c:pt idx="3553">
                  <c:v>59.233333333333334</c:v>
                </c:pt>
                <c:pt idx="3554">
                  <c:v>59.25</c:v>
                </c:pt>
                <c:pt idx="3555">
                  <c:v>59.266666666666666</c:v>
                </c:pt>
                <c:pt idx="3556">
                  <c:v>59.283333333333331</c:v>
                </c:pt>
                <c:pt idx="3557">
                  <c:v>59.3</c:v>
                </c:pt>
                <c:pt idx="3558">
                  <c:v>59.31666666666667</c:v>
                </c:pt>
                <c:pt idx="3559">
                  <c:v>59.333333333333336</c:v>
                </c:pt>
                <c:pt idx="3560">
                  <c:v>59.35</c:v>
                </c:pt>
                <c:pt idx="3561">
                  <c:v>59.366666666666667</c:v>
                </c:pt>
                <c:pt idx="3562">
                  <c:v>59.383333333333333</c:v>
                </c:pt>
                <c:pt idx="3563">
                  <c:v>59.4</c:v>
                </c:pt>
                <c:pt idx="3564">
                  <c:v>59.416666666666664</c:v>
                </c:pt>
                <c:pt idx="3565">
                  <c:v>59.43333333333333</c:v>
                </c:pt>
                <c:pt idx="3566">
                  <c:v>59.45</c:v>
                </c:pt>
                <c:pt idx="3567">
                  <c:v>59.466666666666669</c:v>
                </c:pt>
                <c:pt idx="3568">
                  <c:v>59.483333333333334</c:v>
                </c:pt>
                <c:pt idx="3569">
                  <c:v>59.5</c:v>
                </c:pt>
                <c:pt idx="3570">
                  <c:v>59.516666666666666</c:v>
                </c:pt>
                <c:pt idx="3571">
                  <c:v>59.533333333333331</c:v>
                </c:pt>
                <c:pt idx="3572">
                  <c:v>59.55</c:v>
                </c:pt>
                <c:pt idx="3573">
                  <c:v>59.56666666666667</c:v>
                </c:pt>
                <c:pt idx="3574">
                  <c:v>59.583333333333336</c:v>
                </c:pt>
                <c:pt idx="3575">
                  <c:v>59.6</c:v>
                </c:pt>
                <c:pt idx="3576">
                  <c:v>59.616666666666667</c:v>
                </c:pt>
                <c:pt idx="3577">
                  <c:v>59.633333333333333</c:v>
                </c:pt>
                <c:pt idx="3578">
                  <c:v>59.65</c:v>
                </c:pt>
                <c:pt idx="3579">
                  <c:v>59.666666666666664</c:v>
                </c:pt>
                <c:pt idx="3580">
                  <c:v>59.68333333333333</c:v>
                </c:pt>
                <c:pt idx="3581">
                  <c:v>59.7</c:v>
                </c:pt>
                <c:pt idx="3582">
                  <c:v>59.716666666666669</c:v>
                </c:pt>
                <c:pt idx="3583">
                  <c:v>59.733333333333334</c:v>
                </c:pt>
                <c:pt idx="3584">
                  <c:v>59.75</c:v>
                </c:pt>
                <c:pt idx="3585">
                  <c:v>59.766666666666666</c:v>
                </c:pt>
                <c:pt idx="3586">
                  <c:v>59.783333333333331</c:v>
                </c:pt>
                <c:pt idx="3587">
                  <c:v>59.8</c:v>
                </c:pt>
                <c:pt idx="3588">
                  <c:v>59.81666666666667</c:v>
                </c:pt>
                <c:pt idx="3589">
                  <c:v>59.833333333333336</c:v>
                </c:pt>
                <c:pt idx="3590">
                  <c:v>59.85</c:v>
                </c:pt>
                <c:pt idx="3591">
                  <c:v>59.866666666666667</c:v>
                </c:pt>
                <c:pt idx="3592">
                  <c:v>59.883333333333333</c:v>
                </c:pt>
                <c:pt idx="3593">
                  <c:v>59.9</c:v>
                </c:pt>
                <c:pt idx="3594">
                  <c:v>59.916666666666664</c:v>
                </c:pt>
                <c:pt idx="3595">
                  <c:v>59.93333333333333</c:v>
                </c:pt>
                <c:pt idx="3596">
                  <c:v>59.95</c:v>
                </c:pt>
                <c:pt idx="3597">
                  <c:v>59.966666666666669</c:v>
                </c:pt>
                <c:pt idx="3598">
                  <c:v>59.983333333333334</c:v>
                </c:pt>
                <c:pt idx="3599">
                  <c:v>60</c:v>
                </c:pt>
                <c:pt idx="3600">
                  <c:v>60.016666666666666</c:v>
                </c:pt>
                <c:pt idx="3601">
                  <c:v>60.033333333333331</c:v>
                </c:pt>
                <c:pt idx="3602">
                  <c:v>60.05</c:v>
                </c:pt>
                <c:pt idx="3603">
                  <c:v>60.06666666666667</c:v>
                </c:pt>
                <c:pt idx="3604">
                  <c:v>60.083333333333336</c:v>
                </c:pt>
                <c:pt idx="3605">
                  <c:v>60.1</c:v>
                </c:pt>
                <c:pt idx="3606">
                  <c:v>60.116666666666667</c:v>
                </c:pt>
                <c:pt idx="3607">
                  <c:v>60.133333333333333</c:v>
                </c:pt>
                <c:pt idx="3608">
                  <c:v>60.15</c:v>
                </c:pt>
                <c:pt idx="3609">
                  <c:v>60.166666666666664</c:v>
                </c:pt>
                <c:pt idx="3610">
                  <c:v>60.18333333333333</c:v>
                </c:pt>
                <c:pt idx="3611">
                  <c:v>60.2</c:v>
                </c:pt>
                <c:pt idx="3612">
                  <c:v>60.216666666666669</c:v>
                </c:pt>
                <c:pt idx="3613">
                  <c:v>60.233333333333334</c:v>
                </c:pt>
                <c:pt idx="3614">
                  <c:v>60.25</c:v>
                </c:pt>
                <c:pt idx="3615">
                  <c:v>60.266666666666666</c:v>
                </c:pt>
                <c:pt idx="3616">
                  <c:v>60.283333333333331</c:v>
                </c:pt>
                <c:pt idx="3617">
                  <c:v>60.3</c:v>
                </c:pt>
                <c:pt idx="3618">
                  <c:v>60.31666666666667</c:v>
                </c:pt>
                <c:pt idx="3619">
                  <c:v>60.333333333333336</c:v>
                </c:pt>
                <c:pt idx="3620">
                  <c:v>60.35</c:v>
                </c:pt>
                <c:pt idx="3621">
                  <c:v>60.366666666666667</c:v>
                </c:pt>
                <c:pt idx="3622">
                  <c:v>60.383333333333333</c:v>
                </c:pt>
                <c:pt idx="3623">
                  <c:v>60.4</c:v>
                </c:pt>
                <c:pt idx="3624">
                  <c:v>60.416666666666664</c:v>
                </c:pt>
                <c:pt idx="3625">
                  <c:v>60.43333333333333</c:v>
                </c:pt>
                <c:pt idx="3626">
                  <c:v>60.45</c:v>
                </c:pt>
                <c:pt idx="3627">
                  <c:v>60.466666666666669</c:v>
                </c:pt>
                <c:pt idx="3628">
                  <c:v>60.483333333333334</c:v>
                </c:pt>
                <c:pt idx="3629">
                  <c:v>60.5</c:v>
                </c:pt>
                <c:pt idx="3630">
                  <c:v>60.516666666666666</c:v>
                </c:pt>
                <c:pt idx="3631">
                  <c:v>60.533333333333331</c:v>
                </c:pt>
                <c:pt idx="3632">
                  <c:v>60.55</c:v>
                </c:pt>
                <c:pt idx="3633">
                  <c:v>60.56666666666667</c:v>
                </c:pt>
                <c:pt idx="3634">
                  <c:v>60.583333333333336</c:v>
                </c:pt>
                <c:pt idx="3635">
                  <c:v>60.6</c:v>
                </c:pt>
                <c:pt idx="3636">
                  <c:v>60.616666666666667</c:v>
                </c:pt>
                <c:pt idx="3637">
                  <c:v>60.633333333333333</c:v>
                </c:pt>
                <c:pt idx="3638">
                  <c:v>60.65</c:v>
                </c:pt>
                <c:pt idx="3639">
                  <c:v>60.666666666666664</c:v>
                </c:pt>
                <c:pt idx="3640">
                  <c:v>60.68333333333333</c:v>
                </c:pt>
                <c:pt idx="3641">
                  <c:v>60.7</c:v>
                </c:pt>
                <c:pt idx="3642">
                  <c:v>60.716666666666669</c:v>
                </c:pt>
                <c:pt idx="3643">
                  <c:v>60.733333333333334</c:v>
                </c:pt>
                <c:pt idx="3644">
                  <c:v>60.75</c:v>
                </c:pt>
                <c:pt idx="3645">
                  <c:v>60.766666666666666</c:v>
                </c:pt>
                <c:pt idx="3646">
                  <c:v>60.783333333333331</c:v>
                </c:pt>
                <c:pt idx="3647">
                  <c:v>60.8</c:v>
                </c:pt>
                <c:pt idx="3648">
                  <c:v>60.81666666666667</c:v>
                </c:pt>
                <c:pt idx="3649">
                  <c:v>60.833333333333336</c:v>
                </c:pt>
                <c:pt idx="3650">
                  <c:v>60.85</c:v>
                </c:pt>
                <c:pt idx="3651">
                  <c:v>60.866666666666667</c:v>
                </c:pt>
                <c:pt idx="3652">
                  <c:v>60.883333333333333</c:v>
                </c:pt>
                <c:pt idx="3653">
                  <c:v>60.9</c:v>
                </c:pt>
                <c:pt idx="3654">
                  <c:v>60.916666666666664</c:v>
                </c:pt>
                <c:pt idx="3655">
                  <c:v>60.93333333333333</c:v>
                </c:pt>
                <c:pt idx="3656">
                  <c:v>60.95</c:v>
                </c:pt>
                <c:pt idx="3657">
                  <c:v>60.966666666666669</c:v>
                </c:pt>
                <c:pt idx="3658">
                  <c:v>60.983333333333334</c:v>
                </c:pt>
                <c:pt idx="3659">
                  <c:v>61</c:v>
                </c:pt>
                <c:pt idx="3660">
                  <c:v>61.016666666666666</c:v>
                </c:pt>
                <c:pt idx="3661">
                  <c:v>61.033333333333331</c:v>
                </c:pt>
                <c:pt idx="3662">
                  <c:v>61.05</c:v>
                </c:pt>
                <c:pt idx="3663">
                  <c:v>61.06666666666667</c:v>
                </c:pt>
                <c:pt idx="3664">
                  <c:v>61.083333333333336</c:v>
                </c:pt>
                <c:pt idx="3665">
                  <c:v>61.1</c:v>
                </c:pt>
                <c:pt idx="3666">
                  <c:v>61.116666666666667</c:v>
                </c:pt>
                <c:pt idx="3667">
                  <c:v>61.133333333333333</c:v>
                </c:pt>
                <c:pt idx="3668">
                  <c:v>61.15</c:v>
                </c:pt>
                <c:pt idx="3669">
                  <c:v>61.166666666666664</c:v>
                </c:pt>
                <c:pt idx="3670">
                  <c:v>61.18333333333333</c:v>
                </c:pt>
                <c:pt idx="3671">
                  <c:v>61.2</c:v>
                </c:pt>
                <c:pt idx="3672">
                  <c:v>61.216666666666669</c:v>
                </c:pt>
                <c:pt idx="3673">
                  <c:v>61.233333333333334</c:v>
                </c:pt>
                <c:pt idx="3674">
                  <c:v>61.25</c:v>
                </c:pt>
                <c:pt idx="3675">
                  <c:v>61.266666666666666</c:v>
                </c:pt>
                <c:pt idx="3676">
                  <c:v>61.283333333333331</c:v>
                </c:pt>
                <c:pt idx="3677">
                  <c:v>61.3</c:v>
                </c:pt>
                <c:pt idx="3678">
                  <c:v>61.31666666666667</c:v>
                </c:pt>
                <c:pt idx="3679">
                  <c:v>61.333333333333336</c:v>
                </c:pt>
                <c:pt idx="3680">
                  <c:v>61.35</c:v>
                </c:pt>
                <c:pt idx="3681">
                  <c:v>61.366666666666667</c:v>
                </c:pt>
                <c:pt idx="3682">
                  <c:v>61.383333333333333</c:v>
                </c:pt>
                <c:pt idx="3683">
                  <c:v>61.4</c:v>
                </c:pt>
                <c:pt idx="3684">
                  <c:v>61.416666666666664</c:v>
                </c:pt>
                <c:pt idx="3685">
                  <c:v>61.43333333333333</c:v>
                </c:pt>
                <c:pt idx="3686">
                  <c:v>61.45</c:v>
                </c:pt>
                <c:pt idx="3687">
                  <c:v>61.466666666666669</c:v>
                </c:pt>
                <c:pt idx="3688">
                  <c:v>61.483333333333334</c:v>
                </c:pt>
                <c:pt idx="3689">
                  <c:v>61.5</c:v>
                </c:pt>
                <c:pt idx="3690">
                  <c:v>61.516666666666666</c:v>
                </c:pt>
                <c:pt idx="3691">
                  <c:v>61.533333333333331</c:v>
                </c:pt>
                <c:pt idx="3692">
                  <c:v>61.55</c:v>
                </c:pt>
                <c:pt idx="3693">
                  <c:v>61.56666666666667</c:v>
                </c:pt>
                <c:pt idx="3694">
                  <c:v>61.583333333333336</c:v>
                </c:pt>
                <c:pt idx="3695">
                  <c:v>61.6</c:v>
                </c:pt>
                <c:pt idx="3696">
                  <c:v>61.616666666666667</c:v>
                </c:pt>
                <c:pt idx="3697">
                  <c:v>61.633333333333333</c:v>
                </c:pt>
                <c:pt idx="3698">
                  <c:v>61.65</c:v>
                </c:pt>
                <c:pt idx="3699">
                  <c:v>61.666666666666664</c:v>
                </c:pt>
                <c:pt idx="3700">
                  <c:v>61.68333333333333</c:v>
                </c:pt>
                <c:pt idx="3701">
                  <c:v>61.7</c:v>
                </c:pt>
                <c:pt idx="3702">
                  <c:v>61.716666666666669</c:v>
                </c:pt>
                <c:pt idx="3703">
                  <c:v>61.733333333333334</c:v>
                </c:pt>
                <c:pt idx="3704">
                  <c:v>61.75</c:v>
                </c:pt>
                <c:pt idx="3705">
                  <c:v>61.766666666666666</c:v>
                </c:pt>
                <c:pt idx="3706">
                  <c:v>61.783333333333331</c:v>
                </c:pt>
                <c:pt idx="3707">
                  <c:v>61.8</c:v>
                </c:pt>
                <c:pt idx="3708">
                  <c:v>61.81666666666667</c:v>
                </c:pt>
                <c:pt idx="3709">
                  <c:v>61.833333333333336</c:v>
                </c:pt>
                <c:pt idx="3710">
                  <c:v>61.85</c:v>
                </c:pt>
                <c:pt idx="3711">
                  <c:v>61.866666666666667</c:v>
                </c:pt>
                <c:pt idx="3712">
                  <c:v>61.883333333333333</c:v>
                </c:pt>
                <c:pt idx="3713">
                  <c:v>61.9</c:v>
                </c:pt>
                <c:pt idx="3714">
                  <c:v>61.916666666666664</c:v>
                </c:pt>
                <c:pt idx="3715">
                  <c:v>61.93333333333333</c:v>
                </c:pt>
                <c:pt idx="3716">
                  <c:v>61.95</c:v>
                </c:pt>
                <c:pt idx="3717">
                  <c:v>61.966666666666669</c:v>
                </c:pt>
                <c:pt idx="3718">
                  <c:v>61.983333333333334</c:v>
                </c:pt>
                <c:pt idx="3719">
                  <c:v>62</c:v>
                </c:pt>
                <c:pt idx="3720">
                  <c:v>62.016666666666666</c:v>
                </c:pt>
                <c:pt idx="3721">
                  <c:v>62.033333333333331</c:v>
                </c:pt>
                <c:pt idx="3722">
                  <c:v>62.05</c:v>
                </c:pt>
                <c:pt idx="3723">
                  <c:v>62.06666666666667</c:v>
                </c:pt>
                <c:pt idx="3724">
                  <c:v>62.083333333333336</c:v>
                </c:pt>
                <c:pt idx="3725">
                  <c:v>62.1</c:v>
                </c:pt>
                <c:pt idx="3726">
                  <c:v>62.116666666666667</c:v>
                </c:pt>
                <c:pt idx="3727">
                  <c:v>62.133333333333333</c:v>
                </c:pt>
                <c:pt idx="3728">
                  <c:v>62.15</c:v>
                </c:pt>
                <c:pt idx="3729">
                  <c:v>62.166666666666664</c:v>
                </c:pt>
                <c:pt idx="3730">
                  <c:v>62.18333333333333</c:v>
                </c:pt>
                <c:pt idx="3731">
                  <c:v>62.2</c:v>
                </c:pt>
                <c:pt idx="3732">
                  <c:v>62.216666666666669</c:v>
                </c:pt>
                <c:pt idx="3733">
                  <c:v>62.233333333333334</c:v>
                </c:pt>
                <c:pt idx="3734">
                  <c:v>62.25</c:v>
                </c:pt>
                <c:pt idx="3735">
                  <c:v>62.266666666666666</c:v>
                </c:pt>
                <c:pt idx="3736">
                  <c:v>62.283333333333331</c:v>
                </c:pt>
                <c:pt idx="3737">
                  <c:v>62.3</c:v>
                </c:pt>
                <c:pt idx="3738">
                  <c:v>62.31666666666667</c:v>
                </c:pt>
                <c:pt idx="3739">
                  <c:v>62.333333333333336</c:v>
                </c:pt>
                <c:pt idx="3740">
                  <c:v>62.35</c:v>
                </c:pt>
                <c:pt idx="3741">
                  <c:v>62.366666666666667</c:v>
                </c:pt>
                <c:pt idx="3742">
                  <c:v>62.383333333333333</c:v>
                </c:pt>
                <c:pt idx="3743">
                  <c:v>62.4</c:v>
                </c:pt>
                <c:pt idx="3744">
                  <c:v>62.416666666666664</c:v>
                </c:pt>
                <c:pt idx="3745">
                  <c:v>62.43333333333333</c:v>
                </c:pt>
                <c:pt idx="3746">
                  <c:v>62.45</c:v>
                </c:pt>
                <c:pt idx="3747">
                  <c:v>62.466666666666669</c:v>
                </c:pt>
                <c:pt idx="3748">
                  <c:v>62.483333333333334</c:v>
                </c:pt>
                <c:pt idx="3749">
                  <c:v>62.5</c:v>
                </c:pt>
                <c:pt idx="3750">
                  <c:v>62.516666666666666</c:v>
                </c:pt>
                <c:pt idx="3751">
                  <c:v>62.533333333333331</c:v>
                </c:pt>
                <c:pt idx="3752">
                  <c:v>62.55</c:v>
                </c:pt>
                <c:pt idx="3753">
                  <c:v>62.56666666666667</c:v>
                </c:pt>
                <c:pt idx="3754">
                  <c:v>62.583333333333336</c:v>
                </c:pt>
                <c:pt idx="3755">
                  <c:v>62.6</c:v>
                </c:pt>
                <c:pt idx="3756">
                  <c:v>62.616666666666667</c:v>
                </c:pt>
                <c:pt idx="3757">
                  <c:v>62.633333333333333</c:v>
                </c:pt>
                <c:pt idx="3758">
                  <c:v>62.65</c:v>
                </c:pt>
                <c:pt idx="3759">
                  <c:v>62.666666666666664</c:v>
                </c:pt>
                <c:pt idx="3760">
                  <c:v>62.68333333333333</c:v>
                </c:pt>
                <c:pt idx="3761">
                  <c:v>62.7</c:v>
                </c:pt>
                <c:pt idx="3762">
                  <c:v>62.716666666666669</c:v>
                </c:pt>
                <c:pt idx="3763">
                  <c:v>62.733333333333334</c:v>
                </c:pt>
                <c:pt idx="3764">
                  <c:v>62.75</c:v>
                </c:pt>
                <c:pt idx="3765">
                  <c:v>62.766666666666666</c:v>
                </c:pt>
                <c:pt idx="3766">
                  <c:v>62.783333333333331</c:v>
                </c:pt>
                <c:pt idx="3767">
                  <c:v>62.8</c:v>
                </c:pt>
                <c:pt idx="3768">
                  <c:v>62.81666666666667</c:v>
                </c:pt>
                <c:pt idx="3769">
                  <c:v>62.833333333333336</c:v>
                </c:pt>
                <c:pt idx="3770">
                  <c:v>62.85</c:v>
                </c:pt>
                <c:pt idx="3771">
                  <c:v>62.866666666666667</c:v>
                </c:pt>
                <c:pt idx="3772">
                  <c:v>62.883333333333333</c:v>
                </c:pt>
                <c:pt idx="3773">
                  <c:v>62.9</c:v>
                </c:pt>
                <c:pt idx="3774">
                  <c:v>62.916666666666664</c:v>
                </c:pt>
                <c:pt idx="3775">
                  <c:v>62.93333333333333</c:v>
                </c:pt>
                <c:pt idx="3776">
                  <c:v>62.95</c:v>
                </c:pt>
                <c:pt idx="3777">
                  <c:v>62.966666666666669</c:v>
                </c:pt>
                <c:pt idx="3778">
                  <c:v>62.983333333333334</c:v>
                </c:pt>
                <c:pt idx="3779">
                  <c:v>63</c:v>
                </c:pt>
                <c:pt idx="3780">
                  <c:v>63.016666666666666</c:v>
                </c:pt>
                <c:pt idx="3781">
                  <c:v>63.033333333333331</c:v>
                </c:pt>
                <c:pt idx="3782">
                  <c:v>63.05</c:v>
                </c:pt>
                <c:pt idx="3783">
                  <c:v>63.06666666666667</c:v>
                </c:pt>
                <c:pt idx="3784">
                  <c:v>63.083333333333336</c:v>
                </c:pt>
                <c:pt idx="3785">
                  <c:v>63.1</c:v>
                </c:pt>
                <c:pt idx="3786">
                  <c:v>63.116666666666667</c:v>
                </c:pt>
                <c:pt idx="3787">
                  <c:v>63.133333333333333</c:v>
                </c:pt>
                <c:pt idx="3788">
                  <c:v>63.15</c:v>
                </c:pt>
                <c:pt idx="3789">
                  <c:v>63.166666666666664</c:v>
                </c:pt>
                <c:pt idx="3790">
                  <c:v>63.18333333333333</c:v>
                </c:pt>
                <c:pt idx="3791">
                  <c:v>63.2</c:v>
                </c:pt>
                <c:pt idx="3792">
                  <c:v>63.216666666666669</c:v>
                </c:pt>
                <c:pt idx="3793">
                  <c:v>63.233333333333334</c:v>
                </c:pt>
                <c:pt idx="3794">
                  <c:v>63.25</c:v>
                </c:pt>
                <c:pt idx="3795">
                  <c:v>63.266666666666666</c:v>
                </c:pt>
                <c:pt idx="3796">
                  <c:v>63.283333333333331</c:v>
                </c:pt>
                <c:pt idx="3797">
                  <c:v>63.3</c:v>
                </c:pt>
                <c:pt idx="3798">
                  <c:v>63.31666666666667</c:v>
                </c:pt>
                <c:pt idx="3799">
                  <c:v>63.333333333333336</c:v>
                </c:pt>
                <c:pt idx="3800">
                  <c:v>63.35</c:v>
                </c:pt>
                <c:pt idx="3801">
                  <c:v>63.366666666666667</c:v>
                </c:pt>
                <c:pt idx="3802">
                  <c:v>63.383333333333333</c:v>
                </c:pt>
                <c:pt idx="3803">
                  <c:v>63.4</c:v>
                </c:pt>
                <c:pt idx="3804">
                  <c:v>63.416666666666664</c:v>
                </c:pt>
                <c:pt idx="3805">
                  <c:v>63.43333333333333</c:v>
                </c:pt>
                <c:pt idx="3806">
                  <c:v>63.45</c:v>
                </c:pt>
                <c:pt idx="3807">
                  <c:v>63.466666666666669</c:v>
                </c:pt>
                <c:pt idx="3808">
                  <c:v>63.483333333333334</c:v>
                </c:pt>
                <c:pt idx="3809">
                  <c:v>63.5</c:v>
                </c:pt>
                <c:pt idx="3810">
                  <c:v>63.516666666666666</c:v>
                </c:pt>
                <c:pt idx="3811">
                  <c:v>63.533333333333331</c:v>
                </c:pt>
                <c:pt idx="3812">
                  <c:v>63.55</c:v>
                </c:pt>
                <c:pt idx="3813">
                  <c:v>63.56666666666667</c:v>
                </c:pt>
                <c:pt idx="3814">
                  <c:v>63.583333333333336</c:v>
                </c:pt>
                <c:pt idx="3815">
                  <c:v>63.6</c:v>
                </c:pt>
                <c:pt idx="3816">
                  <c:v>63.616666666666667</c:v>
                </c:pt>
                <c:pt idx="3817">
                  <c:v>63.633333333333333</c:v>
                </c:pt>
                <c:pt idx="3818">
                  <c:v>63.65</c:v>
                </c:pt>
                <c:pt idx="3819">
                  <c:v>63.666666666666664</c:v>
                </c:pt>
                <c:pt idx="3820">
                  <c:v>63.68333333333333</c:v>
                </c:pt>
                <c:pt idx="3821">
                  <c:v>63.7</c:v>
                </c:pt>
                <c:pt idx="3822">
                  <c:v>63.716666666666669</c:v>
                </c:pt>
                <c:pt idx="3823">
                  <c:v>63.733333333333334</c:v>
                </c:pt>
                <c:pt idx="3824">
                  <c:v>63.75</c:v>
                </c:pt>
                <c:pt idx="3825">
                  <c:v>63.766666666666666</c:v>
                </c:pt>
                <c:pt idx="3826">
                  <c:v>63.783333333333331</c:v>
                </c:pt>
                <c:pt idx="3827">
                  <c:v>63.8</c:v>
                </c:pt>
                <c:pt idx="3828">
                  <c:v>63.81666666666667</c:v>
                </c:pt>
                <c:pt idx="3829">
                  <c:v>63.833333333333336</c:v>
                </c:pt>
                <c:pt idx="3830">
                  <c:v>63.85</c:v>
                </c:pt>
                <c:pt idx="3831">
                  <c:v>63.866666666666667</c:v>
                </c:pt>
                <c:pt idx="3832">
                  <c:v>63.883333333333333</c:v>
                </c:pt>
                <c:pt idx="3833">
                  <c:v>63.9</c:v>
                </c:pt>
                <c:pt idx="3834">
                  <c:v>63.916666666666664</c:v>
                </c:pt>
                <c:pt idx="3835">
                  <c:v>63.93333333333333</c:v>
                </c:pt>
                <c:pt idx="3836">
                  <c:v>63.95</c:v>
                </c:pt>
                <c:pt idx="3837">
                  <c:v>63.966666666666669</c:v>
                </c:pt>
                <c:pt idx="3838">
                  <c:v>63.983333333333334</c:v>
                </c:pt>
                <c:pt idx="3839">
                  <c:v>64</c:v>
                </c:pt>
                <c:pt idx="3840">
                  <c:v>64.016666666666666</c:v>
                </c:pt>
                <c:pt idx="3841">
                  <c:v>64.033333333333331</c:v>
                </c:pt>
                <c:pt idx="3842">
                  <c:v>64.05</c:v>
                </c:pt>
                <c:pt idx="3843">
                  <c:v>64.066666666666663</c:v>
                </c:pt>
                <c:pt idx="3844">
                  <c:v>64.083333333333329</c:v>
                </c:pt>
                <c:pt idx="3845">
                  <c:v>64.099999999999994</c:v>
                </c:pt>
                <c:pt idx="3846">
                  <c:v>64.11666666666666</c:v>
                </c:pt>
                <c:pt idx="3847">
                  <c:v>64.13333333333334</c:v>
                </c:pt>
                <c:pt idx="3848">
                  <c:v>64.150000000000006</c:v>
                </c:pt>
                <c:pt idx="3849">
                  <c:v>64.166666666666671</c:v>
                </c:pt>
                <c:pt idx="3850">
                  <c:v>64.183333333333337</c:v>
                </c:pt>
                <c:pt idx="3851">
                  <c:v>64.2</c:v>
                </c:pt>
                <c:pt idx="3852">
                  <c:v>64.216666666666669</c:v>
                </c:pt>
                <c:pt idx="3853">
                  <c:v>64.233333333333334</c:v>
                </c:pt>
                <c:pt idx="3854">
                  <c:v>64.25</c:v>
                </c:pt>
                <c:pt idx="3855">
                  <c:v>64.266666666666666</c:v>
                </c:pt>
                <c:pt idx="3856">
                  <c:v>64.283333333333331</c:v>
                </c:pt>
                <c:pt idx="3857">
                  <c:v>64.3</c:v>
                </c:pt>
                <c:pt idx="3858">
                  <c:v>64.316666666666663</c:v>
                </c:pt>
                <c:pt idx="3859">
                  <c:v>64.333333333333329</c:v>
                </c:pt>
                <c:pt idx="3860">
                  <c:v>64.349999999999994</c:v>
                </c:pt>
                <c:pt idx="3861">
                  <c:v>64.36666666666666</c:v>
                </c:pt>
                <c:pt idx="3862">
                  <c:v>64.38333333333334</c:v>
                </c:pt>
                <c:pt idx="3863">
                  <c:v>64.400000000000006</c:v>
                </c:pt>
                <c:pt idx="3864">
                  <c:v>64.416666666666671</c:v>
                </c:pt>
                <c:pt idx="3865">
                  <c:v>64.433333333333337</c:v>
                </c:pt>
                <c:pt idx="3866">
                  <c:v>64.45</c:v>
                </c:pt>
                <c:pt idx="3867">
                  <c:v>64.466666666666669</c:v>
                </c:pt>
                <c:pt idx="3868">
                  <c:v>64.483333333333334</c:v>
                </c:pt>
                <c:pt idx="3869">
                  <c:v>64.5</c:v>
                </c:pt>
                <c:pt idx="3870">
                  <c:v>64.516666666666666</c:v>
                </c:pt>
                <c:pt idx="3871">
                  <c:v>64.533333333333331</c:v>
                </c:pt>
                <c:pt idx="3872">
                  <c:v>64.55</c:v>
                </c:pt>
                <c:pt idx="3873">
                  <c:v>64.566666666666663</c:v>
                </c:pt>
                <c:pt idx="3874">
                  <c:v>64.583333333333329</c:v>
                </c:pt>
                <c:pt idx="3875">
                  <c:v>64.599999999999994</c:v>
                </c:pt>
                <c:pt idx="3876">
                  <c:v>64.61666666666666</c:v>
                </c:pt>
                <c:pt idx="3877">
                  <c:v>64.63333333333334</c:v>
                </c:pt>
                <c:pt idx="3878">
                  <c:v>64.650000000000006</c:v>
                </c:pt>
                <c:pt idx="3879">
                  <c:v>64.666666666666671</c:v>
                </c:pt>
                <c:pt idx="3880">
                  <c:v>64.683333333333337</c:v>
                </c:pt>
                <c:pt idx="3881">
                  <c:v>64.7</c:v>
                </c:pt>
                <c:pt idx="3882">
                  <c:v>64.716666666666669</c:v>
                </c:pt>
                <c:pt idx="3883">
                  <c:v>64.733333333333334</c:v>
                </c:pt>
                <c:pt idx="3884">
                  <c:v>64.75</c:v>
                </c:pt>
                <c:pt idx="3885">
                  <c:v>64.766666666666666</c:v>
                </c:pt>
                <c:pt idx="3886">
                  <c:v>64.783333333333331</c:v>
                </c:pt>
                <c:pt idx="3887">
                  <c:v>64.8</c:v>
                </c:pt>
                <c:pt idx="3888">
                  <c:v>64.816666666666663</c:v>
                </c:pt>
                <c:pt idx="3889">
                  <c:v>64.833333333333329</c:v>
                </c:pt>
                <c:pt idx="3890">
                  <c:v>64.849999999999994</c:v>
                </c:pt>
                <c:pt idx="3891">
                  <c:v>64.86666666666666</c:v>
                </c:pt>
                <c:pt idx="3892">
                  <c:v>64.88333333333334</c:v>
                </c:pt>
                <c:pt idx="3893">
                  <c:v>64.900000000000006</c:v>
                </c:pt>
                <c:pt idx="3894">
                  <c:v>64.916666666666671</c:v>
                </c:pt>
                <c:pt idx="3895">
                  <c:v>64.933333333333337</c:v>
                </c:pt>
                <c:pt idx="3896">
                  <c:v>64.95</c:v>
                </c:pt>
                <c:pt idx="3897">
                  <c:v>64.966666666666669</c:v>
                </c:pt>
                <c:pt idx="3898">
                  <c:v>64.983333333333334</c:v>
                </c:pt>
                <c:pt idx="3899">
                  <c:v>65</c:v>
                </c:pt>
                <c:pt idx="3900">
                  <c:v>65.016666666666666</c:v>
                </c:pt>
                <c:pt idx="3901">
                  <c:v>65.033333333333331</c:v>
                </c:pt>
                <c:pt idx="3902">
                  <c:v>65.05</c:v>
                </c:pt>
                <c:pt idx="3903">
                  <c:v>65.066666666666663</c:v>
                </c:pt>
                <c:pt idx="3904">
                  <c:v>65.083333333333329</c:v>
                </c:pt>
                <c:pt idx="3905">
                  <c:v>65.099999999999994</c:v>
                </c:pt>
                <c:pt idx="3906">
                  <c:v>65.11666666666666</c:v>
                </c:pt>
                <c:pt idx="3907">
                  <c:v>65.13333333333334</c:v>
                </c:pt>
                <c:pt idx="3908">
                  <c:v>65.150000000000006</c:v>
                </c:pt>
                <c:pt idx="3909">
                  <c:v>65.166666666666671</c:v>
                </c:pt>
                <c:pt idx="3910">
                  <c:v>65.183333333333337</c:v>
                </c:pt>
                <c:pt idx="3911">
                  <c:v>65.2</c:v>
                </c:pt>
                <c:pt idx="3912">
                  <c:v>65.216666666666669</c:v>
                </c:pt>
                <c:pt idx="3913">
                  <c:v>65.233333333333334</c:v>
                </c:pt>
                <c:pt idx="3914">
                  <c:v>65.25</c:v>
                </c:pt>
                <c:pt idx="3915">
                  <c:v>65.266666666666666</c:v>
                </c:pt>
                <c:pt idx="3916">
                  <c:v>65.283333333333331</c:v>
                </c:pt>
                <c:pt idx="3917">
                  <c:v>65.3</c:v>
                </c:pt>
                <c:pt idx="3918">
                  <c:v>65.316666666666663</c:v>
                </c:pt>
                <c:pt idx="3919">
                  <c:v>65.333333333333329</c:v>
                </c:pt>
                <c:pt idx="3920">
                  <c:v>65.349999999999994</c:v>
                </c:pt>
                <c:pt idx="3921">
                  <c:v>65.36666666666666</c:v>
                </c:pt>
                <c:pt idx="3922">
                  <c:v>65.38333333333334</c:v>
                </c:pt>
                <c:pt idx="3923">
                  <c:v>65.400000000000006</c:v>
                </c:pt>
                <c:pt idx="3924">
                  <c:v>65.416666666666671</c:v>
                </c:pt>
                <c:pt idx="3925">
                  <c:v>65.433333333333337</c:v>
                </c:pt>
                <c:pt idx="3926">
                  <c:v>65.45</c:v>
                </c:pt>
                <c:pt idx="3927">
                  <c:v>65.466666666666669</c:v>
                </c:pt>
                <c:pt idx="3928">
                  <c:v>65.483333333333334</c:v>
                </c:pt>
                <c:pt idx="3929">
                  <c:v>65.5</c:v>
                </c:pt>
                <c:pt idx="3930">
                  <c:v>65.516666666666666</c:v>
                </c:pt>
                <c:pt idx="3931">
                  <c:v>65.533333333333331</c:v>
                </c:pt>
                <c:pt idx="3932">
                  <c:v>65.55</c:v>
                </c:pt>
                <c:pt idx="3933">
                  <c:v>65.566666666666663</c:v>
                </c:pt>
                <c:pt idx="3934">
                  <c:v>65.583333333333329</c:v>
                </c:pt>
                <c:pt idx="3935">
                  <c:v>65.599999999999994</c:v>
                </c:pt>
                <c:pt idx="3936">
                  <c:v>65.61666666666666</c:v>
                </c:pt>
                <c:pt idx="3937">
                  <c:v>65.63333333333334</c:v>
                </c:pt>
                <c:pt idx="3938">
                  <c:v>65.650000000000006</c:v>
                </c:pt>
                <c:pt idx="3939">
                  <c:v>65.666666666666671</c:v>
                </c:pt>
                <c:pt idx="3940">
                  <c:v>65.683333333333337</c:v>
                </c:pt>
                <c:pt idx="3941">
                  <c:v>65.7</c:v>
                </c:pt>
                <c:pt idx="3942">
                  <c:v>65.716666666666669</c:v>
                </c:pt>
                <c:pt idx="3943">
                  <c:v>65.733333333333334</c:v>
                </c:pt>
                <c:pt idx="3944">
                  <c:v>65.75</c:v>
                </c:pt>
                <c:pt idx="3945">
                  <c:v>65.766666666666666</c:v>
                </c:pt>
                <c:pt idx="3946">
                  <c:v>65.783333333333331</c:v>
                </c:pt>
                <c:pt idx="3947">
                  <c:v>65.8</c:v>
                </c:pt>
                <c:pt idx="3948">
                  <c:v>65.816666666666663</c:v>
                </c:pt>
                <c:pt idx="3949">
                  <c:v>65.833333333333329</c:v>
                </c:pt>
                <c:pt idx="3950">
                  <c:v>65.849999999999994</c:v>
                </c:pt>
                <c:pt idx="3951">
                  <c:v>65.86666666666666</c:v>
                </c:pt>
                <c:pt idx="3952">
                  <c:v>65.88333333333334</c:v>
                </c:pt>
                <c:pt idx="3953">
                  <c:v>65.900000000000006</c:v>
                </c:pt>
                <c:pt idx="3954">
                  <c:v>65.916666666666671</c:v>
                </c:pt>
                <c:pt idx="3955">
                  <c:v>65.933333333333337</c:v>
                </c:pt>
                <c:pt idx="3956">
                  <c:v>65.95</c:v>
                </c:pt>
                <c:pt idx="3957">
                  <c:v>65.966666666666669</c:v>
                </c:pt>
                <c:pt idx="3958">
                  <c:v>65.983333333333334</c:v>
                </c:pt>
                <c:pt idx="3959">
                  <c:v>66</c:v>
                </c:pt>
                <c:pt idx="3960">
                  <c:v>66.016666666666666</c:v>
                </c:pt>
                <c:pt idx="3961">
                  <c:v>66.033333333333331</c:v>
                </c:pt>
                <c:pt idx="3962">
                  <c:v>66.05</c:v>
                </c:pt>
                <c:pt idx="3963">
                  <c:v>66.066666666666663</c:v>
                </c:pt>
                <c:pt idx="3964">
                  <c:v>66.083333333333329</c:v>
                </c:pt>
                <c:pt idx="3965">
                  <c:v>66.099999999999994</c:v>
                </c:pt>
                <c:pt idx="3966">
                  <c:v>66.11666666666666</c:v>
                </c:pt>
                <c:pt idx="3967">
                  <c:v>66.13333333333334</c:v>
                </c:pt>
                <c:pt idx="3968">
                  <c:v>66.150000000000006</c:v>
                </c:pt>
                <c:pt idx="3969">
                  <c:v>66.166666666666671</c:v>
                </c:pt>
                <c:pt idx="3970">
                  <c:v>66.183333333333337</c:v>
                </c:pt>
                <c:pt idx="3971">
                  <c:v>66.2</c:v>
                </c:pt>
                <c:pt idx="3972">
                  <c:v>66.216666666666669</c:v>
                </c:pt>
                <c:pt idx="3973">
                  <c:v>66.233333333333334</c:v>
                </c:pt>
                <c:pt idx="3974">
                  <c:v>66.25</c:v>
                </c:pt>
                <c:pt idx="3975">
                  <c:v>66.266666666666666</c:v>
                </c:pt>
                <c:pt idx="3976">
                  <c:v>66.283333333333331</c:v>
                </c:pt>
                <c:pt idx="3977">
                  <c:v>66.3</c:v>
                </c:pt>
                <c:pt idx="3978">
                  <c:v>66.316666666666663</c:v>
                </c:pt>
                <c:pt idx="3979">
                  <c:v>66.333333333333329</c:v>
                </c:pt>
                <c:pt idx="3980">
                  <c:v>66.349999999999994</c:v>
                </c:pt>
                <c:pt idx="3981">
                  <c:v>66.36666666666666</c:v>
                </c:pt>
                <c:pt idx="3982">
                  <c:v>66.38333333333334</c:v>
                </c:pt>
                <c:pt idx="3983">
                  <c:v>66.400000000000006</c:v>
                </c:pt>
                <c:pt idx="3984">
                  <c:v>66.416666666666671</c:v>
                </c:pt>
                <c:pt idx="3985">
                  <c:v>66.433333333333337</c:v>
                </c:pt>
                <c:pt idx="3986">
                  <c:v>66.45</c:v>
                </c:pt>
                <c:pt idx="3987">
                  <c:v>66.466666666666669</c:v>
                </c:pt>
                <c:pt idx="3988">
                  <c:v>66.483333333333334</c:v>
                </c:pt>
                <c:pt idx="3989">
                  <c:v>66.5</c:v>
                </c:pt>
                <c:pt idx="3990">
                  <c:v>66.516666666666666</c:v>
                </c:pt>
                <c:pt idx="3991">
                  <c:v>66.533333333333331</c:v>
                </c:pt>
                <c:pt idx="3992">
                  <c:v>66.55</c:v>
                </c:pt>
                <c:pt idx="3993">
                  <c:v>66.566666666666663</c:v>
                </c:pt>
                <c:pt idx="3994">
                  <c:v>66.583333333333329</c:v>
                </c:pt>
                <c:pt idx="3995">
                  <c:v>66.599999999999994</c:v>
                </c:pt>
                <c:pt idx="3996">
                  <c:v>66.61666666666666</c:v>
                </c:pt>
                <c:pt idx="3997">
                  <c:v>66.63333333333334</c:v>
                </c:pt>
                <c:pt idx="3998">
                  <c:v>66.650000000000006</c:v>
                </c:pt>
                <c:pt idx="3999">
                  <c:v>66.666666666666671</c:v>
                </c:pt>
                <c:pt idx="4000">
                  <c:v>66.683333333333337</c:v>
                </c:pt>
                <c:pt idx="4001">
                  <c:v>66.7</c:v>
                </c:pt>
                <c:pt idx="4002">
                  <c:v>66.716666666666669</c:v>
                </c:pt>
                <c:pt idx="4003">
                  <c:v>66.733333333333334</c:v>
                </c:pt>
                <c:pt idx="4004">
                  <c:v>66.75</c:v>
                </c:pt>
                <c:pt idx="4005">
                  <c:v>66.766666666666666</c:v>
                </c:pt>
                <c:pt idx="4006">
                  <c:v>66.783333333333331</c:v>
                </c:pt>
                <c:pt idx="4007">
                  <c:v>66.8</c:v>
                </c:pt>
                <c:pt idx="4008">
                  <c:v>66.816666666666663</c:v>
                </c:pt>
                <c:pt idx="4009">
                  <c:v>66.833333333333329</c:v>
                </c:pt>
                <c:pt idx="4010">
                  <c:v>66.849999999999994</c:v>
                </c:pt>
                <c:pt idx="4011">
                  <c:v>66.86666666666666</c:v>
                </c:pt>
                <c:pt idx="4012">
                  <c:v>66.88333333333334</c:v>
                </c:pt>
                <c:pt idx="4013">
                  <c:v>66.900000000000006</c:v>
                </c:pt>
                <c:pt idx="4014">
                  <c:v>66.916666666666671</c:v>
                </c:pt>
                <c:pt idx="4015">
                  <c:v>66.933333333333337</c:v>
                </c:pt>
                <c:pt idx="4016">
                  <c:v>66.95</c:v>
                </c:pt>
                <c:pt idx="4017">
                  <c:v>66.966666666666669</c:v>
                </c:pt>
                <c:pt idx="4018">
                  <c:v>66.983333333333334</c:v>
                </c:pt>
                <c:pt idx="4019">
                  <c:v>67</c:v>
                </c:pt>
                <c:pt idx="4020">
                  <c:v>67.016666666666666</c:v>
                </c:pt>
                <c:pt idx="4021">
                  <c:v>67.033333333333331</c:v>
                </c:pt>
                <c:pt idx="4022">
                  <c:v>67.05</c:v>
                </c:pt>
                <c:pt idx="4023">
                  <c:v>67.066666666666663</c:v>
                </c:pt>
                <c:pt idx="4024">
                  <c:v>67.083333333333329</c:v>
                </c:pt>
                <c:pt idx="4025">
                  <c:v>67.099999999999994</c:v>
                </c:pt>
                <c:pt idx="4026">
                  <c:v>67.11666666666666</c:v>
                </c:pt>
                <c:pt idx="4027">
                  <c:v>67.13333333333334</c:v>
                </c:pt>
                <c:pt idx="4028">
                  <c:v>67.150000000000006</c:v>
                </c:pt>
                <c:pt idx="4029">
                  <c:v>67.166666666666671</c:v>
                </c:pt>
                <c:pt idx="4030">
                  <c:v>67.183333333333337</c:v>
                </c:pt>
                <c:pt idx="4031">
                  <c:v>67.2</c:v>
                </c:pt>
                <c:pt idx="4032">
                  <c:v>67.216666666666669</c:v>
                </c:pt>
                <c:pt idx="4033">
                  <c:v>67.233333333333334</c:v>
                </c:pt>
                <c:pt idx="4034">
                  <c:v>67.25</c:v>
                </c:pt>
                <c:pt idx="4035">
                  <c:v>67.266666666666666</c:v>
                </c:pt>
                <c:pt idx="4036">
                  <c:v>67.283333333333331</c:v>
                </c:pt>
                <c:pt idx="4037">
                  <c:v>67.3</c:v>
                </c:pt>
                <c:pt idx="4038">
                  <c:v>67.316666666666663</c:v>
                </c:pt>
                <c:pt idx="4039">
                  <c:v>67.333333333333329</c:v>
                </c:pt>
                <c:pt idx="4040">
                  <c:v>67.349999999999994</c:v>
                </c:pt>
                <c:pt idx="4041">
                  <c:v>67.36666666666666</c:v>
                </c:pt>
                <c:pt idx="4042">
                  <c:v>67.38333333333334</c:v>
                </c:pt>
                <c:pt idx="4043">
                  <c:v>67.400000000000006</c:v>
                </c:pt>
                <c:pt idx="4044">
                  <c:v>67.416666666666671</c:v>
                </c:pt>
                <c:pt idx="4045">
                  <c:v>67.433333333333337</c:v>
                </c:pt>
                <c:pt idx="4046">
                  <c:v>67.45</c:v>
                </c:pt>
                <c:pt idx="4047">
                  <c:v>67.466666666666669</c:v>
                </c:pt>
                <c:pt idx="4048">
                  <c:v>67.483333333333334</c:v>
                </c:pt>
                <c:pt idx="4049">
                  <c:v>67.5</c:v>
                </c:pt>
                <c:pt idx="4050">
                  <c:v>67.516666666666666</c:v>
                </c:pt>
                <c:pt idx="4051">
                  <c:v>67.533333333333331</c:v>
                </c:pt>
                <c:pt idx="4052">
                  <c:v>67.55</c:v>
                </c:pt>
                <c:pt idx="4053">
                  <c:v>67.566666666666663</c:v>
                </c:pt>
                <c:pt idx="4054">
                  <c:v>67.583333333333329</c:v>
                </c:pt>
                <c:pt idx="4055">
                  <c:v>67.599999999999994</c:v>
                </c:pt>
                <c:pt idx="4056">
                  <c:v>67.61666666666666</c:v>
                </c:pt>
                <c:pt idx="4057">
                  <c:v>67.63333333333334</c:v>
                </c:pt>
                <c:pt idx="4058">
                  <c:v>67.650000000000006</c:v>
                </c:pt>
                <c:pt idx="4059">
                  <c:v>67.666666666666671</c:v>
                </c:pt>
                <c:pt idx="4060">
                  <c:v>67.683333333333337</c:v>
                </c:pt>
                <c:pt idx="4061">
                  <c:v>67.7</c:v>
                </c:pt>
                <c:pt idx="4062">
                  <c:v>67.716666666666669</c:v>
                </c:pt>
                <c:pt idx="4063">
                  <c:v>67.733333333333334</c:v>
                </c:pt>
                <c:pt idx="4064">
                  <c:v>67.75</c:v>
                </c:pt>
                <c:pt idx="4065">
                  <c:v>67.766666666666666</c:v>
                </c:pt>
                <c:pt idx="4066">
                  <c:v>67.783333333333331</c:v>
                </c:pt>
                <c:pt idx="4067">
                  <c:v>67.8</c:v>
                </c:pt>
                <c:pt idx="4068">
                  <c:v>67.816666666666663</c:v>
                </c:pt>
                <c:pt idx="4069">
                  <c:v>67.833333333333329</c:v>
                </c:pt>
                <c:pt idx="4070">
                  <c:v>67.849999999999994</c:v>
                </c:pt>
                <c:pt idx="4071">
                  <c:v>67.86666666666666</c:v>
                </c:pt>
                <c:pt idx="4072">
                  <c:v>67.88333333333334</c:v>
                </c:pt>
                <c:pt idx="4073">
                  <c:v>67.900000000000006</c:v>
                </c:pt>
                <c:pt idx="4074">
                  <c:v>67.916666666666671</c:v>
                </c:pt>
                <c:pt idx="4075">
                  <c:v>67.933333333333337</c:v>
                </c:pt>
                <c:pt idx="4076">
                  <c:v>67.95</c:v>
                </c:pt>
                <c:pt idx="4077">
                  <c:v>67.966666666666669</c:v>
                </c:pt>
                <c:pt idx="4078">
                  <c:v>67.983333333333334</c:v>
                </c:pt>
                <c:pt idx="4079">
                  <c:v>68</c:v>
                </c:pt>
                <c:pt idx="4080">
                  <c:v>68.016666666666666</c:v>
                </c:pt>
                <c:pt idx="4081">
                  <c:v>68.033333333333331</c:v>
                </c:pt>
                <c:pt idx="4082">
                  <c:v>68.05</c:v>
                </c:pt>
                <c:pt idx="4083">
                  <c:v>68.066666666666663</c:v>
                </c:pt>
                <c:pt idx="4084">
                  <c:v>68.083333333333329</c:v>
                </c:pt>
                <c:pt idx="4085">
                  <c:v>68.099999999999994</c:v>
                </c:pt>
                <c:pt idx="4086">
                  <c:v>68.11666666666666</c:v>
                </c:pt>
                <c:pt idx="4087">
                  <c:v>68.13333333333334</c:v>
                </c:pt>
                <c:pt idx="4088">
                  <c:v>68.150000000000006</c:v>
                </c:pt>
                <c:pt idx="4089">
                  <c:v>68.166666666666671</c:v>
                </c:pt>
                <c:pt idx="4090">
                  <c:v>68.183333333333337</c:v>
                </c:pt>
                <c:pt idx="4091">
                  <c:v>68.2</c:v>
                </c:pt>
                <c:pt idx="4092">
                  <c:v>68.216666666666669</c:v>
                </c:pt>
                <c:pt idx="4093">
                  <c:v>68.233333333333334</c:v>
                </c:pt>
                <c:pt idx="4094">
                  <c:v>68.25</c:v>
                </c:pt>
                <c:pt idx="4095">
                  <c:v>68.266666666666666</c:v>
                </c:pt>
                <c:pt idx="4096">
                  <c:v>68.283333333333331</c:v>
                </c:pt>
                <c:pt idx="4097">
                  <c:v>68.3</c:v>
                </c:pt>
                <c:pt idx="4098">
                  <c:v>68.316666666666663</c:v>
                </c:pt>
                <c:pt idx="4099">
                  <c:v>68.333333333333329</c:v>
                </c:pt>
                <c:pt idx="4100">
                  <c:v>68.349999999999994</c:v>
                </c:pt>
                <c:pt idx="4101">
                  <c:v>68.36666666666666</c:v>
                </c:pt>
                <c:pt idx="4102">
                  <c:v>68.38333333333334</c:v>
                </c:pt>
                <c:pt idx="4103">
                  <c:v>68.400000000000006</c:v>
                </c:pt>
                <c:pt idx="4104">
                  <c:v>68.416666666666671</c:v>
                </c:pt>
                <c:pt idx="4105">
                  <c:v>68.433333333333337</c:v>
                </c:pt>
                <c:pt idx="4106">
                  <c:v>68.45</c:v>
                </c:pt>
                <c:pt idx="4107">
                  <c:v>68.466666666666669</c:v>
                </c:pt>
                <c:pt idx="4108">
                  <c:v>68.483333333333334</c:v>
                </c:pt>
                <c:pt idx="4109">
                  <c:v>68.5</c:v>
                </c:pt>
                <c:pt idx="4110">
                  <c:v>68.516666666666666</c:v>
                </c:pt>
                <c:pt idx="4111">
                  <c:v>68.533333333333331</c:v>
                </c:pt>
                <c:pt idx="4112">
                  <c:v>68.55</c:v>
                </c:pt>
                <c:pt idx="4113">
                  <c:v>68.566666666666663</c:v>
                </c:pt>
                <c:pt idx="4114">
                  <c:v>68.583333333333329</c:v>
                </c:pt>
                <c:pt idx="4115">
                  <c:v>68.599999999999994</c:v>
                </c:pt>
                <c:pt idx="4116">
                  <c:v>68.61666666666666</c:v>
                </c:pt>
                <c:pt idx="4117">
                  <c:v>68.63333333333334</c:v>
                </c:pt>
                <c:pt idx="4118">
                  <c:v>68.650000000000006</c:v>
                </c:pt>
                <c:pt idx="4119">
                  <c:v>68.666666666666671</c:v>
                </c:pt>
                <c:pt idx="4120">
                  <c:v>68.683333333333337</c:v>
                </c:pt>
                <c:pt idx="4121">
                  <c:v>68.7</c:v>
                </c:pt>
                <c:pt idx="4122">
                  <c:v>68.716666666666669</c:v>
                </c:pt>
                <c:pt idx="4123">
                  <c:v>68.733333333333334</c:v>
                </c:pt>
                <c:pt idx="4124">
                  <c:v>68.75</c:v>
                </c:pt>
                <c:pt idx="4125">
                  <c:v>68.766666666666666</c:v>
                </c:pt>
                <c:pt idx="4126">
                  <c:v>68.783333333333331</c:v>
                </c:pt>
                <c:pt idx="4127">
                  <c:v>68.8</c:v>
                </c:pt>
                <c:pt idx="4128">
                  <c:v>68.816666666666663</c:v>
                </c:pt>
                <c:pt idx="4129">
                  <c:v>68.833333333333329</c:v>
                </c:pt>
                <c:pt idx="4130">
                  <c:v>68.849999999999994</c:v>
                </c:pt>
                <c:pt idx="4131">
                  <c:v>68.86666666666666</c:v>
                </c:pt>
                <c:pt idx="4132">
                  <c:v>68.88333333333334</c:v>
                </c:pt>
                <c:pt idx="4133">
                  <c:v>68.900000000000006</c:v>
                </c:pt>
                <c:pt idx="4134">
                  <c:v>68.916666666666671</c:v>
                </c:pt>
                <c:pt idx="4135">
                  <c:v>68.933333333333337</c:v>
                </c:pt>
                <c:pt idx="4136">
                  <c:v>68.95</c:v>
                </c:pt>
                <c:pt idx="4137">
                  <c:v>68.966666666666669</c:v>
                </c:pt>
                <c:pt idx="4138">
                  <c:v>68.983333333333334</c:v>
                </c:pt>
                <c:pt idx="4139">
                  <c:v>69</c:v>
                </c:pt>
                <c:pt idx="4140">
                  <c:v>69.016666666666666</c:v>
                </c:pt>
                <c:pt idx="4141">
                  <c:v>69.033333333333331</c:v>
                </c:pt>
                <c:pt idx="4142">
                  <c:v>69.05</c:v>
                </c:pt>
                <c:pt idx="4143">
                  <c:v>69.066666666666663</c:v>
                </c:pt>
                <c:pt idx="4144">
                  <c:v>69.083333333333329</c:v>
                </c:pt>
                <c:pt idx="4145">
                  <c:v>69.099999999999994</c:v>
                </c:pt>
                <c:pt idx="4146">
                  <c:v>69.11666666666666</c:v>
                </c:pt>
                <c:pt idx="4147">
                  <c:v>69.13333333333334</c:v>
                </c:pt>
                <c:pt idx="4148">
                  <c:v>69.150000000000006</c:v>
                </c:pt>
                <c:pt idx="4149">
                  <c:v>69.166666666666671</c:v>
                </c:pt>
                <c:pt idx="4150">
                  <c:v>69.183333333333337</c:v>
                </c:pt>
                <c:pt idx="4151">
                  <c:v>69.2</c:v>
                </c:pt>
                <c:pt idx="4152">
                  <c:v>69.216666666666669</c:v>
                </c:pt>
                <c:pt idx="4153">
                  <c:v>69.233333333333334</c:v>
                </c:pt>
                <c:pt idx="4154">
                  <c:v>69.25</c:v>
                </c:pt>
                <c:pt idx="4155">
                  <c:v>69.266666666666666</c:v>
                </c:pt>
                <c:pt idx="4156">
                  <c:v>69.283333333333331</c:v>
                </c:pt>
                <c:pt idx="4157">
                  <c:v>69.3</c:v>
                </c:pt>
                <c:pt idx="4158">
                  <c:v>69.316666666666663</c:v>
                </c:pt>
                <c:pt idx="4159">
                  <c:v>69.333333333333329</c:v>
                </c:pt>
                <c:pt idx="4160">
                  <c:v>69.349999999999994</c:v>
                </c:pt>
                <c:pt idx="4161">
                  <c:v>69.36666666666666</c:v>
                </c:pt>
                <c:pt idx="4162">
                  <c:v>69.38333333333334</c:v>
                </c:pt>
                <c:pt idx="4163">
                  <c:v>69.400000000000006</c:v>
                </c:pt>
                <c:pt idx="4164">
                  <c:v>69.416666666666671</c:v>
                </c:pt>
                <c:pt idx="4165">
                  <c:v>69.433333333333337</c:v>
                </c:pt>
                <c:pt idx="4166">
                  <c:v>69.45</c:v>
                </c:pt>
                <c:pt idx="4167">
                  <c:v>69.466666666666669</c:v>
                </c:pt>
                <c:pt idx="4168">
                  <c:v>69.483333333333334</c:v>
                </c:pt>
                <c:pt idx="4169">
                  <c:v>69.5</c:v>
                </c:pt>
                <c:pt idx="4170">
                  <c:v>69.516666666666666</c:v>
                </c:pt>
                <c:pt idx="4171">
                  <c:v>69.533333333333331</c:v>
                </c:pt>
                <c:pt idx="4172">
                  <c:v>69.55</c:v>
                </c:pt>
                <c:pt idx="4173">
                  <c:v>69.566666666666663</c:v>
                </c:pt>
                <c:pt idx="4174">
                  <c:v>69.583333333333329</c:v>
                </c:pt>
                <c:pt idx="4175">
                  <c:v>69.599999999999994</c:v>
                </c:pt>
                <c:pt idx="4176">
                  <c:v>69.61666666666666</c:v>
                </c:pt>
                <c:pt idx="4177">
                  <c:v>69.63333333333334</c:v>
                </c:pt>
                <c:pt idx="4178">
                  <c:v>69.650000000000006</c:v>
                </c:pt>
                <c:pt idx="4179">
                  <c:v>69.666666666666671</c:v>
                </c:pt>
                <c:pt idx="4180">
                  <c:v>69.683333333333337</c:v>
                </c:pt>
                <c:pt idx="4181">
                  <c:v>69.7</c:v>
                </c:pt>
                <c:pt idx="4182">
                  <c:v>69.716666666666669</c:v>
                </c:pt>
                <c:pt idx="4183">
                  <c:v>69.733333333333334</c:v>
                </c:pt>
                <c:pt idx="4184">
                  <c:v>69.75</c:v>
                </c:pt>
                <c:pt idx="4185">
                  <c:v>69.766666666666666</c:v>
                </c:pt>
                <c:pt idx="4186">
                  <c:v>69.783333333333331</c:v>
                </c:pt>
                <c:pt idx="4187">
                  <c:v>69.8</c:v>
                </c:pt>
                <c:pt idx="4188">
                  <c:v>69.816666666666663</c:v>
                </c:pt>
                <c:pt idx="4189">
                  <c:v>69.833333333333329</c:v>
                </c:pt>
                <c:pt idx="4190">
                  <c:v>69.849999999999994</c:v>
                </c:pt>
                <c:pt idx="4191">
                  <c:v>69.86666666666666</c:v>
                </c:pt>
                <c:pt idx="4192">
                  <c:v>69.88333333333334</c:v>
                </c:pt>
                <c:pt idx="4193">
                  <c:v>69.900000000000006</c:v>
                </c:pt>
                <c:pt idx="4194">
                  <c:v>69.916666666666671</c:v>
                </c:pt>
                <c:pt idx="4195">
                  <c:v>69.933333333333337</c:v>
                </c:pt>
                <c:pt idx="4196">
                  <c:v>69.95</c:v>
                </c:pt>
                <c:pt idx="4197">
                  <c:v>69.966666666666669</c:v>
                </c:pt>
                <c:pt idx="4198">
                  <c:v>69.983333333333334</c:v>
                </c:pt>
                <c:pt idx="4199">
                  <c:v>70</c:v>
                </c:pt>
                <c:pt idx="4200">
                  <c:v>70.016666666666666</c:v>
                </c:pt>
                <c:pt idx="4201">
                  <c:v>70.033333333333331</c:v>
                </c:pt>
                <c:pt idx="4202">
                  <c:v>70.05</c:v>
                </c:pt>
                <c:pt idx="4203">
                  <c:v>70.066666666666663</c:v>
                </c:pt>
                <c:pt idx="4204">
                  <c:v>70.083333333333329</c:v>
                </c:pt>
                <c:pt idx="4205">
                  <c:v>70.099999999999994</c:v>
                </c:pt>
                <c:pt idx="4206">
                  <c:v>70.11666666666666</c:v>
                </c:pt>
                <c:pt idx="4207">
                  <c:v>70.13333333333334</c:v>
                </c:pt>
                <c:pt idx="4208">
                  <c:v>70.150000000000006</c:v>
                </c:pt>
                <c:pt idx="4209">
                  <c:v>70.166666666666671</c:v>
                </c:pt>
                <c:pt idx="4210">
                  <c:v>70.183333333333337</c:v>
                </c:pt>
                <c:pt idx="4211">
                  <c:v>70.2</c:v>
                </c:pt>
                <c:pt idx="4212">
                  <c:v>70.216666666666669</c:v>
                </c:pt>
                <c:pt idx="4213">
                  <c:v>70.233333333333334</c:v>
                </c:pt>
                <c:pt idx="4214">
                  <c:v>70.25</c:v>
                </c:pt>
                <c:pt idx="4215">
                  <c:v>70.266666666666666</c:v>
                </c:pt>
                <c:pt idx="4216">
                  <c:v>70.283333333333331</c:v>
                </c:pt>
                <c:pt idx="4217">
                  <c:v>70.3</c:v>
                </c:pt>
                <c:pt idx="4218">
                  <c:v>70.316666666666663</c:v>
                </c:pt>
                <c:pt idx="4219">
                  <c:v>70.333333333333329</c:v>
                </c:pt>
                <c:pt idx="4220">
                  <c:v>70.349999999999994</c:v>
                </c:pt>
                <c:pt idx="4221">
                  <c:v>70.36666666666666</c:v>
                </c:pt>
                <c:pt idx="4222">
                  <c:v>70.38333333333334</c:v>
                </c:pt>
                <c:pt idx="4223">
                  <c:v>70.400000000000006</c:v>
                </c:pt>
                <c:pt idx="4224">
                  <c:v>70.416666666666671</c:v>
                </c:pt>
                <c:pt idx="4225">
                  <c:v>70.433333333333337</c:v>
                </c:pt>
                <c:pt idx="4226">
                  <c:v>70.45</c:v>
                </c:pt>
                <c:pt idx="4227">
                  <c:v>70.466666666666669</c:v>
                </c:pt>
                <c:pt idx="4228">
                  <c:v>70.483333333333334</c:v>
                </c:pt>
                <c:pt idx="4229">
                  <c:v>70.5</c:v>
                </c:pt>
                <c:pt idx="4230">
                  <c:v>70.516666666666666</c:v>
                </c:pt>
                <c:pt idx="4231">
                  <c:v>70.533333333333331</c:v>
                </c:pt>
                <c:pt idx="4232">
                  <c:v>70.55</c:v>
                </c:pt>
                <c:pt idx="4233">
                  <c:v>70.566666666666663</c:v>
                </c:pt>
                <c:pt idx="4234">
                  <c:v>70.583333333333329</c:v>
                </c:pt>
                <c:pt idx="4235">
                  <c:v>70.599999999999994</c:v>
                </c:pt>
                <c:pt idx="4236">
                  <c:v>70.61666666666666</c:v>
                </c:pt>
                <c:pt idx="4237">
                  <c:v>70.63333333333334</c:v>
                </c:pt>
                <c:pt idx="4238">
                  <c:v>70.650000000000006</c:v>
                </c:pt>
                <c:pt idx="4239">
                  <c:v>70.666666666666671</c:v>
                </c:pt>
                <c:pt idx="4240">
                  <c:v>70.683333333333337</c:v>
                </c:pt>
                <c:pt idx="4241">
                  <c:v>70.7</c:v>
                </c:pt>
                <c:pt idx="4242">
                  <c:v>70.716666666666669</c:v>
                </c:pt>
                <c:pt idx="4243">
                  <c:v>70.733333333333334</c:v>
                </c:pt>
                <c:pt idx="4244">
                  <c:v>70.75</c:v>
                </c:pt>
                <c:pt idx="4245">
                  <c:v>70.766666666666666</c:v>
                </c:pt>
                <c:pt idx="4246">
                  <c:v>70.783333333333331</c:v>
                </c:pt>
                <c:pt idx="4247">
                  <c:v>70.8</c:v>
                </c:pt>
                <c:pt idx="4248">
                  <c:v>70.816666666666663</c:v>
                </c:pt>
                <c:pt idx="4249">
                  <c:v>70.833333333333329</c:v>
                </c:pt>
                <c:pt idx="4250">
                  <c:v>70.849999999999994</c:v>
                </c:pt>
                <c:pt idx="4251">
                  <c:v>70.86666666666666</c:v>
                </c:pt>
                <c:pt idx="4252">
                  <c:v>70.88333333333334</c:v>
                </c:pt>
                <c:pt idx="4253">
                  <c:v>70.900000000000006</c:v>
                </c:pt>
                <c:pt idx="4254">
                  <c:v>70.916666666666671</c:v>
                </c:pt>
                <c:pt idx="4255">
                  <c:v>70.933333333333337</c:v>
                </c:pt>
                <c:pt idx="4256">
                  <c:v>70.95</c:v>
                </c:pt>
                <c:pt idx="4257">
                  <c:v>70.966666666666669</c:v>
                </c:pt>
                <c:pt idx="4258">
                  <c:v>70.983333333333334</c:v>
                </c:pt>
                <c:pt idx="4259">
                  <c:v>71</c:v>
                </c:pt>
                <c:pt idx="4260">
                  <c:v>71.016666666666666</c:v>
                </c:pt>
                <c:pt idx="4261">
                  <c:v>71.033333333333331</c:v>
                </c:pt>
                <c:pt idx="4262">
                  <c:v>71.05</c:v>
                </c:pt>
                <c:pt idx="4263">
                  <c:v>71.066666666666663</c:v>
                </c:pt>
                <c:pt idx="4264">
                  <c:v>71.083333333333329</c:v>
                </c:pt>
                <c:pt idx="4265">
                  <c:v>71.099999999999994</c:v>
                </c:pt>
                <c:pt idx="4266">
                  <c:v>71.11666666666666</c:v>
                </c:pt>
                <c:pt idx="4267">
                  <c:v>71.13333333333334</c:v>
                </c:pt>
                <c:pt idx="4268">
                  <c:v>71.150000000000006</c:v>
                </c:pt>
                <c:pt idx="4269">
                  <c:v>71.166666666666671</c:v>
                </c:pt>
                <c:pt idx="4270">
                  <c:v>71.183333333333337</c:v>
                </c:pt>
                <c:pt idx="4271">
                  <c:v>71.2</c:v>
                </c:pt>
                <c:pt idx="4272">
                  <c:v>71.216666666666669</c:v>
                </c:pt>
                <c:pt idx="4273">
                  <c:v>71.233333333333334</c:v>
                </c:pt>
                <c:pt idx="4274">
                  <c:v>71.25</c:v>
                </c:pt>
                <c:pt idx="4275">
                  <c:v>71.266666666666666</c:v>
                </c:pt>
                <c:pt idx="4276">
                  <c:v>71.283333333333331</c:v>
                </c:pt>
                <c:pt idx="4277">
                  <c:v>71.3</c:v>
                </c:pt>
                <c:pt idx="4278">
                  <c:v>71.316666666666663</c:v>
                </c:pt>
                <c:pt idx="4279">
                  <c:v>71.333333333333329</c:v>
                </c:pt>
                <c:pt idx="4280">
                  <c:v>71.349999999999994</c:v>
                </c:pt>
                <c:pt idx="4281">
                  <c:v>71.36666666666666</c:v>
                </c:pt>
                <c:pt idx="4282">
                  <c:v>71.38333333333334</c:v>
                </c:pt>
                <c:pt idx="4283">
                  <c:v>71.400000000000006</c:v>
                </c:pt>
                <c:pt idx="4284">
                  <c:v>71.416666666666671</c:v>
                </c:pt>
                <c:pt idx="4285">
                  <c:v>71.433333333333337</c:v>
                </c:pt>
                <c:pt idx="4286">
                  <c:v>71.45</c:v>
                </c:pt>
                <c:pt idx="4287">
                  <c:v>71.466666666666669</c:v>
                </c:pt>
                <c:pt idx="4288">
                  <c:v>71.483333333333334</c:v>
                </c:pt>
                <c:pt idx="4289">
                  <c:v>71.5</c:v>
                </c:pt>
                <c:pt idx="4290">
                  <c:v>71.516666666666666</c:v>
                </c:pt>
                <c:pt idx="4291">
                  <c:v>71.533333333333331</c:v>
                </c:pt>
                <c:pt idx="4292">
                  <c:v>71.55</c:v>
                </c:pt>
                <c:pt idx="4293">
                  <c:v>71.566666666666663</c:v>
                </c:pt>
                <c:pt idx="4294">
                  <c:v>71.583333333333329</c:v>
                </c:pt>
                <c:pt idx="4295">
                  <c:v>71.599999999999994</c:v>
                </c:pt>
                <c:pt idx="4296">
                  <c:v>71.61666666666666</c:v>
                </c:pt>
                <c:pt idx="4297">
                  <c:v>71.63333333333334</c:v>
                </c:pt>
                <c:pt idx="4298">
                  <c:v>71.650000000000006</c:v>
                </c:pt>
                <c:pt idx="4299">
                  <c:v>71.666666666666671</c:v>
                </c:pt>
                <c:pt idx="4300">
                  <c:v>71.683333333333337</c:v>
                </c:pt>
                <c:pt idx="4301">
                  <c:v>71.7</c:v>
                </c:pt>
                <c:pt idx="4302">
                  <c:v>71.716666666666669</c:v>
                </c:pt>
                <c:pt idx="4303">
                  <c:v>71.733333333333334</c:v>
                </c:pt>
                <c:pt idx="4304">
                  <c:v>71.75</c:v>
                </c:pt>
                <c:pt idx="4305">
                  <c:v>71.766666666666666</c:v>
                </c:pt>
                <c:pt idx="4306">
                  <c:v>71.783333333333331</c:v>
                </c:pt>
                <c:pt idx="4307">
                  <c:v>71.8</c:v>
                </c:pt>
                <c:pt idx="4308">
                  <c:v>71.816666666666663</c:v>
                </c:pt>
                <c:pt idx="4309">
                  <c:v>71.833333333333329</c:v>
                </c:pt>
                <c:pt idx="4310">
                  <c:v>71.849999999999994</c:v>
                </c:pt>
                <c:pt idx="4311">
                  <c:v>71.86666666666666</c:v>
                </c:pt>
                <c:pt idx="4312">
                  <c:v>71.88333333333334</c:v>
                </c:pt>
                <c:pt idx="4313">
                  <c:v>71.900000000000006</c:v>
                </c:pt>
                <c:pt idx="4314">
                  <c:v>71.916666666666671</c:v>
                </c:pt>
                <c:pt idx="4315">
                  <c:v>71.933333333333337</c:v>
                </c:pt>
                <c:pt idx="4316">
                  <c:v>71.95</c:v>
                </c:pt>
                <c:pt idx="4317">
                  <c:v>71.966666666666669</c:v>
                </c:pt>
                <c:pt idx="4318">
                  <c:v>71.983333333333334</c:v>
                </c:pt>
                <c:pt idx="4319">
                  <c:v>72</c:v>
                </c:pt>
                <c:pt idx="4320">
                  <c:v>72.016666666666666</c:v>
                </c:pt>
                <c:pt idx="4321">
                  <c:v>72.033333333333331</c:v>
                </c:pt>
                <c:pt idx="4322">
                  <c:v>72.05</c:v>
                </c:pt>
                <c:pt idx="4323">
                  <c:v>72.066666666666663</c:v>
                </c:pt>
                <c:pt idx="4324">
                  <c:v>72.083333333333329</c:v>
                </c:pt>
                <c:pt idx="4325">
                  <c:v>72.099999999999994</c:v>
                </c:pt>
                <c:pt idx="4326">
                  <c:v>72.11666666666666</c:v>
                </c:pt>
                <c:pt idx="4327">
                  <c:v>72.13333333333334</c:v>
                </c:pt>
                <c:pt idx="4328">
                  <c:v>72.150000000000006</c:v>
                </c:pt>
                <c:pt idx="4329">
                  <c:v>72.166666666666671</c:v>
                </c:pt>
                <c:pt idx="4330">
                  <c:v>72.183333333333337</c:v>
                </c:pt>
                <c:pt idx="4331">
                  <c:v>72.2</c:v>
                </c:pt>
                <c:pt idx="4332">
                  <c:v>72.216666666666669</c:v>
                </c:pt>
                <c:pt idx="4333">
                  <c:v>72.233333333333334</c:v>
                </c:pt>
                <c:pt idx="4334">
                  <c:v>72.25</c:v>
                </c:pt>
                <c:pt idx="4335">
                  <c:v>72.266666666666666</c:v>
                </c:pt>
                <c:pt idx="4336">
                  <c:v>72.283333333333331</c:v>
                </c:pt>
                <c:pt idx="4337">
                  <c:v>72.3</c:v>
                </c:pt>
                <c:pt idx="4338">
                  <c:v>72.316666666666663</c:v>
                </c:pt>
                <c:pt idx="4339">
                  <c:v>72.333333333333329</c:v>
                </c:pt>
                <c:pt idx="4340">
                  <c:v>72.349999999999994</c:v>
                </c:pt>
                <c:pt idx="4341">
                  <c:v>72.36666666666666</c:v>
                </c:pt>
                <c:pt idx="4342">
                  <c:v>72.38333333333334</c:v>
                </c:pt>
                <c:pt idx="4343">
                  <c:v>72.400000000000006</c:v>
                </c:pt>
                <c:pt idx="4344">
                  <c:v>72.416666666666671</c:v>
                </c:pt>
                <c:pt idx="4345">
                  <c:v>72.433333333333337</c:v>
                </c:pt>
                <c:pt idx="4346">
                  <c:v>72.45</c:v>
                </c:pt>
                <c:pt idx="4347">
                  <c:v>72.466666666666669</c:v>
                </c:pt>
                <c:pt idx="4348">
                  <c:v>72.483333333333334</c:v>
                </c:pt>
                <c:pt idx="4349">
                  <c:v>72.5</c:v>
                </c:pt>
                <c:pt idx="4350">
                  <c:v>72.516666666666666</c:v>
                </c:pt>
                <c:pt idx="4351">
                  <c:v>72.533333333333331</c:v>
                </c:pt>
                <c:pt idx="4352">
                  <c:v>72.55</c:v>
                </c:pt>
                <c:pt idx="4353">
                  <c:v>72.566666666666663</c:v>
                </c:pt>
                <c:pt idx="4354">
                  <c:v>72.583333333333329</c:v>
                </c:pt>
                <c:pt idx="4355">
                  <c:v>72.599999999999994</c:v>
                </c:pt>
                <c:pt idx="4356">
                  <c:v>72.61666666666666</c:v>
                </c:pt>
                <c:pt idx="4357">
                  <c:v>72.63333333333334</c:v>
                </c:pt>
                <c:pt idx="4358">
                  <c:v>72.650000000000006</c:v>
                </c:pt>
                <c:pt idx="4359">
                  <c:v>72.666666666666671</c:v>
                </c:pt>
                <c:pt idx="4360">
                  <c:v>72.683333333333337</c:v>
                </c:pt>
                <c:pt idx="4361">
                  <c:v>72.7</c:v>
                </c:pt>
                <c:pt idx="4362">
                  <c:v>72.716666666666669</c:v>
                </c:pt>
                <c:pt idx="4363">
                  <c:v>72.733333333333334</c:v>
                </c:pt>
                <c:pt idx="4364">
                  <c:v>72.75</c:v>
                </c:pt>
                <c:pt idx="4365">
                  <c:v>72.766666666666666</c:v>
                </c:pt>
                <c:pt idx="4366">
                  <c:v>72.783333333333331</c:v>
                </c:pt>
                <c:pt idx="4367">
                  <c:v>72.8</c:v>
                </c:pt>
                <c:pt idx="4368">
                  <c:v>72.816666666666663</c:v>
                </c:pt>
                <c:pt idx="4369">
                  <c:v>72.833333333333329</c:v>
                </c:pt>
                <c:pt idx="4370">
                  <c:v>72.849999999999994</c:v>
                </c:pt>
                <c:pt idx="4371">
                  <c:v>72.86666666666666</c:v>
                </c:pt>
                <c:pt idx="4372">
                  <c:v>72.88333333333334</c:v>
                </c:pt>
                <c:pt idx="4373">
                  <c:v>72.900000000000006</c:v>
                </c:pt>
                <c:pt idx="4374">
                  <c:v>72.916666666666671</c:v>
                </c:pt>
                <c:pt idx="4375">
                  <c:v>72.933333333333337</c:v>
                </c:pt>
                <c:pt idx="4376">
                  <c:v>72.95</c:v>
                </c:pt>
                <c:pt idx="4377">
                  <c:v>72.966666666666669</c:v>
                </c:pt>
                <c:pt idx="4378">
                  <c:v>72.983333333333334</c:v>
                </c:pt>
                <c:pt idx="4379">
                  <c:v>73</c:v>
                </c:pt>
                <c:pt idx="4380">
                  <c:v>73.016666666666666</c:v>
                </c:pt>
                <c:pt idx="4381">
                  <c:v>73.033333333333331</c:v>
                </c:pt>
                <c:pt idx="4382">
                  <c:v>73.05</c:v>
                </c:pt>
                <c:pt idx="4383">
                  <c:v>73.066666666666663</c:v>
                </c:pt>
                <c:pt idx="4384">
                  <c:v>73.083333333333329</c:v>
                </c:pt>
                <c:pt idx="4385">
                  <c:v>73.099999999999994</c:v>
                </c:pt>
                <c:pt idx="4386">
                  <c:v>73.11666666666666</c:v>
                </c:pt>
                <c:pt idx="4387">
                  <c:v>73.13333333333334</c:v>
                </c:pt>
                <c:pt idx="4388">
                  <c:v>73.150000000000006</c:v>
                </c:pt>
                <c:pt idx="4389">
                  <c:v>73.166666666666671</c:v>
                </c:pt>
                <c:pt idx="4390">
                  <c:v>73.183333333333337</c:v>
                </c:pt>
                <c:pt idx="4391">
                  <c:v>73.2</c:v>
                </c:pt>
                <c:pt idx="4392">
                  <c:v>73.216666666666669</c:v>
                </c:pt>
                <c:pt idx="4393">
                  <c:v>73.233333333333334</c:v>
                </c:pt>
                <c:pt idx="4394">
                  <c:v>73.25</c:v>
                </c:pt>
                <c:pt idx="4395">
                  <c:v>73.266666666666666</c:v>
                </c:pt>
                <c:pt idx="4396">
                  <c:v>73.283333333333331</c:v>
                </c:pt>
                <c:pt idx="4397">
                  <c:v>73.3</c:v>
                </c:pt>
                <c:pt idx="4398">
                  <c:v>73.316666666666663</c:v>
                </c:pt>
                <c:pt idx="4399">
                  <c:v>73.333333333333329</c:v>
                </c:pt>
                <c:pt idx="4400">
                  <c:v>73.349999999999994</c:v>
                </c:pt>
                <c:pt idx="4401">
                  <c:v>73.36666666666666</c:v>
                </c:pt>
                <c:pt idx="4402">
                  <c:v>73.38333333333334</c:v>
                </c:pt>
                <c:pt idx="4403">
                  <c:v>73.400000000000006</c:v>
                </c:pt>
                <c:pt idx="4404">
                  <c:v>73.416666666666671</c:v>
                </c:pt>
                <c:pt idx="4405">
                  <c:v>73.433333333333337</c:v>
                </c:pt>
                <c:pt idx="4406">
                  <c:v>73.45</c:v>
                </c:pt>
                <c:pt idx="4407">
                  <c:v>73.466666666666669</c:v>
                </c:pt>
                <c:pt idx="4408">
                  <c:v>73.483333333333334</c:v>
                </c:pt>
                <c:pt idx="4409">
                  <c:v>73.5</c:v>
                </c:pt>
                <c:pt idx="4410">
                  <c:v>73.516666666666666</c:v>
                </c:pt>
                <c:pt idx="4411">
                  <c:v>73.533333333333331</c:v>
                </c:pt>
                <c:pt idx="4412">
                  <c:v>73.55</c:v>
                </c:pt>
                <c:pt idx="4413">
                  <c:v>73.566666666666663</c:v>
                </c:pt>
                <c:pt idx="4414">
                  <c:v>73.583333333333329</c:v>
                </c:pt>
                <c:pt idx="4415">
                  <c:v>73.599999999999994</c:v>
                </c:pt>
                <c:pt idx="4416">
                  <c:v>73.61666666666666</c:v>
                </c:pt>
                <c:pt idx="4417">
                  <c:v>73.63333333333334</c:v>
                </c:pt>
                <c:pt idx="4418">
                  <c:v>73.650000000000006</c:v>
                </c:pt>
                <c:pt idx="4419">
                  <c:v>73.666666666666671</c:v>
                </c:pt>
                <c:pt idx="4420">
                  <c:v>73.683333333333337</c:v>
                </c:pt>
                <c:pt idx="4421">
                  <c:v>73.7</c:v>
                </c:pt>
                <c:pt idx="4422">
                  <c:v>73.716666666666669</c:v>
                </c:pt>
                <c:pt idx="4423">
                  <c:v>73.733333333333334</c:v>
                </c:pt>
                <c:pt idx="4424">
                  <c:v>73.75</c:v>
                </c:pt>
                <c:pt idx="4425">
                  <c:v>73.766666666666666</c:v>
                </c:pt>
                <c:pt idx="4426">
                  <c:v>73.783333333333331</c:v>
                </c:pt>
                <c:pt idx="4427">
                  <c:v>73.8</c:v>
                </c:pt>
                <c:pt idx="4428">
                  <c:v>73.816666666666663</c:v>
                </c:pt>
                <c:pt idx="4429">
                  <c:v>73.833333333333329</c:v>
                </c:pt>
                <c:pt idx="4430">
                  <c:v>73.849999999999994</c:v>
                </c:pt>
                <c:pt idx="4431">
                  <c:v>73.86666666666666</c:v>
                </c:pt>
                <c:pt idx="4432">
                  <c:v>73.88333333333334</c:v>
                </c:pt>
                <c:pt idx="4433">
                  <c:v>73.900000000000006</c:v>
                </c:pt>
                <c:pt idx="4434">
                  <c:v>73.916666666666671</c:v>
                </c:pt>
                <c:pt idx="4435">
                  <c:v>73.933333333333337</c:v>
                </c:pt>
                <c:pt idx="4436">
                  <c:v>73.95</c:v>
                </c:pt>
                <c:pt idx="4437">
                  <c:v>73.966666666666669</c:v>
                </c:pt>
                <c:pt idx="4438">
                  <c:v>73.983333333333334</c:v>
                </c:pt>
                <c:pt idx="4439">
                  <c:v>74</c:v>
                </c:pt>
                <c:pt idx="4440">
                  <c:v>74.016666666666666</c:v>
                </c:pt>
                <c:pt idx="4441">
                  <c:v>74.033333333333331</c:v>
                </c:pt>
                <c:pt idx="4442">
                  <c:v>74.05</c:v>
                </c:pt>
                <c:pt idx="4443">
                  <c:v>74.066666666666663</c:v>
                </c:pt>
                <c:pt idx="4444">
                  <c:v>74.083333333333329</c:v>
                </c:pt>
                <c:pt idx="4445">
                  <c:v>74.099999999999994</c:v>
                </c:pt>
                <c:pt idx="4446">
                  <c:v>74.11666666666666</c:v>
                </c:pt>
                <c:pt idx="4447">
                  <c:v>74.13333333333334</c:v>
                </c:pt>
                <c:pt idx="4448">
                  <c:v>74.150000000000006</c:v>
                </c:pt>
                <c:pt idx="4449">
                  <c:v>74.166666666666671</c:v>
                </c:pt>
                <c:pt idx="4450">
                  <c:v>74.183333333333337</c:v>
                </c:pt>
                <c:pt idx="4451">
                  <c:v>74.2</c:v>
                </c:pt>
                <c:pt idx="4452">
                  <c:v>74.216666666666669</c:v>
                </c:pt>
                <c:pt idx="4453">
                  <c:v>74.233333333333334</c:v>
                </c:pt>
                <c:pt idx="4454">
                  <c:v>74.25</c:v>
                </c:pt>
                <c:pt idx="4455">
                  <c:v>74.266666666666666</c:v>
                </c:pt>
                <c:pt idx="4456">
                  <c:v>74.283333333333331</c:v>
                </c:pt>
                <c:pt idx="4457">
                  <c:v>74.3</c:v>
                </c:pt>
                <c:pt idx="4458">
                  <c:v>74.316666666666663</c:v>
                </c:pt>
                <c:pt idx="4459">
                  <c:v>74.333333333333329</c:v>
                </c:pt>
                <c:pt idx="4460">
                  <c:v>74.349999999999994</c:v>
                </c:pt>
                <c:pt idx="4461">
                  <c:v>74.36666666666666</c:v>
                </c:pt>
                <c:pt idx="4462">
                  <c:v>74.38333333333334</c:v>
                </c:pt>
                <c:pt idx="4463">
                  <c:v>74.400000000000006</c:v>
                </c:pt>
                <c:pt idx="4464">
                  <c:v>74.416666666666671</c:v>
                </c:pt>
                <c:pt idx="4465">
                  <c:v>74.433333333333337</c:v>
                </c:pt>
                <c:pt idx="4466">
                  <c:v>74.45</c:v>
                </c:pt>
                <c:pt idx="4467">
                  <c:v>74.466666666666669</c:v>
                </c:pt>
                <c:pt idx="4468">
                  <c:v>74.483333333333334</c:v>
                </c:pt>
                <c:pt idx="4469">
                  <c:v>74.5</c:v>
                </c:pt>
                <c:pt idx="4470">
                  <c:v>74.516666666666666</c:v>
                </c:pt>
                <c:pt idx="4471">
                  <c:v>74.533333333333331</c:v>
                </c:pt>
                <c:pt idx="4472">
                  <c:v>74.55</c:v>
                </c:pt>
                <c:pt idx="4473">
                  <c:v>74.566666666666663</c:v>
                </c:pt>
                <c:pt idx="4474">
                  <c:v>74.583333333333329</c:v>
                </c:pt>
                <c:pt idx="4475">
                  <c:v>74.599999999999994</c:v>
                </c:pt>
                <c:pt idx="4476">
                  <c:v>74.61666666666666</c:v>
                </c:pt>
                <c:pt idx="4477">
                  <c:v>74.63333333333334</c:v>
                </c:pt>
                <c:pt idx="4478">
                  <c:v>74.650000000000006</c:v>
                </c:pt>
                <c:pt idx="4479">
                  <c:v>74.666666666666671</c:v>
                </c:pt>
                <c:pt idx="4480">
                  <c:v>74.683333333333337</c:v>
                </c:pt>
                <c:pt idx="4481">
                  <c:v>74.7</c:v>
                </c:pt>
                <c:pt idx="4482">
                  <c:v>74.716666666666669</c:v>
                </c:pt>
                <c:pt idx="4483">
                  <c:v>74.733333333333334</c:v>
                </c:pt>
                <c:pt idx="4484">
                  <c:v>74.75</c:v>
                </c:pt>
                <c:pt idx="4485">
                  <c:v>74.766666666666666</c:v>
                </c:pt>
                <c:pt idx="4486">
                  <c:v>74.783333333333331</c:v>
                </c:pt>
                <c:pt idx="4487">
                  <c:v>74.8</c:v>
                </c:pt>
                <c:pt idx="4488">
                  <c:v>74.816666666666663</c:v>
                </c:pt>
                <c:pt idx="4489">
                  <c:v>74.833333333333329</c:v>
                </c:pt>
                <c:pt idx="4490">
                  <c:v>74.849999999999994</c:v>
                </c:pt>
                <c:pt idx="4491">
                  <c:v>74.86666666666666</c:v>
                </c:pt>
                <c:pt idx="4492">
                  <c:v>74.88333333333334</c:v>
                </c:pt>
                <c:pt idx="4493">
                  <c:v>74.900000000000006</c:v>
                </c:pt>
                <c:pt idx="4494">
                  <c:v>74.916666666666671</c:v>
                </c:pt>
                <c:pt idx="4495">
                  <c:v>74.933333333333337</c:v>
                </c:pt>
                <c:pt idx="4496">
                  <c:v>74.95</c:v>
                </c:pt>
                <c:pt idx="4497">
                  <c:v>74.966666666666669</c:v>
                </c:pt>
                <c:pt idx="4498">
                  <c:v>74.983333333333334</c:v>
                </c:pt>
                <c:pt idx="4499">
                  <c:v>75</c:v>
                </c:pt>
                <c:pt idx="4500">
                  <c:v>75.016666666666666</c:v>
                </c:pt>
                <c:pt idx="4501">
                  <c:v>75.033333333333331</c:v>
                </c:pt>
                <c:pt idx="4502">
                  <c:v>75.05</c:v>
                </c:pt>
                <c:pt idx="4503">
                  <c:v>75.066666666666663</c:v>
                </c:pt>
                <c:pt idx="4504">
                  <c:v>75.083333333333329</c:v>
                </c:pt>
                <c:pt idx="4505">
                  <c:v>75.099999999999994</c:v>
                </c:pt>
                <c:pt idx="4506">
                  <c:v>75.11666666666666</c:v>
                </c:pt>
                <c:pt idx="4507">
                  <c:v>75.13333333333334</c:v>
                </c:pt>
                <c:pt idx="4508">
                  <c:v>75.150000000000006</c:v>
                </c:pt>
                <c:pt idx="4509">
                  <c:v>75.166666666666671</c:v>
                </c:pt>
                <c:pt idx="4510">
                  <c:v>75.183333333333337</c:v>
                </c:pt>
                <c:pt idx="4511">
                  <c:v>75.2</c:v>
                </c:pt>
                <c:pt idx="4512">
                  <c:v>75.216666666666669</c:v>
                </c:pt>
                <c:pt idx="4513">
                  <c:v>75.233333333333334</c:v>
                </c:pt>
                <c:pt idx="4514">
                  <c:v>75.25</c:v>
                </c:pt>
                <c:pt idx="4515">
                  <c:v>75.266666666666666</c:v>
                </c:pt>
                <c:pt idx="4516">
                  <c:v>75.283333333333331</c:v>
                </c:pt>
                <c:pt idx="4517">
                  <c:v>75.3</c:v>
                </c:pt>
                <c:pt idx="4518">
                  <c:v>75.316666666666663</c:v>
                </c:pt>
                <c:pt idx="4519">
                  <c:v>75.333333333333329</c:v>
                </c:pt>
                <c:pt idx="4520">
                  <c:v>75.349999999999994</c:v>
                </c:pt>
                <c:pt idx="4521">
                  <c:v>75.36666666666666</c:v>
                </c:pt>
                <c:pt idx="4522">
                  <c:v>75.38333333333334</c:v>
                </c:pt>
                <c:pt idx="4523">
                  <c:v>75.400000000000006</c:v>
                </c:pt>
                <c:pt idx="4524">
                  <c:v>75.416666666666671</c:v>
                </c:pt>
                <c:pt idx="4525">
                  <c:v>75.433333333333337</c:v>
                </c:pt>
                <c:pt idx="4526">
                  <c:v>75.45</c:v>
                </c:pt>
                <c:pt idx="4527">
                  <c:v>75.466666666666669</c:v>
                </c:pt>
                <c:pt idx="4528">
                  <c:v>75.483333333333334</c:v>
                </c:pt>
                <c:pt idx="4529">
                  <c:v>75.5</c:v>
                </c:pt>
                <c:pt idx="4530">
                  <c:v>75.516666666666666</c:v>
                </c:pt>
                <c:pt idx="4531">
                  <c:v>75.533333333333331</c:v>
                </c:pt>
                <c:pt idx="4532">
                  <c:v>75.55</c:v>
                </c:pt>
                <c:pt idx="4533">
                  <c:v>75.566666666666663</c:v>
                </c:pt>
                <c:pt idx="4534">
                  <c:v>75.583333333333329</c:v>
                </c:pt>
                <c:pt idx="4535">
                  <c:v>75.599999999999994</c:v>
                </c:pt>
                <c:pt idx="4536">
                  <c:v>75.61666666666666</c:v>
                </c:pt>
                <c:pt idx="4537">
                  <c:v>75.63333333333334</c:v>
                </c:pt>
                <c:pt idx="4538">
                  <c:v>75.650000000000006</c:v>
                </c:pt>
                <c:pt idx="4539">
                  <c:v>75.666666666666671</c:v>
                </c:pt>
                <c:pt idx="4540">
                  <c:v>75.683333333333337</c:v>
                </c:pt>
                <c:pt idx="4541">
                  <c:v>75.7</c:v>
                </c:pt>
                <c:pt idx="4542">
                  <c:v>75.716666666666669</c:v>
                </c:pt>
                <c:pt idx="4543">
                  <c:v>75.733333333333334</c:v>
                </c:pt>
                <c:pt idx="4544">
                  <c:v>75.75</c:v>
                </c:pt>
                <c:pt idx="4545">
                  <c:v>75.766666666666666</c:v>
                </c:pt>
                <c:pt idx="4546">
                  <c:v>75.783333333333331</c:v>
                </c:pt>
                <c:pt idx="4547">
                  <c:v>75.8</c:v>
                </c:pt>
                <c:pt idx="4548">
                  <c:v>75.816666666666663</c:v>
                </c:pt>
                <c:pt idx="4549">
                  <c:v>75.833333333333329</c:v>
                </c:pt>
                <c:pt idx="4550">
                  <c:v>75.849999999999994</c:v>
                </c:pt>
                <c:pt idx="4551">
                  <c:v>75.86666666666666</c:v>
                </c:pt>
                <c:pt idx="4552">
                  <c:v>75.88333333333334</c:v>
                </c:pt>
                <c:pt idx="4553">
                  <c:v>75.900000000000006</c:v>
                </c:pt>
                <c:pt idx="4554">
                  <c:v>75.916666666666671</c:v>
                </c:pt>
                <c:pt idx="4555">
                  <c:v>75.933333333333337</c:v>
                </c:pt>
                <c:pt idx="4556">
                  <c:v>75.95</c:v>
                </c:pt>
                <c:pt idx="4557">
                  <c:v>75.966666666666669</c:v>
                </c:pt>
                <c:pt idx="4558">
                  <c:v>75.983333333333334</c:v>
                </c:pt>
                <c:pt idx="4559">
                  <c:v>76</c:v>
                </c:pt>
                <c:pt idx="4560">
                  <c:v>76.016666666666666</c:v>
                </c:pt>
                <c:pt idx="4561">
                  <c:v>76.033333333333331</c:v>
                </c:pt>
                <c:pt idx="4562">
                  <c:v>76.05</c:v>
                </c:pt>
                <c:pt idx="4563">
                  <c:v>76.066666666666663</c:v>
                </c:pt>
                <c:pt idx="4564">
                  <c:v>76.083333333333329</c:v>
                </c:pt>
                <c:pt idx="4565">
                  <c:v>76.099999999999994</c:v>
                </c:pt>
                <c:pt idx="4566">
                  <c:v>76.11666666666666</c:v>
                </c:pt>
                <c:pt idx="4567">
                  <c:v>76.13333333333334</c:v>
                </c:pt>
                <c:pt idx="4568">
                  <c:v>76.150000000000006</c:v>
                </c:pt>
                <c:pt idx="4569">
                  <c:v>76.166666666666671</c:v>
                </c:pt>
                <c:pt idx="4570">
                  <c:v>76.183333333333337</c:v>
                </c:pt>
                <c:pt idx="4571">
                  <c:v>76.2</c:v>
                </c:pt>
                <c:pt idx="4572">
                  <c:v>76.216666666666669</c:v>
                </c:pt>
                <c:pt idx="4573">
                  <c:v>76.233333333333334</c:v>
                </c:pt>
                <c:pt idx="4574">
                  <c:v>76.25</c:v>
                </c:pt>
                <c:pt idx="4575">
                  <c:v>76.266666666666666</c:v>
                </c:pt>
                <c:pt idx="4576">
                  <c:v>76.283333333333331</c:v>
                </c:pt>
                <c:pt idx="4577">
                  <c:v>76.3</c:v>
                </c:pt>
                <c:pt idx="4578">
                  <c:v>76.316666666666663</c:v>
                </c:pt>
                <c:pt idx="4579">
                  <c:v>76.333333333333329</c:v>
                </c:pt>
                <c:pt idx="4580">
                  <c:v>76.349999999999994</c:v>
                </c:pt>
                <c:pt idx="4581">
                  <c:v>76.36666666666666</c:v>
                </c:pt>
                <c:pt idx="4582">
                  <c:v>76.38333333333334</c:v>
                </c:pt>
                <c:pt idx="4583">
                  <c:v>76.400000000000006</c:v>
                </c:pt>
                <c:pt idx="4584">
                  <c:v>76.416666666666671</c:v>
                </c:pt>
                <c:pt idx="4585">
                  <c:v>76.433333333333337</c:v>
                </c:pt>
                <c:pt idx="4586">
                  <c:v>76.45</c:v>
                </c:pt>
                <c:pt idx="4587">
                  <c:v>76.466666666666669</c:v>
                </c:pt>
                <c:pt idx="4588">
                  <c:v>76.483333333333334</c:v>
                </c:pt>
                <c:pt idx="4589">
                  <c:v>76.5</c:v>
                </c:pt>
                <c:pt idx="4590">
                  <c:v>76.516666666666666</c:v>
                </c:pt>
                <c:pt idx="4591">
                  <c:v>76.533333333333331</c:v>
                </c:pt>
                <c:pt idx="4592">
                  <c:v>76.55</c:v>
                </c:pt>
                <c:pt idx="4593">
                  <c:v>76.566666666666663</c:v>
                </c:pt>
                <c:pt idx="4594">
                  <c:v>76.583333333333329</c:v>
                </c:pt>
                <c:pt idx="4595">
                  <c:v>76.599999999999994</c:v>
                </c:pt>
                <c:pt idx="4596">
                  <c:v>76.61666666666666</c:v>
                </c:pt>
                <c:pt idx="4597">
                  <c:v>76.63333333333334</c:v>
                </c:pt>
                <c:pt idx="4598">
                  <c:v>76.650000000000006</c:v>
                </c:pt>
                <c:pt idx="4599">
                  <c:v>76.666666666666671</c:v>
                </c:pt>
                <c:pt idx="4600">
                  <c:v>76.683333333333337</c:v>
                </c:pt>
                <c:pt idx="4601">
                  <c:v>76.7</c:v>
                </c:pt>
                <c:pt idx="4602">
                  <c:v>76.716666666666669</c:v>
                </c:pt>
                <c:pt idx="4603">
                  <c:v>76.733333333333334</c:v>
                </c:pt>
                <c:pt idx="4604">
                  <c:v>76.75</c:v>
                </c:pt>
                <c:pt idx="4605">
                  <c:v>76.766666666666666</c:v>
                </c:pt>
                <c:pt idx="4606">
                  <c:v>76.783333333333331</c:v>
                </c:pt>
                <c:pt idx="4607">
                  <c:v>76.8</c:v>
                </c:pt>
                <c:pt idx="4608">
                  <c:v>76.816666666666663</c:v>
                </c:pt>
                <c:pt idx="4609">
                  <c:v>76.833333333333329</c:v>
                </c:pt>
                <c:pt idx="4610">
                  <c:v>76.849999999999994</c:v>
                </c:pt>
                <c:pt idx="4611">
                  <c:v>76.86666666666666</c:v>
                </c:pt>
                <c:pt idx="4612">
                  <c:v>76.88333333333334</c:v>
                </c:pt>
                <c:pt idx="4613">
                  <c:v>76.900000000000006</c:v>
                </c:pt>
                <c:pt idx="4614">
                  <c:v>76.916666666666671</c:v>
                </c:pt>
                <c:pt idx="4615">
                  <c:v>76.933333333333337</c:v>
                </c:pt>
                <c:pt idx="4616">
                  <c:v>76.95</c:v>
                </c:pt>
                <c:pt idx="4617">
                  <c:v>76.966666666666669</c:v>
                </c:pt>
                <c:pt idx="4618">
                  <c:v>76.983333333333334</c:v>
                </c:pt>
                <c:pt idx="4619">
                  <c:v>77</c:v>
                </c:pt>
                <c:pt idx="4620">
                  <c:v>77.016666666666666</c:v>
                </c:pt>
                <c:pt idx="4621">
                  <c:v>77.033333333333331</c:v>
                </c:pt>
                <c:pt idx="4622">
                  <c:v>77.05</c:v>
                </c:pt>
                <c:pt idx="4623">
                  <c:v>77.066666666666663</c:v>
                </c:pt>
                <c:pt idx="4624">
                  <c:v>77.083333333333329</c:v>
                </c:pt>
                <c:pt idx="4625">
                  <c:v>77.099999999999994</c:v>
                </c:pt>
                <c:pt idx="4626">
                  <c:v>77.11666666666666</c:v>
                </c:pt>
                <c:pt idx="4627">
                  <c:v>77.13333333333334</c:v>
                </c:pt>
                <c:pt idx="4628">
                  <c:v>77.150000000000006</c:v>
                </c:pt>
                <c:pt idx="4629">
                  <c:v>77.166666666666671</c:v>
                </c:pt>
                <c:pt idx="4630">
                  <c:v>77.183333333333337</c:v>
                </c:pt>
                <c:pt idx="4631">
                  <c:v>77.2</c:v>
                </c:pt>
                <c:pt idx="4632">
                  <c:v>77.216666666666669</c:v>
                </c:pt>
                <c:pt idx="4633">
                  <c:v>77.233333333333334</c:v>
                </c:pt>
                <c:pt idx="4634">
                  <c:v>77.25</c:v>
                </c:pt>
                <c:pt idx="4635">
                  <c:v>77.266666666666666</c:v>
                </c:pt>
                <c:pt idx="4636">
                  <c:v>77.283333333333331</c:v>
                </c:pt>
                <c:pt idx="4637">
                  <c:v>77.3</c:v>
                </c:pt>
                <c:pt idx="4638">
                  <c:v>77.316666666666663</c:v>
                </c:pt>
                <c:pt idx="4639">
                  <c:v>77.333333333333329</c:v>
                </c:pt>
                <c:pt idx="4640">
                  <c:v>77.349999999999994</c:v>
                </c:pt>
                <c:pt idx="4641">
                  <c:v>77.36666666666666</c:v>
                </c:pt>
                <c:pt idx="4642">
                  <c:v>77.38333333333334</c:v>
                </c:pt>
                <c:pt idx="4643">
                  <c:v>77.400000000000006</c:v>
                </c:pt>
                <c:pt idx="4644">
                  <c:v>77.416666666666671</c:v>
                </c:pt>
                <c:pt idx="4645">
                  <c:v>77.433333333333337</c:v>
                </c:pt>
                <c:pt idx="4646">
                  <c:v>77.45</c:v>
                </c:pt>
                <c:pt idx="4647">
                  <c:v>77.466666666666669</c:v>
                </c:pt>
                <c:pt idx="4648">
                  <c:v>77.483333333333334</c:v>
                </c:pt>
                <c:pt idx="4649">
                  <c:v>77.5</c:v>
                </c:pt>
                <c:pt idx="4650">
                  <c:v>77.516666666666666</c:v>
                </c:pt>
                <c:pt idx="4651">
                  <c:v>77.533333333333331</c:v>
                </c:pt>
                <c:pt idx="4652">
                  <c:v>77.55</c:v>
                </c:pt>
                <c:pt idx="4653">
                  <c:v>77.566666666666663</c:v>
                </c:pt>
                <c:pt idx="4654">
                  <c:v>77.583333333333329</c:v>
                </c:pt>
                <c:pt idx="4655">
                  <c:v>77.599999999999994</c:v>
                </c:pt>
                <c:pt idx="4656">
                  <c:v>77.61666666666666</c:v>
                </c:pt>
                <c:pt idx="4657">
                  <c:v>77.63333333333334</c:v>
                </c:pt>
                <c:pt idx="4658">
                  <c:v>77.650000000000006</c:v>
                </c:pt>
                <c:pt idx="4659">
                  <c:v>77.666666666666671</c:v>
                </c:pt>
                <c:pt idx="4660">
                  <c:v>77.683333333333337</c:v>
                </c:pt>
                <c:pt idx="4661">
                  <c:v>77.7</c:v>
                </c:pt>
                <c:pt idx="4662">
                  <c:v>77.716666666666669</c:v>
                </c:pt>
                <c:pt idx="4663">
                  <c:v>77.733333333333334</c:v>
                </c:pt>
                <c:pt idx="4664">
                  <c:v>77.75</c:v>
                </c:pt>
                <c:pt idx="4665">
                  <c:v>77.766666666666666</c:v>
                </c:pt>
                <c:pt idx="4666">
                  <c:v>77.783333333333331</c:v>
                </c:pt>
                <c:pt idx="4667">
                  <c:v>77.8</c:v>
                </c:pt>
                <c:pt idx="4668">
                  <c:v>77.816666666666663</c:v>
                </c:pt>
                <c:pt idx="4669">
                  <c:v>77.833333333333329</c:v>
                </c:pt>
                <c:pt idx="4670">
                  <c:v>77.849999999999994</c:v>
                </c:pt>
                <c:pt idx="4671">
                  <c:v>77.86666666666666</c:v>
                </c:pt>
                <c:pt idx="4672">
                  <c:v>77.88333333333334</c:v>
                </c:pt>
                <c:pt idx="4673">
                  <c:v>77.900000000000006</c:v>
                </c:pt>
                <c:pt idx="4674">
                  <c:v>77.916666666666671</c:v>
                </c:pt>
                <c:pt idx="4675">
                  <c:v>77.933333333333337</c:v>
                </c:pt>
                <c:pt idx="4676">
                  <c:v>77.95</c:v>
                </c:pt>
                <c:pt idx="4677">
                  <c:v>77.966666666666669</c:v>
                </c:pt>
                <c:pt idx="4678">
                  <c:v>77.983333333333334</c:v>
                </c:pt>
                <c:pt idx="4679">
                  <c:v>78</c:v>
                </c:pt>
                <c:pt idx="4680">
                  <c:v>78.016666666666666</c:v>
                </c:pt>
                <c:pt idx="4681">
                  <c:v>78.033333333333331</c:v>
                </c:pt>
                <c:pt idx="4682">
                  <c:v>78.05</c:v>
                </c:pt>
                <c:pt idx="4683">
                  <c:v>78.066666666666663</c:v>
                </c:pt>
                <c:pt idx="4684">
                  <c:v>78.083333333333329</c:v>
                </c:pt>
                <c:pt idx="4685">
                  <c:v>78.099999999999994</c:v>
                </c:pt>
                <c:pt idx="4686">
                  <c:v>78.11666666666666</c:v>
                </c:pt>
                <c:pt idx="4687">
                  <c:v>78.13333333333334</c:v>
                </c:pt>
                <c:pt idx="4688">
                  <c:v>78.150000000000006</c:v>
                </c:pt>
                <c:pt idx="4689">
                  <c:v>78.166666666666671</c:v>
                </c:pt>
                <c:pt idx="4690">
                  <c:v>78.183333333333337</c:v>
                </c:pt>
                <c:pt idx="4691">
                  <c:v>78.2</c:v>
                </c:pt>
                <c:pt idx="4692">
                  <c:v>78.216666666666669</c:v>
                </c:pt>
                <c:pt idx="4693">
                  <c:v>78.233333333333334</c:v>
                </c:pt>
                <c:pt idx="4694">
                  <c:v>78.25</c:v>
                </c:pt>
                <c:pt idx="4695">
                  <c:v>78.266666666666666</c:v>
                </c:pt>
                <c:pt idx="4696">
                  <c:v>78.283333333333331</c:v>
                </c:pt>
                <c:pt idx="4697">
                  <c:v>78.3</c:v>
                </c:pt>
                <c:pt idx="4698">
                  <c:v>78.316666666666663</c:v>
                </c:pt>
                <c:pt idx="4699">
                  <c:v>78.333333333333329</c:v>
                </c:pt>
                <c:pt idx="4700">
                  <c:v>78.349999999999994</c:v>
                </c:pt>
                <c:pt idx="4701">
                  <c:v>78.36666666666666</c:v>
                </c:pt>
                <c:pt idx="4702">
                  <c:v>78.38333333333334</c:v>
                </c:pt>
                <c:pt idx="4703">
                  <c:v>78.400000000000006</c:v>
                </c:pt>
                <c:pt idx="4704">
                  <c:v>78.416666666666671</c:v>
                </c:pt>
                <c:pt idx="4705">
                  <c:v>78.433333333333337</c:v>
                </c:pt>
                <c:pt idx="4706">
                  <c:v>78.45</c:v>
                </c:pt>
                <c:pt idx="4707">
                  <c:v>78.466666666666669</c:v>
                </c:pt>
                <c:pt idx="4708">
                  <c:v>78.483333333333334</c:v>
                </c:pt>
                <c:pt idx="4709">
                  <c:v>78.5</c:v>
                </c:pt>
                <c:pt idx="4710">
                  <c:v>78.516666666666666</c:v>
                </c:pt>
                <c:pt idx="4711">
                  <c:v>78.533333333333331</c:v>
                </c:pt>
                <c:pt idx="4712">
                  <c:v>78.55</c:v>
                </c:pt>
                <c:pt idx="4713">
                  <c:v>78.566666666666663</c:v>
                </c:pt>
                <c:pt idx="4714">
                  <c:v>78.583333333333329</c:v>
                </c:pt>
                <c:pt idx="4715">
                  <c:v>78.599999999999994</c:v>
                </c:pt>
                <c:pt idx="4716">
                  <c:v>78.61666666666666</c:v>
                </c:pt>
                <c:pt idx="4717">
                  <c:v>78.63333333333334</c:v>
                </c:pt>
                <c:pt idx="4718">
                  <c:v>78.650000000000006</c:v>
                </c:pt>
                <c:pt idx="4719">
                  <c:v>78.666666666666671</c:v>
                </c:pt>
                <c:pt idx="4720">
                  <c:v>78.683333333333337</c:v>
                </c:pt>
                <c:pt idx="4721">
                  <c:v>78.7</c:v>
                </c:pt>
                <c:pt idx="4722">
                  <c:v>78.716666666666669</c:v>
                </c:pt>
                <c:pt idx="4723">
                  <c:v>78.733333333333334</c:v>
                </c:pt>
                <c:pt idx="4724">
                  <c:v>78.75</c:v>
                </c:pt>
                <c:pt idx="4725">
                  <c:v>78.766666666666666</c:v>
                </c:pt>
                <c:pt idx="4726">
                  <c:v>78.783333333333331</c:v>
                </c:pt>
                <c:pt idx="4727">
                  <c:v>78.8</c:v>
                </c:pt>
                <c:pt idx="4728">
                  <c:v>78.816666666666663</c:v>
                </c:pt>
                <c:pt idx="4729">
                  <c:v>78.833333333333329</c:v>
                </c:pt>
                <c:pt idx="4730">
                  <c:v>78.849999999999994</c:v>
                </c:pt>
                <c:pt idx="4731">
                  <c:v>78.86666666666666</c:v>
                </c:pt>
                <c:pt idx="4732">
                  <c:v>78.88333333333334</c:v>
                </c:pt>
                <c:pt idx="4733">
                  <c:v>78.900000000000006</c:v>
                </c:pt>
                <c:pt idx="4734">
                  <c:v>78.916666666666671</c:v>
                </c:pt>
                <c:pt idx="4735">
                  <c:v>78.933333333333337</c:v>
                </c:pt>
                <c:pt idx="4736">
                  <c:v>78.95</c:v>
                </c:pt>
                <c:pt idx="4737">
                  <c:v>78.966666666666669</c:v>
                </c:pt>
                <c:pt idx="4738">
                  <c:v>78.983333333333334</c:v>
                </c:pt>
                <c:pt idx="4739">
                  <c:v>79</c:v>
                </c:pt>
                <c:pt idx="4740">
                  <c:v>79.016666666666666</c:v>
                </c:pt>
                <c:pt idx="4741">
                  <c:v>79.033333333333331</c:v>
                </c:pt>
                <c:pt idx="4742">
                  <c:v>79.05</c:v>
                </c:pt>
                <c:pt idx="4743">
                  <c:v>79.066666666666663</c:v>
                </c:pt>
                <c:pt idx="4744">
                  <c:v>79.083333333333329</c:v>
                </c:pt>
                <c:pt idx="4745">
                  <c:v>79.099999999999994</c:v>
                </c:pt>
                <c:pt idx="4746">
                  <c:v>79.11666666666666</c:v>
                </c:pt>
                <c:pt idx="4747">
                  <c:v>79.13333333333334</c:v>
                </c:pt>
                <c:pt idx="4748">
                  <c:v>79.150000000000006</c:v>
                </c:pt>
                <c:pt idx="4749">
                  <c:v>79.166666666666671</c:v>
                </c:pt>
                <c:pt idx="4750">
                  <c:v>79.183333333333337</c:v>
                </c:pt>
                <c:pt idx="4751">
                  <c:v>79.2</c:v>
                </c:pt>
                <c:pt idx="4752">
                  <c:v>79.216666666666669</c:v>
                </c:pt>
                <c:pt idx="4753">
                  <c:v>79.233333333333334</c:v>
                </c:pt>
                <c:pt idx="4754">
                  <c:v>79.25</c:v>
                </c:pt>
                <c:pt idx="4755">
                  <c:v>79.266666666666666</c:v>
                </c:pt>
                <c:pt idx="4756">
                  <c:v>79.283333333333331</c:v>
                </c:pt>
                <c:pt idx="4757">
                  <c:v>79.3</c:v>
                </c:pt>
                <c:pt idx="4758">
                  <c:v>79.316666666666663</c:v>
                </c:pt>
                <c:pt idx="4759">
                  <c:v>79.333333333333329</c:v>
                </c:pt>
                <c:pt idx="4760">
                  <c:v>79.349999999999994</c:v>
                </c:pt>
                <c:pt idx="4761">
                  <c:v>79.36666666666666</c:v>
                </c:pt>
                <c:pt idx="4762">
                  <c:v>79.38333333333334</c:v>
                </c:pt>
                <c:pt idx="4763">
                  <c:v>79.400000000000006</c:v>
                </c:pt>
                <c:pt idx="4764">
                  <c:v>79.416666666666671</c:v>
                </c:pt>
                <c:pt idx="4765">
                  <c:v>79.433333333333337</c:v>
                </c:pt>
                <c:pt idx="4766">
                  <c:v>79.45</c:v>
                </c:pt>
                <c:pt idx="4767">
                  <c:v>79.466666666666669</c:v>
                </c:pt>
                <c:pt idx="4768">
                  <c:v>79.483333333333334</c:v>
                </c:pt>
                <c:pt idx="4769">
                  <c:v>79.5</c:v>
                </c:pt>
                <c:pt idx="4770">
                  <c:v>79.516666666666666</c:v>
                </c:pt>
                <c:pt idx="4771">
                  <c:v>79.533333333333331</c:v>
                </c:pt>
                <c:pt idx="4772">
                  <c:v>79.55</c:v>
                </c:pt>
                <c:pt idx="4773">
                  <c:v>79.566666666666663</c:v>
                </c:pt>
                <c:pt idx="4774">
                  <c:v>79.583333333333329</c:v>
                </c:pt>
                <c:pt idx="4775">
                  <c:v>79.599999999999994</c:v>
                </c:pt>
                <c:pt idx="4776">
                  <c:v>79.61666666666666</c:v>
                </c:pt>
                <c:pt idx="4777">
                  <c:v>79.63333333333334</c:v>
                </c:pt>
                <c:pt idx="4778">
                  <c:v>79.650000000000006</c:v>
                </c:pt>
                <c:pt idx="4779">
                  <c:v>79.666666666666671</c:v>
                </c:pt>
                <c:pt idx="4780">
                  <c:v>79.683333333333337</c:v>
                </c:pt>
                <c:pt idx="4781">
                  <c:v>79.7</c:v>
                </c:pt>
                <c:pt idx="4782">
                  <c:v>79.716666666666669</c:v>
                </c:pt>
                <c:pt idx="4783">
                  <c:v>79.733333333333334</c:v>
                </c:pt>
                <c:pt idx="4784">
                  <c:v>79.75</c:v>
                </c:pt>
                <c:pt idx="4785">
                  <c:v>79.766666666666666</c:v>
                </c:pt>
                <c:pt idx="4786">
                  <c:v>79.783333333333331</c:v>
                </c:pt>
                <c:pt idx="4787">
                  <c:v>79.8</c:v>
                </c:pt>
                <c:pt idx="4788">
                  <c:v>79.816666666666663</c:v>
                </c:pt>
                <c:pt idx="4789">
                  <c:v>79.833333333333329</c:v>
                </c:pt>
                <c:pt idx="4790">
                  <c:v>79.849999999999994</c:v>
                </c:pt>
                <c:pt idx="4791">
                  <c:v>79.86666666666666</c:v>
                </c:pt>
                <c:pt idx="4792">
                  <c:v>79.88333333333334</c:v>
                </c:pt>
                <c:pt idx="4793">
                  <c:v>79.900000000000006</c:v>
                </c:pt>
                <c:pt idx="4794">
                  <c:v>79.916666666666671</c:v>
                </c:pt>
                <c:pt idx="4795">
                  <c:v>79.933333333333337</c:v>
                </c:pt>
                <c:pt idx="4796">
                  <c:v>79.95</c:v>
                </c:pt>
                <c:pt idx="4797">
                  <c:v>79.966666666666669</c:v>
                </c:pt>
                <c:pt idx="4798">
                  <c:v>79.983333333333334</c:v>
                </c:pt>
                <c:pt idx="4799">
                  <c:v>80</c:v>
                </c:pt>
                <c:pt idx="4800">
                  <c:v>80.016666666666666</c:v>
                </c:pt>
                <c:pt idx="4801">
                  <c:v>80.033333333333331</c:v>
                </c:pt>
                <c:pt idx="4802">
                  <c:v>80.05</c:v>
                </c:pt>
                <c:pt idx="4803">
                  <c:v>80.066666666666663</c:v>
                </c:pt>
                <c:pt idx="4804">
                  <c:v>80.083333333333329</c:v>
                </c:pt>
                <c:pt idx="4805">
                  <c:v>80.099999999999994</c:v>
                </c:pt>
                <c:pt idx="4806">
                  <c:v>80.11666666666666</c:v>
                </c:pt>
                <c:pt idx="4807">
                  <c:v>80.13333333333334</c:v>
                </c:pt>
                <c:pt idx="4808">
                  <c:v>80.150000000000006</c:v>
                </c:pt>
                <c:pt idx="4809">
                  <c:v>80.166666666666671</c:v>
                </c:pt>
                <c:pt idx="4810">
                  <c:v>80.183333333333337</c:v>
                </c:pt>
                <c:pt idx="4811">
                  <c:v>80.2</c:v>
                </c:pt>
                <c:pt idx="4812">
                  <c:v>80.216666666666669</c:v>
                </c:pt>
                <c:pt idx="4813">
                  <c:v>80.233333333333334</c:v>
                </c:pt>
                <c:pt idx="4814">
                  <c:v>80.25</c:v>
                </c:pt>
                <c:pt idx="4815">
                  <c:v>80.266666666666666</c:v>
                </c:pt>
                <c:pt idx="4816">
                  <c:v>80.283333333333331</c:v>
                </c:pt>
                <c:pt idx="4817">
                  <c:v>80.3</c:v>
                </c:pt>
                <c:pt idx="4818">
                  <c:v>80.316666666666663</c:v>
                </c:pt>
                <c:pt idx="4819">
                  <c:v>80.333333333333329</c:v>
                </c:pt>
                <c:pt idx="4820">
                  <c:v>80.349999999999994</c:v>
                </c:pt>
                <c:pt idx="4821">
                  <c:v>80.36666666666666</c:v>
                </c:pt>
                <c:pt idx="4822">
                  <c:v>80.38333333333334</c:v>
                </c:pt>
                <c:pt idx="4823">
                  <c:v>80.400000000000006</c:v>
                </c:pt>
                <c:pt idx="4824">
                  <c:v>80.416666666666671</c:v>
                </c:pt>
                <c:pt idx="4825">
                  <c:v>80.433333333333337</c:v>
                </c:pt>
                <c:pt idx="4826">
                  <c:v>80.45</c:v>
                </c:pt>
                <c:pt idx="4827">
                  <c:v>80.466666666666669</c:v>
                </c:pt>
                <c:pt idx="4828">
                  <c:v>80.483333333333334</c:v>
                </c:pt>
                <c:pt idx="4829">
                  <c:v>80.5</c:v>
                </c:pt>
                <c:pt idx="4830">
                  <c:v>80.516666666666666</c:v>
                </c:pt>
                <c:pt idx="4831">
                  <c:v>80.533333333333331</c:v>
                </c:pt>
                <c:pt idx="4832">
                  <c:v>80.55</c:v>
                </c:pt>
                <c:pt idx="4833">
                  <c:v>80.566666666666663</c:v>
                </c:pt>
                <c:pt idx="4834">
                  <c:v>80.583333333333329</c:v>
                </c:pt>
                <c:pt idx="4835">
                  <c:v>80.599999999999994</c:v>
                </c:pt>
                <c:pt idx="4836">
                  <c:v>80.61666666666666</c:v>
                </c:pt>
                <c:pt idx="4837">
                  <c:v>80.63333333333334</c:v>
                </c:pt>
                <c:pt idx="4838">
                  <c:v>80.650000000000006</c:v>
                </c:pt>
                <c:pt idx="4839">
                  <c:v>80.666666666666671</c:v>
                </c:pt>
                <c:pt idx="4840">
                  <c:v>80.683333333333337</c:v>
                </c:pt>
                <c:pt idx="4841">
                  <c:v>80.7</c:v>
                </c:pt>
                <c:pt idx="4842">
                  <c:v>80.716666666666669</c:v>
                </c:pt>
                <c:pt idx="4843">
                  <c:v>80.733333333333334</c:v>
                </c:pt>
                <c:pt idx="4844">
                  <c:v>80.75</c:v>
                </c:pt>
                <c:pt idx="4845">
                  <c:v>80.766666666666666</c:v>
                </c:pt>
                <c:pt idx="4846">
                  <c:v>80.783333333333331</c:v>
                </c:pt>
                <c:pt idx="4847">
                  <c:v>80.8</c:v>
                </c:pt>
                <c:pt idx="4848">
                  <c:v>80.816666666666663</c:v>
                </c:pt>
                <c:pt idx="4849">
                  <c:v>80.833333333333329</c:v>
                </c:pt>
                <c:pt idx="4850">
                  <c:v>80.849999999999994</c:v>
                </c:pt>
                <c:pt idx="4851">
                  <c:v>80.86666666666666</c:v>
                </c:pt>
                <c:pt idx="4852">
                  <c:v>80.88333333333334</c:v>
                </c:pt>
                <c:pt idx="4853">
                  <c:v>80.900000000000006</c:v>
                </c:pt>
                <c:pt idx="4854">
                  <c:v>80.916666666666671</c:v>
                </c:pt>
                <c:pt idx="4855">
                  <c:v>80.933333333333337</c:v>
                </c:pt>
                <c:pt idx="4856">
                  <c:v>80.95</c:v>
                </c:pt>
                <c:pt idx="4857">
                  <c:v>80.966666666666669</c:v>
                </c:pt>
                <c:pt idx="4858">
                  <c:v>80.983333333333334</c:v>
                </c:pt>
                <c:pt idx="4859">
                  <c:v>81</c:v>
                </c:pt>
                <c:pt idx="4860">
                  <c:v>81.016666666666666</c:v>
                </c:pt>
                <c:pt idx="4861">
                  <c:v>81.033333333333331</c:v>
                </c:pt>
                <c:pt idx="4862">
                  <c:v>81.05</c:v>
                </c:pt>
                <c:pt idx="4863">
                  <c:v>81.066666666666663</c:v>
                </c:pt>
                <c:pt idx="4864">
                  <c:v>81.083333333333329</c:v>
                </c:pt>
                <c:pt idx="4865">
                  <c:v>81.099999999999994</c:v>
                </c:pt>
                <c:pt idx="4866">
                  <c:v>81.11666666666666</c:v>
                </c:pt>
                <c:pt idx="4867">
                  <c:v>81.13333333333334</c:v>
                </c:pt>
                <c:pt idx="4868">
                  <c:v>81.150000000000006</c:v>
                </c:pt>
                <c:pt idx="4869">
                  <c:v>81.166666666666671</c:v>
                </c:pt>
                <c:pt idx="4870">
                  <c:v>81.183333333333337</c:v>
                </c:pt>
                <c:pt idx="4871">
                  <c:v>81.2</c:v>
                </c:pt>
                <c:pt idx="4872">
                  <c:v>81.216666666666669</c:v>
                </c:pt>
                <c:pt idx="4873">
                  <c:v>81.233333333333334</c:v>
                </c:pt>
                <c:pt idx="4874">
                  <c:v>81.25</c:v>
                </c:pt>
                <c:pt idx="4875">
                  <c:v>81.266666666666666</c:v>
                </c:pt>
                <c:pt idx="4876">
                  <c:v>81.283333333333331</c:v>
                </c:pt>
                <c:pt idx="4877">
                  <c:v>81.3</c:v>
                </c:pt>
                <c:pt idx="4878">
                  <c:v>81.316666666666663</c:v>
                </c:pt>
                <c:pt idx="4879">
                  <c:v>81.333333333333329</c:v>
                </c:pt>
                <c:pt idx="4880">
                  <c:v>81.349999999999994</c:v>
                </c:pt>
                <c:pt idx="4881">
                  <c:v>81.36666666666666</c:v>
                </c:pt>
                <c:pt idx="4882">
                  <c:v>81.38333333333334</c:v>
                </c:pt>
                <c:pt idx="4883">
                  <c:v>81.400000000000006</c:v>
                </c:pt>
                <c:pt idx="4884">
                  <c:v>81.416666666666671</c:v>
                </c:pt>
                <c:pt idx="4885">
                  <c:v>81.433333333333337</c:v>
                </c:pt>
                <c:pt idx="4886">
                  <c:v>81.45</c:v>
                </c:pt>
                <c:pt idx="4887">
                  <c:v>81.466666666666669</c:v>
                </c:pt>
                <c:pt idx="4888">
                  <c:v>81.483333333333334</c:v>
                </c:pt>
                <c:pt idx="4889">
                  <c:v>81.5</c:v>
                </c:pt>
                <c:pt idx="4890">
                  <c:v>81.516666666666666</c:v>
                </c:pt>
                <c:pt idx="4891">
                  <c:v>81.533333333333331</c:v>
                </c:pt>
                <c:pt idx="4892">
                  <c:v>81.55</c:v>
                </c:pt>
                <c:pt idx="4893">
                  <c:v>81.566666666666663</c:v>
                </c:pt>
                <c:pt idx="4894">
                  <c:v>81.583333333333329</c:v>
                </c:pt>
                <c:pt idx="4895">
                  <c:v>81.599999999999994</c:v>
                </c:pt>
                <c:pt idx="4896">
                  <c:v>81.61666666666666</c:v>
                </c:pt>
                <c:pt idx="4897">
                  <c:v>81.63333333333334</c:v>
                </c:pt>
                <c:pt idx="4898">
                  <c:v>81.650000000000006</c:v>
                </c:pt>
                <c:pt idx="4899">
                  <c:v>81.666666666666671</c:v>
                </c:pt>
                <c:pt idx="4900">
                  <c:v>81.683333333333337</c:v>
                </c:pt>
                <c:pt idx="4901">
                  <c:v>81.7</c:v>
                </c:pt>
                <c:pt idx="4902">
                  <c:v>81.716666666666669</c:v>
                </c:pt>
                <c:pt idx="4903">
                  <c:v>81.733333333333334</c:v>
                </c:pt>
                <c:pt idx="4904">
                  <c:v>81.75</c:v>
                </c:pt>
                <c:pt idx="4905">
                  <c:v>81.766666666666666</c:v>
                </c:pt>
                <c:pt idx="4906">
                  <c:v>81.783333333333331</c:v>
                </c:pt>
                <c:pt idx="4907">
                  <c:v>81.8</c:v>
                </c:pt>
                <c:pt idx="4908">
                  <c:v>81.816666666666663</c:v>
                </c:pt>
                <c:pt idx="4909">
                  <c:v>81.833333333333329</c:v>
                </c:pt>
                <c:pt idx="4910">
                  <c:v>81.849999999999994</c:v>
                </c:pt>
                <c:pt idx="4911">
                  <c:v>81.86666666666666</c:v>
                </c:pt>
                <c:pt idx="4912">
                  <c:v>81.88333333333334</c:v>
                </c:pt>
                <c:pt idx="4913">
                  <c:v>81.900000000000006</c:v>
                </c:pt>
                <c:pt idx="4914">
                  <c:v>81.916666666666671</c:v>
                </c:pt>
                <c:pt idx="4915">
                  <c:v>81.933333333333337</c:v>
                </c:pt>
                <c:pt idx="4916">
                  <c:v>81.95</c:v>
                </c:pt>
                <c:pt idx="4917">
                  <c:v>81.966666666666669</c:v>
                </c:pt>
                <c:pt idx="4918">
                  <c:v>81.983333333333334</c:v>
                </c:pt>
                <c:pt idx="4919">
                  <c:v>82</c:v>
                </c:pt>
                <c:pt idx="4920">
                  <c:v>82.016666666666666</c:v>
                </c:pt>
                <c:pt idx="4921">
                  <c:v>82.033333333333331</c:v>
                </c:pt>
                <c:pt idx="4922">
                  <c:v>82.05</c:v>
                </c:pt>
                <c:pt idx="4923">
                  <c:v>82.066666666666663</c:v>
                </c:pt>
                <c:pt idx="4924">
                  <c:v>82.083333333333329</c:v>
                </c:pt>
                <c:pt idx="4925">
                  <c:v>82.1</c:v>
                </c:pt>
                <c:pt idx="4926">
                  <c:v>82.11666666666666</c:v>
                </c:pt>
                <c:pt idx="4927">
                  <c:v>82.13333333333334</c:v>
                </c:pt>
                <c:pt idx="4928">
                  <c:v>82.15</c:v>
                </c:pt>
                <c:pt idx="4929">
                  <c:v>82.166666666666671</c:v>
                </c:pt>
                <c:pt idx="4930">
                  <c:v>82.183333333333337</c:v>
                </c:pt>
                <c:pt idx="4931">
                  <c:v>82.2</c:v>
                </c:pt>
                <c:pt idx="4932">
                  <c:v>82.216666666666669</c:v>
                </c:pt>
                <c:pt idx="4933">
                  <c:v>82.233333333333334</c:v>
                </c:pt>
                <c:pt idx="4934">
                  <c:v>82.25</c:v>
                </c:pt>
                <c:pt idx="4935">
                  <c:v>82.266666666666666</c:v>
                </c:pt>
                <c:pt idx="4936">
                  <c:v>82.283333333333331</c:v>
                </c:pt>
                <c:pt idx="4937">
                  <c:v>82.3</c:v>
                </c:pt>
                <c:pt idx="4938">
                  <c:v>82.316666666666663</c:v>
                </c:pt>
                <c:pt idx="4939">
                  <c:v>82.333333333333329</c:v>
                </c:pt>
                <c:pt idx="4940">
                  <c:v>82.35</c:v>
                </c:pt>
                <c:pt idx="4941">
                  <c:v>82.36666666666666</c:v>
                </c:pt>
                <c:pt idx="4942">
                  <c:v>82.38333333333334</c:v>
                </c:pt>
                <c:pt idx="4943">
                  <c:v>82.4</c:v>
                </c:pt>
                <c:pt idx="4944">
                  <c:v>82.416666666666671</c:v>
                </c:pt>
                <c:pt idx="4945">
                  <c:v>82.433333333333337</c:v>
                </c:pt>
                <c:pt idx="4946">
                  <c:v>82.45</c:v>
                </c:pt>
                <c:pt idx="4947">
                  <c:v>82.466666666666669</c:v>
                </c:pt>
                <c:pt idx="4948">
                  <c:v>82.483333333333334</c:v>
                </c:pt>
                <c:pt idx="4949">
                  <c:v>82.5</c:v>
                </c:pt>
                <c:pt idx="4950">
                  <c:v>82.516666666666666</c:v>
                </c:pt>
                <c:pt idx="4951">
                  <c:v>82.533333333333331</c:v>
                </c:pt>
                <c:pt idx="4952">
                  <c:v>82.55</c:v>
                </c:pt>
                <c:pt idx="4953">
                  <c:v>82.566666666666663</c:v>
                </c:pt>
                <c:pt idx="4954">
                  <c:v>82.583333333333329</c:v>
                </c:pt>
                <c:pt idx="4955">
                  <c:v>82.6</c:v>
                </c:pt>
                <c:pt idx="4956">
                  <c:v>82.61666666666666</c:v>
                </c:pt>
                <c:pt idx="4957">
                  <c:v>82.63333333333334</c:v>
                </c:pt>
                <c:pt idx="4958">
                  <c:v>82.65</c:v>
                </c:pt>
                <c:pt idx="4959">
                  <c:v>82.666666666666671</c:v>
                </c:pt>
                <c:pt idx="4960">
                  <c:v>82.683333333333337</c:v>
                </c:pt>
                <c:pt idx="4961">
                  <c:v>82.7</c:v>
                </c:pt>
                <c:pt idx="4962">
                  <c:v>82.716666666666669</c:v>
                </c:pt>
                <c:pt idx="4963">
                  <c:v>82.733333333333334</c:v>
                </c:pt>
                <c:pt idx="4964">
                  <c:v>82.75</c:v>
                </c:pt>
                <c:pt idx="4965">
                  <c:v>82.766666666666666</c:v>
                </c:pt>
                <c:pt idx="4966">
                  <c:v>82.783333333333331</c:v>
                </c:pt>
                <c:pt idx="4967">
                  <c:v>82.8</c:v>
                </c:pt>
                <c:pt idx="4968">
                  <c:v>82.816666666666663</c:v>
                </c:pt>
                <c:pt idx="4969">
                  <c:v>82.833333333333329</c:v>
                </c:pt>
                <c:pt idx="4970">
                  <c:v>82.85</c:v>
                </c:pt>
                <c:pt idx="4971">
                  <c:v>82.86666666666666</c:v>
                </c:pt>
                <c:pt idx="4972">
                  <c:v>82.88333333333334</c:v>
                </c:pt>
                <c:pt idx="4973">
                  <c:v>82.9</c:v>
                </c:pt>
                <c:pt idx="4974">
                  <c:v>82.916666666666671</c:v>
                </c:pt>
                <c:pt idx="4975">
                  <c:v>82.933333333333337</c:v>
                </c:pt>
                <c:pt idx="4976">
                  <c:v>82.95</c:v>
                </c:pt>
                <c:pt idx="4977">
                  <c:v>82.966666666666669</c:v>
                </c:pt>
                <c:pt idx="4978">
                  <c:v>82.983333333333334</c:v>
                </c:pt>
                <c:pt idx="4979">
                  <c:v>83</c:v>
                </c:pt>
                <c:pt idx="4980">
                  <c:v>83.016666666666666</c:v>
                </c:pt>
                <c:pt idx="4981">
                  <c:v>83.033333333333331</c:v>
                </c:pt>
                <c:pt idx="4982">
                  <c:v>83.05</c:v>
                </c:pt>
                <c:pt idx="4983">
                  <c:v>83.066666666666663</c:v>
                </c:pt>
                <c:pt idx="4984">
                  <c:v>83.083333333333329</c:v>
                </c:pt>
                <c:pt idx="4985">
                  <c:v>83.1</c:v>
                </c:pt>
                <c:pt idx="4986">
                  <c:v>83.11666666666666</c:v>
                </c:pt>
                <c:pt idx="4987">
                  <c:v>83.13333333333334</c:v>
                </c:pt>
                <c:pt idx="4988">
                  <c:v>83.15</c:v>
                </c:pt>
                <c:pt idx="4989">
                  <c:v>83.166666666666671</c:v>
                </c:pt>
                <c:pt idx="4990">
                  <c:v>83.183333333333337</c:v>
                </c:pt>
                <c:pt idx="4991">
                  <c:v>83.2</c:v>
                </c:pt>
                <c:pt idx="4992">
                  <c:v>83.216666666666669</c:v>
                </c:pt>
                <c:pt idx="4993">
                  <c:v>83.233333333333334</c:v>
                </c:pt>
                <c:pt idx="4994">
                  <c:v>83.25</c:v>
                </c:pt>
                <c:pt idx="4995">
                  <c:v>83.266666666666666</c:v>
                </c:pt>
                <c:pt idx="4996">
                  <c:v>83.283333333333331</c:v>
                </c:pt>
                <c:pt idx="4997">
                  <c:v>83.3</c:v>
                </c:pt>
                <c:pt idx="4998">
                  <c:v>83.316666666666663</c:v>
                </c:pt>
                <c:pt idx="4999">
                  <c:v>83.333333333333329</c:v>
                </c:pt>
                <c:pt idx="5000">
                  <c:v>83.35</c:v>
                </c:pt>
                <c:pt idx="5001">
                  <c:v>83.36666666666666</c:v>
                </c:pt>
                <c:pt idx="5002">
                  <c:v>83.38333333333334</c:v>
                </c:pt>
                <c:pt idx="5003">
                  <c:v>83.4</c:v>
                </c:pt>
                <c:pt idx="5004">
                  <c:v>83.416666666666671</c:v>
                </c:pt>
                <c:pt idx="5005">
                  <c:v>83.433333333333337</c:v>
                </c:pt>
                <c:pt idx="5006">
                  <c:v>83.45</c:v>
                </c:pt>
                <c:pt idx="5007">
                  <c:v>83.466666666666669</c:v>
                </c:pt>
                <c:pt idx="5008">
                  <c:v>83.483333333333334</c:v>
                </c:pt>
                <c:pt idx="5009">
                  <c:v>83.5</c:v>
                </c:pt>
                <c:pt idx="5010">
                  <c:v>83.516666666666666</c:v>
                </c:pt>
                <c:pt idx="5011">
                  <c:v>83.533333333333331</c:v>
                </c:pt>
                <c:pt idx="5012">
                  <c:v>83.55</c:v>
                </c:pt>
                <c:pt idx="5013">
                  <c:v>83.566666666666663</c:v>
                </c:pt>
                <c:pt idx="5014">
                  <c:v>83.583333333333329</c:v>
                </c:pt>
                <c:pt idx="5015">
                  <c:v>83.6</c:v>
                </c:pt>
                <c:pt idx="5016">
                  <c:v>83.61666666666666</c:v>
                </c:pt>
                <c:pt idx="5017">
                  <c:v>83.63333333333334</c:v>
                </c:pt>
                <c:pt idx="5018">
                  <c:v>83.65</c:v>
                </c:pt>
                <c:pt idx="5019">
                  <c:v>83.666666666666671</c:v>
                </c:pt>
                <c:pt idx="5020">
                  <c:v>83.683333333333337</c:v>
                </c:pt>
                <c:pt idx="5021">
                  <c:v>83.7</c:v>
                </c:pt>
                <c:pt idx="5022">
                  <c:v>83.716666666666669</c:v>
                </c:pt>
                <c:pt idx="5023">
                  <c:v>83.733333333333334</c:v>
                </c:pt>
                <c:pt idx="5024">
                  <c:v>83.75</c:v>
                </c:pt>
                <c:pt idx="5025">
                  <c:v>83.766666666666666</c:v>
                </c:pt>
                <c:pt idx="5026">
                  <c:v>83.783333333333331</c:v>
                </c:pt>
                <c:pt idx="5027">
                  <c:v>83.8</c:v>
                </c:pt>
                <c:pt idx="5028">
                  <c:v>83.816666666666663</c:v>
                </c:pt>
                <c:pt idx="5029">
                  <c:v>83.833333333333329</c:v>
                </c:pt>
                <c:pt idx="5030">
                  <c:v>83.85</c:v>
                </c:pt>
                <c:pt idx="5031">
                  <c:v>83.86666666666666</c:v>
                </c:pt>
                <c:pt idx="5032">
                  <c:v>83.88333333333334</c:v>
                </c:pt>
                <c:pt idx="5033">
                  <c:v>83.9</c:v>
                </c:pt>
                <c:pt idx="5034">
                  <c:v>83.916666666666671</c:v>
                </c:pt>
                <c:pt idx="5035">
                  <c:v>83.933333333333337</c:v>
                </c:pt>
                <c:pt idx="5036">
                  <c:v>83.95</c:v>
                </c:pt>
                <c:pt idx="5037">
                  <c:v>83.966666666666669</c:v>
                </c:pt>
                <c:pt idx="5038">
                  <c:v>83.983333333333334</c:v>
                </c:pt>
                <c:pt idx="5039">
                  <c:v>84</c:v>
                </c:pt>
                <c:pt idx="5040">
                  <c:v>84.016666666666666</c:v>
                </c:pt>
                <c:pt idx="5041">
                  <c:v>84.033333333333331</c:v>
                </c:pt>
                <c:pt idx="5042">
                  <c:v>84.05</c:v>
                </c:pt>
                <c:pt idx="5043">
                  <c:v>84.066666666666663</c:v>
                </c:pt>
                <c:pt idx="5044">
                  <c:v>84.083333333333329</c:v>
                </c:pt>
                <c:pt idx="5045">
                  <c:v>84.1</c:v>
                </c:pt>
                <c:pt idx="5046">
                  <c:v>84.11666666666666</c:v>
                </c:pt>
                <c:pt idx="5047">
                  <c:v>84.13333333333334</c:v>
                </c:pt>
                <c:pt idx="5048">
                  <c:v>84.15</c:v>
                </c:pt>
                <c:pt idx="5049">
                  <c:v>84.166666666666671</c:v>
                </c:pt>
                <c:pt idx="5050">
                  <c:v>84.183333333333337</c:v>
                </c:pt>
                <c:pt idx="5051">
                  <c:v>84.2</c:v>
                </c:pt>
                <c:pt idx="5052">
                  <c:v>84.216666666666669</c:v>
                </c:pt>
                <c:pt idx="5053">
                  <c:v>84.233333333333334</c:v>
                </c:pt>
                <c:pt idx="5054">
                  <c:v>84.25</c:v>
                </c:pt>
                <c:pt idx="5055">
                  <c:v>84.266666666666666</c:v>
                </c:pt>
                <c:pt idx="5056">
                  <c:v>84.283333333333331</c:v>
                </c:pt>
                <c:pt idx="5057">
                  <c:v>84.3</c:v>
                </c:pt>
                <c:pt idx="5058">
                  <c:v>84.316666666666663</c:v>
                </c:pt>
                <c:pt idx="5059">
                  <c:v>84.333333333333329</c:v>
                </c:pt>
                <c:pt idx="5060">
                  <c:v>84.35</c:v>
                </c:pt>
                <c:pt idx="5061">
                  <c:v>84.36666666666666</c:v>
                </c:pt>
                <c:pt idx="5062">
                  <c:v>84.38333333333334</c:v>
                </c:pt>
                <c:pt idx="5063">
                  <c:v>84.4</c:v>
                </c:pt>
                <c:pt idx="5064">
                  <c:v>84.416666666666671</c:v>
                </c:pt>
                <c:pt idx="5065">
                  <c:v>84.433333333333337</c:v>
                </c:pt>
                <c:pt idx="5066">
                  <c:v>84.45</c:v>
                </c:pt>
                <c:pt idx="5067">
                  <c:v>84.466666666666669</c:v>
                </c:pt>
                <c:pt idx="5068">
                  <c:v>84.483333333333334</c:v>
                </c:pt>
                <c:pt idx="5069">
                  <c:v>84.5</c:v>
                </c:pt>
                <c:pt idx="5070">
                  <c:v>84.516666666666666</c:v>
                </c:pt>
                <c:pt idx="5071">
                  <c:v>84.533333333333331</c:v>
                </c:pt>
                <c:pt idx="5072">
                  <c:v>84.55</c:v>
                </c:pt>
                <c:pt idx="5073">
                  <c:v>84.566666666666663</c:v>
                </c:pt>
                <c:pt idx="5074">
                  <c:v>84.583333333333329</c:v>
                </c:pt>
                <c:pt idx="5075">
                  <c:v>84.6</c:v>
                </c:pt>
                <c:pt idx="5076">
                  <c:v>84.61666666666666</c:v>
                </c:pt>
                <c:pt idx="5077">
                  <c:v>84.63333333333334</c:v>
                </c:pt>
                <c:pt idx="5078">
                  <c:v>84.65</c:v>
                </c:pt>
                <c:pt idx="5079">
                  <c:v>84.666666666666671</c:v>
                </c:pt>
                <c:pt idx="5080">
                  <c:v>84.683333333333337</c:v>
                </c:pt>
                <c:pt idx="5081">
                  <c:v>84.7</c:v>
                </c:pt>
                <c:pt idx="5082">
                  <c:v>84.716666666666669</c:v>
                </c:pt>
                <c:pt idx="5083">
                  <c:v>84.733333333333334</c:v>
                </c:pt>
                <c:pt idx="5084">
                  <c:v>84.75</c:v>
                </c:pt>
                <c:pt idx="5085">
                  <c:v>84.766666666666666</c:v>
                </c:pt>
                <c:pt idx="5086">
                  <c:v>84.783333333333331</c:v>
                </c:pt>
                <c:pt idx="5087">
                  <c:v>84.8</c:v>
                </c:pt>
                <c:pt idx="5088">
                  <c:v>84.816666666666663</c:v>
                </c:pt>
                <c:pt idx="5089">
                  <c:v>84.833333333333329</c:v>
                </c:pt>
                <c:pt idx="5090">
                  <c:v>84.85</c:v>
                </c:pt>
                <c:pt idx="5091">
                  <c:v>84.86666666666666</c:v>
                </c:pt>
                <c:pt idx="5092">
                  <c:v>84.88333333333334</c:v>
                </c:pt>
                <c:pt idx="5093">
                  <c:v>84.9</c:v>
                </c:pt>
                <c:pt idx="5094">
                  <c:v>84.916666666666671</c:v>
                </c:pt>
                <c:pt idx="5095">
                  <c:v>84.933333333333337</c:v>
                </c:pt>
                <c:pt idx="5096">
                  <c:v>84.95</c:v>
                </c:pt>
                <c:pt idx="5097">
                  <c:v>84.966666666666669</c:v>
                </c:pt>
                <c:pt idx="5098">
                  <c:v>84.983333333333334</c:v>
                </c:pt>
                <c:pt idx="5099">
                  <c:v>85</c:v>
                </c:pt>
                <c:pt idx="5100">
                  <c:v>85.016666666666666</c:v>
                </c:pt>
                <c:pt idx="5101">
                  <c:v>85.033333333333331</c:v>
                </c:pt>
                <c:pt idx="5102">
                  <c:v>85.05</c:v>
                </c:pt>
                <c:pt idx="5103">
                  <c:v>85.066666666666663</c:v>
                </c:pt>
                <c:pt idx="5104">
                  <c:v>85.083333333333329</c:v>
                </c:pt>
                <c:pt idx="5105">
                  <c:v>85.1</c:v>
                </c:pt>
                <c:pt idx="5106">
                  <c:v>85.11666666666666</c:v>
                </c:pt>
                <c:pt idx="5107">
                  <c:v>85.13333333333334</c:v>
                </c:pt>
                <c:pt idx="5108">
                  <c:v>85.15</c:v>
                </c:pt>
                <c:pt idx="5109">
                  <c:v>85.166666666666671</c:v>
                </c:pt>
                <c:pt idx="5110">
                  <c:v>85.183333333333337</c:v>
                </c:pt>
                <c:pt idx="5111">
                  <c:v>85.2</c:v>
                </c:pt>
                <c:pt idx="5112">
                  <c:v>85.216666666666669</c:v>
                </c:pt>
                <c:pt idx="5113">
                  <c:v>85.233333333333334</c:v>
                </c:pt>
                <c:pt idx="5114">
                  <c:v>85.25</c:v>
                </c:pt>
                <c:pt idx="5115">
                  <c:v>85.266666666666666</c:v>
                </c:pt>
                <c:pt idx="5116">
                  <c:v>85.283333333333331</c:v>
                </c:pt>
                <c:pt idx="5117">
                  <c:v>85.3</c:v>
                </c:pt>
                <c:pt idx="5118">
                  <c:v>85.316666666666663</c:v>
                </c:pt>
                <c:pt idx="5119">
                  <c:v>85.333333333333329</c:v>
                </c:pt>
                <c:pt idx="5120">
                  <c:v>85.35</c:v>
                </c:pt>
                <c:pt idx="5121">
                  <c:v>85.36666666666666</c:v>
                </c:pt>
                <c:pt idx="5122">
                  <c:v>85.38333333333334</c:v>
                </c:pt>
                <c:pt idx="5123">
                  <c:v>85.4</c:v>
                </c:pt>
                <c:pt idx="5124">
                  <c:v>85.416666666666671</c:v>
                </c:pt>
                <c:pt idx="5125">
                  <c:v>85.433333333333337</c:v>
                </c:pt>
                <c:pt idx="5126">
                  <c:v>85.45</c:v>
                </c:pt>
                <c:pt idx="5127">
                  <c:v>85.466666666666669</c:v>
                </c:pt>
                <c:pt idx="5128">
                  <c:v>85.483333333333334</c:v>
                </c:pt>
                <c:pt idx="5129">
                  <c:v>85.5</c:v>
                </c:pt>
                <c:pt idx="5130">
                  <c:v>85.516666666666666</c:v>
                </c:pt>
                <c:pt idx="5131">
                  <c:v>85.533333333333331</c:v>
                </c:pt>
                <c:pt idx="5132">
                  <c:v>85.55</c:v>
                </c:pt>
                <c:pt idx="5133">
                  <c:v>85.566666666666663</c:v>
                </c:pt>
                <c:pt idx="5134">
                  <c:v>85.583333333333329</c:v>
                </c:pt>
                <c:pt idx="5135">
                  <c:v>85.6</c:v>
                </c:pt>
                <c:pt idx="5136">
                  <c:v>85.61666666666666</c:v>
                </c:pt>
                <c:pt idx="5137">
                  <c:v>85.63333333333334</c:v>
                </c:pt>
                <c:pt idx="5138">
                  <c:v>85.65</c:v>
                </c:pt>
                <c:pt idx="5139">
                  <c:v>85.666666666666671</c:v>
                </c:pt>
                <c:pt idx="5140">
                  <c:v>85.683333333333337</c:v>
                </c:pt>
                <c:pt idx="5141">
                  <c:v>85.7</c:v>
                </c:pt>
                <c:pt idx="5142">
                  <c:v>85.716666666666669</c:v>
                </c:pt>
                <c:pt idx="5143">
                  <c:v>85.733333333333334</c:v>
                </c:pt>
                <c:pt idx="5144">
                  <c:v>85.75</c:v>
                </c:pt>
                <c:pt idx="5145">
                  <c:v>85.766666666666666</c:v>
                </c:pt>
                <c:pt idx="5146">
                  <c:v>85.783333333333331</c:v>
                </c:pt>
                <c:pt idx="5147">
                  <c:v>85.8</c:v>
                </c:pt>
                <c:pt idx="5148">
                  <c:v>85.816666666666663</c:v>
                </c:pt>
                <c:pt idx="5149">
                  <c:v>85.833333333333329</c:v>
                </c:pt>
                <c:pt idx="5150">
                  <c:v>85.85</c:v>
                </c:pt>
                <c:pt idx="5151">
                  <c:v>85.86666666666666</c:v>
                </c:pt>
                <c:pt idx="5152">
                  <c:v>85.88333333333334</c:v>
                </c:pt>
                <c:pt idx="5153">
                  <c:v>85.9</c:v>
                </c:pt>
                <c:pt idx="5154">
                  <c:v>85.916666666666671</c:v>
                </c:pt>
                <c:pt idx="5155">
                  <c:v>85.933333333333337</c:v>
                </c:pt>
                <c:pt idx="5156">
                  <c:v>85.95</c:v>
                </c:pt>
                <c:pt idx="5157">
                  <c:v>85.966666666666669</c:v>
                </c:pt>
                <c:pt idx="5158">
                  <c:v>85.983333333333334</c:v>
                </c:pt>
                <c:pt idx="5159">
                  <c:v>86</c:v>
                </c:pt>
                <c:pt idx="5160">
                  <c:v>86.016666666666666</c:v>
                </c:pt>
                <c:pt idx="5161">
                  <c:v>86.033333333333331</c:v>
                </c:pt>
                <c:pt idx="5162">
                  <c:v>86.05</c:v>
                </c:pt>
                <c:pt idx="5163">
                  <c:v>86.066666666666663</c:v>
                </c:pt>
                <c:pt idx="5164">
                  <c:v>86.083333333333329</c:v>
                </c:pt>
                <c:pt idx="5165">
                  <c:v>86.1</c:v>
                </c:pt>
                <c:pt idx="5166">
                  <c:v>86.11666666666666</c:v>
                </c:pt>
                <c:pt idx="5167">
                  <c:v>86.13333333333334</c:v>
                </c:pt>
                <c:pt idx="5168">
                  <c:v>86.15</c:v>
                </c:pt>
                <c:pt idx="5169">
                  <c:v>86.166666666666671</c:v>
                </c:pt>
                <c:pt idx="5170">
                  <c:v>86.183333333333337</c:v>
                </c:pt>
                <c:pt idx="5171">
                  <c:v>86.2</c:v>
                </c:pt>
                <c:pt idx="5172">
                  <c:v>86.216666666666669</c:v>
                </c:pt>
                <c:pt idx="5173">
                  <c:v>86.233333333333334</c:v>
                </c:pt>
                <c:pt idx="5174">
                  <c:v>86.25</c:v>
                </c:pt>
                <c:pt idx="5175">
                  <c:v>86.266666666666666</c:v>
                </c:pt>
                <c:pt idx="5176">
                  <c:v>86.283333333333331</c:v>
                </c:pt>
                <c:pt idx="5177">
                  <c:v>86.3</c:v>
                </c:pt>
                <c:pt idx="5178">
                  <c:v>86.316666666666663</c:v>
                </c:pt>
                <c:pt idx="5179">
                  <c:v>86.333333333333329</c:v>
                </c:pt>
                <c:pt idx="5180">
                  <c:v>86.35</c:v>
                </c:pt>
                <c:pt idx="5181">
                  <c:v>86.36666666666666</c:v>
                </c:pt>
                <c:pt idx="5182">
                  <c:v>86.38333333333334</c:v>
                </c:pt>
                <c:pt idx="5183">
                  <c:v>86.4</c:v>
                </c:pt>
                <c:pt idx="5184">
                  <c:v>86.416666666666671</c:v>
                </c:pt>
                <c:pt idx="5185">
                  <c:v>86.433333333333337</c:v>
                </c:pt>
                <c:pt idx="5186">
                  <c:v>86.45</c:v>
                </c:pt>
                <c:pt idx="5187">
                  <c:v>86.466666666666669</c:v>
                </c:pt>
                <c:pt idx="5188">
                  <c:v>86.483333333333334</c:v>
                </c:pt>
                <c:pt idx="5189">
                  <c:v>86.5</c:v>
                </c:pt>
                <c:pt idx="5190">
                  <c:v>86.516666666666666</c:v>
                </c:pt>
                <c:pt idx="5191">
                  <c:v>86.533333333333331</c:v>
                </c:pt>
                <c:pt idx="5192">
                  <c:v>86.55</c:v>
                </c:pt>
                <c:pt idx="5193">
                  <c:v>86.566666666666663</c:v>
                </c:pt>
                <c:pt idx="5194">
                  <c:v>86.583333333333329</c:v>
                </c:pt>
                <c:pt idx="5195">
                  <c:v>86.6</c:v>
                </c:pt>
                <c:pt idx="5196">
                  <c:v>86.61666666666666</c:v>
                </c:pt>
                <c:pt idx="5197">
                  <c:v>86.63333333333334</c:v>
                </c:pt>
                <c:pt idx="5198">
                  <c:v>86.65</c:v>
                </c:pt>
                <c:pt idx="5199">
                  <c:v>86.666666666666671</c:v>
                </c:pt>
                <c:pt idx="5200">
                  <c:v>86.683333333333337</c:v>
                </c:pt>
                <c:pt idx="5201">
                  <c:v>86.7</c:v>
                </c:pt>
                <c:pt idx="5202">
                  <c:v>86.716666666666669</c:v>
                </c:pt>
                <c:pt idx="5203">
                  <c:v>86.733333333333334</c:v>
                </c:pt>
                <c:pt idx="5204">
                  <c:v>86.75</c:v>
                </c:pt>
                <c:pt idx="5205">
                  <c:v>86.766666666666666</c:v>
                </c:pt>
                <c:pt idx="5206">
                  <c:v>86.783333333333331</c:v>
                </c:pt>
                <c:pt idx="5207">
                  <c:v>86.8</c:v>
                </c:pt>
                <c:pt idx="5208">
                  <c:v>86.816666666666663</c:v>
                </c:pt>
                <c:pt idx="5209">
                  <c:v>86.833333333333329</c:v>
                </c:pt>
                <c:pt idx="5210">
                  <c:v>86.85</c:v>
                </c:pt>
                <c:pt idx="5211">
                  <c:v>86.86666666666666</c:v>
                </c:pt>
                <c:pt idx="5212">
                  <c:v>86.88333333333334</c:v>
                </c:pt>
                <c:pt idx="5213">
                  <c:v>86.9</c:v>
                </c:pt>
                <c:pt idx="5214">
                  <c:v>86.916666666666671</c:v>
                </c:pt>
                <c:pt idx="5215">
                  <c:v>86.933333333333337</c:v>
                </c:pt>
                <c:pt idx="5216">
                  <c:v>86.95</c:v>
                </c:pt>
                <c:pt idx="5217">
                  <c:v>86.966666666666669</c:v>
                </c:pt>
                <c:pt idx="5218">
                  <c:v>86.983333333333334</c:v>
                </c:pt>
                <c:pt idx="5219">
                  <c:v>87</c:v>
                </c:pt>
                <c:pt idx="5220">
                  <c:v>87.016666666666666</c:v>
                </c:pt>
                <c:pt idx="5221">
                  <c:v>87.033333333333331</c:v>
                </c:pt>
                <c:pt idx="5222">
                  <c:v>87.05</c:v>
                </c:pt>
                <c:pt idx="5223">
                  <c:v>87.066666666666663</c:v>
                </c:pt>
                <c:pt idx="5224">
                  <c:v>87.083333333333329</c:v>
                </c:pt>
                <c:pt idx="5225">
                  <c:v>87.1</c:v>
                </c:pt>
                <c:pt idx="5226">
                  <c:v>87.11666666666666</c:v>
                </c:pt>
                <c:pt idx="5227">
                  <c:v>87.13333333333334</c:v>
                </c:pt>
                <c:pt idx="5228">
                  <c:v>87.15</c:v>
                </c:pt>
                <c:pt idx="5229">
                  <c:v>87.166666666666671</c:v>
                </c:pt>
                <c:pt idx="5230">
                  <c:v>87.183333333333337</c:v>
                </c:pt>
                <c:pt idx="5231">
                  <c:v>87.2</c:v>
                </c:pt>
                <c:pt idx="5232">
                  <c:v>87.216666666666669</c:v>
                </c:pt>
                <c:pt idx="5233">
                  <c:v>87.233333333333334</c:v>
                </c:pt>
                <c:pt idx="5234">
                  <c:v>87.25</c:v>
                </c:pt>
                <c:pt idx="5235">
                  <c:v>87.266666666666666</c:v>
                </c:pt>
                <c:pt idx="5236">
                  <c:v>87.283333333333331</c:v>
                </c:pt>
                <c:pt idx="5237">
                  <c:v>87.3</c:v>
                </c:pt>
                <c:pt idx="5238">
                  <c:v>87.316666666666663</c:v>
                </c:pt>
                <c:pt idx="5239">
                  <c:v>87.333333333333329</c:v>
                </c:pt>
                <c:pt idx="5240">
                  <c:v>87.35</c:v>
                </c:pt>
                <c:pt idx="5241">
                  <c:v>87.36666666666666</c:v>
                </c:pt>
                <c:pt idx="5242">
                  <c:v>87.38333333333334</c:v>
                </c:pt>
                <c:pt idx="5243">
                  <c:v>87.4</c:v>
                </c:pt>
                <c:pt idx="5244">
                  <c:v>87.416666666666671</c:v>
                </c:pt>
                <c:pt idx="5245">
                  <c:v>87.433333333333337</c:v>
                </c:pt>
                <c:pt idx="5246">
                  <c:v>87.45</c:v>
                </c:pt>
                <c:pt idx="5247">
                  <c:v>87.466666666666669</c:v>
                </c:pt>
                <c:pt idx="5248">
                  <c:v>87.483333333333334</c:v>
                </c:pt>
                <c:pt idx="5249">
                  <c:v>87.5</c:v>
                </c:pt>
                <c:pt idx="5250">
                  <c:v>87.516666666666666</c:v>
                </c:pt>
                <c:pt idx="5251">
                  <c:v>87.533333333333331</c:v>
                </c:pt>
                <c:pt idx="5252">
                  <c:v>87.55</c:v>
                </c:pt>
                <c:pt idx="5253">
                  <c:v>87.566666666666663</c:v>
                </c:pt>
                <c:pt idx="5254">
                  <c:v>87.583333333333329</c:v>
                </c:pt>
                <c:pt idx="5255">
                  <c:v>87.6</c:v>
                </c:pt>
                <c:pt idx="5256">
                  <c:v>87.61666666666666</c:v>
                </c:pt>
                <c:pt idx="5257">
                  <c:v>87.63333333333334</c:v>
                </c:pt>
                <c:pt idx="5258">
                  <c:v>87.65</c:v>
                </c:pt>
                <c:pt idx="5259">
                  <c:v>87.666666666666671</c:v>
                </c:pt>
                <c:pt idx="5260">
                  <c:v>87.683333333333337</c:v>
                </c:pt>
                <c:pt idx="5261">
                  <c:v>87.7</c:v>
                </c:pt>
                <c:pt idx="5262">
                  <c:v>87.716666666666669</c:v>
                </c:pt>
                <c:pt idx="5263">
                  <c:v>87.733333333333334</c:v>
                </c:pt>
                <c:pt idx="5264">
                  <c:v>87.75</c:v>
                </c:pt>
                <c:pt idx="5265">
                  <c:v>87.766666666666666</c:v>
                </c:pt>
                <c:pt idx="5266">
                  <c:v>87.783333333333331</c:v>
                </c:pt>
                <c:pt idx="5267">
                  <c:v>87.8</c:v>
                </c:pt>
                <c:pt idx="5268">
                  <c:v>87.816666666666663</c:v>
                </c:pt>
                <c:pt idx="5269">
                  <c:v>87.833333333333329</c:v>
                </c:pt>
                <c:pt idx="5270">
                  <c:v>87.85</c:v>
                </c:pt>
                <c:pt idx="5271">
                  <c:v>87.86666666666666</c:v>
                </c:pt>
                <c:pt idx="5272">
                  <c:v>87.88333333333334</c:v>
                </c:pt>
                <c:pt idx="5273">
                  <c:v>87.9</c:v>
                </c:pt>
                <c:pt idx="5274">
                  <c:v>87.916666666666671</c:v>
                </c:pt>
                <c:pt idx="5275">
                  <c:v>87.933333333333337</c:v>
                </c:pt>
                <c:pt idx="5276">
                  <c:v>87.95</c:v>
                </c:pt>
                <c:pt idx="5277">
                  <c:v>87.966666666666669</c:v>
                </c:pt>
                <c:pt idx="5278">
                  <c:v>87.983333333333334</c:v>
                </c:pt>
                <c:pt idx="5279">
                  <c:v>88</c:v>
                </c:pt>
                <c:pt idx="5280">
                  <c:v>88.016666666666666</c:v>
                </c:pt>
                <c:pt idx="5281">
                  <c:v>88.033333333333331</c:v>
                </c:pt>
                <c:pt idx="5282">
                  <c:v>88.05</c:v>
                </c:pt>
                <c:pt idx="5283">
                  <c:v>88.066666666666663</c:v>
                </c:pt>
                <c:pt idx="5284">
                  <c:v>88.083333333333329</c:v>
                </c:pt>
                <c:pt idx="5285">
                  <c:v>88.1</c:v>
                </c:pt>
                <c:pt idx="5286">
                  <c:v>88.11666666666666</c:v>
                </c:pt>
                <c:pt idx="5287">
                  <c:v>88.13333333333334</c:v>
                </c:pt>
                <c:pt idx="5288">
                  <c:v>88.15</c:v>
                </c:pt>
                <c:pt idx="5289">
                  <c:v>88.166666666666671</c:v>
                </c:pt>
                <c:pt idx="5290">
                  <c:v>88.183333333333337</c:v>
                </c:pt>
                <c:pt idx="5291">
                  <c:v>88.2</c:v>
                </c:pt>
                <c:pt idx="5292">
                  <c:v>88.216666666666669</c:v>
                </c:pt>
                <c:pt idx="5293">
                  <c:v>88.233333333333334</c:v>
                </c:pt>
                <c:pt idx="5294">
                  <c:v>88.25</c:v>
                </c:pt>
                <c:pt idx="5295">
                  <c:v>88.266666666666666</c:v>
                </c:pt>
                <c:pt idx="5296">
                  <c:v>88.283333333333331</c:v>
                </c:pt>
                <c:pt idx="5297">
                  <c:v>88.3</c:v>
                </c:pt>
                <c:pt idx="5298">
                  <c:v>88.316666666666663</c:v>
                </c:pt>
                <c:pt idx="5299">
                  <c:v>88.333333333333329</c:v>
                </c:pt>
                <c:pt idx="5300">
                  <c:v>88.35</c:v>
                </c:pt>
                <c:pt idx="5301">
                  <c:v>88.36666666666666</c:v>
                </c:pt>
                <c:pt idx="5302">
                  <c:v>88.38333333333334</c:v>
                </c:pt>
                <c:pt idx="5303">
                  <c:v>88.4</c:v>
                </c:pt>
                <c:pt idx="5304">
                  <c:v>88.416666666666671</c:v>
                </c:pt>
                <c:pt idx="5305">
                  <c:v>88.433333333333337</c:v>
                </c:pt>
                <c:pt idx="5306">
                  <c:v>88.45</c:v>
                </c:pt>
                <c:pt idx="5307">
                  <c:v>88.466666666666669</c:v>
                </c:pt>
                <c:pt idx="5308">
                  <c:v>88.483333333333334</c:v>
                </c:pt>
                <c:pt idx="5309">
                  <c:v>88.5</c:v>
                </c:pt>
                <c:pt idx="5310">
                  <c:v>88.516666666666666</c:v>
                </c:pt>
                <c:pt idx="5311">
                  <c:v>88.533333333333331</c:v>
                </c:pt>
                <c:pt idx="5312">
                  <c:v>88.55</c:v>
                </c:pt>
                <c:pt idx="5313">
                  <c:v>88.566666666666663</c:v>
                </c:pt>
                <c:pt idx="5314">
                  <c:v>88.583333333333329</c:v>
                </c:pt>
                <c:pt idx="5315">
                  <c:v>88.6</c:v>
                </c:pt>
                <c:pt idx="5316">
                  <c:v>88.61666666666666</c:v>
                </c:pt>
                <c:pt idx="5317">
                  <c:v>88.63333333333334</c:v>
                </c:pt>
                <c:pt idx="5318">
                  <c:v>88.65</c:v>
                </c:pt>
                <c:pt idx="5319">
                  <c:v>88.666666666666671</c:v>
                </c:pt>
                <c:pt idx="5320">
                  <c:v>88.683333333333337</c:v>
                </c:pt>
                <c:pt idx="5321">
                  <c:v>88.7</c:v>
                </c:pt>
                <c:pt idx="5322">
                  <c:v>88.716666666666669</c:v>
                </c:pt>
                <c:pt idx="5323">
                  <c:v>88.733333333333334</c:v>
                </c:pt>
                <c:pt idx="5324">
                  <c:v>88.75</c:v>
                </c:pt>
                <c:pt idx="5325">
                  <c:v>88.766666666666666</c:v>
                </c:pt>
                <c:pt idx="5326">
                  <c:v>88.783333333333331</c:v>
                </c:pt>
                <c:pt idx="5327">
                  <c:v>88.8</c:v>
                </c:pt>
                <c:pt idx="5328">
                  <c:v>88.816666666666663</c:v>
                </c:pt>
                <c:pt idx="5329">
                  <c:v>88.833333333333329</c:v>
                </c:pt>
                <c:pt idx="5330">
                  <c:v>88.85</c:v>
                </c:pt>
                <c:pt idx="5331">
                  <c:v>88.86666666666666</c:v>
                </c:pt>
                <c:pt idx="5332">
                  <c:v>88.88333333333334</c:v>
                </c:pt>
                <c:pt idx="5333">
                  <c:v>88.9</c:v>
                </c:pt>
                <c:pt idx="5334">
                  <c:v>88.916666666666671</c:v>
                </c:pt>
                <c:pt idx="5335">
                  <c:v>88.933333333333337</c:v>
                </c:pt>
                <c:pt idx="5336">
                  <c:v>88.95</c:v>
                </c:pt>
                <c:pt idx="5337">
                  <c:v>88.966666666666669</c:v>
                </c:pt>
                <c:pt idx="5338">
                  <c:v>88.983333333333334</c:v>
                </c:pt>
                <c:pt idx="5339">
                  <c:v>89</c:v>
                </c:pt>
                <c:pt idx="5340">
                  <c:v>89.016666666666666</c:v>
                </c:pt>
                <c:pt idx="5341">
                  <c:v>89.033333333333331</c:v>
                </c:pt>
                <c:pt idx="5342">
                  <c:v>89.05</c:v>
                </c:pt>
                <c:pt idx="5343">
                  <c:v>89.066666666666663</c:v>
                </c:pt>
                <c:pt idx="5344">
                  <c:v>89.083333333333329</c:v>
                </c:pt>
                <c:pt idx="5345">
                  <c:v>89.1</c:v>
                </c:pt>
                <c:pt idx="5346">
                  <c:v>89.11666666666666</c:v>
                </c:pt>
                <c:pt idx="5347">
                  <c:v>89.13333333333334</c:v>
                </c:pt>
                <c:pt idx="5348">
                  <c:v>89.15</c:v>
                </c:pt>
                <c:pt idx="5349">
                  <c:v>89.166666666666671</c:v>
                </c:pt>
                <c:pt idx="5350">
                  <c:v>89.183333333333337</c:v>
                </c:pt>
                <c:pt idx="5351">
                  <c:v>89.2</c:v>
                </c:pt>
                <c:pt idx="5352">
                  <c:v>89.216666666666669</c:v>
                </c:pt>
                <c:pt idx="5353">
                  <c:v>89.233333333333334</c:v>
                </c:pt>
                <c:pt idx="5354">
                  <c:v>89.25</c:v>
                </c:pt>
                <c:pt idx="5355">
                  <c:v>89.266666666666666</c:v>
                </c:pt>
                <c:pt idx="5356">
                  <c:v>89.283333333333331</c:v>
                </c:pt>
                <c:pt idx="5357">
                  <c:v>89.3</c:v>
                </c:pt>
                <c:pt idx="5358">
                  <c:v>89.316666666666663</c:v>
                </c:pt>
                <c:pt idx="5359">
                  <c:v>89.333333333333329</c:v>
                </c:pt>
                <c:pt idx="5360">
                  <c:v>89.35</c:v>
                </c:pt>
                <c:pt idx="5361">
                  <c:v>89.36666666666666</c:v>
                </c:pt>
                <c:pt idx="5362">
                  <c:v>89.38333333333334</c:v>
                </c:pt>
                <c:pt idx="5363">
                  <c:v>89.4</c:v>
                </c:pt>
                <c:pt idx="5364">
                  <c:v>89.416666666666671</c:v>
                </c:pt>
                <c:pt idx="5365">
                  <c:v>89.433333333333337</c:v>
                </c:pt>
                <c:pt idx="5366">
                  <c:v>89.45</c:v>
                </c:pt>
                <c:pt idx="5367">
                  <c:v>89.466666666666669</c:v>
                </c:pt>
                <c:pt idx="5368">
                  <c:v>89.483333333333334</c:v>
                </c:pt>
                <c:pt idx="5369">
                  <c:v>89.5</c:v>
                </c:pt>
                <c:pt idx="5370">
                  <c:v>89.516666666666666</c:v>
                </c:pt>
                <c:pt idx="5371">
                  <c:v>89.533333333333331</c:v>
                </c:pt>
                <c:pt idx="5372">
                  <c:v>89.55</c:v>
                </c:pt>
                <c:pt idx="5373">
                  <c:v>89.566666666666663</c:v>
                </c:pt>
                <c:pt idx="5374">
                  <c:v>89.583333333333329</c:v>
                </c:pt>
                <c:pt idx="5375">
                  <c:v>89.6</c:v>
                </c:pt>
                <c:pt idx="5376">
                  <c:v>89.61666666666666</c:v>
                </c:pt>
                <c:pt idx="5377">
                  <c:v>89.63333333333334</c:v>
                </c:pt>
                <c:pt idx="5378">
                  <c:v>89.65</c:v>
                </c:pt>
                <c:pt idx="5379">
                  <c:v>89.666666666666671</c:v>
                </c:pt>
                <c:pt idx="5380">
                  <c:v>89.683333333333337</c:v>
                </c:pt>
                <c:pt idx="5381">
                  <c:v>89.7</c:v>
                </c:pt>
                <c:pt idx="5382">
                  <c:v>89.716666666666669</c:v>
                </c:pt>
                <c:pt idx="5383">
                  <c:v>89.733333333333334</c:v>
                </c:pt>
                <c:pt idx="5384">
                  <c:v>89.75</c:v>
                </c:pt>
                <c:pt idx="5385">
                  <c:v>89.766666666666666</c:v>
                </c:pt>
                <c:pt idx="5386">
                  <c:v>89.783333333333331</c:v>
                </c:pt>
                <c:pt idx="5387">
                  <c:v>89.8</c:v>
                </c:pt>
                <c:pt idx="5388">
                  <c:v>89.816666666666663</c:v>
                </c:pt>
                <c:pt idx="5389">
                  <c:v>89.833333333333329</c:v>
                </c:pt>
                <c:pt idx="5390">
                  <c:v>89.85</c:v>
                </c:pt>
                <c:pt idx="5391">
                  <c:v>89.86666666666666</c:v>
                </c:pt>
                <c:pt idx="5392">
                  <c:v>89.88333333333334</c:v>
                </c:pt>
                <c:pt idx="5393">
                  <c:v>89.9</c:v>
                </c:pt>
                <c:pt idx="5394">
                  <c:v>89.916666666666671</c:v>
                </c:pt>
                <c:pt idx="5395">
                  <c:v>89.933333333333337</c:v>
                </c:pt>
                <c:pt idx="5396">
                  <c:v>89.95</c:v>
                </c:pt>
                <c:pt idx="5397">
                  <c:v>89.966666666666669</c:v>
                </c:pt>
                <c:pt idx="5398">
                  <c:v>89.983333333333334</c:v>
                </c:pt>
                <c:pt idx="5399">
                  <c:v>90</c:v>
                </c:pt>
                <c:pt idx="5400">
                  <c:v>90.016666666666666</c:v>
                </c:pt>
                <c:pt idx="5401">
                  <c:v>90.033333333333331</c:v>
                </c:pt>
                <c:pt idx="5402">
                  <c:v>90.05</c:v>
                </c:pt>
                <c:pt idx="5403">
                  <c:v>90.066666666666663</c:v>
                </c:pt>
                <c:pt idx="5404">
                  <c:v>90.083333333333329</c:v>
                </c:pt>
                <c:pt idx="5405">
                  <c:v>90.1</c:v>
                </c:pt>
                <c:pt idx="5406">
                  <c:v>90.11666666666666</c:v>
                </c:pt>
                <c:pt idx="5407">
                  <c:v>90.13333333333334</c:v>
                </c:pt>
                <c:pt idx="5408">
                  <c:v>90.15</c:v>
                </c:pt>
                <c:pt idx="5409">
                  <c:v>90.166666666666671</c:v>
                </c:pt>
                <c:pt idx="5410">
                  <c:v>90.183333333333337</c:v>
                </c:pt>
                <c:pt idx="5411">
                  <c:v>90.2</c:v>
                </c:pt>
                <c:pt idx="5412">
                  <c:v>90.216666666666669</c:v>
                </c:pt>
                <c:pt idx="5413">
                  <c:v>90.233333333333334</c:v>
                </c:pt>
                <c:pt idx="5414">
                  <c:v>90.25</c:v>
                </c:pt>
                <c:pt idx="5415">
                  <c:v>90.266666666666666</c:v>
                </c:pt>
                <c:pt idx="5416">
                  <c:v>90.283333333333331</c:v>
                </c:pt>
                <c:pt idx="5417">
                  <c:v>90.3</c:v>
                </c:pt>
                <c:pt idx="5418">
                  <c:v>90.316666666666663</c:v>
                </c:pt>
                <c:pt idx="5419">
                  <c:v>90.333333333333329</c:v>
                </c:pt>
                <c:pt idx="5420">
                  <c:v>90.35</c:v>
                </c:pt>
                <c:pt idx="5421">
                  <c:v>90.36666666666666</c:v>
                </c:pt>
                <c:pt idx="5422">
                  <c:v>90.38333333333334</c:v>
                </c:pt>
                <c:pt idx="5423">
                  <c:v>90.4</c:v>
                </c:pt>
                <c:pt idx="5424">
                  <c:v>90.416666666666671</c:v>
                </c:pt>
                <c:pt idx="5425">
                  <c:v>90.433333333333337</c:v>
                </c:pt>
                <c:pt idx="5426">
                  <c:v>90.45</c:v>
                </c:pt>
                <c:pt idx="5427">
                  <c:v>90.466666666666669</c:v>
                </c:pt>
                <c:pt idx="5428">
                  <c:v>90.483333333333334</c:v>
                </c:pt>
                <c:pt idx="5429">
                  <c:v>90.5</c:v>
                </c:pt>
                <c:pt idx="5430">
                  <c:v>90.516666666666666</c:v>
                </c:pt>
                <c:pt idx="5431">
                  <c:v>90.533333333333331</c:v>
                </c:pt>
                <c:pt idx="5432">
                  <c:v>90.55</c:v>
                </c:pt>
                <c:pt idx="5433">
                  <c:v>90.566666666666663</c:v>
                </c:pt>
                <c:pt idx="5434">
                  <c:v>90.583333333333329</c:v>
                </c:pt>
                <c:pt idx="5435">
                  <c:v>90.6</c:v>
                </c:pt>
                <c:pt idx="5436">
                  <c:v>90.61666666666666</c:v>
                </c:pt>
                <c:pt idx="5437">
                  <c:v>90.63333333333334</c:v>
                </c:pt>
                <c:pt idx="5438">
                  <c:v>90.65</c:v>
                </c:pt>
                <c:pt idx="5439">
                  <c:v>90.666666666666671</c:v>
                </c:pt>
                <c:pt idx="5440">
                  <c:v>90.683333333333337</c:v>
                </c:pt>
                <c:pt idx="5441">
                  <c:v>90.7</c:v>
                </c:pt>
                <c:pt idx="5442">
                  <c:v>90.716666666666669</c:v>
                </c:pt>
                <c:pt idx="5443">
                  <c:v>90.733333333333334</c:v>
                </c:pt>
                <c:pt idx="5444">
                  <c:v>90.75</c:v>
                </c:pt>
                <c:pt idx="5445">
                  <c:v>90.766666666666666</c:v>
                </c:pt>
                <c:pt idx="5446">
                  <c:v>90.783333333333331</c:v>
                </c:pt>
                <c:pt idx="5447">
                  <c:v>90.8</c:v>
                </c:pt>
                <c:pt idx="5448">
                  <c:v>90.816666666666663</c:v>
                </c:pt>
                <c:pt idx="5449">
                  <c:v>90.833333333333329</c:v>
                </c:pt>
                <c:pt idx="5450">
                  <c:v>90.85</c:v>
                </c:pt>
                <c:pt idx="5451">
                  <c:v>90.86666666666666</c:v>
                </c:pt>
                <c:pt idx="5452">
                  <c:v>90.88333333333334</c:v>
                </c:pt>
                <c:pt idx="5453">
                  <c:v>90.9</c:v>
                </c:pt>
                <c:pt idx="5454">
                  <c:v>90.916666666666671</c:v>
                </c:pt>
                <c:pt idx="5455">
                  <c:v>90.933333333333337</c:v>
                </c:pt>
                <c:pt idx="5456">
                  <c:v>90.95</c:v>
                </c:pt>
                <c:pt idx="5457">
                  <c:v>90.966666666666669</c:v>
                </c:pt>
                <c:pt idx="5458">
                  <c:v>90.983333333333334</c:v>
                </c:pt>
                <c:pt idx="5459">
                  <c:v>91</c:v>
                </c:pt>
                <c:pt idx="5460">
                  <c:v>91.016666666666666</c:v>
                </c:pt>
                <c:pt idx="5461">
                  <c:v>91.033333333333331</c:v>
                </c:pt>
                <c:pt idx="5462">
                  <c:v>91.05</c:v>
                </c:pt>
                <c:pt idx="5463">
                  <c:v>91.066666666666663</c:v>
                </c:pt>
                <c:pt idx="5464">
                  <c:v>91.083333333333329</c:v>
                </c:pt>
                <c:pt idx="5465">
                  <c:v>91.1</c:v>
                </c:pt>
                <c:pt idx="5466">
                  <c:v>91.11666666666666</c:v>
                </c:pt>
                <c:pt idx="5467">
                  <c:v>91.13333333333334</c:v>
                </c:pt>
                <c:pt idx="5468">
                  <c:v>91.15</c:v>
                </c:pt>
                <c:pt idx="5469">
                  <c:v>91.166666666666671</c:v>
                </c:pt>
                <c:pt idx="5470">
                  <c:v>91.183333333333337</c:v>
                </c:pt>
                <c:pt idx="5471">
                  <c:v>91.2</c:v>
                </c:pt>
                <c:pt idx="5472">
                  <c:v>91.216666666666669</c:v>
                </c:pt>
                <c:pt idx="5473">
                  <c:v>91.233333333333334</c:v>
                </c:pt>
                <c:pt idx="5474">
                  <c:v>91.25</c:v>
                </c:pt>
                <c:pt idx="5475">
                  <c:v>91.266666666666666</c:v>
                </c:pt>
                <c:pt idx="5476">
                  <c:v>91.283333333333331</c:v>
                </c:pt>
                <c:pt idx="5477">
                  <c:v>91.3</c:v>
                </c:pt>
                <c:pt idx="5478">
                  <c:v>91.316666666666663</c:v>
                </c:pt>
                <c:pt idx="5479">
                  <c:v>91.333333333333329</c:v>
                </c:pt>
                <c:pt idx="5480">
                  <c:v>91.35</c:v>
                </c:pt>
                <c:pt idx="5481">
                  <c:v>91.36666666666666</c:v>
                </c:pt>
                <c:pt idx="5482">
                  <c:v>91.38333333333334</c:v>
                </c:pt>
                <c:pt idx="5483">
                  <c:v>91.4</c:v>
                </c:pt>
                <c:pt idx="5484">
                  <c:v>91.416666666666671</c:v>
                </c:pt>
                <c:pt idx="5485">
                  <c:v>91.433333333333337</c:v>
                </c:pt>
                <c:pt idx="5486">
                  <c:v>91.45</c:v>
                </c:pt>
                <c:pt idx="5487">
                  <c:v>91.466666666666669</c:v>
                </c:pt>
                <c:pt idx="5488">
                  <c:v>91.483333333333334</c:v>
                </c:pt>
                <c:pt idx="5489">
                  <c:v>91.5</c:v>
                </c:pt>
                <c:pt idx="5490">
                  <c:v>91.516666666666666</c:v>
                </c:pt>
                <c:pt idx="5491">
                  <c:v>91.533333333333331</c:v>
                </c:pt>
                <c:pt idx="5492">
                  <c:v>91.55</c:v>
                </c:pt>
                <c:pt idx="5493">
                  <c:v>91.566666666666663</c:v>
                </c:pt>
                <c:pt idx="5494">
                  <c:v>91.583333333333329</c:v>
                </c:pt>
                <c:pt idx="5495">
                  <c:v>91.6</c:v>
                </c:pt>
                <c:pt idx="5496">
                  <c:v>91.61666666666666</c:v>
                </c:pt>
                <c:pt idx="5497">
                  <c:v>91.63333333333334</c:v>
                </c:pt>
                <c:pt idx="5498">
                  <c:v>91.65</c:v>
                </c:pt>
                <c:pt idx="5499">
                  <c:v>91.666666666666671</c:v>
                </c:pt>
                <c:pt idx="5500">
                  <c:v>91.683333333333337</c:v>
                </c:pt>
                <c:pt idx="5501">
                  <c:v>91.7</c:v>
                </c:pt>
                <c:pt idx="5502">
                  <c:v>91.716666666666669</c:v>
                </c:pt>
                <c:pt idx="5503">
                  <c:v>91.733333333333334</c:v>
                </c:pt>
                <c:pt idx="5504">
                  <c:v>91.75</c:v>
                </c:pt>
                <c:pt idx="5505">
                  <c:v>91.766666666666666</c:v>
                </c:pt>
                <c:pt idx="5506">
                  <c:v>91.783333333333331</c:v>
                </c:pt>
                <c:pt idx="5507">
                  <c:v>91.8</c:v>
                </c:pt>
                <c:pt idx="5508">
                  <c:v>91.816666666666663</c:v>
                </c:pt>
                <c:pt idx="5509">
                  <c:v>91.833333333333329</c:v>
                </c:pt>
                <c:pt idx="5510">
                  <c:v>91.85</c:v>
                </c:pt>
                <c:pt idx="5511">
                  <c:v>91.86666666666666</c:v>
                </c:pt>
                <c:pt idx="5512">
                  <c:v>91.88333333333334</c:v>
                </c:pt>
                <c:pt idx="5513">
                  <c:v>91.9</c:v>
                </c:pt>
                <c:pt idx="5514">
                  <c:v>91.916666666666671</c:v>
                </c:pt>
                <c:pt idx="5515">
                  <c:v>91.933333333333337</c:v>
                </c:pt>
                <c:pt idx="5516">
                  <c:v>91.95</c:v>
                </c:pt>
                <c:pt idx="5517">
                  <c:v>91.966666666666669</c:v>
                </c:pt>
                <c:pt idx="5518">
                  <c:v>91.983333333333334</c:v>
                </c:pt>
                <c:pt idx="5519">
                  <c:v>92</c:v>
                </c:pt>
                <c:pt idx="5520">
                  <c:v>92.016666666666666</c:v>
                </c:pt>
                <c:pt idx="5521">
                  <c:v>92.033333333333331</c:v>
                </c:pt>
                <c:pt idx="5522">
                  <c:v>92.05</c:v>
                </c:pt>
                <c:pt idx="5523">
                  <c:v>92.066666666666663</c:v>
                </c:pt>
                <c:pt idx="5524">
                  <c:v>92.083333333333329</c:v>
                </c:pt>
                <c:pt idx="5525">
                  <c:v>92.1</c:v>
                </c:pt>
                <c:pt idx="5526">
                  <c:v>92.11666666666666</c:v>
                </c:pt>
                <c:pt idx="5527">
                  <c:v>92.13333333333334</c:v>
                </c:pt>
                <c:pt idx="5528">
                  <c:v>92.15</c:v>
                </c:pt>
                <c:pt idx="5529">
                  <c:v>92.166666666666671</c:v>
                </c:pt>
                <c:pt idx="5530">
                  <c:v>92.183333333333337</c:v>
                </c:pt>
                <c:pt idx="5531">
                  <c:v>92.2</c:v>
                </c:pt>
                <c:pt idx="5532">
                  <c:v>92.216666666666669</c:v>
                </c:pt>
                <c:pt idx="5533">
                  <c:v>92.233333333333334</c:v>
                </c:pt>
                <c:pt idx="5534">
                  <c:v>92.25</c:v>
                </c:pt>
                <c:pt idx="5535">
                  <c:v>92.266666666666666</c:v>
                </c:pt>
                <c:pt idx="5536">
                  <c:v>92.283333333333331</c:v>
                </c:pt>
                <c:pt idx="5537">
                  <c:v>92.3</c:v>
                </c:pt>
                <c:pt idx="5538">
                  <c:v>92.316666666666663</c:v>
                </c:pt>
                <c:pt idx="5539">
                  <c:v>92.333333333333329</c:v>
                </c:pt>
                <c:pt idx="5540">
                  <c:v>92.35</c:v>
                </c:pt>
                <c:pt idx="5541">
                  <c:v>92.36666666666666</c:v>
                </c:pt>
                <c:pt idx="5542">
                  <c:v>92.38333333333334</c:v>
                </c:pt>
                <c:pt idx="5543">
                  <c:v>92.4</c:v>
                </c:pt>
                <c:pt idx="5544">
                  <c:v>92.416666666666671</c:v>
                </c:pt>
                <c:pt idx="5545">
                  <c:v>92.433333333333337</c:v>
                </c:pt>
                <c:pt idx="5546">
                  <c:v>92.45</c:v>
                </c:pt>
                <c:pt idx="5547">
                  <c:v>92.466666666666669</c:v>
                </c:pt>
                <c:pt idx="5548">
                  <c:v>92.483333333333334</c:v>
                </c:pt>
                <c:pt idx="5549">
                  <c:v>92.5</c:v>
                </c:pt>
                <c:pt idx="5550">
                  <c:v>92.516666666666666</c:v>
                </c:pt>
                <c:pt idx="5551">
                  <c:v>92.533333333333331</c:v>
                </c:pt>
                <c:pt idx="5552">
                  <c:v>92.55</c:v>
                </c:pt>
                <c:pt idx="5553">
                  <c:v>92.566666666666663</c:v>
                </c:pt>
                <c:pt idx="5554">
                  <c:v>92.583333333333329</c:v>
                </c:pt>
                <c:pt idx="5555">
                  <c:v>92.6</c:v>
                </c:pt>
                <c:pt idx="5556">
                  <c:v>92.61666666666666</c:v>
                </c:pt>
                <c:pt idx="5557">
                  <c:v>92.63333333333334</c:v>
                </c:pt>
                <c:pt idx="5558">
                  <c:v>92.65</c:v>
                </c:pt>
                <c:pt idx="5559">
                  <c:v>92.666666666666671</c:v>
                </c:pt>
                <c:pt idx="5560">
                  <c:v>92.683333333333337</c:v>
                </c:pt>
                <c:pt idx="5561">
                  <c:v>92.7</c:v>
                </c:pt>
                <c:pt idx="5562">
                  <c:v>92.716666666666669</c:v>
                </c:pt>
                <c:pt idx="5563">
                  <c:v>92.733333333333334</c:v>
                </c:pt>
                <c:pt idx="5564">
                  <c:v>92.75</c:v>
                </c:pt>
                <c:pt idx="5565">
                  <c:v>92.766666666666666</c:v>
                </c:pt>
                <c:pt idx="5566">
                  <c:v>92.783333333333331</c:v>
                </c:pt>
                <c:pt idx="5567">
                  <c:v>92.8</c:v>
                </c:pt>
                <c:pt idx="5568">
                  <c:v>92.816666666666663</c:v>
                </c:pt>
                <c:pt idx="5569">
                  <c:v>92.833333333333329</c:v>
                </c:pt>
                <c:pt idx="5570">
                  <c:v>92.85</c:v>
                </c:pt>
                <c:pt idx="5571">
                  <c:v>92.86666666666666</c:v>
                </c:pt>
                <c:pt idx="5572">
                  <c:v>92.88333333333334</c:v>
                </c:pt>
                <c:pt idx="5573">
                  <c:v>92.9</c:v>
                </c:pt>
                <c:pt idx="5574">
                  <c:v>92.916666666666671</c:v>
                </c:pt>
                <c:pt idx="5575">
                  <c:v>92.933333333333337</c:v>
                </c:pt>
                <c:pt idx="5576">
                  <c:v>92.95</c:v>
                </c:pt>
                <c:pt idx="5577">
                  <c:v>92.966666666666669</c:v>
                </c:pt>
                <c:pt idx="5578">
                  <c:v>92.983333333333334</c:v>
                </c:pt>
                <c:pt idx="5579">
                  <c:v>93</c:v>
                </c:pt>
                <c:pt idx="5580">
                  <c:v>93.016666666666666</c:v>
                </c:pt>
                <c:pt idx="5581">
                  <c:v>93.033333333333331</c:v>
                </c:pt>
                <c:pt idx="5582">
                  <c:v>93.05</c:v>
                </c:pt>
                <c:pt idx="5583">
                  <c:v>93.066666666666663</c:v>
                </c:pt>
                <c:pt idx="5584">
                  <c:v>93.083333333333329</c:v>
                </c:pt>
                <c:pt idx="5585">
                  <c:v>93.1</c:v>
                </c:pt>
                <c:pt idx="5586">
                  <c:v>93.11666666666666</c:v>
                </c:pt>
                <c:pt idx="5587">
                  <c:v>93.13333333333334</c:v>
                </c:pt>
                <c:pt idx="5588">
                  <c:v>93.15</c:v>
                </c:pt>
                <c:pt idx="5589">
                  <c:v>93.166666666666671</c:v>
                </c:pt>
                <c:pt idx="5590">
                  <c:v>93.183333333333337</c:v>
                </c:pt>
                <c:pt idx="5591">
                  <c:v>93.2</c:v>
                </c:pt>
                <c:pt idx="5592">
                  <c:v>93.216666666666669</c:v>
                </c:pt>
                <c:pt idx="5593">
                  <c:v>93.233333333333334</c:v>
                </c:pt>
                <c:pt idx="5594">
                  <c:v>93.25</c:v>
                </c:pt>
                <c:pt idx="5595">
                  <c:v>93.266666666666666</c:v>
                </c:pt>
                <c:pt idx="5596">
                  <c:v>93.283333333333331</c:v>
                </c:pt>
                <c:pt idx="5597">
                  <c:v>93.3</c:v>
                </c:pt>
                <c:pt idx="5598">
                  <c:v>93.316666666666663</c:v>
                </c:pt>
                <c:pt idx="5599">
                  <c:v>93.333333333333329</c:v>
                </c:pt>
                <c:pt idx="5600">
                  <c:v>93.35</c:v>
                </c:pt>
                <c:pt idx="5601">
                  <c:v>93.36666666666666</c:v>
                </c:pt>
                <c:pt idx="5602">
                  <c:v>93.38333333333334</c:v>
                </c:pt>
                <c:pt idx="5603">
                  <c:v>93.4</c:v>
                </c:pt>
                <c:pt idx="5604">
                  <c:v>93.416666666666671</c:v>
                </c:pt>
                <c:pt idx="5605">
                  <c:v>93.433333333333337</c:v>
                </c:pt>
                <c:pt idx="5606">
                  <c:v>93.45</c:v>
                </c:pt>
                <c:pt idx="5607">
                  <c:v>93.466666666666669</c:v>
                </c:pt>
                <c:pt idx="5608">
                  <c:v>93.483333333333334</c:v>
                </c:pt>
                <c:pt idx="5609">
                  <c:v>93.5</c:v>
                </c:pt>
                <c:pt idx="5610">
                  <c:v>93.516666666666666</c:v>
                </c:pt>
                <c:pt idx="5611">
                  <c:v>93.533333333333331</c:v>
                </c:pt>
                <c:pt idx="5612">
                  <c:v>93.55</c:v>
                </c:pt>
                <c:pt idx="5613">
                  <c:v>93.566666666666663</c:v>
                </c:pt>
                <c:pt idx="5614">
                  <c:v>93.583333333333329</c:v>
                </c:pt>
                <c:pt idx="5615">
                  <c:v>93.6</c:v>
                </c:pt>
                <c:pt idx="5616">
                  <c:v>93.61666666666666</c:v>
                </c:pt>
                <c:pt idx="5617">
                  <c:v>93.63333333333334</c:v>
                </c:pt>
                <c:pt idx="5618">
                  <c:v>93.65</c:v>
                </c:pt>
                <c:pt idx="5619">
                  <c:v>93.666666666666671</c:v>
                </c:pt>
                <c:pt idx="5620">
                  <c:v>93.683333333333337</c:v>
                </c:pt>
                <c:pt idx="5621">
                  <c:v>93.7</c:v>
                </c:pt>
                <c:pt idx="5622">
                  <c:v>93.716666666666669</c:v>
                </c:pt>
                <c:pt idx="5623">
                  <c:v>93.733333333333334</c:v>
                </c:pt>
                <c:pt idx="5624">
                  <c:v>93.75</c:v>
                </c:pt>
                <c:pt idx="5625">
                  <c:v>93.766666666666666</c:v>
                </c:pt>
                <c:pt idx="5626">
                  <c:v>93.783333333333331</c:v>
                </c:pt>
                <c:pt idx="5627">
                  <c:v>93.8</c:v>
                </c:pt>
                <c:pt idx="5628">
                  <c:v>93.816666666666663</c:v>
                </c:pt>
                <c:pt idx="5629">
                  <c:v>93.833333333333329</c:v>
                </c:pt>
                <c:pt idx="5630">
                  <c:v>93.85</c:v>
                </c:pt>
                <c:pt idx="5631">
                  <c:v>93.86666666666666</c:v>
                </c:pt>
                <c:pt idx="5632">
                  <c:v>93.88333333333334</c:v>
                </c:pt>
                <c:pt idx="5633">
                  <c:v>93.9</c:v>
                </c:pt>
                <c:pt idx="5634">
                  <c:v>93.916666666666671</c:v>
                </c:pt>
                <c:pt idx="5635">
                  <c:v>93.933333333333337</c:v>
                </c:pt>
                <c:pt idx="5636">
                  <c:v>93.95</c:v>
                </c:pt>
                <c:pt idx="5637">
                  <c:v>93.966666666666669</c:v>
                </c:pt>
                <c:pt idx="5638">
                  <c:v>93.983333333333334</c:v>
                </c:pt>
                <c:pt idx="5639">
                  <c:v>94</c:v>
                </c:pt>
                <c:pt idx="5640">
                  <c:v>94.016666666666666</c:v>
                </c:pt>
                <c:pt idx="5641">
                  <c:v>94.033333333333331</c:v>
                </c:pt>
                <c:pt idx="5642">
                  <c:v>94.05</c:v>
                </c:pt>
                <c:pt idx="5643">
                  <c:v>94.066666666666663</c:v>
                </c:pt>
                <c:pt idx="5644">
                  <c:v>94.083333333333329</c:v>
                </c:pt>
                <c:pt idx="5645">
                  <c:v>94.1</c:v>
                </c:pt>
                <c:pt idx="5646">
                  <c:v>94.11666666666666</c:v>
                </c:pt>
                <c:pt idx="5647">
                  <c:v>94.13333333333334</c:v>
                </c:pt>
                <c:pt idx="5648">
                  <c:v>94.15</c:v>
                </c:pt>
                <c:pt idx="5649">
                  <c:v>94.166666666666671</c:v>
                </c:pt>
                <c:pt idx="5650">
                  <c:v>94.183333333333337</c:v>
                </c:pt>
                <c:pt idx="5651">
                  <c:v>94.2</c:v>
                </c:pt>
                <c:pt idx="5652">
                  <c:v>94.216666666666669</c:v>
                </c:pt>
                <c:pt idx="5653">
                  <c:v>94.233333333333334</c:v>
                </c:pt>
                <c:pt idx="5654">
                  <c:v>94.25</c:v>
                </c:pt>
                <c:pt idx="5655">
                  <c:v>94.266666666666666</c:v>
                </c:pt>
                <c:pt idx="5656">
                  <c:v>94.283333333333331</c:v>
                </c:pt>
                <c:pt idx="5657">
                  <c:v>94.3</c:v>
                </c:pt>
                <c:pt idx="5658">
                  <c:v>94.316666666666663</c:v>
                </c:pt>
                <c:pt idx="5659">
                  <c:v>94.333333333333329</c:v>
                </c:pt>
                <c:pt idx="5660">
                  <c:v>94.35</c:v>
                </c:pt>
                <c:pt idx="5661">
                  <c:v>94.36666666666666</c:v>
                </c:pt>
                <c:pt idx="5662">
                  <c:v>94.38333333333334</c:v>
                </c:pt>
                <c:pt idx="5663">
                  <c:v>94.4</c:v>
                </c:pt>
                <c:pt idx="5664">
                  <c:v>94.416666666666671</c:v>
                </c:pt>
                <c:pt idx="5665">
                  <c:v>94.433333333333337</c:v>
                </c:pt>
                <c:pt idx="5666">
                  <c:v>94.45</c:v>
                </c:pt>
                <c:pt idx="5667">
                  <c:v>94.466666666666669</c:v>
                </c:pt>
                <c:pt idx="5668">
                  <c:v>94.483333333333334</c:v>
                </c:pt>
                <c:pt idx="5669">
                  <c:v>94.5</c:v>
                </c:pt>
                <c:pt idx="5670">
                  <c:v>94.516666666666666</c:v>
                </c:pt>
                <c:pt idx="5671">
                  <c:v>94.533333333333331</c:v>
                </c:pt>
                <c:pt idx="5672">
                  <c:v>94.55</c:v>
                </c:pt>
                <c:pt idx="5673">
                  <c:v>94.566666666666663</c:v>
                </c:pt>
                <c:pt idx="5674">
                  <c:v>94.583333333333329</c:v>
                </c:pt>
                <c:pt idx="5675">
                  <c:v>94.6</c:v>
                </c:pt>
                <c:pt idx="5676">
                  <c:v>94.61666666666666</c:v>
                </c:pt>
                <c:pt idx="5677">
                  <c:v>94.63333333333334</c:v>
                </c:pt>
                <c:pt idx="5678">
                  <c:v>94.65</c:v>
                </c:pt>
                <c:pt idx="5679">
                  <c:v>94.666666666666671</c:v>
                </c:pt>
                <c:pt idx="5680">
                  <c:v>94.683333333333337</c:v>
                </c:pt>
                <c:pt idx="5681">
                  <c:v>94.7</c:v>
                </c:pt>
                <c:pt idx="5682">
                  <c:v>94.716666666666669</c:v>
                </c:pt>
                <c:pt idx="5683">
                  <c:v>94.733333333333334</c:v>
                </c:pt>
                <c:pt idx="5684">
                  <c:v>94.75</c:v>
                </c:pt>
                <c:pt idx="5685">
                  <c:v>94.766666666666666</c:v>
                </c:pt>
                <c:pt idx="5686">
                  <c:v>94.783333333333331</c:v>
                </c:pt>
                <c:pt idx="5687">
                  <c:v>94.8</c:v>
                </c:pt>
                <c:pt idx="5688">
                  <c:v>94.816666666666663</c:v>
                </c:pt>
                <c:pt idx="5689">
                  <c:v>94.833333333333329</c:v>
                </c:pt>
                <c:pt idx="5690">
                  <c:v>94.85</c:v>
                </c:pt>
                <c:pt idx="5691">
                  <c:v>94.86666666666666</c:v>
                </c:pt>
                <c:pt idx="5692">
                  <c:v>94.88333333333334</c:v>
                </c:pt>
                <c:pt idx="5693">
                  <c:v>94.9</c:v>
                </c:pt>
                <c:pt idx="5694">
                  <c:v>94.916666666666671</c:v>
                </c:pt>
                <c:pt idx="5695">
                  <c:v>94.933333333333337</c:v>
                </c:pt>
                <c:pt idx="5696">
                  <c:v>94.95</c:v>
                </c:pt>
                <c:pt idx="5697">
                  <c:v>94.966666666666669</c:v>
                </c:pt>
                <c:pt idx="5698">
                  <c:v>94.983333333333334</c:v>
                </c:pt>
                <c:pt idx="5699">
                  <c:v>95</c:v>
                </c:pt>
                <c:pt idx="5700">
                  <c:v>95.016666666666666</c:v>
                </c:pt>
                <c:pt idx="5701">
                  <c:v>95.033333333333331</c:v>
                </c:pt>
                <c:pt idx="5702">
                  <c:v>95.05</c:v>
                </c:pt>
                <c:pt idx="5703">
                  <c:v>95.066666666666663</c:v>
                </c:pt>
                <c:pt idx="5704">
                  <c:v>95.083333333333329</c:v>
                </c:pt>
                <c:pt idx="5705">
                  <c:v>95.1</c:v>
                </c:pt>
                <c:pt idx="5706">
                  <c:v>95.11666666666666</c:v>
                </c:pt>
                <c:pt idx="5707">
                  <c:v>95.13333333333334</c:v>
                </c:pt>
                <c:pt idx="5708">
                  <c:v>95.15</c:v>
                </c:pt>
                <c:pt idx="5709">
                  <c:v>95.166666666666671</c:v>
                </c:pt>
                <c:pt idx="5710">
                  <c:v>95.183333333333337</c:v>
                </c:pt>
                <c:pt idx="5711">
                  <c:v>95.2</c:v>
                </c:pt>
                <c:pt idx="5712">
                  <c:v>95.216666666666669</c:v>
                </c:pt>
                <c:pt idx="5713">
                  <c:v>95.233333333333334</c:v>
                </c:pt>
                <c:pt idx="5714">
                  <c:v>95.25</c:v>
                </c:pt>
                <c:pt idx="5715">
                  <c:v>95.266666666666666</c:v>
                </c:pt>
                <c:pt idx="5716">
                  <c:v>95.283333333333331</c:v>
                </c:pt>
                <c:pt idx="5717">
                  <c:v>95.3</c:v>
                </c:pt>
                <c:pt idx="5718">
                  <c:v>95.316666666666663</c:v>
                </c:pt>
                <c:pt idx="5719">
                  <c:v>95.333333333333329</c:v>
                </c:pt>
                <c:pt idx="5720">
                  <c:v>95.35</c:v>
                </c:pt>
                <c:pt idx="5721">
                  <c:v>95.36666666666666</c:v>
                </c:pt>
                <c:pt idx="5722">
                  <c:v>95.38333333333334</c:v>
                </c:pt>
                <c:pt idx="5723">
                  <c:v>95.4</c:v>
                </c:pt>
                <c:pt idx="5724">
                  <c:v>95.416666666666671</c:v>
                </c:pt>
                <c:pt idx="5725">
                  <c:v>95.433333333333337</c:v>
                </c:pt>
                <c:pt idx="5726">
                  <c:v>95.45</c:v>
                </c:pt>
                <c:pt idx="5727">
                  <c:v>95.466666666666669</c:v>
                </c:pt>
                <c:pt idx="5728">
                  <c:v>95.483333333333334</c:v>
                </c:pt>
                <c:pt idx="5729">
                  <c:v>95.5</c:v>
                </c:pt>
                <c:pt idx="5730">
                  <c:v>95.516666666666666</c:v>
                </c:pt>
                <c:pt idx="5731">
                  <c:v>95.533333333333331</c:v>
                </c:pt>
                <c:pt idx="5732">
                  <c:v>95.55</c:v>
                </c:pt>
                <c:pt idx="5733">
                  <c:v>95.566666666666663</c:v>
                </c:pt>
                <c:pt idx="5734">
                  <c:v>95.583333333333329</c:v>
                </c:pt>
                <c:pt idx="5735">
                  <c:v>95.6</c:v>
                </c:pt>
                <c:pt idx="5736">
                  <c:v>95.61666666666666</c:v>
                </c:pt>
                <c:pt idx="5737">
                  <c:v>95.63333333333334</c:v>
                </c:pt>
                <c:pt idx="5738">
                  <c:v>95.65</c:v>
                </c:pt>
                <c:pt idx="5739">
                  <c:v>95.666666666666671</c:v>
                </c:pt>
                <c:pt idx="5740">
                  <c:v>95.683333333333337</c:v>
                </c:pt>
                <c:pt idx="5741">
                  <c:v>95.7</c:v>
                </c:pt>
                <c:pt idx="5742">
                  <c:v>95.716666666666669</c:v>
                </c:pt>
                <c:pt idx="5743">
                  <c:v>95.733333333333334</c:v>
                </c:pt>
                <c:pt idx="5744">
                  <c:v>95.75</c:v>
                </c:pt>
                <c:pt idx="5745">
                  <c:v>95.766666666666666</c:v>
                </c:pt>
                <c:pt idx="5746">
                  <c:v>95.783333333333331</c:v>
                </c:pt>
                <c:pt idx="5747">
                  <c:v>95.8</c:v>
                </c:pt>
                <c:pt idx="5748">
                  <c:v>95.816666666666663</c:v>
                </c:pt>
                <c:pt idx="5749">
                  <c:v>95.833333333333329</c:v>
                </c:pt>
                <c:pt idx="5750">
                  <c:v>95.85</c:v>
                </c:pt>
                <c:pt idx="5751">
                  <c:v>95.86666666666666</c:v>
                </c:pt>
                <c:pt idx="5752">
                  <c:v>95.88333333333334</c:v>
                </c:pt>
                <c:pt idx="5753">
                  <c:v>95.9</c:v>
                </c:pt>
                <c:pt idx="5754">
                  <c:v>95.916666666666671</c:v>
                </c:pt>
                <c:pt idx="5755">
                  <c:v>95.933333333333337</c:v>
                </c:pt>
                <c:pt idx="5756">
                  <c:v>95.95</c:v>
                </c:pt>
                <c:pt idx="5757">
                  <c:v>95.966666666666669</c:v>
                </c:pt>
                <c:pt idx="5758">
                  <c:v>95.983333333333334</c:v>
                </c:pt>
                <c:pt idx="5759">
                  <c:v>96</c:v>
                </c:pt>
                <c:pt idx="5760">
                  <c:v>96.016666666666666</c:v>
                </c:pt>
                <c:pt idx="5761">
                  <c:v>96.033333333333331</c:v>
                </c:pt>
                <c:pt idx="5762">
                  <c:v>96.05</c:v>
                </c:pt>
                <c:pt idx="5763">
                  <c:v>96.066666666666663</c:v>
                </c:pt>
                <c:pt idx="5764">
                  <c:v>96.083333333333329</c:v>
                </c:pt>
                <c:pt idx="5765">
                  <c:v>96.1</c:v>
                </c:pt>
                <c:pt idx="5766">
                  <c:v>96.11666666666666</c:v>
                </c:pt>
                <c:pt idx="5767">
                  <c:v>96.13333333333334</c:v>
                </c:pt>
                <c:pt idx="5768">
                  <c:v>96.15</c:v>
                </c:pt>
                <c:pt idx="5769">
                  <c:v>96.166666666666671</c:v>
                </c:pt>
                <c:pt idx="5770">
                  <c:v>96.183333333333337</c:v>
                </c:pt>
                <c:pt idx="5771">
                  <c:v>96.2</c:v>
                </c:pt>
                <c:pt idx="5772">
                  <c:v>96.216666666666669</c:v>
                </c:pt>
                <c:pt idx="5773">
                  <c:v>96.233333333333334</c:v>
                </c:pt>
                <c:pt idx="5774">
                  <c:v>96.25</c:v>
                </c:pt>
                <c:pt idx="5775">
                  <c:v>96.266666666666666</c:v>
                </c:pt>
                <c:pt idx="5776">
                  <c:v>96.283333333333331</c:v>
                </c:pt>
                <c:pt idx="5777">
                  <c:v>96.3</c:v>
                </c:pt>
                <c:pt idx="5778">
                  <c:v>96.316666666666663</c:v>
                </c:pt>
                <c:pt idx="5779">
                  <c:v>96.333333333333329</c:v>
                </c:pt>
                <c:pt idx="5780">
                  <c:v>96.35</c:v>
                </c:pt>
                <c:pt idx="5781">
                  <c:v>96.36666666666666</c:v>
                </c:pt>
                <c:pt idx="5782">
                  <c:v>96.38333333333334</c:v>
                </c:pt>
                <c:pt idx="5783">
                  <c:v>96.4</c:v>
                </c:pt>
                <c:pt idx="5784">
                  <c:v>96.416666666666671</c:v>
                </c:pt>
                <c:pt idx="5785">
                  <c:v>96.433333333333337</c:v>
                </c:pt>
                <c:pt idx="5786">
                  <c:v>96.45</c:v>
                </c:pt>
                <c:pt idx="5787">
                  <c:v>96.466666666666669</c:v>
                </c:pt>
                <c:pt idx="5788">
                  <c:v>96.483333333333334</c:v>
                </c:pt>
                <c:pt idx="5789">
                  <c:v>96.5</c:v>
                </c:pt>
                <c:pt idx="5790">
                  <c:v>96.516666666666666</c:v>
                </c:pt>
                <c:pt idx="5791">
                  <c:v>96.533333333333331</c:v>
                </c:pt>
                <c:pt idx="5792">
                  <c:v>96.55</c:v>
                </c:pt>
                <c:pt idx="5793">
                  <c:v>96.566666666666663</c:v>
                </c:pt>
                <c:pt idx="5794">
                  <c:v>96.583333333333329</c:v>
                </c:pt>
                <c:pt idx="5795">
                  <c:v>96.6</c:v>
                </c:pt>
                <c:pt idx="5796">
                  <c:v>96.61666666666666</c:v>
                </c:pt>
                <c:pt idx="5797">
                  <c:v>96.63333333333334</c:v>
                </c:pt>
                <c:pt idx="5798">
                  <c:v>96.65</c:v>
                </c:pt>
                <c:pt idx="5799">
                  <c:v>96.666666666666671</c:v>
                </c:pt>
                <c:pt idx="5800">
                  <c:v>96.683333333333337</c:v>
                </c:pt>
                <c:pt idx="5801">
                  <c:v>96.7</c:v>
                </c:pt>
                <c:pt idx="5802">
                  <c:v>96.716666666666669</c:v>
                </c:pt>
                <c:pt idx="5803">
                  <c:v>96.733333333333334</c:v>
                </c:pt>
                <c:pt idx="5804">
                  <c:v>96.75</c:v>
                </c:pt>
                <c:pt idx="5805">
                  <c:v>96.766666666666666</c:v>
                </c:pt>
                <c:pt idx="5806">
                  <c:v>96.783333333333331</c:v>
                </c:pt>
                <c:pt idx="5807">
                  <c:v>96.8</c:v>
                </c:pt>
                <c:pt idx="5808">
                  <c:v>96.816666666666663</c:v>
                </c:pt>
                <c:pt idx="5809">
                  <c:v>96.833333333333329</c:v>
                </c:pt>
                <c:pt idx="5810">
                  <c:v>96.85</c:v>
                </c:pt>
                <c:pt idx="5811">
                  <c:v>96.86666666666666</c:v>
                </c:pt>
                <c:pt idx="5812">
                  <c:v>96.88333333333334</c:v>
                </c:pt>
                <c:pt idx="5813">
                  <c:v>96.9</c:v>
                </c:pt>
                <c:pt idx="5814">
                  <c:v>96.916666666666671</c:v>
                </c:pt>
                <c:pt idx="5815">
                  <c:v>96.933333333333337</c:v>
                </c:pt>
                <c:pt idx="5816">
                  <c:v>96.95</c:v>
                </c:pt>
                <c:pt idx="5817">
                  <c:v>96.966666666666669</c:v>
                </c:pt>
                <c:pt idx="5818">
                  <c:v>96.983333333333334</c:v>
                </c:pt>
                <c:pt idx="5819">
                  <c:v>97</c:v>
                </c:pt>
                <c:pt idx="5820">
                  <c:v>97.016666666666666</c:v>
                </c:pt>
                <c:pt idx="5821">
                  <c:v>97.033333333333331</c:v>
                </c:pt>
                <c:pt idx="5822">
                  <c:v>97.05</c:v>
                </c:pt>
                <c:pt idx="5823">
                  <c:v>97.066666666666663</c:v>
                </c:pt>
                <c:pt idx="5824">
                  <c:v>97.083333333333329</c:v>
                </c:pt>
                <c:pt idx="5825">
                  <c:v>97.1</c:v>
                </c:pt>
                <c:pt idx="5826">
                  <c:v>97.11666666666666</c:v>
                </c:pt>
                <c:pt idx="5827">
                  <c:v>97.13333333333334</c:v>
                </c:pt>
                <c:pt idx="5828">
                  <c:v>97.15</c:v>
                </c:pt>
                <c:pt idx="5829">
                  <c:v>97.166666666666671</c:v>
                </c:pt>
                <c:pt idx="5830">
                  <c:v>97.183333333333337</c:v>
                </c:pt>
                <c:pt idx="5831">
                  <c:v>97.2</c:v>
                </c:pt>
                <c:pt idx="5832">
                  <c:v>97.216666666666669</c:v>
                </c:pt>
                <c:pt idx="5833">
                  <c:v>97.233333333333334</c:v>
                </c:pt>
                <c:pt idx="5834">
                  <c:v>97.25</c:v>
                </c:pt>
                <c:pt idx="5835">
                  <c:v>97.266666666666666</c:v>
                </c:pt>
                <c:pt idx="5836">
                  <c:v>97.283333333333331</c:v>
                </c:pt>
                <c:pt idx="5837">
                  <c:v>97.3</c:v>
                </c:pt>
                <c:pt idx="5838">
                  <c:v>97.316666666666663</c:v>
                </c:pt>
                <c:pt idx="5839">
                  <c:v>97.333333333333329</c:v>
                </c:pt>
                <c:pt idx="5840">
                  <c:v>97.35</c:v>
                </c:pt>
                <c:pt idx="5841">
                  <c:v>97.36666666666666</c:v>
                </c:pt>
                <c:pt idx="5842">
                  <c:v>97.38333333333334</c:v>
                </c:pt>
                <c:pt idx="5843">
                  <c:v>97.4</c:v>
                </c:pt>
                <c:pt idx="5844">
                  <c:v>97.416666666666671</c:v>
                </c:pt>
                <c:pt idx="5845">
                  <c:v>97.433333333333337</c:v>
                </c:pt>
                <c:pt idx="5846">
                  <c:v>97.45</c:v>
                </c:pt>
                <c:pt idx="5847">
                  <c:v>97.466666666666669</c:v>
                </c:pt>
                <c:pt idx="5848">
                  <c:v>97.483333333333334</c:v>
                </c:pt>
                <c:pt idx="5849">
                  <c:v>97.5</c:v>
                </c:pt>
                <c:pt idx="5850">
                  <c:v>97.516666666666666</c:v>
                </c:pt>
                <c:pt idx="5851">
                  <c:v>97.533333333333331</c:v>
                </c:pt>
                <c:pt idx="5852">
                  <c:v>97.55</c:v>
                </c:pt>
                <c:pt idx="5853">
                  <c:v>97.566666666666663</c:v>
                </c:pt>
                <c:pt idx="5854">
                  <c:v>97.583333333333329</c:v>
                </c:pt>
                <c:pt idx="5855">
                  <c:v>97.6</c:v>
                </c:pt>
                <c:pt idx="5856">
                  <c:v>97.61666666666666</c:v>
                </c:pt>
                <c:pt idx="5857">
                  <c:v>97.63333333333334</c:v>
                </c:pt>
                <c:pt idx="5858">
                  <c:v>97.65</c:v>
                </c:pt>
                <c:pt idx="5859">
                  <c:v>97.666666666666671</c:v>
                </c:pt>
                <c:pt idx="5860">
                  <c:v>97.683333333333337</c:v>
                </c:pt>
                <c:pt idx="5861">
                  <c:v>97.7</c:v>
                </c:pt>
                <c:pt idx="5862">
                  <c:v>97.716666666666669</c:v>
                </c:pt>
                <c:pt idx="5863">
                  <c:v>97.733333333333334</c:v>
                </c:pt>
                <c:pt idx="5864">
                  <c:v>97.75</c:v>
                </c:pt>
                <c:pt idx="5865">
                  <c:v>97.766666666666666</c:v>
                </c:pt>
                <c:pt idx="5866">
                  <c:v>97.783333333333331</c:v>
                </c:pt>
                <c:pt idx="5867">
                  <c:v>97.8</c:v>
                </c:pt>
                <c:pt idx="5868">
                  <c:v>97.816666666666663</c:v>
                </c:pt>
                <c:pt idx="5869">
                  <c:v>97.833333333333329</c:v>
                </c:pt>
                <c:pt idx="5870">
                  <c:v>97.85</c:v>
                </c:pt>
                <c:pt idx="5871">
                  <c:v>97.86666666666666</c:v>
                </c:pt>
                <c:pt idx="5872">
                  <c:v>97.88333333333334</c:v>
                </c:pt>
                <c:pt idx="5873">
                  <c:v>97.9</c:v>
                </c:pt>
                <c:pt idx="5874">
                  <c:v>97.916666666666671</c:v>
                </c:pt>
                <c:pt idx="5875">
                  <c:v>97.933333333333337</c:v>
                </c:pt>
                <c:pt idx="5876">
                  <c:v>97.95</c:v>
                </c:pt>
                <c:pt idx="5877">
                  <c:v>97.966666666666669</c:v>
                </c:pt>
                <c:pt idx="5878">
                  <c:v>97.983333333333334</c:v>
                </c:pt>
                <c:pt idx="5879">
                  <c:v>98</c:v>
                </c:pt>
                <c:pt idx="5880">
                  <c:v>98.016666666666666</c:v>
                </c:pt>
                <c:pt idx="5881">
                  <c:v>98.033333333333331</c:v>
                </c:pt>
                <c:pt idx="5882">
                  <c:v>98.05</c:v>
                </c:pt>
                <c:pt idx="5883">
                  <c:v>98.066666666666663</c:v>
                </c:pt>
                <c:pt idx="5884">
                  <c:v>98.083333333333329</c:v>
                </c:pt>
                <c:pt idx="5885">
                  <c:v>98.1</c:v>
                </c:pt>
                <c:pt idx="5886">
                  <c:v>98.11666666666666</c:v>
                </c:pt>
                <c:pt idx="5887">
                  <c:v>98.13333333333334</c:v>
                </c:pt>
                <c:pt idx="5888">
                  <c:v>98.15</c:v>
                </c:pt>
                <c:pt idx="5889">
                  <c:v>98.166666666666671</c:v>
                </c:pt>
                <c:pt idx="5890">
                  <c:v>98.183333333333337</c:v>
                </c:pt>
                <c:pt idx="5891">
                  <c:v>98.2</c:v>
                </c:pt>
                <c:pt idx="5892">
                  <c:v>98.216666666666669</c:v>
                </c:pt>
                <c:pt idx="5893">
                  <c:v>98.233333333333334</c:v>
                </c:pt>
                <c:pt idx="5894">
                  <c:v>98.25</c:v>
                </c:pt>
                <c:pt idx="5895">
                  <c:v>98.266666666666666</c:v>
                </c:pt>
                <c:pt idx="5896">
                  <c:v>98.283333333333331</c:v>
                </c:pt>
                <c:pt idx="5897">
                  <c:v>98.3</c:v>
                </c:pt>
                <c:pt idx="5898">
                  <c:v>98.316666666666663</c:v>
                </c:pt>
                <c:pt idx="5899">
                  <c:v>98.333333333333329</c:v>
                </c:pt>
                <c:pt idx="5900">
                  <c:v>98.35</c:v>
                </c:pt>
                <c:pt idx="5901">
                  <c:v>98.36666666666666</c:v>
                </c:pt>
                <c:pt idx="5902">
                  <c:v>98.38333333333334</c:v>
                </c:pt>
                <c:pt idx="5903">
                  <c:v>98.4</c:v>
                </c:pt>
                <c:pt idx="5904">
                  <c:v>98.416666666666671</c:v>
                </c:pt>
                <c:pt idx="5905">
                  <c:v>98.433333333333337</c:v>
                </c:pt>
                <c:pt idx="5906">
                  <c:v>98.45</c:v>
                </c:pt>
                <c:pt idx="5907">
                  <c:v>98.466666666666669</c:v>
                </c:pt>
                <c:pt idx="5908">
                  <c:v>98.483333333333334</c:v>
                </c:pt>
                <c:pt idx="5909">
                  <c:v>98.5</c:v>
                </c:pt>
                <c:pt idx="5910">
                  <c:v>98.516666666666666</c:v>
                </c:pt>
                <c:pt idx="5911">
                  <c:v>98.533333333333331</c:v>
                </c:pt>
                <c:pt idx="5912">
                  <c:v>98.55</c:v>
                </c:pt>
                <c:pt idx="5913">
                  <c:v>98.566666666666663</c:v>
                </c:pt>
                <c:pt idx="5914">
                  <c:v>98.583333333333329</c:v>
                </c:pt>
                <c:pt idx="5915">
                  <c:v>98.6</c:v>
                </c:pt>
                <c:pt idx="5916">
                  <c:v>98.61666666666666</c:v>
                </c:pt>
                <c:pt idx="5917">
                  <c:v>98.63333333333334</c:v>
                </c:pt>
                <c:pt idx="5918">
                  <c:v>98.65</c:v>
                </c:pt>
                <c:pt idx="5919">
                  <c:v>98.666666666666671</c:v>
                </c:pt>
                <c:pt idx="5920">
                  <c:v>98.683333333333337</c:v>
                </c:pt>
                <c:pt idx="5921">
                  <c:v>98.7</c:v>
                </c:pt>
                <c:pt idx="5922">
                  <c:v>98.716666666666669</c:v>
                </c:pt>
                <c:pt idx="5923">
                  <c:v>98.733333333333334</c:v>
                </c:pt>
                <c:pt idx="5924">
                  <c:v>98.75</c:v>
                </c:pt>
                <c:pt idx="5925">
                  <c:v>98.766666666666666</c:v>
                </c:pt>
                <c:pt idx="5926">
                  <c:v>98.783333333333331</c:v>
                </c:pt>
                <c:pt idx="5927">
                  <c:v>98.8</c:v>
                </c:pt>
                <c:pt idx="5928">
                  <c:v>98.816666666666663</c:v>
                </c:pt>
                <c:pt idx="5929">
                  <c:v>98.833333333333329</c:v>
                </c:pt>
                <c:pt idx="5930">
                  <c:v>98.85</c:v>
                </c:pt>
                <c:pt idx="5931">
                  <c:v>98.86666666666666</c:v>
                </c:pt>
                <c:pt idx="5932">
                  <c:v>98.88333333333334</c:v>
                </c:pt>
                <c:pt idx="5933">
                  <c:v>98.9</c:v>
                </c:pt>
                <c:pt idx="5934">
                  <c:v>98.916666666666671</c:v>
                </c:pt>
                <c:pt idx="5935">
                  <c:v>98.933333333333337</c:v>
                </c:pt>
                <c:pt idx="5936">
                  <c:v>98.95</c:v>
                </c:pt>
                <c:pt idx="5937">
                  <c:v>98.966666666666669</c:v>
                </c:pt>
                <c:pt idx="5938">
                  <c:v>98.983333333333334</c:v>
                </c:pt>
                <c:pt idx="5939">
                  <c:v>99</c:v>
                </c:pt>
                <c:pt idx="5940">
                  <c:v>99.016666666666666</c:v>
                </c:pt>
                <c:pt idx="5941">
                  <c:v>99.033333333333331</c:v>
                </c:pt>
                <c:pt idx="5942">
                  <c:v>99.05</c:v>
                </c:pt>
                <c:pt idx="5943">
                  <c:v>99.066666666666663</c:v>
                </c:pt>
                <c:pt idx="5944">
                  <c:v>99.083333333333329</c:v>
                </c:pt>
                <c:pt idx="5945">
                  <c:v>99.1</c:v>
                </c:pt>
                <c:pt idx="5946">
                  <c:v>99.11666666666666</c:v>
                </c:pt>
                <c:pt idx="5947">
                  <c:v>99.13333333333334</c:v>
                </c:pt>
                <c:pt idx="5948">
                  <c:v>99.15</c:v>
                </c:pt>
                <c:pt idx="5949">
                  <c:v>99.166666666666671</c:v>
                </c:pt>
                <c:pt idx="5950">
                  <c:v>99.183333333333337</c:v>
                </c:pt>
                <c:pt idx="5951">
                  <c:v>99.2</c:v>
                </c:pt>
                <c:pt idx="5952">
                  <c:v>99.216666666666669</c:v>
                </c:pt>
                <c:pt idx="5953">
                  <c:v>99.233333333333334</c:v>
                </c:pt>
                <c:pt idx="5954">
                  <c:v>99.25</c:v>
                </c:pt>
                <c:pt idx="5955">
                  <c:v>99.266666666666666</c:v>
                </c:pt>
                <c:pt idx="5956">
                  <c:v>99.283333333333331</c:v>
                </c:pt>
                <c:pt idx="5957">
                  <c:v>99.3</c:v>
                </c:pt>
                <c:pt idx="5958">
                  <c:v>99.316666666666663</c:v>
                </c:pt>
                <c:pt idx="5959">
                  <c:v>99.333333333333329</c:v>
                </c:pt>
                <c:pt idx="5960">
                  <c:v>99.35</c:v>
                </c:pt>
                <c:pt idx="5961">
                  <c:v>99.36666666666666</c:v>
                </c:pt>
                <c:pt idx="5962">
                  <c:v>99.38333333333334</c:v>
                </c:pt>
                <c:pt idx="5963">
                  <c:v>99.4</c:v>
                </c:pt>
                <c:pt idx="5964">
                  <c:v>99.416666666666671</c:v>
                </c:pt>
                <c:pt idx="5965">
                  <c:v>99.433333333333337</c:v>
                </c:pt>
                <c:pt idx="5966">
                  <c:v>99.45</c:v>
                </c:pt>
                <c:pt idx="5967">
                  <c:v>99.466666666666669</c:v>
                </c:pt>
                <c:pt idx="5968">
                  <c:v>99.483333333333334</c:v>
                </c:pt>
                <c:pt idx="5969">
                  <c:v>99.5</c:v>
                </c:pt>
                <c:pt idx="5970">
                  <c:v>99.516666666666666</c:v>
                </c:pt>
                <c:pt idx="5971">
                  <c:v>99.533333333333331</c:v>
                </c:pt>
                <c:pt idx="5972">
                  <c:v>99.55</c:v>
                </c:pt>
                <c:pt idx="5973">
                  <c:v>99.566666666666663</c:v>
                </c:pt>
                <c:pt idx="5974">
                  <c:v>99.583333333333329</c:v>
                </c:pt>
                <c:pt idx="5975">
                  <c:v>99.6</c:v>
                </c:pt>
                <c:pt idx="5976">
                  <c:v>99.61666666666666</c:v>
                </c:pt>
                <c:pt idx="5977">
                  <c:v>99.63333333333334</c:v>
                </c:pt>
                <c:pt idx="5978">
                  <c:v>99.65</c:v>
                </c:pt>
                <c:pt idx="5979">
                  <c:v>99.666666666666671</c:v>
                </c:pt>
                <c:pt idx="5980">
                  <c:v>99.683333333333337</c:v>
                </c:pt>
                <c:pt idx="5981">
                  <c:v>99.7</c:v>
                </c:pt>
                <c:pt idx="5982">
                  <c:v>99.716666666666669</c:v>
                </c:pt>
                <c:pt idx="5983">
                  <c:v>99.733333333333334</c:v>
                </c:pt>
                <c:pt idx="5984">
                  <c:v>99.75</c:v>
                </c:pt>
                <c:pt idx="5985">
                  <c:v>99.766666666666666</c:v>
                </c:pt>
                <c:pt idx="5986">
                  <c:v>99.783333333333331</c:v>
                </c:pt>
                <c:pt idx="5987">
                  <c:v>99.8</c:v>
                </c:pt>
                <c:pt idx="5988">
                  <c:v>99.816666666666663</c:v>
                </c:pt>
                <c:pt idx="5989">
                  <c:v>99.833333333333329</c:v>
                </c:pt>
                <c:pt idx="5990">
                  <c:v>99.85</c:v>
                </c:pt>
                <c:pt idx="5991">
                  <c:v>99.86666666666666</c:v>
                </c:pt>
                <c:pt idx="5992">
                  <c:v>99.88333333333334</c:v>
                </c:pt>
                <c:pt idx="5993">
                  <c:v>99.9</c:v>
                </c:pt>
                <c:pt idx="5994">
                  <c:v>99.916666666666671</c:v>
                </c:pt>
                <c:pt idx="5995">
                  <c:v>99.933333333333337</c:v>
                </c:pt>
                <c:pt idx="5996">
                  <c:v>99.95</c:v>
                </c:pt>
                <c:pt idx="5997">
                  <c:v>99.966666666666669</c:v>
                </c:pt>
                <c:pt idx="5998">
                  <c:v>99.983333333333334</c:v>
                </c:pt>
                <c:pt idx="5999">
                  <c:v>100</c:v>
                </c:pt>
                <c:pt idx="6000">
                  <c:v>100.01666666666667</c:v>
                </c:pt>
                <c:pt idx="6001">
                  <c:v>100.03333333333333</c:v>
                </c:pt>
                <c:pt idx="6002">
                  <c:v>100.05</c:v>
                </c:pt>
                <c:pt idx="6003">
                  <c:v>100.06666666666666</c:v>
                </c:pt>
                <c:pt idx="6004">
                  <c:v>100.08333333333333</c:v>
                </c:pt>
                <c:pt idx="6005">
                  <c:v>100.1</c:v>
                </c:pt>
                <c:pt idx="6006">
                  <c:v>100.11666666666666</c:v>
                </c:pt>
                <c:pt idx="6007">
                  <c:v>100.13333333333334</c:v>
                </c:pt>
                <c:pt idx="6008">
                  <c:v>100.15</c:v>
                </c:pt>
                <c:pt idx="6009">
                  <c:v>100.16666666666667</c:v>
                </c:pt>
                <c:pt idx="6010">
                  <c:v>100.18333333333334</c:v>
                </c:pt>
                <c:pt idx="6011">
                  <c:v>100.2</c:v>
                </c:pt>
                <c:pt idx="6012">
                  <c:v>100.21666666666667</c:v>
                </c:pt>
                <c:pt idx="6013">
                  <c:v>100.23333333333333</c:v>
                </c:pt>
                <c:pt idx="6014">
                  <c:v>100.25</c:v>
                </c:pt>
                <c:pt idx="6015">
                  <c:v>100.26666666666667</c:v>
                </c:pt>
                <c:pt idx="6016">
                  <c:v>100.28333333333333</c:v>
                </c:pt>
                <c:pt idx="6017">
                  <c:v>100.3</c:v>
                </c:pt>
                <c:pt idx="6018">
                  <c:v>100.31666666666666</c:v>
                </c:pt>
                <c:pt idx="6019">
                  <c:v>100.33333333333333</c:v>
                </c:pt>
                <c:pt idx="6020">
                  <c:v>100.35</c:v>
                </c:pt>
                <c:pt idx="6021">
                  <c:v>100.36666666666666</c:v>
                </c:pt>
                <c:pt idx="6022">
                  <c:v>100.38333333333334</c:v>
                </c:pt>
                <c:pt idx="6023">
                  <c:v>100.4</c:v>
                </c:pt>
                <c:pt idx="6024">
                  <c:v>100.41666666666667</c:v>
                </c:pt>
                <c:pt idx="6025">
                  <c:v>100.43333333333334</c:v>
                </c:pt>
                <c:pt idx="6026">
                  <c:v>100.45</c:v>
                </c:pt>
                <c:pt idx="6027">
                  <c:v>100.46666666666667</c:v>
                </c:pt>
                <c:pt idx="6028">
                  <c:v>100.48333333333333</c:v>
                </c:pt>
                <c:pt idx="6029">
                  <c:v>100.5</c:v>
                </c:pt>
                <c:pt idx="6030">
                  <c:v>100.51666666666667</c:v>
                </c:pt>
                <c:pt idx="6031">
                  <c:v>100.53333333333333</c:v>
                </c:pt>
                <c:pt idx="6032">
                  <c:v>100.55</c:v>
                </c:pt>
                <c:pt idx="6033">
                  <c:v>100.56666666666666</c:v>
                </c:pt>
                <c:pt idx="6034">
                  <c:v>100.58333333333333</c:v>
                </c:pt>
                <c:pt idx="6035">
                  <c:v>100.6</c:v>
                </c:pt>
                <c:pt idx="6036">
                  <c:v>100.61666666666666</c:v>
                </c:pt>
                <c:pt idx="6037">
                  <c:v>100.63333333333334</c:v>
                </c:pt>
                <c:pt idx="6038">
                  <c:v>100.65</c:v>
                </c:pt>
                <c:pt idx="6039">
                  <c:v>100.66666666666667</c:v>
                </c:pt>
                <c:pt idx="6040">
                  <c:v>100.68333333333334</c:v>
                </c:pt>
                <c:pt idx="6041">
                  <c:v>100.7</c:v>
                </c:pt>
                <c:pt idx="6042">
                  <c:v>100.71666666666667</c:v>
                </c:pt>
                <c:pt idx="6043">
                  <c:v>100.73333333333333</c:v>
                </c:pt>
                <c:pt idx="6044">
                  <c:v>100.75</c:v>
                </c:pt>
                <c:pt idx="6045">
                  <c:v>100.76666666666667</c:v>
                </c:pt>
                <c:pt idx="6046">
                  <c:v>100.78333333333333</c:v>
                </c:pt>
                <c:pt idx="6047">
                  <c:v>100.8</c:v>
                </c:pt>
                <c:pt idx="6048">
                  <c:v>100.81666666666666</c:v>
                </c:pt>
                <c:pt idx="6049">
                  <c:v>100.83333333333333</c:v>
                </c:pt>
                <c:pt idx="6050">
                  <c:v>100.85</c:v>
                </c:pt>
                <c:pt idx="6051">
                  <c:v>100.86666666666666</c:v>
                </c:pt>
                <c:pt idx="6052">
                  <c:v>100.88333333333334</c:v>
                </c:pt>
                <c:pt idx="6053">
                  <c:v>100.9</c:v>
                </c:pt>
                <c:pt idx="6054">
                  <c:v>100.91666666666667</c:v>
                </c:pt>
                <c:pt idx="6055">
                  <c:v>100.93333333333334</c:v>
                </c:pt>
                <c:pt idx="6056">
                  <c:v>100.95</c:v>
                </c:pt>
                <c:pt idx="6057">
                  <c:v>100.96666666666667</c:v>
                </c:pt>
                <c:pt idx="6058">
                  <c:v>100.98333333333333</c:v>
                </c:pt>
                <c:pt idx="6059">
                  <c:v>101</c:v>
                </c:pt>
                <c:pt idx="6060">
                  <c:v>101.01666666666667</c:v>
                </c:pt>
                <c:pt idx="6061">
                  <c:v>101.03333333333333</c:v>
                </c:pt>
                <c:pt idx="6062">
                  <c:v>101.05</c:v>
                </c:pt>
                <c:pt idx="6063">
                  <c:v>101.06666666666666</c:v>
                </c:pt>
                <c:pt idx="6064">
                  <c:v>101.08333333333333</c:v>
                </c:pt>
                <c:pt idx="6065">
                  <c:v>101.1</c:v>
                </c:pt>
                <c:pt idx="6066">
                  <c:v>101.11666666666666</c:v>
                </c:pt>
                <c:pt idx="6067">
                  <c:v>101.13333333333334</c:v>
                </c:pt>
                <c:pt idx="6068">
                  <c:v>101.15</c:v>
                </c:pt>
                <c:pt idx="6069">
                  <c:v>101.16666666666667</c:v>
                </c:pt>
                <c:pt idx="6070">
                  <c:v>101.18333333333334</c:v>
                </c:pt>
                <c:pt idx="6071">
                  <c:v>101.2</c:v>
                </c:pt>
                <c:pt idx="6072">
                  <c:v>101.21666666666667</c:v>
                </c:pt>
                <c:pt idx="6073">
                  <c:v>101.23333333333333</c:v>
                </c:pt>
                <c:pt idx="6074">
                  <c:v>101.25</c:v>
                </c:pt>
                <c:pt idx="6075">
                  <c:v>101.26666666666667</c:v>
                </c:pt>
                <c:pt idx="6076">
                  <c:v>101.28333333333333</c:v>
                </c:pt>
                <c:pt idx="6077">
                  <c:v>101.3</c:v>
                </c:pt>
                <c:pt idx="6078">
                  <c:v>101.31666666666666</c:v>
                </c:pt>
                <c:pt idx="6079">
                  <c:v>101.33333333333333</c:v>
                </c:pt>
                <c:pt idx="6080">
                  <c:v>101.35</c:v>
                </c:pt>
                <c:pt idx="6081">
                  <c:v>101.36666666666666</c:v>
                </c:pt>
                <c:pt idx="6082">
                  <c:v>101.38333333333334</c:v>
                </c:pt>
                <c:pt idx="6083">
                  <c:v>101.4</c:v>
                </c:pt>
                <c:pt idx="6084">
                  <c:v>101.41666666666667</c:v>
                </c:pt>
                <c:pt idx="6085">
                  <c:v>101.43333333333334</c:v>
                </c:pt>
                <c:pt idx="6086">
                  <c:v>101.45</c:v>
                </c:pt>
                <c:pt idx="6087">
                  <c:v>101.46666666666667</c:v>
                </c:pt>
                <c:pt idx="6088">
                  <c:v>101.48333333333333</c:v>
                </c:pt>
                <c:pt idx="6089">
                  <c:v>101.5</c:v>
                </c:pt>
                <c:pt idx="6090">
                  <c:v>101.51666666666667</c:v>
                </c:pt>
                <c:pt idx="6091">
                  <c:v>101.53333333333333</c:v>
                </c:pt>
                <c:pt idx="6092">
                  <c:v>101.55</c:v>
                </c:pt>
                <c:pt idx="6093">
                  <c:v>101.56666666666666</c:v>
                </c:pt>
                <c:pt idx="6094">
                  <c:v>101.58333333333333</c:v>
                </c:pt>
                <c:pt idx="6095">
                  <c:v>101.6</c:v>
                </c:pt>
                <c:pt idx="6096">
                  <c:v>101.61666666666666</c:v>
                </c:pt>
                <c:pt idx="6097">
                  <c:v>101.63333333333334</c:v>
                </c:pt>
                <c:pt idx="6098">
                  <c:v>101.65</c:v>
                </c:pt>
                <c:pt idx="6099">
                  <c:v>101.66666666666667</c:v>
                </c:pt>
                <c:pt idx="6100">
                  <c:v>101.68333333333334</c:v>
                </c:pt>
                <c:pt idx="6101">
                  <c:v>101.7</c:v>
                </c:pt>
                <c:pt idx="6102">
                  <c:v>101.71666666666667</c:v>
                </c:pt>
                <c:pt idx="6103">
                  <c:v>101.73333333333333</c:v>
                </c:pt>
                <c:pt idx="6104">
                  <c:v>101.75</c:v>
                </c:pt>
                <c:pt idx="6105">
                  <c:v>101.76666666666667</c:v>
                </c:pt>
                <c:pt idx="6106">
                  <c:v>101.78333333333333</c:v>
                </c:pt>
                <c:pt idx="6107">
                  <c:v>101.8</c:v>
                </c:pt>
                <c:pt idx="6108">
                  <c:v>101.81666666666666</c:v>
                </c:pt>
                <c:pt idx="6109">
                  <c:v>101.83333333333333</c:v>
                </c:pt>
                <c:pt idx="6110">
                  <c:v>101.85</c:v>
                </c:pt>
                <c:pt idx="6111">
                  <c:v>101.86666666666666</c:v>
                </c:pt>
                <c:pt idx="6112">
                  <c:v>101.88333333333334</c:v>
                </c:pt>
                <c:pt idx="6113">
                  <c:v>101.9</c:v>
                </c:pt>
                <c:pt idx="6114">
                  <c:v>101.91666666666667</c:v>
                </c:pt>
                <c:pt idx="6115">
                  <c:v>101.93333333333334</c:v>
                </c:pt>
                <c:pt idx="6116">
                  <c:v>101.95</c:v>
                </c:pt>
                <c:pt idx="6117">
                  <c:v>101.96666666666667</c:v>
                </c:pt>
                <c:pt idx="6118">
                  <c:v>101.98333333333333</c:v>
                </c:pt>
                <c:pt idx="6119">
                  <c:v>102</c:v>
                </c:pt>
                <c:pt idx="6120">
                  <c:v>102.01666666666667</c:v>
                </c:pt>
                <c:pt idx="6121">
                  <c:v>102.03333333333333</c:v>
                </c:pt>
                <c:pt idx="6122">
                  <c:v>102.05</c:v>
                </c:pt>
                <c:pt idx="6123">
                  <c:v>102.06666666666666</c:v>
                </c:pt>
                <c:pt idx="6124">
                  <c:v>102.08333333333333</c:v>
                </c:pt>
                <c:pt idx="6125">
                  <c:v>102.1</c:v>
                </c:pt>
                <c:pt idx="6126">
                  <c:v>102.11666666666666</c:v>
                </c:pt>
                <c:pt idx="6127">
                  <c:v>102.13333333333334</c:v>
                </c:pt>
                <c:pt idx="6128">
                  <c:v>102.15</c:v>
                </c:pt>
                <c:pt idx="6129">
                  <c:v>102.16666666666667</c:v>
                </c:pt>
                <c:pt idx="6130">
                  <c:v>102.18333333333334</c:v>
                </c:pt>
                <c:pt idx="6131">
                  <c:v>102.2</c:v>
                </c:pt>
                <c:pt idx="6132">
                  <c:v>102.21666666666667</c:v>
                </c:pt>
                <c:pt idx="6133">
                  <c:v>102.23333333333333</c:v>
                </c:pt>
                <c:pt idx="6134">
                  <c:v>102.25</c:v>
                </c:pt>
                <c:pt idx="6135">
                  <c:v>102.26666666666667</c:v>
                </c:pt>
                <c:pt idx="6136">
                  <c:v>102.28333333333333</c:v>
                </c:pt>
                <c:pt idx="6137">
                  <c:v>102.3</c:v>
                </c:pt>
                <c:pt idx="6138">
                  <c:v>102.31666666666666</c:v>
                </c:pt>
                <c:pt idx="6139">
                  <c:v>102.33333333333333</c:v>
                </c:pt>
                <c:pt idx="6140">
                  <c:v>102.35</c:v>
                </c:pt>
                <c:pt idx="6141">
                  <c:v>102.36666666666666</c:v>
                </c:pt>
                <c:pt idx="6142">
                  <c:v>102.38333333333334</c:v>
                </c:pt>
                <c:pt idx="6143">
                  <c:v>102.4</c:v>
                </c:pt>
                <c:pt idx="6144">
                  <c:v>102.41666666666667</c:v>
                </c:pt>
                <c:pt idx="6145">
                  <c:v>102.43333333333334</c:v>
                </c:pt>
                <c:pt idx="6146">
                  <c:v>102.45</c:v>
                </c:pt>
                <c:pt idx="6147">
                  <c:v>102.46666666666667</c:v>
                </c:pt>
                <c:pt idx="6148">
                  <c:v>102.48333333333333</c:v>
                </c:pt>
                <c:pt idx="6149">
                  <c:v>102.5</c:v>
                </c:pt>
                <c:pt idx="6150">
                  <c:v>102.51666666666667</c:v>
                </c:pt>
                <c:pt idx="6151">
                  <c:v>102.53333333333333</c:v>
                </c:pt>
                <c:pt idx="6152">
                  <c:v>102.55</c:v>
                </c:pt>
                <c:pt idx="6153">
                  <c:v>102.56666666666666</c:v>
                </c:pt>
                <c:pt idx="6154">
                  <c:v>102.58333333333333</c:v>
                </c:pt>
                <c:pt idx="6155">
                  <c:v>102.6</c:v>
                </c:pt>
                <c:pt idx="6156">
                  <c:v>102.61666666666666</c:v>
                </c:pt>
                <c:pt idx="6157">
                  <c:v>102.63333333333334</c:v>
                </c:pt>
                <c:pt idx="6158">
                  <c:v>102.65</c:v>
                </c:pt>
                <c:pt idx="6159">
                  <c:v>102.66666666666667</c:v>
                </c:pt>
                <c:pt idx="6160">
                  <c:v>102.68333333333334</c:v>
                </c:pt>
                <c:pt idx="6161">
                  <c:v>102.7</c:v>
                </c:pt>
                <c:pt idx="6162">
                  <c:v>102.71666666666667</c:v>
                </c:pt>
                <c:pt idx="6163">
                  <c:v>102.73333333333333</c:v>
                </c:pt>
                <c:pt idx="6164">
                  <c:v>102.75</c:v>
                </c:pt>
                <c:pt idx="6165">
                  <c:v>102.76666666666667</c:v>
                </c:pt>
                <c:pt idx="6166">
                  <c:v>102.78333333333333</c:v>
                </c:pt>
                <c:pt idx="6167">
                  <c:v>102.8</c:v>
                </c:pt>
                <c:pt idx="6168">
                  <c:v>102.81666666666666</c:v>
                </c:pt>
                <c:pt idx="6169">
                  <c:v>102.83333333333333</c:v>
                </c:pt>
                <c:pt idx="6170">
                  <c:v>102.85</c:v>
                </c:pt>
                <c:pt idx="6171">
                  <c:v>102.86666666666666</c:v>
                </c:pt>
                <c:pt idx="6172">
                  <c:v>102.88333333333334</c:v>
                </c:pt>
                <c:pt idx="6173">
                  <c:v>102.9</c:v>
                </c:pt>
                <c:pt idx="6174">
                  <c:v>102.91666666666667</c:v>
                </c:pt>
                <c:pt idx="6175">
                  <c:v>102.93333333333334</c:v>
                </c:pt>
                <c:pt idx="6176">
                  <c:v>102.95</c:v>
                </c:pt>
                <c:pt idx="6177">
                  <c:v>102.96666666666667</c:v>
                </c:pt>
                <c:pt idx="6178">
                  <c:v>102.98333333333333</c:v>
                </c:pt>
                <c:pt idx="6179">
                  <c:v>103</c:v>
                </c:pt>
                <c:pt idx="6180">
                  <c:v>103.01666666666667</c:v>
                </c:pt>
                <c:pt idx="6181">
                  <c:v>103.03333333333333</c:v>
                </c:pt>
                <c:pt idx="6182">
                  <c:v>103.05</c:v>
                </c:pt>
                <c:pt idx="6183">
                  <c:v>103.06666666666666</c:v>
                </c:pt>
                <c:pt idx="6184">
                  <c:v>103.08333333333333</c:v>
                </c:pt>
                <c:pt idx="6185">
                  <c:v>103.1</c:v>
                </c:pt>
                <c:pt idx="6186">
                  <c:v>103.11666666666666</c:v>
                </c:pt>
                <c:pt idx="6187">
                  <c:v>103.13333333333334</c:v>
                </c:pt>
                <c:pt idx="6188">
                  <c:v>103.15</c:v>
                </c:pt>
                <c:pt idx="6189">
                  <c:v>103.16666666666667</c:v>
                </c:pt>
                <c:pt idx="6190">
                  <c:v>103.18333333333334</c:v>
                </c:pt>
                <c:pt idx="6191">
                  <c:v>103.2</c:v>
                </c:pt>
                <c:pt idx="6192">
                  <c:v>103.21666666666667</c:v>
                </c:pt>
                <c:pt idx="6193">
                  <c:v>103.23333333333333</c:v>
                </c:pt>
                <c:pt idx="6194">
                  <c:v>103.25</c:v>
                </c:pt>
                <c:pt idx="6195">
                  <c:v>103.26666666666667</c:v>
                </c:pt>
                <c:pt idx="6196">
                  <c:v>103.28333333333333</c:v>
                </c:pt>
                <c:pt idx="6197">
                  <c:v>103.3</c:v>
                </c:pt>
                <c:pt idx="6198">
                  <c:v>103.31666666666666</c:v>
                </c:pt>
                <c:pt idx="6199">
                  <c:v>103.33333333333333</c:v>
                </c:pt>
                <c:pt idx="6200">
                  <c:v>103.35</c:v>
                </c:pt>
                <c:pt idx="6201">
                  <c:v>103.36666666666666</c:v>
                </c:pt>
                <c:pt idx="6202">
                  <c:v>103.38333333333334</c:v>
                </c:pt>
                <c:pt idx="6203">
                  <c:v>103.4</c:v>
                </c:pt>
                <c:pt idx="6204">
                  <c:v>103.41666666666667</c:v>
                </c:pt>
                <c:pt idx="6205">
                  <c:v>103.43333333333334</c:v>
                </c:pt>
                <c:pt idx="6206">
                  <c:v>103.45</c:v>
                </c:pt>
                <c:pt idx="6207">
                  <c:v>103.46666666666667</c:v>
                </c:pt>
                <c:pt idx="6208">
                  <c:v>103.48333333333333</c:v>
                </c:pt>
                <c:pt idx="6209">
                  <c:v>103.5</c:v>
                </c:pt>
                <c:pt idx="6210">
                  <c:v>103.51666666666667</c:v>
                </c:pt>
                <c:pt idx="6211">
                  <c:v>103.53333333333333</c:v>
                </c:pt>
                <c:pt idx="6212">
                  <c:v>103.55</c:v>
                </c:pt>
                <c:pt idx="6213">
                  <c:v>103.56666666666666</c:v>
                </c:pt>
                <c:pt idx="6214">
                  <c:v>103.58333333333333</c:v>
                </c:pt>
                <c:pt idx="6215">
                  <c:v>103.6</c:v>
                </c:pt>
                <c:pt idx="6216">
                  <c:v>103.61666666666666</c:v>
                </c:pt>
                <c:pt idx="6217">
                  <c:v>103.63333333333334</c:v>
                </c:pt>
                <c:pt idx="6218">
                  <c:v>103.65</c:v>
                </c:pt>
                <c:pt idx="6219">
                  <c:v>103.66666666666667</c:v>
                </c:pt>
                <c:pt idx="6220">
                  <c:v>103.68333333333334</c:v>
                </c:pt>
                <c:pt idx="6221">
                  <c:v>103.7</c:v>
                </c:pt>
                <c:pt idx="6222">
                  <c:v>103.71666666666667</c:v>
                </c:pt>
                <c:pt idx="6223">
                  <c:v>103.73333333333333</c:v>
                </c:pt>
                <c:pt idx="6224">
                  <c:v>103.75</c:v>
                </c:pt>
                <c:pt idx="6225">
                  <c:v>103.76666666666667</c:v>
                </c:pt>
                <c:pt idx="6226">
                  <c:v>103.78333333333333</c:v>
                </c:pt>
                <c:pt idx="6227">
                  <c:v>103.8</c:v>
                </c:pt>
                <c:pt idx="6228">
                  <c:v>103.81666666666666</c:v>
                </c:pt>
                <c:pt idx="6229">
                  <c:v>103.83333333333333</c:v>
                </c:pt>
                <c:pt idx="6230">
                  <c:v>103.85</c:v>
                </c:pt>
                <c:pt idx="6231">
                  <c:v>103.86666666666666</c:v>
                </c:pt>
                <c:pt idx="6232">
                  <c:v>103.88333333333334</c:v>
                </c:pt>
                <c:pt idx="6233">
                  <c:v>103.9</c:v>
                </c:pt>
                <c:pt idx="6234">
                  <c:v>103.91666666666667</c:v>
                </c:pt>
                <c:pt idx="6235">
                  <c:v>103.93333333333334</c:v>
                </c:pt>
                <c:pt idx="6236">
                  <c:v>103.95</c:v>
                </c:pt>
                <c:pt idx="6237">
                  <c:v>103.96666666666667</c:v>
                </c:pt>
                <c:pt idx="6238">
                  <c:v>103.98333333333333</c:v>
                </c:pt>
                <c:pt idx="6239">
                  <c:v>104</c:v>
                </c:pt>
                <c:pt idx="6240">
                  <c:v>104.01666666666667</c:v>
                </c:pt>
                <c:pt idx="6241">
                  <c:v>104.03333333333333</c:v>
                </c:pt>
                <c:pt idx="6242">
                  <c:v>104.05</c:v>
                </c:pt>
                <c:pt idx="6243">
                  <c:v>104.06666666666666</c:v>
                </c:pt>
                <c:pt idx="6244">
                  <c:v>104.08333333333333</c:v>
                </c:pt>
                <c:pt idx="6245">
                  <c:v>104.1</c:v>
                </c:pt>
                <c:pt idx="6246">
                  <c:v>104.11666666666666</c:v>
                </c:pt>
                <c:pt idx="6247">
                  <c:v>104.13333333333334</c:v>
                </c:pt>
                <c:pt idx="6248">
                  <c:v>104.15</c:v>
                </c:pt>
                <c:pt idx="6249">
                  <c:v>104.16666666666667</c:v>
                </c:pt>
                <c:pt idx="6250">
                  <c:v>104.18333333333334</c:v>
                </c:pt>
                <c:pt idx="6251">
                  <c:v>104.2</c:v>
                </c:pt>
                <c:pt idx="6252">
                  <c:v>104.21666666666667</c:v>
                </c:pt>
                <c:pt idx="6253">
                  <c:v>104.23333333333333</c:v>
                </c:pt>
                <c:pt idx="6254">
                  <c:v>104.25</c:v>
                </c:pt>
                <c:pt idx="6255">
                  <c:v>104.26666666666667</c:v>
                </c:pt>
                <c:pt idx="6256">
                  <c:v>104.28333333333333</c:v>
                </c:pt>
                <c:pt idx="6257">
                  <c:v>104.3</c:v>
                </c:pt>
                <c:pt idx="6258">
                  <c:v>104.31666666666666</c:v>
                </c:pt>
                <c:pt idx="6259">
                  <c:v>104.33333333333333</c:v>
                </c:pt>
                <c:pt idx="6260">
                  <c:v>104.35</c:v>
                </c:pt>
                <c:pt idx="6261">
                  <c:v>104.36666666666666</c:v>
                </c:pt>
                <c:pt idx="6262">
                  <c:v>104.38333333333334</c:v>
                </c:pt>
                <c:pt idx="6263">
                  <c:v>104.4</c:v>
                </c:pt>
                <c:pt idx="6264">
                  <c:v>104.41666666666667</c:v>
                </c:pt>
                <c:pt idx="6265">
                  <c:v>104.43333333333334</c:v>
                </c:pt>
                <c:pt idx="6266">
                  <c:v>104.45</c:v>
                </c:pt>
                <c:pt idx="6267">
                  <c:v>104.46666666666667</c:v>
                </c:pt>
                <c:pt idx="6268">
                  <c:v>104.48333333333333</c:v>
                </c:pt>
                <c:pt idx="6269">
                  <c:v>104.5</c:v>
                </c:pt>
                <c:pt idx="6270">
                  <c:v>104.51666666666667</c:v>
                </c:pt>
                <c:pt idx="6271">
                  <c:v>104.53333333333333</c:v>
                </c:pt>
                <c:pt idx="6272">
                  <c:v>104.55</c:v>
                </c:pt>
                <c:pt idx="6273">
                  <c:v>104.56666666666666</c:v>
                </c:pt>
                <c:pt idx="6274">
                  <c:v>104.58333333333333</c:v>
                </c:pt>
                <c:pt idx="6275">
                  <c:v>104.6</c:v>
                </c:pt>
                <c:pt idx="6276">
                  <c:v>104.61666666666666</c:v>
                </c:pt>
                <c:pt idx="6277">
                  <c:v>104.63333333333334</c:v>
                </c:pt>
                <c:pt idx="6278">
                  <c:v>104.65</c:v>
                </c:pt>
                <c:pt idx="6279">
                  <c:v>104.66666666666667</c:v>
                </c:pt>
                <c:pt idx="6280">
                  <c:v>104.68333333333334</c:v>
                </c:pt>
                <c:pt idx="6281">
                  <c:v>104.7</c:v>
                </c:pt>
                <c:pt idx="6282">
                  <c:v>104.71666666666667</c:v>
                </c:pt>
                <c:pt idx="6283">
                  <c:v>104.73333333333333</c:v>
                </c:pt>
                <c:pt idx="6284">
                  <c:v>104.75</c:v>
                </c:pt>
                <c:pt idx="6285">
                  <c:v>104.76666666666667</c:v>
                </c:pt>
                <c:pt idx="6286">
                  <c:v>104.78333333333333</c:v>
                </c:pt>
                <c:pt idx="6287">
                  <c:v>104.8</c:v>
                </c:pt>
                <c:pt idx="6288">
                  <c:v>104.81666666666666</c:v>
                </c:pt>
                <c:pt idx="6289">
                  <c:v>104.83333333333333</c:v>
                </c:pt>
                <c:pt idx="6290">
                  <c:v>104.85</c:v>
                </c:pt>
                <c:pt idx="6291">
                  <c:v>104.86666666666666</c:v>
                </c:pt>
                <c:pt idx="6292">
                  <c:v>104.88333333333334</c:v>
                </c:pt>
                <c:pt idx="6293">
                  <c:v>104.9</c:v>
                </c:pt>
                <c:pt idx="6294">
                  <c:v>104.91666666666667</c:v>
                </c:pt>
                <c:pt idx="6295">
                  <c:v>104.93333333333334</c:v>
                </c:pt>
                <c:pt idx="6296">
                  <c:v>104.95</c:v>
                </c:pt>
                <c:pt idx="6297">
                  <c:v>104.96666666666667</c:v>
                </c:pt>
                <c:pt idx="6298">
                  <c:v>104.98333333333333</c:v>
                </c:pt>
                <c:pt idx="6299">
                  <c:v>105</c:v>
                </c:pt>
                <c:pt idx="6300">
                  <c:v>105.01666666666667</c:v>
                </c:pt>
                <c:pt idx="6301">
                  <c:v>105.03333333333333</c:v>
                </c:pt>
                <c:pt idx="6302">
                  <c:v>105.05</c:v>
                </c:pt>
                <c:pt idx="6303">
                  <c:v>105.06666666666666</c:v>
                </c:pt>
                <c:pt idx="6304">
                  <c:v>105.08333333333333</c:v>
                </c:pt>
                <c:pt idx="6305">
                  <c:v>105.1</c:v>
                </c:pt>
                <c:pt idx="6306">
                  <c:v>105.11666666666666</c:v>
                </c:pt>
                <c:pt idx="6307">
                  <c:v>105.13333333333334</c:v>
                </c:pt>
                <c:pt idx="6308">
                  <c:v>105.15</c:v>
                </c:pt>
                <c:pt idx="6309">
                  <c:v>105.16666666666667</c:v>
                </c:pt>
                <c:pt idx="6310">
                  <c:v>105.18333333333334</c:v>
                </c:pt>
                <c:pt idx="6311">
                  <c:v>105.2</c:v>
                </c:pt>
                <c:pt idx="6312">
                  <c:v>105.21666666666667</c:v>
                </c:pt>
                <c:pt idx="6313">
                  <c:v>105.23333333333333</c:v>
                </c:pt>
                <c:pt idx="6314">
                  <c:v>105.25</c:v>
                </c:pt>
                <c:pt idx="6315">
                  <c:v>105.26666666666667</c:v>
                </c:pt>
                <c:pt idx="6316">
                  <c:v>105.28333333333333</c:v>
                </c:pt>
                <c:pt idx="6317">
                  <c:v>105.3</c:v>
                </c:pt>
                <c:pt idx="6318">
                  <c:v>105.31666666666666</c:v>
                </c:pt>
                <c:pt idx="6319">
                  <c:v>105.33333333333333</c:v>
                </c:pt>
                <c:pt idx="6320">
                  <c:v>105.35</c:v>
                </c:pt>
                <c:pt idx="6321">
                  <c:v>105.36666666666666</c:v>
                </c:pt>
                <c:pt idx="6322">
                  <c:v>105.38333333333334</c:v>
                </c:pt>
                <c:pt idx="6323">
                  <c:v>105.4</c:v>
                </c:pt>
                <c:pt idx="6324">
                  <c:v>105.41666666666667</c:v>
                </c:pt>
                <c:pt idx="6325">
                  <c:v>105.43333333333334</c:v>
                </c:pt>
                <c:pt idx="6326">
                  <c:v>105.45</c:v>
                </c:pt>
                <c:pt idx="6327">
                  <c:v>105.46666666666667</c:v>
                </c:pt>
                <c:pt idx="6328">
                  <c:v>105.48333333333333</c:v>
                </c:pt>
                <c:pt idx="6329">
                  <c:v>105.5</c:v>
                </c:pt>
                <c:pt idx="6330">
                  <c:v>105.51666666666667</c:v>
                </c:pt>
                <c:pt idx="6331">
                  <c:v>105.53333333333333</c:v>
                </c:pt>
                <c:pt idx="6332">
                  <c:v>105.55</c:v>
                </c:pt>
                <c:pt idx="6333">
                  <c:v>105.56666666666666</c:v>
                </c:pt>
                <c:pt idx="6334">
                  <c:v>105.58333333333333</c:v>
                </c:pt>
                <c:pt idx="6335">
                  <c:v>105.6</c:v>
                </c:pt>
                <c:pt idx="6336">
                  <c:v>105.61666666666666</c:v>
                </c:pt>
                <c:pt idx="6337">
                  <c:v>105.63333333333334</c:v>
                </c:pt>
                <c:pt idx="6338">
                  <c:v>105.65</c:v>
                </c:pt>
                <c:pt idx="6339">
                  <c:v>105.66666666666667</c:v>
                </c:pt>
                <c:pt idx="6340">
                  <c:v>105.68333333333334</c:v>
                </c:pt>
                <c:pt idx="6341">
                  <c:v>105.7</c:v>
                </c:pt>
                <c:pt idx="6342">
                  <c:v>105.71666666666667</c:v>
                </c:pt>
                <c:pt idx="6343">
                  <c:v>105.73333333333333</c:v>
                </c:pt>
                <c:pt idx="6344">
                  <c:v>105.75</c:v>
                </c:pt>
                <c:pt idx="6345">
                  <c:v>105.76666666666667</c:v>
                </c:pt>
                <c:pt idx="6346">
                  <c:v>105.78333333333333</c:v>
                </c:pt>
                <c:pt idx="6347">
                  <c:v>105.8</c:v>
                </c:pt>
                <c:pt idx="6348">
                  <c:v>105.81666666666666</c:v>
                </c:pt>
                <c:pt idx="6349">
                  <c:v>105.83333333333333</c:v>
                </c:pt>
                <c:pt idx="6350">
                  <c:v>105.85</c:v>
                </c:pt>
                <c:pt idx="6351">
                  <c:v>105.86666666666666</c:v>
                </c:pt>
                <c:pt idx="6352">
                  <c:v>105.88333333333334</c:v>
                </c:pt>
                <c:pt idx="6353">
                  <c:v>105.9</c:v>
                </c:pt>
                <c:pt idx="6354">
                  <c:v>105.91666666666667</c:v>
                </c:pt>
                <c:pt idx="6355">
                  <c:v>105.93333333333334</c:v>
                </c:pt>
                <c:pt idx="6356">
                  <c:v>105.95</c:v>
                </c:pt>
                <c:pt idx="6357">
                  <c:v>105.96666666666667</c:v>
                </c:pt>
                <c:pt idx="6358">
                  <c:v>105.98333333333333</c:v>
                </c:pt>
                <c:pt idx="6359">
                  <c:v>106</c:v>
                </c:pt>
                <c:pt idx="6360">
                  <c:v>106.01666666666667</c:v>
                </c:pt>
                <c:pt idx="6361">
                  <c:v>106.03333333333333</c:v>
                </c:pt>
                <c:pt idx="6362">
                  <c:v>106.05</c:v>
                </c:pt>
                <c:pt idx="6363">
                  <c:v>106.06666666666666</c:v>
                </c:pt>
                <c:pt idx="6364">
                  <c:v>106.08333333333333</c:v>
                </c:pt>
                <c:pt idx="6365">
                  <c:v>106.1</c:v>
                </c:pt>
                <c:pt idx="6366">
                  <c:v>106.11666666666666</c:v>
                </c:pt>
                <c:pt idx="6367">
                  <c:v>106.13333333333334</c:v>
                </c:pt>
                <c:pt idx="6368">
                  <c:v>106.15</c:v>
                </c:pt>
                <c:pt idx="6369">
                  <c:v>106.16666666666667</c:v>
                </c:pt>
                <c:pt idx="6370">
                  <c:v>106.18333333333334</c:v>
                </c:pt>
                <c:pt idx="6371">
                  <c:v>106.2</c:v>
                </c:pt>
                <c:pt idx="6372">
                  <c:v>106.21666666666667</c:v>
                </c:pt>
                <c:pt idx="6373">
                  <c:v>106.23333333333333</c:v>
                </c:pt>
                <c:pt idx="6374">
                  <c:v>106.25</c:v>
                </c:pt>
                <c:pt idx="6375">
                  <c:v>106.26666666666667</c:v>
                </c:pt>
                <c:pt idx="6376">
                  <c:v>106.28333333333333</c:v>
                </c:pt>
                <c:pt idx="6377">
                  <c:v>106.3</c:v>
                </c:pt>
                <c:pt idx="6378">
                  <c:v>106.31666666666666</c:v>
                </c:pt>
                <c:pt idx="6379">
                  <c:v>106.33333333333333</c:v>
                </c:pt>
                <c:pt idx="6380">
                  <c:v>106.35</c:v>
                </c:pt>
                <c:pt idx="6381">
                  <c:v>106.36666666666666</c:v>
                </c:pt>
                <c:pt idx="6382">
                  <c:v>106.38333333333334</c:v>
                </c:pt>
                <c:pt idx="6383">
                  <c:v>106.4</c:v>
                </c:pt>
                <c:pt idx="6384">
                  <c:v>106.41666666666667</c:v>
                </c:pt>
                <c:pt idx="6385">
                  <c:v>106.43333333333334</c:v>
                </c:pt>
                <c:pt idx="6386">
                  <c:v>106.45</c:v>
                </c:pt>
                <c:pt idx="6387">
                  <c:v>106.46666666666667</c:v>
                </c:pt>
                <c:pt idx="6388">
                  <c:v>106.48333333333333</c:v>
                </c:pt>
                <c:pt idx="6389">
                  <c:v>106.5</c:v>
                </c:pt>
                <c:pt idx="6390">
                  <c:v>106.51666666666667</c:v>
                </c:pt>
                <c:pt idx="6391">
                  <c:v>106.53333333333333</c:v>
                </c:pt>
                <c:pt idx="6392">
                  <c:v>106.55</c:v>
                </c:pt>
                <c:pt idx="6393">
                  <c:v>106.56666666666666</c:v>
                </c:pt>
                <c:pt idx="6394">
                  <c:v>106.58333333333333</c:v>
                </c:pt>
                <c:pt idx="6395">
                  <c:v>106.6</c:v>
                </c:pt>
                <c:pt idx="6396">
                  <c:v>106.61666666666666</c:v>
                </c:pt>
                <c:pt idx="6397">
                  <c:v>106.63333333333334</c:v>
                </c:pt>
                <c:pt idx="6398">
                  <c:v>106.65</c:v>
                </c:pt>
                <c:pt idx="6399">
                  <c:v>106.66666666666667</c:v>
                </c:pt>
                <c:pt idx="6400">
                  <c:v>106.68333333333334</c:v>
                </c:pt>
                <c:pt idx="6401">
                  <c:v>106.7</c:v>
                </c:pt>
                <c:pt idx="6402">
                  <c:v>106.71666666666667</c:v>
                </c:pt>
                <c:pt idx="6403">
                  <c:v>106.73333333333333</c:v>
                </c:pt>
                <c:pt idx="6404">
                  <c:v>106.75</c:v>
                </c:pt>
                <c:pt idx="6405">
                  <c:v>106.76666666666667</c:v>
                </c:pt>
                <c:pt idx="6406">
                  <c:v>106.78333333333333</c:v>
                </c:pt>
                <c:pt idx="6407">
                  <c:v>106.8</c:v>
                </c:pt>
                <c:pt idx="6408">
                  <c:v>106.81666666666666</c:v>
                </c:pt>
                <c:pt idx="6409">
                  <c:v>106.83333333333333</c:v>
                </c:pt>
                <c:pt idx="6410">
                  <c:v>106.85</c:v>
                </c:pt>
                <c:pt idx="6411">
                  <c:v>106.86666666666666</c:v>
                </c:pt>
                <c:pt idx="6412">
                  <c:v>106.88333333333334</c:v>
                </c:pt>
                <c:pt idx="6413">
                  <c:v>106.9</c:v>
                </c:pt>
                <c:pt idx="6414">
                  <c:v>106.91666666666667</c:v>
                </c:pt>
                <c:pt idx="6415">
                  <c:v>106.93333333333334</c:v>
                </c:pt>
                <c:pt idx="6416">
                  <c:v>106.95</c:v>
                </c:pt>
                <c:pt idx="6417">
                  <c:v>106.96666666666667</c:v>
                </c:pt>
                <c:pt idx="6418">
                  <c:v>106.98333333333333</c:v>
                </c:pt>
                <c:pt idx="6419">
                  <c:v>107</c:v>
                </c:pt>
                <c:pt idx="6420">
                  <c:v>107.01666666666667</c:v>
                </c:pt>
                <c:pt idx="6421">
                  <c:v>107.03333333333333</c:v>
                </c:pt>
                <c:pt idx="6422">
                  <c:v>107.05</c:v>
                </c:pt>
                <c:pt idx="6423">
                  <c:v>107.06666666666666</c:v>
                </c:pt>
                <c:pt idx="6424">
                  <c:v>107.08333333333333</c:v>
                </c:pt>
                <c:pt idx="6425">
                  <c:v>107.1</c:v>
                </c:pt>
                <c:pt idx="6426">
                  <c:v>107.11666666666666</c:v>
                </c:pt>
                <c:pt idx="6427">
                  <c:v>107.13333333333334</c:v>
                </c:pt>
                <c:pt idx="6428">
                  <c:v>107.15</c:v>
                </c:pt>
                <c:pt idx="6429">
                  <c:v>107.16666666666667</c:v>
                </c:pt>
                <c:pt idx="6430">
                  <c:v>107.18333333333334</c:v>
                </c:pt>
                <c:pt idx="6431">
                  <c:v>107.2</c:v>
                </c:pt>
                <c:pt idx="6432">
                  <c:v>107.21666666666667</c:v>
                </c:pt>
                <c:pt idx="6433">
                  <c:v>107.23333333333333</c:v>
                </c:pt>
                <c:pt idx="6434">
                  <c:v>107.25</c:v>
                </c:pt>
                <c:pt idx="6435">
                  <c:v>107.26666666666667</c:v>
                </c:pt>
                <c:pt idx="6436">
                  <c:v>107.28333333333333</c:v>
                </c:pt>
                <c:pt idx="6437">
                  <c:v>107.3</c:v>
                </c:pt>
                <c:pt idx="6438">
                  <c:v>107.31666666666666</c:v>
                </c:pt>
                <c:pt idx="6439">
                  <c:v>107.33333333333333</c:v>
                </c:pt>
                <c:pt idx="6440">
                  <c:v>107.35</c:v>
                </c:pt>
                <c:pt idx="6441">
                  <c:v>107.36666666666666</c:v>
                </c:pt>
                <c:pt idx="6442">
                  <c:v>107.38333333333334</c:v>
                </c:pt>
                <c:pt idx="6443">
                  <c:v>107.4</c:v>
                </c:pt>
                <c:pt idx="6444">
                  <c:v>107.41666666666667</c:v>
                </c:pt>
                <c:pt idx="6445">
                  <c:v>107.43333333333334</c:v>
                </c:pt>
                <c:pt idx="6446">
                  <c:v>107.45</c:v>
                </c:pt>
                <c:pt idx="6447">
                  <c:v>107.46666666666667</c:v>
                </c:pt>
                <c:pt idx="6448">
                  <c:v>107.48333333333333</c:v>
                </c:pt>
                <c:pt idx="6449">
                  <c:v>107.5</c:v>
                </c:pt>
                <c:pt idx="6450">
                  <c:v>107.51666666666667</c:v>
                </c:pt>
                <c:pt idx="6451">
                  <c:v>107.53333333333333</c:v>
                </c:pt>
                <c:pt idx="6452">
                  <c:v>107.55</c:v>
                </c:pt>
                <c:pt idx="6453">
                  <c:v>107.56666666666666</c:v>
                </c:pt>
                <c:pt idx="6454">
                  <c:v>107.58333333333333</c:v>
                </c:pt>
                <c:pt idx="6455">
                  <c:v>107.6</c:v>
                </c:pt>
                <c:pt idx="6456">
                  <c:v>107.61666666666666</c:v>
                </c:pt>
                <c:pt idx="6457">
                  <c:v>107.63333333333334</c:v>
                </c:pt>
                <c:pt idx="6458">
                  <c:v>107.65</c:v>
                </c:pt>
                <c:pt idx="6459">
                  <c:v>107.66666666666667</c:v>
                </c:pt>
                <c:pt idx="6460">
                  <c:v>107.68333333333334</c:v>
                </c:pt>
                <c:pt idx="6461">
                  <c:v>107.7</c:v>
                </c:pt>
                <c:pt idx="6462">
                  <c:v>107.71666666666667</c:v>
                </c:pt>
                <c:pt idx="6463">
                  <c:v>107.73333333333333</c:v>
                </c:pt>
                <c:pt idx="6464">
                  <c:v>107.75</c:v>
                </c:pt>
                <c:pt idx="6465">
                  <c:v>107.76666666666667</c:v>
                </c:pt>
                <c:pt idx="6466">
                  <c:v>107.78333333333333</c:v>
                </c:pt>
                <c:pt idx="6467">
                  <c:v>107.8</c:v>
                </c:pt>
                <c:pt idx="6468">
                  <c:v>107.81666666666666</c:v>
                </c:pt>
                <c:pt idx="6469">
                  <c:v>107.83333333333333</c:v>
                </c:pt>
                <c:pt idx="6470">
                  <c:v>107.85</c:v>
                </c:pt>
                <c:pt idx="6471">
                  <c:v>107.86666666666666</c:v>
                </c:pt>
                <c:pt idx="6472">
                  <c:v>107.88333333333334</c:v>
                </c:pt>
                <c:pt idx="6473">
                  <c:v>107.9</c:v>
                </c:pt>
                <c:pt idx="6474">
                  <c:v>107.91666666666667</c:v>
                </c:pt>
                <c:pt idx="6475">
                  <c:v>107.93333333333334</c:v>
                </c:pt>
                <c:pt idx="6476">
                  <c:v>107.95</c:v>
                </c:pt>
                <c:pt idx="6477">
                  <c:v>107.96666666666667</c:v>
                </c:pt>
                <c:pt idx="6478">
                  <c:v>107.98333333333333</c:v>
                </c:pt>
                <c:pt idx="6479">
                  <c:v>108</c:v>
                </c:pt>
                <c:pt idx="6480">
                  <c:v>108.01666666666667</c:v>
                </c:pt>
                <c:pt idx="6481">
                  <c:v>108.03333333333333</c:v>
                </c:pt>
                <c:pt idx="6482">
                  <c:v>108.05</c:v>
                </c:pt>
                <c:pt idx="6483">
                  <c:v>108.06666666666666</c:v>
                </c:pt>
                <c:pt idx="6484">
                  <c:v>108.08333333333333</c:v>
                </c:pt>
                <c:pt idx="6485">
                  <c:v>108.1</c:v>
                </c:pt>
                <c:pt idx="6486">
                  <c:v>108.11666666666666</c:v>
                </c:pt>
                <c:pt idx="6487">
                  <c:v>108.13333333333334</c:v>
                </c:pt>
                <c:pt idx="6488">
                  <c:v>108.15</c:v>
                </c:pt>
                <c:pt idx="6489">
                  <c:v>108.16666666666667</c:v>
                </c:pt>
                <c:pt idx="6490">
                  <c:v>108.18333333333334</c:v>
                </c:pt>
                <c:pt idx="6491">
                  <c:v>108.2</c:v>
                </c:pt>
                <c:pt idx="6492">
                  <c:v>108.21666666666667</c:v>
                </c:pt>
                <c:pt idx="6493">
                  <c:v>108.23333333333333</c:v>
                </c:pt>
                <c:pt idx="6494">
                  <c:v>108.25</c:v>
                </c:pt>
                <c:pt idx="6495">
                  <c:v>108.26666666666667</c:v>
                </c:pt>
                <c:pt idx="6496">
                  <c:v>108.28333333333333</c:v>
                </c:pt>
                <c:pt idx="6497">
                  <c:v>108.3</c:v>
                </c:pt>
                <c:pt idx="6498">
                  <c:v>108.31666666666666</c:v>
                </c:pt>
                <c:pt idx="6499">
                  <c:v>108.33333333333333</c:v>
                </c:pt>
                <c:pt idx="6500">
                  <c:v>108.35</c:v>
                </c:pt>
                <c:pt idx="6501">
                  <c:v>108.36666666666666</c:v>
                </c:pt>
                <c:pt idx="6502">
                  <c:v>108.38333333333334</c:v>
                </c:pt>
                <c:pt idx="6503">
                  <c:v>108.4</c:v>
                </c:pt>
                <c:pt idx="6504">
                  <c:v>108.41666666666667</c:v>
                </c:pt>
                <c:pt idx="6505">
                  <c:v>108.43333333333334</c:v>
                </c:pt>
                <c:pt idx="6506">
                  <c:v>108.45</c:v>
                </c:pt>
                <c:pt idx="6507">
                  <c:v>108.46666666666667</c:v>
                </c:pt>
                <c:pt idx="6508">
                  <c:v>108.48333333333333</c:v>
                </c:pt>
                <c:pt idx="6509">
                  <c:v>108.5</c:v>
                </c:pt>
                <c:pt idx="6510">
                  <c:v>108.51666666666667</c:v>
                </c:pt>
                <c:pt idx="6511">
                  <c:v>108.53333333333333</c:v>
                </c:pt>
                <c:pt idx="6512">
                  <c:v>108.55</c:v>
                </c:pt>
                <c:pt idx="6513">
                  <c:v>108.56666666666666</c:v>
                </c:pt>
                <c:pt idx="6514">
                  <c:v>108.58333333333333</c:v>
                </c:pt>
                <c:pt idx="6515">
                  <c:v>108.6</c:v>
                </c:pt>
                <c:pt idx="6516">
                  <c:v>108.61666666666666</c:v>
                </c:pt>
                <c:pt idx="6517">
                  <c:v>108.63333333333334</c:v>
                </c:pt>
                <c:pt idx="6518">
                  <c:v>108.65</c:v>
                </c:pt>
                <c:pt idx="6519">
                  <c:v>108.66666666666667</c:v>
                </c:pt>
                <c:pt idx="6520">
                  <c:v>108.68333333333334</c:v>
                </c:pt>
                <c:pt idx="6521">
                  <c:v>108.7</c:v>
                </c:pt>
                <c:pt idx="6522">
                  <c:v>108.71666666666667</c:v>
                </c:pt>
                <c:pt idx="6523">
                  <c:v>108.73333333333333</c:v>
                </c:pt>
                <c:pt idx="6524">
                  <c:v>108.75</c:v>
                </c:pt>
                <c:pt idx="6525">
                  <c:v>108.76666666666667</c:v>
                </c:pt>
                <c:pt idx="6526">
                  <c:v>108.78333333333333</c:v>
                </c:pt>
                <c:pt idx="6527">
                  <c:v>108.8</c:v>
                </c:pt>
                <c:pt idx="6528">
                  <c:v>108.81666666666666</c:v>
                </c:pt>
                <c:pt idx="6529">
                  <c:v>108.83333333333333</c:v>
                </c:pt>
                <c:pt idx="6530">
                  <c:v>108.85</c:v>
                </c:pt>
                <c:pt idx="6531">
                  <c:v>108.86666666666666</c:v>
                </c:pt>
                <c:pt idx="6532">
                  <c:v>108.88333333333334</c:v>
                </c:pt>
                <c:pt idx="6533">
                  <c:v>108.9</c:v>
                </c:pt>
                <c:pt idx="6534">
                  <c:v>108.91666666666667</c:v>
                </c:pt>
                <c:pt idx="6535">
                  <c:v>108.93333333333334</c:v>
                </c:pt>
                <c:pt idx="6536">
                  <c:v>108.95</c:v>
                </c:pt>
                <c:pt idx="6537">
                  <c:v>108.96666666666667</c:v>
                </c:pt>
                <c:pt idx="6538">
                  <c:v>108.98333333333333</c:v>
                </c:pt>
                <c:pt idx="6539">
                  <c:v>109</c:v>
                </c:pt>
                <c:pt idx="6540">
                  <c:v>109.01666666666667</c:v>
                </c:pt>
                <c:pt idx="6541">
                  <c:v>109.03333333333333</c:v>
                </c:pt>
                <c:pt idx="6542">
                  <c:v>109.05</c:v>
                </c:pt>
                <c:pt idx="6543">
                  <c:v>109.06666666666666</c:v>
                </c:pt>
                <c:pt idx="6544">
                  <c:v>109.08333333333333</c:v>
                </c:pt>
                <c:pt idx="6545">
                  <c:v>109.1</c:v>
                </c:pt>
                <c:pt idx="6546">
                  <c:v>109.11666666666666</c:v>
                </c:pt>
                <c:pt idx="6547">
                  <c:v>109.13333333333334</c:v>
                </c:pt>
                <c:pt idx="6548">
                  <c:v>109.15</c:v>
                </c:pt>
                <c:pt idx="6549">
                  <c:v>109.16666666666667</c:v>
                </c:pt>
                <c:pt idx="6550">
                  <c:v>109.18333333333334</c:v>
                </c:pt>
                <c:pt idx="6551">
                  <c:v>109.2</c:v>
                </c:pt>
                <c:pt idx="6552">
                  <c:v>109.21666666666667</c:v>
                </c:pt>
                <c:pt idx="6553">
                  <c:v>109.23333333333333</c:v>
                </c:pt>
                <c:pt idx="6554">
                  <c:v>109.25</c:v>
                </c:pt>
                <c:pt idx="6555">
                  <c:v>109.26666666666667</c:v>
                </c:pt>
                <c:pt idx="6556">
                  <c:v>109.28333333333333</c:v>
                </c:pt>
                <c:pt idx="6557">
                  <c:v>109.3</c:v>
                </c:pt>
                <c:pt idx="6558">
                  <c:v>109.31666666666666</c:v>
                </c:pt>
                <c:pt idx="6559">
                  <c:v>109.33333333333333</c:v>
                </c:pt>
                <c:pt idx="6560">
                  <c:v>109.35</c:v>
                </c:pt>
                <c:pt idx="6561">
                  <c:v>109.36666666666666</c:v>
                </c:pt>
                <c:pt idx="6562">
                  <c:v>109.38333333333334</c:v>
                </c:pt>
                <c:pt idx="6563">
                  <c:v>109.4</c:v>
                </c:pt>
                <c:pt idx="6564">
                  <c:v>109.41666666666667</c:v>
                </c:pt>
                <c:pt idx="6565">
                  <c:v>109.43333333333334</c:v>
                </c:pt>
                <c:pt idx="6566">
                  <c:v>109.45</c:v>
                </c:pt>
                <c:pt idx="6567">
                  <c:v>109.46666666666667</c:v>
                </c:pt>
                <c:pt idx="6568">
                  <c:v>109.48333333333333</c:v>
                </c:pt>
                <c:pt idx="6569">
                  <c:v>109.5</c:v>
                </c:pt>
                <c:pt idx="6570">
                  <c:v>109.51666666666667</c:v>
                </c:pt>
                <c:pt idx="6571">
                  <c:v>109.53333333333333</c:v>
                </c:pt>
                <c:pt idx="6572">
                  <c:v>109.55</c:v>
                </c:pt>
                <c:pt idx="6573">
                  <c:v>109.56666666666666</c:v>
                </c:pt>
                <c:pt idx="6574">
                  <c:v>109.58333333333333</c:v>
                </c:pt>
                <c:pt idx="6575">
                  <c:v>109.6</c:v>
                </c:pt>
                <c:pt idx="6576">
                  <c:v>109.61666666666666</c:v>
                </c:pt>
                <c:pt idx="6577">
                  <c:v>109.63333333333334</c:v>
                </c:pt>
                <c:pt idx="6578">
                  <c:v>109.65</c:v>
                </c:pt>
                <c:pt idx="6579">
                  <c:v>109.66666666666667</c:v>
                </c:pt>
                <c:pt idx="6580">
                  <c:v>109.68333333333334</c:v>
                </c:pt>
                <c:pt idx="6581">
                  <c:v>109.7</c:v>
                </c:pt>
                <c:pt idx="6582">
                  <c:v>109.71666666666667</c:v>
                </c:pt>
                <c:pt idx="6583">
                  <c:v>109.73333333333333</c:v>
                </c:pt>
                <c:pt idx="6584">
                  <c:v>109.75</c:v>
                </c:pt>
                <c:pt idx="6585">
                  <c:v>109.76666666666667</c:v>
                </c:pt>
                <c:pt idx="6586">
                  <c:v>109.78333333333333</c:v>
                </c:pt>
                <c:pt idx="6587">
                  <c:v>109.8</c:v>
                </c:pt>
                <c:pt idx="6588">
                  <c:v>109.81666666666666</c:v>
                </c:pt>
                <c:pt idx="6589">
                  <c:v>109.83333333333333</c:v>
                </c:pt>
                <c:pt idx="6590">
                  <c:v>109.85</c:v>
                </c:pt>
                <c:pt idx="6591">
                  <c:v>109.86666666666666</c:v>
                </c:pt>
                <c:pt idx="6592">
                  <c:v>109.88333333333334</c:v>
                </c:pt>
                <c:pt idx="6593">
                  <c:v>109.9</c:v>
                </c:pt>
                <c:pt idx="6594">
                  <c:v>109.91666666666667</c:v>
                </c:pt>
                <c:pt idx="6595">
                  <c:v>109.93333333333334</c:v>
                </c:pt>
                <c:pt idx="6596">
                  <c:v>109.95</c:v>
                </c:pt>
                <c:pt idx="6597">
                  <c:v>109.96666666666667</c:v>
                </c:pt>
                <c:pt idx="6598">
                  <c:v>109.98333333333333</c:v>
                </c:pt>
                <c:pt idx="6599">
                  <c:v>110</c:v>
                </c:pt>
                <c:pt idx="6600">
                  <c:v>110.01666666666667</c:v>
                </c:pt>
                <c:pt idx="6601">
                  <c:v>110.03333333333333</c:v>
                </c:pt>
                <c:pt idx="6602">
                  <c:v>110.05</c:v>
                </c:pt>
                <c:pt idx="6603">
                  <c:v>110.06666666666666</c:v>
                </c:pt>
                <c:pt idx="6604">
                  <c:v>110.08333333333333</c:v>
                </c:pt>
                <c:pt idx="6605">
                  <c:v>110.1</c:v>
                </c:pt>
                <c:pt idx="6606">
                  <c:v>110.11666666666666</c:v>
                </c:pt>
                <c:pt idx="6607">
                  <c:v>110.13333333333334</c:v>
                </c:pt>
                <c:pt idx="6608">
                  <c:v>110.15</c:v>
                </c:pt>
                <c:pt idx="6609">
                  <c:v>110.16666666666667</c:v>
                </c:pt>
                <c:pt idx="6610">
                  <c:v>110.18333333333334</c:v>
                </c:pt>
                <c:pt idx="6611">
                  <c:v>110.2</c:v>
                </c:pt>
                <c:pt idx="6612">
                  <c:v>110.21666666666667</c:v>
                </c:pt>
                <c:pt idx="6613">
                  <c:v>110.23333333333333</c:v>
                </c:pt>
                <c:pt idx="6614">
                  <c:v>110.25</c:v>
                </c:pt>
                <c:pt idx="6615">
                  <c:v>110.26666666666667</c:v>
                </c:pt>
                <c:pt idx="6616">
                  <c:v>110.28333333333333</c:v>
                </c:pt>
                <c:pt idx="6617">
                  <c:v>110.3</c:v>
                </c:pt>
                <c:pt idx="6618">
                  <c:v>110.31666666666666</c:v>
                </c:pt>
                <c:pt idx="6619">
                  <c:v>110.33333333333333</c:v>
                </c:pt>
                <c:pt idx="6620">
                  <c:v>110.35</c:v>
                </c:pt>
                <c:pt idx="6621">
                  <c:v>110.36666666666666</c:v>
                </c:pt>
                <c:pt idx="6622">
                  <c:v>110.38333333333334</c:v>
                </c:pt>
                <c:pt idx="6623">
                  <c:v>110.4</c:v>
                </c:pt>
                <c:pt idx="6624">
                  <c:v>110.41666666666667</c:v>
                </c:pt>
                <c:pt idx="6625">
                  <c:v>110.43333333333334</c:v>
                </c:pt>
                <c:pt idx="6626">
                  <c:v>110.45</c:v>
                </c:pt>
                <c:pt idx="6627">
                  <c:v>110.46666666666667</c:v>
                </c:pt>
                <c:pt idx="6628">
                  <c:v>110.48333333333333</c:v>
                </c:pt>
                <c:pt idx="6629">
                  <c:v>110.5</c:v>
                </c:pt>
                <c:pt idx="6630">
                  <c:v>110.51666666666667</c:v>
                </c:pt>
                <c:pt idx="6631">
                  <c:v>110.53333333333333</c:v>
                </c:pt>
                <c:pt idx="6632">
                  <c:v>110.55</c:v>
                </c:pt>
                <c:pt idx="6633">
                  <c:v>110.56666666666666</c:v>
                </c:pt>
                <c:pt idx="6634">
                  <c:v>110.58333333333333</c:v>
                </c:pt>
                <c:pt idx="6635">
                  <c:v>110.6</c:v>
                </c:pt>
                <c:pt idx="6636">
                  <c:v>110.61666666666666</c:v>
                </c:pt>
                <c:pt idx="6637">
                  <c:v>110.63333333333334</c:v>
                </c:pt>
                <c:pt idx="6638">
                  <c:v>110.65</c:v>
                </c:pt>
                <c:pt idx="6639">
                  <c:v>110.66666666666667</c:v>
                </c:pt>
                <c:pt idx="6640">
                  <c:v>110.68333333333334</c:v>
                </c:pt>
                <c:pt idx="6641">
                  <c:v>110.7</c:v>
                </c:pt>
                <c:pt idx="6642">
                  <c:v>110.71666666666667</c:v>
                </c:pt>
                <c:pt idx="6643">
                  <c:v>110.73333333333333</c:v>
                </c:pt>
                <c:pt idx="6644">
                  <c:v>110.75</c:v>
                </c:pt>
                <c:pt idx="6645">
                  <c:v>110.76666666666667</c:v>
                </c:pt>
                <c:pt idx="6646">
                  <c:v>110.78333333333333</c:v>
                </c:pt>
                <c:pt idx="6647">
                  <c:v>110.8</c:v>
                </c:pt>
                <c:pt idx="6648">
                  <c:v>110.81666666666666</c:v>
                </c:pt>
                <c:pt idx="6649">
                  <c:v>110.83333333333333</c:v>
                </c:pt>
                <c:pt idx="6650">
                  <c:v>110.85</c:v>
                </c:pt>
                <c:pt idx="6651">
                  <c:v>110.86666666666666</c:v>
                </c:pt>
                <c:pt idx="6652">
                  <c:v>110.88333333333334</c:v>
                </c:pt>
                <c:pt idx="6653">
                  <c:v>110.9</c:v>
                </c:pt>
                <c:pt idx="6654">
                  <c:v>110.91666666666667</c:v>
                </c:pt>
                <c:pt idx="6655">
                  <c:v>110.93333333333334</c:v>
                </c:pt>
                <c:pt idx="6656">
                  <c:v>110.95</c:v>
                </c:pt>
                <c:pt idx="6657">
                  <c:v>110.96666666666667</c:v>
                </c:pt>
                <c:pt idx="6658">
                  <c:v>110.98333333333333</c:v>
                </c:pt>
                <c:pt idx="6659">
                  <c:v>111</c:v>
                </c:pt>
                <c:pt idx="6660">
                  <c:v>111.01666666666667</c:v>
                </c:pt>
                <c:pt idx="6661">
                  <c:v>111.03333333333333</c:v>
                </c:pt>
                <c:pt idx="6662">
                  <c:v>111.05</c:v>
                </c:pt>
                <c:pt idx="6663">
                  <c:v>111.06666666666666</c:v>
                </c:pt>
                <c:pt idx="6664">
                  <c:v>111.08333333333333</c:v>
                </c:pt>
                <c:pt idx="6665">
                  <c:v>111.1</c:v>
                </c:pt>
                <c:pt idx="6666">
                  <c:v>111.11666666666666</c:v>
                </c:pt>
                <c:pt idx="6667">
                  <c:v>111.13333333333334</c:v>
                </c:pt>
                <c:pt idx="6668">
                  <c:v>111.15</c:v>
                </c:pt>
                <c:pt idx="6669">
                  <c:v>111.16666666666667</c:v>
                </c:pt>
                <c:pt idx="6670">
                  <c:v>111.18333333333334</c:v>
                </c:pt>
                <c:pt idx="6671">
                  <c:v>111.2</c:v>
                </c:pt>
                <c:pt idx="6672">
                  <c:v>111.21666666666667</c:v>
                </c:pt>
                <c:pt idx="6673">
                  <c:v>111.23333333333333</c:v>
                </c:pt>
                <c:pt idx="6674">
                  <c:v>111.25</c:v>
                </c:pt>
                <c:pt idx="6675">
                  <c:v>111.26666666666667</c:v>
                </c:pt>
                <c:pt idx="6676">
                  <c:v>111.28333333333333</c:v>
                </c:pt>
                <c:pt idx="6677">
                  <c:v>111.3</c:v>
                </c:pt>
                <c:pt idx="6678">
                  <c:v>111.31666666666666</c:v>
                </c:pt>
                <c:pt idx="6679">
                  <c:v>111.33333333333333</c:v>
                </c:pt>
                <c:pt idx="6680">
                  <c:v>111.35</c:v>
                </c:pt>
                <c:pt idx="6681">
                  <c:v>111.36666666666666</c:v>
                </c:pt>
                <c:pt idx="6682">
                  <c:v>111.38333333333334</c:v>
                </c:pt>
                <c:pt idx="6683">
                  <c:v>111.4</c:v>
                </c:pt>
                <c:pt idx="6684">
                  <c:v>111.41666666666667</c:v>
                </c:pt>
                <c:pt idx="6685">
                  <c:v>111.43333333333334</c:v>
                </c:pt>
                <c:pt idx="6686">
                  <c:v>111.45</c:v>
                </c:pt>
                <c:pt idx="6687">
                  <c:v>111.46666666666667</c:v>
                </c:pt>
                <c:pt idx="6688">
                  <c:v>111.48333333333333</c:v>
                </c:pt>
                <c:pt idx="6689">
                  <c:v>111.5</c:v>
                </c:pt>
                <c:pt idx="6690">
                  <c:v>111.51666666666667</c:v>
                </c:pt>
                <c:pt idx="6691">
                  <c:v>111.53333333333333</c:v>
                </c:pt>
                <c:pt idx="6692">
                  <c:v>111.55</c:v>
                </c:pt>
                <c:pt idx="6693">
                  <c:v>111.56666666666666</c:v>
                </c:pt>
                <c:pt idx="6694">
                  <c:v>111.58333333333333</c:v>
                </c:pt>
                <c:pt idx="6695">
                  <c:v>111.6</c:v>
                </c:pt>
                <c:pt idx="6696">
                  <c:v>111.61666666666666</c:v>
                </c:pt>
                <c:pt idx="6697">
                  <c:v>111.63333333333334</c:v>
                </c:pt>
                <c:pt idx="6698">
                  <c:v>111.65</c:v>
                </c:pt>
                <c:pt idx="6699">
                  <c:v>111.66666666666667</c:v>
                </c:pt>
                <c:pt idx="6700">
                  <c:v>111.68333333333334</c:v>
                </c:pt>
                <c:pt idx="6701">
                  <c:v>111.7</c:v>
                </c:pt>
                <c:pt idx="6702">
                  <c:v>111.71666666666667</c:v>
                </c:pt>
                <c:pt idx="6703">
                  <c:v>111.73333333333333</c:v>
                </c:pt>
                <c:pt idx="6704">
                  <c:v>111.75</c:v>
                </c:pt>
                <c:pt idx="6705">
                  <c:v>111.76666666666667</c:v>
                </c:pt>
                <c:pt idx="6706">
                  <c:v>111.78333333333333</c:v>
                </c:pt>
                <c:pt idx="6707">
                  <c:v>111.8</c:v>
                </c:pt>
                <c:pt idx="6708">
                  <c:v>111.81666666666666</c:v>
                </c:pt>
                <c:pt idx="6709">
                  <c:v>111.83333333333333</c:v>
                </c:pt>
                <c:pt idx="6710">
                  <c:v>111.85</c:v>
                </c:pt>
                <c:pt idx="6711">
                  <c:v>111.86666666666666</c:v>
                </c:pt>
                <c:pt idx="6712">
                  <c:v>111.88333333333334</c:v>
                </c:pt>
                <c:pt idx="6713">
                  <c:v>111.9</c:v>
                </c:pt>
                <c:pt idx="6714">
                  <c:v>111.91666666666667</c:v>
                </c:pt>
                <c:pt idx="6715">
                  <c:v>111.93333333333334</c:v>
                </c:pt>
                <c:pt idx="6716">
                  <c:v>111.95</c:v>
                </c:pt>
                <c:pt idx="6717">
                  <c:v>111.96666666666667</c:v>
                </c:pt>
                <c:pt idx="6718">
                  <c:v>111.98333333333333</c:v>
                </c:pt>
                <c:pt idx="6719">
                  <c:v>112</c:v>
                </c:pt>
                <c:pt idx="6720">
                  <c:v>112.01666666666667</c:v>
                </c:pt>
                <c:pt idx="6721">
                  <c:v>112.03333333333333</c:v>
                </c:pt>
                <c:pt idx="6722">
                  <c:v>112.05</c:v>
                </c:pt>
                <c:pt idx="6723">
                  <c:v>112.06666666666666</c:v>
                </c:pt>
                <c:pt idx="6724">
                  <c:v>112.08333333333333</c:v>
                </c:pt>
                <c:pt idx="6725">
                  <c:v>112.1</c:v>
                </c:pt>
                <c:pt idx="6726">
                  <c:v>112.11666666666666</c:v>
                </c:pt>
                <c:pt idx="6727">
                  <c:v>112.13333333333334</c:v>
                </c:pt>
                <c:pt idx="6728">
                  <c:v>112.15</c:v>
                </c:pt>
                <c:pt idx="6729">
                  <c:v>112.16666666666667</c:v>
                </c:pt>
                <c:pt idx="6730">
                  <c:v>112.18333333333334</c:v>
                </c:pt>
                <c:pt idx="6731">
                  <c:v>112.2</c:v>
                </c:pt>
                <c:pt idx="6732">
                  <c:v>112.21666666666667</c:v>
                </c:pt>
                <c:pt idx="6733">
                  <c:v>112.23333333333333</c:v>
                </c:pt>
                <c:pt idx="6734">
                  <c:v>112.25</c:v>
                </c:pt>
                <c:pt idx="6735">
                  <c:v>112.26666666666667</c:v>
                </c:pt>
                <c:pt idx="6736">
                  <c:v>112.28333333333333</c:v>
                </c:pt>
                <c:pt idx="6737">
                  <c:v>112.3</c:v>
                </c:pt>
                <c:pt idx="6738">
                  <c:v>112.31666666666666</c:v>
                </c:pt>
                <c:pt idx="6739">
                  <c:v>112.33333333333333</c:v>
                </c:pt>
                <c:pt idx="6740">
                  <c:v>112.35</c:v>
                </c:pt>
                <c:pt idx="6741">
                  <c:v>112.36666666666666</c:v>
                </c:pt>
                <c:pt idx="6742">
                  <c:v>112.38333333333334</c:v>
                </c:pt>
                <c:pt idx="6743">
                  <c:v>112.4</c:v>
                </c:pt>
                <c:pt idx="6744">
                  <c:v>112.41666666666667</c:v>
                </c:pt>
                <c:pt idx="6745">
                  <c:v>112.43333333333334</c:v>
                </c:pt>
                <c:pt idx="6746">
                  <c:v>112.45</c:v>
                </c:pt>
                <c:pt idx="6747">
                  <c:v>112.46666666666667</c:v>
                </c:pt>
                <c:pt idx="6748">
                  <c:v>112.48333333333333</c:v>
                </c:pt>
                <c:pt idx="6749">
                  <c:v>112.5</c:v>
                </c:pt>
                <c:pt idx="6750">
                  <c:v>112.51666666666667</c:v>
                </c:pt>
                <c:pt idx="6751">
                  <c:v>112.53333333333333</c:v>
                </c:pt>
                <c:pt idx="6752">
                  <c:v>112.55</c:v>
                </c:pt>
                <c:pt idx="6753">
                  <c:v>112.56666666666666</c:v>
                </c:pt>
                <c:pt idx="6754">
                  <c:v>112.58333333333333</c:v>
                </c:pt>
                <c:pt idx="6755">
                  <c:v>112.6</c:v>
                </c:pt>
                <c:pt idx="6756">
                  <c:v>112.61666666666666</c:v>
                </c:pt>
                <c:pt idx="6757">
                  <c:v>112.63333333333334</c:v>
                </c:pt>
                <c:pt idx="6758">
                  <c:v>112.65</c:v>
                </c:pt>
                <c:pt idx="6759">
                  <c:v>112.66666666666667</c:v>
                </c:pt>
                <c:pt idx="6760">
                  <c:v>112.68333333333334</c:v>
                </c:pt>
                <c:pt idx="6761">
                  <c:v>112.7</c:v>
                </c:pt>
                <c:pt idx="6762">
                  <c:v>112.71666666666667</c:v>
                </c:pt>
                <c:pt idx="6763">
                  <c:v>112.73333333333333</c:v>
                </c:pt>
                <c:pt idx="6764">
                  <c:v>112.75</c:v>
                </c:pt>
                <c:pt idx="6765">
                  <c:v>112.76666666666667</c:v>
                </c:pt>
                <c:pt idx="6766">
                  <c:v>112.78333333333333</c:v>
                </c:pt>
                <c:pt idx="6767">
                  <c:v>112.8</c:v>
                </c:pt>
                <c:pt idx="6768">
                  <c:v>112.81666666666666</c:v>
                </c:pt>
                <c:pt idx="6769">
                  <c:v>112.83333333333333</c:v>
                </c:pt>
                <c:pt idx="6770">
                  <c:v>112.85</c:v>
                </c:pt>
                <c:pt idx="6771">
                  <c:v>112.86666666666666</c:v>
                </c:pt>
                <c:pt idx="6772">
                  <c:v>112.88333333333334</c:v>
                </c:pt>
                <c:pt idx="6773">
                  <c:v>112.9</c:v>
                </c:pt>
                <c:pt idx="6774">
                  <c:v>112.91666666666667</c:v>
                </c:pt>
                <c:pt idx="6775">
                  <c:v>112.93333333333334</c:v>
                </c:pt>
                <c:pt idx="6776">
                  <c:v>112.95</c:v>
                </c:pt>
                <c:pt idx="6777">
                  <c:v>112.96666666666667</c:v>
                </c:pt>
                <c:pt idx="6778">
                  <c:v>112.98333333333333</c:v>
                </c:pt>
                <c:pt idx="6779">
                  <c:v>113</c:v>
                </c:pt>
                <c:pt idx="6780">
                  <c:v>113.01666666666667</c:v>
                </c:pt>
                <c:pt idx="6781">
                  <c:v>113.03333333333333</c:v>
                </c:pt>
                <c:pt idx="6782">
                  <c:v>113.05</c:v>
                </c:pt>
                <c:pt idx="6783">
                  <c:v>113.06666666666666</c:v>
                </c:pt>
                <c:pt idx="6784">
                  <c:v>113.08333333333333</c:v>
                </c:pt>
                <c:pt idx="6785">
                  <c:v>113.1</c:v>
                </c:pt>
                <c:pt idx="6786">
                  <c:v>113.11666666666666</c:v>
                </c:pt>
                <c:pt idx="6787">
                  <c:v>113.13333333333334</c:v>
                </c:pt>
                <c:pt idx="6788">
                  <c:v>113.15</c:v>
                </c:pt>
                <c:pt idx="6789">
                  <c:v>113.16666666666667</c:v>
                </c:pt>
                <c:pt idx="6790">
                  <c:v>113.18333333333334</c:v>
                </c:pt>
                <c:pt idx="6791">
                  <c:v>113.2</c:v>
                </c:pt>
                <c:pt idx="6792">
                  <c:v>113.21666666666667</c:v>
                </c:pt>
                <c:pt idx="6793">
                  <c:v>113.23333333333333</c:v>
                </c:pt>
                <c:pt idx="6794">
                  <c:v>113.25</c:v>
                </c:pt>
                <c:pt idx="6795">
                  <c:v>113.26666666666667</c:v>
                </c:pt>
                <c:pt idx="6796">
                  <c:v>113.28333333333333</c:v>
                </c:pt>
                <c:pt idx="6797">
                  <c:v>113.3</c:v>
                </c:pt>
                <c:pt idx="6798">
                  <c:v>113.31666666666666</c:v>
                </c:pt>
                <c:pt idx="6799">
                  <c:v>113.33333333333333</c:v>
                </c:pt>
                <c:pt idx="6800">
                  <c:v>113.35</c:v>
                </c:pt>
                <c:pt idx="6801">
                  <c:v>113.36666666666666</c:v>
                </c:pt>
                <c:pt idx="6802">
                  <c:v>113.38333333333334</c:v>
                </c:pt>
                <c:pt idx="6803">
                  <c:v>113.4</c:v>
                </c:pt>
                <c:pt idx="6804">
                  <c:v>113.41666666666667</c:v>
                </c:pt>
                <c:pt idx="6805">
                  <c:v>113.43333333333334</c:v>
                </c:pt>
                <c:pt idx="6806">
                  <c:v>113.45</c:v>
                </c:pt>
                <c:pt idx="6807">
                  <c:v>113.46666666666667</c:v>
                </c:pt>
                <c:pt idx="6808">
                  <c:v>113.48333333333333</c:v>
                </c:pt>
                <c:pt idx="6809">
                  <c:v>113.5</c:v>
                </c:pt>
                <c:pt idx="6810">
                  <c:v>113.51666666666667</c:v>
                </c:pt>
                <c:pt idx="6811">
                  <c:v>113.53333333333333</c:v>
                </c:pt>
                <c:pt idx="6812">
                  <c:v>113.55</c:v>
                </c:pt>
                <c:pt idx="6813">
                  <c:v>113.56666666666666</c:v>
                </c:pt>
                <c:pt idx="6814">
                  <c:v>113.58333333333333</c:v>
                </c:pt>
                <c:pt idx="6815">
                  <c:v>113.6</c:v>
                </c:pt>
                <c:pt idx="6816">
                  <c:v>113.61666666666666</c:v>
                </c:pt>
                <c:pt idx="6817">
                  <c:v>113.63333333333334</c:v>
                </c:pt>
                <c:pt idx="6818">
                  <c:v>113.65</c:v>
                </c:pt>
                <c:pt idx="6819">
                  <c:v>113.66666666666667</c:v>
                </c:pt>
                <c:pt idx="6820">
                  <c:v>113.68333333333334</c:v>
                </c:pt>
                <c:pt idx="6821">
                  <c:v>113.7</c:v>
                </c:pt>
                <c:pt idx="6822">
                  <c:v>113.71666666666667</c:v>
                </c:pt>
                <c:pt idx="6823">
                  <c:v>113.73333333333333</c:v>
                </c:pt>
                <c:pt idx="6824">
                  <c:v>113.75</c:v>
                </c:pt>
                <c:pt idx="6825">
                  <c:v>113.76666666666667</c:v>
                </c:pt>
                <c:pt idx="6826">
                  <c:v>113.78333333333333</c:v>
                </c:pt>
                <c:pt idx="6827">
                  <c:v>113.8</c:v>
                </c:pt>
                <c:pt idx="6828">
                  <c:v>113.81666666666666</c:v>
                </c:pt>
                <c:pt idx="6829">
                  <c:v>113.83333333333333</c:v>
                </c:pt>
                <c:pt idx="6830">
                  <c:v>113.85</c:v>
                </c:pt>
                <c:pt idx="6831">
                  <c:v>113.86666666666666</c:v>
                </c:pt>
                <c:pt idx="6832">
                  <c:v>113.88333333333334</c:v>
                </c:pt>
                <c:pt idx="6833">
                  <c:v>113.9</c:v>
                </c:pt>
                <c:pt idx="6834">
                  <c:v>113.91666666666667</c:v>
                </c:pt>
                <c:pt idx="6835">
                  <c:v>113.93333333333334</c:v>
                </c:pt>
                <c:pt idx="6836">
                  <c:v>113.95</c:v>
                </c:pt>
                <c:pt idx="6837">
                  <c:v>113.96666666666667</c:v>
                </c:pt>
                <c:pt idx="6838">
                  <c:v>113.98333333333333</c:v>
                </c:pt>
                <c:pt idx="6839">
                  <c:v>114</c:v>
                </c:pt>
                <c:pt idx="6840">
                  <c:v>114.01666666666667</c:v>
                </c:pt>
                <c:pt idx="6841">
                  <c:v>114.03333333333333</c:v>
                </c:pt>
                <c:pt idx="6842">
                  <c:v>114.05</c:v>
                </c:pt>
                <c:pt idx="6843">
                  <c:v>114.06666666666666</c:v>
                </c:pt>
                <c:pt idx="6844">
                  <c:v>114.08333333333333</c:v>
                </c:pt>
                <c:pt idx="6845">
                  <c:v>114.1</c:v>
                </c:pt>
                <c:pt idx="6846">
                  <c:v>114.11666666666666</c:v>
                </c:pt>
                <c:pt idx="6847">
                  <c:v>114.13333333333334</c:v>
                </c:pt>
                <c:pt idx="6848">
                  <c:v>114.15</c:v>
                </c:pt>
                <c:pt idx="6849">
                  <c:v>114.16666666666667</c:v>
                </c:pt>
                <c:pt idx="6850">
                  <c:v>114.18333333333334</c:v>
                </c:pt>
                <c:pt idx="6851">
                  <c:v>114.2</c:v>
                </c:pt>
                <c:pt idx="6852">
                  <c:v>114.21666666666667</c:v>
                </c:pt>
                <c:pt idx="6853">
                  <c:v>114.23333333333333</c:v>
                </c:pt>
                <c:pt idx="6854">
                  <c:v>114.25</c:v>
                </c:pt>
                <c:pt idx="6855">
                  <c:v>114.26666666666667</c:v>
                </c:pt>
                <c:pt idx="6856">
                  <c:v>114.28333333333333</c:v>
                </c:pt>
                <c:pt idx="6857">
                  <c:v>114.3</c:v>
                </c:pt>
                <c:pt idx="6858">
                  <c:v>114.31666666666666</c:v>
                </c:pt>
                <c:pt idx="6859">
                  <c:v>114.33333333333333</c:v>
                </c:pt>
                <c:pt idx="6860">
                  <c:v>114.35</c:v>
                </c:pt>
                <c:pt idx="6861">
                  <c:v>114.36666666666666</c:v>
                </c:pt>
                <c:pt idx="6862">
                  <c:v>114.38333333333334</c:v>
                </c:pt>
                <c:pt idx="6863">
                  <c:v>114.4</c:v>
                </c:pt>
                <c:pt idx="6864">
                  <c:v>114.41666666666667</c:v>
                </c:pt>
                <c:pt idx="6865">
                  <c:v>114.43333333333334</c:v>
                </c:pt>
                <c:pt idx="6866">
                  <c:v>114.45</c:v>
                </c:pt>
                <c:pt idx="6867">
                  <c:v>114.46666666666667</c:v>
                </c:pt>
                <c:pt idx="6868">
                  <c:v>114.48333333333333</c:v>
                </c:pt>
                <c:pt idx="6869">
                  <c:v>114.5</c:v>
                </c:pt>
                <c:pt idx="6870">
                  <c:v>114.51666666666667</c:v>
                </c:pt>
                <c:pt idx="6871">
                  <c:v>114.53333333333333</c:v>
                </c:pt>
                <c:pt idx="6872">
                  <c:v>114.55</c:v>
                </c:pt>
                <c:pt idx="6873">
                  <c:v>114.56666666666666</c:v>
                </c:pt>
                <c:pt idx="6874">
                  <c:v>114.58333333333333</c:v>
                </c:pt>
                <c:pt idx="6875">
                  <c:v>114.6</c:v>
                </c:pt>
                <c:pt idx="6876">
                  <c:v>114.61666666666666</c:v>
                </c:pt>
                <c:pt idx="6877">
                  <c:v>114.63333333333334</c:v>
                </c:pt>
                <c:pt idx="6878">
                  <c:v>114.65</c:v>
                </c:pt>
                <c:pt idx="6879">
                  <c:v>114.66666666666667</c:v>
                </c:pt>
                <c:pt idx="6880">
                  <c:v>114.68333333333334</c:v>
                </c:pt>
                <c:pt idx="6881">
                  <c:v>114.7</c:v>
                </c:pt>
                <c:pt idx="6882">
                  <c:v>114.71666666666667</c:v>
                </c:pt>
                <c:pt idx="6883">
                  <c:v>114.73333333333333</c:v>
                </c:pt>
                <c:pt idx="6884">
                  <c:v>114.75</c:v>
                </c:pt>
                <c:pt idx="6885">
                  <c:v>114.76666666666667</c:v>
                </c:pt>
                <c:pt idx="6886">
                  <c:v>114.78333333333333</c:v>
                </c:pt>
                <c:pt idx="6887">
                  <c:v>114.8</c:v>
                </c:pt>
                <c:pt idx="6888">
                  <c:v>114.81666666666666</c:v>
                </c:pt>
                <c:pt idx="6889">
                  <c:v>114.83333333333333</c:v>
                </c:pt>
                <c:pt idx="6890">
                  <c:v>114.85</c:v>
                </c:pt>
                <c:pt idx="6891">
                  <c:v>114.86666666666666</c:v>
                </c:pt>
                <c:pt idx="6892">
                  <c:v>114.88333333333334</c:v>
                </c:pt>
                <c:pt idx="6893">
                  <c:v>114.9</c:v>
                </c:pt>
                <c:pt idx="6894">
                  <c:v>114.91666666666667</c:v>
                </c:pt>
                <c:pt idx="6895">
                  <c:v>114.93333333333334</c:v>
                </c:pt>
                <c:pt idx="6896">
                  <c:v>114.95</c:v>
                </c:pt>
                <c:pt idx="6897">
                  <c:v>114.96666666666667</c:v>
                </c:pt>
                <c:pt idx="6898">
                  <c:v>114.98333333333333</c:v>
                </c:pt>
                <c:pt idx="6899">
                  <c:v>115</c:v>
                </c:pt>
                <c:pt idx="6900">
                  <c:v>115.01666666666667</c:v>
                </c:pt>
                <c:pt idx="6901">
                  <c:v>115.03333333333333</c:v>
                </c:pt>
                <c:pt idx="6902">
                  <c:v>115.05</c:v>
                </c:pt>
                <c:pt idx="6903">
                  <c:v>115.06666666666666</c:v>
                </c:pt>
                <c:pt idx="6904">
                  <c:v>115.08333333333333</c:v>
                </c:pt>
                <c:pt idx="6905">
                  <c:v>115.1</c:v>
                </c:pt>
                <c:pt idx="6906">
                  <c:v>115.11666666666666</c:v>
                </c:pt>
                <c:pt idx="6907">
                  <c:v>115.13333333333334</c:v>
                </c:pt>
                <c:pt idx="6908">
                  <c:v>115.15</c:v>
                </c:pt>
                <c:pt idx="6909">
                  <c:v>115.16666666666667</c:v>
                </c:pt>
                <c:pt idx="6910">
                  <c:v>115.18333333333334</c:v>
                </c:pt>
                <c:pt idx="6911">
                  <c:v>115.2</c:v>
                </c:pt>
                <c:pt idx="6912">
                  <c:v>115.21666666666667</c:v>
                </c:pt>
                <c:pt idx="6913">
                  <c:v>115.23333333333333</c:v>
                </c:pt>
                <c:pt idx="6914">
                  <c:v>115.25</c:v>
                </c:pt>
                <c:pt idx="6915">
                  <c:v>115.26666666666667</c:v>
                </c:pt>
                <c:pt idx="6916">
                  <c:v>115.28333333333333</c:v>
                </c:pt>
                <c:pt idx="6917">
                  <c:v>115.3</c:v>
                </c:pt>
                <c:pt idx="6918">
                  <c:v>115.31666666666666</c:v>
                </c:pt>
                <c:pt idx="6919">
                  <c:v>115.33333333333333</c:v>
                </c:pt>
                <c:pt idx="6920">
                  <c:v>115.35</c:v>
                </c:pt>
                <c:pt idx="6921">
                  <c:v>115.36666666666666</c:v>
                </c:pt>
                <c:pt idx="6922">
                  <c:v>115.38333333333334</c:v>
                </c:pt>
                <c:pt idx="6923">
                  <c:v>115.4</c:v>
                </c:pt>
                <c:pt idx="6924">
                  <c:v>115.41666666666667</c:v>
                </c:pt>
                <c:pt idx="6925">
                  <c:v>115.43333333333334</c:v>
                </c:pt>
                <c:pt idx="6926">
                  <c:v>115.45</c:v>
                </c:pt>
                <c:pt idx="6927">
                  <c:v>115.46666666666667</c:v>
                </c:pt>
                <c:pt idx="6928">
                  <c:v>115.48333333333333</c:v>
                </c:pt>
                <c:pt idx="6929">
                  <c:v>115.5</c:v>
                </c:pt>
                <c:pt idx="6930">
                  <c:v>115.51666666666667</c:v>
                </c:pt>
                <c:pt idx="6931">
                  <c:v>115.53333333333333</c:v>
                </c:pt>
                <c:pt idx="6932">
                  <c:v>115.55</c:v>
                </c:pt>
                <c:pt idx="6933">
                  <c:v>115.56666666666666</c:v>
                </c:pt>
                <c:pt idx="6934">
                  <c:v>115.58333333333333</c:v>
                </c:pt>
                <c:pt idx="6935">
                  <c:v>115.6</c:v>
                </c:pt>
                <c:pt idx="6936">
                  <c:v>115.61666666666666</c:v>
                </c:pt>
                <c:pt idx="6937">
                  <c:v>115.63333333333334</c:v>
                </c:pt>
                <c:pt idx="6938">
                  <c:v>115.65</c:v>
                </c:pt>
                <c:pt idx="6939">
                  <c:v>115.66666666666667</c:v>
                </c:pt>
                <c:pt idx="6940">
                  <c:v>115.68333333333334</c:v>
                </c:pt>
                <c:pt idx="6941">
                  <c:v>115.7</c:v>
                </c:pt>
                <c:pt idx="6942">
                  <c:v>115.71666666666667</c:v>
                </c:pt>
                <c:pt idx="6943">
                  <c:v>115.73333333333333</c:v>
                </c:pt>
                <c:pt idx="6944">
                  <c:v>115.75</c:v>
                </c:pt>
                <c:pt idx="6945">
                  <c:v>115.76666666666667</c:v>
                </c:pt>
                <c:pt idx="6946">
                  <c:v>115.78333333333333</c:v>
                </c:pt>
                <c:pt idx="6947">
                  <c:v>115.8</c:v>
                </c:pt>
                <c:pt idx="6948">
                  <c:v>115.81666666666666</c:v>
                </c:pt>
                <c:pt idx="6949">
                  <c:v>115.83333333333333</c:v>
                </c:pt>
                <c:pt idx="6950">
                  <c:v>115.85</c:v>
                </c:pt>
                <c:pt idx="6951">
                  <c:v>115.86666666666666</c:v>
                </c:pt>
                <c:pt idx="6952">
                  <c:v>115.88333333333334</c:v>
                </c:pt>
                <c:pt idx="6953">
                  <c:v>115.9</c:v>
                </c:pt>
                <c:pt idx="6954">
                  <c:v>115.91666666666667</c:v>
                </c:pt>
                <c:pt idx="6955">
                  <c:v>115.93333333333334</c:v>
                </c:pt>
                <c:pt idx="6956">
                  <c:v>115.95</c:v>
                </c:pt>
                <c:pt idx="6957">
                  <c:v>115.96666666666667</c:v>
                </c:pt>
                <c:pt idx="6958">
                  <c:v>115.98333333333333</c:v>
                </c:pt>
                <c:pt idx="6959">
                  <c:v>116</c:v>
                </c:pt>
                <c:pt idx="6960">
                  <c:v>116.01666666666667</c:v>
                </c:pt>
                <c:pt idx="6961">
                  <c:v>116.03333333333333</c:v>
                </c:pt>
                <c:pt idx="6962">
                  <c:v>116.05</c:v>
                </c:pt>
                <c:pt idx="6963">
                  <c:v>116.06666666666666</c:v>
                </c:pt>
                <c:pt idx="6964">
                  <c:v>116.08333333333333</c:v>
                </c:pt>
                <c:pt idx="6965">
                  <c:v>116.1</c:v>
                </c:pt>
                <c:pt idx="6966">
                  <c:v>116.11666666666666</c:v>
                </c:pt>
                <c:pt idx="6967">
                  <c:v>116.13333333333334</c:v>
                </c:pt>
                <c:pt idx="6968">
                  <c:v>116.15</c:v>
                </c:pt>
                <c:pt idx="6969">
                  <c:v>116.16666666666667</c:v>
                </c:pt>
                <c:pt idx="6970">
                  <c:v>116.18333333333334</c:v>
                </c:pt>
                <c:pt idx="6971">
                  <c:v>116.2</c:v>
                </c:pt>
                <c:pt idx="6972">
                  <c:v>116.21666666666667</c:v>
                </c:pt>
                <c:pt idx="6973">
                  <c:v>116.23333333333333</c:v>
                </c:pt>
                <c:pt idx="6974">
                  <c:v>116.25</c:v>
                </c:pt>
                <c:pt idx="6975">
                  <c:v>116.26666666666667</c:v>
                </c:pt>
                <c:pt idx="6976">
                  <c:v>116.28333333333333</c:v>
                </c:pt>
                <c:pt idx="6977">
                  <c:v>116.3</c:v>
                </c:pt>
                <c:pt idx="6978">
                  <c:v>116.31666666666666</c:v>
                </c:pt>
                <c:pt idx="6979">
                  <c:v>116.33333333333333</c:v>
                </c:pt>
                <c:pt idx="6980">
                  <c:v>116.35</c:v>
                </c:pt>
                <c:pt idx="6981">
                  <c:v>116.36666666666666</c:v>
                </c:pt>
                <c:pt idx="6982">
                  <c:v>116.38333333333334</c:v>
                </c:pt>
                <c:pt idx="6983">
                  <c:v>116.4</c:v>
                </c:pt>
                <c:pt idx="6984">
                  <c:v>116.41666666666667</c:v>
                </c:pt>
                <c:pt idx="6985">
                  <c:v>116.43333333333334</c:v>
                </c:pt>
                <c:pt idx="6986">
                  <c:v>116.45</c:v>
                </c:pt>
                <c:pt idx="6987">
                  <c:v>116.46666666666667</c:v>
                </c:pt>
                <c:pt idx="6988">
                  <c:v>116.48333333333333</c:v>
                </c:pt>
                <c:pt idx="6989">
                  <c:v>116.5</c:v>
                </c:pt>
                <c:pt idx="6990">
                  <c:v>116.51666666666667</c:v>
                </c:pt>
                <c:pt idx="6991">
                  <c:v>116.53333333333333</c:v>
                </c:pt>
                <c:pt idx="6992">
                  <c:v>116.55</c:v>
                </c:pt>
                <c:pt idx="6993">
                  <c:v>116.56666666666666</c:v>
                </c:pt>
                <c:pt idx="6994">
                  <c:v>116.58333333333333</c:v>
                </c:pt>
                <c:pt idx="6995">
                  <c:v>116.6</c:v>
                </c:pt>
                <c:pt idx="6996">
                  <c:v>116.61666666666666</c:v>
                </c:pt>
                <c:pt idx="6997">
                  <c:v>116.63333333333334</c:v>
                </c:pt>
                <c:pt idx="6998">
                  <c:v>116.65</c:v>
                </c:pt>
                <c:pt idx="6999">
                  <c:v>116.66666666666667</c:v>
                </c:pt>
                <c:pt idx="7000">
                  <c:v>116.68333333333334</c:v>
                </c:pt>
                <c:pt idx="7001">
                  <c:v>116.7</c:v>
                </c:pt>
                <c:pt idx="7002">
                  <c:v>116.71666666666667</c:v>
                </c:pt>
                <c:pt idx="7003">
                  <c:v>116.73333333333333</c:v>
                </c:pt>
                <c:pt idx="7004">
                  <c:v>116.75</c:v>
                </c:pt>
                <c:pt idx="7005">
                  <c:v>116.76666666666667</c:v>
                </c:pt>
                <c:pt idx="7006">
                  <c:v>116.78333333333333</c:v>
                </c:pt>
                <c:pt idx="7007">
                  <c:v>116.8</c:v>
                </c:pt>
                <c:pt idx="7008">
                  <c:v>116.81666666666666</c:v>
                </c:pt>
                <c:pt idx="7009">
                  <c:v>116.83333333333333</c:v>
                </c:pt>
                <c:pt idx="7010">
                  <c:v>116.85</c:v>
                </c:pt>
                <c:pt idx="7011">
                  <c:v>116.86666666666666</c:v>
                </c:pt>
                <c:pt idx="7012">
                  <c:v>116.88333333333334</c:v>
                </c:pt>
                <c:pt idx="7013">
                  <c:v>116.9</c:v>
                </c:pt>
                <c:pt idx="7014">
                  <c:v>116.91666666666667</c:v>
                </c:pt>
                <c:pt idx="7015">
                  <c:v>116.93333333333334</c:v>
                </c:pt>
                <c:pt idx="7016">
                  <c:v>116.95</c:v>
                </c:pt>
                <c:pt idx="7017">
                  <c:v>116.96666666666667</c:v>
                </c:pt>
                <c:pt idx="7018">
                  <c:v>116.98333333333333</c:v>
                </c:pt>
                <c:pt idx="7019">
                  <c:v>117</c:v>
                </c:pt>
                <c:pt idx="7020">
                  <c:v>117.01666666666667</c:v>
                </c:pt>
                <c:pt idx="7021">
                  <c:v>117.03333333333333</c:v>
                </c:pt>
                <c:pt idx="7022">
                  <c:v>117.05</c:v>
                </c:pt>
                <c:pt idx="7023">
                  <c:v>117.06666666666666</c:v>
                </c:pt>
                <c:pt idx="7024">
                  <c:v>117.08333333333333</c:v>
                </c:pt>
                <c:pt idx="7025">
                  <c:v>117.1</c:v>
                </c:pt>
                <c:pt idx="7026">
                  <c:v>117.11666666666666</c:v>
                </c:pt>
                <c:pt idx="7027">
                  <c:v>117.13333333333334</c:v>
                </c:pt>
                <c:pt idx="7028">
                  <c:v>117.15</c:v>
                </c:pt>
                <c:pt idx="7029">
                  <c:v>117.16666666666667</c:v>
                </c:pt>
                <c:pt idx="7030">
                  <c:v>117.18333333333334</c:v>
                </c:pt>
                <c:pt idx="7031">
                  <c:v>117.2</c:v>
                </c:pt>
                <c:pt idx="7032">
                  <c:v>117.21666666666667</c:v>
                </c:pt>
                <c:pt idx="7033">
                  <c:v>117.23333333333333</c:v>
                </c:pt>
                <c:pt idx="7034">
                  <c:v>117.25</c:v>
                </c:pt>
                <c:pt idx="7035">
                  <c:v>117.26666666666667</c:v>
                </c:pt>
                <c:pt idx="7036">
                  <c:v>117.28333333333333</c:v>
                </c:pt>
                <c:pt idx="7037">
                  <c:v>117.3</c:v>
                </c:pt>
                <c:pt idx="7038">
                  <c:v>117.31666666666666</c:v>
                </c:pt>
                <c:pt idx="7039">
                  <c:v>117.33333333333333</c:v>
                </c:pt>
                <c:pt idx="7040">
                  <c:v>117.35</c:v>
                </c:pt>
                <c:pt idx="7041">
                  <c:v>117.36666666666666</c:v>
                </c:pt>
                <c:pt idx="7042">
                  <c:v>117.38333333333334</c:v>
                </c:pt>
                <c:pt idx="7043">
                  <c:v>117.4</c:v>
                </c:pt>
                <c:pt idx="7044">
                  <c:v>117.41666666666667</c:v>
                </c:pt>
                <c:pt idx="7045">
                  <c:v>117.43333333333334</c:v>
                </c:pt>
                <c:pt idx="7046">
                  <c:v>117.45</c:v>
                </c:pt>
                <c:pt idx="7047">
                  <c:v>117.46666666666667</c:v>
                </c:pt>
                <c:pt idx="7048">
                  <c:v>117.48333333333333</c:v>
                </c:pt>
                <c:pt idx="7049">
                  <c:v>117.5</c:v>
                </c:pt>
                <c:pt idx="7050">
                  <c:v>117.51666666666667</c:v>
                </c:pt>
                <c:pt idx="7051">
                  <c:v>117.53333333333333</c:v>
                </c:pt>
                <c:pt idx="7052">
                  <c:v>117.55</c:v>
                </c:pt>
                <c:pt idx="7053">
                  <c:v>117.56666666666666</c:v>
                </c:pt>
                <c:pt idx="7054">
                  <c:v>117.58333333333333</c:v>
                </c:pt>
                <c:pt idx="7055">
                  <c:v>117.6</c:v>
                </c:pt>
                <c:pt idx="7056">
                  <c:v>117.61666666666666</c:v>
                </c:pt>
                <c:pt idx="7057">
                  <c:v>117.63333333333334</c:v>
                </c:pt>
                <c:pt idx="7058">
                  <c:v>117.65</c:v>
                </c:pt>
                <c:pt idx="7059">
                  <c:v>117.66666666666667</c:v>
                </c:pt>
                <c:pt idx="7060">
                  <c:v>117.68333333333334</c:v>
                </c:pt>
                <c:pt idx="7061">
                  <c:v>117.7</c:v>
                </c:pt>
                <c:pt idx="7062">
                  <c:v>117.71666666666667</c:v>
                </c:pt>
                <c:pt idx="7063">
                  <c:v>117.73333333333333</c:v>
                </c:pt>
                <c:pt idx="7064">
                  <c:v>117.75</c:v>
                </c:pt>
                <c:pt idx="7065">
                  <c:v>117.76666666666667</c:v>
                </c:pt>
                <c:pt idx="7066">
                  <c:v>117.78333333333333</c:v>
                </c:pt>
                <c:pt idx="7067">
                  <c:v>117.8</c:v>
                </c:pt>
                <c:pt idx="7068">
                  <c:v>117.81666666666666</c:v>
                </c:pt>
                <c:pt idx="7069">
                  <c:v>117.83333333333333</c:v>
                </c:pt>
                <c:pt idx="7070">
                  <c:v>117.85</c:v>
                </c:pt>
                <c:pt idx="7071">
                  <c:v>117.86666666666666</c:v>
                </c:pt>
                <c:pt idx="7072">
                  <c:v>117.88333333333334</c:v>
                </c:pt>
                <c:pt idx="7073">
                  <c:v>117.9</c:v>
                </c:pt>
                <c:pt idx="7074">
                  <c:v>117.91666666666667</c:v>
                </c:pt>
                <c:pt idx="7075">
                  <c:v>117.93333333333334</c:v>
                </c:pt>
                <c:pt idx="7076">
                  <c:v>117.95</c:v>
                </c:pt>
                <c:pt idx="7077">
                  <c:v>117.96666666666667</c:v>
                </c:pt>
                <c:pt idx="7078">
                  <c:v>117.98333333333333</c:v>
                </c:pt>
                <c:pt idx="7079">
                  <c:v>118</c:v>
                </c:pt>
                <c:pt idx="7080">
                  <c:v>118.01666666666667</c:v>
                </c:pt>
                <c:pt idx="7081">
                  <c:v>118.03333333333333</c:v>
                </c:pt>
                <c:pt idx="7082">
                  <c:v>118.05</c:v>
                </c:pt>
                <c:pt idx="7083">
                  <c:v>118.06666666666666</c:v>
                </c:pt>
                <c:pt idx="7084">
                  <c:v>118.08333333333333</c:v>
                </c:pt>
                <c:pt idx="7085">
                  <c:v>118.1</c:v>
                </c:pt>
                <c:pt idx="7086">
                  <c:v>118.11666666666666</c:v>
                </c:pt>
                <c:pt idx="7087">
                  <c:v>118.13333333333334</c:v>
                </c:pt>
                <c:pt idx="7088">
                  <c:v>118.15</c:v>
                </c:pt>
                <c:pt idx="7089">
                  <c:v>118.16666666666667</c:v>
                </c:pt>
                <c:pt idx="7090">
                  <c:v>118.18333333333334</c:v>
                </c:pt>
                <c:pt idx="7091">
                  <c:v>118.2</c:v>
                </c:pt>
                <c:pt idx="7092">
                  <c:v>118.21666666666667</c:v>
                </c:pt>
                <c:pt idx="7093">
                  <c:v>118.23333333333333</c:v>
                </c:pt>
                <c:pt idx="7094">
                  <c:v>118.25</c:v>
                </c:pt>
                <c:pt idx="7095">
                  <c:v>118.26666666666667</c:v>
                </c:pt>
                <c:pt idx="7096">
                  <c:v>118.28333333333333</c:v>
                </c:pt>
                <c:pt idx="7097">
                  <c:v>118.3</c:v>
                </c:pt>
                <c:pt idx="7098">
                  <c:v>118.31666666666666</c:v>
                </c:pt>
                <c:pt idx="7099">
                  <c:v>118.33333333333333</c:v>
                </c:pt>
                <c:pt idx="7100">
                  <c:v>118.35</c:v>
                </c:pt>
                <c:pt idx="7101">
                  <c:v>118.36666666666666</c:v>
                </c:pt>
                <c:pt idx="7102">
                  <c:v>118.38333333333334</c:v>
                </c:pt>
                <c:pt idx="7103">
                  <c:v>118.4</c:v>
                </c:pt>
                <c:pt idx="7104">
                  <c:v>118.41666666666667</c:v>
                </c:pt>
                <c:pt idx="7105">
                  <c:v>118.43333333333334</c:v>
                </c:pt>
                <c:pt idx="7106">
                  <c:v>118.45</c:v>
                </c:pt>
                <c:pt idx="7107">
                  <c:v>118.46666666666667</c:v>
                </c:pt>
                <c:pt idx="7108">
                  <c:v>118.48333333333333</c:v>
                </c:pt>
                <c:pt idx="7109">
                  <c:v>118.5</c:v>
                </c:pt>
                <c:pt idx="7110">
                  <c:v>118.51666666666667</c:v>
                </c:pt>
                <c:pt idx="7111">
                  <c:v>118.53333333333333</c:v>
                </c:pt>
                <c:pt idx="7112">
                  <c:v>118.55</c:v>
                </c:pt>
                <c:pt idx="7113">
                  <c:v>118.56666666666666</c:v>
                </c:pt>
                <c:pt idx="7114">
                  <c:v>118.58333333333333</c:v>
                </c:pt>
                <c:pt idx="7115">
                  <c:v>118.6</c:v>
                </c:pt>
                <c:pt idx="7116">
                  <c:v>118.61666666666666</c:v>
                </c:pt>
                <c:pt idx="7117">
                  <c:v>118.63333333333334</c:v>
                </c:pt>
                <c:pt idx="7118">
                  <c:v>118.65</c:v>
                </c:pt>
                <c:pt idx="7119">
                  <c:v>118.66666666666667</c:v>
                </c:pt>
                <c:pt idx="7120">
                  <c:v>118.68333333333334</c:v>
                </c:pt>
                <c:pt idx="7121">
                  <c:v>118.7</c:v>
                </c:pt>
                <c:pt idx="7122">
                  <c:v>118.71666666666667</c:v>
                </c:pt>
                <c:pt idx="7123">
                  <c:v>118.73333333333333</c:v>
                </c:pt>
                <c:pt idx="7124">
                  <c:v>118.75</c:v>
                </c:pt>
                <c:pt idx="7125">
                  <c:v>118.76666666666667</c:v>
                </c:pt>
                <c:pt idx="7126">
                  <c:v>118.78333333333333</c:v>
                </c:pt>
                <c:pt idx="7127">
                  <c:v>118.8</c:v>
                </c:pt>
                <c:pt idx="7128">
                  <c:v>118.81666666666666</c:v>
                </c:pt>
                <c:pt idx="7129">
                  <c:v>118.83333333333333</c:v>
                </c:pt>
                <c:pt idx="7130">
                  <c:v>118.85</c:v>
                </c:pt>
                <c:pt idx="7131">
                  <c:v>118.86666666666666</c:v>
                </c:pt>
                <c:pt idx="7132">
                  <c:v>118.88333333333334</c:v>
                </c:pt>
                <c:pt idx="7133">
                  <c:v>118.9</c:v>
                </c:pt>
                <c:pt idx="7134">
                  <c:v>118.91666666666667</c:v>
                </c:pt>
                <c:pt idx="7135">
                  <c:v>118.93333333333334</c:v>
                </c:pt>
                <c:pt idx="7136">
                  <c:v>118.95</c:v>
                </c:pt>
                <c:pt idx="7137">
                  <c:v>118.96666666666667</c:v>
                </c:pt>
                <c:pt idx="7138">
                  <c:v>118.98333333333333</c:v>
                </c:pt>
                <c:pt idx="7139">
                  <c:v>119</c:v>
                </c:pt>
                <c:pt idx="7140">
                  <c:v>119.01666666666667</c:v>
                </c:pt>
                <c:pt idx="7141">
                  <c:v>119.03333333333333</c:v>
                </c:pt>
                <c:pt idx="7142">
                  <c:v>119.05</c:v>
                </c:pt>
                <c:pt idx="7143">
                  <c:v>119.06666666666666</c:v>
                </c:pt>
                <c:pt idx="7144">
                  <c:v>119.08333333333333</c:v>
                </c:pt>
                <c:pt idx="7145">
                  <c:v>119.1</c:v>
                </c:pt>
                <c:pt idx="7146">
                  <c:v>119.11666666666666</c:v>
                </c:pt>
                <c:pt idx="7147">
                  <c:v>119.13333333333334</c:v>
                </c:pt>
                <c:pt idx="7148">
                  <c:v>119.15</c:v>
                </c:pt>
                <c:pt idx="7149">
                  <c:v>119.16666666666667</c:v>
                </c:pt>
                <c:pt idx="7150">
                  <c:v>119.18333333333334</c:v>
                </c:pt>
                <c:pt idx="7151">
                  <c:v>119.2</c:v>
                </c:pt>
                <c:pt idx="7152">
                  <c:v>119.21666666666667</c:v>
                </c:pt>
                <c:pt idx="7153">
                  <c:v>119.23333333333333</c:v>
                </c:pt>
                <c:pt idx="7154">
                  <c:v>119.25</c:v>
                </c:pt>
                <c:pt idx="7155">
                  <c:v>119.26666666666667</c:v>
                </c:pt>
                <c:pt idx="7156">
                  <c:v>119.28333333333333</c:v>
                </c:pt>
                <c:pt idx="7157">
                  <c:v>119.3</c:v>
                </c:pt>
                <c:pt idx="7158">
                  <c:v>119.31666666666666</c:v>
                </c:pt>
                <c:pt idx="7159">
                  <c:v>119.33333333333333</c:v>
                </c:pt>
                <c:pt idx="7160">
                  <c:v>119.35</c:v>
                </c:pt>
                <c:pt idx="7161">
                  <c:v>119.36666666666666</c:v>
                </c:pt>
                <c:pt idx="7162">
                  <c:v>119.38333333333334</c:v>
                </c:pt>
                <c:pt idx="7163">
                  <c:v>119.4</c:v>
                </c:pt>
                <c:pt idx="7164">
                  <c:v>119.41666666666667</c:v>
                </c:pt>
                <c:pt idx="7165">
                  <c:v>119.43333333333334</c:v>
                </c:pt>
                <c:pt idx="7166">
                  <c:v>119.45</c:v>
                </c:pt>
                <c:pt idx="7167">
                  <c:v>119.46666666666667</c:v>
                </c:pt>
                <c:pt idx="7168">
                  <c:v>119.48333333333333</c:v>
                </c:pt>
                <c:pt idx="7169">
                  <c:v>119.5</c:v>
                </c:pt>
                <c:pt idx="7170">
                  <c:v>119.51666666666667</c:v>
                </c:pt>
                <c:pt idx="7171">
                  <c:v>119.53333333333333</c:v>
                </c:pt>
                <c:pt idx="7172">
                  <c:v>119.55</c:v>
                </c:pt>
                <c:pt idx="7173">
                  <c:v>119.56666666666666</c:v>
                </c:pt>
                <c:pt idx="7174">
                  <c:v>119.58333333333333</c:v>
                </c:pt>
                <c:pt idx="7175">
                  <c:v>119.6</c:v>
                </c:pt>
                <c:pt idx="7176">
                  <c:v>119.61666666666666</c:v>
                </c:pt>
                <c:pt idx="7177">
                  <c:v>119.63333333333334</c:v>
                </c:pt>
                <c:pt idx="7178">
                  <c:v>119.65</c:v>
                </c:pt>
                <c:pt idx="7179">
                  <c:v>119.66666666666667</c:v>
                </c:pt>
                <c:pt idx="7180">
                  <c:v>119.68333333333334</c:v>
                </c:pt>
                <c:pt idx="7181">
                  <c:v>119.7</c:v>
                </c:pt>
                <c:pt idx="7182">
                  <c:v>119.71666666666667</c:v>
                </c:pt>
                <c:pt idx="7183">
                  <c:v>119.73333333333333</c:v>
                </c:pt>
                <c:pt idx="7184">
                  <c:v>119.75</c:v>
                </c:pt>
                <c:pt idx="7185">
                  <c:v>119.76666666666667</c:v>
                </c:pt>
                <c:pt idx="7186">
                  <c:v>119.78333333333333</c:v>
                </c:pt>
                <c:pt idx="7187">
                  <c:v>119.8</c:v>
                </c:pt>
                <c:pt idx="7188">
                  <c:v>119.81666666666666</c:v>
                </c:pt>
                <c:pt idx="7189">
                  <c:v>119.83333333333333</c:v>
                </c:pt>
                <c:pt idx="7190">
                  <c:v>119.85</c:v>
                </c:pt>
                <c:pt idx="7191">
                  <c:v>119.86666666666666</c:v>
                </c:pt>
                <c:pt idx="7192">
                  <c:v>119.88333333333334</c:v>
                </c:pt>
                <c:pt idx="7193">
                  <c:v>119.9</c:v>
                </c:pt>
                <c:pt idx="7194">
                  <c:v>119.91666666666667</c:v>
                </c:pt>
                <c:pt idx="7195">
                  <c:v>119.93333333333334</c:v>
                </c:pt>
                <c:pt idx="7196">
                  <c:v>119.95</c:v>
                </c:pt>
                <c:pt idx="7197">
                  <c:v>119.96666666666667</c:v>
                </c:pt>
                <c:pt idx="7198">
                  <c:v>119.98333333333333</c:v>
                </c:pt>
                <c:pt idx="7199">
                  <c:v>120</c:v>
                </c:pt>
                <c:pt idx="7200">
                  <c:v>120.01666666666667</c:v>
                </c:pt>
                <c:pt idx="7201">
                  <c:v>120.03333333333333</c:v>
                </c:pt>
                <c:pt idx="7202">
                  <c:v>120.05</c:v>
                </c:pt>
                <c:pt idx="7203">
                  <c:v>120.06666666666666</c:v>
                </c:pt>
                <c:pt idx="7204">
                  <c:v>120.08333333333333</c:v>
                </c:pt>
                <c:pt idx="7205">
                  <c:v>120.1</c:v>
                </c:pt>
                <c:pt idx="7206">
                  <c:v>120.11666666666666</c:v>
                </c:pt>
                <c:pt idx="7207">
                  <c:v>120.13333333333334</c:v>
                </c:pt>
                <c:pt idx="7208">
                  <c:v>120.15</c:v>
                </c:pt>
                <c:pt idx="7209">
                  <c:v>120.16666666666667</c:v>
                </c:pt>
                <c:pt idx="7210">
                  <c:v>120.18333333333334</c:v>
                </c:pt>
                <c:pt idx="7211">
                  <c:v>120.2</c:v>
                </c:pt>
                <c:pt idx="7212">
                  <c:v>120.21666666666667</c:v>
                </c:pt>
                <c:pt idx="7213">
                  <c:v>120.23333333333333</c:v>
                </c:pt>
                <c:pt idx="7214">
                  <c:v>120.25</c:v>
                </c:pt>
                <c:pt idx="7215">
                  <c:v>120.26666666666667</c:v>
                </c:pt>
                <c:pt idx="7216">
                  <c:v>120.28333333333333</c:v>
                </c:pt>
                <c:pt idx="7217">
                  <c:v>120.3</c:v>
                </c:pt>
                <c:pt idx="7218">
                  <c:v>120.31666666666666</c:v>
                </c:pt>
                <c:pt idx="7219">
                  <c:v>120.33333333333333</c:v>
                </c:pt>
                <c:pt idx="7220">
                  <c:v>120.35</c:v>
                </c:pt>
                <c:pt idx="7221">
                  <c:v>120.36666666666666</c:v>
                </c:pt>
                <c:pt idx="7222">
                  <c:v>120.38333333333334</c:v>
                </c:pt>
                <c:pt idx="7223">
                  <c:v>120.4</c:v>
                </c:pt>
                <c:pt idx="7224">
                  <c:v>120.41666666666667</c:v>
                </c:pt>
                <c:pt idx="7225">
                  <c:v>120.43333333333334</c:v>
                </c:pt>
                <c:pt idx="7226">
                  <c:v>120.45</c:v>
                </c:pt>
                <c:pt idx="7227">
                  <c:v>120.46666666666667</c:v>
                </c:pt>
                <c:pt idx="7228">
                  <c:v>120.48333333333333</c:v>
                </c:pt>
                <c:pt idx="7229">
                  <c:v>120.5</c:v>
                </c:pt>
                <c:pt idx="7230">
                  <c:v>120.51666666666667</c:v>
                </c:pt>
                <c:pt idx="7231">
                  <c:v>120.53333333333333</c:v>
                </c:pt>
                <c:pt idx="7232">
                  <c:v>120.55</c:v>
                </c:pt>
                <c:pt idx="7233">
                  <c:v>120.56666666666666</c:v>
                </c:pt>
                <c:pt idx="7234">
                  <c:v>120.58333333333333</c:v>
                </c:pt>
                <c:pt idx="7235">
                  <c:v>120.6</c:v>
                </c:pt>
                <c:pt idx="7236">
                  <c:v>120.61666666666666</c:v>
                </c:pt>
                <c:pt idx="7237">
                  <c:v>120.63333333333334</c:v>
                </c:pt>
                <c:pt idx="7238">
                  <c:v>120.65</c:v>
                </c:pt>
                <c:pt idx="7239">
                  <c:v>120.66666666666667</c:v>
                </c:pt>
                <c:pt idx="7240">
                  <c:v>120.68333333333334</c:v>
                </c:pt>
                <c:pt idx="7241">
                  <c:v>120.7</c:v>
                </c:pt>
                <c:pt idx="7242">
                  <c:v>120.71666666666667</c:v>
                </c:pt>
                <c:pt idx="7243">
                  <c:v>120.73333333333333</c:v>
                </c:pt>
                <c:pt idx="7244">
                  <c:v>120.75</c:v>
                </c:pt>
                <c:pt idx="7245">
                  <c:v>120.76666666666667</c:v>
                </c:pt>
                <c:pt idx="7246">
                  <c:v>120.78333333333333</c:v>
                </c:pt>
                <c:pt idx="7247">
                  <c:v>120.8</c:v>
                </c:pt>
                <c:pt idx="7248">
                  <c:v>120.81666666666666</c:v>
                </c:pt>
                <c:pt idx="7249">
                  <c:v>120.83333333333333</c:v>
                </c:pt>
                <c:pt idx="7250">
                  <c:v>120.85</c:v>
                </c:pt>
                <c:pt idx="7251">
                  <c:v>120.86666666666666</c:v>
                </c:pt>
                <c:pt idx="7252">
                  <c:v>120.88333333333334</c:v>
                </c:pt>
                <c:pt idx="7253">
                  <c:v>120.9</c:v>
                </c:pt>
                <c:pt idx="7254">
                  <c:v>120.91666666666667</c:v>
                </c:pt>
                <c:pt idx="7255">
                  <c:v>120.93333333333334</c:v>
                </c:pt>
                <c:pt idx="7256">
                  <c:v>120.95</c:v>
                </c:pt>
                <c:pt idx="7257">
                  <c:v>120.96666666666667</c:v>
                </c:pt>
                <c:pt idx="7258">
                  <c:v>120.98333333333333</c:v>
                </c:pt>
                <c:pt idx="7259">
                  <c:v>121</c:v>
                </c:pt>
                <c:pt idx="7260">
                  <c:v>121.01666666666667</c:v>
                </c:pt>
                <c:pt idx="7261">
                  <c:v>121.03333333333333</c:v>
                </c:pt>
                <c:pt idx="7262">
                  <c:v>121.05</c:v>
                </c:pt>
                <c:pt idx="7263">
                  <c:v>121.06666666666666</c:v>
                </c:pt>
                <c:pt idx="7264">
                  <c:v>121.08333333333333</c:v>
                </c:pt>
                <c:pt idx="7265">
                  <c:v>121.1</c:v>
                </c:pt>
                <c:pt idx="7266">
                  <c:v>121.11666666666666</c:v>
                </c:pt>
                <c:pt idx="7267">
                  <c:v>121.13333333333334</c:v>
                </c:pt>
                <c:pt idx="7268">
                  <c:v>121.15</c:v>
                </c:pt>
                <c:pt idx="7269">
                  <c:v>121.16666666666667</c:v>
                </c:pt>
                <c:pt idx="7270">
                  <c:v>121.18333333333334</c:v>
                </c:pt>
                <c:pt idx="7271">
                  <c:v>121.2</c:v>
                </c:pt>
                <c:pt idx="7272">
                  <c:v>121.21666666666667</c:v>
                </c:pt>
                <c:pt idx="7273">
                  <c:v>121.23333333333333</c:v>
                </c:pt>
                <c:pt idx="7274">
                  <c:v>121.25</c:v>
                </c:pt>
                <c:pt idx="7275">
                  <c:v>121.26666666666667</c:v>
                </c:pt>
                <c:pt idx="7276">
                  <c:v>121.28333333333333</c:v>
                </c:pt>
                <c:pt idx="7277">
                  <c:v>121.3</c:v>
                </c:pt>
                <c:pt idx="7278">
                  <c:v>121.31666666666666</c:v>
                </c:pt>
                <c:pt idx="7279">
                  <c:v>121.33333333333333</c:v>
                </c:pt>
                <c:pt idx="7280">
                  <c:v>121.35</c:v>
                </c:pt>
                <c:pt idx="7281">
                  <c:v>121.36666666666666</c:v>
                </c:pt>
                <c:pt idx="7282">
                  <c:v>121.38333333333334</c:v>
                </c:pt>
                <c:pt idx="7283">
                  <c:v>121.4</c:v>
                </c:pt>
                <c:pt idx="7284">
                  <c:v>121.41666666666667</c:v>
                </c:pt>
                <c:pt idx="7285">
                  <c:v>121.43333333333334</c:v>
                </c:pt>
                <c:pt idx="7286">
                  <c:v>121.45</c:v>
                </c:pt>
                <c:pt idx="7287">
                  <c:v>121.46666666666667</c:v>
                </c:pt>
                <c:pt idx="7288">
                  <c:v>121.48333333333333</c:v>
                </c:pt>
                <c:pt idx="7289">
                  <c:v>121.5</c:v>
                </c:pt>
                <c:pt idx="7290">
                  <c:v>121.51666666666667</c:v>
                </c:pt>
                <c:pt idx="7291">
                  <c:v>121.53333333333333</c:v>
                </c:pt>
                <c:pt idx="7292">
                  <c:v>121.55</c:v>
                </c:pt>
                <c:pt idx="7293">
                  <c:v>121.56666666666666</c:v>
                </c:pt>
                <c:pt idx="7294">
                  <c:v>121.58333333333333</c:v>
                </c:pt>
                <c:pt idx="7295">
                  <c:v>121.6</c:v>
                </c:pt>
                <c:pt idx="7296">
                  <c:v>121.61666666666666</c:v>
                </c:pt>
                <c:pt idx="7297">
                  <c:v>121.63333333333334</c:v>
                </c:pt>
                <c:pt idx="7298">
                  <c:v>121.65</c:v>
                </c:pt>
                <c:pt idx="7299">
                  <c:v>121.66666666666667</c:v>
                </c:pt>
                <c:pt idx="7300">
                  <c:v>121.68333333333334</c:v>
                </c:pt>
                <c:pt idx="7301">
                  <c:v>121.7</c:v>
                </c:pt>
                <c:pt idx="7302">
                  <c:v>121.71666666666667</c:v>
                </c:pt>
                <c:pt idx="7303">
                  <c:v>121.73333333333333</c:v>
                </c:pt>
                <c:pt idx="7304">
                  <c:v>121.75</c:v>
                </c:pt>
                <c:pt idx="7305">
                  <c:v>121.76666666666667</c:v>
                </c:pt>
                <c:pt idx="7306">
                  <c:v>121.78333333333333</c:v>
                </c:pt>
                <c:pt idx="7307">
                  <c:v>121.8</c:v>
                </c:pt>
                <c:pt idx="7308">
                  <c:v>121.81666666666666</c:v>
                </c:pt>
                <c:pt idx="7309">
                  <c:v>121.83333333333333</c:v>
                </c:pt>
                <c:pt idx="7310">
                  <c:v>121.85</c:v>
                </c:pt>
                <c:pt idx="7311">
                  <c:v>121.86666666666666</c:v>
                </c:pt>
                <c:pt idx="7312">
                  <c:v>121.88333333333334</c:v>
                </c:pt>
                <c:pt idx="7313">
                  <c:v>121.9</c:v>
                </c:pt>
                <c:pt idx="7314">
                  <c:v>121.91666666666667</c:v>
                </c:pt>
                <c:pt idx="7315">
                  <c:v>121.93333333333334</c:v>
                </c:pt>
                <c:pt idx="7316">
                  <c:v>121.95</c:v>
                </c:pt>
                <c:pt idx="7317">
                  <c:v>121.96666666666667</c:v>
                </c:pt>
                <c:pt idx="7318">
                  <c:v>121.98333333333333</c:v>
                </c:pt>
                <c:pt idx="7319">
                  <c:v>122</c:v>
                </c:pt>
                <c:pt idx="7320">
                  <c:v>122.01666666666667</c:v>
                </c:pt>
                <c:pt idx="7321">
                  <c:v>122.03333333333333</c:v>
                </c:pt>
                <c:pt idx="7322">
                  <c:v>122.05</c:v>
                </c:pt>
                <c:pt idx="7323">
                  <c:v>122.06666666666666</c:v>
                </c:pt>
                <c:pt idx="7324">
                  <c:v>122.08333333333333</c:v>
                </c:pt>
                <c:pt idx="7325">
                  <c:v>122.1</c:v>
                </c:pt>
                <c:pt idx="7326">
                  <c:v>122.11666666666666</c:v>
                </c:pt>
                <c:pt idx="7327">
                  <c:v>122.13333333333334</c:v>
                </c:pt>
                <c:pt idx="7328">
                  <c:v>122.15</c:v>
                </c:pt>
                <c:pt idx="7329">
                  <c:v>122.16666666666667</c:v>
                </c:pt>
                <c:pt idx="7330">
                  <c:v>122.18333333333334</c:v>
                </c:pt>
                <c:pt idx="7331">
                  <c:v>122.2</c:v>
                </c:pt>
                <c:pt idx="7332">
                  <c:v>122.21666666666667</c:v>
                </c:pt>
                <c:pt idx="7333">
                  <c:v>122.23333333333333</c:v>
                </c:pt>
                <c:pt idx="7334">
                  <c:v>122.25</c:v>
                </c:pt>
                <c:pt idx="7335">
                  <c:v>122.26666666666667</c:v>
                </c:pt>
                <c:pt idx="7336">
                  <c:v>122.28333333333333</c:v>
                </c:pt>
                <c:pt idx="7337">
                  <c:v>122.3</c:v>
                </c:pt>
                <c:pt idx="7338">
                  <c:v>122.31666666666666</c:v>
                </c:pt>
                <c:pt idx="7339">
                  <c:v>122.33333333333333</c:v>
                </c:pt>
                <c:pt idx="7340">
                  <c:v>122.35</c:v>
                </c:pt>
                <c:pt idx="7341">
                  <c:v>122.36666666666666</c:v>
                </c:pt>
                <c:pt idx="7342">
                  <c:v>122.38333333333334</c:v>
                </c:pt>
                <c:pt idx="7343">
                  <c:v>122.4</c:v>
                </c:pt>
                <c:pt idx="7344">
                  <c:v>122.41666666666667</c:v>
                </c:pt>
                <c:pt idx="7345">
                  <c:v>122.43333333333334</c:v>
                </c:pt>
                <c:pt idx="7346">
                  <c:v>122.45</c:v>
                </c:pt>
                <c:pt idx="7347">
                  <c:v>122.46666666666667</c:v>
                </c:pt>
                <c:pt idx="7348">
                  <c:v>122.48333333333333</c:v>
                </c:pt>
                <c:pt idx="7349">
                  <c:v>122.5</c:v>
                </c:pt>
                <c:pt idx="7350">
                  <c:v>122.51666666666667</c:v>
                </c:pt>
                <c:pt idx="7351">
                  <c:v>122.53333333333333</c:v>
                </c:pt>
                <c:pt idx="7352">
                  <c:v>122.55</c:v>
                </c:pt>
                <c:pt idx="7353">
                  <c:v>122.56666666666666</c:v>
                </c:pt>
                <c:pt idx="7354">
                  <c:v>122.58333333333333</c:v>
                </c:pt>
                <c:pt idx="7355">
                  <c:v>122.6</c:v>
                </c:pt>
                <c:pt idx="7356">
                  <c:v>122.61666666666666</c:v>
                </c:pt>
                <c:pt idx="7357">
                  <c:v>122.63333333333334</c:v>
                </c:pt>
                <c:pt idx="7358">
                  <c:v>122.65</c:v>
                </c:pt>
                <c:pt idx="7359">
                  <c:v>122.66666666666667</c:v>
                </c:pt>
                <c:pt idx="7360">
                  <c:v>122.68333333333334</c:v>
                </c:pt>
                <c:pt idx="7361">
                  <c:v>122.7</c:v>
                </c:pt>
                <c:pt idx="7362">
                  <c:v>122.71666666666667</c:v>
                </c:pt>
                <c:pt idx="7363">
                  <c:v>122.73333333333333</c:v>
                </c:pt>
                <c:pt idx="7364">
                  <c:v>122.75</c:v>
                </c:pt>
                <c:pt idx="7365">
                  <c:v>122.76666666666667</c:v>
                </c:pt>
                <c:pt idx="7366">
                  <c:v>122.78333333333333</c:v>
                </c:pt>
                <c:pt idx="7367">
                  <c:v>122.8</c:v>
                </c:pt>
                <c:pt idx="7368">
                  <c:v>122.81666666666666</c:v>
                </c:pt>
                <c:pt idx="7369">
                  <c:v>122.83333333333333</c:v>
                </c:pt>
                <c:pt idx="7370">
                  <c:v>122.85</c:v>
                </c:pt>
                <c:pt idx="7371">
                  <c:v>122.86666666666666</c:v>
                </c:pt>
                <c:pt idx="7372">
                  <c:v>122.88333333333334</c:v>
                </c:pt>
                <c:pt idx="7373">
                  <c:v>122.9</c:v>
                </c:pt>
                <c:pt idx="7374">
                  <c:v>122.91666666666667</c:v>
                </c:pt>
                <c:pt idx="7375">
                  <c:v>122.93333333333334</c:v>
                </c:pt>
                <c:pt idx="7376">
                  <c:v>122.95</c:v>
                </c:pt>
                <c:pt idx="7377">
                  <c:v>122.96666666666667</c:v>
                </c:pt>
                <c:pt idx="7378">
                  <c:v>122.98333333333333</c:v>
                </c:pt>
                <c:pt idx="7379">
                  <c:v>123</c:v>
                </c:pt>
                <c:pt idx="7380">
                  <c:v>123.01666666666667</c:v>
                </c:pt>
                <c:pt idx="7381">
                  <c:v>123.03333333333333</c:v>
                </c:pt>
                <c:pt idx="7382">
                  <c:v>123.05</c:v>
                </c:pt>
                <c:pt idx="7383">
                  <c:v>123.06666666666666</c:v>
                </c:pt>
                <c:pt idx="7384">
                  <c:v>123.08333333333333</c:v>
                </c:pt>
                <c:pt idx="7385">
                  <c:v>123.1</c:v>
                </c:pt>
                <c:pt idx="7386">
                  <c:v>123.11666666666666</c:v>
                </c:pt>
                <c:pt idx="7387">
                  <c:v>123.13333333333334</c:v>
                </c:pt>
                <c:pt idx="7388">
                  <c:v>123.15</c:v>
                </c:pt>
                <c:pt idx="7389">
                  <c:v>123.16666666666667</c:v>
                </c:pt>
                <c:pt idx="7390">
                  <c:v>123.18333333333334</c:v>
                </c:pt>
                <c:pt idx="7391">
                  <c:v>123.2</c:v>
                </c:pt>
                <c:pt idx="7392">
                  <c:v>123.21666666666667</c:v>
                </c:pt>
                <c:pt idx="7393">
                  <c:v>123.23333333333333</c:v>
                </c:pt>
                <c:pt idx="7394">
                  <c:v>123.25</c:v>
                </c:pt>
                <c:pt idx="7395">
                  <c:v>123.26666666666667</c:v>
                </c:pt>
                <c:pt idx="7396">
                  <c:v>123.28333333333333</c:v>
                </c:pt>
                <c:pt idx="7397">
                  <c:v>123.3</c:v>
                </c:pt>
                <c:pt idx="7398">
                  <c:v>123.31666666666666</c:v>
                </c:pt>
                <c:pt idx="7399">
                  <c:v>123.33333333333333</c:v>
                </c:pt>
                <c:pt idx="7400">
                  <c:v>123.35</c:v>
                </c:pt>
                <c:pt idx="7401">
                  <c:v>123.36666666666666</c:v>
                </c:pt>
                <c:pt idx="7402">
                  <c:v>123.38333333333334</c:v>
                </c:pt>
                <c:pt idx="7403">
                  <c:v>123.4</c:v>
                </c:pt>
                <c:pt idx="7404">
                  <c:v>123.41666666666667</c:v>
                </c:pt>
                <c:pt idx="7405">
                  <c:v>123.43333333333334</c:v>
                </c:pt>
                <c:pt idx="7406">
                  <c:v>123.45</c:v>
                </c:pt>
                <c:pt idx="7407">
                  <c:v>123.46666666666667</c:v>
                </c:pt>
                <c:pt idx="7408">
                  <c:v>123.48333333333333</c:v>
                </c:pt>
                <c:pt idx="7409">
                  <c:v>123.5</c:v>
                </c:pt>
                <c:pt idx="7410">
                  <c:v>123.51666666666667</c:v>
                </c:pt>
                <c:pt idx="7411">
                  <c:v>123.53333333333333</c:v>
                </c:pt>
                <c:pt idx="7412">
                  <c:v>123.55</c:v>
                </c:pt>
                <c:pt idx="7413">
                  <c:v>123.56666666666666</c:v>
                </c:pt>
                <c:pt idx="7414">
                  <c:v>123.58333333333333</c:v>
                </c:pt>
                <c:pt idx="7415">
                  <c:v>123.6</c:v>
                </c:pt>
                <c:pt idx="7416">
                  <c:v>123.61666666666666</c:v>
                </c:pt>
                <c:pt idx="7417">
                  <c:v>123.63333333333334</c:v>
                </c:pt>
                <c:pt idx="7418">
                  <c:v>123.65</c:v>
                </c:pt>
                <c:pt idx="7419">
                  <c:v>123.66666666666667</c:v>
                </c:pt>
                <c:pt idx="7420">
                  <c:v>123.68333333333334</c:v>
                </c:pt>
                <c:pt idx="7421">
                  <c:v>123.7</c:v>
                </c:pt>
                <c:pt idx="7422">
                  <c:v>123.71666666666667</c:v>
                </c:pt>
                <c:pt idx="7423">
                  <c:v>123.73333333333333</c:v>
                </c:pt>
                <c:pt idx="7424">
                  <c:v>123.75</c:v>
                </c:pt>
                <c:pt idx="7425">
                  <c:v>123.76666666666667</c:v>
                </c:pt>
                <c:pt idx="7426">
                  <c:v>123.78333333333333</c:v>
                </c:pt>
                <c:pt idx="7427">
                  <c:v>123.8</c:v>
                </c:pt>
                <c:pt idx="7428">
                  <c:v>123.81666666666666</c:v>
                </c:pt>
                <c:pt idx="7429">
                  <c:v>123.83333333333333</c:v>
                </c:pt>
                <c:pt idx="7430">
                  <c:v>123.85</c:v>
                </c:pt>
                <c:pt idx="7431">
                  <c:v>123.86666666666666</c:v>
                </c:pt>
                <c:pt idx="7432">
                  <c:v>123.88333333333334</c:v>
                </c:pt>
                <c:pt idx="7433">
                  <c:v>123.9</c:v>
                </c:pt>
                <c:pt idx="7434">
                  <c:v>123.91666666666667</c:v>
                </c:pt>
                <c:pt idx="7435">
                  <c:v>123.93333333333334</c:v>
                </c:pt>
                <c:pt idx="7436">
                  <c:v>123.95</c:v>
                </c:pt>
                <c:pt idx="7437">
                  <c:v>123.96666666666667</c:v>
                </c:pt>
                <c:pt idx="7438">
                  <c:v>123.98333333333333</c:v>
                </c:pt>
                <c:pt idx="7439">
                  <c:v>124</c:v>
                </c:pt>
                <c:pt idx="7440">
                  <c:v>124.01666666666667</c:v>
                </c:pt>
                <c:pt idx="7441">
                  <c:v>124.03333333333333</c:v>
                </c:pt>
                <c:pt idx="7442">
                  <c:v>124.05</c:v>
                </c:pt>
                <c:pt idx="7443">
                  <c:v>124.06666666666666</c:v>
                </c:pt>
                <c:pt idx="7444">
                  <c:v>124.08333333333333</c:v>
                </c:pt>
                <c:pt idx="7445">
                  <c:v>124.1</c:v>
                </c:pt>
                <c:pt idx="7446">
                  <c:v>124.11666666666666</c:v>
                </c:pt>
                <c:pt idx="7447">
                  <c:v>124.13333333333334</c:v>
                </c:pt>
                <c:pt idx="7448">
                  <c:v>124.15</c:v>
                </c:pt>
                <c:pt idx="7449">
                  <c:v>124.16666666666667</c:v>
                </c:pt>
                <c:pt idx="7450">
                  <c:v>124.18333333333334</c:v>
                </c:pt>
                <c:pt idx="7451">
                  <c:v>124.2</c:v>
                </c:pt>
                <c:pt idx="7452">
                  <c:v>124.21666666666667</c:v>
                </c:pt>
                <c:pt idx="7453">
                  <c:v>124.23333333333333</c:v>
                </c:pt>
                <c:pt idx="7454">
                  <c:v>124.25</c:v>
                </c:pt>
                <c:pt idx="7455">
                  <c:v>124.26666666666667</c:v>
                </c:pt>
                <c:pt idx="7456">
                  <c:v>124.28333333333333</c:v>
                </c:pt>
                <c:pt idx="7457">
                  <c:v>124.3</c:v>
                </c:pt>
                <c:pt idx="7458">
                  <c:v>124.31666666666666</c:v>
                </c:pt>
                <c:pt idx="7459">
                  <c:v>124.33333333333333</c:v>
                </c:pt>
                <c:pt idx="7460">
                  <c:v>124.35</c:v>
                </c:pt>
                <c:pt idx="7461">
                  <c:v>124.36666666666666</c:v>
                </c:pt>
                <c:pt idx="7462">
                  <c:v>124.38333333333334</c:v>
                </c:pt>
                <c:pt idx="7463">
                  <c:v>124.4</c:v>
                </c:pt>
                <c:pt idx="7464">
                  <c:v>124.41666666666667</c:v>
                </c:pt>
                <c:pt idx="7465">
                  <c:v>124.43333333333334</c:v>
                </c:pt>
                <c:pt idx="7466">
                  <c:v>124.45</c:v>
                </c:pt>
                <c:pt idx="7467">
                  <c:v>124.46666666666667</c:v>
                </c:pt>
                <c:pt idx="7468">
                  <c:v>124.48333333333333</c:v>
                </c:pt>
                <c:pt idx="7469">
                  <c:v>124.5</c:v>
                </c:pt>
                <c:pt idx="7470">
                  <c:v>124.51666666666667</c:v>
                </c:pt>
                <c:pt idx="7471">
                  <c:v>124.53333333333333</c:v>
                </c:pt>
                <c:pt idx="7472">
                  <c:v>124.55</c:v>
                </c:pt>
                <c:pt idx="7473">
                  <c:v>124.56666666666666</c:v>
                </c:pt>
                <c:pt idx="7474">
                  <c:v>124.58333333333333</c:v>
                </c:pt>
                <c:pt idx="7475">
                  <c:v>124.6</c:v>
                </c:pt>
                <c:pt idx="7476">
                  <c:v>124.61666666666666</c:v>
                </c:pt>
                <c:pt idx="7477">
                  <c:v>124.63333333333334</c:v>
                </c:pt>
                <c:pt idx="7478">
                  <c:v>124.65</c:v>
                </c:pt>
                <c:pt idx="7479">
                  <c:v>124.66666666666667</c:v>
                </c:pt>
                <c:pt idx="7480">
                  <c:v>124.68333333333334</c:v>
                </c:pt>
                <c:pt idx="7481">
                  <c:v>124.7</c:v>
                </c:pt>
                <c:pt idx="7482">
                  <c:v>124.71666666666667</c:v>
                </c:pt>
                <c:pt idx="7483">
                  <c:v>124.73333333333333</c:v>
                </c:pt>
                <c:pt idx="7484">
                  <c:v>124.75</c:v>
                </c:pt>
                <c:pt idx="7485">
                  <c:v>124.76666666666667</c:v>
                </c:pt>
                <c:pt idx="7486">
                  <c:v>124.78333333333333</c:v>
                </c:pt>
                <c:pt idx="7487">
                  <c:v>124.8</c:v>
                </c:pt>
                <c:pt idx="7488">
                  <c:v>124.81666666666666</c:v>
                </c:pt>
                <c:pt idx="7489">
                  <c:v>124.83333333333333</c:v>
                </c:pt>
                <c:pt idx="7490">
                  <c:v>124.85</c:v>
                </c:pt>
                <c:pt idx="7491">
                  <c:v>124.86666666666666</c:v>
                </c:pt>
                <c:pt idx="7492">
                  <c:v>124.88333333333334</c:v>
                </c:pt>
                <c:pt idx="7493">
                  <c:v>124.9</c:v>
                </c:pt>
                <c:pt idx="7494">
                  <c:v>124.91666666666667</c:v>
                </c:pt>
                <c:pt idx="7495">
                  <c:v>124.93333333333334</c:v>
                </c:pt>
                <c:pt idx="7496">
                  <c:v>124.95</c:v>
                </c:pt>
                <c:pt idx="7497">
                  <c:v>124.96666666666667</c:v>
                </c:pt>
                <c:pt idx="7498">
                  <c:v>124.98333333333333</c:v>
                </c:pt>
                <c:pt idx="7499">
                  <c:v>125</c:v>
                </c:pt>
                <c:pt idx="7500">
                  <c:v>125.01666666666667</c:v>
                </c:pt>
                <c:pt idx="7501">
                  <c:v>125.03333333333333</c:v>
                </c:pt>
                <c:pt idx="7502">
                  <c:v>125.05</c:v>
                </c:pt>
                <c:pt idx="7503">
                  <c:v>125.06666666666666</c:v>
                </c:pt>
                <c:pt idx="7504">
                  <c:v>125.08333333333333</c:v>
                </c:pt>
                <c:pt idx="7505">
                  <c:v>125.1</c:v>
                </c:pt>
                <c:pt idx="7506">
                  <c:v>125.11666666666666</c:v>
                </c:pt>
                <c:pt idx="7507">
                  <c:v>125.13333333333334</c:v>
                </c:pt>
                <c:pt idx="7508">
                  <c:v>125.15</c:v>
                </c:pt>
                <c:pt idx="7509">
                  <c:v>125.16666666666667</c:v>
                </c:pt>
                <c:pt idx="7510">
                  <c:v>125.18333333333334</c:v>
                </c:pt>
                <c:pt idx="7511">
                  <c:v>125.2</c:v>
                </c:pt>
                <c:pt idx="7512">
                  <c:v>125.21666666666667</c:v>
                </c:pt>
                <c:pt idx="7513">
                  <c:v>125.23333333333333</c:v>
                </c:pt>
                <c:pt idx="7514">
                  <c:v>125.25</c:v>
                </c:pt>
                <c:pt idx="7515">
                  <c:v>125.26666666666667</c:v>
                </c:pt>
                <c:pt idx="7516">
                  <c:v>125.28333333333333</c:v>
                </c:pt>
                <c:pt idx="7517">
                  <c:v>125.3</c:v>
                </c:pt>
                <c:pt idx="7518">
                  <c:v>125.31666666666666</c:v>
                </c:pt>
                <c:pt idx="7519">
                  <c:v>125.33333333333333</c:v>
                </c:pt>
                <c:pt idx="7520">
                  <c:v>125.35</c:v>
                </c:pt>
                <c:pt idx="7521">
                  <c:v>125.36666666666666</c:v>
                </c:pt>
                <c:pt idx="7522">
                  <c:v>125.38333333333334</c:v>
                </c:pt>
                <c:pt idx="7523">
                  <c:v>125.4</c:v>
                </c:pt>
                <c:pt idx="7524">
                  <c:v>125.41666666666667</c:v>
                </c:pt>
                <c:pt idx="7525">
                  <c:v>125.43333333333334</c:v>
                </c:pt>
                <c:pt idx="7526">
                  <c:v>125.45</c:v>
                </c:pt>
                <c:pt idx="7527">
                  <c:v>125.46666666666667</c:v>
                </c:pt>
                <c:pt idx="7528">
                  <c:v>125.48333333333333</c:v>
                </c:pt>
                <c:pt idx="7529">
                  <c:v>125.5</c:v>
                </c:pt>
                <c:pt idx="7530">
                  <c:v>125.51666666666667</c:v>
                </c:pt>
                <c:pt idx="7531">
                  <c:v>125.53333333333333</c:v>
                </c:pt>
                <c:pt idx="7532">
                  <c:v>125.55</c:v>
                </c:pt>
                <c:pt idx="7533">
                  <c:v>125.56666666666666</c:v>
                </c:pt>
                <c:pt idx="7534">
                  <c:v>125.58333333333333</c:v>
                </c:pt>
                <c:pt idx="7535">
                  <c:v>125.6</c:v>
                </c:pt>
                <c:pt idx="7536">
                  <c:v>125.61666666666666</c:v>
                </c:pt>
                <c:pt idx="7537">
                  <c:v>125.63333333333334</c:v>
                </c:pt>
                <c:pt idx="7538">
                  <c:v>125.65</c:v>
                </c:pt>
                <c:pt idx="7539">
                  <c:v>125.66666666666667</c:v>
                </c:pt>
                <c:pt idx="7540">
                  <c:v>125.68333333333334</c:v>
                </c:pt>
                <c:pt idx="7541">
                  <c:v>125.7</c:v>
                </c:pt>
                <c:pt idx="7542">
                  <c:v>125.71666666666667</c:v>
                </c:pt>
                <c:pt idx="7543">
                  <c:v>125.73333333333333</c:v>
                </c:pt>
                <c:pt idx="7544">
                  <c:v>125.75</c:v>
                </c:pt>
                <c:pt idx="7545">
                  <c:v>125.76666666666667</c:v>
                </c:pt>
                <c:pt idx="7546">
                  <c:v>125.78333333333333</c:v>
                </c:pt>
                <c:pt idx="7547">
                  <c:v>125.8</c:v>
                </c:pt>
                <c:pt idx="7548">
                  <c:v>125.81666666666666</c:v>
                </c:pt>
                <c:pt idx="7549">
                  <c:v>125.83333333333333</c:v>
                </c:pt>
                <c:pt idx="7550">
                  <c:v>125.85</c:v>
                </c:pt>
                <c:pt idx="7551">
                  <c:v>125.86666666666666</c:v>
                </c:pt>
                <c:pt idx="7552">
                  <c:v>125.88333333333334</c:v>
                </c:pt>
                <c:pt idx="7553">
                  <c:v>125.9</c:v>
                </c:pt>
                <c:pt idx="7554">
                  <c:v>125.91666666666667</c:v>
                </c:pt>
                <c:pt idx="7555">
                  <c:v>125.93333333333334</c:v>
                </c:pt>
                <c:pt idx="7556">
                  <c:v>125.95</c:v>
                </c:pt>
                <c:pt idx="7557">
                  <c:v>125.96666666666667</c:v>
                </c:pt>
                <c:pt idx="7558">
                  <c:v>125.98333333333333</c:v>
                </c:pt>
                <c:pt idx="7559">
                  <c:v>126</c:v>
                </c:pt>
                <c:pt idx="7560">
                  <c:v>126.01666666666667</c:v>
                </c:pt>
                <c:pt idx="7561">
                  <c:v>126.03333333333333</c:v>
                </c:pt>
                <c:pt idx="7562">
                  <c:v>126.05</c:v>
                </c:pt>
                <c:pt idx="7563">
                  <c:v>126.06666666666666</c:v>
                </c:pt>
                <c:pt idx="7564">
                  <c:v>126.08333333333333</c:v>
                </c:pt>
                <c:pt idx="7565">
                  <c:v>126.1</c:v>
                </c:pt>
                <c:pt idx="7566">
                  <c:v>126.11666666666666</c:v>
                </c:pt>
                <c:pt idx="7567">
                  <c:v>126.13333333333334</c:v>
                </c:pt>
                <c:pt idx="7568">
                  <c:v>126.15</c:v>
                </c:pt>
                <c:pt idx="7569">
                  <c:v>126.16666666666667</c:v>
                </c:pt>
                <c:pt idx="7570">
                  <c:v>126.18333333333334</c:v>
                </c:pt>
                <c:pt idx="7571">
                  <c:v>126.2</c:v>
                </c:pt>
                <c:pt idx="7572">
                  <c:v>126.21666666666667</c:v>
                </c:pt>
                <c:pt idx="7573">
                  <c:v>126.23333333333333</c:v>
                </c:pt>
                <c:pt idx="7574">
                  <c:v>126.25</c:v>
                </c:pt>
                <c:pt idx="7575">
                  <c:v>126.26666666666667</c:v>
                </c:pt>
                <c:pt idx="7576">
                  <c:v>126.28333333333333</c:v>
                </c:pt>
                <c:pt idx="7577">
                  <c:v>126.3</c:v>
                </c:pt>
                <c:pt idx="7578">
                  <c:v>126.31666666666666</c:v>
                </c:pt>
                <c:pt idx="7579">
                  <c:v>126.33333333333333</c:v>
                </c:pt>
                <c:pt idx="7580">
                  <c:v>126.35</c:v>
                </c:pt>
                <c:pt idx="7581">
                  <c:v>126.36666666666666</c:v>
                </c:pt>
                <c:pt idx="7582">
                  <c:v>126.38333333333334</c:v>
                </c:pt>
                <c:pt idx="7583">
                  <c:v>126.4</c:v>
                </c:pt>
                <c:pt idx="7584">
                  <c:v>126.41666666666667</c:v>
                </c:pt>
                <c:pt idx="7585">
                  <c:v>126.43333333333334</c:v>
                </c:pt>
                <c:pt idx="7586">
                  <c:v>126.45</c:v>
                </c:pt>
                <c:pt idx="7587">
                  <c:v>126.46666666666667</c:v>
                </c:pt>
                <c:pt idx="7588">
                  <c:v>126.48333333333333</c:v>
                </c:pt>
                <c:pt idx="7589">
                  <c:v>126.5</c:v>
                </c:pt>
                <c:pt idx="7590">
                  <c:v>126.51666666666667</c:v>
                </c:pt>
                <c:pt idx="7591">
                  <c:v>126.53333333333333</c:v>
                </c:pt>
                <c:pt idx="7592">
                  <c:v>126.55</c:v>
                </c:pt>
                <c:pt idx="7593">
                  <c:v>126.56666666666666</c:v>
                </c:pt>
                <c:pt idx="7594">
                  <c:v>126.58333333333333</c:v>
                </c:pt>
                <c:pt idx="7595">
                  <c:v>126.6</c:v>
                </c:pt>
                <c:pt idx="7596">
                  <c:v>126.61666666666666</c:v>
                </c:pt>
                <c:pt idx="7597">
                  <c:v>126.63333333333334</c:v>
                </c:pt>
                <c:pt idx="7598">
                  <c:v>126.65</c:v>
                </c:pt>
                <c:pt idx="7599">
                  <c:v>126.66666666666667</c:v>
                </c:pt>
                <c:pt idx="7600">
                  <c:v>126.68333333333334</c:v>
                </c:pt>
                <c:pt idx="7601">
                  <c:v>126.7</c:v>
                </c:pt>
                <c:pt idx="7602">
                  <c:v>126.71666666666667</c:v>
                </c:pt>
                <c:pt idx="7603">
                  <c:v>126.73333333333333</c:v>
                </c:pt>
                <c:pt idx="7604">
                  <c:v>126.75</c:v>
                </c:pt>
                <c:pt idx="7605">
                  <c:v>126.76666666666667</c:v>
                </c:pt>
                <c:pt idx="7606">
                  <c:v>126.78333333333333</c:v>
                </c:pt>
                <c:pt idx="7607">
                  <c:v>126.8</c:v>
                </c:pt>
                <c:pt idx="7608">
                  <c:v>126.81666666666666</c:v>
                </c:pt>
                <c:pt idx="7609">
                  <c:v>126.83333333333333</c:v>
                </c:pt>
                <c:pt idx="7610">
                  <c:v>126.85</c:v>
                </c:pt>
                <c:pt idx="7611">
                  <c:v>126.86666666666666</c:v>
                </c:pt>
                <c:pt idx="7612">
                  <c:v>126.88333333333334</c:v>
                </c:pt>
                <c:pt idx="7613">
                  <c:v>126.9</c:v>
                </c:pt>
                <c:pt idx="7614">
                  <c:v>126.91666666666667</c:v>
                </c:pt>
                <c:pt idx="7615">
                  <c:v>126.93333333333334</c:v>
                </c:pt>
                <c:pt idx="7616">
                  <c:v>126.95</c:v>
                </c:pt>
                <c:pt idx="7617">
                  <c:v>126.96666666666667</c:v>
                </c:pt>
                <c:pt idx="7618">
                  <c:v>126.98333333333333</c:v>
                </c:pt>
                <c:pt idx="7619">
                  <c:v>127</c:v>
                </c:pt>
                <c:pt idx="7620">
                  <c:v>127.01666666666667</c:v>
                </c:pt>
                <c:pt idx="7621">
                  <c:v>127.03333333333333</c:v>
                </c:pt>
                <c:pt idx="7622">
                  <c:v>127.05</c:v>
                </c:pt>
                <c:pt idx="7623">
                  <c:v>127.06666666666666</c:v>
                </c:pt>
                <c:pt idx="7624">
                  <c:v>127.08333333333333</c:v>
                </c:pt>
                <c:pt idx="7625">
                  <c:v>127.1</c:v>
                </c:pt>
                <c:pt idx="7626">
                  <c:v>127.11666666666666</c:v>
                </c:pt>
                <c:pt idx="7627">
                  <c:v>127.13333333333334</c:v>
                </c:pt>
                <c:pt idx="7628">
                  <c:v>127.15</c:v>
                </c:pt>
                <c:pt idx="7629">
                  <c:v>127.16666666666667</c:v>
                </c:pt>
                <c:pt idx="7630">
                  <c:v>127.18333333333334</c:v>
                </c:pt>
                <c:pt idx="7631">
                  <c:v>127.2</c:v>
                </c:pt>
                <c:pt idx="7632">
                  <c:v>127.21666666666667</c:v>
                </c:pt>
                <c:pt idx="7633">
                  <c:v>127.23333333333333</c:v>
                </c:pt>
                <c:pt idx="7634">
                  <c:v>127.25</c:v>
                </c:pt>
                <c:pt idx="7635">
                  <c:v>127.26666666666667</c:v>
                </c:pt>
                <c:pt idx="7636">
                  <c:v>127.28333333333333</c:v>
                </c:pt>
                <c:pt idx="7637">
                  <c:v>127.3</c:v>
                </c:pt>
                <c:pt idx="7638">
                  <c:v>127.31666666666666</c:v>
                </c:pt>
                <c:pt idx="7639">
                  <c:v>127.33333333333333</c:v>
                </c:pt>
                <c:pt idx="7640">
                  <c:v>127.35</c:v>
                </c:pt>
                <c:pt idx="7641">
                  <c:v>127.36666666666666</c:v>
                </c:pt>
                <c:pt idx="7642">
                  <c:v>127.38333333333334</c:v>
                </c:pt>
                <c:pt idx="7643">
                  <c:v>127.4</c:v>
                </c:pt>
                <c:pt idx="7644">
                  <c:v>127.41666666666667</c:v>
                </c:pt>
                <c:pt idx="7645">
                  <c:v>127.43333333333334</c:v>
                </c:pt>
                <c:pt idx="7646">
                  <c:v>127.45</c:v>
                </c:pt>
                <c:pt idx="7647">
                  <c:v>127.46666666666667</c:v>
                </c:pt>
                <c:pt idx="7648">
                  <c:v>127.48333333333333</c:v>
                </c:pt>
                <c:pt idx="7649">
                  <c:v>127.5</c:v>
                </c:pt>
                <c:pt idx="7650">
                  <c:v>127.51666666666667</c:v>
                </c:pt>
                <c:pt idx="7651">
                  <c:v>127.53333333333333</c:v>
                </c:pt>
                <c:pt idx="7652">
                  <c:v>127.55</c:v>
                </c:pt>
                <c:pt idx="7653">
                  <c:v>127.56666666666666</c:v>
                </c:pt>
                <c:pt idx="7654">
                  <c:v>127.58333333333333</c:v>
                </c:pt>
                <c:pt idx="7655">
                  <c:v>127.6</c:v>
                </c:pt>
                <c:pt idx="7656">
                  <c:v>127.61666666666666</c:v>
                </c:pt>
                <c:pt idx="7657">
                  <c:v>127.63333333333334</c:v>
                </c:pt>
                <c:pt idx="7658">
                  <c:v>127.65</c:v>
                </c:pt>
                <c:pt idx="7659">
                  <c:v>127.66666666666667</c:v>
                </c:pt>
                <c:pt idx="7660">
                  <c:v>127.68333333333334</c:v>
                </c:pt>
                <c:pt idx="7661">
                  <c:v>127.7</c:v>
                </c:pt>
                <c:pt idx="7662">
                  <c:v>127.71666666666667</c:v>
                </c:pt>
                <c:pt idx="7663">
                  <c:v>127.73333333333333</c:v>
                </c:pt>
                <c:pt idx="7664">
                  <c:v>127.75</c:v>
                </c:pt>
                <c:pt idx="7665">
                  <c:v>127.76666666666667</c:v>
                </c:pt>
                <c:pt idx="7666">
                  <c:v>127.78333333333333</c:v>
                </c:pt>
                <c:pt idx="7667">
                  <c:v>127.8</c:v>
                </c:pt>
                <c:pt idx="7668">
                  <c:v>127.81666666666666</c:v>
                </c:pt>
                <c:pt idx="7669">
                  <c:v>127.83333333333333</c:v>
                </c:pt>
                <c:pt idx="7670">
                  <c:v>127.85</c:v>
                </c:pt>
                <c:pt idx="7671">
                  <c:v>127.86666666666666</c:v>
                </c:pt>
                <c:pt idx="7672">
                  <c:v>127.88333333333334</c:v>
                </c:pt>
                <c:pt idx="7673">
                  <c:v>127.9</c:v>
                </c:pt>
                <c:pt idx="7674">
                  <c:v>127.91666666666667</c:v>
                </c:pt>
                <c:pt idx="7675">
                  <c:v>127.93333333333334</c:v>
                </c:pt>
                <c:pt idx="7676">
                  <c:v>127.95</c:v>
                </c:pt>
                <c:pt idx="7677">
                  <c:v>127.96666666666667</c:v>
                </c:pt>
                <c:pt idx="7678">
                  <c:v>127.98333333333333</c:v>
                </c:pt>
                <c:pt idx="7679">
                  <c:v>128</c:v>
                </c:pt>
                <c:pt idx="7680">
                  <c:v>128.01666666666668</c:v>
                </c:pt>
                <c:pt idx="7681">
                  <c:v>128.03333333333333</c:v>
                </c:pt>
                <c:pt idx="7682">
                  <c:v>128.05000000000001</c:v>
                </c:pt>
                <c:pt idx="7683">
                  <c:v>128.06666666666666</c:v>
                </c:pt>
                <c:pt idx="7684">
                  <c:v>128.08333333333334</c:v>
                </c:pt>
                <c:pt idx="7685">
                  <c:v>128.1</c:v>
                </c:pt>
                <c:pt idx="7686">
                  <c:v>128.11666666666667</c:v>
                </c:pt>
                <c:pt idx="7687">
                  <c:v>128.13333333333333</c:v>
                </c:pt>
                <c:pt idx="7688">
                  <c:v>128.15</c:v>
                </c:pt>
                <c:pt idx="7689">
                  <c:v>128.16666666666666</c:v>
                </c:pt>
                <c:pt idx="7690">
                  <c:v>128.18333333333334</c:v>
                </c:pt>
                <c:pt idx="7691">
                  <c:v>128.19999999999999</c:v>
                </c:pt>
                <c:pt idx="7692">
                  <c:v>128.21666666666667</c:v>
                </c:pt>
                <c:pt idx="7693">
                  <c:v>128.23333333333332</c:v>
                </c:pt>
                <c:pt idx="7694">
                  <c:v>128.25</c:v>
                </c:pt>
                <c:pt idx="7695">
                  <c:v>128.26666666666668</c:v>
                </c:pt>
                <c:pt idx="7696">
                  <c:v>128.28333333333333</c:v>
                </c:pt>
                <c:pt idx="7697">
                  <c:v>128.30000000000001</c:v>
                </c:pt>
                <c:pt idx="7698">
                  <c:v>128.31666666666666</c:v>
                </c:pt>
                <c:pt idx="7699">
                  <c:v>128.33333333333334</c:v>
                </c:pt>
                <c:pt idx="7700">
                  <c:v>128.35</c:v>
                </c:pt>
                <c:pt idx="7701">
                  <c:v>128.36666666666667</c:v>
                </c:pt>
                <c:pt idx="7702">
                  <c:v>128.38333333333333</c:v>
                </c:pt>
                <c:pt idx="7703">
                  <c:v>128.4</c:v>
                </c:pt>
                <c:pt idx="7704">
                  <c:v>128.41666666666666</c:v>
                </c:pt>
                <c:pt idx="7705">
                  <c:v>128.43333333333334</c:v>
                </c:pt>
                <c:pt idx="7706">
                  <c:v>128.44999999999999</c:v>
                </c:pt>
                <c:pt idx="7707">
                  <c:v>128.46666666666667</c:v>
                </c:pt>
                <c:pt idx="7708">
                  <c:v>128.48333333333332</c:v>
                </c:pt>
                <c:pt idx="7709">
                  <c:v>128.5</c:v>
                </c:pt>
                <c:pt idx="7710">
                  <c:v>128.51666666666668</c:v>
                </c:pt>
                <c:pt idx="7711">
                  <c:v>128.53333333333333</c:v>
                </c:pt>
                <c:pt idx="7712">
                  <c:v>128.55000000000001</c:v>
                </c:pt>
                <c:pt idx="7713">
                  <c:v>128.56666666666666</c:v>
                </c:pt>
                <c:pt idx="7714">
                  <c:v>128.58333333333334</c:v>
                </c:pt>
                <c:pt idx="7715">
                  <c:v>128.6</c:v>
                </c:pt>
                <c:pt idx="7716">
                  <c:v>128.61666666666667</c:v>
                </c:pt>
                <c:pt idx="7717">
                  <c:v>128.63333333333333</c:v>
                </c:pt>
                <c:pt idx="7718">
                  <c:v>128.65</c:v>
                </c:pt>
                <c:pt idx="7719">
                  <c:v>128.66666666666666</c:v>
                </c:pt>
                <c:pt idx="7720">
                  <c:v>128.68333333333334</c:v>
                </c:pt>
                <c:pt idx="7721">
                  <c:v>128.69999999999999</c:v>
                </c:pt>
                <c:pt idx="7722">
                  <c:v>128.71666666666667</c:v>
                </c:pt>
                <c:pt idx="7723">
                  <c:v>128.73333333333332</c:v>
                </c:pt>
                <c:pt idx="7724">
                  <c:v>128.75</c:v>
                </c:pt>
                <c:pt idx="7725">
                  <c:v>128.76666666666668</c:v>
                </c:pt>
                <c:pt idx="7726">
                  <c:v>128.78333333333333</c:v>
                </c:pt>
                <c:pt idx="7727">
                  <c:v>128.80000000000001</c:v>
                </c:pt>
                <c:pt idx="7728">
                  <c:v>128.81666666666666</c:v>
                </c:pt>
                <c:pt idx="7729">
                  <c:v>128.83333333333334</c:v>
                </c:pt>
                <c:pt idx="7730">
                  <c:v>128.85</c:v>
                </c:pt>
                <c:pt idx="7731">
                  <c:v>128.86666666666667</c:v>
                </c:pt>
                <c:pt idx="7732">
                  <c:v>128.88333333333333</c:v>
                </c:pt>
                <c:pt idx="7733">
                  <c:v>128.9</c:v>
                </c:pt>
                <c:pt idx="7734">
                  <c:v>128.91666666666666</c:v>
                </c:pt>
                <c:pt idx="7735">
                  <c:v>128.93333333333334</c:v>
                </c:pt>
                <c:pt idx="7736">
                  <c:v>128.94999999999999</c:v>
                </c:pt>
                <c:pt idx="7737">
                  <c:v>128.96666666666667</c:v>
                </c:pt>
                <c:pt idx="7738">
                  <c:v>128.98333333333332</c:v>
                </c:pt>
                <c:pt idx="7739">
                  <c:v>129</c:v>
                </c:pt>
                <c:pt idx="7740">
                  <c:v>129.01666666666668</c:v>
                </c:pt>
                <c:pt idx="7741">
                  <c:v>129.03333333333333</c:v>
                </c:pt>
                <c:pt idx="7742">
                  <c:v>129.05000000000001</c:v>
                </c:pt>
                <c:pt idx="7743">
                  <c:v>129.06666666666666</c:v>
                </c:pt>
                <c:pt idx="7744">
                  <c:v>129.08333333333334</c:v>
                </c:pt>
                <c:pt idx="7745">
                  <c:v>129.1</c:v>
                </c:pt>
                <c:pt idx="7746">
                  <c:v>129.11666666666667</c:v>
                </c:pt>
                <c:pt idx="7747">
                  <c:v>129.13333333333333</c:v>
                </c:pt>
                <c:pt idx="7748">
                  <c:v>129.15</c:v>
                </c:pt>
                <c:pt idx="7749">
                  <c:v>129.16666666666666</c:v>
                </c:pt>
                <c:pt idx="7750">
                  <c:v>129.18333333333334</c:v>
                </c:pt>
                <c:pt idx="7751">
                  <c:v>129.19999999999999</c:v>
                </c:pt>
                <c:pt idx="7752">
                  <c:v>129.21666666666667</c:v>
                </c:pt>
                <c:pt idx="7753">
                  <c:v>129.23333333333332</c:v>
                </c:pt>
                <c:pt idx="7754">
                  <c:v>129.25</c:v>
                </c:pt>
                <c:pt idx="7755">
                  <c:v>129.26666666666668</c:v>
                </c:pt>
                <c:pt idx="7756">
                  <c:v>129.28333333333333</c:v>
                </c:pt>
                <c:pt idx="7757">
                  <c:v>129.30000000000001</c:v>
                </c:pt>
                <c:pt idx="7758">
                  <c:v>129.31666666666666</c:v>
                </c:pt>
                <c:pt idx="7759">
                  <c:v>129.33333333333334</c:v>
                </c:pt>
                <c:pt idx="7760">
                  <c:v>129.35</c:v>
                </c:pt>
                <c:pt idx="7761">
                  <c:v>129.36666666666667</c:v>
                </c:pt>
                <c:pt idx="7762">
                  <c:v>129.38333333333333</c:v>
                </c:pt>
                <c:pt idx="7763">
                  <c:v>129.4</c:v>
                </c:pt>
                <c:pt idx="7764">
                  <c:v>129.41666666666666</c:v>
                </c:pt>
                <c:pt idx="7765">
                  <c:v>129.43333333333334</c:v>
                </c:pt>
                <c:pt idx="7766">
                  <c:v>129.44999999999999</c:v>
                </c:pt>
                <c:pt idx="7767">
                  <c:v>129.46666666666667</c:v>
                </c:pt>
                <c:pt idx="7768">
                  <c:v>129.48333333333332</c:v>
                </c:pt>
                <c:pt idx="7769">
                  <c:v>129.5</c:v>
                </c:pt>
                <c:pt idx="7770">
                  <c:v>129.51666666666668</c:v>
                </c:pt>
                <c:pt idx="7771">
                  <c:v>129.53333333333333</c:v>
                </c:pt>
                <c:pt idx="7772">
                  <c:v>129.55000000000001</c:v>
                </c:pt>
                <c:pt idx="7773">
                  <c:v>129.56666666666666</c:v>
                </c:pt>
                <c:pt idx="7774">
                  <c:v>129.58333333333334</c:v>
                </c:pt>
                <c:pt idx="7775">
                  <c:v>129.6</c:v>
                </c:pt>
                <c:pt idx="7776">
                  <c:v>129.61666666666667</c:v>
                </c:pt>
                <c:pt idx="7777">
                  <c:v>129.63333333333333</c:v>
                </c:pt>
                <c:pt idx="7778">
                  <c:v>129.65</c:v>
                </c:pt>
                <c:pt idx="7779">
                  <c:v>129.66666666666666</c:v>
                </c:pt>
                <c:pt idx="7780">
                  <c:v>129.68333333333334</c:v>
                </c:pt>
                <c:pt idx="7781">
                  <c:v>129.69999999999999</c:v>
                </c:pt>
                <c:pt idx="7782">
                  <c:v>129.71666666666667</c:v>
                </c:pt>
                <c:pt idx="7783">
                  <c:v>129.73333333333332</c:v>
                </c:pt>
                <c:pt idx="7784">
                  <c:v>129.75</c:v>
                </c:pt>
                <c:pt idx="7785">
                  <c:v>129.76666666666668</c:v>
                </c:pt>
                <c:pt idx="7786">
                  <c:v>129.78333333333333</c:v>
                </c:pt>
                <c:pt idx="7787">
                  <c:v>129.80000000000001</c:v>
                </c:pt>
                <c:pt idx="7788">
                  <c:v>129.81666666666666</c:v>
                </c:pt>
                <c:pt idx="7789">
                  <c:v>129.83333333333334</c:v>
                </c:pt>
                <c:pt idx="7790">
                  <c:v>129.85</c:v>
                </c:pt>
                <c:pt idx="7791">
                  <c:v>129.86666666666667</c:v>
                </c:pt>
                <c:pt idx="7792">
                  <c:v>129.88333333333333</c:v>
                </c:pt>
                <c:pt idx="7793">
                  <c:v>129.9</c:v>
                </c:pt>
                <c:pt idx="7794">
                  <c:v>129.91666666666666</c:v>
                </c:pt>
                <c:pt idx="7795">
                  <c:v>129.93333333333334</c:v>
                </c:pt>
                <c:pt idx="7796">
                  <c:v>129.94999999999999</c:v>
                </c:pt>
                <c:pt idx="7797">
                  <c:v>129.96666666666667</c:v>
                </c:pt>
                <c:pt idx="7798">
                  <c:v>129.98333333333332</c:v>
                </c:pt>
                <c:pt idx="7799">
                  <c:v>130</c:v>
                </c:pt>
                <c:pt idx="7800">
                  <c:v>130.01666666666668</c:v>
                </c:pt>
                <c:pt idx="7801">
                  <c:v>130.03333333333333</c:v>
                </c:pt>
                <c:pt idx="7802">
                  <c:v>130.05000000000001</c:v>
                </c:pt>
                <c:pt idx="7803">
                  <c:v>130.06666666666666</c:v>
                </c:pt>
                <c:pt idx="7804">
                  <c:v>130.08333333333334</c:v>
                </c:pt>
                <c:pt idx="7805">
                  <c:v>130.1</c:v>
                </c:pt>
                <c:pt idx="7806">
                  <c:v>130.11666666666667</c:v>
                </c:pt>
                <c:pt idx="7807">
                  <c:v>130.13333333333333</c:v>
                </c:pt>
                <c:pt idx="7808">
                  <c:v>130.15</c:v>
                </c:pt>
                <c:pt idx="7809">
                  <c:v>130.16666666666666</c:v>
                </c:pt>
                <c:pt idx="7810">
                  <c:v>130.18333333333334</c:v>
                </c:pt>
                <c:pt idx="7811">
                  <c:v>130.19999999999999</c:v>
                </c:pt>
                <c:pt idx="7812">
                  <c:v>130.21666666666667</c:v>
                </c:pt>
                <c:pt idx="7813">
                  <c:v>130.23333333333332</c:v>
                </c:pt>
                <c:pt idx="7814">
                  <c:v>130.25</c:v>
                </c:pt>
                <c:pt idx="7815">
                  <c:v>130.26666666666668</c:v>
                </c:pt>
                <c:pt idx="7816">
                  <c:v>130.28333333333333</c:v>
                </c:pt>
                <c:pt idx="7817">
                  <c:v>130.30000000000001</c:v>
                </c:pt>
                <c:pt idx="7818">
                  <c:v>130.31666666666666</c:v>
                </c:pt>
                <c:pt idx="7819">
                  <c:v>130.33333333333334</c:v>
                </c:pt>
                <c:pt idx="7820">
                  <c:v>130.35</c:v>
                </c:pt>
                <c:pt idx="7821">
                  <c:v>130.36666666666667</c:v>
                </c:pt>
                <c:pt idx="7822">
                  <c:v>130.38333333333333</c:v>
                </c:pt>
                <c:pt idx="7823">
                  <c:v>130.4</c:v>
                </c:pt>
                <c:pt idx="7824">
                  <c:v>130.41666666666666</c:v>
                </c:pt>
                <c:pt idx="7825">
                  <c:v>130.43333333333334</c:v>
                </c:pt>
                <c:pt idx="7826">
                  <c:v>130.44999999999999</c:v>
                </c:pt>
                <c:pt idx="7827">
                  <c:v>130.46666666666667</c:v>
                </c:pt>
                <c:pt idx="7828">
                  <c:v>130.48333333333332</c:v>
                </c:pt>
                <c:pt idx="7829">
                  <c:v>130.5</c:v>
                </c:pt>
                <c:pt idx="7830">
                  <c:v>130.51666666666668</c:v>
                </c:pt>
                <c:pt idx="7831">
                  <c:v>130.53333333333333</c:v>
                </c:pt>
                <c:pt idx="7832">
                  <c:v>130.55000000000001</c:v>
                </c:pt>
                <c:pt idx="7833">
                  <c:v>130.56666666666666</c:v>
                </c:pt>
                <c:pt idx="7834">
                  <c:v>130.58333333333334</c:v>
                </c:pt>
                <c:pt idx="7835">
                  <c:v>130.6</c:v>
                </c:pt>
                <c:pt idx="7836">
                  <c:v>130.61666666666667</c:v>
                </c:pt>
                <c:pt idx="7837">
                  <c:v>130.63333333333333</c:v>
                </c:pt>
                <c:pt idx="7838">
                  <c:v>130.65</c:v>
                </c:pt>
                <c:pt idx="7839">
                  <c:v>130.66666666666666</c:v>
                </c:pt>
                <c:pt idx="7840">
                  <c:v>130.68333333333334</c:v>
                </c:pt>
                <c:pt idx="7841">
                  <c:v>130.69999999999999</c:v>
                </c:pt>
                <c:pt idx="7842">
                  <c:v>130.71666666666667</c:v>
                </c:pt>
                <c:pt idx="7843">
                  <c:v>130.73333333333332</c:v>
                </c:pt>
                <c:pt idx="7844">
                  <c:v>130.75</c:v>
                </c:pt>
                <c:pt idx="7845">
                  <c:v>130.76666666666668</c:v>
                </c:pt>
                <c:pt idx="7846">
                  <c:v>130.78333333333333</c:v>
                </c:pt>
                <c:pt idx="7847">
                  <c:v>130.80000000000001</c:v>
                </c:pt>
                <c:pt idx="7848">
                  <c:v>130.81666666666666</c:v>
                </c:pt>
                <c:pt idx="7849">
                  <c:v>130.83333333333334</c:v>
                </c:pt>
                <c:pt idx="7850">
                  <c:v>130.85</c:v>
                </c:pt>
                <c:pt idx="7851">
                  <c:v>130.86666666666667</c:v>
                </c:pt>
                <c:pt idx="7852">
                  <c:v>130.88333333333333</c:v>
                </c:pt>
                <c:pt idx="7853">
                  <c:v>130.9</c:v>
                </c:pt>
                <c:pt idx="7854">
                  <c:v>130.91666666666666</c:v>
                </c:pt>
                <c:pt idx="7855">
                  <c:v>130.93333333333334</c:v>
                </c:pt>
                <c:pt idx="7856">
                  <c:v>130.94999999999999</c:v>
                </c:pt>
                <c:pt idx="7857">
                  <c:v>130.96666666666667</c:v>
                </c:pt>
                <c:pt idx="7858">
                  <c:v>130.98333333333332</c:v>
                </c:pt>
                <c:pt idx="7859">
                  <c:v>131</c:v>
                </c:pt>
                <c:pt idx="7860">
                  <c:v>131.01666666666668</c:v>
                </c:pt>
                <c:pt idx="7861">
                  <c:v>131.03333333333333</c:v>
                </c:pt>
                <c:pt idx="7862">
                  <c:v>131.05000000000001</c:v>
                </c:pt>
                <c:pt idx="7863">
                  <c:v>131.06666666666666</c:v>
                </c:pt>
                <c:pt idx="7864">
                  <c:v>131.08333333333334</c:v>
                </c:pt>
                <c:pt idx="7865">
                  <c:v>131.1</c:v>
                </c:pt>
                <c:pt idx="7866">
                  <c:v>131.11666666666667</c:v>
                </c:pt>
                <c:pt idx="7867">
                  <c:v>131.13333333333333</c:v>
                </c:pt>
                <c:pt idx="7868">
                  <c:v>131.15</c:v>
                </c:pt>
                <c:pt idx="7869">
                  <c:v>131.16666666666666</c:v>
                </c:pt>
                <c:pt idx="7870">
                  <c:v>131.18333333333334</c:v>
                </c:pt>
                <c:pt idx="7871">
                  <c:v>131.19999999999999</c:v>
                </c:pt>
                <c:pt idx="7872">
                  <c:v>131.21666666666667</c:v>
                </c:pt>
                <c:pt idx="7873">
                  <c:v>131.23333333333332</c:v>
                </c:pt>
                <c:pt idx="7874">
                  <c:v>131.25</c:v>
                </c:pt>
                <c:pt idx="7875">
                  <c:v>131.26666666666668</c:v>
                </c:pt>
                <c:pt idx="7876">
                  <c:v>131.28333333333333</c:v>
                </c:pt>
                <c:pt idx="7877">
                  <c:v>131.30000000000001</c:v>
                </c:pt>
                <c:pt idx="7878">
                  <c:v>131.31666666666666</c:v>
                </c:pt>
                <c:pt idx="7879">
                  <c:v>131.33333333333334</c:v>
                </c:pt>
                <c:pt idx="7880">
                  <c:v>131.35</c:v>
                </c:pt>
                <c:pt idx="7881">
                  <c:v>131.36666666666667</c:v>
                </c:pt>
                <c:pt idx="7882">
                  <c:v>131.38333333333333</c:v>
                </c:pt>
                <c:pt idx="7883">
                  <c:v>131.4</c:v>
                </c:pt>
                <c:pt idx="7884">
                  <c:v>131.41666666666666</c:v>
                </c:pt>
                <c:pt idx="7885">
                  <c:v>131.43333333333334</c:v>
                </c:pt>
                <c:pt idx="7886">
                  <c:v>131.44999999999999</c:v>
                </c:pt>
                <c:pt idx="7887">
                  <c:v>131.46666666666667</c:v>
                </c:pt>
                <c:pt idx="7888">
                  <c:v>131.48333333333332</c:v>
                </c:pt>
                <c:pt idx="7889">
                  <c:v>131.5</c:v>
                </c:pt>
                <c:pt idx="7890">
                  <c:v>131.51666666666668</c:v>
                </c:pt>
                <c:pt idx="7891">
                  <c:v>131.53333333333333</c:v>
                </c:pt>
                <c:pt idx="7892">
                  <c:v>131.55000000000001</c:v>
                </c:pt>
                <c:pt idx="7893">
                  <c:v>131.56666666666666</c:v>
                </c:pt>
                <c:pt idx="7894">
                  <c:v>131.58333333333334</c:v>
                </c:pt>
                <c:pt idx="7895">
                  <c:v>131.6</c:v>
                </c:pt>
                <c:pt idx="7896">
                  <c:v>131.61666666666667</c:v>
                </c:pt>
                <c:pt idx="7897">
                  <c:v>131.63333333333333</c:v>
                </c:pt>
                <c:pt idx="7898">
                  <c:v>131.65</c:v>
                </c:pt>
                <c:pt idx="7899">
                  <c:v>131.66666666666666</c:v>
                </c:pt>
                <c:pt idx="7900">
                  <c:v>131.68333333333334</c:v>
                </c:pt>
                <c:pt idx="7901">
                  <c:v>131.69999999999999</c:v>
                </c:pt>
                <c:pt idx="7902">
                  <c:v>131.71666666666667</c:v>
                </c:pt>
                <c:pt idx="7903">
                  <c:v>131.73333333333332</c:v>
                </c:pt>
                <c:pt idx="7904">
                  <c:v>131.75</c:v>
                </c:pt>
                <c:pt idx="7905">
                  <c:v>131.76666666666668</c:v>
                </c:pt>
                <c:pt idx="7906">
                  <c:v>131.78333333333333</c:v>
                </c:pt>
                <c:pt idx="7907">
                  <c:v>131.80000000000001</c:v>
                </c:pt>
                <c:pt idx="7908">
                  <c:v>131.81666666666666</c:v>
                </c:pt>
                <c:pt idx="7909">
                  <c:v>131.83333333333334</c:v>
                </c:pt>
                <c:pt idx="7910">
                  <c:v>131.85</c:v>
                </c:pt>
                <c:pt idx="7911">
                  <c:v>131.86666666666667</c:v>
                </c:pt>
                <c:pt idx="7912">
                  <c:v>131.88333333333333</c:v>
                </c:pt>
                <c:pt idx="7913">
                  <c:v>131.9</c:v>
                </c:pt>
                <c:pt idx="7914">
                  <c:v>131.91666666666666</c:v>
                </c:pt>
                <c:pt idx="7915">
                  <c:v>131.93333333333334</c:v>
                </c:pt>
                <c:pt idx="7916">
                  <c:v>131.94999999999999</c:v>
                </c:pt>
                <c:pt idx="7917">
                  <c:v>131.96666666666667</c:v>
                </c:pt>
                <c:pt idx="7918">
                  <c:v>131.98333333333332</c:v>
                </c:pt>
                <c:pt idx="7919">
                  <c:v>132</c:v>
                </c:pt>
                <c:pt idx="7920">
                  <c:v>132.01666666666668</c:v>
                </c:pt>
                <c:pt idx="7921">
                  <c:v>132.03333333333333</c:v>
                </c:pt>
                <c:pt idx="7922">
                  <c:v>132.05000000000001</c:v>
                </c:pt>
                <c:pt idx="7923">
                  <c:v>132.06666666666666</c:v>
                </c:pt>
                <c:pt idx="7924">
                  <c:v>132.08333333333334</c:v>
                </c:pt>
                <c:pt idx="7925">
                  <c:v>132.1</c:v>
                </c:pt>
                <c:pt idx="7926">
                  <c:v>132.11666666666667</c:v>
                </c:pt>
                <c:pt idx="7927">
                  <c:v>132.13333333333333</c:v>
                </c:pt>
                <c:pt idx="7928">
                  <c:v>132.15</c:v>
                </c:pt>
                <c:pt idx="7929">
                  <c:v>132.16666666666666</c:v>
                </c:pt>
                <c:pt idx="7930">
                  <c:v>132.18333333333334</c:v>
                </c:pt>
                <c:pt idx="7931">
                  <c:v>132.19999999999999</c:v>
                </c:pt>
                <c:pt idx="7932">
                  <c:v>132.21666666666667</c:v>
                </c:pt>
                <c:pt idx="7933">
                  <c:v>132.23333333333332</c:v>
                </c:pt>
                <c:pt idx="7934">
                  <c:v>132.25</c:v>
                </c:pt>
                <c:pt idx="7935">
                  <c:v>132.26666666666668</c:v>
                </c:pt>
                <c:pt idx="7936">
                  <c:v>132.28333333333333</c:v>
                </c:pt>
                <c:pt idx="7937">
                  <c:v>132.30000000000001</c:v>
                </c:pt>
                <c:pt idx="7938">
                  <c:v>132.31666666666666</c:v>
                </c:pt>
                <c:pt idx="7939">
                  <c:v>132.33333333333334</c:v>
                </c:pt>
                <c:pt idx="7940">
                  <c:v>132.35</c:v>
                </c:pt>
                <c:pt idx="7941">
                  <c:v>132.36666666666667</c:v>
                </c:pt>
                <c:pt idx="7942">
                  <c:v>132.38333333333333</c:v>
                </c:pt>
                <c:pt idx="7943">
                  <c:v>132.4</c:v>
                </c:pt>
                <c:pt idx="7944">
                  <c:v>132.41666666666666</c:v>
                </c:pt>
                <c:pt idx="7945">
                  <c:v>132.43333333333334</c:v>
                </c:pt>
                <c:pt idx="7946">
                  <c:v>132.44999999999999</c:v>
                </c:pt>
                <c:pt idx="7947">
                  <c:v>132.46666666666667</c:v>
                </c:pt>
                <c:pt idx="7948">
                  <c:v>132.48333333333332</c:v>
                </c:pt>
                <c:pt idx="7949">
                  <c:v>132.5</c:v>
                </c:pt>
                <c:pt idx="7950">
                  <c:v>132.51666666666668</c:v>
                </c:pt>
                <c:pt idx="7951">
                  <c:v>132.53333333333333</c:v>
                </c:pt>
                <c:pt idx="7952">
                  <c:v>132.55000000000001</c:v>
                </c:pt>
                <c:pt idx="7953">
                  <c:v>132.56666666666666</c:v>
                </c:pt>
                <c:pt idx="7954">
                  <c:v>132.58333333333334</c:v>
                </c:pt>
                <c:pt idx="7955">
                  <c:v>132.6</c:v>
                </c:pt>
                <c:pt idx="7956">
                  <c:v>132.61666666666667</c:v>
                </c:pt>
                <c:pt idx="7957">
                  <c:v>132.63333333333333</c:v>
                </c:pt>
                <c:pt idx="7958">
                  <c:v>132.65</c:v>
                </c:pt>
                <c:pt idx="7959">
                  <c:v>132.66666666666666</c:v>
                </c:pt>
                <c:pt idx="7960">
                  <c:v>132.68333333333334</c:v>
                </c:pt>
                <c:pt idx="7961">
                  <c:v>132.69999999999999</c:v>
                </c:pt>
                <c:pt idx="7962">
                  <c:v>132.71666666666667</c:v>
                </c:pt>
                <c:pt idx="7963">
                  <c:v>132.73333333333332</c:v>
                </c:pt>
                <c:pt idx="7964">
                  <c:v>132.75</c:v>
                </c:pt>
                <c:pt idx="7965">
                  <c:v>132.76666666666668</c:v>
                </c:pt>
                <c:pt idx="7966">
                  <c:v>132.78333333333333</c:v>
                </c:pt>
                <c:pt idx="7967">
                  <c:v>132.80000000000001</c:v>
                </c:pt>
                <c:pt idx="7968">
                  <c:v>132.81666666666666</c:v>
                </c:pt>
                <c:pt idx="7969">
                  <c:v>132.83333333333334</c:v>
                </c:pt>
                <c:pt idx="7970">
                  <c:v>132.85</c:v>
                </c:pt>
                <c:pt idx="7971">
                  <c:v>132.86666666666667</c:v>
                </c:pt>
                <c:pt idx="7972">
                  <c:v>132.88333333333333</c:v>
                </c:pt>
                <c:pt idx="7973">
                  <c:v>132.9</c:v>
                </c:pt>
                <c:pt idx="7974">
                  <c:v>132.91666666666666</c:v>
                </c:pt>
                <c:pt idx="7975">
                  <c:v>132.93333333333334</c:v>
                </c:pt>
                <c:pt idx="7976">
                  <c:v>132.94999999999999</c:v>
                </c:pt>
                <c:pt idx="7977">
                  <c:v>132.96666666666667</c:v>
                </c:pt>
                <c:pt idx="7978">
                  <c:v>132.98333333333332</c:v>
                </c:pt>
                <c:pt idx="7979">
                  <c:v>133</c:v>
                </c:pt>
                <c:pt idx="7980">
                  <c:v>133.01666666666668</c:v>
                </c:pt>
                <c:pt idx="7981">
                  <c:v>133.03333333333333</c:v>
                </c:pt>
                <c:pt idx="7982">
                  <c:v>133.05000000000001</c:v>
                </c:pt>
                <c:pt idx="7983">
                  <c:v>133.06666666666666</c:v>
                </c:pt>
                <c:pt idx="7984">
                  <c:v>133.08333333333334</c:v>
                </c:pt>
                <c:pt idx="7985">
                  <c:v>133.1</c:v>
                </c:pt>
                <c:pt idx="7986">
                  <c:v>133.11666666666667</c:v>
                </c:pt>
                <c:pt idx="7987">
                  <c:v>133.13333333333333</c:v>
                </c:pt>
                <c:pt idx="7988">
                  <c:v>133.15</c:v>
                </c:pt>
                <c:pt idx="7989">
                  <c:v>133.16666666666666</c:v>
                </c:pt>
                <c:pt idx="7990">
                  <c:v>133.18333333333334</c:v>
                </c:pt>
                <c:pt idx="7991">
                  <c:v>133.19999999999999</c:v>
                </c:pt>
                <c:pt idx="7992">
                  <c:v>133.21666666666667</c:v>
                </c:pt>
                <c:pt idx="7993">
                  <c:v>133.23333333333332</c:v>
                </c:pt>
                <c:pt idx="7994">
                  <c:v>133.25</c:v>
                </c:pt>
                <c:pt idx="7995">
                  <c:v>133.26666666666668</c:v>
                </c:pt>
                <c:pt idx="7996">
                  <c:v>133.28333333333333</c:v>
                </c:pt>
                <c:pt idx="7997">
                  <c:v>133.30000000000001</c:v>
                </c:pt>
                <c:pt idx="7998">
                  <c:v>133.31666666666666</c:v>
                </c:pt>
                <c:pt idx="7999">
                  <c:v>133.33333333333334</c:v>
                </c:pt>
                <c:pt idx="8000">
                  <c:v>133.35</c:v>
                </c:pt>
                <c:pt idx="8001">
                  <c:v>133.36666666666667</c:v>
                </c:pt>
                <c:pt idx="8002">
                  <c:v>133.38333333333333</c:v>
                </c:pt>
                <c:pt idx="8003">
                  <c:v>133.4</c:v>
                </c:pt>
                <c:pt idx="8004">
                  <c:v>133.41666666666666</c:v>
                </c:pt>
                <c:pt idx="8005">
                  <c:v>133.43333333333334</c:v>
                </c:pt>
                <c:pt idx="8006">
                  <c:v>133.44999999999999</c:v>
                </c:pt>
                <c:pt idx="8007">
                  <c:v>133.46666666666667</c:v>
                </c:pt>
                <c:pt idx="8008">
                  <c:v>133.48333333333332</c:v>
                </c:pt>
                <c:pt idx="8009">
                  <c:v>133.5</c:v>
                </c:pt>
                <c:pt idx="8010">
                  <c:v>133.51666666666668</c:v>
                </c:pt>
                <c:pt idx="8011">
                  <c:v>133.53333333333333</c:v>
                </c:pt>
                <c:pt idx="8012">
                  <c:v>133.55000000000001</c:v>
                </c:pt>
                <c:pt idx="8013">
                  <c:v>133.56666666666666</c:v>
                </c:pt>
                <c:pt idx="8014">
                  <c:v>133.58333333333334</c:v>
                </c:pt>
                <c:pt idx="8015">
                  <c:v>133.6</c:v>
                </c:pt>
                <c:pt idx="8016">
                  <c:v>133.61666666666667</c:v>
                </c:pt>
                <c:pt idx="8017">
                  <c:v>133.63333333333333</c:v>
                </c:pt>
                <c:pt idx="8018">
                  <c:v>133.65</c:v>
                </c:pt>
                <c:pt idx="8019">
                  <c:v>133.66666666666666</c:v>
                </c:pt>
                <c:pt idx="8020">
                  <c:v>133.68333333333334</c:v>
                </c:pt>
                <c:pt idx="8021">
                  <c:v>133.69999999999999</c:v>
                </c:pt>
                <c:pt idx="8022">
                  <c:v>133.71666666666667</c:v>
                </c:pt>
                <c:pt idx="8023">
                  <c:v>133.73333333333332</c:v>
                </c:pt>
                <c:pt idx="8024">
                  <c:v>133.75</c:v>
                </c:pt>
                <c:pt idx="8025">
                  <c:v>133.76666666666668</c:v>
                </c:pt>
                <c:pt idx="8026">
                  <c:v>133.78333333333333</c:v>
                </c:pt>
                <c:pt idx="8027">
                  <c:v>133.80000000000001</c:v>
                </c:pt>
                <c:pt idx="8028">
                  <c:v>133.81666666666666</c:v>
                </c:pt>
                <c:pt idx="8029">
                  <c:v>133.83333333333334</c:v>
                </c:pt>
                <c:pt idx="8030">
                  <c:v>133.85</c:v>
                </c:pt>
                <c:pt idx="8031">
                  <c:v>133.86666666666667</c:v>
                </c:pt>
                <c:pt idx="8032">
                  <c:v>133.88333333333333</c:v>
                </c:pt>
                <c:pt idx="8033">
                  <c:v>133.9</c:v>
                </c:pt>
                <c:pt idx="8034">
                  <c:v>133.91666666666666</c:v>
                </c:pt>
                <c:pt idx="8035">
                  <c:v>133.93333333333334</c:v>
                </c:pt>
                <c:pt idx="8036">
                  <c:v>133.94999999999999</c:v>
                </c:pt>
                <c:pt idx="8037">
                  <c:v>133.96666666666667</c:v>
                </c:pt>
                <c:pt idx="8038">
                  <c:v>133.98333333333332</c:v>
                </c:pt>
                <c:pt idx="8039">
                  <c:v>134</c:v>
                </c:pt>
                <c:pt idx="8040">
                  <c:v>134.01666666666668</c:v>
                </c:pt>
                <c:pt idx="8041">
                  <c:v>134.03333333333333</c:v>
                </c:pt>
                <c:pt idx="8042">
                  <c:v>134.05000000000001</c:v>
                </c:pt>
                <c:pt idx="8043">
                  <c:v>134.06666666666666</c:v>
                </c:pt>
                <c:pt idx="8044">
                  <c:v>134.08333333333334</c:v>
                </c:pt>
                <c:pt idx="8045">
                  <c:v>134.1</c:v>
                </c:pt>
                <c:pt idx="8046">
                  <c:v>134.11666666666667</c:v>
                </c:pt>
                <c:pt idx="8047">
                  <c:v>134.13333333333333</c:v>
                </c:pt>
                <c:pt idx="8048">
                  <c:v>134.15</c:v>
                </c:pt>
                <c:pt idx="8049">
                  <c:v>134.16666666666666</c:v>
                </c:pt>
                <c:pt idx="8050">
                  <c:v>134.18333333333334</c:v>
                </c:pt>
                <c:pt idx="8051">
                  <c:v>134.19999999999999</c:v>
                </c:pt>
                <c:pt idx="8052">
                  <c:v>134.21666666666667</c:v>
                </c:pt>
                <c:pt idx="8053">
                  <c:v>134.23333333333332</c:v>
                </c:pt>
                <c:pt idx="8054">
                  <c:v>134.25</c:v>
                </c:pt>
                <c:pt idx="8055">
                  <c:v>134.26666666666668</c:v>
                </c:pt>
                <c:pt idx="8056">
                  <c:v>134.28333333333333</c:v>
                </c:pt>
                <c:pt idx="8057">
                  <c:v>134.30000000000001</c:v>
                </c:pt>
                <c:pt idx="8058">
                  <c:v>134.31666666666666</c:v>
                </c:pt>
                <c:pt idx="8059">
                  <c:v>134.33333333333334</c:v>
                </c:pt>
                <c:pt idx="8060">
                  <c:v>134.35</c:v>
                </c:pt>
                <c:pt idx="8061">
                  <c:v>134.36666666666667</c:v>
                </c:pt>
                <c:pt idx="8062">
                  <c:v>134.38333333333333</c:v>
                </c:pt>
                <c:pt idx="8063">
                  <c:v>134.4</c:v>
                </c:pt>
                <c:pt idx="8064">
                  <c:v>134.41666666666666</c:v>
                </c:pt>
                <c:pt idx="8065">
                  <c:v>134.43333333333334</c:v>
                </c:pt>
                <c:pt idx="8066">
                  <c:v>134.44999999999999</c:v>
                </c:pt>
                <c:pt idx="8067">
                  <c:v>134.46666666666667</c:v>
                </c:pt>
                <c:pt idx="8068">
                  <c:v>134.48333333333332</c:v>
                </c:pt>
                <c:pt idx="8069">
                  <c:v>134.5</c:v>
                </c:pt>
                <c:pt idx="8070">
                  <c:v>134.51666666666668</c:v>
                </c:pt>
                <c:pt idx="8071">
                  <c:v>134.53333333333333</c:v>
                </c:pt>
                <c:pt idx="8072">
                  <c:v>134.55000000000001</c:v>
                </c:pt>
                <c:pt idx="8073">
                  <c:v>134.56666666666666</c:v>
                </c:pt>
                <c:pt idx="8074">
                  <c:v>134.58333333333334</c:v>
                </c:pt>
                <c:pt idx="8075">
                  <c:v>134.6</c:v>
                </c:pt>
                <c:pt idx="8076">
                  <c:v>134.61666666666667</c:v>
                </c:pt>
                <c:pt idx="8077">
                  <c:v>134.63333333333333</c:v>
                </c:pt>
                <c:pt idx="8078">
                  <c:v>134.65</c:v>
                </c:pt>
                <c:pt idx="8079">
                  <c:v>134.66666666666666</c:v>
                </c:pt>
                <c:pt idx="8080">
                  <c:v>134.68333333333334</c:v>
                </c:pt>
                <c:pt idx="8081">
                  <c:v>134.69999999999999</c:v>
                </c:pt>
                <c:pt idx="8082">
                  <c:v>134.71666666666667</c:v>
                </c:pt>
                <c:pt idx="8083">
                  <c:v>134.73333333333332</c:v>
                </c:pt>
                <c:pt idx="8084">
                  <c:v>134.75</c:v>
                </c:pt>
                <c:pt idx="8085">
                  <c:v>134.76666666666668</c:v>
                </c:pt>
                <c:pt idx="8086">
                  <c:v>134.78333333333333</c:v>
                </c:pt>
                <c:pt idx="8087">
                  <c:v>134.80000000000001</c:v>
                </c:pt>
                <c:pt idx="8088">
                  <c:v>134.81666666666666</c:v>
                </c:pt>
                <c:pt idx="8089">
                  <c:v>134.83333333333334</c:v>
                </c:pt>
                <c:pt idx="8090">
                  <c:v>134.85</c:v>
                </c:pt>
                <c:pt idx="8091">
                  <c:v>134.86666666666667</c:v>
                </c:pt>
                <c:pt idx="8092">
                  <c:v>134.88333333333333</c:v>
                </c:pt>
                <c:pt idx="8093">
                  <c:v>134.9</c:v>
                </c:pt>
                <c:pt idx="8094">
                  <c:v>134.91666666666666</c:v>
                </c:pt>
                <c:pt idx="8095">
                  <c:v>134.93333333333334</c:v>
                </c:pt>
                <c:pt idx="8096">
                  <c:v>134.94999999999999</c:v>
                </c:pt>
                <c:pt idx="8097">
                  <c:v>134.96666666666667</c:v>
                </c:pt>
                <c:pt idx="8098">
                  <c:v>134.98333333333332</c:v>
                </c:pt>
                <c:pt idx="8099">
                  <c:v>135</c:v>
                </c:pt>
                <c:pt idx="8100">
                  <c:v>135.01666666666668</c:v>
                </c:pt>
                <c:pt idx="8101">
                  <c:v>135.03333333333333</c:v>
                </c:pt>
                <c:pt idx="8102">
                  <c:v>135.05000000000001</c:v>
                </c:pt>
                <c:pt idx="8103">
                  <c:v>135.06666666666666</c:v>
                </c:pt>
                <c:pt idx="8104">
                  <c:v>135.08333333333334</c:v>
                </c:pt>
                <c:pt idx="8105">
                  <c:v>135.1</c:v>
                </c:pt>
                <c:pt idx="8106">
                  <c:v>135.11666666666667</c:v>
                </c:pt>
                <c:pt idx="8107">
                  <c:v>135.13333333333333</c:v>
                </c:pt>
                <c:pt idx="8108">
                  <c:v>135.15</c:v>
                </c:pt>
                <c:pt idx="8109">
                  <c:v>135.16666666666666</c:v>
                </c:pt>
                <c:pt idx="8110">
                  <c:v>135.18333333333334</c:v>
                </c:pt>
                <c:pt idx="8111">
                  <c:v>135.19999999999999</c:v>
                </c:pt>
                <c:pt idx="8112">
                  <c:v>135.21666666666667</c:v>
                </c:pt>
                <c:pt idx="8113">
                  <c:v>135.23333333333332</c:v>
                </c:pt>
                <c:pt idx="8114">
                  <c:v>135.25</c:v>
                </c:pt>
                <c:pt idx="8115">
                  <c:v>135.26666666666668</c:v>
                </c:pt>
                <c:pt idx="8116">
                  <c:v>135.28333333333333</c:v>
                </c:pt>
                <c:pt idx="8117">
                  <c:v>135.30000000000001</c:v>
                </c:pt>
                <c:pt idx="8118">
                  <c:v>135.31666666666666</c:v>
                </c:pt>
                <c:pt idx="8119">
                  <c:v>135.33333333333334</c:v>
                </c:pt>
                <c:pt idx="8120">
                  <c:v>135.35</c:v>
                </c:pt>
                <c:pt idx="8121">
                  <c:v>135.36666666666667</c:v>
                </c:pt>
                <c:pt idx="8122">
                  <c:v>135.38333333333333</c:v>
                </c:pt>
                <c:pt idx="8123">
                  <c:v>135.4</c:v>
                </c:pt>
                <c:pt idx="8124">
                  <c:v>135.41666666666666</c:v>
                </c:pt>
                <c:pt idx="8125">
                  <c:v>135.43333333333334</c:v>
                </c:pt>
                <c:pt idx="8126">
                  <c:v>135.44999999999999</c:v>
                </c:pt>
                <c:pt idx="8127">
                  <c:v>135.46666666666667</c:v>
                </c:pt>
                <c:pt idx="8128">
                  <c:v>135.48333333333332</c:v>
                </c:pt>
                <c:pt idx="8129">
                  <c:v>135.5</c:v>
                </c:pt>
                <c:pt idx="8130">
                  <c:v>135.51666666666668</c:v>
                </c:pt>
                <c:pt idx="8131">
                  <c:v>135.53333333333333</c:v>
                </c:pt>
                <c:pt idx="8132">
                  <c:v>135.55000000000001</c:v>
                </c:pt>
                <c:pt idx="8133">
                  <c:v>135.56666666666666</c:v>
                </c:pt>
                <c:pt idx="8134">
                  <c:v>135.58333333333334</c:v>
                </c:pt>
                <c:pt idx="8135">
                  <c:v>135.6</c:v>
                </c:pt>
                <c:pt idx="8136">
                  <c:v>135.61666666666667</c:v>
                </c:pt>
                <c:pt idx="8137">
                  <c:v>135.63333333333333</c:v>
                </c:pt>
                <c:pt idx="8138">
                  <c:v>135.65</c:v>
                </c:pt>
                <c:pt idx="8139">
                  <c:v>135.66666666666666</c:v>
                </c:pt>
                <c:pt idx="8140">
                  <c:v>135.68333333333334</c:v>
                </c:pt>
                <c:pt idx="8141">
                  <c:v>135.69999999999999</c:v>
                </c:pt>
                <c:pt idx="8142">
                  <c:v>135.71666666666667</c:v>
                </c:pt>
                <c:pt idx="8143">
                  <c:v>135.73333333333332</c:v>
                </c:pt>
                <c:pt idx="8144">
                  <c:v>135.75</c:v>
                </c:pt>
                <c:pt idx="8145">
                  <c:v>135.76666666666668</c:v>
                </c:pt>
                <c:pt idx="8146">
                  <c:v>135.78333333333333</c:v>
                </c:pt>
                <c:pt idx="8147">
                  <c:v>135.80000000000001</c:v>
                </c:pt>
                <c:pt idx="8148">
                  <c:v>135.81666666666666</c:v>
                </c:pt>
                <c:pt idx="8149">
                  <c:v>135.83333333333334</c:v>
                </c:pt>
                <c:pt idx="8150">
                  <c:v>135.85</c:v>
                </c:pt>
                <c:pt idx="8151">
                  <c:v>135.86666666666667</c:v>
                </c:pt>
                <c:pt idx="8152">
                  <c:v>135.88333333333333</c:v>
                </c:pt>
                <c:pt idx="8153">
                  <c:v>135.9</c:v>
                </c:pt>
                <c:pt idx="8154">
                  <c:v>135.91666666666666</c:v>
                </c:pt>
                <c:pt idx="8155">
                  <c:v>135.93333333333334</c:v>
                </c:pt>
                <c:pt idx="8156">
                  <c:v>135.94999999999999</c:v>
                </c:pt>
                <c:pt idx="8157">
                  <c:v>135.96666666666667</c:v>
                </c:pt>
                <c:pt idx="8158">
                  <c:v>135.98333333333332</c:v>
                </c:pt>
                <c:pt idx="8159">
                  <c:v>136</c:v>
                </c:pt>
                <c:pt idx="8160">
                  <c:v>136.01666666666668</c:v>
                </c:pt>
                <c:pt idx="8161">
                  <c:v>136.03333333333333</c:v>
                </c:pt>
                <c:pt idx="8162">
                  <c:v>136.05000000000001</c:v>
                </c:pt>
                <c:pt idx="8163">
                  <c:v>136.06666666666666</c:v>
                </c:pt>
                <c:pt idx="8164">
                  <c:v>136.08333333333334</c:v>
                </c:pt>
                <c:pt idx="8165">
                  <c:v>136.1</c:v>
                </c:pt>
                <c:pt idx="8166">
                  <c:v>136.11666666666667</c:v>
                </c:pt>
                <c:pt idx="8167">
                  <c:v>136.13333333333333</c:v>
                </c:pt>
                <c:pt idx="8168">
                  <c:v>136.15</c:v>
                </c:pt>
                <c:pt idx="8169">
                  <c:v>136.16666666666666</c:v>
                </c:pt>
                <c:pt idx="8170">
                  <c:v>136.18333333333334</c:v>
                </c:pt>
                <c:pt idx="8171">
                  <c:v>136.19999999999999</c:v>
                </c:pt>
                <c:pt idx="8172">
                  <c:v>136.21666666666667</c:v>
                </c:pt>
                <c:pt idx="8173">
                  <c:v>136.23333333333332</c:v>
                </c:pt>
                <c:pt idx="8174">
                  <c:v>136.25</c:v>
                </c:pt>
                <c:pt idx="8175">
                  <c:v>136.26666666666668</c:v>
                </c:pt>
                <c:pt idx="8176">
                  <c:v>136.28333333333333</c:v>
                </c:pt>
                <c:pt idx="8177">
                  <c:v>136.30000000000001</c:v>
                </c:pt>
                <c:pt idx="8178">
                  <c:v>136.31666666666666</c:v>
                </c:pt>
                <c:pt idx="8179">
                  <c:v>136.33333333333334</c:v>
                </c:pt>
                <c:pt idx="8180">
                  <c:v>136.35</c:v>
                </c:pt>
                <c:pt idx="8181">
                  <c:v>136.36666666666667</c:v>
                </c:pt>
                <c:pt idx="8182">
                  <c:v>136.38333333333333</c:v>
                </c:pt>
                <c:pt idx="8183">
                  <c:v>136.4</c:v>
                </c:pt>
                <c:pt idx="8184">
                  <c:v>136.41666666666666</c:v>
                </c:pt>
                <c:pt idx="8185">
                  <c:v>136.43333333333334</c:v>
                </c:pt>
                <c:pt idx="8186">
                  <c:v>136.44999999999999</c:v>
                </c:pt>
                <c:pt idx="8187">
                  <c:v>136.46666666666667</c:v>
                </c:pt>
                <c:pt idx="8188">
                  <c:v>136.48333333333332</c:v>
                </c:pt>
                <c:pt idx="8189">
                  <c:v>136.5</c:v>
                </c:pt>
                <c:pt idx="8190">
                  <c:v>136.51666666666668</c:v>
                </c:pt>
                <c:pt idx="8191">
                  <c:v>136.53333333333333</c:v>
                </c:pt>
                <c:pt idx="8192">
                  <c:v>136.55000000000001</c:v>
                </c:pt>
                <c:pt idx="8193">
                  <c:v>136.56666666666666</c:v>
                </c:pt>
                <c:pt idx="8194">
                  <c:v>136.58333333333334</c:v>
                </c:pt>
                <c:pt idx="8195">
                  <c:v>136.6</c:v>
                </c:pt>
                <c:pt idx="8196">
                  <c:v>136.61666666666667</c:v>
                </c:pt>
                <c:pt idx="8197">
                  <c:v>136.63333333333333</c:v>
                </c:pt>
                <c:pt idx="8198">
                  <c:v>136.65</c:v>
                </c:pt>
                <c:pt idx="8199">
                  <c:v>136.66666666666666</c:v>
                </c:pt>
                <c:pt idx="8200">
                  <c:v>136.68333333333334</c:v>
                </c:pt>
                <c:pt idx="8201">
                  <c:v>136.69999999999999</c:v>
                </c:pt>
                <c:pt idx="8202">
                  <c:v>136.71666666666667</c:v>
                </c:pt>
                <c:pt idx="8203">
                  <c:v>136.73333333333332</c:v>
                </c:pt>
                <c:pt idx="8204">
                  <c:v>136.75</c:v>
                </c:pt>
                <c:pt idx="8205">
                  <c:v>136.76666666666668</c:v>
                </c:pt>
                <c:pt idx="8206">
                  <c:v>136.78333333333333</c:v>
                </c:pt>
                <c:pt idx="8207">
                  <c:v>136.80000000000001</c:v>
                </c:pt>
                <c:pt idx="8208">
                  <c:v>136.81666666666666</c:v>
                </c:pt>
                <c:pt idx="8209">
                  <c:v>136.83333333333334</c:v>
                </c:pt>
                <c:pt idx="8210">
                  <c:v>136.85</c:v>
                </c:pt>
                <c:pt idx="8211">
                  <c:v>136.86666666666667</c:v>
                </c:pt>
                <c:pt idx="8212">
                  <c:v>136.88333333333333</c:v>
                </c:pt>
                <c:pt idx="8213">
                  <c:v>136.9</c:v>
                </c:pt>
                <c:pt idx="8214">
                  <c:v>136.91666666666666</c:v>
                </c:pt>
                <c:pt idx="8215">
                  <c:v>136.93333333333334</c:v>
                </c:pt>
                <c:pt idx="8216">
                  <c:v>136.94999999999999</c:v>
                </c:pt>
                <c:pt idx="8217">
                  <c:v>136.96666666666667</c:v>
                </c:pt>
                <c:pt idx="8218">
                  <c:v>136.98333333333332</c:v>
                </c:pt>
                <c:pt idx="8219">
                  <c:v>137</c:v>
                </c:pt>
                <c:pt idx="8220">
                  <c:v>137.01666666666668</c:v>
                </c:pt>
                <c:pt idx="8221">
                  <c:v>137.03333333333333</c:v>
                </c:pt>
                <c:pt idx="8222">
                  <c:v>137.05000000000001</c:v>
                </c:pt>
                <c:pt idx="8223">
                  <c:v>137.06666666666666</c:v>
                </c:pt>
                <c:pt idx="8224">
                  <c:v>137.08333333333334</c:v>
                </c:pt>
                <c:pt idx="8225">
                  <c:v>137.1</c:v>
                </c:pt>
                <c:pt idx="8226">
                  <c:v>137.11666666666667</c:v>
                </c:pt>
                <c:pt idx="8227">
                  <c:v>137.13333333333333</c:v>
                </c:pt>
                <c:pt idx="8228">
                  <c:v>137.15</c:v>
                </c:pt>
                <c:pt idx="8229">
                  <c:v>137.16666666666666</c:v>
                </c:pt>
                <c:pt idx="8230">
                  <c:v>137.18333333333334</c:v>
                </c:pt>
                <c:pt idx="8231">
                  <c:v>137.19999999999999</c:v>
                </c:pt>
                <c:pt idx="8232">
                  <c:v>137.21666666666667</c:v>
                </c:pt>
                <c:pt idx="8233">
                  <c:v>137.23333333333332</c:v>
                </c:pt>
                <c:pt idx="8234">
                  <c:v>137.25</c:v>
                </c:pt>
                <c:pt idx="8235">
                  <c:v>137.26666666666668</c:v>
                </c:pt>
                <c:pt idx="8236">
                  <c:v>137.28333333333333</c:v>
                </c:pt>
                <c:pt idx="8237">
                  <c:v>137.30000000000001</c:v>
                </c:pt>
                <c:pt idx="8238">
                  <c:v>137.31666666666666</c:v>
                </c:pt>
                <c:pt idx="8239">
                  <c:v>137.33333333333334</c:v>
                </c:pt>
                <c:pt idx="8240">
                  <c:v>137.35</c:v>
                </c:pt>
                <c:pt idx="8241">
                  <c:v>137.36666666666667</c:v>
                </c:pt>
                <c:pt idx="8242">
                  <c:v>137.38333333333333</c:v>
                </c:pt>
                <c:pt idx="8243">
                  <c:v>137.4</c:v>
                </c:pt>
                <c:pt idx="8244">
                  <c:v>137.41666666666666</c:v>
                </c:pt>
                <c:pt idx="8245">
                  <c:v>137.43333333333334</c:v>
                </c:pt>
                <c:pt idx="8246">
                  <c:v>137.44999999999999</c:v>
                </c:pt>
                <c:pt idx="8247">
                  <c:v>137.46666666666667</c:v>
                </c:pt>
                <c:pt idx="8248">
                  <c:v>137.48333333333332</c:v>
                </c:pt>
                <c:pt idx="8249">
                  <c:v>137.5</c:v>
                </c:pt>
                <c:pt idx="8250">
                  <c:v>137.51666666666668</c:v>
                </c:pt>
                <c:pt idx="8251">
                  <c:v>137.53333333333333</c:v>
                </c:pt>
                <c:pt idx="8252">
                  <c:v>137.55000000000001</c:v>
                </c:pt>
                <c:pt idx="8253">
                  <c:v>137.56666666666666</c:v>
                </c:pt>
                <c:pt idx="8254">
                  <c:v>137.58333333333334</c:v>
                </c:pt>
                <c:pt idx="8255">
                  <c:v>137.6</c:v>
                </c:pt>
                <c:pt idx="8256">
                  <c:v>137.61666666666667</c:v>
                </c:pt>
                <c:pt idx="8257">
                  <c:v>137.63333333333333</c:v>
                </c:pt>
                <c:pt idx="8258">
                  <c:v>137.65</c:v>
                </c:pt>
                <c:pt idx="8259">
                  <c:v>137.66666666666666</c:v>
                </c:pt>
                <c:pt idx="8260">
                  <c:v>137.68333333333334</c:v>
                </c:pt>
                <c:pt idx="8261">
                  <c:v>137.69999999999999</c:v>
                </c:pt>
                <c:pt idx="8262">
                  <c:v>137.71666666666667</c:v>
                </c:pt>
                <c:pt idx="8263">
                  <c:v>137.73333333333332</c:v>
                </c:pt>
                <c:pt idx="8264">
                  <c:v>137.75</c:v>
                </c:pt>
                <c:pt idx="8265">
                  <c:v>137.76666666666668</c:v>
                </c:pt>
                <c:pt idx="8266">
                  <c:v>137.78333333333333</c:v>
                </c:pt>
                <c:pt idx="8267">
                  <c:v>137.80000000000001</c:v>
                </c:pt>
                <c:pt idx="8268">
                  <c:v>137.81666666666666</c:v>
                </c:pt>
                <c:pt idx="8269">
                  <c:v>137.83333333333334</c:v>
                </c:pt>
                <c:pt idx="8270">
                  <c:v>137.85</c:v>
                </c:pt>
                <c:pt idx="8271">
                  <c:v>137.86666666666667</c:v>
                </c:pt>
                <c:pt idx="8272">
                  <c:v>137.88333333333333</c:v>
                </c:pt>
                <c:pt idx="8273">
                  <c:v>137.9</c:v>
                </c:pt>
                <c:pt idx="8274">
                  <c:v>137.91666666666666</c:v>
                </c:pt>
                <c:pt idx="8275">
                  <c:v>137.93333333333334</c:v>
                </c:pt>
                <c:pt idx="8276">
                  <c:v>137.94999999999999</c:v>
                </c:pt>
                <c:pt idx="8277">
                  <c:v>137.96666666666667</c:v>
                </c:pt>
                <c:pt idx="8278">
                  <c:v>137.98333333333332</c:v>
                </c:pt>
                <c:pt idx="8279">
                  <c:v>138</c:v>
                </c:pt>
                <c:pt idx="8280">
                  <c:v>138.01666666666668</c:v>
                </c:pt>
                <c:pt idx="8281">
                  <c:v>138.03333333333333</c:v>
                </c:pt>
                <c:pt idx="8282">
                  <c:v>138.05000000000001</c:v>
                </c:pt>
                <c:pt idx="8283">
                  <c:v>138.06666666666666</c:v>
                </c:pt>
                <c:pt idx="8284">
                  <c:v>138.08333333333334</c:v>
                </c:pt>
                <c:pt idx="8285">
                  <c:v>138.1</c:v>
                </c:pt>
                <c:pt idx="8286">
                  <c:v>138.11666666666667</c:v>
                </c:pt>
                <c:pt idx="8287">
                  <c:v>138.13333333333333</c:v>
                </c:pt>
                <c:pt idx="8288">
                  <c:v>138.15</c:v>
                </c:pt>
                <c:pt idx="8289">
                  <c:v>138.16666666666666</c:v>
                </c:pt>
                <c:pt idx="8290">
                  <c:v>138.18333333333334</c:v>
                </c:pt>
                <c:pt idx="8291">
                  <c:v>138.19999999999999</c:v>
                </c:pt>
                <c:pt idx="8292">
                  <c:v>138.21666666666667</c:v>
                </c:pt>
                <c:pt idx="8293">
                  <c:v>138.23333333333332</c:v>
                </c:pt>
                <c:pt idx="8294">
                  <c:v>138.25</c:v>
                </c:pt>
                <c:pt idx="8295">
                  <c:v>138.26666666666668</c:v>
                </c:pt>
                <c:pt idx="8296">
                  <c:v>138.28333333333333</c:v>
                </c:pt>
                <c:pt idx="8297">
                  <c:v>138.30000000000001</c:v>
                </c:pt>
                <c:pt idx="8298">
                  <c:v>138.31666666666666</c:v>
                </c:pt>
                <c:pt idx="8299">
                  <c:v>138.33333333333334</c:v>
                </c:pt>
                <c:pt idx="8300">
                  <c:v>138.35</c:v>
                </c:pt>
                <c:pt idx="8301">
                  <c:v>138.36666666666667</c:v>
                </c:pt>
                <c:pt idx="8302">
                  <c:v>138.38333333333333</c:v>
                </c:pt>
                <c:pt idx="8303">
                  <c:v>138.4</c:v>
                </c:pt>
                <c:pt idx="8304">
                  <c:v>138.41666666666666</c:v>
                </c:pt>
                <c:pt idx="8305">
                  <c:v>138.43333333333334</c:v>
                </c:pt>
                <c:pt idx="8306">
                  <c:v>138.44999999999999</c:v>
                </c:pt>
                <c:pt idx="8307">
                  <c:v>138.46666666666667</c:v>
                </c:pt>
                <c:pt idx="8308">
                  <c:v>138.48333333333332</c:v>
                </c:pt>
                <c:pt idx="8309">
                  <c:v>138.5</c:v>
                </c:pt>
                <c:pt idx="8310">
                  <c:v>138.51666666666668</c:v>
                </c:pt>
                <c:pt idx="8311">
                  <c:v>138.53333333333333</c:v>
                </c:pt>
                <c:pt idx="8312">
                  <c:v>138.55000000000001</c:v>
                </c:pt>
                <c:pt idx="8313">
                  <c:v>138.56666666666666</c:v>
                </c:pt>
                <c:pt idx="8314">
                  <c:v>138.58333333333334</c:v>
                </c:pt>
                <c:pt idx="8315">
                  <c:v>138.6</c:v>
                </c:pt>
                <c:pt idx="8316">
                  <c:v>138.61666666666667</c:v>
                </c:pt>
                <c:pt idx="8317">
                  <c:v>138.63333333333333</c:v>
                </c:pt>
                <c:pt idx="8318">
                  <c:v>138.65</c:v>
                </c:pt>
                <c:pt idx="8319">
                  <c:v>138.66666666666666</c:v>
                </c:pt>
                <c:pt idx="8320">
                  <c:v>138.68333333333334</c:v>
                </c:pt>
                <c:pt idx="8321">
                  <c:v>138.69999999999999</c:v>
                </c:pt>
                <c:pt idx="8322">
                  <c:v>138.71666666666667</c:v>
                </c:pt>
                <c:pt idx="8323">
                  <c:v>138.73333333333332</c:v>
                </c:pt>
                <c:pt idx="8324">
                  <c:v>138.75</c:v>
                </c:pt>
                <c:pt idx="8325">
                  <c:v>138.76666666666668</c:v>
                </c:pt>
                <c:pt idx="8326">
                  <c:v>138.78333333333333</c:v>
                </c:pt>
                <c:pt idx="8327">
                  <c:v>138.80000000000001</c:v>
                </c:pt>
                <c:pt idx="8328">
                  <c:v>138.81666666666666</c:v>
                </c:pt>
                <c:pt idx="8329">
                  <c:v>138.83333333333334</c:v>
                </c:pt>
                <c:pt idx="8330">
                  <c:v>138.85</c:v>
                </c:pt>
                <c:pt idx="8331">
                  <c:v>138.86666666666667</c:v>
                </c:pt>
                <c:pt idx="8332">
                  <c:v>138.88333333333333</c:v>
                </c:pt>
                <c:pt idx="8333">
                  <c:v>138.9</c:v>
                </c:pt>
                <c:pt idx="8334">
                  <c:v>138.91666666666666</c:v>
                </c:pt>
                <c:pt idx="8335">
                  <c:v>138.93333333333334</c:v>
                </c:pt>
                <c:pt idx="8336">
                  <c:v>138.94999999999999</c:v>
                </c:pt>
                <c:pt idx="8337">
                  <c:v>138.96666666666667</c:v>
                </c:pt>
                <c:pt idx="8338">
                  <c:v>138.98333333333332</c:v>
                </c:pt>
                <c:pt idx="8339">
                  <c:v>139</c:v>
                </c:pt>
                <c:pt idx="8340">
                  <c:v>139.01666666666668</c:v>
                </c:pt>
                <c:pt idx="8341">
                  <c:v>139.03333333333333</c:v>
                </c:pt>
                <c:pt idx="8342">
                  <c:v>139.05000000000001</c:v>
                </c:pt>
                <c:pt idx="8343">
                  <c:v>139.06666666666666</c:v>
                </c:pt>
                <c:pt idx="8344">
                  <c:v>139.08333333333334</c:v>
                </c:pt>
                <c:pt idx="8345">
                  <c:v>139.1</c:v>
                </c:pt>
                <c:pt idx="8346">
                  <c:v>139.11666666666667</c:v>
                </c:pt>
                <c:pt idx="8347">
                  <c:v>139.13333333333333</c:v>
                </c:pt>
                <c:pt idx="8348">
                  <c:v>139.15</c:v>
                </c:pt>
                <c:pt idx="8349">
                  <c:v>139.16666666666666</c:v>
                </c:pt>
                <c:pt idx="8350">
                  <c:v>139.18333333333334</c:v>
                </c:pt>
                <c:pt idx="8351">
                  <c:v>139.19999999999999</c:v>
                </c:pt>
                <c:pt idx="8352">
                  <c:v>139.21666666666667</c:v>
                </c:pt>
                <c:pt idx="8353">
                  <c:v>139.23333333333332</c:v>
                </c:pt>
                <c:pt idx="8354">
                  <c:v>139.25</c:v>
                </c:pt>
                <c:pt idx="8355">
                  <c:v>139.26666666666668</c:v>
                </c:pt>
                <c:pt idx="8356">
                  <c:v>139.28333333333333</c:v>
                </c:pt>
                <c:pt idx="8357">
                  <c:v>139.30000000000001</c:v>
                </c:pt>
                <c:pt idx="8358">
                  <c:v>139.31666666666666</c:v>
                </c:pt>
                <c:pt idx="8359">
                  <c:v>139.33333333333334</c:v>
                </c:pt>
                <c:pt idx="8360">
                  <c:v>139.35</c:v>
                </c:pt>
                <c:pt idx="8361">
                  <c:v>139.36666666666667</c:v>
                </c:pt>
                <c:pt idx="8362">
                  <c:v>139.38333333333333</c:v>
                </c:pt>
                <c:pt idx="8363">
                  <c:v>139.4</c:v>
                </c:pt>
                <c:pt idx="8364">
                  <c:v>139.41666666666666</c:v>
                </c:pt>
                <c:pt idx="8365">
                  <c:v>139.43333333333334</c:v>
                </c:pt>
                <c:pt idx="8366">
                  <c:v>139.44999999999999</c:v>
                </c:pt>
                <c:pt idx="8367">
                  <c:v>139.46666666666667</c:v>
                </c:pt>
                <c:pt idx="8368">
                  <c:v>139.48333333333332</c:v>
                </c:pt>
                <c:pt idx="8369">
                  <c:v>139.5</c:v>
                </c:pt>
                <c:pt idx="8370">
                  <c:v>139.51666666666668</c:v>
                </c:pt>
                <c:pt idx="8371">
                  <c:v>139.53333333333333</c:v>
                </c:pt>
                <c:pt idx="8372">
                  <c:v>139.55000000000001</c:v>
                </c:pt>
                <c:pt idx="8373">
                  <c:v>139.56666666666666</c:v>
                </c:pt>
                <c:pt idx="8374">
                  <c:v>139.58333333333334</c:v>
                </c:pt>
                <c:pt idx="8375">
                  <c:v>139.6</c:v>
                </c:pt>
                <c:pt idx="8376">
                  <c:v>139.61666666666667</c:v>
                </c:pt>
                <c:pt idx="8377">
                  <c:v>139.63333333333333</c:v>
                </c:pt>
                <c:pt idx="8378">
                  <c:v>139.65</c:v>
                </c:pt>
                <c:pt idx="8379">
                  <c:v>139.66666666666666</c:v>
                </c:pt>
                <c:pt idx="8380">
                  <c:v>139.68333333333334</c:v>
                </c:pt>
                <c:pt idx="8381">
                  <c:v>139.69999999999999</c:v>
                </c:pt>
                <c:pt idx="8382">
                  <c:v>139.71666666666667</c:v>
                </c:pt>
                <c:pt idx="8383">
                  <c:v>139.73333333333332</c:v>
                </c:pt>
                <c:pt idx="8384">
                  <c:v>139.75</c:v>
                </c:pt>
                <c:pt idx="8385">
                  <c:v>139.76666666666668</c:v>
                </c:pt>
                <c:pt idx="8386">
                  <c:v>139.78333333333333</c:v>
                </c:pt>
                <c:pt idx="8387">
                  <c:v>139.80000000000001</c:v>
                </c:pt>
                <c:pt idx="8388">
                  <c:v>139.81666666666666</c:v>
                </c:pt>
                <c:pt idx="8389">
                  <c:v>139.83333333333334</c:v>
                </c:pt>
                <c:pt idx="8390">
                  <c:v>139.85</c:v>
                </c:pt>
                <c:pt idx="8391">
                  <c:v>139.86666666666667</c:v>
                </c:pt>
                <c:pt idx="8392">
                  <c:v>139.88333333333333</c:v>
                </c:pt>
                <c:pt idx="8393">
                  <c:v>139.9</c:v>
                </c:pt>
                <c:pt idx="8394">
                  <c:v>139.91666666666666</c:v>
                </c:pt>
                <c:pt idx="8395">
                  <c:v>139.93333333333334</c:v>
                </c:pt>
                <c:pt idx="8396">
                  <c:v>139.94999999999999</c:v>
                </c:pt>
                <c:pt idx="8397">
                  <c:v>139.96666666666667</c:v>
                </c:pt>
                <c:pt idx="8398">
                  <c:v>139.98333333333332</c:v>
                </c:pt>
                <c:pt idx="8399">
                  <c:v>140</c:v>
                </c:pt>
                <c:pt idx="8400">
                  <c:v>140.01666666666668</c:v>
                </c:pt>
                <c:pt idx="8401">
                  <c:v>140.03333333333333</c:v>
                </c:pt>
                <c:pt idx="8402">
                  <c:v>140.05000000000001</c:v>
                </c:pt>
                <c:pt idx="8403">
                  <c:v>140.06666666666666</c:v>
                </c:pt>
                <c:pt idx="8404">
                  <c:v>140.08333333333334</c:v>
                </c:pt>
                <c:pt idx="8405">
                  <c:v>140.1</c:v>
                </c:pt>
                <c:pt idx="8406">
                  <c:v>140.11666666666667</c:v>
                </c:pt>
                <c:pt idx="8407">
                  <c:v>140.13333333333333</c:v>
                </c:pt>
                <c:pt idx="8408">
                  <c:v>140.15</c:v>
                </c:pt>
                <c:pt idx="8409">
                  <c:v>140.16666666666666</c:v>
                </c:pt>
                <c:pt idx="8410">
                  <c:v>140.18333333333334</c:v>
                </c:pt>
                <c:pt idx="8411">
                  <c:v>140.19999999999999</c:v>
                </c:pt>
                <c:pt idx="8412">
                  <c:v>140.21666666666667</c:v>
                </c:pt>
                <c:pt idx="8413">
                  <c:v>140.23333333333332</c:v>
                </c:pt>
                <c:pt idx="8414">
                  <c:v>140.25</c:v>
                </c:pt>
                <c:pt idx="8415">
                  <c:v>140.26666666666668</c:v>
                </c:pt>
                <c:pt idx="8416">
                  <c:v>140.28333333333333</c:v>
                </c:pt>
                <c:pt idx="8417">
                  <c:v>140.30000000000001</c:v>
                </c:pt>
                <c:pt idx="8418">
                  <c:v>140.31666666666666</c:v>
                </c:pt>
                <c:pt idx="8419">
                  <c:v>140.33333333333334</c:v>
                </c:pt>
                <c:pt idx="8420">
                  <c:v>140.35</c:v>
                </c:pt>
                <c:pt idx="8421">
                  <c:v>140.36666666666667</c:v>
                </c:pt>
                <c:pt idx="8422">
                  <c:v>140.38333333333333</c:v>
                </c:pt>
                <c:pt idx="8423">
                  <c:v>140.4</c:v>
                </c:pt>
                <c:pt idx="8424">
                  <c:v>140.41666666666666</c:v>
                </c:pt>
                <c:pt idx="8425">
                  <c:v>140.43333333333334</c:v>
                </c:pt>
                <c:pt idx="8426">
                  <c:v>140.44999999999999</c:v>
                </c:pt>
                <c:pt idx="8427">
                  <c:v>140.46666666666667</c:v>
                </c:pt>
                <c:pt idx="8428">
                  <c:v>140.48333333333332</c:v>
                </c:pt>
                <c:pt idx="8429">
                  <c:v>140.5</c:v>
                </c:pt>
                <c:pt idx="8430">
                  <c:v>140.51666666666668</c:v>
                </c:pt>
                <c:pt idx="8431">
                  <c:v>140.53333333333333</c:v>
                </c:pt>
                <c:pt idx="8432">
                  <c:v>140.55000000000001</c:v>
                </c:pt>
                <c:pt idx="8433">
                  <c:v>140.56666666666666</c:v>
                </c:pt>
                <c:pt idx="8434">
                  <c:v>140.58333333333334</c:v>
                </c:pt>
                <c:pt idx="8435">
                  <c:v>140.6</c:v>
                </c:pt>
                <c:pt idx="8436">
                  <c:v>140.61666666666667</c:v>
                </c:pt>
                <c:pt idx="8437">
                  <c:v>140.63333333333333</c:v>
                </c:pt>
                <c:pt idx="8438">
                  <c:v>140.65</c:v>
                </c:pt>
                <c:pt idx="8439">
                  <c:v>140.66666666666666</c:v>
                </c:pt>
                <c:pt idx="8440">
                  <c:v>140.68333333333334</c:v>
                </c:pt>
                <c:pt idx="8441">
                  <c:v>140.69999999999999</c:v>
                </c:pt>
                <c:pt idx="8442">
                  <c:v>140.71666666666667</c:v>
                </c:pt>
                <c:pt idx="8443">
                  <c:v>140.73333333333332</c:v>
                </c:pt>
                <c:pt idx="8444">
                  <c:v>140.75</c:v>
                </c:pt>
                <c:pt idx="8445">
                  <c:v>140.76666666666668</c:v>
                </c:pt>
                <c:pt idx="8446">
                  <c:v>140.78333333333333</c:v>
                </c:pt>
                <c:pt idx="8447">
                  <c:v>140.80000000000001</c:v>
                </c:pt>
                <c:pt idx="8448">
                  <c:v>140.81666666666666</c:v>
                </c:pt>
                <c:pt idx="8449">
                  <c:v>140.83333333333334</c:v>
                </c:pt>
                <c:pt idx="8450">
                  <c:v>140.85</c:v>
                </c:pt>
                <c:pt idx="8451">
                  <c:v>140.86666666666667</c:v>
                </c:pt>
                <c:pt idx="8452">
                  <c:v>140.88333333333333</c:v>
                </c:pt>
                <c:pt idx="8453">
                  <c:v>140.9</c:v>
                </c:pt>
                <c:pt idx="8454">
                  <c:v>140.91666666666666</c:v>
                </c:pt>
                <c:pt idx="8455">
                  <c:v>140.93333333333334</c:v>
                </c:pt>
                <c:pt idx="8456">
                  <c:v>140.94999999999999</c:v>
                </c:pt>
                <c:pt idx="8457">
                  <c:v>140.96666666666667</c:v>
                </c:pt>
                <c:pt idx="8458">
                  <c:v>140.98333333333332</c:v>
                </c:pt>
                <c:pt idx="8459">
                  <c:v>141</c:v>
                </c:pt>
                <c:pt idx="8460">
                  <c:v>141.01666666666668</c:v>
                </c:pt>
                <c:pt idx="8461">
                  <c:v>141.03333333333333</c:v>
                </c:pt>
                <c:pt idx="8462">
                  <c:v>141.05000000000001</c:v>
                </c:pt>
                <c:pt idx="8463">
                  <c:v>141.06666666666666</c:v>
                </c:pt>
                <c:pt idx="8464">
                  <c:v>141.08333333333334</c:v>
                </c:pt>
                <c:pt idx="8465">
                  <c:v>141.1</c:v>
                </c:pt>
                <c:pt idx="8466">
                  <c:v>141.11666666666667</c:v>
                </c:pt>
                <c:pt idx="8467">
                  <c:v>141.13333333333333</c:v>
                </c:pt>
                <c:pt idx="8468">
                  <c:v>141.15</c:v>
                </c:pt>
                <c:pt idx="8469">
                  <c:v>141.16666666666666</c:v>
                </c:pt>
                <c:pt idx="8470">
                  <c:v>141.18333333333334</c:v>
                </c:pt>
                <c:pt idx="8471">
                  <c:v>141.19999999999999</c:v>
                </c:pt>
                <c:pt idx="8472">
                  <c:v>141.21666666666667</c:v>
                </c:pt>
                <c:pt idx="8473">
                  <c:v>141.23333333333332</c:v>
                </c:pt>
                <c:pt idx="8474">
                  <c:v>141.25</c:v>
                </c:pt>
                <c:pt idx="8475">
                  <c:v>141.26666666666668</c:v>
                </c:pt>
                <c:pt idx="8476">
                  <c:v>141.28333333333333</c:v>
                </c:pt>
                <c:pt idx="8477">
                  <c:v>141.30000000000001</c:v>
                </c:pt>
                <c:pt idx="8478">
                  <c:v>141.31666666666666</c:v>
                </c:pt>
                <c:pt idx="8479">
                  <c:v>141.33333333333334</c:v>
                </c:pt>
                <c:pt idx="8480">
                  <c:v>141.35</c:v>
                </c:pt>
                <c:pt idx="8481">
                  <c:v>141.36666666666667</c:v>
                </c:pt>
                <c:pt idx="8482">
                  <c:v>141.38333333333333</c:v>
                </c:pt>
                <c:pt idx="8483">
                  <c:v>141.4</c:v>
                </c:pt>
                <c:pt idx="8484">
                  <c:v>141.41666666666666</c:v>
                </c:pt>
                <c:pt idx="8485">
                  <c:v>141.43333333333334</c:v>
                </c:pt>
                <c:pt idx="8486">
                  <c:v>141.44999999999999</c:v>
                </c:pt>
                <c:pt idx="8487">
                  <c:v>141.46666666666667</c:v>
                </c:pt>
                <c:pt idx="8488">
                  <c:v>141.48333333333332</c:v>
                </c:pt>
                <c:pt idx="8489">
                  <c:v>141.5</c:v>
                </c:pt>
                <c:pt idx="8490">
                  <c:v>141.51666666666668</c:v>
                </c:pt>
                <c:pt idx="8491">
                  <c:v>141.53333333333333</c:v>
                </c:pt>
                <c:pt idx="8492">
                  <c:v>141.55000000000001</c:v>
                </c:pt>
                <c:pt idx="8493">
                  <c:v>141.56666666666666</c:v>
                </c:pt>
                <c:pt idx="8494">
                  <c:v>141.58333333333334</c:v>
                </c:pt>
                <c:pt idx="8495">
                  <c:v>141.6</c:v>
                </c:pt>
                <c:pt idx="8496">
                  <c:v>141.61666666666667</c:v>
                </c:pt>
                <c:pt idx="8497">
                  <c:v>141.63333333333333</c:v>
                </c:pt>
                <c:pt idx="8498">
                  <c:v>141.65</c:v>
                </c:pt>
                <c:pt idx="8499">
                  <c:v>141.66666666666666</c:v>
                </c:pt>
                <c:pt idx="8500">
                  <c:v>141.68333333333334</c:v>
                </c:pt>
                <c:pt idx="8501">
                  <c:v>141.69999999999999</c:v>
                </c:pt>
                <c:pt idx="8502">
                  <c:v>141.71666666666667</c:v>
                </c:pt>
                <c:pt idx="8503">
                  <c:v>141.73333333333332</c:v>
                </c:pt>
                <c:pt idx="8504">
                  <c:v>141.75</c:v>
                </c:pt>
                <c:pt idx="8505">
                  <c:v>141.76666666666668</c:v>
                </c:pt>
                <c:pt idx="8506">
                  <c:v>141.78333333333333</c:v>
                </c:pt>
                <c:pt idx="8507">
                  <c:v>141.80000000000001</c:v>
                </c:pt>
                <c:pt idx="8508">
                  <c:v>141.81666666666666</c:v>
                </c:pt>
                <c:pt idx="8509">
                  <c:v>141.83333333333334</c:v>
                </c:pt>
                <c:pt idx="8510">
                  <c:v>141.85</c:v>
                </c:pt>
                <c:pt idx="8511">
                  <c:v>141.86666666666667</c:v>
                </c:pt>
                <c:pt idx="8512">
                  <c:v>141.88333333333333</c:v>
                </c:pt>
                <c:pt idx="8513">
                  <c:v>141.9</c:v>
                </c:pt>
                <c:pt idx="8514">
                  <c:v>141.91666666666666</c:v>
                </c:pt>
                <c:pt idx="8515">
                  <c:v>141.93333333333334</c:v>
                </c:pt>
                <c:pt idx="8516">
                  <c:v>141.94999999999999</c:v>
                </c:pt>
                <c:pt idx="8517">
                  <c:v>141.96666666666667</c:v>
                </c:pt>
                <c:pt idx="8518">
                  <c:v>141.98333333333332</c:v>
                </c:pt>
                <c:pt idx="8519">
                  <c:v>142</c:v>
                </c:pt>
                <c:pt idx="8520">
                  <c:v>142.01666666666668</c:v>
                </c:pt>
                <c:pt idx="8521">
                  <c:v>142.03333333333333</c:v>
                </c:pt>
                <c:pt idx="8522">
                  <c:v>142.05000000000001</c:v>
                </c:pt>
                <c:pt idx="8523">
                  <c:v>142.06666666666666</c:v>
                </c:pt>
                <c:pt idx="8524">
                  <c:v>142.08333333333334</c:v>
                </c:pt>
                <c:pt idx="8525">
                  <c:v>142.1</c:v>
                </c:pt>
                <c:pt idx="8526">
                  <c:v>142.11666666666667</c:v>
                </c:pt>
                <c:pt idx="8527">
                  <c:v>142.13333333333333</c:v>
                </c:pt>
                <c:pt idx="8528">
                  <c:v>142.15</c:v>
                </c:pt>
                <c:pt idx="8529">
                  <c:v>142.16666666666666</c:v>
                </c:pt>
                <c:pt idx="8530">
                  <c:v>142.18333333333334</c:v>
                </c:pt>
                <c:pt idx="8531">
                  <c:v>142.19999999999999</c:v>
                </c:pt>
                <c:pt idx="8532">
                  <c:v>142.21666666666667</c:v>
                </c:pt>
                <c:pt idx="8533">
                  <c:v>142.23333333333332</c:v>
                </c:pt>
                <c:pt idx="8534">
                  <c:v>142.25</c:v>
                </c:pt>
                <c:pt idx="8535">
                  <c:v>142.26666666666668</c:v>
                </c:pt>
                <c:pt idx="8536">
                  <c:v>142.28333333333333</c:v>
                </c:pt>
                <c:pt idx="8537">
                  <c:v>142.30000000000001</c:v>
                </c:pt>
                <c:pt idx="8538">
                  <c:v>142.31666666666666</c:v>
                </c:pt>
                <c:pt idx="8539">
                  <c:v>142.33333333333334</c:v>
                </c:pt>
                <c:pt idx="8540">
                  <c:v>142.35</c:v>
                </c:pt>
                <c:pt idx="8541">
                  <c:v>142.36666666666667</c:v>
                </c:pt>
                <c:pt idx="8542">
                  <c:v>142.38333333333333</c:v>
                </c:pt>
                <c:pt idx="8543">
                  <c:v>142.4</c:v>
                </c:pt>
                <c:pt idx="8544">
                  <c:v>142.41666666666666</c:v>
                </c:pt>
                <c:pt idx="8545">
                  <c:v>142.43333333333334</c:v>
                </c:pt>
                <c:pt idx="8546">
                  <c:v>142.44999999999999</c:v>
                </c:pt>
                <c:pt idx="8547">
                  <c:v>142.46666666666667</c:v>
                </c:pt>
                <c:pt idx="8548">
                  <c:v>142.48333333333332</c:v>
                </c:pt>
                <c:pt idx="8549">
                  <c:v>142.5</c:v>
                </c:pt>
                <c:pt idx="8550">
                  <c:v>142.51666666666668</c:v>
                </c:pt>
                <c:pt idx="8551">
                  <c:v>142.53333333333333</c:v>
                </c:pt>
                <c:pt idx="8552">
                  <c:v>142.55000000000001</c:v>
                </c:pt>
                <c:pt idx="8553">
                  <c:v>142.56666666666666</c:v>
                </c:pt>
                <c:pt idx="8554">
                  <c:v>142.58333333333334</c:v>
                </c:pt>
                <c:pt idx="8555">
                  <c:v>142.6</c:v>
                </c:pt>
                <c:pt idx="8556">
                  <c:v>142.61666666666667</c:v>
                </c:pt>
                <c:pt idx="8557">
                  <c:v>142.63333333333333</c:v>
                </c:pt>
                <c:pt idx="8558">
                  <c:v>142.65</c:v>
                </c:pt>
                <c:pt idx="8559">
                  <c:v>142.66666666666666</c:v>
                </c:pt>
                <c:pt idx="8560">
                  <c:v>142.68333333333334</c:v>
                </c:pt>
                <c:pt idx="8561">
                  <c:v>142.69999999999999</c:v>
                </c:pt>
                <c:pt idx="8562">
                  <c:v>142.71666666666667</c:v>
                </c:pt>
                <c:pt idx="8563">
                  <c:v>142.73333333333332</c:v>
                </c:pt>
                <c:pt idx="8564">
                  <c:v>142.75</c:v>
                </c:pt>
                <c:pt idx="8565">
                  <c:v>142.76666666666668</c:v>
                </c:pt>
                <c:pt idx="8566">
                  <c:v>142.78333333333333</c:v>
                </c:pt>
                <c:pt idx="8567">
                  <c:v>142.80000000000001</c:v>
                </c:pt>
                <c:pt idx="8568">
                  <c:v>142.81666666666666</c:v>
                </c:pt>
                <c:pt idx="8569">
                  <c:v>142.83333333333334</c:v>
                </c:pt>
                <c:pt idx="8570">
                  <c:v>142.85</c:v>
                </c:pt>
                <c:pt idx="8571">
                  <c:v>142.86666666666667</c:v>
                </c:pt>
                <c:pt idx="8572">
                  <c:v>142.88333333333333</c:v>
                </c:pt>
                <c:pt idx="8573">
                  <c:v>142.9</c:v>
                </c:pt>
                <c:pt idx="8574">
                  <c:v>142.91666666666666</c:v>
                </c:pt>
                <c:pt idx="8575">
                  <c:v>142.93333333333334</c:v>
                </c:pt>
                <c:pt idx="8576">
                  <c:v>142.94999999999999</c:v>
                </c:pt>
                <c:pt idx="8577">
                  <c:v>142.96666666666667</c:v>
                </c:pt>
                <c:pt idx="8578">
                  <c:v>142.98333333333332</c:v>
                </c:pt>
                <c:pt idx="8579">
                  <c:v>143</c:v>
                </c:pt>
                <c:pt idx="8580">
                  <c:v>143.01666666666668</c:v>
                </c:pt>
                <c:pt idx="8581">
                  <c:v>143.03333333333333</c:v>
                </c:pt>
                <c:pt idx="8582">
                  <c:v>143.05000000000001</c:v>
                </c:pt>
                <c:pt idx="8583">
                  <c:v>143.06666666666666</c:v>
                </c:pt>
                <c:pt idx="8584">
                  <c:v>143.08333333333334</c:v>
                </c:pt>
                <c:pt idx="8585">
                  <c:v>143.1</c:v>
                </c:pt>
                <c:pt idx="8586">
                  <c:v>143.11666666666667</c:v>
                </c:pt>
                <c:pt idx="8587">
                  <c:v>143.13333333333333</c:v>
                </c:pt>
                <c:pt idx="8588">
                  <c:v>143.15</c:v>
                </c:pt>
                <c:pt idx="8589">
                  <c:v>143.16666666666666</c:v>
                </c:pt>
                <c:pt idx="8590">
                  <c:v>143.18333333333334</c:v>
                </c:pt>
                <c:pt idx="8591">
                  <c:v>143.19999999999999</c:v>
                </c:pt>
                <c:pt idx="8592">
                  <c:v>143.21666666666667</c:v>
                </c:pt>
                <c:pt idx="8593">
                  <c:v>143.23333333333332</c:v>
                </c:pt>
                <c:pt idx="8594">
                  <c:v>143.25</c:v>
                </c:pt>
                <c:pt idx="8595">
                  <c:v>143.26666666666668</c:v>
                </c:pt>
                <c:pt idx="8596">
                  <c:v>143.28333333333333</c:v>
                </c:pt>
                <c:pt idx="8597">
                  <c:v>143.30000000000001</c:v>
                </c:pt>
                <c:pt idx="8598">
                  <c:v>143.31666666666666</c:v>
                </c:pt>
                <c:pt idx="8599">
                  <c:v>143.33333333333334</c:v>
                </c:pt>
                <c:pt idx="8600">
                  <c:v>143.35</c:v>
                </c:pt>
                <c:pt idx="8601">
                  <c:v>143.36666666666667</c:v>
                </c:pt>
                <c:pt idx="8602">
                  <c:v>143.38333333333333</c:v>
                </c:pt>
                <c:pt idx="8603">
                  <c:v>143.4</c:v>
                </c:pt>
                <c:pt idx="8604">
                  <c:v>143.41666666666666</c:v>
                </c:pt>
                <c:pt idx="8605">
                  <c:v>143.43333333333334</c:v>
                </c:pt>
                <c:pt idx="8606">
                  <c:v>143.44999999999999</c:v>
                </c:pt>
                <c:pt idx="8607">
                  <c:v>143.46666666666667</c:v>
                </c:pt>
                <c:pt idx="8608">
                  <c:v>143.48333333333332</c:v>
                </c:pt>
                <c:pt idx="8609">
                  <c:v>143.5</c:v>
                </c:pt>
                <c:pt idx="8610">
                  <c:v>143.51666666666668</c:v>
                </c:pt>
                <c:pt idx="8611">
                  <c:v>143.53333333333333</c:v>
                </c:pt>
                <c:pt idx="8612">
                  <c:v>143.55000000000001</c:v>
                </c:pt>
                <c:pt idx="8613">
                  <c:v>143.56666666666666</c:v>
                </c:pt>
                <c:pt idx="8614">
                  <c:v>143.58333333333334</c:v>
                </c:pt>
                <c:pt idx="8615">
                  <c:v>143.6</c:v>
                </c:pt>
                <c:pt idx="8616">
                  <c:v>143.61666666666667</c:v>
                </c:pt>
                <c:pt idx="8617">
                  <c:v>143.63333333333333</c:v>
                </c:pt>
                <c:pt idx="8618">
                  <c:v>143.65</c:v>
                </c:pt>
                <c:pt idx="8619">
                  <c:v>143.66666666666666</c:v>
                </c:pt>
                <c:pt idx="8620">
                  <c:v>143.68333333333334</c:v>
                </c:pt>
                <c:pt idx="8621">
                  <c:v>143.69999999999999</c:v>
                </c:pt>
                <c:pt idx="8622">
                  <c:v>143.71666666666667</c:v>
                </c:pt>
                <c:pt idx="8623">
                  <c:v>143.73333333333332</c:v>
                </c:pt>
                <c:pt idx="8624">
                  <c:v>143.75</c:v>
                </c:pt>
                <c:pt idx="8625">
                  <c:v>143.76666666666668</c:v>
                </c:pt>
                <c:pt idx="8626">
                  <c:v>143.78333333333333</c:v>
                </c:pt>
                <c:pt idx="8627">
                  <c:v>143.80000000000001</c:v>
                </c:pt>
                <c:pt idx="8628">
                  <c:v>143.81666666666666</c:v>
                </c:pt>
                <c:pt idx="8629">
                  <c:v>143.83333333333334</c:v>
                </c:pt>
                <c:pt idx="8630">
                  <c:v>143.85</c:v>
                </c:pt>
                <c:pt idx="8631">
                  <c:v>143.86666666666667</c:v>
                </c:pt>
                <c:pt idx="8632">
                  <c:v>143.88333333333333</c:v>
                </c:pt>
                <c:pt idx="8633">
                  <c:v>143.9</c:v>
                </c:pt>
                <c:pt idx="8634">
                  <c:v>143.91666666666666</c:v>
                </c:pt>
                <c:pt idx="8635">
                  <c:v>143.93333333333334</c:v>
                </c:pt>
                <c:pt idx="8636">
                  <c:v>143.94999999999999</c:v>
                </c:pt>
                <c:pt idx="8637">
                  <c:v>143.96666666666667</c:v>
                </c:pt>
                <c:pt idx="8638">
                  <c:v>143.98333333333332</c:v>
                </c:pt>
                <c:pt idx="8639">
                  <c:v>144</c:v>
                </c:pt>
                <c:pt idx="8640">
                  <c:v>144.01666666666668</c:v>
                </c:pt>
                <c:pt idx="8641">
                  <c:v>144.03333333333333</c:v>
                </c:pt>
                <c:pt idx="8642">
                  <c:v>144.05000000000001</c:v>
                </c:pt>
                <c:pt idx="8643">
                  <c:v>144.06666666666666</c:v>
                </c:pt>
                <c:pt idx="8644">
                  <c:v>144.08333333333334</c:v>
                </c:pt>
                <c:pt idx="8645">
                  <c:v>144.1</c:v>
                </c:pt>
                <c:pt idx="8646">
                  <c:v>144.11666666666667</c:v>
                </c:pt>
                <c:pt idx="8647">
                  <c:v>144.13333333333333</c:v>
                </c:pt>
                <c:pt idx="8648">
                  <c:v>144.15</c:v>
                </c:pt>
                <c:pt idx="8649">
                  <c:v>144.16666666666666</c:v>
                </c:pt>
                <c:pt idx="8650">
                  <c:v>144.18333333333334</c:v>
                </c:pt>
                <c:pt idx="8651">
                  <c:v>144.19999999999999</c:v>
                </c:pt>
                <c:pt idx="8652">
                  <c:v>144.21666666666667</c:v>
                </c:pt>
                <c:pt idx="8653">
                  <c:v>144.23333333333332</c:v>
                </c:pt>
                <c:pt idx="8654">
                  <c:v>144.25</c:v>
                </c:pt>
                <c:pt idx="8655">
                  <c:v>144.26666666666668</c:v>
                </c:pt>
                <c:pt idx="8656">
                  <c:v>144.28333333333333</c:v>
                </c:pt>
                <c:pt idx="8657">
                  <c:v>144.30000000000001</c:v>
                </c:pt>
                <c:pt idx="8658">
                  <c:v>144.31666666666666</c:v>
                </c:pt>
                <c:pt idx="8659">
                  <c:v>144.33333333333334</c:v>
                </c:pt>
                <c:pt idx="8660">
                  <c:v>144.35</c:v>
                </c:pt>
                <c:pt idx="8661">
                  <c:v>144.36666666666667</c:v>
                </c:pt>
                <c:pt idx="8662">
                  <c:v>144.38333333333333</c:v>
                </c:pt>
                <c:pt idx="8663">
                  <c:v>144.4</c:v>
                </c:pt>
                <c:pt idx="8664">
                  <c:v>144.41666666666666</c:v>
                </c:pt>
                <c:pt idx="8665">
                  <c:v>144.43333333333334</c:v>
                </c:pt>
                <c:pt idx="8666">
                  <c:v>144.44999999999999</c:v>
                </c:pt>
                <c:pt idx="8667">
                  <c:v>144.46666666666667</c:v>
                </c:pt>
                <c:pt idx="8668">
                  <c:v>144.48333333333332</c:v>
                </c:pt>
                <c:pt idx="8669">
                  <c:v>144.5</c:v>
                </c:pt>
                <c:pt idx="8670">
                  <c:v>144.51666666666668</c:v>
                </c:pt>
                <c:pt idx="8671">
                  <c:v>144.53333333333333</c:v>
                </c:pt>
                <c:pt idx="8672">
                  <c:v>144.55000000000001</c:v>
                </c:pt>
                <c:pt idx="8673">
                  <c:v>144.56666666666666</c:v>
                </c:pt>
                <c:pt idx="8674">
                  <c:v>144.58333333333334</c:v>
                </c:pt>
                <c:pt idx="8675">
                  <c:v>144.6</c:v>
                </c:pt>
                <c:pt idx="8676">
                  <c:v>144.61666666666667</c:v>
                </c:pt>
                <c:pt idx="8677">
                  <c:v>144.63333333333333</c:v>
                </c:pt>
                <c:pt idx="8678">
                  <c:v>144.65</c:v>
                </c:pt>
                <c:pt idx="8679">
                  <c:v>144.66666666666666</c:v>
                </c:pt>
                <c:pt idx="8680">
                  <c:v>144.68333333333334</c:v>
                </c:pt>
                <c:pt idx="8681">
                  <c:v>144.69999999999999</c:v>
                </c:pt>
                <c:pt idx="8682">
                  <c:v>144.71666666666667</c:v>
                </c:pt>
                <c:pt idx="8683">
                  <c:v>144.73333333333332</c:v>
                </c:pt>
                <c:pt idx="8684">
                  <c:v>144.75</c:v>
                </c:pt>
                <c:pt idx="8685">
                  <c:v>144.76666666666668</c:v>
                </c:pt>
                <c:pt idx="8686">
                  <c:v>144.78333333333333</c:v>
                </c:pt>
                <c:pt idx="8687">
                  <c:v>144.80000000000001</c:v>
                </c:pt>
                <c:pt idx="8688">
                  <c:v>144.81666666666666</c:v>
                </c:pt>
                <c:pt idx="8689">
                  <c:v>144.83333333333334</c:v>
                </c:pt>
                <c:pt idx="8690">
                  <c:v>144.85</c:v>
                </c:pt>
                <c:pt idx="8691">
                  <c:v>144.86666666666667</c:v>
                </c:pt>
                <c:pt idx="8692">
                  <c:v>144.88333333333333</c:v>
                </c:pt>
                <c:pt idx="8693">
                  <c:v>144.9</c:v>
                </c:pt>
                <c:pt idx="8694">
                  <c:v>144.91666666666666</c:v>
                </c:pt>
                <c:pt idx="8695">
                  <c:v>144.93333333333334</c:v>
                </c:pt>
                <c:pt idx="8696">
                  <c:v>144.94999999999999</c:v>
                </c:pt>
                <c:pt idx="8697">
                  <c:v>144.96666666666667</c:v>
                </c:pt>
                <c:pt idx="8698">
                  <c:v>144.98333333333332</c:v>
                </c:pt>
                <c:pt idx="8699">
                  <c:v>145</c:v>
                </c:pt>
                <c:pt idx="8700">
                  <c:v>145.01666666666668</c:v>
                </c:pt>
                <c:pt idx="8701">
                  <c:v>145.03333333333333</c:v>
                </c:pt>
                <c:pt idx="8702">
                  <c:v>145.05000000000001</c:v>
                </c:pt>
                <c:pt idx="8703">
                  <c:v>145.06666666666666</c:v>
                </c:pt>
                <c:pt idx="8704">
                  <c:v>145.08333333333334</c:v>
                </c:pt>
                <c:pt idx="8705">
                  <c:v>145.1</c:v>
                </c:pt>
                <c:pt idx="8706">
                  <c:v>145.11666666666667</c:v>
                </c:pt>
                <c:pt idx="8707">
                  <c:v>145.13333333333333</c:v>
                </c:pt>
                <c:pt idx="8708">
                  <c:v>145.15</c:v>
                </c:pt>
                <c:pt idx="8709">
                  <c:v>145.16666666666666</c:v>
                </c:pt>
                <c:pt idx="8710">
                  <c:v>145.18333333333334</c:v>
                </c:pt>
                <c:pt idx="8711">
                  <c:v>145.19999999999999</c:v>
                </c:pt>
                <c:pt idx="8712">
                  <c:v>145.21666666666667</c:v>
                </c:pt>
                <c:pt idx="8713">
                  <c:v>145.23333333333332</c:v>
                </c:pt>
                <c:pt idx="8714">
                  <c:v>145.25</c:v>
                </c:pt>
                <c:pt idx="8715">
                  <c:v>145.26666666666668</c:v>
                </c:pt>
                <c:pt idx="8716">
                  <c:v>145.28333333333333</c:v>
                </c:pt>
                <c:pt idx="8717">
                  <c:v>145.30000000000001</c:v>
                </c:pt>
                <c:pt idx="8718">
                  <c:v>145.31666666666666</c:v>
                </c:pt>
                <c:pt idx="8719">
                  <c:v>145.33333333333334</c:v>
                </c:pt>
                <c:pt idx="8720">
                  <c:v>145.35</c:v>
                </c:pt>
                <c:pt idx="8721">
                  <c:v>145.36666666666667</c:v>
                </c:pt>
                <c:pt idx="8722">
                  <c:v>145.38333333333333</c:v>
                </c:pt>
                <c:pt idx="8723">
                  <c:v>145.4</c:v>
                </c:pt>
                <c:pt idx="8724">
                  <c:v>145.41666666666666</c:v>
                </c:pt>
                <c:pt idx="8725">
                  <c:v>145.43333333333334</c:v>
                </c:pt>
                <c:pt idx="8726">
                  <c:v>145.44999999999999</c:v>
                </c:pt>
                <c:pt idx="8727">
                  <c:v>145.46666666666667</c:v>
                </c:pt>
                <c:pt idx="8728">
                  <c:v>145.48333333333332</c:v>
                </c:pt>
                <c:pt idx="8729">
                  <c:v>145.5</c:v>
                </c:pt>
                <c:pt idx="8730">
                  <c:v>145.51666666666668</c:v>
                </c:pt>
                <c:pt idx="8731">
                  <c:v>145.53333333333333</c:v>
                </c:pt>
                <c:pt idx="8732">
                  <c:v>145.55000000000001</c:v>
                </c:pt>
                <c:pt idx="8733">
                  <c:v>145.56666666666666</c:v>
                </c:pt>
                <c:pt idx="8734">
                  <c:v>145.58333333333334</c:v>
                </c:pt>
                <c:pt idx="8735">
                  <c:v>145.6</c:v>
                </c:pt>
                <c:pt idx="8736">
                  <c:v>145.61666666666667</c:v>
                </c:pt>
                <c:pt idx="8737">
                  <c:v>145.63333333333333</c:v>
                </c:pt>
                <c:pt idx="8738">
                  <c:v>145.65</c:v>
                </c:pt>
                <c:pt idx="8739">
                  <c:v>145.66666666666666</c:v>
                </c:pt>
                <c:pt idx="8740">
                  <c:v>145.68333333333334</c:v>
                </c:pt>
                <c:pt idx="8741">
                  <c:v>145.69999999999999</c:v>
                </c:pt>
                <c:pt idx="8742">
                  <c:v>145.71666666666667</c:v>
                </c:pt>
                <c:pt idx="8743">
                  <c:v>145.73333333333332</c:v>
                </c:pt>
                <c:pt idx="8744">
                  <c:v>145.75</c:v>
                </c:pt>
                <c:pt idx="8745">
                  <c:v>145.76666666666668</c:v>
                </c:pt>
                <c:pt idx="8746">
                  <c:v>145.78333333333333</c:v>
                </c:pt>
                <c:pt idx="8747">
                  <c:v>145.80000000000001</c:v>
                </c:pt>
                <c:pt idx="8748">
                  <c:v>145.81666666666666</c:v>
                </c:pt>
                <c:pt idx="8749">
                  <c:v>145.83333333333334</c:v>
                </c:pt>
                <c:pt idx="8750">
                  <c:v>145.85</c:v>
                </c:pt>
                <c:pt idx="8751">
                  <c:v>145.86666666666667</c:v>
                </c:pt>
                <c:pt idx="8752">
                  <c:v>145.88333333333333</c:v>
                </c:pt>
                <c:pt idx="8753">
                  <c:v>145.9</c:v>
                </c:pt>
                <c:pt idx="8754">
                  <c:v>145.91666666666666</c:v>
                </c:pt>
                <c:pt idx="8755">
                  <c:v>145.93333333333334</c:v>
                </c:pt>
                <c:pt idx="8756">
                  <c:v>145.94999999999999</c:v>
                </c:pt>
                <c:pt idx="8757">
                  <c:v>145.96666666666667</c:v>
                </c:pt>
                <c:pt idx="8758">
                  <c:v>145.98333333333332</c:v>
                </c:pt>
                <c:pt idx="8759">
                  <c:v>146</c:v>
                </c:pt>
                <c:pt idx="8760">
                  <c:v>146.01666666666668</c:v>
                </c:pt>
                <c:pt idx="8761">
                  <c:v>146.03333333333333</c:v>
                </c:pt>
                <c:pt idx="8762">
                  <c:v>146.05000000000001</c:v>
                </c:pt>
                <c:pt idx="8763">
                  <c:v>146.06666666666666</c:v>
                </c:pt>
                <c:pt idx="8764">
                  <c:v>146.08333333333334</c:v>
                </c:pt>
                <c:pt idx="8765">
                  <c:v>146.1</c:v>
                </c:pt>
                <c:pt idx="8766">
                  <c:v>146.11666666666667</c:v>
                </c:pt>
                <c:pt idx="8767">
                  <c:v>146.13333333333333</c:v>
                </c:pt>
                <c:pt idx="8768">
                  <c:v>146.15</c:v>
                </c:pt>
                <c:pt idx="8769">
                  <c:v>146.16666666666666</c:v>
                </c:pt>
                <c:pt idx="8770">
                  <c:v>146.18333333333334</c:v>
                </c:pt>
                <c:pt idx="8771">
                  <c:v>146.19999999999999</c:v>
                </c:pt>
                <c:pt idx="8772">
                  <c:v>146.21666666666667</c:v>
                </c:pt>
                <c:pt idx="8773">
                  <c:v>146.23333333333332</c:v>
                </c:pt>
                <c:pt idx="8774">
                  <c:v>146.25</c:v>
                </c:pt>
                <c:pt idx="8775">
                  <c:v>146.26666666666668</c:v>
                </c:pt>
                <c:pt idx="8776">
                  <c:v>146.28333333333333</c:v>
                </c:pt>
                <c:pt idx="8777">
                  <c:v>146.30000000000001</c:v>
                </c:pt>
                <c:pt idx="8778">
                  <c:v>146.31666666666666</c:v>
                </c:pt>
                <c:pt idx="8779">
                  <c:v>146.33333333333334</c:v>
                </c:pt>
                <c:pt idx="8780">
                  <c:v>146.35</c:v>
                </c:pt>
                <c:pt idx="8781">
                  <c:v>146.36666666666667</c:v>
                </c:pt>
                <c:pt idx="8782">
                  <c:v>146.38333333333333</c:v>
                </c:pt>
                <c:pt idx="8783">
                  <c:v>146.4</c:v>
                </c:pt>
                <c:pt idx="8784">
                  <c:v>146.41666666666666</c:v>
                </c:pt>
                <c:pt idx="8785">
                  <c:v>146.43333333333334</c:v>
                </c:pt>
                <c:pt idx="8786">
                  <c:v>146.44999999999999</c:v>
                </c:pt>
                <c:pt idx="8787">
                  <c:v>146.46666666666667</c:v>
                </c:pt>
                <c:pt idx="8788">
                  <c:v>146.48333333333332</c:v>
                </c:pt>
                <c:pt idx="8789">
                  <c:v>146.5</c:v>
                </c:pt>
                <c:pt idx="8790">
                  <c:v>146.51666666666668</c:v>
                </c:pt>
                <c:pt idx="8791">
                  <c:v>146.53333333333333</c:v>
                </c:pt>
                <c:pt idx="8792">
                  <c:v>146.55000000000001</c:v>
                </c:pt>
                <c:pt idx="8793">
                  <c:v>146.56666666666666</c:v>
                </c:pt>
                <c:pt idx="8794">
                  <c:v>146.58333333333334</c:v>
                </c:pt>
                <c:pt idx="8795">
                  <c:v>146.6</c:v>
                </c:pt>
                <c:pt idx="8796">
                  <c:v>146.61666666666667</c:v>
                </c:pt>
                <c:pt idx="8797">
                  <c:v>146.63333333333333</c:v>
                </c:pt>
                <c:pt idx="8798">
                  <c:v>146.65</c:v>
                </c:pt>
                <c:pt idx="8799">
                  <c:v>146.66666666666666</c:v>
                </c:pt>
                <c:pt idx="8800">
                  <c:v>146.68333333333334</c:v>
                </c:pt>
                <c:pt idx="8801">
                  <c:v>146.69999999999999</c:v>
                </c:pt>
                <c:pt idx="8802">
                  <c:v>146.71666666666667</c:v>
                </c:pt>
                <c:pt idx="8803">
                  <c:v>146.73333333333332</c:v>
                </c:pt>
                <c:pt idx="8804">
                  <c:v>146.75</c:v>
                </c:pt>
                <c:pt idx="8805">
                  <c:v>146.76666666666668</c:v>
                </c:pt>
                <c:pt idx="8806">
                  <c:v>146.78333333333333</c:v>
                </c:pt>
                <c:pt idx="8807">
                  <c:v>146.80000000000001</c:v>
                </c:pt>
                <c:pt idx="8808">
                  <c:v>146.81666666666666</c:v>
                </c:pt>
                <c:pt idx="8809">
                  <c:v>146.83333333333334</c:v>
                </c:pt>
                <c:pt idx="8810">
                  <c:v>146.85</c:v>
                </c:pt>
                <c:pt idx="8811">
                  <c:v>146.86666666666667</c:v>
                </c:pt>
                <c:pt idx="8812">
                  <c:v>146.88333333333333</c:v>
                </c:pt>
                <c:pt idx="8813">
                  <c:v>146.9</c:v>
                </c:pt>
                <c:pt idx="8814">
                  <c:v>146.91666666666666</c:v>
                </c:pt>
                <c:pt idx="8815">
                  <c:v>146.93333333333334</c:v>
                </c:pt>
                <c:pt idx="8816">
                  <c:v>146.94999999999999</c:v>
                </c:pt>
                <c:pt idx="8817">
                  <c:v>146.96666666666667</c:v>
                </c:pt>
                <c:pt idx="8818">
                  <c:v>146.98333333333332</c:v>
                </c:pt>
                <c:pt idx="8819">
                  <c:v>147</c:v>
                </c:pt>
                <c:pt idx="8820">
                  <c:v>147.01666666666668</c:v>
                </c:pt>
                <c:pt idx="8821">
                  <c:v>147.03333333333333</c:v>
                </c:pt>
                <c:pt idx="8822">
                  <c:v>147.05000000000001</c:v>
                </c:pt>
                <c:pt idx="8823">
                  <c:v>147.06666666666666</c:v>
                </c:pt>
                <c:pt idx="8824">
                  <c:v>147.08333333333334</c:v>
                </c:pt>
                <c:pt idx="8825">
                  <c:v>147.1</c:v>
                </c:pt>
                <c:pt idx="8826">
                  <c:v>147.11666666666667</c:v>
                </c:pt>
                <c:pt idx="8827">
                  <c:v>147.13333333333333</c:v>
                </c:pt>
                <c:pt idx="8828">
                  <c:v>147.15</c:v>
                </c:pt>
                <c:pt idx="8829">
                  <c:v>147.16666666666666</c:v>
                </c:pt>
                <c:pt idx="8830">
                  <c:v>147.18333333333334</c:v>
                </c:pt>
                <c:pt idx="8831">
                  <c:v>147.19999999999999</c:v>
                </c:pt>
                <c:pt idx="8832">
                  <c:v>147.21666666666667</c:v>
                </c:pt>
                <c:pt idx="8833">
                  <c:v>147.23333333333332</c:v>
                </c:pt>
                <c:pt idx="8834">
                  <c:v>147.25</c:v>
                </c:pt>
                <c:pt idx="8835">
                  <c:v>147.26666666666668</c:v>
                </c:pt>
                <c:pt idx="8836">
                  <c:v>147.28333333333333</c:v>
                </c:pt>
                <c:pt idx="8837">
                  <c:v>147.30000000000001</c:v>
                </c:pt>
                <c:pt idx="8838">
                  <c:v>147.31666666666666</c:v>
                </c:pt>
                <c:pt idx="8839">
                  <c:v>147.33333333333334</c:v>
                </c:pt>
                <c:pt idx="8840">
                  <c:v>147.35</c:v>
                </c:pt>
                <c:pt idx="8841">
                  <c:v>147.36666666666667</c:v>
                </c:pt>
                <c:pt idx="8842">
                  <c:v>147.38333333333333</c:v>
                </c:pt>
                <c:pt idx="8843">
                  <c:v>147.4</c:v>
                </c:pt>
                <c:pt idx="8844">
                  <c:v>147.41666666666666</c:v>
                </c:pt>
                <c:pt idx="8845">
                  <c:v>147.43333333333334</c:v>
                </c:pt>
                <c:pt idx="8846">
                  <c:v>147.44999999999999</c:v>
                </c:pt>
                <c:pt idx="8847">
                  <c:v>147.46666666666667</c:v>
                </c:pt>
                <c:pt idx="8848">
                  <c:v>147.48333333333332</c:v>
                </c:pt>
                <c:pt idx="8849">
                  <c:v>147.5</c:v>
                </c:pt>
                <c:pt idx="8850">
                  <c:v>147.51666666666668</c:v>
                </c:pt>
                <c:pt idx="8851">
                  <c:v>147.53333333333333</c:v>
                </c:pt>
                <c:pt idx="8852">
                  <c:v>147.55000000000001</c:v>
                </c:pt>
                <c:pt idx="8853">
                  <c:v>147.56666666666666</c:v>
                </c:pt>
                <c:pt idx="8854">
                  <c:v>147.58333333333334</c:v>
                </c:pt>
                <c:pt idx="8855">
                  <c:v>147.6</c:v>
                </c:pt>
                <c:pt idx="8856">
                  <c:v>147.61666666666667</c:v>
                </c:pt>
                <c:pt idx="8857">
                  <c:v>147.63333333333333</c:v>
                </c:pt>
                <c:pt idx="8858">
                  <c:v>147.65</c:v>
                </c:pt>
                <c:pt idx="8859">
                  <c:v>147.66666666666666</c:v>
                </c:pt>
                <c:pt idx="8860">
                  <c:v>147.68333333333334</c:v>
                </c:pt>
                <c:pt idx="8861">
                  <c:v>147.69999999999999</c:v>
                </c:pt>
                <c:pt idx="8862">
                  <c:v>147.71666666666667</c:v>
                </c:pt>
                <c:pt idx="8863">
                  <c:v>147.73333333333332</c:v>
                </c:pt>
                <c:pt idx="8864">
                  <c:v>147.75</c:v>
                </c:pt>
                <c:pt idx="8865">
                  <c:v>147.76666666666668</c:v>
                </c:pt>
                <c:pt idx="8866">
                  <c:v>147.78333333333333</c:v>
                </c:pt>
                <c:pt idx="8867">
                  <c:v>147.80000000000001</c:v>
                </c:pt>
                <c:pt idx="8868">
                  <c:v>147.81666666666666</c:v>
                </c:pt>
                <c:pt idx="8869">
                  <c:v>147.83333333333334</c:v>
                </c:pt>
                <c:pt idx="8870">
                  <c:v>147.85</c:v>
                </c:pt>
                <c:pt idx="8871">
                  <c:v>147.86666666666667</c:v>
                </c:pt>
                <c:pt idx="8872">
                  <c:v>147.88333333333333</c:v>
                </c:pt>
                <c:pt idx="8873">
                  <c:v>147.9</c:v>
                </c:pt>
                <c:pt idx="8874">
                  <c:v>147.91666666666666</c:v>
                </c:pt>
                <c:pt idx="8875">
                  <c:v>147.93333333333334</c:v>
                </c:pt>
                <c:pt idx="8876">
                  <c:v>147.94999999999999</c:v>
                </c:pt>
                <c:pt idx="8877">
                  <c:v>147.96666666666667</c:v>
                </c:pt>
                <c:pt idx="8878">
                  <c:v>147.98333333333332</c:v>
                </c:pt>
                <c:pt idx="8879">
                  <c:v>148</c:v>
                </c:pt>
                <c:pt idx="8880">
                  <c:v>148.01666666666668</c:v>
                </c:pt>
                <c:pt idx="8881">
                  <c:v>148.03333333333333</c:v>
                </c:pt>
                <c:pt idx="8882">
                  <c:v>148.05000000000001</c:v>
                </c:pt>
                <c:pt idx="8883">
                  <c:v>148.06666666666666</c:v>
                </c:pt>
                <c:pt idx="8884">
                  <c:v>148.08333333333334</c:v>
                </c:pt>
                <c:pt idx="8885">
                  <c:v>148.1</c:v>
                </c:pt>
                <c:pt idx="8886">
                  <c:v>148.11666666666667</c:v>
                </c:pt>
                <c:pt idx="8887">
                  <c:v>148.13333333333333</c:v>
                </c:pt>
                <c:pt idx="8888">
                  <c:v>148.15</c:v>
                </c:pt>
                <c:pt idx="8889">
                  <c:v>148.16666666666666</c:v>
                </c:pt>
                <c:pt idx="8890">
                  <c:v>148.18333333333334</c:v>
                </c:pt>
                <c:pt idx="8891">
                  <c:v>148.19999999999999</c:v>
                </c:pt>
                <c:pt idx="8892">
                  <c:v>148.21666666666667</c:v>
                </c:pt>
                <c:pt idx="8893">
                  <c:v>148.23333333333332</c:v>
                </c:pt>
                <c:pt idx="8894">
                  <c:v>148.25</c:v>
                </c:pt>
                <c:pt idx="8895">
                  <c:v>148.26666666666668</c:v>
                </c:pt>
                <c:pt idx="8896">
                  <c:v>148.28333333333333</c:v>
                </c:pt>
                <c:pt idx="8897">
                  <c:v>148.30000000000001</c:v>
                </c:pt>
                <c:pt idx="8898">
                  <c:v>148.31666666666666</c:v>
                </c:pt>
                <c:pt idx="8899">
                  <c:v>148.33333333333334</c:v>
                </c:pt>
                <c:pt idx="8900">
                  <c:v>148.35</c:v>
                </c:pt>
                <c:pt idx="8901">
                  <c:v>148.36666666666667</c:v>
                </c:pt>
                <c:pt idx="8902">
                  <c:v>148.38333333333333</c:v>
                </c:pt>
                <c:pt idx="8903">
                  <c:v>148.4</c:v>
                </c:pt>
                <c:pt idx="8904">
                  <c:v>148.41666666666666</c:v>
                </c:pt>
                <c:pt idx="8905">
                  <c:v>148.43333333333334</c:v>
                </c:pt>
                <c:pt idx="8906">
                  <c:v>148.44999999999999</c:v>
                </c:pt>
                <c:pt idx="8907">
                  <c:v>148.46666666666667</c:v>
                </c:pt>
                <c:pt idx="8908">
                  <c:v>148.48333333333332</c:v>
                </c:pt>
                <c:pt idx="8909">
                  <c:v>148.5</c:v>
                </c:pt>
                <c:pt idx="8910">
                  <c:v>148.51666666666668</c:v>
                </c:pt>
                <c:pt idx="8911">
                  <c:v>148.53333333333333</c:v>
                </c:pt>
                <c:pt idx="8912">
                  <c:v>148.55000000000001</c:v>
                </c:pt>
                <c:pt idx="8913">
                  <c:v>148.56666666666666</c:v>
                </c:pt>
                <c:pt idx="8914">
                  <c:v>148.58333333333334</c:v>
                </c:pt>
                <c:pt idx="8915">
                  <c:v>148.6</c:v>
                </c:pt>
                <c:pt idx="8916">
                  <c:v>148.61666666666667</c:v>
                </c:pt>
                <c:pt idx="8917">
                  <c:v>148.63333333333333</c:v>
                </c:pt>
                <c:pt idx="8918">
                  <c:v>148.65</c:v>
                </c:pt>
                <c:pt idx="8919">
                  <c:v>148.66666666666666</c:v>
                </c:pt>
                <c:pt idx="8920">
                  <c:v>148.68333333333334</c:v>
                </c:pt>
                <c:pt idx="8921">
                  <c:v>148.69999999999999</c:v>
                </c:pt>
                <c:pt idx="8922">
                  <c:v>148.71666666666667</c:v>
                </c:pt>
                <c:pt idx="8923">
                  <c:v>148.73333333333332</c:v>
                </c:pt>
                <c:pt idx="8924">
                  <c:v>148.75</c:v>
                </c:pt>
                <c:pt idx="8925">
                  <c:v>148.76666666666668</c:v>
                </c:pt>
                <c:pt idx="8926">
                  <c:v>148.78333333333333</c:v>
                </c:pt>
                <c:pt idx="8927">
                  <c:v>148.80000000000001</c:v>
                </c:pt>
                <c:pt idx="8928">
                  <c:v>148.81666666666666</c:v>
                </c:pt>
                <c:pt idx="8929">
                  <c:v>148.83333333333334</c:v>
                </c:pt>
                <c:pt idx="8930">
                  <c:v>148.85</c:v>
                </c:pt>
                <c:pt idx="8931">
                  <c:v>148.86666666666667</c:v>
                </c:pt>
                <c:pt idx="8932">
                  <c:v>148.88333333333333</c:v>
                </c:pt>
                <c:pt idx="8933">
                  <c:v>148.9</c:v>
                </c:pt>
                <c:pt idx="8934">
                  <c:v>148.91666666666666</c:v>
                </c:pt>
                <c:pt idx="8935">
                  <c:v>148.93333333333334</c:v>
                </c:pt>
                <c:pt idx="8936">
                  <c:v>148.94999999999999</c:v>
                </c:pt>
                <c:pt idx="8937">
                  <c:v>148.96666666666667</c:v>
                </c:pt>
                <c:pt idx="8938">
                  <c:v>148.98333333333332</c:v>
                </c:pt>
                <c:pt idx="8939">
                  <c:v>149</c:v>
                </c:pt>
                <c:pt idx="8940">
                  <c:v>149.01666666666668</c:v>
                </c:pt>
                <c:pt idx="8941">
                  <c:v>149.03333333333333</c:v>
                </c:pt>
                <c:pt idx="8942">
                  <c:v>149.05000000000001</c:v>
                </c:pt>
                <c:pt idx="8943">
                  <c:v>149.06666666666666</c:v>
                </c:pt>
                <c:pt idx="8944">
                  <c:v>149.08333333333334</c:v>
                </c:pt>
                <c:pt idx="8945">
                  <c:v>149.1</c:v>
                </c:pt>
                <c:pt idx="8946">
                  <c:v>149.11666666666667</c:v>
                </c:pt>
                <c:pt idx="8947">
                  <c:v>149.13333333333333</c:v>
                </c:pt>
                <c:pt idx="8948">
                  <c:v>149.15</c:v>
                </c:pt>
                <c:pt idx="8949">
                  <c:v>149.16666666666666</c:v>
                </c:pt>
                <c:pt idx="8950">
                  <c:v>149.18333333333334</c:v>
                </c:pt>
                <c:pt idx="8951">
                  <c:v>149.19999999999999</c:v>
                </c:pt>
                <c:pt idx="8952">
                  <c:v>149.21666666666667</c:v>
                </c:pt>
                <c:pt idx="8953">
                  <c:v>149.23333333333332</c:v>
                </c:pt>
                <c:pt idx="8954">
                  <c:v>149.25</c:v>
                </c:pt>
                <c:pt idx="8955">
                  <c:v>149.26666666666668</c:v>
                </c:pt>
                <c:pt idx="8956">
                  <c:v>149.28333333333333</c:v>
                </c:pt>
                <c:pt idx="8957">
                  <c:v>149.30000000000001</c:v>
                </c:pt>
                <c:pt idx="8958">
                  <c:v>149.31666666666666</c:v>
                </c:pt>
                <c:pt idx="8959">
                  <c:v>149.33333333333334</c:v>
                </c:pt>
                <c:pt idx="8960">
                  <c:v>149.35</c:v>
                </c:pt>
                <c:pt idx="8961">
                  <c:v>149.36666666666667</c:v>
                </c:pt>
                <c:pt idx="8962">
                  <c:v>149.38333333333333</c:v>
                </c:pt>
                <c:pt idx="8963">
                  <c:v>149.4</c:v>
                </c:pt>
                <c:pt idx="8964">
                  <c:v>149.41666666666666</c:v>
                </c:pt>
                <c:pt idx="8965">
                  <c:v>149.43333333333334</c:v>
                </c:pt>
                <c:pt idx="8966">
                  <c:v>149.44999999999999</c:v>
                </c:pt>
                <c:pt idx="8967">
                  <c:v>149.46666666666667</c:v>
                </c:pt>
                <c:pt idx="8968">
                  <c:v>149.48333333333332</c:v>
                </c:pt>
                <c:pt idx="8969">
                  <c:v>149.5</c:v>
                </c:pt>
                <c:pt idx="8970">
                  <c:v>149.51666666666668</c:v>
                </c:pt>
                <c:pt idx="8971">
                  <c:v>149.53333333333333</c:v>
                </c:pt>
                <c:pt idx="8972">
                  <c:v>149.55000000000001</c:v>
                </c:pt>
                <c:pt idx="8973">
                  <c:v>149.56666666666666</c:v>
                </c:pt>
                <c:pt idx="8974">
                  <c:v>149.58333333333334</c:v>
                </c:pt>
                <c:pt idx="8975">
                  <c:v>149.6</c:v>
                </c:pt>
                <c:pt idx="8976">
                  <c:v>149.61666666666667</c:v>
                </c:pt>
                <c:pt idx="8977">
                  <c:v>149.63333333333333</c:v>
                </c:pt>
                <c:pt idx="8978">
                  <c:v>149.65</c:v>
                </c:pt>
                <c:pt idx="8979">
                  <c:v>149.66666666666666</c:v>
                </c:pt>
                <c:pt idx="8980">
                  <c:v>149.68333333333334</c:v>
                </c:pt>
                <c:pt idx="8981">
                  <c:v>149.69999999999999</c:v>
                </c:pt>
                <c:pt idx="8982">
                  <c:v>149.71666666666667</c:v>
                </c:pt>
                <c:pt idx="8983">
                  <c:v>149.73333333333332</c:v>
                </c:pt>
                <c:pt idx="8984">
                  <c:v>149.75</c:v>
                </c:pt>
                <c:pt idx="8985">
                  <c:v>149.76666666666668</c:v>
                </c:pt>
                <c:pt idx="8986">
                  <c:v>149.78333333333333</c:v>
                </c:pt>
                <c:pt idx="8987">
                  <c:v>149.80000000000001</c:v>
                </c:pt>
                <c:pt idx="8988">
                  <c:v>149.81666666666666</c:v>
                </c:pt>
                <c:pt idx="8989">
                  <c:v>149.83333333333334</c:v>
                </c:pt>
                <c:pt idx="8990">
                  <c:v>149.85</c:v>
                </c:pt>
                <c:pt idx="8991">
                  <c:v>149.86666666666667</c:v>
                </c:pt>
                <c:pt idx="8992">
                  <c:v>149.88333333333333</c:v>
                </c:pt>
                <c:pt idx="8993">
                  <c:v>149.9</c:v>
                </c:pt>
                <c:pt idx="8994">
                  <c:v>149.91666666666666</c:v>
                </c:pt>
                <c:pt idx="8995">
                  <c:v>149.93333333333334</c:v>
                </c:pt>
                <c:pt idx="8996">
                  <c:v>149.94999999999999</c:v>
                </c:pt>
                <c:pt idx="8997">
                  <c:v>149.96666666666667</c:v>
                </c:pt>
                <c:pt idx="8998">
                  <c:v>149.98333333333332</c:v>
                </c:pt>
                <c:pt idx="8999">
                  <c:v>150</c:v>
                </c:pt>
                <c:pt idx="9000">
                  <c:v>150.01666666666668</c:v>
                </c:pt>
                <c:pt idx="9001">
                  <c:v>150.03333333333333</c:v>
                </c:pt>
                <c:pt idx="9002">
                  <c:v>150.05000000000001</c:v>
                </c:pt>
                <c:pt idx="9003">
                  <c:v>150.06666666666666</c:v>
                </c:pt>
                <c:pt idx="9004">
                  <c:v>150.08333333333334</c:v>
                </c:pt>
                <c:pt idx="9005">
                  <c:v>150.1</c:v>
                </c:pt>
                <c:pt idx="9006">
                  <c:v>150.11666666666667</c:v>
                </c:pt>
                <c:pt idx="9007">
                  <c:v>150.13333333333333</c:v>
                </c:pt>
                <c:pt idx="9008">
                  <c:v>150.15</c:v>
                </c:pt>
                <c:pt idx="9009">
                  <c:v>150.16666666666666</c:v>
                </c:pt>
                <c:pt idx="9010">
                  <c:v>150.18333333333334</c:v>
                </c:pt>
                <c:pt idx="9011">
                  <c:v>150.19999999999999</c:v>
                </c:pt>
                <c:pt idx="9012">
                  <c:v>150.21666666666667</c:v>
                </c:pt>
                <c:pt idx="9013">
                  <c:v>150.23333333333332</c:v>
                </c:pt>
                <c:pt idx="9014">
                  <c:v>150.25</c:v>
                </c:pt>
                <c:pt idx="9015">
                  <c:v>150.26666666666668</c:v>
                </c:pt>
                <c:pt idx="9016">
                  <c:v>150.28333333333333</c:v>
                </c:pt>
                <c:pt idx="9017">
                  <c:v>150.30000000000001</c:v>
                </c:pt>
                <c:pt idx="9018">
                  <c:v>150.31666666666666</c:v>
                </c:pt>
                <c:pt idx="9019">
                  <c:v>150.33333333333334</c:v>
                </c:pt>
                <c:pt idx="9020">
                  <c:v>150.35</c:v>
                </c:pt>
                <c:pt idx="9021">
                  <c:v>150.36666666666667</c:v>
                </c:pt>
                <c:pt idx="9022">
                  <c:v>150.38333333333333</c:v>
                </c:pt>
                <c:pt idx="9023">
                  <c:v>150.4</c:v>
                </c:pt>
                <c:pt idx="9024">
                  <c:v>150.41666666666666</c:v>
                </c:pt>
                <c:pt idx="9025">
                  <c:v>150.43333333333334</c:v>
                </c:pt>
                <c:pt idx="9026">
                  <c:v>150.44999999999999</c:v>
                </c:pt>
                <c:pt idx="9027">
                  <c:v>150.46666666666667</c:v>
                </c:pt>
                <c:pt idx="9028">
                  <c:v>150.48333333333332</c:v>
                </c:pt>
                <c:pt idx="9029">
                  <c:v>150.5</c:v>
                </c:pt>
                <c:pt idx="9030">
                  <c:v>150.51666666666668</c:v>
                </c:pt>
                <c:pt idx="9031">
                  <c:v>150.53333333333333</c:v>
                </c:pt>
                <c:pt idx="9032">
                  <c:v>150.55000000000001</c:v>
                </c:pt>
                <c:pt idx="9033">
                  <c:v>150.56666666666666</c:v>
                </c:pt>
                <c:pt idx="9034">
                  <c:v>150.58333333333334</c:v>
                </c:pt>
                <c:pt idx="9035">
                  <c:v>150.6</c:v>
                </c:pt>
                <c:pt idx="9036">
                  <c:v>150.61666666666667</c:v>
                </c:pt>
                <c:pt idx="9037">
                  <c:v>150.63333333333333</c:v>
                </c:pt>
                <c:pt idx="9038">
                  <c:v>150.65</c:v>
                </c:pt>
                <c:pt idx="9039">
                  <c:v>150.66666666666666</c:v>
                </c:pt>
                <c:pt idx="9040">
                  <c:v>150.68333333333334</c:v>
                </c:pt>
                <c:pt idx="9041">
                  <c:v>150.69999999999999</c:v>
                </c:pt>
                <c:pt idx="9042">
                  <c:v>150.71666666666667</c:v>
                </c:pt>
                <c:pt idx="9043">
                  <c:v>150.73333333333332</c:v>
                </c:pt>
                <c:pt idx="9044">
                  <c:v>150.75</c:v>
                </c:pt>
                <c:pt idx="9045">
                  <c:v>150.76666666666668</c:v>
                </c:pt>
                <c:pt idx="9046">
                  <c:v>150.78333333333333</c:v>
                </c:pt>
                <c:pt idx="9047">
                  <c:v>150.80000000000001</c:v>
                </c:pt>
                <c:pt idx="9048">
                  <c:v>150.81666666666666</c:v>
                </c:pt>
                <c:pt idx="9049">
                  <c:v>150.83333333333334</c:v>
                </c:pt>
                <c:pt idx="9050">
                  <c:v>150.85</c:v>
                </c:pt>
                <c:pt idx="9051">
                  <c:v>150.86666666666667</c:v>
                </c:pt>
                <c:pt idx="9052">
                  <c:v>150.88333333333333</c:v>
                </c:pt>
                <c:pt idx="9053">
                  <c:v>150.9</c:v>
                </c:pt>
                <c:pt idx="9054">
                  <c:v>150.91666666666666</c:v>
                </c:pt>
                <c:pt idx="9055">
                  <c:v>150.93333333333334</c:v>
                </c:pt>
                <c:pt idx="9056">
                  <c:v>150.94999999999999</c:v>
                </c:pt>
                <c:pt idx="9057">
                  <c:v>150.96666666666667</c:v>
                </c:pt>
                <c:pt idx="9058">
                  <c:v>150.98333333333332</c:v>
                </c:pt>
                <c:pt idx="9059">
                  <c:v>151</c:v>
                </c:pt>
                <c:pt idx="9060">
                  <c:v>151.01666666666668</c:v>
                </c:pt>
                <c:pt idx="9061">
                  <c:v>151.03333333333333</c:v>
                </c:pt>
                <c:pt idx="9062">
                  <c:v>151.05000000000001</c:v>
                </c:pt>
                <c:pt idx="9063">
                  <c:v>151.06666666666666</c:v>
                </c:pt>
                <c:pt idx="9064">
                  <c:v>151.08333333333334</c:v>
                </c:pt>
                <c:pt idx="9065">
                  <c:v>151.1</c:v>
                </c:pt>
                <c:pt idx="9066">
                  <c:v>151.11666666666667</c:v>
                </c:pt>
                <c:pt idx="9067">
                  <c:v>151.13333333333333</c:v>
                </c:pt>
                <c:pt idx="9068">
                  <c:v>151.15</c:v>
                </c:pt>
                <c:pt idx="9069">
                  <c:v>151.16666666666666</c:v>
                </c:pt>
                <c:pt idx="9070">
                  <c:v>151.18333333333334</c:v>
                </c:pt>
                <c:pt idx="9071">
                  <c:v>151.19999999999999</c:v>
                </c:pt>
                <c:pt idx="9072">
                  <c:v>151.21666666666667</c:v>
                </c:pt>
                <c:pt idx="9073">
                  <c:v>151.23333333333332</c:v>
                </c:pt>
                <c:pt idx="9074">
                  <c:v>151.25</c:v>
                </c:pt>
                <c:pt idx="9075">
                  <c:v>151.26666666666668</c:v>
                </c:pt>
                <c:pt idx="9076">
                  <c:v>151.28333333333333</c:v>
                </c:pt>
                <c:pt idx="9077">
                  <c:v>151.30000000000001</c:v>
                </c:pt>
                <c:pt idx="9078">
                  <c:v>151.31666666666666</c:v>
                </c:pt>
                <c:pt idx="9079">
                  <c:v>151.33333333333334</c:v>
                </c:pt>
                <c:pt idx="9080">
                  <c:v>151.35</c:v>
                </c:pt>
                <c:pt idx="9081">
                  <c:v>151.36666666666667</c:v>
                </c:pt>
                <c:pt idx="9082">
                  <c:v>151.38333333333333</c:v>
                </c:pt>
                <c:pt idx="9083">
                  <c:v>151.4</c:v>
                </c:pt>
                <c:pt idx="9084">
                  <c:v>151.41666666666666</c:v>
                </c:pt>
                <c:pt idx="9085">
                  <c:v>151.43333333333334</c:v>
                </c:pt>
                <c:pt idx="9086">
                  <c:v>151.44999999999999</c:v>
                </c:pt>
                <c:pt idx="9087">
                  <c:v>151.46666666666667</c:v>
                </c:pt>
                <c:pt idx="9088">
                  <c:v>151.48333333333332</c:v>
                </c:pt>
                <c:pt idx="9089">
                  <c:v>151.5</c:v>
                </c:pt>
                <c:pt idx="9090">
                  <c:v>151.51666666666668</c:v>
                </c:pt>
                <c:pt idx="9091">
                  <c:v>151.53333333333333</c:v>
                </c:pt>
                <c:pt idx="9092">
                  <c:v>151.55000000000001</c:v>
                </c:pt>
                <c:pt idx="9093">
                  <c:v>151.56666666666666</c:v>
                </c:pt>
                <c:pt idx="9094">
                  <c:v>151.58333333333334</c:v>
                </c:pt>
                <c:pt idx="9095">
                  <c:v>151.6</c:v>
                </c:pt>
                <c:pt idx="9096">
                  <c:v>151.61666666666667</c:v>
                </c:pt>
                <c:pt idx="9097">
                  <c:v>151.63333333333333</c:v>
                </c:pt>
                <c:pt idx="9098">
                  <c:v>151.65</c:v>
                </c:pt>
                <c:pt idx="9099">
                  <c:v>151.66666666666666</c:v>
                </c:pt>
                <c:pt idx="9100">
                  <c:v>151.68333333333334</c:v>
                </c:pt>
                <c:pt idx="9101">
                  <c:v>151.69999999999999</c:v>
                </c:pt>
                <c:pt idx="9102">
                  <c:v>151.71666666666667</c:v>
                </c:pt>
                <c:pt idx="9103">
                  <c:v>151.73333333333332</c:v>
                </c:pt>
                <c:pt idx="9104">
                  <c:v>151.75</c:v>
                </c:pt>
                <c:pt idx="9105">
                  <c:v>151.76666666666668</c:v>
                </c:pt>
                <c:pt idx="9106">
                  <c:v>151.78333333333333</c:v>
                </c:pt>
                <c:pt idx="9107">
                  <c:v>151.80000000000001</c:v>
                </c:pt>
                <c:pt idx="9108">
                  <c:v>151.81666666666666</c:v>
                </c:pt>
                <c:pt idx="9109">
                  <c:v>151.83333333333334</c:v>
                </c:pt>
                <c:pt idx="9110">
                  <c:v>151.85</c:v>
                </c:pt>
                <c:pt idx="9111">
                  <c:v>151.86666666666667</c:v>
                </c:pt>
                <c:pt idx="9112">
                  <c:v>151.88333333333333</c:v>
                </c:pt>
                <c:pt idx="9113">
                  <c:v>151.9</c:v>
                </c:pt>
                <c:pt idx="9114">
                  <c:v>151.91666666666666</c:v>
                </c:pt>
                <c:pt idx="9115">
                  <c:v>151.93333333333334</c:v>
                </c:pt>
                <c:pt idx="9116">
                  <c:v>151.94999999999999</c:v>
                </c:pt>
                <c:pt idx="9117">
                  <c:v>151.96666666666667</c:v>
                </c:pt>
                <c:pt idx="9118">
                  <c:v>151.98333333333332</c:v>
                </c:pt>
                <c:pt idx="9119">
                  <c:v>152</c:v>
                </c:pt>
                <c:pt idx="9120">
                  <c:v>152.01666666666668</c:v>
                </c:pt>
                <c:pt idx="9121">
                  <c:v>152.03333333333333</c:v>
                </c:pt>
                <c:pt idx="9122">
                  <c:v>152.05000000000001</c:v>
                </c:pt>
                <c:pt idx="9123">
                  <c:v>152.06666666666666</c:v>
                </c:pt>
                <c:pt idx="9124">
                  <c:v>152.08333333333334</c:v>
                </c:pt>
                <c:pt idx="9125">
                  <c:v>152.1</c:v>
                </c:pt>
                <c:pt idx="9126">
                  <c:v>152.11666666666667</c:v>
                </c:pt>
                <c:pt idx="9127">
                  <c:v>152.13333333333333</c:v>
                </c:pt>
                <c:pt idx="9128">
                  <c:v>152.15</c:v>
                </c:pt>
                <c:pt idx="9129">
                  <c:v>152.16666666666666</c:v>
                </c:pt>
                <c:pt idx="9130">
                  <c:v>152.18333333333334</c:v>
                </c:pt>
                <c:pt idx="9131">
                  <c:v>152.19999999999999</c:v>
                </c:pt>
                <c:pt idx="9132">
                  <c:v>152.21666666666667</c:v>
                </c:pt>
                <c:pt idx="9133">
                  <c:v>152.23333333333332</c:v>
                </c:pt>
                <c:pt idx="9134">
                  <c:v>152.25</c:v>
                </c:pt>
                <c:pt idx="9135">
                  <c:v>152.26666666666668</c:v>
                </c:pt>
                <c:pt idx="9136">
                  <c:v>152.28333333333333</c:v>
                </c:pt>
                <c:pt idx="9137">
                  <c:v>152.30000000000001</c:v>
                </c:pt>
                <c:pt idx="9138">
                  <c:v>152.31666666666666</c:v>
                </c:pt>
                <c:pt idx="9139">
                  <c:v>152.33333333333334</c:v>
                </c:pt>
                <c:pt idx="9140">
                  <c:v>152.35</c:v>
                </c:pt>
                <c:pt idx="9141">
                  <c:v>152.36666666666667</c:v>
                </c:pt>
                <c:pt idx="9142">
                  <c:v>152.38333333333333</c:v>
                </c:pt>
                <c:pt idx="9143">
                  <c:v>152.4</c:v>
                </c:pt>
                <c:pt idx="9144">
                  <c:v>152.41666666666666</c:v>
                </c:pt>
                <c:pt idx="9145">
                  <c:v>152.43333333333334</c:v>
                </c:pt>
                <c:pt idx="9146">
                  <c:v>152.44999999999999</c:v>
                </c:pt>
                <c:pt idx="9147">
                  <c:v>152.46666666666667</c:v>
                </c:pt>
                <c:pt idx="9148">
                  <c:v>152.48333333333332</c:v>
                </c:pt>
                <c:pt idx="9149">
                  <c:v>152.5</c:v>
                </c:pt>
                <c:pt idx="9150">
                  <c:v>152.51666666666668</c:v>
                </c:pt>
                <c:pt idx="9151">
                  <c:v>152.53333333333333</c:v>
                </c:pt>
                <c:pt idx="9152">
                  <c:v>152.55000000000001</c:v>
                </c:pt>
                <c:pt idx="9153">
                  <c:v>152.56666666666666</c:v>
                </c:pt>
                <c:pt idx="9154">
                  <c:v>152.58333333333334</c:v>
                </c:pt>
                <c:pt idx="9155">
                  <c:v>152.6</c:v>
                </c:pt>
                <c:pt idx="9156">
                  <c:v>152.61666666666667</c:v>
                </c:pt>
                <c:pt idx="9157">
                  <c:v>152.63333333333333</c:v>
                </c:pt>
                <c:pt idx="9158">
                  <c:v>152.65</c:v>
                </c:pt>
                <c:pt idx="9159">
                  <c:v>152.66666666666666</c:v>
                </c:pt>
                <c:pt idx="9160">
                  <c:v>152.68333333333334</c:v>
                </c:pt>
                <c:pt idx="9161">
                  <c:v>152.69999999999999</c:v>
                </c:pt>
                <c:pt idx="9162">
                  <c:v>152.71666666666667</c:v>
                </c:pt>
                <c:pt idx="9163">
                  <c:v>152.73333333333332</c:v>
                </c:pt>
                <c:pt idx="9164">
                  <c:v>152.75</c:v>
                </c:pt>
                <c:pt idx="9165">
                  <c:v>152.76666666666668</c:v>
                </c:pt>
                <c:pt idx="9166">
                  <c:v>152.78333333333333</c:v>
                </c:pt>
                <c:pt idx="9167">
                  <c:v>152.80000000000001</c:v>
                </c:pt>
                <c:pt idx="9168">
                  <c:v>152.81666666666666</c:v>
                </c:pt>
                <c:pt idx="9169">
                  <c:v>152.83333333333334</c:v>
                </c:pt>
                <c:pt idx="9170">
                  <c:v>152.85</c:v>
                </c:pt>
                <c:pt idx="9171">
                  <c:v>152.86666666666667</c:v>
                </c:pt>
                <c:pt idx="9172">
                  <c:v>152.88333333333333</c:v>
                </c:pt>
                <c:pt idx="9173">
                  <c:v>152.9</c:v>
                </c:pt>
                <c:pt idx="9174">
                  <c:v>152.91666666666666</c:v>
                </c:pt>
                <c:pt idx="9175">
                  <c:v>152.93333333333334</c:v>
                </c:pt>
                <c:pt idx="9176">
                  <c:v>152.94999999999999</c:v>
                </c:pt>
                <c:pt idx="9177">
                  <c:v>152.96666666666667</c:v>
                </c:pt>
                <c:pt idx="9178">
                  <c:v>152.98333333333332</c:v>
                </c:pt>
                <c:pt idx="9179">
                  <c:v>153</c:v>
                </c:pt>
                <c:pt idx="9180">
                  <c:v>153.01666666666668</c:v>
                </c:pt>
                <c:pt idx="9181">
                  <c:v>153.03333333333333</c:v>
                </c:pt>
                <c:pt idx="9182">
                  <c:v>153.05000000000001</c:v>
                </c:pt>
                <c:pt idx="9183">
                  <c:v>153.06666666666666</c:v>
                </c:pt>
                <c:pt idx="9184">
                  <c:v>153.08333333333334</c:v>
                </c:pt>
                <c:pt idx="9185">
                  <c:v>153.1</c:v>
                </c:pt>
                <c:pt idx="9186">
                  <c:v>153.11666666666667</c:v>
                </c:pt>
                <c:pt idx="9187">
                  <c:v>153.13333333333333</c:v>
                </c:pt>
                <c:pt idx="9188">
                  <c:v>153.15</c:v>
                </c:pt>
                <c:pt idx="9189">
                  <c:v>153.16666666666666</c:v>
                </c:pt>
                <c:pt idx="9190">
                  <c:v>153.18333333333334</c:v>
                </c:pt>
                <c:pt idx="9191">
                  <c:v>153.19999999999999</c:v>
                </c:pt>
                <c:pt idx="9192">
                  <c:v>153.21666666666667</c:v>
                </c:pt>
                <c:pt idx="9193">
                  <c:v>153.23333333333332</c:v>
                </c:pt>
                <c:pt idx="9194">
                  <c:v>153.25</c:v>
                </c:pt>
                <c:pt idx="9195">
                  <c:v>153.26666666666668</c:v>
                </c:pt>
                <c:pt idx="9196">
                  <c:v>153.28333333333333</c:v>
                </c:pt>
                <c:pt idx="9197">
                  <c:v>153.30000000000001</c:v>
                </c:pt>
                <c:pt idx="9198">
                  <c:v>153.31666666666666</c:v>
                </c:pt>
                <c:pt idx="9199">
                  <c:v>153.33333333333334</c:v>
                </c:pt>
                <c:pt idx="9200">
                  <c:v>153.35</c:v>
                </c:pt>
                <c:pt idx="9201">
                  <c:v>153.36666666666667</c:v>
                </c:pt>
                <c:pt idx="9202">
                  <c:v>153.38333333333333</c:v>
                </c:pt>
                <c:pt idx="9203">
                  <c:v>153.4</c:v>
                </c:pt>
                <c:pt idx="9204">
                  <c:v>153.41666666666666</c:v>
                </c:pt>
                <c:pt idx="9205">
                  <c:v>153.43333333333334</c:v>
                </c:pt>
                <c:pt idx="9206">
                  <c:v>153.44999999999999</c:v>
                </c:pt>
                <c:pt idx="9207">
                  <c:v>153.46666666666667</c:v>
                </c:pt>
                <c:pt idx="9208">
                  <c:v>153.48333333333332</c:v>
                </c:pt>
                <c:pt idx="9209">
                  <c:v>153.5</c:v>
                </c:pt>
                <c:pt idx="9210">
                  <c:v>153.51666666666668</c:v>
                </c:pt>
                <c:pt idx="9211">
                  <c:v>153.53333333333333</c:v>
                </c:pt>
                <c:pt idx="9212">
                  <c:v>153.55000000000001</c:v>
                </c:pt>
                <c:pt idx="9213">
                  <c:v>153.56666666666666</c:v>
                </c:pt>
                <c:pt idx="9214">
                  <c:v>153.58333333333334</c:v>
                </c:pt>
                <c:pt idx="9215">
                  <c:v>153.6</c:v>
                </c:pt>
                <c:pt idx="9216">
                  <c:v>153.61666666666667</c:v>
                </c:pt>
                <c:pt idx="9217">
                  <c:v>153.63333333333333</c:v>
                </c:pt>
                <c:pt idx="9218">
                  <c:v>153.65</c:v>
                </c:pt>
                <c:pt idx="9219">
                  <c:v>153.66666666666666</c:v>
                </c:pt>
                <c:pt idx="9220">
                  <c:v>153.68333333333334</c:v>
                </c:pt>
                <c:pt idx="9221">
                  <c:v>153.69999999999999</c:v>
                </c:pt>
                <c:pt idx="9222">
                  <c:v>153.71666666666667</c:v>
                </c:pt>
                <c:pt idx="9223">
                  <c:v>153.73333333333332</c:v>
                </c:pt>
                <c:pt idx="9224">
                  <c:v>153.75</c:v>
                </c:pt>
                <c:pt idx="9225">
                  <c:v>153.76666666666668</c:v>
                </c:pt>
                <c:pt idx="9226">
                  <c:v>153.78333333333333</c:v>
                </c:pt>
                <c:pt idx="9227">
                  <c:v>153.80000000000001</c:v>
                </c:pt>
                <c:pt idx="9228">
                  <c:v>153.81666666666666</c:v>
                </c:pt>
                <c:pt idx="9229">
                  <c:v>153.83333333333334</c:v>
                </c:pt>
                <c:pt idx="9230">
                  <c:v>153.85</c:v>
                </c:pt>
                <c:pt idx="9231">
                  <c:v>153.86666666666667</c:v>
                </c:pt>
                <c:pt idx="9232">
                  <c:v>153.88333333333333</c:v>
                </c:pt>
                <c:pt idx="9233">
                  <c:v>153.9</c:v>
                </c:pt>
                <c:pt idx="9234">
                  <c:v>153.91666666666666</c:v>
                </c:pt>
                <c:pt idx="9235">
                  <c:v>153.93333333333334</c:v>
                </c:pt>
                <c:pt idx="9236">
                  <c:v>153.94999999999999</c:v>
                </c:pt>
                <c:pt idx="9237">
                  <c:v>153.96666666666667</c:v>
                </c:pt>
                <c:pt idx="9238">
                  <c:v>153.98333333333332</c:v>
                </c:pt>
                <c:pt idx="9239">
                  <c:v>154</c:v>
                </c:pt>
                <c:pt idx="9240">
                  <c:v>154.01666666666668</c:v>
                </c:pt>
                <c:pt idx="9241">
                  <c:v>154.03333333333333</c:v>
                </c:pt>
                <c:pt idx="9242">
                  <c:v>154.05000000000001</c:v>
                </c:pt>
                <c:pt idx="9243">
                  <c:v>154.06666666666666</c:v>
                </c:pt>
                <c:pt idx="9244">
                  <c:v>154.08333333333334</c:v>
                </c:pt>
                <c:pt idx="9245">
                  <c:v>154.1</c:v>
                </c:pt>
                <c:pt idx="9246">
                  <c:v>154.11666666666667</c:v>
                </c:pt>
                <c:pt idx="9247">
                  <c:v>154.13333333333333</c:v>
                </c:pt>
                <c:pt idx="9248">
                  <c:v>154.15</c:v>
                </c:pt>
                <c:pt idx="9249">
                  <c:v>154.16666666666666</c:v>
                </c:pt>
                <c:pt idx="9250">
                  <c:v>154.18333333333334</c:v>
                </c:pt>
                <c:pt idx="9251">
                  <c:v>154.19999999999999</c:v>
                </c:pt>
                <c:pt idx="9252">
                  <c:v>154.21666666666667</c:v>
                </c:pt>
                <c:pt idx="9253">
                  <c:v>154.23333333333332</c:v>
                </c:pt>
                <c:pt idx="9254">
                  <c:v>154.25</c:v>
                </c:pt>
                <c:pt idx="9255">
                  <c:v>154.26666666666668</c:v>
                </c:pt>
                <c:pt idx="9256">
                  <c:v>154.28333333333333</c:v>
                </c:pt>
                <c:pt idx="9257">
                  <c:v>154.30000000000001</c:v>
                </c:pt>
                <c:pt idx="9258">
                  <c:v>154.31666666666666</c:v>
                </c:pt>
                <c:pt idx="9259">
                  <c:v>154.33333333333334</c:v>
                </c:pt>
                <c:pt idx="9260">
                  <c:v>154.35</c:v>
                </c:pt>
                <c:pt idx="9261">
                  <c:v>154.36666666666667</c:v>
                </c:pt>
                <c:pt idx="9262">
                  <c:v>154.38333333333333</c:v>
                </c:pt>
                <c:pt idx="9263">
                  <c:v>154.4</c:v>
                </c:pt>
                <c:pt idx="9264">
                  <c:v>154.41666666666666</c:v>
                </c:pt>
                <c:pt idx="9265">
                  <c:v>154.43333333333334</c:v>
                </c:pt>
                <c:pt idx="9266">
                  <c:v>154.44999999999999</c:v>
                </c:pt>
                <c:pt idx="9267">
                  <c:v>154.46666666666667</c:v>
                </c:pt>
                <c:pt idx="9268">
                  <c:v>154.48333333333332</c:v>
                </c:pt>
                <c:pt idx="9269">
                  <c:v>154.5</c:v>
                </c:pt>
                <c:pt idx="9270">
                  <c:v>154.51666666666668</c:v>
                </c:pt>
                <c:pt idx="9271">
                  <c:v>154.53333333333333</c:v>
                </c:pt>
                <c:pt idx="9272">
                  <c:v>154.55000000000001</c:v>
                </c:pt>
                <c:pt idx="9273">
                  <c:v>154.56666666666666</c:v>
                </c:pt>
                <c:pt idx="9274">
                  <c:v>154.58333333333334</c:v>
                </c:pt>
                <c:pt idx="9275">
                  <c:v>154.6</c:v>
                </c:pt>
                <c:pt idx="9276">
                  <c:v>154.61666666666667</c:v>
                </c:pt>
                <c:pt idx="9277">
                  <c:v>154.63333333333333</c:v>
                </c:pt>
                <c:pt idx="9278">
                  <c:v>154.65</c:v>
                </c:pt>
                <c:pt idx="9279">
                  <c:v>154.66666666666666</c:v>
                </c:pt>
                <c:pt idx="9280">
                  <c:v>154.68333333333334</c:v>
                </c:pt>
                <c:pt idx="9281">
                  <c:v>154.69999999999999</c:v>
                </c:pt>
                <c:pt idx="9282">
                  <c:v>154.71666666666667</c:v>
                </c:pt>
                <c:pt idx="9283">
                  <c:v>154.73333333333332</c:v>
                </c:pt>
                <c:pt idx="9284">
                  <c:v>154.75</c:v>
                </c:pt>
                <c:pt idx="9285">
                  <c:v>154.76666666666668</c:v>
                </c:pt>
                <c:pt idx="9286">
                  <c:v>154.78333333333333</c:v>
                </c:pt>
                <c:pt idx="9287">
                  <c:v>154.80000000000001</c:v>
                </c:pt>
                <c:pt idx="9288">
                  <c:v>154.81666666666666</c:v>
                </c:pt>
                <c:pt idx="9289">
                  <c:v>154.83333333333334</c:v>
                </c:pt>
                <c:pt idx="9290">
                  <c:v>154.85</c:v>
                </c:pt>
                <c:pt idx="9291">
                  <c:v>154.86666666666667</c:v>
                </c:pt>
                <c:pt idx="9292">
                  <c:v>154.88333333333333</c:v>
                </c:pt>
                <c:pt idx="9293">
                  <c:v>154.9</c:v>
                </c:pt>
                <c:pt idx="9294">
                  <c:v>154.91666666666666</c:v>
                </c:pt>
                <c:pt idx="9295">
                  <c:v>154.93333333333334</c:v>
                </c:pt>
                <c:pt idx="9296">
                  <c:v>154.94999999999999</c:v>
                </c:pt>
                <c:pt idx="9297">
                  <c:v>154.96666666666667</c:v>
                </c:pt>
                <c:pt idx="9298">
                  <c:v>154.98333333333332</c:v>
                </c:pt>
                <c:pt idx="9299">
                  <c:v>155</c:v>
                </c:pt>
                <c:pt idx="9300">
                  <c:v>155.01666666666668</c:v>
                </c:pt>
                <c:pt idx="9301">
                  <c:v>155.03333333333333</c:v>
                </c:pt>
                <c:pt idx="9302">
                  <c:v>155.05000000000001</c:v>
                </c:pt>
                <c:pt idx="9303">
                  <c:v>155.06666666666666</c:v>
                </c:pt>
                <c:pt idx="9304">
                  <c:v>155.08333333333334</c:v>
                </c:pt>
                <c:pt idx="9305">
                  <c:v>155.1</c:v>
                </c:pt>
                <c:pt idx="9306">
                  <c:v>155.11666666666667</c:v>
                </c:pt>
                <c:pt idx="9307">
                  <c:v>155.13333333333333</c:v>
                </c:pt>
                <c:pt idx="9308">
                  <c:v>155.15</c:v>
                </c:pt>
                <c:pt idx="9309">
                  <c:v>155.16666666666666</c:v>
                </c:pt>
                <c:pt idx="9310">
                  <c:v>155.18333333333334</c:v>
                </c:pt>
                <c:pt idx="9311">
                  <c:v>155.19999999999999</c:v>
                </c:pt>
                <c:pt idx="9312">
                  <c:v>155.21666666666667</c:v>
                </c:pt>
                <c:pt idx="9313">
                  <c:v>155.23333333333332</c:v>
                </c:pt>
                <c:pt idx="9314">
                  <c:v>155.25</c:v>
                </c:pt>
                <c:pt idx="9315">
                  <c:v>155.26666666666668</c:v>
                </c:pt>
                <c:pt idx="9316">
                  <c:v>155.28333333333333</c:v>
                </c:pt>
                <c:pt idx="9317">
                  <c:v>155.30000000000001</c:v>
                </c:pt>
                <c:pt idx="9318">
                  <c:v>155.31666666666666</c:v>
                </c:pt>
                <c:pt idx="9319">
                  <c:v>155.33333333333334</c:v>
                </c:pt>
                <c:pt idx="9320">
                  <c:v>155.35</c:v>
                </c:pt>
                <c:pt idx="9321">
                  <c:v>155.36666666666667</c:v>
                </c:pt>
                <c:pt idx="9322">
                  <c:v>155.38333333333333</c:v>
                </c:pt>
                <c:pt idx="9323">
                  <c:v>155.4</c:v>
                </c:pt>
                <c:pt idx="9324">
                  <c:v>155.41666666666666</c:v>
                </c:pt>
                <c:pt idx="9325">
                  <c:v>155.43333333333334</c:v>
                </c:pt>
                <c:pt idx="9326">
                  <c:v>155.44999999999999</c:v>
                </c:pt>
                <c:pt idx="9327">
                  <c:v>155.46666666666667</c:v>
                </c:pt>
                <c:pt idx="9328">
                  <c:v>155.48333333333332</c:v>
                </c:pt>
                <c:pt idx="9329">
                  <c:v>155.5</c:v>
                </c:pt>
                <c:pt idx="9330">
                  <c:v>155.51666666666668</c:v>
                </c:pt>
                <c:pt idx="9331">
                  <c:v>155.53333333333333</c:v>
                </c:pt>
                <c:pt idx="9332">
                  <c:v>155.55000000000001</c:v>
                </c:pt>
                <c:pt idx="9333">
                  <c:v>155.56666666666666</c:v>
                </c:pt>
                <c:pt idx="9334">
                  <c:v>155.58333333333334</c:v>
                </c:pt>
                <c:pt idx="9335">
                  <c:v>155.6</c:v>
                </c:pt>
                <c:pt idx="9336">
                  <c:v>155.61666666666667</c:v>
                </c:pt>
                <c:pt idx="9337">
                  <c:v>155.63333333333333</c:v>
                </c:pt>
                <c:pt idx="9338">
                  <c:v>155.65</c:v>
                </c:pt>
                <c:pt idx="9339">
                  <c:v>155.66666666666666</c:v>
                </c:pt>
                <c:pt idx="9340">
                  <c:v>155.68333333333334</c:v>
                </c:pt>
                <c:pt idx="9341">
                  <c:v>155.69999999999999</c:v>
                </c:pt>
                <c:pt idx="9342">
                  <c:v>155.71666666666667</c:v>
                </c:pt>
                <c:pt idx="9343">
                  <c:v>155.73333333333332</c:v>
                </c:pt>
                <c:pt idx="9344">
                  <c:v>155.75</c:v>
                </c:pt>
                <c:pt idx="9345">
                  <c:v>155.76666666666668</c:v>
                </c:pt>
                <c:pt idx="9346">
                  <c:v>155.78333333333333</c:v>
                </c:pt>
                <c:pt idx="9347">
                  <c:v>155.80000000000001</c:v>
                </c:pt>
                <c:pt idx="9348">
                  <c:v>155.81666666666666</c:v>
                </c:pt>
                <c:pt idx="9349">
                  <c:v>155.83333333333334</c:v>
                </c:pt>
                <c:pt idx="9350">
                  <c:v>155.85</c:v>
                </c:pt>
                <c:pt idx="9351">
                  <c:v>155.86666666666667</c:v>
                </c:pt>
                <c:pt idx="9352">
                  <c:v>155.88333333333333</c:v>
                </c:pt>
                <c:pt idx="9353">
                  <c:v>155.9</c:v>
                </c:pt>
                <c:pt idx="9354">
                  <c:v>155.91666666666666</c:v>
                </c:pt>
                <c:pt idx="9355">
                  <c:v>155.93333333333334</c:v>
                </c:pt>
                <c:pt idx="9356">
                  <c:v>155.94999999999999</c:v>
                </c:pt>
                <c:pt idx="9357">
                  <c:v>155.96666666666667</c:v>
                </c:pt>
                <c:pt idx="9358">
                  <c:v>155.98333333333332</c:v>
                </c:pt>
                <c:pt idx="9359">
                  <c:v>156</c:v>
                </c:pt>
                <c:pt idx="9360">
                  <c:v>156.01666666666668</c:v>
                </c:pt>
                <c:pt idx="9361">
                  <c:v>156.03333333333333</c:v>
                </c:pt>
                <c:pt idx="9362">
                  <c:v>156.05000000000001</c:v>
                </c:pt>
                <c:pt idx="9363">
                  <c:v>156.06666666666666</c:v>
                </c:pt>
                <c:pt idx="9364">
                  <c:v>156.08333333333334</c:v>
                </c:pt>
                <c:pt idx="9365">
                  <c:v>156.1</c:v>
                </c:pt>
                <c:pt idx="9366">
                  <c:v>156.11666666666667</c:v>
                </c:pt>
                <c:pt idx="9367">
                  <c:v>156.13333333333333</c:v>
                </c:pt>
                <c:pt idx="9368">
                  <c:v>156.15</c:v>
                </c:pt>
                <c:pt idx="9369">
                  <c:v>156.16666666666666</c:v>
                </c:pt>
                <c:pt idx="9370">
                  <c:v>156.18333333333334</c:v>
                </c:pt>
                <c:pt idx="9371">
                  <c:v>156.19999999999999</c:v>
                </c:pt>
                <c:pt idx="9372">
                  <c:v>156.21666666666667</c:v>
                </c:pt>
                <c:pt idx="9373">
                  <c:v>156.23333333333332</c:v>
                </c:pt>
                <c:pt idx="9374">
                  <c:v>156.25</c:v>
                </c:pt>
                <c:pt idx="9375">
                  <c:v>156.26666666666668</c:v>
                </c:pt>
                <c:pt idx="9376">
                  <c:v>156.28333333333333</c:v>
                </c:pt>
                <c:pt idx="9377">
                  <c:v>156.30000000000001</c:v>
                </c:pt>
                <c:pt idx="9378">
                  <c:v>156.31666666666666</c:v>
                </c:pt>
                <c:pt idx="9379">
                  <c:v>156.33333333333334</c:v>
                </c:pt>
                <c:pt idx="9380">
                  <c:v>156.35</c:v>
                </c:pt>
                <c:pt idx="9381">
                  <c:v>156.36666666666667</c:v>
                </c:pt>
                <c:pt idx="9382">
                  <c:v>156.38333333333333</c:v>
                </c:pt>
                <c:pt idx="9383">
                  <c:v>156.4</c:v>
                </c:pt>
                <c:pt idx="9384">
                  <c:v>156.41666666666666</c:v>
                </c:pt>
                <c:pt idx="9385">
                  <c:v>156.43333333333334</c:v>
                </c:pt>
                <c:pt idx="9386">
                  <c:v>156.44999999999999</c:v>
                </c:pt>
                <c:pt idx="9387">
                  <c:v>156.46666666666667</c:v>
                </c:pt>
                <c:pt idx="9388">
                  <c:v>156.48333333333332</c:v>
                </c:pt>
                <c:pt idx="9389">
                  <c:v>156.5</c:v>
                </c:pt>
                <c:pt idx="9390">
                  <c:v>156.51666666666668</c:v>
                </c:pt>
                <c:pt idx="9391">
                  <c:v>156.53333333333333</c:v>
                </c:pt>
                <c:pt idx="9392">
                  <c:v>156.55000000000001</c:v>
                </c:pt>
                <c:pt idx="9393">
                  <c:v>156.56666666666666</c:v>
                </c:pt>
                <c:pt idx="9394">
                  <c:v>156.58333333333334</c:v>
                </c:pt>
                <c:pt idx="9395">
                  <c:v>156.6</c:v>
                </c:pt>
                <c:pt idx="9396">
                  <c:v>156.61666666666667</c:v>
                </c:pt>
                <c:pt idx="9397">
                  <c:v>156.63333333333333</c:v>
                </c:pt>
                <c:pt idx="9398">
                  <c:v>156.65</c:v>
                </c:pt>
                <c:pt idx="9399">
                  <c:v>156.66666666666666</c:v>
                </c:pt>
                <c:pt idx="9400">
                  <c:v>156.68333333333334</c:v>
                </c:pt>
                <c:pt idx="9401">
                  <c:v>156.69999999999999</c:v>
                </c:pt>
                <c:pt idx="9402">
                  <c:v>156.71666666666667</c:v>
                </c:pt>
                <c:pt idx="9403">
                  <c:v>156.73333333333332</c:v>
                </c:pt>
                <c:pt idx="9404">
                  <c:v>156.75</c:v>
                </c:pt>
                <c:pt idx="9405">
                  <c:v>156.76666666666668</c:v>
                </c:pt>
                <c:pt idx="9406">
                  <c:v>156.78333333333333</c:v>
                </c:pt>
                <c:pt idx="9407">
                  <c:v>156.80000000000001</c:v>
                </c:pt>
                <c:pt idx="9408">
                  <c:v>156.81666666666666</c:v>
                </c:pt>
                <c:pt idx="9409">
                  <c:v>156.83333333333334</c:v>
                </c:pt>
                <c:pt idx="9410">
                  <c:v>156.85</c:v>
                </c:pt>
                <c:pt idx="9411">
                  <c:v>156.86666666666667</c:v>
                </c:pt>
                <c:pt idx="9412">
                  <c:v>156.88333333333333</c:v>
                </c:pt>
                <c:pt idx="9413">
                  <c:v>156.9</c:v>
                </c:pt>
                <c:pt idx="9414">
                  <c:v>156.91666666666666</c:v>
                </c:pt>
                <c:pt idx="9415">
                  <c:v>156.93333333333334</c:v>
                </c:pt>
                <c:pt idx="9416">
                  <c:v>156.94999999999999</c:v>
                </c:pt>
                <c:pt idx="9417">
                  <c:v>156.96666666666667</c:v>
                </c:pt>
                <c:pt idx="9418">
                  <c:v>156.98333333333332</c:v>
                </c:pt>
                <c:pt idx="9419">
                  <c:v>157</c:v>
                </c:pt>
                <c:pt idx="9420">
                  <c:v>157.01666666666668</c:v>
                </c:pt>
                <c:pt idx="9421">
                  <c:v>157.03333333333333</c:v>
                </c:pt>
                <c:pt idx="9422">
                  <c:v>157.05000000000001</c:v>
                </c:pt>
                <c:pt idx="9423">
                  <c:v>157.06666666666666</c:v>
                </c:pt>
                <c:pt idx="9424">
                  <c:v>157.08333333333334</c:v>
                </c:pt>
                <c:pt idx="9425">
                  <c:v>157.1</c:v>
                </c:pt>
                <c:pt idx="9426">
                  <c:v>157.11666666666667</c:v>
                </c:pt>
                <c:pt idx="9427">
                  <c:v>157.13333333333333</c:v>
                </c:pt>
                <c:pt idx="9428">
                  <c:v>157.15</c:v>
                </c:pt>
                <c:pt idx="9429">
                  <c:v>157.16666666666666</c:v>
                </c:pt>
                <c:pt idx="9430">
                  <c:v>157.18333333333334</c:v>
                </c:pt>
                <c:pt idx="9431">
                  <c:v>157.19999999999999</c:v>
                </c:pt>
                <c:pt idx="9432">
                  <c:v>157.21666666666667</c:v>
                </c:pt>
                <c:pt idx="9433">
                  <c:v>157.23333333333332</c:v>
                </c:pt>
                <c:pt idx="9434">
                  <c:v>157.25</c:v>
                </c:pt>
                <c:pt idx="9435">
                  <c:v>157.26666666666668</c:v>
                </c:pt>
                <c:pt idx="9436">
                  <c:v>157.28333333333333</c:v>
                </c:pt>
                <c:pt idx="9437">
                  <c:v>157.30000000000001</c:v>
                </c:pt>
                <c:pt idx="9438">
                  <c:v>157.31666666666666</c:v>
                </c:pt>
                <c:pt idx="9439">
                  <c:v>157.33333333333334</c:v>
                </c:pt>
                <c:pt idx="9440">
                  <c:v>157.35</c:v>
                </c:pt>
                <c:pt idx="9441">
                  <c:v>157.36666666666667</c:v>
                </c:pt>
                <c:pt idx="9442">
                  <c:v>157.38333333333333</c:v>
                </c:pt>
                <c:pt idx="9443">
                  <c:v>157.4</c:v>
                </c:pt>
                <c:pt idx="9444">
                  <c:v>157.41666666666666</c:v>
                </c:pt>
                <c:pt idx="9445">
                  <c:v>157.43333333333334</c:v>
                </c:pt>
                <c:pt idx="9446">
                  <c:v>157.44999999999999</c:v>
                </c:pt>
                <c:pt idx="9447">
                  <c:v>157.46666666666667</c:v>
                </c:pt>
                <c:pt idx="9448">
                  <c:v>157.48333333333332</c:v>
                </c:pt>
                <c:pt idx="9449">
                  <c:v>157.5</c:v>
                </c:pt>
                <c:pt idx="9450">
                  <c:v>157.51666666666668</c:v>
                </c:pt>
                <c:pt idx="9451">
                  <c:v>157.53333333333333</c:v>
                </c:pt>
                <c:pt idx="9452">
                  <c:v>157.55000000000001</c:v>
                </c:pt>
                <c:pt idx="9453">
                  <c:v>157.56666666666666</c:v>
                </c:pt>
                <c:pt idx="9454">
                  <c:v>157.58333333333334</c:v>
                </c:pt>
                <c:pt idx="9455">
                  <c:v>157.6</c:v>
                </c:pt>
                <c:pt idx="9456">
                  <c:v>157.61666666666667</c:v>
                </c:pt>
                <c:pt idx="9457">
                  <c:v>157.63333333333333</c:v>
                </c:pt>
                <c:pt idx="9458">
                  <c:v>157.65</c:v>
                </c:pt>
                <c:pt idx="9459">
                  <c:v>157.66666666666666</c:v>
                </c:pt>
                <c:pt idx="9460">
                  <c:v>157.68333333333334</c:v>
                </c:pt>
                <c:pt idx="9461">
                  <c:v>157.69999999999999</c:v>
                </c:pt>
                <c:pt idx="9462">
                  <c:v>157.71666666666667</c:v>
                </c:pt>
                <c:pt idx="9463">
                  <c:v>157.73333333333332</c:v>
                </c:pt>
                <c:pt idx="9464">
                  <c:v>157.75</c:v>
                </c:pt>
                <c:pt idx="9465">
                  <c:v>157.76666666666668</c:v>
                </c:pt>
                <c:pt idx="9466">
                  <c:v>157.78333333333333</c:v>
                </c:pt>
                <c:pt idx="9467">
                  <c:v>157.80000000000001</c:v>
                </c:pt>
                <c:pt idx="9468">
                  <c:v>157.81666666666666</c:v>
                </c:pt>
                <c:pt idx="9469">
                  <c:v>157.83333333333334</c:v>
                </c:pt>
                <c:pt idx="9470">
                  <c:v>157.85</c:v>
                </c:pt>
                <c:pt idx="9471">
                  <c:v>157.86666666666667</c:v>
                </c:pt>
                <c:pt idx="9472">
                  <c:v>157.88333333333333</c:v>
                </c:pt>
                <c:pt idx="9473">
                  <c:v>157.9</c:v>
                </c:pt>
                <c:pt idx="9474">
                  <c:v>157.91666666666666</c:v>
                </c:pt>
                <c:pt idx="9475">
                  <c:v>157.93333333333334</c:v>
                </c:pt>
                <c:pt idx="9476">
                  <c:v>157.94999999999999</c:v>
                </c:pt>
                <c:pt idx="9477">
                  <c:v>157.96666666666667</c:v>
                </c:pt>
                <c:pt idx="9478">
                  <c:v>157.98333333333332</c:v>
                </c:pt>
                <c:pt idx="9479">
                  <c:v>158</c:v>
                </c:pt>
                <c:pt idx="9480">
                  <c:v>158.01666666666668</c:v>
                </c:pt>
                <c:pt idx="9481">
                  <c:v>158.03333333333333</c:v>
                </c:pt>
                <c:pt idx="9482">
                  <c:v>158.05000000000001</c:v>
                </c:pt>
                <c:pt idx="9483">
                  <c:v>158.06666666666666</c:v>
                </c:pt>
                <c:pt idx="9484">
                  <c:v>158.08333333333334</c:v>
                </c:pt>
                <c:pt idx="9485">
                  <c:v>158.1</c:v>
                </c:pt>
                <c:pt idx="9486">
                  <c:v>158.11666666666667</c:v>
                </c:pt>
                <c:pt idx="9487">
                  <c:v>158.13333333333333</c:v>
                </c:pt>
                <c:pt idx="9488">
                  <c:v>158.15</c:v>
                </c:pt>
                <c:pt idx="9489">
                  <c:v>158.16666666666666</c:v>
                </c:pt>
                <c:pt idx="9490">
                  <c:v>158.18333333333334</c:v>
                </c:pt>
                <c:pt idx="9491">
                  <c:v>158.19999999999999</c:v>
                </c:pt>
                <c:pt idx="9492">
                  <c:v>158.21666666666667</c:v>
                </c:pt>
                <c:pt idx="9493">
                  <c:v>158.23333333333332</c:v>
                </c:pt>
                <c:pt idx="9494">
                  <c:v>158.25</c:v>
                </c:pt>
                <c:pt idx="9495">
                  <c:v>158.26666666666668</c:v>
                </c:pt>
                <c:pt idx="9496">
                  <c:v>158.28333333333333</c:v>
                </c:pt>
                <c:pt idx="9497">
                  <c:v>158.30000000000001</c:v>
                </c:pt>
                <c:pt idx="9498">
                  <c:v>158.31666666666666</c:v>
                </c:pt>
                <c:pt idx="9499">
                  <c:v>158.33333333333334</c:v>
                </c:pt>
                <c:pt idx="9500">
                  <c:v>158.35</c:v>
                </c:pt>
                <c:pt idx="9501">
                  <c:v>158.36666666666667</c:v>
                </c:pt>
                <c:pt idx="9502">
                  <c:v>158.38333333333333</c:v>
                </c:pt>
                <c:pt idx="9503">
                  <c:v>158.4</c:v>
                </c:pt>
                <c:pt idx="9504">
                  <c:v>158.41666666666666</c:v>
                </c:pt>
                <c:pt idx="9505">
                  <c:v>158.43333333333334</c:v>
                </c:pt>
                <c:pt idx="9506">
                  <c:v>158.44999999999999</c:v>
                </c:pt>
                <c:pt idx="9507">
                  <c:v>158.46666666666667</c:v>
                </c:pt>
                <c:pt idx="9508">
                  <c:v>158.48333333333332</c:v>
                </c:pt>
                <c:pt idx="9509">
                  <c:v>158.5</c:v>
                </c:pt>
                <c:pt idx="9510">
                  <c:v>158.51666666666668</c:v>
                </c:pt>
                <c:pt idx="9511">
                  <c:v>158.53333333333333</c:v>
                </c:pt>
                <c:pt idx="9512">
                  <c:v>158.55000000000001</c:v>
                </c:pt>
                <c:pt idx="9513">
                  <c:v>158.56666666666666</c:v>
                </c:pt>
                <c:pt idx="9514">
                  <c:v>158.58333333333334</c:v>
                </c:pt>
                <c:pt idx="9515">
                  <c:v>158.6</c:v>
                </c:pt>
                <c:pt idx="9516">
                  <c:v>158.61666666666667</c:v>
                </c:pt>
                <c:pt idx="9517">
                  <c:v>158.63333333333333</c:v>
                </c:pt>
                <c:pt idx="9518">
                  <c:v>158.65</c:v>
                </c:pt>
                <c:pt idx="9519">
                  <c:v>158.66666666666666</c:v>
                </c:pt>
                <c:pt idx="9520">
                  <c:v>158.68333333333334</c:v>
                </c:pt>
                <c:pt idx="9521">
                  <c:v>158.69999999999999</c:v>
                </c:pt>
                <c:pt idx="9522">
                  <c:v>158.71666666666667</c:v>
                </c:pt>
                <c:pt idx="9523">
                  <c:v>158.73333333333332</c:v>
                </c:pt>
                <c:pt idx="9524">
                  <c:v>158.75</c:v>
                </c:pt>
                <c:pt idx="9525">
                  <c:v>158.76666666666668</c:v>
                </c:pt>
                <c:pt idx="9526">
                  <c:v>158.78333333333333</c:v>
                </c:pt>
                <c:pt idx="9527">
                  <c:v>158.80000000000001</c:v>
                </c:pt>
                <c:pt idx="9528">
                  <c:v>158.81666666666666</c:v>
                </c:pt>
                <c:pt idx="9529">
                  <c:v>158.83333333333334</c:v>
                </c:pt>
                <c:pt idx="9530">
                  <c:v>158.85</c:v>
                </c:pt>
                <c:pt idx="9531">
                  <c:v>158.86666666666667</c:v>
                </c:pt>
                <c:pt idx="9532">
                  <c:v>158.88333333333333</c:v>
                </c:pt>
                <c:pt idx="9533">
                  <c:v>158.9</c:v>
                </c:pt>
                <c:pt idx="9534">
                  <c:v>158.91666666666666</c:v>
                </c:pt>
                <c:pt idx="9535">
                  <c:v>158.93333333333334</c:v>
                </c:pt>
                <c:pt idx="9536">
                  <c:v>158.94999999999999</c:v>
                </c:pt>
                <c:pt idx="9537">
                  <c:v>158.96666666666667</c:v>
                </c:pt>
                <c:pt idx="9538">
                  <c:v>158.98333333333332</c:v>
                </c:pt>
                <c:pt idx="9539">
                  <c:v>159</c:v>
                </c:pt>
                <c:pt idx="9540">
                  <c:v>159.01666666666668</c:v>
                </c:pt>
                <c:pt idx="9541">
                  <c:v>159.03333333333333</c:v>
                </c:pt>
                <c:pt idx="9542">
                  <c:v>159.05000000000001</c:v>
                </c:pt>
                <c:pt idx="9543">
                  <c:v>159.06666666666666</c:v>
                </c:pt>
                <c:pt idx="9544">
                  <c:v>159.08333333333334</c:v>
                </c:pt>
                <c:pt idx="9545">
                  <c:v>159.1</c:v>
                </c:pt>
                <c:pt idx="9546">
                  <c:v>159.11666666666667</c:v>
                </c:pt>
                <c:pt idx="9547">
                  <c:v>159.13333333333333</c:v>
                </c:pt>
                <c:pt idx="9548">
                  <c:v>159.15</c:v>
                </c:pt>
                <c:pt idx="9549">
                  <c:v>159.16666666666666</c:v>
                </c:pt>
                <c:pt idx="9550">
                  <c:v>159.18333333333334</c:v>
                </c:pt>
                <c:pt idx="9551">
                  <c:v>159.19999999999999</c:v>
                </c:pt>
                <c:pt idx="9552">
                  <c:v>159.21666666666667</c:v>
                </c:pt>
                <c:pt idx="9553">
                  <c:v>159.23333333333332</c:v>
                </c:pt>
                <c:pt idx="9554">
                  <c:v>159.25</c:v>
                </c:pt>
                <c:pt idx="9555">
                  <c:v>159.26666666666668</c:v>
                </c:pt>
                <c:pt idx="9556">
                  <c:v>159.28333333333333</c:v>
                </c:pt>
                <c:pt idx="9557">
                  <c:v>159.30000000000001</c:v>
                </c:pt>
                <c:pt idx="9558">
                  <c:v>159.31666666666666</c:v>
                </c:pt>
                <c:pt idx="9559">
                  <c:v>159.33333333333334</c:v>
                </c:pt>
                <c:pt idx="9560">
                  <c:v>159.35</c:v>
                </c:pt>
                <c:pt idx="9561">
                  <c:v>159.36666666666667</c:v>
                </c:pt>
                <c:pt idx="9562">
                  <c:v>159.38333333333333</c:v>
                </c:pt>
                <c:pt idx="9563">
                  <c:v>159.4</c:v>
                </c:pt>
                <c:pt idx="9564">
                  <c:v>159.41666666666666</c:v>
                </c:pt>
                <c:pt idx="9565">
                  <c:v>159.43333333333334</c:v>
                </c:pt>
                <c:pt idx="9566">
                  <c:v>159.44999999999999</c:v>
                </c:pt>
                <c:pt idx="9567">
                  <c:v>159.46666666666667</c:v>
                </c:pt>
                <c:pt idx="9568">
                  <c:v>159.48333333333332</c:v>
                </c:pt>
                <c:pt idx="9569">
                  <c:v>159.5</c:v>
                </c:pt>
                <c:pt idx="9570">
                  <c:v>159.51666666666668</c:v>
                </c:pt>
                <c:pt idx="9571">
                  <c:v>159.53333333333333</c:v>
                </c:pt>
                <c:pt idx="9572">
                  <c:v>159.55000000000001</c:v>
                </c:pt>
                <c:pt idx="9573">
                  <c:v>159.56666666666666</c:v>
                </c:pt>
                <c:pt idx="9574">
                  <c:v>159.58333333333334</c:v>
                </c:pt>
                <c:pt idx="9575">
                  <c:v>159.6</c:v>
                </c:pt>
                <c:pt idx="9576">
                  <c:v>159.61666666666667</c:v>
                </c:pt>
                <c:pt idx="9577">
                  <c:v>159.63333333333333</c:v>
                </c:pt>
                <c:pt idx="9578">
                  <c:v>159.65</c:v>
                </c:pt>
                <c:pt idx="9579">
                  <c:v>159.66666666666666</c:v>
                </c:pt>
                <c:pt idx="9580">
                  <c:v>159.68333333333334</c:v>
                </c:pt>
                <c:pt idx="9581">
                  <c:v>159.69999999999999</c:v>
                </c:pt>
                <c:pt idx="9582">
                  <c:v>159.71666666666667</c:v>
                </c:pt>
                <c:pt idx="9583">
                  <c:v>159.73333333333332</c:v>
                </c:pt>
                <c:pt idx="9584">
                  <c:v>159.75</c:v>
                </c:pt>
                <c:pt idx="9585">
                  <c:v>159.76666666666668</c:v>
                </c:pt>
                <c:pt idx="9586">
                  <c:v>159.78333333333333</c:v>
                </c:pt>
                <c:pt idx="9587">
                  <c:v>159.80000000000001</c:v>
                </c:pt>
                <c:pt idx="9588">
                  <c:v>159.81666666666666</c:v>
                </c:pt>
                <c:pt idx="9589">
                  <c:v>159.83333333333334</c:v>
                </c:pt>
                <c:pt idx="9590">
                  <c:v>159.85</c:v>
                </c:pt>
                <c:pt idx="9591">
                  <c:v>159.86666666666667</c:v>
                </c:pt>
                <c:pt idx="9592">
                  <c:v>159.88333333333333</c:v>
                </c:pt>
                <c:pt idx="9593">
                  <c:v>159.9</c:v>
                </c:pt>
                <c:pt idx="9594">
                  <c:v>159.91666666666666</c:v>
                </c:pt>
                <c:pt idx="9595">
                  <c:v>159.93333333333334</c:v>
                </c:pt>
                <c:pt idx="9596">
                  <c:v>159.94999999999999</c:v>
                </c:pt>
                <c:pt idx="9597">
                  <c:v>159.96666666666667</c:v>
                </c:pt>
                <c:pt idx="9598">
                  <c:v>159.98333333333332</c:v>
                </c:pt>
                <c:pt idx="9599">
                  <c:v>160</c:v>
                </c:pt>
                <c:pt idx="9600">
                  <c:v>160.01666666666668</c:v>
                </c:pt>
                <c:pt idx="9601">
                  <c:v>160.03333333333333</c:v>
                </c:pt>
                <c:pt idx="9602">
                  <c:v>160.05000000000001</c:v>
                </c:pt>
                <c:pt idx="9603">
                  <c:v>160.06666666666666</c:v>
                </c:pt>
                <c:pt idx="9604">
                  <c:v>160.08333333333334</c:v>
                </c:pt>
                <c:pt idx="9605">
                  <c:v>160.1</c:v>
                </c:pt>
                <c:pt idx="9606">
                  <c:v>160.11666666666667</c:v>
                </c:pt>
                <c:pt idx="9607">
                  <c:v>160.13333333333333</c:v>
                </c:pt>
                <c:pt idx="9608">
                  <c:v>160.15</c:v>
                </c:pt>
                <c:pt idx="9609">
                  <c:v>160.16666666666666</c:v>
                </c:pt>
                <c:pt idx="9610">
                  <c:v>160.18333333333334</c:v>
                </c:pt>
                <c:pt idx="9611">
                  <c:v>160.19999999999999</c:v>
                </c:pt>
                <c:pt idx="9612">
                  <c:v>160.21666666666667</c:v>
                </c:pt>
                <c:pt idx="9613">
                  <c:v>160.23333333333332</c:v>
                </c:pt>
                <c:pt idx="9614">
                  <c:v>160.25</c:v>
                </c:pt>
                <c:pt idx="9615">
                  <c:v>160.26666666666668</c:v>
                </c:pt>
                <c:pt idx="9616">
                  <c:v>160.28333333333333</c:v>
                </c:pt>
                <c:pt idx="9617">
                  <c:v>160.30000000000001</c:v>
                </c:pt>
                <c:pt idx="9618">
                  <c:v>160.31666666666666</c:v>
                </c:pt>
                <c:pt idx="9619">
                  <c:v>160.33333333333334</c:v>
                </c:pt>
                <c:pt idx="9620">
                  <c:v>160.35</c:v>
                </c:pt>
                <c:pt idx="9621">
                  <c:v>160.36666666666667</c:v>
                </c:pt>
                <c:pt idx="9622">
                  <c:v>160.38333333333333</c:v>
                </c:pt>
                <c:pt idx="9623">
                  <c:v>160.4</c:v>
                </c:pt>
                <c:pt idx="9624">
                  <c:v>160.41666666666666</c:v>
                </c:pt>
                <c:pt idx="9625">
                  <c:v>160.43333333333334</c:v>
                </c:pt>
                <c:pt idx="9626">
                  <c:v>160.44999999999999</c:v>
                </c:pt>
                <c:pt idx="9627">
                  <c:v>160.46666666666667</c:v>
                </c:pt>
                <c:pt idx="9628">
                  <c:v>160.48333333333332</c:v>
                </c:pt>
                <c:pt idx="9629">
                  <c:v>160.5</c:v>
                </c:pt>
                <c:pt idx="9630">
                  <c:v>160.51666666666668</c:v>
                </c:pt>
                <c:pt idx="9631">
                  <c:v>160.53333333333333</c:v>
                </c:pt>
                <c:pt idx="9632">
                  <c:v>160.55000000000001</c:v>
                </c:pt>
                <c:pt idx="9633">
                  <c:v>160.56666666666666</c:v>
                </c:pt>
                <c:pt idx="9634">
                  <c:v>160.58333333333334</c:v>
                </c:pt>
                <c:pt idx="9635">
                  <c:v>160.6</c:v>
                </c:pt>
                <c:pt idx="9636">
                  <c:v>160.61666666666667</c:v>
                </c:pt>
                <c:pt idx="9637">
                  <c:v>160.63333333333333</c:v>
                </c:pt>
                <c:pt idx="9638">
                  <c:v>160.65</c:v>
                </c:pt>
                <c:pt idx="9639">
                  <c:v>160.66666666666666</c:v>
                </c:pt>
                <c:pt idx="9640">
                  <c:v>160.68333333333334</c:v>
                </c:pt>
                <c:pt idx="9641">
                  <c:v>160.69999999999999</c:v>
                </c:pt>
                <c:pt idx="9642">
                  <c:v>160.71666666666667</c:v>
                </c:pt>
                <c:pt idx="9643">
                  <c:v>160.73333333333332</c:v>
                </c:pt>
                <c:pt idx="9644">
                  <c:v>160.75</c:v>
                </c:pt>
                <c:pt idx="9645">
                  <c:v>160.76666666666668</c:v>
                </c:pt>
                <c:pt idx="9646">
                  <c:v>160.78333333333333</c:v>
                </c:pt>
                <c:pt idx="9647">
                  <c:v>160.80000000000001</c:v>
                </c:pt>
                <c:pt idx="9648">
                  <c:v>160.81666666666666</c:v>
                </c:pt>
                <c:pt idx="9649">
                  <c:v>160.83333333333334</c:v>
                </c:pt>
                <c:pt idx="9650">
                  <c:v>160.85</c:v>
                </c:pt>
                <c:pt idx="9651">
                  <c:v>160.86666666666667</c:v>
                </c:pt>
                <c:pt idx="9652">
                  <c:v>160.88333333333333</c:v>
                </c:pt>
                <c:pt idx="9653">
                  <c:v>160.9</c:v>
                </c:pt>
                <c:pt idx="9654">
                  <c:v>160.91666666666666</c:v>
                </c:pt>
                <c:pt idx="9655">
                  <c:v>160.93333333333334</c:v>
                </c:pt>
                <c:pt idx="9656">
                  <c:v>160.94999999999999</c:v>
                </c:pt>
                <c:pt idx="9657">
                  <c:v>160.96666666666667</c:v>
                </c:pt>
                <c:pt idx="9658">
                  <c:v>160.98333333333332</c:v>
                </c:pt>
                <c:pt idx="9659">
                  <c:v>161</c:v>
                </c:pt>
                <c:pt idx="9660">
                  <c:v>161.01666666666668</c:v>
                </c:pt>
                <c:pt idx="9661">
                  <c:v>161.03333333333333</c:v>
                </c:pt>
                <c:pt idx="9662">
                  <c:v>161.05000000000001</c:v>
                </c:pt>
                <c:pt idx="9663">
                  <c:v>161.06666666666666</c:v>
                </c:pt>
                <c:pt idx="9664">
                  <c:v>161.08333333333334</c:v>
                </c:pt>
                <c:pt idx="9665">
                  <c:v>161.1</c:v>
                </c:pt>
                <c:pt idx="9666">
                  <c:v>161.11666666666667</c:v>
                </c:pt>
                <c:pt idx="9667">
                  <c:v>161.13333333333333</c:v>
                </c:pt>
                <c:pt idx="9668">
                  <c:v>161.15</c:v>
                </c:pt>
                <c:pt idx="9669">
                  <c:v>161.16666666666666</c:v>
                </c:pt>
                <c:pt idx="9670">
                  <c:v>161.18333333333334</c:v>
                </c:pt>
                <c:pt idx="9671">
                  <c:v>161.19999999999999</c:v>
                </c:pt>
                <c:pt idx="9672">
                  <c:v>161.21666666666667</c:v>
                </c:pt>
                <c:pt idx="9673">
                  <c:v>161.23333333333332</c:v>
                </c:pt>
                <c:pt idx="9674">
                  <c:v>161.25</c:v>
                </c:pt>
                <c:pt idx="9675">
                  <c:v>161.26666666666668</c:v>
                </c:pt>
                <c:pt idx="9676">
                  <c:v>161.28333333333333</c:v>
                </c:pt>
                <c:pt idx="9677">
                  <c:v>161.30000000000001</c:v>
                </c:pt>
                <c:pt idx="9678">
                  <c:v>161.31666666666666</c:v>
                </c:pt>
                <c:pt idx="9679">
                  <c:v>161.33333333333334</c:v>
                </c:pt>
                <c:pt idx="9680">
                  <c:v>161.35</c:v>
                </c:pt>
                <c:pt idx="9681">
                  <c:v>161.36666666666667</c:v>
                </c:pt>
                <c:pt idx="9682">
                  <c:v>161.38333333333333</c:v>
                </c:pt>
                <c:pt idx="9683">
                  <c:v>161.4</c:v>
                </c:pt>
                <c:pt idx="9684">
                  <c:v>161.41666666666666</c:v>
                </c:pt>
                <c:pt idx="9685">
                  <c:v>161.43333333333334</c:v>
                </c:pt>
                <c:pt idx="9686">
                  <c:v>161.44999999999999</c:v>
                </c:pt>
                <c:pt idx="9687">
                  <c:v>161.46666666666667</c:v>
                </c:pt>
                <c:pt idx="9688">
                  <c:v>161.48333333333332</c:v>
                </c:pt>
                <c:pt idx="9689">
                  <c:v>161.5</c:v>
                </c:pt>
                <c:pt idx="9690">
                  <c:v>161.51666666666668</c:v>
                </c:pt>
                <c:pt idx="9691">
                  <c:v>161.53333333333333</c:v>
                </c:pt>
                <c:pt idx="9692">
                  <c:v>161.55000000000001</c:v>
                </c:pt>
                <c:pt idx="9693">
                  <c:v>161.56666666666666</c:v>
                </c:pt>
                <c:pt idx="9694">
                  <c:v>161.58333333333334</c:v>
                </c:pt>
                <c:pt idx="9695">
                  <c:v>161.6</c:v>
                </c:pt>
                <c:pt idx="9696">
                  <c:v>161.61666666666667</c:v>
                </c:pt>
                <c:pt idx="9697">
                  <c:v>161.63333333333333</c:v>
                </c:pt>
                <c:pt idx="9698">
                  <c:v>161.65</c:v>
                </c:pt>
                <c:pt idx="9699">
                  <c:v>161.66666666666666</c:v>
                </c:pt>
                <c:pt idx="9700">
                  <c:v>161.68333333333334</c:v>
                </c:pt>
                <c:pt idx="9701">
                  <c:v>161.69999999999999</c:v>
                </c:pt>
                <c:pt idx="9702">
                  <c:v>161.71666666666667</c:v>
                </c:pt>
                <c:pt idx="9703">
                  <c:v>161.73333333333332</c:v>
                </c:pt>
                <c:pt idx="9704">
                  <c:v>161.75</c:v>
                </c:pt>
                <c:pt idx="9705">
                  <c:v>161.76666666666668</c:v>
                </c:pt>
                <c:pt idx="9706">
                  <c:v>161.78333333333333</c:v>
                </c:pt>
                <c:pt idx="9707">
                  <c:v>161.80000000000001</c:v>
                </c:pt>
                <c:pt idx="9708">
                  <c:v>161.81666666666666</c:v>
                </c:pt>
                <c:pt idx="9709">
                  <c:v>161.83333333333334</c:v>
                </c:pt>
                <c:pt idx="9710">
                  <c:v>161.85</c:v>
                </c:pt>
                <c:pt idx="9711">
                  <c:v>161.86666666666667</c:v>
                </c:pt>
                <c:pt idx="9712">
                  <c:v>161.88333333333333</c:v>
                </c:pt>
                <c:pt idx="9713">
                  <c:v>161.9</c:v>
                </c:pt>
                <c:pt idx="9714">
                  <c:v>161.91666666666666</c:v>
                </c:pt>
                <c:pt idx="9715">
                  <c:v>161.93333333333334</c:v>
                </c:pt>
                <c:pt idx="9716">
                  <c:v>161.94999999999999</c:v>
                </c:pt>
                <c:pt idx="9717">
                  <c:v>161.96666666666667</c:v>
                </c:pt>
                <c:pt idx="9718">
                  <c:v>161.98333333333332</c:v>
                </c:pt>
                <c:pt idx="9719">
                  <c:v>162</c:v>
                </c:pt>
                <c:pt idx="9720">
                  <c:v>162.01666666666668</c:v>
                </c:pt>
                <c:pt idx="9721">
                  <c:v>162.03333333333333</c:v>
                </c:pt>
                <c:pt idx="9722">
                  <c:v>162.05000000000001</c:v>
                </c:pt>
                <c:pt idx="9723">
                  <c:v>162.06666666666666</c:v>
                </c:pt>
                <c:pt idx="9724">
                  <c:v>162.08333333333334</c:v>
                </c:pt>
                <c:pt idx="9725">
                  <c:v>162.1</c:v>
                </c:pt>
                <c:pt idx="9726">
                  <c:v>162.11666666666667</c:v>
                </c:pt>
                <c:pt idx="9727">
                  <c:v>162.13333333333333</c:v>
                </c:pt>
                <c:pt idx="9728">
                  <c:v>162.15</c:v>
                </c:pt>
                <c:pt idx="9729">
                  <c:v>162.16666666666666</c:v>
                </c:pt>
                <c:pt idx="9730">
                  <c:v>162.18333333333334</c:v>
                </c:pt>
                <c:pt idx="9731">
                  <c:v>162.19999999999999</c:v>
                </c:pt>
                <c:pt idx="9732">
                  <c:v>162.21666666666667</c:v>
                </c:pt>
                <c:pt idx="9733">
                  <c:v>162.23333333333332</c:v>
                </c:pt>
                <c:pt idx="9734">
                  <c:v>162.25</c:v>
                </c:pt>
                <c:pt idx="9735">
                  <c:v>162.26666666666668</c:v>
                </c:pt>
                <c:pt idx="9736">
                  <c:v>162.28333333333333</c:v>
                </c:pt>
                <c:pt idx="9737">
                  <c:v>162.30000000000001</c:v>
                </c:pt>
                <c:pt idx="9738">
                  <c:v>162.31666666666666</c:v>
                </c:pt>
                <c:pt idx="9739">
                  <c:v>162.33333333333334</c:v>
                </c:pt>
                <c:pt idx="9740">
                  <c:v>162.35</c:v>
                </c:pt>
                <c:pt idx="9741">
                  <c:v>162.36666666666667</c:v>
                </c:pt>
                <c:pt idx="9742">
                  <c:v>162.38333333333333</c:v>
                </c:pt>
                <c:pt idx="9743">
                  <c:v>162.4</c:v>
                </c:pt>
                <c:pt idx="9744">
                  <c:v>162.41666666666666</c:v>
                </c:pt>
                <c:pt idx="9745">
                  <c:v>162.43333333333334</c:v>
                </c:pt>
                <c:pt idx="9746">
                  <c:v>162.44999999999999</c:v>
                </c:pt>
                <c:pt idx="9747">
                  <c:v>162.46666666666667</c:v>
                </c:pt>
                <c:pt idx="9748">
                  <c:v>162.48333333333332</c:v>
                </c:pt>
                <c:pt idx="9749">
                  <c:v>162.5</c:v>
                </c:pt>
                <c:pt idx="9750">
                  <c:v>162.51666666666668</c:v>
                </c:pt>
                <c:pt idx="9751">
                  <c:v>162.53333333333333</c:v>
                </c:pt>
                <c:pt idx="9752">
                  <c:v>162.55000000000001</c:v>
                </c:pt>
                <c:pt idx="9753">
                  <c:v>162.56666666666666</c:v>
                </c:pt>
                <c:pt idx="9754">
                  <c:v>162.58333333333334</c:v>
                </c:pt>
                <c:pt idx="9755">
                  <c:v>162.6</c:v>
                </c:pt>
                <c:pt idx="9756">
                  <c:v>162.61666666666667</c:v>
                </c:pt>
                <c:pt idx="9757">
                  <c:v>162.63333333333333</c:v>
                </c:pt>
                <c:pt idx="9758">
                  <c:v>162.65</c:v>
                </c:pt>
                <c:pt idx="9759">
                  <c:v>162.66666666666666</c:v>
                </c:pt>
                <c:pt idx="9760">
                  <c:v>162.68333333333334</c:v>
                </c:pt>
                <c:pt idx="9761">
                  <c:v>162.69999999999999</c:v>
                </c:pt>
                <c:pt idx="9762">
                  <c:v>162.71666666666667</c:v>
                </c:pt>
                <c:pt idx="9763">
                  <c:v>162.73333333333332</c:v>
                </c:pt>
                <c:pt idx="9764">
                  <c:v>162.75</c:v>
                </c:pt>
                <c:pt idx="9765">
                  <c:v>162.76666666666668</c:v>
                </c:pt>
                <c:pt idx="9766">
                  <c:v>162.78333333333333</c:v>
                </c:pt>
                <c:pt idx="9767">
                  <c:v>162.80000000000001</c:v>
                </c:pt>
                <c:pt idx="9768">
                  <c:v>162.81666666666666</c:v>
                </c:pt>
                <c:pt idx="9769">
                  <c:v>162.83333333333334</c:v>
                </c:pt>
                <c:pt idx="9770">
                  <c:v>162.85</c:v>
                </c:pt>
                <c:pt idx="9771">
                  <c:v>162.86666666666667</c:v>
                </c:pt>
                <c:pt idx="9772">
                  <c:v>162.88333333333333</c:v>
                </c:pt>
                <c:pt idx="9773">
                  <c:v>162.9</c:v>
                </c:pt>
                <c:pt idx="9774">
                  <c:v>162.91666666666666</c:v>
                </c:pt>
                <c:pt idx="9775">
                  <c:v>162.93333333333334</c:v>
                </c:pt>
                <c:pt idx="9776">
                  <c:v>162.94999999999999</c:v>
                </c:pt>
                <c:pt idx="9777">
                  <c:v>162.96666666666667</c:v>
                </c:pt>
                <c:pt idx="9778">
                  <c:v>162.98333333333332</c:v>
                </c:pt>
                <c:pt idx="9779">
                  <c:v>163</c:v>
                </c:pt>
                <c:pt idx="9780">
                  <c:v>163.01666666666668</c:v>
                </c:pt>
                <c:pt idx="9781">
                  <c:v>163.03333333333333</c:v>
                </c:pt>
                <c:pt idx="9782">
                  <c:v>163.05000000000001</c:v>
                </c:pt>
                <c:pt idx="9783">
                  <c:v>163.06666666666666</c:v>
                </c:pt>
                <c:pt idx="9784">
                  <c:v>163.08333333333334</c:v>
                </c:pt>
                <c:pt idx="9785">
                  <c:v>163.1</c:v>
                </c:pt>
                <c:pt idx="9786">
                  <c:v>163.11666666666667</c:v>
                </c:pt>
                <c:pt idx="9787">
                  <c:v>163.13333333333333</c:v>
                </c:pt>
                <c:pt idx="9788">
                  <c:v>163.15</c:v>
                </c:pt>
                <c:pt idx="9789">
                  <c:v>163.16666666666666</c:v>
                </c:pt>
                <c:pt idx="9790">
                  <c:v>163.18333333333334</c:v>
                </c:pt>
                <c:pt idx="9791">
                  <c:v>163.19999999999999</c:v>
                </c:pt>
                <c:pt idx="9792">
                  <c:v>163.21666666666667</c:v>
                </c:pt>
                <c:pt idx="9793">
                  <c:v>163.23333333333332</c:v>
                </c:pt>
                <c:pt idx="9794">
                  <c:v>163.25</c:v>
                </c:pt>
                <c:pt idx="9795">
                  <c:v>163.26666666666668</c:v>
                </c:pt>
                <c:pt idx="9796">
                  <c:v>163.28333333333333</c:v>
                </c:pt>
                <c:pt idx="9797">
                  <c:v>163.30000000000001</c:v>
                </c:pt>
                <c:pt idx="9798">
                  <c:v>163.31666666666666</c:v>
                </c:pt>
                <c:pt idx="9799">
                  <c:v>163.33333333333334</c:v>
                </c:pt>
                <c:pt idx="9800">
                  <c:v>163.35</c:v>
                </c:pt>
                <c:pt idx="9801">
                  <c:v>163.36666666666667</c:v>
                </c:pt>
                <c:pt idx="9802">
                  <c:v>163.38333333333333</c:v>
                </c:pt>
                <c:pt idx="9803">
                  <c:v>163.4</c:v>
                </c:pt>
                <c:pt idx="9804">
                  <c:v>163.41666666666666</c:v>
                </c:pt>
                <c:pt idx="9805">
                  <c:v>163.43333333333334</c:v>
                </c:pt>
                <c:pt idx="9806">
                  <c:v>163.44999999999999</c:v>
                </c:pt>
                <c:pt idx="9807">
                  <c:v>163.46666666666667</c:v>
                </c:pt>
                <c:pt idx="9808">
                  <c:v>163.48333333333332</c:v>
                </c:pt>
                <c:pt idx="9809">
                  <c:v>163.5</c:v>
                </c:pt>
                <c:pt idx="9810">
                  <c:v>163.51666666666668</c:v>
                </c:pt>
                <c:pt idx="9811">
                  <c:v>163.53333333333333</c:v>
                </c:pt>
                <c:pt idx="9812">
                  <c:v>163.55000000000001</c:v>
                </c:pt>
                <c:pt idx="9813">
                  <c:v>163.56666666666666</c:v>
                </c:pt>
                <c:pt idx="9814">
                  <c:v>163.58333333333334</c:v>
                </c:pt>
                <c:pt idx="9815">
                  <c:v>163.6</c:v>
                </c:pt>
                <c:pt idx="9816">
                  <c:v>163.61666666666667</c:v>
                </c:pt>
                <c:pt idx="9817">
                  <c:v>163.63333333333333</c:v>
                </c:pt>
                <c:pt idx="9818">
                  <c:v>163.65</c:v>
                </c:pt>
                <c:pt idx="9819">
                  <c:v>163.66666666666666</c:v>
                </c:pt>
                <c:pt idx="9820">
                  <c:v>163.68333333333334</c:v>
                </c:pt>
                <c:pt idx="9821">
                  <c:v>163.69999999999999</c:v>
                </c:pt>
                <c:pt idx="9822">
                  <c:v>163.71666666666667</c:v>
                </c:pt>
                <c:pt idx="9823">
                  <c:v>163.73333333333332</c:v>
                </c:pt>
                <c:pt idx="9824">
                  <c:v>163.75</c:v>
                </c:pt>
                <c:pt idx="9825">
                  <c:v>163.76666666666668</c:v>
                </c:pt>
                <c:pt idx="9826">
                  <c:v>163.78333333333333</c:v>
                </c:pt>
                <c:pt idx="9827">
                  <c:v>163.80000000000001</c:v>
                </c:pt>
                <c:pt idx="9828">
                  <c:v>163.81666666666666</c:v>
                </c:pt>
                <c:pt idx="9829">
                  <c:v>163.83333333333334</c:v>
                </c:pt>
                <c:pt idx="9830">
                  <c:v>163.85</c:v>
                </c:pt>
                <c:pt idx="9831">
                  <c:v>163.86666666666667</c:v>
                </c:pt>
                <c:pt idx="9832">
                  <c:v>163.88333333333333</c:v>
                </c:pt>
                <c:pt idx="9833">
                  <c:v>163.9</c:v>
                </c:pt>
                <c:pt idx="9834">
                  <c:v>163.91666666666666</c:v>
                </c:pt>
                <c:pt idx="9835">
                  <c:v>163.93333333333334</c:v>
                </c:pt>
                <c:pt idx="9836">
                  <c:v>163.95</c:v>
                </c:pt>
                <c:pt idx="9837">
                  <c:v>163.96666666666667</c:v>
                </c:pt>
                <c:pt idx="9838">
                  <c:v>163.98333333333332</c:v>
                </c:pt>
                <c:pt idx="9839">
                  <c:v>164</c:v>
                </c:pt>
                <c:pt idx="9840">
                  <c:v>164.01666666666668</c:v>
                </c:pt>
                <c:pt idx="9841">
                  <c:v>164.03333333333333</c:v>
                </c:pt>
                <c:pt idx="9842">
                  <c:v>164.05</c:v>
                </c:pt>
                <c:pt idx="9843">
                  <c:v>164.06666666666666</c:v>
                </c:pt>
                <c:pt idx="9844">
                  <c:v>164.08333333333334</c:v>
                </c:pt>
                <c:pt idx="9845">
                  <c:v>164.1</c:v>
                </c:pt>
                <c:pt idx="9846">
                  <c:v>164.11666666666667</c:v>
                </c:pt>
                <c:pt idx="9847">
                  <c:v>164.13333333333333</c:v>
                </c:pt>
                <c:pt idx="9848">
                  <c:v>164.15</c:v>
                </c:pt>
                <c:pt idx="9849">
                  <c:v>164.16666666666666</c:v>
                </c:pt>
                <c:pt idx="9850">
                  <c:v>164.18333333333334</c:v>
                </c:pt>
                <c:pt idx="9851">
                  <c:v>164.2</c:v>
                </c:pt>
                <c:pt idx="9852">
                  <c:v>164.21666666666667</c:v>
                </c:pt>
                <c:pt idx="9853">
                  <c:v>164.23333333333332</c:v>
                </c:pt>
                <c:pt idx="9854">
                  <c:v>164.25</c:v>
                </c:pt>
                <c:pt idx="9855">
                  <c:v>164.26666666666668</c:v>
                </c:pt>
                <c:pt idx="9856">
                  <c:v>164.28333333333333</c:v>
                </c:pt>
                <c:pt idx="9857">
                  <c:v>164.3</c:v>
                </c:pt>
                <c:pt idx="9858">
                  <c:v>164.31666666666666</c:v>
                </c:pt>
                <c:pt idx="9859">
                  <c:v>164.33333333333334</c:v>
                </c:pt>
                <c:pt idx="9860">
                  <c:v>164.35</c:v>
                </c:pt>
                <c:pt idx="9861">
                  <c:v>164.36666666666667</c:v>
                </c:pt>
                <c:pt idx="9862">
                  <c:v>164.38333333333333</c:v>
                </c:pt>
                <c:pt idx="9863">
                  <c:v>164.4</c:v>
                </c:pt>
                <c:pt idx="9864">
                  <c:v>164.41666666666666</c:v>
                </c:pt>
                <c:pt idx="9865">
                  <c:v>164.43333333333334</c:v>
                </c:pt>
                <c:pt idx="9866">
                  <c:v>164.45</c:v>
                </c:pt>
                <c:pt idx="9867">
                  <c:v>164.46666666666667</c:v>
                </c:pt>
                <c:pt idx="9868">
                  <c:v>164.48333333333332</c:v>
                </c:pt>
                <c:pt idx="9869">
                  <c:v>164.5</c:v>
                </c:pt>
                <c:pt idx="9870">
                  <c:v>164.51666666666668</c:v>
                </c:pt>
                <c:pt idx="9871">
                  <c:v>164.53333333333333</c:v>
                </c:pt>
                <c:pt idx="9872">
                  <c:v>164.55</c:v>
                </c:pt>
                <c:pt idx="9873">
                  <c:v>164.56666666666666</c:v>
                </c:pt>
                <c:pt idx="9874">
                  <c:v>164.58333333333334</c:v>
                </c:pt>
                <c:pt idx="9875">
                  <c:v>164.6</c:v>
                </c:pt>
                <c:pt idx="9876">
                  <c:v>164.61666666666667</c:v>
                </c:pt>
                <c:pt idx="9877">
                  <c:v>164.63333333333333</c:v>
                </c:pt>
                <c:pt idx="9878">
                  <c:v>164.65</c:v>
                </c:pt>
                <c:pt idx="9879">
                  <c:v>164.66666666666666</c:v>
                </c:pt>
                <c:pt idx="9880">
                  <c:v>164.68333333333334</c:v>
                </c:pt>
                <c:pt idx="9881">
                  <c:v>164.7</c:v>
                </c:pt>
                <c:pt idx="9882">
                  <c:v>164.71666666666667</c:v>
                </c:pt>
                <c:pt idx="9883">
                  <c:v>164.73333333333332</c:v>
                </c:pt>
                <c:pt idx="9884">
                  <c:v>164.75</c:v>
                </c:pt>
                <c:pt idx="9885">
                  <c:v>164.76666666666668</c:v>
                </c:pt>
                <c:pt idx="9886">
                  <c:v>164.78333333333333</c:v>
                </c:pt>
                <c:pt idx="9887">
                  <c:v>164.8</c:v>
                </c:pt>
                <c:pt idx="9888">
                  <c:v>164.81666666666666</c:v>
                </c:pt>
                <c:pt idx="9889">
                  <c:v>164.83333333333334</c:v>
                </c:pt>
                <c:pt idx="9890">
                  <c:v>164.85</c:v>
                </c:pt>
                <c:pt idx="9891">
                  <c:v>164.86666666666667</c:v>
                </c:pt>
                <c:pt idx="9892">
                  <c:v>164.88333333333333</c:v>
                </c:pt>
                <c:pt idx="9893">
                  <c:v>164.9</c:v>
                </c:pt>
                <c:pt idx="9894">
                  <c:v>164.91666666666666</c:v>
                </c:pt>
                <c:pt idx="9895">
                  <c:v>164.93333333333334</c:v>
                </c:pt>
                <c:pt idx="9896">
                  <c:v>164.95</c:v>
                </c:pt>
                <c:pt idx="9897">
                  <c:v>164.96666666666667</c:v>
                </c:pt>
                <c:pt idx="9898">
                  <c:v>164.98333333333332</c:v>
                </c:pt>
                <c:pt idx="9899">
                  <c:v>165</c:v>
                </c:pt>
                <c:pt idx="9900">
                  <c:v>165.01666666666668</c:v>
                </c:pt>
                <c:pt idx="9901">
                  <c:v>165.03333333333333</c:v>
                </c:pt>
                <c:pt idx="9902">
                  <c:v>165.05</c:v>
                </c:pt>
                <c:pt idx="9903">
                  <c:v>165.06666666666666</c:v>
                </c:pt>
                <c:pt idx="9904">
                  <c:v>165.08333333333334</c:v>
                </c:pt>
                <c:pt idx="9905">
                  <c:v>165.1</c:v>
                </c:pt>
                <c:pt idx="9906">
                  <c:v>165.11666666666667</c:v>
                </c:pt>
                <c:pt idx="9907">
                  <c:v>165.13333333333333</c:v>
                </c:pt>
                <c:pt idx="9908">
                  <c:v>165.15</c:v>
                </c:pt>
                <c:pt idx="9909">
                  <c:v>165.16666666666666</c:v>
                </c:pt>
                <c:pt idx="9910">
                  <c:v>165.18333333333334</c:v>
                </c:pt>
                <c:pt idx="9911">
                  <c:v>165.2</c:v>
                </c:pt>
                <c:pt idx="9912">
                  <c:v>165.21666666666667</c:v>
                </c:pt>
                <c:pt idx="9913">
                  <c:v>165.23333333333332</c:v>
                </c:pt>
                <c:pt idx="9914">
                  <c:v>165.25</c:v>
                </c:pt>
                <c:pt idx="9915">
                  <c:v>165.26666666666668</c:v>
                </c:pt>
                <c:pt idx="9916">
                  <c:v>165.28333333333333</c:v>
                </c:pt>
                <c:pt idx="9917">
                  <c:v>165.3</c:v>
                </c:pt>
                <c:pt idx="9918">
                  <c:v>165.31666666666666</c:v>
                </c:pt>
                <c:pt idx="9919">
                  <c:v>165.33333333333334</c:v>
                </c:pt>
                <c:pt idx="9920">
                  <c:v>165.35</c:v>
                </c:pt>
                <c:pt idx="9921">
                  <c:v>165.36666666666667</c:v>
                </c:pt>
                <c:pt idx="9922">
                  <c:v>165.38333333333333</c:v>
                </c:pt>
                <c:pt idx="9923">
                  <c:v>165.4</c:v>
                </c:pt>
                <c:pt idx="9924">
                  <c:v>165.41666666666666</c:v>
                </c:pt>
                <c:pt idx="9925">
                  <c:v>165.43333333333334</c:v>
                </c:pt>
                <c:pt idx="9926">
                  <c:v>165.45</c:v>
                </c:pt>
                <c:pt idx="9927">
                  <c:v>165.46666666666667</c:v>
                </c:pt>
                <c:pt idx="9928">
                  <c:v>165.48333333333332</c:v>
                </c:pt>
                <c:pt idx="9929">
                  <c:v>165.5</c:v>
                </c:pt>
                <c:pt idx="9930">
                  <c:v>165.51666666666668</c:v>
                </c:pt>
                <c:pt idx="9931">
                  <c:v>165.53333333333333</c:v>
                </c:pt>
                <c:pt idx="9932">
                  <c:v>165.55</c:v>
                </c:pt>
                <c:pt idx="9933">
                  <c:v>165.56666666666666</c:v>
                </c:pt>
                <c:pt idx="9934">
                  <c:v>165.58333333333334</c:v>
                </c:pt>
                <c:pt idx="9935">
                  <c:v>165.6</c:v>
                </c:pt>
                <c:pt idx="9936">
                  <c:v>165.61666666666667</c:v>
                </c:pt>
                <c:pt idx="9937">
                  <c:v>165.63333333333333</c:v>
                </c:pt>
                <c:pt idx="9938">
                  <c:v>165.65</c:v>
                </c:pt>
                <c:pt idx="9939">
                  <c:v>165.66666666666666</c:v>
                </c:pt>
                <c:pt idx="9940">
                  <c:v>165.68333333333334</c:v>
                </c:pt>
                <c:pt idx="9941">
                  <c:v>165.7</c:v>
                </c:pt>
                <c:pt idx="9942">
                  <c:v>165.71666666666667</c:v>
                </c:pt>
                <c:pt idx="9943">
                  <c:v>165.73333333333332</c:v>
                </c:pt>
                <c:pt idx="9944">
                  <c:v>165.75</c:v>
                </c:pt>
                <c:pt idx="9945">
                  <c:v>165.76666666666668</c:v>
                </c:pt>
                <c:pt idx="9946">
                  <c:v>165.78333333333333</c:v>
                </c:pt>
                <c:pt idx="9947">
                  <c:v>165.8</c:v>
                </c:pt>
                <c:pt idx="9948">
                  <c:v>165.81666666666666</c:v>
                </c:pt>
                <c:pt idx="9949">
                  <c:v>165.83333333333334</c:v>
                </c:pt>
                <c:pt idx="9950">
                  <c:v>165.85</c:v>
                </c:pt>
                <c:pt idx="9951">
                  <c:v>165.86666666666667</c:v>
                </c:pt>
                <c:pt idx="9952">
                  <c:v>165.88333333333333</c:v>
                </c:pt>
                <c:pt idx="9953">
                  <c:v>165.9</c:v>
                </c:pt>
                <c:pt idx="9954">
                  <c:v>165.91666666666666</c:v>
                </c:pt>
                <c:pt idx="9955">
                  <c:v>165.93333333333334</c:v>
                </c:pt>
                <c:pt idx="9956">
                  <c:v>165.95</c:v>
                </c:pt>
                <c:pt idx="9957">
                  <c:v>165.96666666666667</c:v>
                </c:pt>
                <c:pt idx="9958">
                  <c:v>165.98333333333332</c:v>
                </c:pt>
                <c:pt idx="9959">
                  <c:v>166</c:v>
                </c:pt>
                <c:pt idx="9960">
                  <c:v>166.01666666666668</c:v>
                </c:pt>
                <c:pt idx="9961">
                  <c:v>166.03333333333333</c:v>
                </c:pt>
                <c:pt idx="9962">
                  <c:v>166.05</c:v>
                </c:pt>
                <c:pt idx="9963">
                  <c:v>166.06666666666666</c:v>
                </c:pt>
                <c:pt idx="9964">
                  <c:v>166.08333333333334</c:v>
                </c:pt>
                <c:pt idx="9965">
                  <c:v>166.1</c:v>
                </c:pt>
                <c:pt idx="9966">
                  <c:v>166.11666666666667</c:v>
                </c:pt>
                <c:pt idx="9967">
                  <c:v>166.13333333333333</c:v>
                </c:pt>
                <c:pt idx="9968">
                  <c:v>166.15</c:v>
                </c:pt>
                <c:pt idx="9969">
                  <c:v>166.16666666666666</c:v>
                </c:pt>
                <c:pt idx="9970">
                  <c:v>166.18333333333334</c:v>
                </c:pt>
                <c:pt idx="9971">
                  <c:v>166.2</c:v>
                </c:pt>
                <c:pt idx="9972">
                  <c:v>166.21666666666667</c:v>
                </c:pt>
                <c:pt idx="9973">
                  <c:v>166.23333333333332</c:v>
                </c:pt>
                <c:pt idx="9974">
                  <c:v>166.25</c:v>
                </c:pt>
                <c:pt idx="9975">
                  <c:v>166.26666666666668</c:v>
                </c:pt>
                <c:pt idx="9976">
                  <c:v>166.28333333333333</c:v>
                </c:pt>
                <c:pt idx="9977">
                  <c:v>166.3</c:v>
                </c:pt>
                <c:pt idx="9978">
                  <c:v>166.31666666666666</c:v>
                </c:pt>
                <c:pt idx="9979">
                  <c:v>166.33333333333334</c:v>
                </c:pt>
                <c:pt idx="9980">
                  <c:v>166.35</c:v>
                </c:pt>
                <c:pt idx="9981">
                  <c:v>166.36666666666667</c:v>
                </c:pt>
                <c:pt idx="9982">
                  <c:v>166.38333333333333</c:v>
                </c:pt>
                <c:pt idx="9983">
                  <c:v>166.4</c:v>
                </c:pt>
                <c:pt idx="9984">
                  <c:v>166.41666666666666</c:v>
                </c:pt>
                <c:pt idx="9985">
                  <c:v>166.43333333333334</c:v>
                </c:pt>
                <c:pt idx="9986">
                  <c:v>166.45</c:v>
                </c:pt>
                <c:pt idx="9987">
                  <c:v>166.46666666666667</c:v>
                </c:pt>
                <c:pt idx="9988">
                  <c:v>166.48333333333332</c:v>
                </c:pt>
                <c:pt idx="9989">
                  <c:v>166.5</c:v>
                </c:pt>
                <c:pt idx="9990">
                  <c:v>166.51666666666668</c:v>
                </c:pt>
                <c:pt idx="9991">
                  <c:v>166.53333333333333</c:v>
                </c:pt>
                <c:pt idx="9992">
                  <c:v>166.55</c:v>
                </c:pt>
                <c:pt idx="9993">
                  <c:v>166.56666666666666</c:v>
                </c:pt>
                <c:pt idx="9994">
                  <c:v>166.58333333333334</c:v>
                </c:pt>
                <c:pt idx="9995">
                  <c:v>166.6</c:v>
                </c:pt>
                <c:pt idx="9996">
                  <c:v>166.61666666666667</c:v>
                </c:pt>
                <c:pt idx="9997">
                  <c:v>166.63333333333333</c:v>
                </c:pt>
                <c:pt idx="9998">
                  <c:v>166.65</c:v>
                </c:pt>
                <c:pt idx="9999">
                  <c:v>166.66666666666666</c:v>
                </c:pt>
                <c:pt idx="10000">
                  <c:v>166.68333333333334</c:v>
                </c:pt>
                <c:pt idx="10001">
                  <c:v>166.7</c:v>
                </c:pt>
                <c:pt idx="10002">
                  <c:v>166.71666666666667</c:v>
                </c:pt>
                <c:pt idx="10003">
                  <c:v>166.73333333333332</c:v>
                </c:pt>
                <c:pt idx="10004">
                  <c:v>166.75</c:v>
                </c:pt>
                <c:pt idx="10005">
                  <c:v>166.76666666666668</c:v>
                </c:pt>
                <c:pt idx="10006">
                  <c:v>166.78333333333333</c:v>
                </c:pt>
                <c:pt idx="10007">
                  <c:v>166.8</c:v>
                </c:pt>
                <c:pt idx="10008">
                  <c:v>166.81666666666666</c:v>
                </c:pt>
                <c:pt idx="10009">
                  <c:v>166.83333333333334</c:v>
                </c:pt>
                <c:pt idx="10010">
                  <c:v>166.85</c:v>
                </c:pt>
                <c:pt idx="10011">
                  <c:v>166.86666666666667</c:v>
                </c:pt>
                <c:pt idx="10012">
                  <c:v>166.88333333333333</c:v>
                </c:pt>
                <c:pt idx="10013">
                  <c:v>166.9</c:v>
                </c:pt>
                <c:pt idx="10014">
                  <c:v>166.91666666666666</c:v>
                </c:pt>
                <c:pt idx="10015">
                  <c:v>166.93333333333334</c:v>
                </c:pt>
                <c:pt idx="10016">
                  <c:v>166.95</c:v>
                </c:pt>
                <c:pt idx="10017">
                  <c:v>166.96666666666667</c:v>
                </c:pt>
                <c:pt idx="10018">
                  <c:v>166.98333333333332</c:v>
                </c:pt>
                <c:pt idx="10019">
                  <c:v>167</c:v>
                </c:pt>
                <c:pt idx="10020">
                  <c:v>167.01666666666668</c:v>
                </c:pt>
                <c:pt idx="10021">
                  <c:v>167.03333333333333</c:v>
                </c:pt>
                <c:pt idx="10022">
                  <c:v>167.05</c:v>
                </c:pt>
                <c:pt idx="10023">
                  <c:v>167.06666666666666</c:v>
                </c:pt>
                <c:pt idx="10024">
                  <c:v>167.08333333333334</c:v>
                </c:pt>
                <c:pt idx="10025">
                  <c:v>167.1</c:v>
                </c:pt>
                <c:pt idx="10026">
                  <c:v>167.11666666666667</c:v>
                </c:pt>
                <c:pt idx="10027">
                  <c:v>167.13333333333333</c:v>
                </c:pt>
                <c:pt idx="10028">
                  <c:v>167.15</c:v>
                </c:pt>
                <c:pt idx="10029">
                  <c:v>167.16666666666666</c:v>
                </c:pt>
                <c:pt idx="10030">
                  <c:v>167.18333333333334</c:v>
                </c:pt>
                <c:pt idx="10031">
                  <c:v>167.2</c:v>
                </c:pt>
                <c:pt idx="10032">
                  <c:v>167.21666666666667</c:v>
                </c:pt>
                <c:pt idx="10033">
                  <c:v>167.23333333333332</c:v>
                </c:pt>
                <c:pt idx="10034">
                  <c:v>167.25</c:v>
                </c:pt>
                <c:pt idx="10035">
                  <c:v>167.26666666666668</c:v>
                </c:pt>
                <c:pt idx="10036">
                  <c:v>167.28333333333333</c:v>
                </c:pt>
                <c:pt idx="10037">
                  <c:v>167.3</c:v>
                </c:pt>
                <c:pt idx="10038">
                  <c:v>167.31666666666666</c:v>
                </c:pt>
                <c:pt idx="10039">
                  <c:v>167.33333333333334</c:v>
                </c:pt>
                <c:pt idx="10040">
                  <c:v>167.35</c:v>
                </c:pt>
                <c:pt idx="10041">
                  <c:v>167.36666666666667</c:v>
                </c:pt>
                <c:pt idx="10042">
                  <c:v>167.38333333333333</c:v>
                </c:pt>
                <c:pt idx="10043">
                  <c:v>167.4</c:v>
                </c:pt>
                <c:pt idx="10044">
                  <c:v>167.41666666666666</c:v>
                </c:pt>
                <c:pt idx="10045">
                  <c:v>167.43333333333334</c:v>
                </c:pt>
                <c:pt idx="10046">
                  <c:v>167.45</c:v>
                </c:pt>
                <c:pt idx="10047">
                  <c:v>167.46666666666667</c:v>
                </c:pt>
                <c:pt idx="10048">
                  <c:v>167.48333333333332</c:v>
                </c:pt>
                <c:pt idx="10049">
                  <c:v>167.5</c:v>
                </c:pt>
                <c:pt idx="10050">
                  <c:v>167.51666666666668</c:v>
                </c:pt>
                <c:pt idx="10051">
                  <c:v>167.53333333333333</c:v>
                </c:pt>
                <c:pt idx="10052">
                  <c:v>167.55</c:v>
                </c:pt>
                <c:pt idx="10053">
                  <c:v>167.56666666666666</c:v>
                </c:pt>
                <c:pt idx="10054">
                  <c:v>167.58333333333334</c:v>
                </c:pt>
                <c:pt idx="10055">
                  <c:v>167.6</c:v>
                </c:pt>
                <c:pt idx="10056">
                  <c:v>167.61666666666667</c:v>
                </c:pt>
                <c:pt idx="10057">
                  <c:v>167.63333333333333</c:v>
                </c:pt>
                <c:pt idx="10058">
                  <c:v>167.65</c:v>
                </c:pt>
                <c:pt idx="10059">
                  <c:v>167.66666666666666</c:v>
                </c:pt>
                <c:pt idx="10060">
                  <c:v>167.68333333333334</c:v>
                </c:pt>
                <c:pt idx="10061">
                  <c:v>167.7</c:v>
                </c:pt>
                <c:pt idx="10062">
                  <c:v>167.71666666666667</c:v>
                </c:pt>
                <c:pt idx="10063">
                  <c:v>167.73333333333332</c:v>
                </c:pt>
                <c:pt idx="10064">
                  <c:v>167.75</c:v>
                </c:pt>
                <c:pt idx="10065">
                  <c:v>167.76666666666668</c:v>
                </c:pt>
                <c:pt idx="10066">
                  <c:v>167.78333333333333</c:v>
                </c:pt>
                <c:pt idx="10067">
                  <c:v>167.8</c:v>
                </c:pt>
                <c:pt idx="10068">
                  <c:v>167.81666666666666</c:v>
                </c:pt>
                <c:pt idx="10069">
                  <c:v>167.83333333333334</c:v>
                </c:pt>
                <c:pt idx="10070">
                  <c:v>167.85</c:v>
                </c:pt>
                <c:pt idx="10071">
                  <c:v>167.86666666666667</c:v>
                </c:pt>
                <c:pt idx="10072">
                  <c:v>167.88333333333333</c:v>
                </c:pt>
                <c:pt idx="10073">
                  <c:v>167.9</c:v>
                </c:pt>
                <c:pt idx="10074">
                  <c:v>167.91666666666666</c:v>
                </c:pt>
                <c:pt idx="10075">
                  <c:v>167.93333333333334</c:v>
                </c:pt>
                <c:pt idx="10076">
                  <c:v>167.95</c:v>
                </c:pt>
                <c:pt idx="10077">
                  <c:v>167.96666666666667</c:v>
                </c:pt>
                <c:pt idx="10078">
                  <c:v>167.98333333333332</c:v>
                </c:pt>
                <c:pt idx="10079">
                  <c:v>168</c:v>
                </c:pt>
                <c:pt idx="10080">
                  <c:v>168.01666666666668</c:v>
                </c:pt>
                <c:pt idx="10081">
                  <c:v>168.03333333333333</c:v>
                </c:pt>
                <c:pt idx="10082">
                  <c:v>168.05</c:v>
                </c:pt>
                <c:pt idx="10083">
                  <c:v>168.06666666666666</c:v>
                </c:pt>
                <c:pt idx="10084">
                  <c:v>168.08333333333334</c:v>
                </c:pt>
                <c:pt idx="10085">
                  <c:v>168.1</c:v>
                </c:pt>
                <c:pt idx="10086">
                  <c:v>168.11666666666667</c:v>
                </c:pt>
                <c:pt idx="10087">
                  <c:v>168.13333333333333</c:v>
                </c:pt>
                <c:pt idx="10088">
                  <c:v>168.15</c:v>
                </c:pt>
                <c:pt idx="10089">
                  <c:v>168.16666666666666</c:v>
                </c:pt>
                <c:pt idx="10090">
                  <c:v>168.18333333333334</c:v>
                </c:pt>
                <c:pt idx="10091">
                  <c:v>168.2</c:v>
                </c:pt>
                <c:pt idx="10092">
                  <c:v>168.21666666666667</c:v>
                </c:pt>
                <c:pt idx="10093">
                  <c:v>168.23333333333332</c:v>
                </c:pt>
                <c:pt idx="10094">
                  <c:v>168.25</c:v>
                </c:pt>
                <c:pt idx="10095">
                  <c:v>168.26666666666668</c:v>
                </c:pt>
                <c:pt idx="10096">
                  <c:v>168.28333333333333</c:v>
                </c:pt>
                <c:pt idx="10097">
                  <c:v>168.3</c:v>
                </c:pt>
                <c:pt idx="10098">
                  <c:v>168.31666666666666</c:v>
                </c:pt>
                <c:pt idx="10099">
                  <c:v>168.33333333333334</c:v>
                </c:pt>
                <c:pt idx="10100">
                  <c:v>168.35</c:v>
                </c:pt>
                <c:pt idx="10101">
                  <c:v>168.36666666666667</c:v>
                </c:pt>
                <c:pt idx="10102">
                  <c:v>168.38333333333333</c:v>
                </c:pt>
                <c:pt idx="10103">
                  <c:v>168.4</c:v>
                </c:pt>
                <c:pt idx="10104">
                  <c:v>168.41666666666666</c:v>
                </c:pt>
                <c:pt idx="10105">
                  <c:v>168.43333333333334</c:v>
                </c:pt>
                <c:pt idx="10106">
                  <c:v>168.45</c:v>
                </c:pt>
                <c:pt idx="10107">
                  <c:v>168.46666666666667</c:v>
                </c:pt>
                <c:pt idx="10108">
                  <c:v>168.48333333333332</c:v>
                </c:pt>
                <c:pt idx="10109">
                  <c:v>168.5</c:v>
                </c:pt>
                <c:pt idx="10110">
                  <c:v>168.51666666666668</c:v>
                </c:pt>
                <c:pt idx="10111">
                  <c:v>168.53333333333333</c:v>
                </c:pt>
                <c:pt idx="10112">
                  <c:v>168.55</c:v>
                </c:pt>
                <c:pt idx="10113">
                  <c:v>168.56666666666666</c:v>
                </c:pt>
                <c:pt idx="10114">
                  <c:v>168.58333333333334</c:v>
                </c:pt>
                <c:pt idx="10115">
                  <c:v>168.6</c:v>
                </c:pt>
                <c:pt idx="10116">
                  <c:v>168.61666666666667</c:v>
                </c:pt>
                <c:pt idx="10117">
                  <c:v>168.63333333333333</c:v>
                </c:pt>
                <c:pt idx="10118">
                  <c:v>168.65</c:v>
                </c:pt>
                <c:pt idx="10119">
                  <c:v>168.66666666666666</c:v>
                </c:pt>
                <c:pt idx="10120">
                  <c:v>168.68333333333334</c:v>
                </c:pt>
                <c:pt idx="10121">
                  <c:v>168.7</c:v>
                </c:pt>
                <c:pt idx="10122">
                  <c:v>168.71666666666667</c:v>
                </c:pt>
                <c:pt idx="10123">
                  <c:v>168.73333333333332</c:v>
                </c:pt>
                <c:pt idx="10124">
                  <c:v>168.75</c:v>
                </c:pt>
                <c:pt idx="10125">
                  <c:v>168.76666666666668</c:v>
                </c:pt>
                <c:pt idx="10126">
                  <c:v>168.78333333333333</c:v>
                </c:pt>
                <c:pt idx="10127">
                  <c:v>168.8</c:v>
                </c:pt>
                <c:pt idx="10128">
                  <c:v>168.81666666666666</c:v>
                </c:pt>
                <c:pt idx="10129">
                  <c:v>168.83333333333334</c:v>
                </c:pt>
                <c:pt idx="10130">
                  <c:v>168.85</c:v>
                </c:pt>
                <c:pt idx="10131">
                  <c:v>168.86666666666667</c:v>
                </c:pt>
                <c:pt idx="10132">
                  <c:v>168.88333333333333</c:v>
                </c:pt>
                <c:pt idx="10133">
                  <c:v>168.9</c:v>
                </c:pt>
                <c:pt idx="10134">
                  <c:v>168.91666666666666</c:v>
                </c:pt>
                <c:pt idx="10135">
                  <c:v>168.93333333333334</c:v>
                </c:pt>
                <c:pt idx="10136">
                  <c:v>168.95</c:v>
                </c:pt>
                <c:pt idx="10137">
                  <c:v>168.96666666666667</c:v>
                </c:pt>
                <c:pt idx="10138">
                  <c:v>168.98333333333332</c:v>
                </c:pt>
                <c:pt idx="10139">
                  <c:v>169</c:v>
                </c:pt>
                <c:pt idx="10140">
                  <c:v>169.01666666666668</c:v>
                </c:pt>
                <c:pt idx="10141">
                  <c:v>169.03333333333333</c:v>
                </c:pt>
                <c:pt idx="10142">
                  <c:v>169.05</c:v>
                </c:pt>
                <c:pt idx="10143">
                  <c:v>169.06666666666666</c:v>
                </c:pt>
                <c:pt idx="10144">
                  <c:v>169.08333333333334</c:v>
                </c:pt>
                <c:pt idx="10145">
                  <c:v>169.1</c:v>
                </c:pt>
                <c:pt idx="10146">
                  <c:v>169.11666666666667</c:v>
                </c:pt>
                <c:pt idx="10147">
                  <c:v>169.13333333333333</c:v>
                </c:pt>
                <c:pt idx="10148">
                  <c:v>169.15</c:v>
                </c:pt>
                <c:pt idx="10149">
                  <c:v>169.16666666666666</c:v>
                </c:pt>
                <c:pt idx="10150">
                  <c:v>169.18333333333334</c:v>
                </c:pt>
                <c:pt idx="10151">
                  <c:v>169.2</c:v>
                </c:pt>
                <c:pt idx="10152">
                  <c:v>169.21666666666667</c:v>
                </c:pt>
                <c:pt idx="10153">
                  <c:v>169.23333333333332</c:v>
                </c:pt>
                <c:pt idx="10154">
                  <c:v>169.25</c:v>
                </c:pt>
                <c:pt idx="10155">
                  <c:v>169.26666666666668</c:v>
                </c:pt>
                <c:pt idx="10156">
                  <c:v>169.28333333333333</c:v>
                </c:pt>
                <c:pt idx="10157">
                  <c:v>169.3</c:v>
                </c:pt>
                <c:pt idx="10158">
                  <c:v>169.31666666666666</c:v>
                </c:pt>
                <c:pt idx="10159">
                  <c:v>169.33333333333334</c:v>
                </c:pt>
                <c:pt idx="10160">
                  <c:v>169.35</c:v>
                </c:pt>
                <c:pt idx="10161">
                  <c:v>169.36666666666667</c:v>
                </c:pt>
                <c:pt idx="10162">
                  <c:v>169.38333333333333</c:v>
                </c:pt>
                <c:pt idx="10163">
                  <c:v>169.4</c:v>
                </c:pt>
                <c:pt idx="10164">
                  <c:v>169.41666666666666</c:v>
                </c:pt>
                <c:pt idx="10165">
                  <c:v>169.43333333333334</c:v>
                </c:pt>
                <c:pt idx="10166">
                  <c:v>169.45</c:v>
                </c:pt>
                <c:pt idx="10167">
                  <c:v>169.46666666666667</c:v>
                </c:pt>
                <c:pt idx="10168">
                  <c:v>169.48333333333332</c:v>
                </c:pt>
                <c:pt idx="10169">
                  <c:v>169.5</c:v>
                </c:pt>
                <c:pt idx="10170">
                  <c:v>169.51666666666668</c:v>
                </c:pt>
                <c:pt idx="10171">
                  <c:v>169.53333333333333</c:v>
                </c:pt>
                <c:pt idx="10172">
                  <c:v>169.55</c:v>
                </c:pt>
                <c:pt idx="10173">
                  <c:v>169.56666666666666</c:v>
                </c:pt>
                <c:pt idx="10174">
                  <c:v>169.58333333333334</c:v>
                </c:pt>
                <c:pt idx="10175">
                  <c:v>169.6</c:v>
                </c:pt>
                <c:pt idx="10176">
                  <c:v>169.61666666666667</c:v>
                </c:pt>
                <c:pt idx="10177">
                  <c:v>169.63333333333333</c:v>
                </c:pt>
                <c:pt idx="10178">
                  <c:v>169.65</c:v>
                </c:pt>
                <c:pt idx="10179">
                  <c:v>169.66666666666666</c:v>
                </c:pt>
                <c:pt idx="10180">
                  <c:v>169.68333333333334</c:v>
                </c:pt>
                <c:pt idx="10181">
                  <c:v>169.7</c:v>
                </c:pt>
                <c:pt idx="10182">
                  <c:v>169.71666666666667</c:v>
                </c:pt>
                <c:pt idx="10183">
                  <c:v>169.73333333333332</c:v>
                </c:pt>
                <c:pt idx="10184">
                  <c:v>169.75</c:v>
                </c:pt>
                <c:pt idx="10185">
                  <c:v>169.76666666666668</c:v>
                </c:pt>
                <c:pt idx="10186">
                  <c:v>169.78333333333333</c:v>
                </c:pt>
                <c:pt idx="10187">
                  <c:v>169.8</c:v>
                </c:pt>
                <c:pt idx="10188">
                  <c:v>169.81666666666666</c:v>
                </c:pt>
                <c:pt idx="10189">
                  <c:v>169.83333333333334</c:v>
                </c:pt>
                <c:pt idx="10190">
                  <c:v>169.85</c:v>
                </c:pt>
                <c:pt idx="10191">
                  <c:v>169.86666666666667</c:v>
                </c:pt>
                <c:pt idx="10192">
                  <c:v>169.88333333333333</c:v>
                </c:pt>
                <c:pt idx="10193">
                  <c:v>169.9</c:v>
                </c:pt>
                <c:pt idx="10194">
                  <c:v>169.91666666666666</c:v>
                </c:pt>
                <c:pt idx="10195">
                  <c:v>169.93333333333334</c:v>
                </c:pt>
                <c:pt idx="10196">
                  <c:v>169.95</c:v>
                </c:pt>
                <c:pt idx="10197">
                  <c:v>169.96666666666667</c:v>
                </c:pt>
                <c:pt idx="10198">
                  <c:v>169.98333333333332</c:v>
                </c:pt>
                <c:pt idx="10199">
                  <c:v>170</c:v>
                </c:pt>
                <c:pt idx="10200">
                  <c:v>170.01666666666668</c:v>
                </c:pt>
                <c:pt idx="10201">
                  <c:v>170.03333333333333</c:v>
                </c:pt>
                <c:pt idx="10202">
                  <c:v>170.05</c:v>
                </c:pt>
                <c:pt idx="10203">
                  <c:v>170.06666666666666</c:v>
                </c:pt>
                <c:pt idx="10204">
                  <c:v>170.08333333333334</c:v>
                </c:pt>
                <c:pt idx="10205">
                  <c:v>170.1</c:v>
                </c:pt>
                <c:pt idx="10206">
                  <c:v>170.11666666666667</c:v>
                </c:pt>
                <c:pt idx="10207">
                  <c:v>170.13333333333333</c:v>
                </c:pt>
                <c:pt idx="10208">
                  <c:v>170.15</c:v>
                </c:pt>
                <c:pt idx="10209">
                  <c:v>170.16666666666666</c:v>
                </c:pt>
                <c:pt idx="10210">
                  <c:v>170.18333333333334</c:v>
                </c:pt>
                <c:pt idx="10211">
                  <c:v>170.2</c:v>
                </c:pt>
                <c:pt idx="10212">
                  <c:v>170.21666666666667</c:v>
                </c:pt>
                <c:pt idx="10213">
                  <c:v>170.23333333333332</c:v>
                </c:pt>
                <c:pt idx="10214">
                  <c:v>170.25</c:v>
                </c:pt>
                <c:pt idx="10215">
                  <c:v>170.26666666666668</c:v>
                </c:pt>
                <c:pt idx="10216">
                  <c:v>170.28333333333333</c:v>
                </c:pt>
                <c:pt idx="10217">
                  <c:v>170.3</c:v>
                </c:pt>
                <c:pt idx="10218">
                  <c:v>170.31666666666666</c:v>
                </c:pt>
                <c:pt idx="10219">
                  <c:v>170.33333333333334</c:v>
                </c:pt>
                <c:pt idx="10220">
                  <c:v>170.35</c:v>
                </c:pt>
                <c:pt idx="10221">
                  <c:v>170.36666666666667</c:v>
                </c:pt>
                <c:pt idx="10222">
                  <c:v>170.38333333333333</c:v>
                </c:pt>
                <c:pt idx="10223">
                  <c:v>170.4</c:v>
                </c:pt>
                <c:pt idx="10224">
                  <c:v>170.41666666666666</c:v>
                </c:pt>
                <c:pt idx="10225">
                  <c:v>170.43333333333334</c:v>
                </c:pt>
                <c:pt idx="10226">
                  <c:v>170.45</c:v>
                </c:pt>
                <c:pt idx="10227">
                  <c:v>170.46666666666667</c:v>
                </c:pt>
                <c:pt idx="10228">
                  <c:v>170.48333333333332</c:v>
                </c:pt>
                <c:pt idx="10229">
                  <c:v>170.5</c:v>
                </c:pt>
                <c:pt idx="10230">
                  <c:v>170.51666666666668</c:v>
                </c:pt>
                <c:pt idx="10231">
                  <c:v>170.53333333333333</c:v>
                </c:pt>
                <c:pt idx="10232">
                  <c:v>170.55</c:v>
                </c:pt>
                <c:pt idx="10233">
                  <c:v>170.56666666666666</c:v>
                </c:pt>
                <c:pt idx="10234">
                  <c:v>170.58333333333334</c:v>
                </c:pt>
                <c:pt idx="10235">
                  <c:v>170.6</c:v>
                </c:pt>
                <c:pt idx="10236">
                  <c:v>170.61666666666667</c:v>
                </c:pt>
                <c:pt idx="10237">
                  <c:v>170.63333333333333</c:v>
                </c:pt>
                <c:pt idx="10238">
                  <c:v>170.65</c:v>
                </c:pt>
                <c:pt idx="10239">
                  <c:v>170.66666666666666</c:v>
                </c:pt>
                <c:pt idx="10240">
                  <c:v>170.68333333333334</c:v>
                </c:pt>
                <c:pt idx="10241">
                  <c:v>170.7</c:v>
                </c:pt>
                <c:pt idx="10242">
                  <c:v>170.71666666666667</c:v>
                </c:pt>
                <c:pt idx="10243">
                  <c:v>170.73333333333332</c:v>
                </c:pt>
                <c:pt idx="10244">
                  <c:v>170.75</c:v>
                </c:pt>
                <c:pt idx="10245">
                  <c:v>170.76666666666668</c:v>
                </c:pt>
                <c:pt idx="10246">
                  <c:v>170.78333333333333</c:v>
                </c:pt>
                <c:pt idx="10247">
                  <c:v>170.8</c:v>
                </c:pt>
                <c:pt idx="10248">
                  <c:v>170.81666666666666</c:v>
                </c:pt>
                <c:pt idx="10249">
                  <c:v>170.83333333333334</c:v>
                </c:pt>
                <c:pt idx="10250">
                  <c:v>170.85</c:v>
                </c:pt>
                <c:pt idx="10251">
                  <c:v>170.86666666666667</c:v>
                </c:pt>
                <c:pt idx="10252">
                  <c:v>170.88333333333333</c:v>
                </c:pt>
                <c:pt idx="10253">
                  <c:v>170.9</c:v>
                </c:pt>
                <c:pt idx="10254">
                  <c:v>170.91666666666666</c:v>
                </c:pt>
                <c:pt idx="10255">
                  <c:v>170.93333333333334</c:v>
                </c:pt>
                <c:pt idx="10256">
                  <c:v>170.95</c:v>
                </c:pt>
                <c:pt idx="10257">
                  <c:v>170.96666666666667</c:v>
                </c:pt>
                <c:pt idx="10258">
                  <c:v>170.98333333333332</c:v>
                </c:pt>
                <c:pt idx="10259">
                  <c:v>171</c:v>
                </c:pt>
                <c:pt idx="10260">
                  <c:v>171.01666666666668</c:v>
                </c:pt>
                <c:pt idx="10261">
                  <c:v>171.03333333333333</c:v>
                </c:pt>
                <c:pt idx="10262">
                  <c:v>171.05</c:v>
                </c:pt>
                <c:pt idx="10263">
                  <c:v>171.06666666666666</c:v>
                </c:pt>
                <c:pt idx="10264">
                  <c:v>171.08333333333334</c:v>
                </c:pt>
                <c:pt idx="10265">
                  <c:v>171.1</c:v>
                </c:pt>
                <c:pt idx="10266">
                  <c:v>171.11666666666667</c:v>
                </c:pt>
                <c:pt idx="10267">
                  <c:v>171.13333333333333</c:v>
                </c:pt>
                <c:pt idx="10268">
                  <c:v>171.15</c:v>
                </c:pt>
                <c:pt idx="10269">
                  <c:v>171.16666666666666</c:v>
                </c:pt>
                <c:pt idx="10270">
                  <c:v>171.18333333333334</c:v>
                </c:pt>
                <c:pt idx="10271">
                  <c:v>171.2</c:v>
                </c:pt>
                <c:pt idx="10272">
                  <c:v>171.21666666666667</c:v>
                </c:pt>
                <c:pt idx="10273">
                  <c:v>171.23333333333332</c:v>
                </c:pt>
                <c:pt idx="10274">
                  <c:v>171.25</c:v>
                </c:pt>
                <c:pt idx="10275">
                  <c:v>171.26666666666668</c:v>
                </c:pt>
                <c:pt idx="10276">
                  <c:v>171.28333333333333</c:v>
                </c:pt>
                <c:pt idx="10277">
                  <c:v>171.3</c:v>
                </c:pt>
                <c:pt idx="10278">
                  <c:v>171.31666666666666</c:v>
                </c:pt>
                <c:pt idx="10279">
                  <c:v>171.33333333333334</c:v>
                </c:pt>
                <c:pt idx="10280">
                  <c:v>171.35</c:v>
                </c:pt>
                <c:pt idx="10281">
                  <c:v>171.36666666666667</c:v>
                </c:pt>
                <c:pt idx="10282">
                  <c:v>171.38333333333333</c:v>
                </c:pt>
                <c:pt idx="10283">
                  <c:v>171.4</c:v>
                </c:pt>
                <c:pt idx="10284">
                  <c:v>171.41666666666666</c:v>
                </c:pt>
                <c:pt idx="10285">
                  <c:v>171.43333333333334</c:v>
                </c:pt>
                <c:pt idx="10286">
                  <c:v>171.45</c:v>
                </c:pt>
                <c:pt idx="10287">
                  <c:v>171.46666666666667</c:v>
                </c:pt>
                <c:pt idx="10288">
                  <c:v>171.48333333333332</c:v>
                </c:pt>
                <c:pt idx="10289">
                  <c:v>171.5</c:v>
                </c:pt>
                <c:pt idx="10290">
                  <c:v>171.51666666666668</c:v>
                </c:pt>
                <c:pt idx="10291">
                  <c:v>171.53333333333333</c:v>
                </c:pt>
                <c:pt idx="10292">
                  <c:v>171.55</c:v>
                </c:pt>
                <c:pt idx="10293">
                  <c:v>171.56666666666666</c:v>
                </c:pt>
                <c:pt idx="10294">
                  <c:v>171.58333333333334</c:v>
                </c:pt>
                <c:pt idx="10295">
                  <c:v>171.6</c:v>
                </c:pt>
                <c:pt idx="10296">
                  <c:v>171.61666666666667</c:v>
                </c:pt>
                <c:pt idx="10297">
                  <c:v>171.63333333333333</c:v>
                </c:pt>
                <c:pt idx="10298">
                  <c:v>171.65</c:v>
                </c:pt>
                <c:pt idx="10299">
                  <c:v>171.66666666666666</c:v>
                </c:pt>
                <c:pt idx="10300">
                  <c:v>171.68333333333334</c:v>
                </c:pt>
                <c:pt idx="10301">
                  <c:v>171.7</c:v>
                </c:pt>
                <c:pt idx="10302">
                  <c:v>171.71666666666667</c:v>
                </c:pt>
                <c:pt idx="10303">
                  <c:v>171.73333333333332</c:v>
                </c:pt>
                <c:pt idx="10304">
                  <c:v>171.75</c:v>
                </c:pt>
                <c:pt idx="10305">
                  <c:v>171.76666666666668</c:v>
                </c:pt>
                <c:pt idx="10306">
                  <c:v>171.78333333333333</c:v>
                </c:pt>
                <c:pt idx="10307">
                  <c:v>171.8</c:v>
                </c:pt>
                <c:pt idx="10308">
                  <c:v>171.81666666666666</c:v>
                </c:pt>
                <c:pt idx="10309">
                  <c:v>171.83333333333334</c:v>
                </c:pt>
                <c:pt idx="10310">
                  <c:v>171.85</c:v>
                </c:pt>
                <c:pt idx="10311">
                  <c:v>171.86666666666667</c:v>
                </c:pt>
                <c:pt idx="10312">
                  <c:v>171.88333333333333</c:v>
                </c:pt>
                <c:pt idx="10313">
                  <c:v>171.9</c:v>
                </c:pt>
                <c:pt idx="10314">
                  <c:v>171.91666666666666</c:v>
                </c:pt>
                <c:pt idx="10315">
                  <c:v>171.93333333333334</c:v>
                </c:pt>
                <c:pt idx="10316">
                  <c:v>171.95</c:v>
                </c:pt>
                <c:pt idx="10317">
                  <c:v>171.96666666666667</c:v>
                </c:pt>
                <c:pt idx="10318">
                  <c:v>171.98333333333332</c:v>
                </c:pt>
                <c:pt idx="10319">
                  <c:v>172</c:v>
                </c:pt>
                <c:pt idx="10320">
                  <c:v>172.01666666666668</c:v>
                </c:pt>
                <c:pt idx="10321">
                  <c:v>172.03333333333333</c:v>
                </c:pt>
                <c:pt idx="10322">
                  <c:v>172.05</c:v>
                </c:pt>
                <c:pt idx="10323">
                  <c:v>172.06666666666666</c:v>
                </c:pt>
                <c:pt idx="10324">
                  <c:v>172.08333333333334</c:v>
                </c:pt>
                <c:pt idx="10325">
                  <c:v>172.1</c:v>
                </c:pt>
                <c:pt idx="10326">
                  <c:v>172.11666666666667</c:v>
                </c:pt>
                <c:pt idx="10327">
                  <c:v>172.13333333333333</c:v>
                </c:pt>
                <c:pt idx="10328">
                  <c:v>172.15</c:v>
                </c:pt>
                <c:pt idx="10329">
                  <c:v>172.16666666666666</c:v>
                </c:pt>
                <c:pt idx="10330">
                  <c:v>172.18333333333334</c:v>
                </c:pt>
                <c:pt idx="10331">
                  <c:v>172.2</c:v>
                </c:pt>
                <c:pt idx="10332">
                  <c:v>172.21666666666667</c:v>
                </c:pt>
                <c:pt idx="10333">
                  <c:v>172.23333333333332</c:v>
                </c:pt>
                <c:pt idx="10334">
                  <c:v>172.25</c:v>
                </c:pt>
                <c:pt idx="10335">
                  <c:v>172.26666666666668</c:v>
                </c:pt>
                <c:pt idx="10336">
                  <c:v>172.28333333333333</c:v>
                </c:pt>
                <c:pt idx="10337">
                  <c:v>172.3</c:v>
                </c:pt>
                <c:pt idx="10338">
                  <c:v>172.31666666666666</c:v>
                </c:pt>
                <c:pt idx="10339">
                  <c:v>172.33333333333334</c:v>
                </c:pt>
                <c:pt idx="10340">
                  <c:v>172.35</c:v>
                </c:pt>
                <c:pt idx="10341">
                  <c:v>172.36666666666667</c:v>
                </c:pt>
                <c:pt idx="10342">
                  <c:v>172.38333333333333</c:v>
                </c:pt>
                <c:pt idx="10343">
                  <c:v>172.4</c:v>
                </c:pt>
                <c:pt idx="10344">
                  <c:v>172.41666666666666</c:v>
                </c:pt>
                <c:pt idx="10345">
                  <c:v>172.43333333333334</c:v>
                </c:pt>
                <c:pt idx="10346">
                  <c:v>172.45</c:v>
                </c:pt>
                <c:pt idx="10347">
                  <c:v>172.46666666666667</c:v>
                </c:pt>
                <c:pt idx="10348">
                  <c:v>172.48333333333332</c:v>
                </c:pt>
                <c:pt idx="10349">
                  <c:v>172.5</c:v>
                </c:pt>
                <c:pt idx="10350">
                  <c:v>172.51666666666668</c:v>
                </c:pt>
                <c:pt idx="10351">
                  <c:v>172.53333333333333</c:v>
                </c:pt>
                <c:pt idx="10352">
                  <c:v>172.55</c:v>
                </c:pt>
                <c:pt idx="10353">
                  <c:v>172.56666666666666</c:v>
                </c:pt>
                <c:pt idx="10354">
                  <c:v>172.58333333333334</c:v>
                </c:pt>
                <c:pt idx="10355">
                  <c:v>172.6</c:v>
                </c:pt>
                <c:pt idx="10356">
                  <c:v>172.61666666666667</c:v>
                </c:pt>
                <c:pt idx="10357">
                  <c:v>172.63333333333333</c:v>
                </c:pt>
                <c:pt idx="10358">
                  <c:v>172.65</c:v>
                </c:pt>
                <c:pt idx="10359">
                  <c:v>172.66666666666666</c:v>
                </c:pt>
                <c:pt idx="10360">
                  <c:v>172.68333333333334</c:v>
                </c:pt>
                <c:pt idx="10361">
                  <c:v>172.7</c:v>
                </c:pt>
                <c:pt idx="10362">
                  <c:v>172.71666666666667</c:v>
                </c:pt>
                <c:pt idx="10363">
                  <c:v>172.73333333333332</c:v>
                </c:pt>
                <c:pt idx="10364">
                  <c:v>172.75</c:v>
                </c:pt>
                <c:pt idx="10365">
                  <c:v>172.76666666666668</c:v>
                </c:pt>
                <c:pt idx="10366">
                  <c:v>172.78333333333333</c:v>
                </c:pt>
                <c:pt idx="10367">
                  <c:v>172.8</c:v>
                </c:pt>
                <c:pt idx="10368">
                  <c:v>172.81666666666666</c:v>
                </c:pt>
                <c:pt idx="10369">
                  <c:v>172.83333333333334</c:v>
                </c:pt>
                <c:pt idx="10370">
                  <c:v>172.85</c:v>
                </c:pt>
                <c:pt idx="10371">
                  <c:v>172.86666666666667</c:v>
                </c:pt>
                <c:pt idx="10372">
                  <c:v>172.88333333333333</c:v>
                </c:pt>
                <c:pt idx="10373">
                  <c:v>172.9</c:v>
                </c:pt>
                <c:pt idx="10374">
                  <c:v>172.91666666666666</c:v>
                </c:pt>
                <c:pt idx="10375">
                  <c:v>172.93333333333334</c:v>
                </c:pt>
                <c:pt idx="10376">
                  <c:v>172.95</c:v>
                </c:pt>
                <c:pt idx="10377">
                  <c:v>172.96666666666667</c:v>
                </c:pt>
                <c:pt idx="10378">
                  <c:v>172.98333333333332</c:v>
                </c:pt>
                <c:pt idx="10379">
                  <c:v>173</c:v>
                </c:pt>
                <c:pt idx="10380">
                  <c:v>173.01666666666668</c:v>
                </c:pt>
                <c:pt idx="10381">
                  <c:v>173.03333333333333</c:v>
                </c:pt>
                <c:pt idx="10382">
                  <c:v>173.05</c:v>
                </c:pt>
                <c:pt idx="10383">
                  <c:v>173.06666666666666</c:v>
                </c:pt>
                <c:pt idx="10384">
                  <c:v>173.08333333333334</c:v>
                </c:pt>
                <c:pt idx="10385">
                  <c:v>173.1</c:v>
                </c:pt>
                <c:pt idx="10386">
                  <c:v>173.11666666666667</c:v>
                </c:pt>
                <c:pt idx="10387">
                  <c:v>173.13333333333333</c:v>
                </c:pt>
                <c:pt idx="10388">
                  <c:v>173.15</c:v>
                </c:pt>
                <c:pt idx="10389">
                  <c:v>173.16666666666666</c:v>
                </c:pt>
                <c:pt idx="10390">
                  <c:v>173.18333333333334</c:v>
                </c:pt>
                <c:pt idx="10391">
                  <c:v>173.2</c:v>
                </c:pt>
                <c:pt idx="10392">
                  <c:v>173.21666666666667</c:v>
                </c:pt>
                <c:pt idx="10393">
                  <c:v>173.23333333333332</c:v>
                </c:pt>
                <c:pt idx="10394">
                  <c:v>173.25</c:v>
                </c:pt>
                <c:pt idx="10395">
                  <c:v>173.26666666666668</c:v>
                </c:pt>
                <c:pt idx="10396">
                  <c:v>173.28333333333333</c:v>
                </c:pt>
                <c:pt idx="10397">
                  <c:v>173.3</c:v>
                </c:pt>
                <c:pt idx="10398">
                  <c:v>173.31666666666666</c:v>
                </c:pt>
                <c:pt idx="10399">
                  <c:v>173.33333333333334</c:v>
                </c:pt>
                <c:pt idx="10400">
                  <c:v>173.35</c:v>
                </c:pt>
                <c:pt idx="10401">
                  <c:v>173.36666666666667</c:v>
                </c:pt>
                <c:pt idx="10402">
                  <c:v>173.38333333333333</c:v>
                </c:pt>
                <c:pt idx="10403">
                  <c:v>173.4</c:v>
                </c:pt>
                <c:pt idx="10404">
                  <c:v>173.41666666666666</c:v>
                </c:pt>
                <c:pt idx="10405">
                  <c:v>173.43333333333334</c:v>
                </c:pt>
                <c:pt idx="10406">
                  <c:v>173.45</c:v>
                </c:pt>
                <c:pt idx="10407">
                  <c:v>173.46666666666667</c:v>
                </c:pt>
                <c:pt idx="10408">
                  <c:v>173.48333333333332</c:v>
                </c:pt>
                <c:pt idx="10409">
                  <c:v>173.5</c:v>
                </c:pt>
                <c:pt idx="10410">
                  <c:v>173.51666666666668</c:v>
                </c:pt>
                <c:pt idx="10411">
                  <c:v>173.53333333333333</c:v>
                </c:pt>
                <c:pt idx="10412">
                  <c:v>173.55</c:v>
                </c:pt>
                <c:pt idx="10413">
                  <c:v>173.56666666666666</c:v>
                </c:pt>
                <c:pt idx="10414">
                  <c:v>173.58333333333334</c:v>
                </c:pt>
                <c:pt idx="10415">
                  <c:v>173.6</c:v>
                </c:pt>
                <c:pt idx="10416">
                  <c:v>173.61666666666667</c:v>
                </c:pt>
                <c:pt idx="10417">
                  <c:v>173.63333333333333</c:v>
                </c:pt>
                <c:pt idx="10418">
                  <c:v>173.65</c:v>
                </c:pt>
                <c:pt idx="10419">
                  <c:v>173.66666666666666</c:v>
                </c:pt>
                <c:pt idx="10420">
                  <c:v>173.68333333333334</c:v>
                </c:pt>
                <c:pt idx="10421">
                  <c:v>173.7</c:v>
                </c:pt>
                <c:pt idx="10422">
                  <c:v>173.71666666666667</c:v>
                </c:pt>
                <c:pt idx="10423">
                  <c:v>173.73333333333332</c:v>
                </c:pt>
                <c:pt idx="10424">
                  <c:v>173.75</c:v>
                </c:pt>
                <c:pt idx="10425">
                  <c:v>173.76666666666668</c:v>
                </c:pt>
                <c:pt idx="10426">
                  <c:v>173.78333333333333</c:v>
                </c:pt>
                <c:pt idx="10427">
                  <c:v>173.8</c:v>
                </c:pt>
                <c:pt idx="10428">
                  <c:v>173.81666666666666</c:v>
                </c:pt>
                <c:pt idx="10429">
                  <c:v>173.83333333333334</c:v>
                </c:pt>
                <c:pt idx="10430">
                  <c:v>173.85</c:v>
                </c:pt>
                <c:pt idx="10431">
                  <c:v>173.86666666666667</c:v>
                </c:pt>
                <c:pt idx="10432">
                  <c:v>173.88333333333333</c:v>
                </c:pt>
                <c:pt idx="10433">
                  <c:v>173.9</c:v>
                </c:pt>
                <c:pt idx="10434">
                  <c:v>173.91666666666666</c:v>
                </c:pt>
                <c:pt idx="10435">
                  <c:v>173.93333333333334</c:v>
                </c:pt>
                <c:pt idx="10436">
                  <c:v>173.95</c:v>
                </c:pt>
                <c:pt idx="10437">
                  <c:v>173.96666666666667</c:v>
                </c:pt>
                <c:pt idx="10438">
                  <c:v>173.98333333333332</c:v>
                </c:pt>
                <c:pt idx="10439">
                  <c:v>174</c:v>
                </c:pt>
                <c:pt idx="10440">
                  <c:v>174.01666666666668</c:v>
                </c:pt>
                <c:pt idx="10441">
                  <c:v>174.03333333333333</c:v>
                </c:pt>
                <c:pt idx="10442">
                  <c:v>174.05</c:v>
                </c:pt>
                <c:pt idx="10443">
                  <c:v>174.06666666666666</c:v>
                </c:pt>
                <c:pt idx="10444">
                  <c:v>174.08333333333334</c:v>
                </c:pt>
                <c:pt idx="10445">
                  <c:v>174.1</c:v>
                </c:pt>
                <c:pt idx="10446">
                  <c:v>174.11666666666667</c:v>
                </c:pt>
                <c:pt idx="10447">
                  <c:v>174.13333333333333</c:v>
                </c:pt>
                <c:pt idx="10448">
                  <c:v>174.15</c:v>
                </c:pt>
                <c:pt idx="10449">
                  <c:v>174.16666666666666</c:v>
                </c:pt>
                <c:pt idx="10450">
                  <c:v>174.18333333333334</c:v>
                </c:pt>
                <c:pt idx="10451">
                  <c:v>174.2</c:v>
                </c:pt>
                <c:pt idx="10452">
                  <c:v>174.21666666666667</c:v>
                </c:pt>
                <c:pt idx="10453">
                  <c:v>174.23333333333332</c:v>
                </c:pt>
                <c:pt idx="10454">
                  <c:v>174.25</c:v>
                </c:pt>
                <c:pt idx="10455">
                  <c:v>174.26666666666668</c:v>
                </c:pt>
                <c:pt idx="10456">
                  <c:v>174.28333333333333</c:v>
                </c:pt>
                <c:pt idx="10457">
                  <c:v>174.3</c:v>
                </c:pt>
                <c:pt idx="10458">
                  <c:v>174.31666666666666</c:v>
                </c:pt>
                <c:pt idx="10459">
                  <c:v>174.33333333333334</c:v>
                </c:pt>
                <c:pt idx="10460">
                  <c:v>174.35</c:v>
                </c:pt>
                <c:pt idx="10461">
                  <c:v>174.36666666666667</c:v>
                </c:pt>
                <c:pt idx="10462">
                  <c:v>174.38333333333333</c:v>
                </c:pt>
                <c:pt idx="10463">
                  <c:v>174.4</c:v>
                </c:pt>
                <c:pt idx="10464">
                  <c:v>174.41666666666666</c:v>
                </c:pt>
                <c:pt idx="10465">
                  <c:v>174.43333333333334</c:v>
                </c:pt>
                <c:pt idx="10466">
                  <c:v>174.45</c:v>
                </c:pt>
                <c:pt idx="10467">
                  <c:v>174.46666666666667</c:v>
                </c:pt>
                <c:pt idx="10468">
                  <c:v>174.48333333333332</c:v>
                </c:pt>
                <c:pt idx="10469">
                  <c:v>174.5</c:v>
                </c:pt>
                <c:pt idx="10470">
                  <c:v>174.51666666666668</c:v>
                </c:pt>
                <c:pt idx="10471">
                  <c:v>174.53333333333333</c:v>
                </c:pt>
                <c:pt idx="10472">
                  <c:v>174.55</c:v>
                </c:pt>
                <c:pt idx="10473">
                  <c:v>174.56666666666666</c:v>
                </c:pt>
                <c:pt idx="10474">
                  <c:v>174.58333333333334</c:v>
                </c:pt>
                <c:pt idx="10475">
                  <c:v>174.6</c:v>
                </c:pt>
                <c:pt idx="10476">
                  <c:v>174.61666666666667</c:v>
                </c:pt>
                <c:pt idx="10477">
                  <c:v>174.63333333333333</c:v>
                </c:pt>
                <c:pt idx="10478">
                  <c:v>174.65</c:v>
                </c:pt>
                <c:pt idx="10479">
                  <c:v>174.66666666666666</c:v>
                </c:pt>
                <c:pt idx="10480">
                  <c:v>174.68333333333334</c:v>
                </c:pt>
                <c:pt idx="10481">
                  <c:v>174.7</c:v>
                </c:pt>
                <c:pt idx="10482">
                  <c:v>174.71666666666667</c:v>
                </c:pt>
                <c:pt idx="10483">
                  <c:v>174.73333333333332</c:v>
                </c:pt>
                <c:pt idx="10484">
                  <c:v>174.75</c:v>
                </c:pt>
                <c:pt idx="10485">
                  <c:v>174.76666666666668</c:v>
                </c:pt>
                <c:pt idx="10486">
                  <c:v>174.78333333333333</c:v>
                </c:pt>
                <c:pt idx="10487">
                  <c:v>174.8</c:v>
                </c:pt>
                <c:pt idx="10488">
                  <c:v>174.81666666666666</c:v>
                </c:pt>
                <c:pt idx="10489">
                  <c:v>174.83333333333334</c:v>
                </c:pt>
                <c:pt idx="10490">
                  <c:v>174.85</c:v>
                </c:pt>
                <c:pt idx="10491">
                  <c:v>174.86666666666667</c:v>
                </c:pt>
                <c:pt idx="10492">
                  <c:v>174.88333333333333</c:v>
                </c:pt>
                <c:pt idx="10493">
                  <c:v>174.9</c:v>
                </c:pt>
                <c:pt idx="10494">
                  <c:v>174.91666666666666</c:v>
                </c:pt>
                <c:pt idx="10495">
                  <c:v>174.93333333333334</c:v>
                </c:pt>
                <c:pt idx="10496">
                  <c:v>174.95</c:v>
                </c:pt>
                <c:pt idx="10497">
                  <c:v>174.96666666666667</c:v>
                </c:pt>
                <c:pt idx="10498">
                  <c:v>174.98333333333332</c:v>
                </c:pt>
                <c:pt idx="10499">
                  <c:v>175</c:v>
                </c:pt>
                <c:pt idx="10500">
                  <c:v>175.01666666666668</c:v>
                </c:pt>
                <c:pt idx="10501">
                  <c:v>175.03333333333333</c:v>
                </c:pt>
                <c:pt idx="10502">
                  <c:v>175.05</c:v>
                </c:pt>
                <c:pt idx="10503">
                  <c:v>175.06666666666666</c:v>
                </c:pt>
                <c:pt idx="10504">
                  <c:v>175.08333333333334</c:v>
                </c:pt>
                <c:pt idx="10505">
                  <c:v>175.1</c:v>
                </c:pt>
                <c:pt idx="10506">
                  <c:v>175.11666666666667</c:v>
                </c:pt>
                <c:pt idx="10507">
                  <c:v>175.13333333333333</c:v>
                </c:pt>
                <c:pt idx="10508">
                  <c:v>175.15</c:v>
                </c:pt>
                <c:pt idx="10509">
                  <c:v>175.16666666666666</c:v>
                </c:pt>
                <c:pt idx="10510">
                  <c:v>175.18333333333334</c:v>
                </c:pt>
                <c:pt idx="10511">
                  <c:v>175.2</c:v>
                </c:pt>
                <c:pt idx="10512">
                  <c:v>175.21666666666667</c:v>
                </c:pt>
                <c:pt idx="10513">
                  <c:v>175.23333333333332</c:v>
                </c:pt>
                <c:pt idx="10514">
                  <c:v>175.25</c:v>
                </c:pt>
                <c:pt idx="10515">
                  <c:v>175.26666666666668</c:v>
                </c:pt>
                <c:pt idx="10516">
                  <c:v>175.28333333333333</c:v>
                </c:pt>
                <c:pt idx="10517">
                  <c:v>175.3</c:v>
                </c:pt>
                <c:pt idx="10518">
                  <c:v>175.31666666666666</c:v>
                </c:pt>
                <c:pt idx="10519">
                  <c:v>175.33333333333334</c:v>
                </c:pt>
                <c:pt idx="10520">
                  <c:v>175.35</c:v>
                </c:pt>
                <c:pt idx="10521">
                  <c:v>175.36666666666667</c:v>
                </c:pt>
                <c:pt idx="10522">
                  <c:v>175.38333333333333</c:v>
                </c:pt>
                <c:pt idx="10523">
                  <c:v>175.4</c:v>
                </c:pt>
                <c:pt idx="10524">
                  <c:v>175.41666666666666</c:v>
                </c:pt>
                <c:pt idx="10525">
                  <c:v>175.43333333333334</c:v>
                </c:pt>
                <c:pt idx="10526">
                  <c:v>175.45</c:v>
                </c:pt>
                <c:pt idx="10527">
                  <c:v>175.46666666666667</c:v>
                </c:pt>
                <c:pt idx="10528">
                  <c:v>175.48333333333332</c:v>
                </c:pt>
                <c:pt idx="10529">
                  <c:v>175.5</c:v>
                </c:pt>
                <c:pt idx="10530">
                  <c:v>175.51666666666668</c:v>
                </c:pt>
                <c:pt idx="10531">
                  <c:v>175.53333333333333</c:v>
                </c:pt>
                <c:pt idx="10532">
                  <c:v>175.55</c:v>
                </c:pt>
                <c:pt idx="10533">
                  <c:v>175.56666666666666</c:v>
                </c:pt>
                <c:pt idx="10534">
                  <c:v>175.58333333333334</c:v>
                </c:pt>
                <c:pt idx="10535">
                  <c:v>175.6</c:v>
                </c:pt>
                <c:pt idx="10536">
                  <c:v>175.61666666666667</c:v>
                </c:pt>
                <c:pt idx="10537">
                  <c:v>175.63333333333333</c:v>
                </c:pt>
                <c:pt idx="10538">
                  <c:v>175.65</c:v>
                </c:pt>
                <c:pt idx="10539">
                  <c:v>175.66666666666666</c:v>
                </c:pt>
                <c:pt idx="10540">
                  <c:v>175.68333333333334</c:v>
                </c:pt>
                <c:pt idx="10541">
                  <c:v>175.7</c:v>
                </c:pt>
                <c:pt idx="10542">
                  <c:v>175.71666666666667</c:v>
                </c:pt>
                <c:pt idx="10543">
                  <c:v>175.73333333333332</c:v>
                </c:pt>
                <c:pt idx="10544">
                  <c:v>175.75</c:v>
                </c:pt>
                <c:pt idx="10545">
                  <c:v>175.76666666666668</c:v>
                </c:pt>
                <c:pt idx="10546">
                  <c:v>175.78333333333333</c:v>
                </c:pt>
                <c:pt idx="10547">
                  <c:v>175.8</c:v>
                </c:pt>
                <c:pt idx="10548">
                  <c:v>175.81666666666666</c:v>
                </c:pt>
                <c:pt idx="10549">
                  <c:v>175.83333333333334</c:v>
                </c:pt>
                <c:pt idx="10550">
                  <c:v>175.85</c:v>
                </c:pt>
                <c:pt idx="10551">
                  <c:v>175.86666666666667</c:v>
                </c:pt>
                <c:pt idx="10552">
                  <c:v>175.88333333333333</c:v>
                </c:pt>
                <c:pt idx="10553">
                  <c:v>175.9</c:v>
                </c:pt>
                <c:pt idx="10554">
                  <c:v>175.91666666666666</c:v>
                </c:pt>
                <c:pt idx="10555">
                  <c:v>175.93333333333334</c:v>
                </c:pt>
                <c:pt idx="10556">
                  <c:v>175.95</c:v>
                </c:pt>
                <c:pt idx="10557">
                  <c:v>175.96666666666667</c:v>
                </c:pt>
                <c:pt idx="10558">
                  <c:v>175.98333333333332</c:v>
                </c:pt>
                <c:pt idx="10559">
                  <c:v>176</c:v>
                </c:pt>
                <c:pt idx="10560">
                  <c:v>176.01666666666668</c:v>
                </c:pt>
                <c:pt idx="10561">
                  <c:v>176.03333333333333</c:v>
                </c:pt>
                <c:pt idx="10562">
                  <c:v>176.05</c:v>
                </c:pt>
                <c:pt idx="10563">
                  <c:v>176.06666666666666</c:v>
                </c:pt>
                <c:pt idx="10564">
                  <c:v>176.08333333333334</c:v>
                </c:pt>
                <c:pt idx="10565">
                  <c:v>176.1</c:v>
                </c:pt>
                <c:pt idx="10566">
                  <c:v>176.11666666666667</c:v>
                </c:pt>
                <c:pt idx="10567">
                  <c:v>176.13333333333333</c:v>
                </c:pt>
                <c:pt idx="10568">
                  <c:v>176.15</c:v>
                </c:pt>
                <c:pt idx="10569">
                  <c:v>176.16666666666666</c:v>
                </c:pt>
                <c:pt idx="10570">
                  <c:v>176.18333333333334</c:v>
                </c:pt>
                <c:pt idx="10571">
                  <c:v>176.2</c:v>
                </c:pt>
                <c:pt idx="10572">
                  <c:v>176.21666666666667</c:v>
                </c:pt>
                <c:pt idx="10573">
                  <c:v>176.23333333333332</c:v>
                </c:pt>
                <c:pt idx="10574">
                  <c:v>176.25</c:v>
                </c:pt>
                <c:pt idx="10575">
                  <c:v>176.26666666666668</c:v>
                </c:pt>
                <c:pt idx="10576">
                  <c:v>176.28333333333333</c:v>
                </c:pt>
                <c:pt idx="10577">
                  <c:v>176.3</c:v>
                </c:pt>
                <c:pt idx="10578">
                  <c:v>176.31666666666666</c:v>
                </c:pt>
                <c:pt idx="10579">
                  <c:v>176.33333333333334</c:v>
                </c:pt>
                <c:pt idx="10580">
                  <c:v>176.35</c:v>
                </c:pt>
                <c:pt idx="10581">
                  <c:v>176.36666666666667</c:v>
                </c:pt>
                <c:pt idx="10582">
                  <c:v>176.38333333333333</c:v>
                </c:pt>
                <c:pt idx="10583">
                  <c:v>176.4</c:v>
                </c:pt>
                <c:pt idx="10584">
                  <c:v>176.41666666666666</c:v>
                </c:pt>
                <c:pt idx="10585">
                  <c:v>176.43333333333334</c:v>
                </c:pt>
                <c:pt idx="10586">
                  <c:v>176.45</c:v>
                </c:pt>
                <c:pt idx="10587">
                  <c:v>176.46666666666667</c:v>
                </c:pt>
                <c:pt idx="10588">
                  <c:v>176.48333333333332</c:v>
                </c:pt>
                <c:pt idx="10589">
                  <c:v>176.5</c:v>
                </c:pt>
                <c:pt idx="10590">
                  <c:v>176.51666666666668</c:v>
                </c:pt>
                <c:pt idx="10591">
                  <c:v>176.53333333333333</c:v>
                </c:pt>
                <c:pt idx="10592">
                  <c:v>176.55</c:v>
                </c:pt>
                <c:pt idx="10593">
                  <c:v>176.56666666666666</c:v>
                </c:pt>
                <c:pt idx="10594">
                  <c:v>176.58333333333334</c:v>
                </c:pt>
                <c:pt idx="10595">
                  <c:v>176.6</c:v>
                </c:pt>
                <c:pt idx="10596">
                  <c:v>176.61666666666667</c:v>
                </c:pt>
                <c:pt idx="10597">
                  <c:v>176.63333333333333</c:v>
                </c:pt>
                <c:pt idx="10598">
                  <c:v>176.65</c:v>
                </c:pt>
                <c:pt idx="10599">
                  <c:v>176.66666666666666</c:v>
                </c:pt>
                <c:pt idx="10600">
                  <c:v>176.68333333333334</c:v>
                </c:pt>
                <c:pt idx="10601">
                  <c:v>176.7</c:v>
                </c:pt>
                <c:pt idx="10602">
                  <c:v>176.71666666666667</c:v>
                </c:pt>
                <c:pt idx="10603">
                  <c:v>176.73333333333332</c:v>
                </c:pt>
                <c:pt idx="10604">
                  <c:v>176.75</c:v>
                </c:pt>
                <c:pt idx="10605">
                  <c:v>176.76666666666668</c:v>
                </c:pt>
                <c:pt idx="10606">
                  <c:v>176.78333333333333</c:v>
                </c:pt>
                <c:pt idx="10607">
                  <c:v>176.8</c:v>
                </c:pt>
                <c:pt idx="10608">
                  <c:v>176.81666666666666</c:v>
                </c:pt>
                <c:pt idx="10609">
                  <c:v>176.83333333333334</c:v>
                </c:pt>
                <c:pt idx="10610">
                  <c:v>176.85</c:v>
                </c:pt>
                <c:pt idx="10611">
                  <c:v>176.86666666666667</c:v>
                </c:pt>
                <c:pt idx="10612">
                  <c:v>176.88333333333333</c:v>
                </c:pt>
                <c:pt idx="10613">
                  <c:v>176.9</c:v>
                </c:pt>
                <c:pt idx="10614">
                  <c:v>176.91666666666666</c:v>
                </c:pt>
                <c:pt idx="10615">
                  <c:v>176.93333333333334</c:v>
                </c:pt>
                <c:pt idx="10616">
                  <c:v>176.95</c:v>
                </c:pt>
                <c:pt idx="10617">
                  <c:v>176.96666666666667</c:v>
                </c:pt>
                <c:pt idx="10618">
                  <c:v>176.98333333333332</c:v>
                </c:pt>
                <c:pt idx="10619">
                  <c:v>177</c:v>
                </c:pt>
                <c:pt idx="10620">
                  <c:v>177.01666666666668</c:v>
                </c:pt>
                <c:pt idx="10621">
                  <c:v>177.03333333333333</c:v>
                </c:pt>
                <c:pt idx="10622">
                  <c:v>177.05</c:v>
                </c:pt>
                <c:pt idx="10623">
                  <c:v>177.06666666666666</c:v>
                </c:pt>
                <c:pt idx="10624">
                  <c:v>177.08333333333334</c:v>
                </c:pt>
                <c:pt idx="10625">
                  <c:v>177.1</c:v>
                </c:pt>
                <c:pt idx="10626">
                  <c:v>177.11666666666667</c:v>
                </c:pt>
                <c:pt idx="10627">
                  <c:v>177.13333333333333</c:v>
                </c:pt>
                <c:pt idx="10628">
                  <c:v>177.15</c:v>
                </c:pt>
                <c:pt idx="10629">
                  <c:v>177.16666666666666</c:v>
                </c:pt>
                <c:pt idx="10630">
                  <c:v>177.18333333333334</c:v>
                </c:pt>
                <c:pt idx="10631">
                  <c:v>177.2</c:v>
                </c:pt>
                <c:pt idx="10632">
                  <c:v>177.21666666666667</c:v>
                </c:pt>
                <c:pt idx="10633">
                  <c:v>177.23333333333332</c:v>
                </c:pt>
                <c:pt idx="10634">
                  <c:v>177.25</c:v>
                </c:pt>
                <c:pt idx="10635">
                  <c:v>177.26666666666668</c:v>
                </c:pt>
                <c:pt idx="10636">
                  <c:v>177.28333333333333</c:v>
                </c:pt>
                <c:pt idx="10637">
                  <c:v>177.3</c:v>
                </c:pt>
                <c:pt idx="10638">
                  <c:v>177.31666666666666</c:v>
                </c:pt>
                <c:pt idx="10639">
                  <c:v>177.33333333333334</c:v>
                </c:pt>
                <c:pt idx="10640">
                  <c:v>177.35</c:v>
                </c:pt>
                <c:pt idx="10641">
                  <c:v>177.36666666666667</c:v>
                </c:pt>
                <c:pt idx="10642">
                  <c:v>177.38333333333333</c:v>
                </c:pt>
                <c:pt idx="10643">
                  <c:v>177.4</c:v>
                </c:pt>
                <c:pt idx="10644">
                  <c:v>177.41666666666666</c:v>
                </c:pt>
                <c:pt idx="10645">
                  <c:v>177.43333333333334</c:v>
                </c:pt>
                <c:pt idx="10646">
                  <c:v>177.45</c:v>
                </c:pt>
                <c:pt idx="10647">
                  <c:v>177.46666666666667</c:v>
                </c:pt>
                <c:pt idx="10648">
                  <c:v>177.48333333333332</c:v>
                </c:pt>
                <c:pt idx="10649">
                  <c:v>177.5</c:v>
                </c:pt>
                <c:pt idx="10650">
                  <c:v>177.51666666666668</c:v>
                </c:pt>
                <c:pt idx="10651">
                  <c:v>177.53333333333333</c:v>
                </c:pt>
                <c:pt idx="10652">
                  <c:v>177.55</c:v>
                </c:pt>
                <c:pt idx="10653">
                  <c:v>177.56666666666666</c:v>
                </c:pt>
                <c:pt idx="10654">
                  <c:v>177.58333333333334</c:v>
                </c:pt>
                <c:pt idx="10655">
                  <c:v>177.6</c:v>
                </c:pt>
                <c:pt idx="10656">
                  <c:v>177.61666666666667</c:v>
                </c:pt>
                <c:pt idx="10657">
                  <c:v>177.63333333333333</c:v>
                </c:pt>
                <c:pt idx="10658">
                  <c:v>177.65</c:v>
                </c:pt>
                <c:pt idx="10659">
                  <c:v>177.66666666666666</c:v>
                </c:pt>
                <c:pt idx="10660">
                  <c:v>177.68333333333334</c:v>
                </c:pt>
                <c:pt idx="10661">
                  <c:v>177.7</c:v>
                </c:pt>
                <c:pt idx="10662">
                  <c:v>177.71666666666667</c:v>
                </c:pt>
                <c:pt idx="10663">
                  <c:v>177.73333333333332</c:v>
                </c:pt>
                <c:pt idx="10664">
                  <c:v>177.75</c:v>
                </c:pt>
                <c:pt idx="10665">
                  <c:v>177.76666666666668</c:v>
                </c:pt>
                <c:pt idx="10666">
                  <c:v>177.78333333333333</c:v>
                </c:pt>
                <c:pt idx="10667">
                  <c:v>177.8</c:v>
                </c:pt>
                <c:pt idx="10668">
                  <c:v>177.81666666666666</c:v>
                </c:pt>
                <c:pt idx="10669">
                  <c:v>177.83333333333334</c:v>
                </c:pt>
                <c:pt idx="10670">
                  <c:v>177.85</c:v>
                </c:pt>
                <c:pt idx="10671">
                  <c:v>177.86666666666667</c:v>
                </c:pt>
                <c:pt idx="10672">
                  <c:v>177.88333333333333</c:v>
                </c:pt>
                <c:pt idx="10673">
                  <c:v>177.9</c:v>
                </c:pt>
                <c:pt idx="10674">
                  <c:v>177.91666666666666</c:v>
                </c:pt>
                <c:pt idx="10675">
                  <c:v>177.93333333333334</c:v>
                </c:pt>
                <c:pt idx="10676">
                  <c:v>177.95</c:v>
                </c:pt>
                <c:pt idx="10677">
                  <c:v>177.96666666666667</c:v>
                </c:pt>
                <c:pt idx="10678">
                  <c:v>177.98333333333332</c:v>
                </c:pt>
                <c:pt idx="10679">
                  <c:v>178</c:v>
                </c:pt>
                <c:pt idx="10680">
                  <c:v>178.01666666666668</c:v>
                </c:pt>
                <c:pt idx="10681">
                  <c:v>178.03333333333333</c:v>
                </c:pt>
                <c:pt idx="10682">
                  <c:v>178.05</c:v>
                </c:pt>
                <c:pt idx="10683">
                  <c:v>178.06666666666666</c:v>
                </c:pt>
                <c:pt idx="10684">
                  <c:v>178.08333333333334</c:v>
                </c:pt>
                <c:pt idx="10685">
                  <c:v>178.1</c:v>
                </c:pt>
                <c:pt idx="10686">
                  <c:v>178.11666666666667</c:v>
                </c:pt>
                <c:pt idx="10687">
                  <c:v>178.13333333333333</c:v>
                </c:pt>
                <c:pt idx="10688">
                  <c:v>178.15</c:v>
                </c:pt>
                <c:pt idx="10689">
                  <c:v>178.16666666666666</c:v>
                </c:pt>
                <c:pt idx="10690">
                  <c:v>178.18333333333334</c:v>
                </c:pt>
                <c:pt idx="10691">
                  <c:v>178.2</c:v>
                </c:pt>
                <c:pt idx="10692">
                  <c:v>178.21666666666667</c:v>
                </c:pt>
                <c:pt idx="10693">
                  <c:v>178.23333333333332</c:v>
                </c:pt>
                <c:pt idx="10694">
                  <c:v>178.25</c:v>
                </c:pt>
                <c:pt idx="10695">
                  <c:v>178.26666666666668</c:v>
                </c:pt>
                <c:pt idx="10696">
                  <c:v>178.28333333333333</c:v>
                </c:pt>
                <c:pt idx="10697">
                  <c:v>178.3</c:v>
                </c:pt>
                <c:pt idx="10698">
                  <c:v>178.31666666666666</c:v>
                </c:pt>
                <c:pt idx="10699">
                  <c:v>178.33333333333334</c:v>
                </c:pt>
                <c:pt idx="10700">
                  <c:v>178.35</c:v>
                </c:pt>
                <c:pt idx="10701">
                  <c:v>178.36666666666667</c:v>
                </c:pt>
                <c:pt idx="10702">
                  <c:v>178.38333333333333</c:v>
                </c:pt>
                <c:pt idx="10703">
                  <c:v>178.4</c:v>
                </c:pt>
                <c:pt idx="10704">
                  <c:v>178.41666666666666</c:v>
                </c:pt>
                <c:pt idx="10705">
                  <c:v>178.43333333333334</c:v>
                </c:pt>
                <c:pt idx="10706">
                  <c:v>178.45</c:v>
                </c:pt>
                <c:pt idx="10707">
                  <c:v>178.46666666666667</c:v>
                </c:pt>
                <c:pt idx="10708">
                  <c:v>178.48333333333332</c:v>
                </c:pt>
                <c:pt idx="10709">
                  <c:v>178.5</c:v>
                </c:pt>
                <c:pt idx="10710">
                  <c:v>178.51666666666668</c:v>
                </c:pt>
                <c:pt idx="10711">
                  <c:v>178.53333333333333</c:v>
                </c:pt>
                <c:pt idx="10712">
                  <c:v>178.55</c:v>
                </c:pt>
                <c:pt idx="10713">
                  <c:v>178.56666666666666</c:v>
                </c:pt>
                <c:pt idx="10714">
                  <c:v>178.58333333333334</c:v>
                </c:pt>
                <c:pt idx="10715">
                  <c:v>178.6</c:v>
                </c:pt>
                <c:pt idx="10716">
                  <c:v>178.61666666666667</c:v>
                </c:pt>
                <c:pt idx="10717">
                  <c:v>178.63333333333333</c:v>
                </c:pt>
                <c:pt idx="10718">
                  <c:v>178.65</c:v>
                </c:pt>
                <c:pt idx="10719">
                  <c:v>178.66666666666666</c:v>
                </c:pt>
                <c:pt idx="10720">
                  <c:v>178.68333333333334</c:v>
                </c:pt>
                <c:pt idx="10721">
                  <c:v>178.7</c:v>
                </c:pt>
                <c:pt idx="10722">
                  <c:v>178.71666666666667</c:v>
                </c:pt>
                <c:pt idx="10723">
                  <c:v>178.73333333333332</c:v>
                </c:pt>
                <c:pt idx="10724">
                  <c:v>178.75</c:v>
                </c:pt>
                <c:pt idx="10725">
                  <c:v>178.76666666666668</c:v>
                </c:pt>
                <c:pt idx="10726">
                  <c:v>178.78333333333333</c:v>
                </c:pt>
                <c:pt idx="10727">
                  <c:v>178.8</c:v>
                </c:pt>
                <c:pt idx="10728">
                  <c:v>178.81666666666666</c:v>
                </c:pt>
                <c:pt idx="10729">
                  <c:v>178.83333333333334</c:v>
                </c:pt>
                <c:pt idx="10730">
                  <c:v>178.85</c:v>
                </c:pt>
                <c:pt idx="10731">
                  <c:v>178.86666666666667</c:v>
                </c:pt>
                <c:pt idx="10732">
                  <c:v>178.88333333333333</c:v>
                </c:pt>
                <c:pt idx="10733">
                  <c:v>178.9</c:v>
                </c:pt>
                <c:pt idx="10734">
                  <c:v>178.91666666666666</c:v>
                </c:pt>
                <c:pt idx="10735">
                  <c:v>178.93333333333334</c:v>
                </c:pt>
                <c:pt idx="10736">
                  <c:v>178.95</c:v>
                </c:pt>
                <c:pt idx="10737">
                  <c:v>178.96666666666667</c:v>
                </c:pt>
                <c:pt idx="10738">
                  <c:v>178.98333333333332</c:v>
                </c:pt>
                <c:pt idx="10739">
                  <c:v>179</c:v>
                </c:pt>
                <c:pt idx="10740">
                  <c:v>179.01666666666668</c:v>
                </c:pt>
                <c:pt idx="10741">
                  <c:v>179.03333333333333</c:v>
                </c:pt>
                <c:pt idx="10742">
                  <c:v>179.05</c:v>
                </c:pt>
                <c:pt idx="10743">
                  <c:v>179.06666666666666</c:v>
                </c:pt>
                <c:pt idx="10744">
                  <c:v>179.08333333333334</c:v>
                </c:pt>
                <c:pt idx="10745">
                  <c:v>179.1</c:v>
                </c:pt>
                <c:pt idx="10746">
                  <c:v>179.11666666666667</c:v>
                </c:pt>
                <c:pt idx="10747">
                  <c:v>179.13333333333333</c:v>
                </c:pt>
                <c:pt idx="10748">
                  <c:v>179.15</c:v>
                </c:pt>
                <c:pt idx="10749">
                  <c:v>179.16666666666666</c:v>
                </c:pt>
                <c:pt idx="10750">
                  <c:v>179.18333333333334</c:v>
                </c:pt>
                <c:pt idx="10751">
                  <c:v>179.2</c:v>
                </c:pt>
                <c:pt idx="10752">
                  <c:v>179.21666666666667</c:v>
                </c:pt>
                <c:pt idx="10753">
                  <c:v>179.23333333333332</c:v>
                </c:pt>
                <c:pt idx="10754">
                  <c:v>179.25</c:v>
                </c:pt>
                <c:pt idx="10755">
                  <c:v>179.26666666666668</c:v>
                </c:pt>
                <c:pt idx="10756">
                  <c:v>179.28333333333333</c:v>
                </c:pt>
                <c:pt idx="10757">
                  <c:v>179.3</c:v>
                </c:pt>
                <c:pt idx="10758">
                  <c:v>179.31666666666666</c:v>
                </c:pt>
                <c:pt idx="10759">
                  <c:v>179.33333333333334</c:v>
                </c:pt>
                <c:pt idx="10760">
                  <c:v>179.35</c:v>
                </c:pt>
                <c:pt idx="10761">
                  <c:v>179.36666666666667</c:v>
                </c:pt>
                <c:pt idx="10762">
                  <c:v>179.38333333333333</c:v>
                </c:pt>
                <c:pt idx="10763">
                  <c:v>179.4</c:v>
                </c:pt>
                <c:pt idx="10764">
                  <c:v>179.41666666666666</c:v>
                </c:pt>
                <c:pt idx="10765">
                  <c:v>179.43333333333334</c:v>
                </c:pt>
                <c:pt idx="10766">
                  <c:v>179.45</c:v>
                </c:pt>
                <c:pt idx="10767">
                  <c:v>179.46666666666667</c:v>
                </c:pt>
                <c:pt idx="10768">
                  <c:v>179.48333333333332</c:v>
                </c:pt>
                <c:pt idx="10769">
                  <c:v>179.5</c:v>
                </c:pt>
                <c:pt idx="10770">
                  <c:v>179.51666666666668</c:v>
                </c:pt>
                <c:pt idx="10771">
                  <c:v>179.53333333333333</c:v>
                </c:pt>
                <c:pt idx="10772">
                  <c:v>179.55</c:v>
                </c:pt>
                <c:pt idx="10773">
                  <c:v>179.56666666666666</c:v>
                </c:pt>
                <c:pt idx="10774">
                  <c:v>179.58333333333334</c:v>
                </c:pt>
                <c:pt idx="10775">
                  <c:v>179.6</c:v>
                </c:pt>
                <c:pt idx="10776">
                  <c:v>179.61666666666667</c:v>
                </c:pt>
                <c:pt idx="10777">
                  <c:v>179.63333333333333</c:v>
                </c:pt>
                <c:pt idx="10778">
                  <c:v>179.65</c:v>
                </c:pt>
                <c:pt idx="10779">
                  <c:v>179.66666666666666</c:v>
                </c:pt>
                <c:pt idx="10780">
                  <c:v>179.68333333333334</c:v>
                </c:pt>
                <c:pt idx="10781">
                  <c:v>179.7</c:v>
                </c:pt>
                <c:pt idx="10782">
                  <c:v>179.71666666666667</c:v>
                </c:pt>
                <c:pt idx="10783">
                  <c:v>179.73333333333332</c:v>
                </c:pt>
                <c:pt idx="10784">
                  <c:v>179.75</c:v>
                </c:pt>
                <c:pt idx="10785">
                  <c:v>179.76666666666668</c:v>
                </c:pt>
                <c:pt idx="10786">
                  <c:v>179.78333333333333</c:v>
                </c:pt>
                <c:pt idx="10787">
                  <c:v>179.8</c:v>
                </c:pt>
                <c:pt idx="10788">
                  <c:v>179.81666666666666</c:v>
                </c:pt>
                <c:pt idx="10789">
                  <c:v>179.83333333333334</c:v>
                </c:pt>
                <c:pt idx="10790">
                  <c:v>179.85</c:v>
                </c:pt>
                <c:pt idx="10791">
                  <c:v>179.86666666666667</c:v>
                </c:pt>
                <c:pt idx="10792">
                  <c:v>179.88333333333333</c:v>
                </c:pt>
                <c:pt idx="10793">
                  <c:v>179.9</c:v>
                </c:pt>
                <c:pt idx="10794">
                  <c:v>179.91666666666666</c:v>
                </c:pt>
                <c:pt idx="10795">
                  <c:v>179.93333333333334</c:v>
                </c:pt>
                <c:pt idx="10796">
                  <c:v>179.95</c:v>
                </c:pt>
                <c:pt idx="10797">
                  <c:v>179.96666666666667</c:v>
                </c:pt>
                <c:pt idx="10798">
                  <c:v>179.98333333333332</c:v>
                </c:pt>
                <c:pt idx="10799">
                  <c:v>180</c:v>
                </c:pt>
                <c:pt idx="10800">
                  <c:v>180.01666666666668</c:v>
                </c:pt>
                <c:pt idx="10801">
                  <c:v>180.03333333333333</c:v>
                </c:pt>
                <c:pt idx="10802">
                  <c:v>180.05</c:v>
                </c:pt>
                <c:pt idx="10803">
                  <c:v>180.06666666666666</c:v>
                </c:pt>
                <c:pt idx="10804">
                  <c:v>180.08333333333334</c:v>
                </c:pt>
                <c:pt idx="10805">
                  <c:v>180.1</c:v>
                </c:pt>
                <c:pt idx="10806">
                  <c:v>180.11666666666667</c:v>
                </c:pt>
                <c:pt idx="10807">
                  <c:v>180.13333333333333</c:v>
                </c:pt>
                <c:pt idx="10808">
                  <c:v>180.15</c:v>
                </c:pt>
                <c:pt idx="10809">
                  <c:v>180.16666666666666</c:v>
                </c:pt>
                <c:pt idx="10810">
                  <c:v>180.18333333333334</c:v>
                </c:pt>
                <c:pt idx="10811">
                  <c:v>180.2</c:v>
                </c:pt>
                <c:pt idx="10812">
                  <c:v>180.21666666666667</c:v>
                </c:pt>
                <c:pt idx="10813">
                  <c:v>180.23333333333332</c:v>
                </c:pt>
                <c:pt idx="10814">
                  <c:v>180.25</c:v>
                </c:pt>
                <c:pt idx="10815">
                  <c:v>180.26666666666668</c:v>
                </c:pt>
                <c:pt idx="10816">
                  <c:v>180.28333333333333</c:v>
                </c:pt>
                <c:pt idx="10817">
                  <c:v>180.3</c:v>
                </c:pt>
                <c:pt idx="10818">
                  <c:v>180.31666666666666</c:v>
                </c:pt>
                <c:pt idx="10819">
                  <c:v>180.33333333333334</c:v>
                </c:pt>
                <c:pt idx="10820">
                  <c:v>180.35</c:v>
                </c:pt>
                <c:pt idx="10821">
                  <c:v>180.36666666666667</c:v>
                </c:pt>
                <c:pt idx="10822">
                  <c:v>180.38333333333333</c:v>
                </c:pt>
                <c:pt idx="10823">
                  <c:v>180.4</c:v>
                </c:pt>
                <c:pt idx="10824">
                  <c:v>180.41666666666666</c:v>
                </c:pt>
                <c:pt idx="10825">
                  <c:v>180.43333333333334</c:v>
                </c:pt>
                <c:pt idx="10826">
                  <c:v>180.45</c:v>
                </c:pt>
                <c:pt idx="10827">
                  <c:v>180.46666666666667</c:v>
                </c:pt>
                <c:pt idx="10828">
                  <c:v>180.48333333333332</c:v>
                </c:pt>
                <c:pt idx="10829">
                  <c:v>180.5</c:v>
                </c:pt>
                <c:pt idx="10830">
                  <c:v>180.51666666666668</c:v>
                </c:pt>
                <c:pt idx="10831">
                  <c:v>180.53333333333333</c:v>
                </c:pt>
                <c:pt idx="10832">
                  <c:v>180.55</c:v>
                </c:pt>
                <c:pt idx="10833">
                  <c:v>180.56666666666666</c:v>
                </c:pt>
                <c:pt idx="10834">
                  <c:v>180.58333333333334</c:v>
                </c:pt>
                <c:pt idx="10835">
                  <c:v>180.6</c:v>
                </c:pt>
                <c:pt idx="10836">
                  <c:v>180.61666666666667</c:v>
                </c:pt>
                <c:pt idx="10837">
                  <c:v>180.63333333333333</c:v>
                </c:pt>
                <c:pt idx="10838">
                  <c:v>180.65</c:v>
                </c:pt>
                <c:pt idx="10839">
                  <c:v>180.66666666666666</c:v>
                </c:pt>
                <c:pt idx="10840">
                  <c:v>180.68333333333334</c:v>
                </c:pt>
                <c:pt idx="10841">
                  <c:v>180.7</c:v>
                </c:pt>
                <c:pt idx="10842">
                  <c:v>180.71666666666667</c:v>
                </c:pt>
                <c:pt idx="10843">
                  <c:v>180.73333333333332</c:v>
                </c:pt>
                <c:pt idx="10844">
                  <c:v>180.75</c:v>
                </c:pt>
                <c:pt idx="10845">
                  <c:v>180.76666666666668</c:v>
                </c:pt>
                <c:pt idx="10846">
                  <c:v>180.78333333333333</c:v>
                </c:pt>
                <c:pt idx="10847">
                  <c:v>180.8</c:v>
                </c:pt>
                <c:pt idx="10848">
                  <c:v>180.81666666666666</c:v>
                </c:pt>
                <c:pt idx="10849">
                  <c:v>180.83333333333334</c:v>
                </c:pt>
                <c:pt idx="10850">
                  <c:v>180.85</c:v>
                </c:pt>
                <c:pt idx="10851">
                  <c:v>180.86666666666667</c:v>
                </c:pt>
                <c:pt idx="10852">
                  <c:v>180.88333333333333</c:v>
                </c:pt>
                <c:pt idx="10853">
                  <c:v>180.9</c:v>
                </c:pt>
                <c:pt idx="10854">
                  <c:v>180.91666666666666</c:v>
                </c:pt>
                <c:pt idx="10855">
                  <c:v>180.93333333333334</c:v>
                </c:pt>
                <c:pt idx="10856">
                  <c:v>180.95</c:v>
                </c:pt>
                <c:pt idx="10857">
                  <c:v>180.96666666666667</c:v>
                </c:pt>
                <c:pt idx="10858">
                  <c:v>180.98333333333332</c:v>
                </c:pt>
                <c:pt idx="10859">
                  <c:v>181</c:v>
                </c:pt>
                <c:pt idx="10860">
                  <c:v>181.01666666666668</c:v>
                </c:pt>
                <c:pt idx="10861">
                  <c:v>181.03333333333333</c:v>
                </c:pt>
                <c:pt idx="10862">
                  <c:v>181.05</c:v>
                </c:pt>
                <c:pt idx="10863">
                  <c:v>181.06666666666666</c:v>
                </c:pt>
                <c:pt idx="10864">
                  <c:v>181.08333333333334</c:v>
                </c:pt>
                <c:pt idx="10865">
                  <c:v>181.1</c:v>
                </c:pt>
                <c:pt idx="10866">
                  <c:v>181.11666666666667</c:v>
                </c:pt>
                <c:pt idx="10867">
                  <c:v>181.13333333333333</c:v>
                </c:pt>
                <c:pt idx="10868">
                  <c:v>181.15</c:v>
                </c:pt>
                <c:pt idx="10869">
                  <c:v>181.16666666666666</c:v>
                </c:pt>
                <c:pt idx="10870">
                  <c:v>181.18333333333334</c:v>
                </c:pt>
                <c:pt idx="10871">
                  <c:v>181.2</c:v>
                </c:pt>
                <c:pt idx="10872">
                  <c:v>181.21666666666667</c:v>
                </c:pt>
                <c:pt idx="10873">
                  <c:v>181.23333333333332</c:v>
                </c:pt>
                <c:pt idx="10874">
                  <c:v>181.25</c:v>
                </c:pt>
                <c:pt idx="10875">
                  <c:v>181.26666666666668</c:v>
                </c:pt>
                <c:pt idx="10876">
                  <c:v>181.28333333333333</c:v>
                </c:pt>
                <c:pt idx="10877">
                  <c:v>181.3</c:v>
                </c:pt>
                <c:pt idx="10878">
                  <c:v>181.31666666666666</c:v>
                </c:pt>
                <c:pt idx="10879">
                  <c:v>181.33333333333334</c:v>
                </c:pt>
                <c:pt idx="10880">
                  <c:v>181.35</c:v>
                </c:pt>
                <c:pt idx="10881">
                  <c:v>181.36666666666667</c:v>
                </c:pt>
                <c:pt idx="10882">
                  <c:v>181.38333333333333</c:v>
                </c:pt>
                <c:pt idx="10883">
                  <c:v>181.4</c:v>
                </c:pt>
                <c:pt idx="10884">
                  <c:v>181.41666666666666</c:v>
                </c:pt>
                <c:pt idx="10885">
                  <c:v>181.43333333333334</c:v>
                </c:pt>
                <c:pt idx="10886">
                  <c:v>181.45</c:v>
                </c:pt>
                <c:pt idx="10887">
                  <c:v>181.46666666666667</c:v>
                </c:pt>
                <c:pt idx="10888">
                  <c:v>181.48333333333332</c:v>
                </c:pt>
                <c:pt idx="10889">
                  <c:v>181.5</c:v>
                </c:pt>
                <c:pt idx="10890">
                  <c:v>181.51666666666668</c:v>
                </c:pt>
                <c:pt idx="10891">
                  <c:v>181.53333333333333</c:v>
                </c:pt>
                <c:pt idx="10892">
                  <c:v>181.55</c:v>
                </c:pt>
                <c:pt idx="10893">
                  <c:v>181.56666666666666</c:v>
                </c:pt>
                <c:pt idx="10894">
                  <c:v>181.58333333333334</c:v>
                </c:pt>
                <c:pt idx="10895">
                  <c:v>181.6</c:v>
                </c:pt>
                <c:pt idx="10896">
                  <c:v>181.61666666666667</c:v>
                </c:pt>
                <c:pt idx="10897">
                  <c:v>181.63333333333333</c:v>
                </c:pt>
                <c:pt idx="10898">
                  <c:v>181.65</c:v>
                </c:pt>
                <c:pt idx="10899">
                  <c:v>181.66666666666666</c:v>
                </c:pt>
                <c:pt idx="10900">
                  <c:v>181.68333333333334</c:v>
                </c:pt>
                <c:pt idx="10901">
                  <c:v>181.7</c:v>
                </c:pt>
                <c:pt idx="10902">
                  <c:v>181.71666666666667</c:v>
                </c:pt>
                <c:pt idx="10903">
                  <c:v>181.73333333333332</c:v>
                </c:pt>
                <c:pt idx="10904">
                  <c:v>181.75</c:v>
                </c:pt>
                <c:pt idx="10905">
                  <c:v>181.76666666666668</c:v>
                </c:pt>
                <c:pt idx="10906">
                  <c:v>181.78333333333333</c:v>
                </c:pt>
                <c:pt idx="10907">
                  <c:v>181.8</c:v>
                </c:pt>
                <c:pt idx="10908">
                  <c:v>181.81666666666666</c:v>
                </c:pt>
                <c:pt idx="10909">
                  <c:v>181.83333333333334</c:v>
                </c:pt>
                <c:pt idx="10910">
                  <c:v>181.85</c:v>
                </c:pt>
                <c:pt idx="10911">
                  <c:v>181.86666666666667</c:v>
                </c:pt>
                <c:pt idx="10912">
                  <c:v>181.88333333333333</c:v>
                </c:pt>
                <c:pt idx="10913">
                  <c:v>181.9</c:v>
                </c:pt>
                <c:pt idx="10914">
                  <c:v>181.91666666666666</c:v>
                </c:pt>
                <c:pt idx="10915">
                  <c:v>181.93333333333334</c:v>
                </c:pt>
                <c:pt idx="10916">
                  <c:v>181.95</c:v>
                </c:pt>
                <c:pt idx="10917">
                  <c:v>181.96666666666667</c:v>
                </c:pt>
                <c:pt idx="10918">
                  <c:v>181.98333333333332</c:v>
                </c:pt>
                <c:pt idx="10919">
                  <c:v>182</c:v>
                </c:pt>
                <c:pt idx="10920">
                  <c:v>182.01666666666668</c:v>
                </c:pt>
                <c:pt idx="10921">
                  <c:v>182.03333333333333</c:v>
                </c:pt>
                <c:pt idx="10922">
                  <c:v>182.05</c:v>
                </c:pt>
                <c:pt idx="10923">
                  <c:v>182.06666666666666</c:v>
                </c:pt>
                <c:pt idx="10924">
                  <c:v>182.08333333333334</c:v>
                </c:pt>
                <c:pt idx="10925">
                  <c:v>182.1</c:v>
                </c:pt>
                <c:pt idx="10926">
                  <c:v>182.11666666666667</c:v>
                </c:pt>
                <c:pt idx="10927">
                  <c:v>182.13333333333333</c:v>
                </c:pt>
                <c:pt idx="10928">
                  <c:v>182.15</c:v>
                </c:pt>
                <c:pt idx="10929">
                  <c:v>182.16666666666666</c:v>
                </c:pt>
                <c:pt idx="10930">
                  <c:v>182.18333333333334</c:v>
                </c:pt>
                <c:pt idx="10931">
                  <c:v>182.2</c:v>
                </c:pt>
                <c:pt idx="10932">
                  <c:v>182.21666666666667</c:v>
                </c:pt>
                <c:pt idx="10933">
                  <c:v>182.23333333333332</c:v>
                </c:pt>
                <c:pt idx="10934">
                  <c:v>182.25</c:v>
                </c:pt>
                <c:pt idx="10935">
                  <c:v>182.26666666666668</c:v>
                </c:pt>
                <c:pt idx="10936">
                  <c:v>182.28333333333333</c:v>
                </c:pt>
                <c:pt idx="10937">
                  <c:v>182.3</c:v>
                </c:pt>
                <c:pt idx="10938">
                  <c:v>182.31666666666666</c:v>
                </c:pt>
                <c:pt idx="10939">
                  <c:v>182.33333333333334</c:v>
                </c:pt>
                <c:pt idx="10940">
                  <c:v>182.35</c:v>
                </c:pt>
                <c:pt idx="10941">
                  <c:v>182.36666666666667</c:v>
                </c:pt>
                <c:pt idx="10942">
                  <c:v>182.38333333333333</c:v>
                </c:pt>
                <c:pt idx="10943">
                  <c:v>182.4</c:v>
                </c:pt>
                <c:pt idx="10944">
                  <c:v>182.41666666666666</c:v>
                </c:pt>
                <c:pt idx="10945">
                  <c:v>182.43333333333334</c:v>
                </c:pt>
                <c:pt idx="10946">
                  <c:v>182.45</c:v>
                </c:pt>
                <c:pt idx="10947">
                  <c:v>182.46666666666667</c:v>
                </c:pt>
                <c:pt idx="10948">
                  <c:v>182.48333333333332</c:v>
                </c:pt>
                <c:pt idx="10949">
                  <c:v>182.5</c:v>
                </c:pt>
                <c:pt idx="10950">
                  <c:v>182.51666666666668</c:v>
                </c:pt>
                <c:pt idx="10951">
                  <c:v>182.53333333333333</c:v>
                </c:pt>
                <c:pt idx="10952">
                  <c:v>182.55</c:v>
                </c:pt>
                <c:pt idx="10953">
                  <c:v>182.56666666666666</c:v>
                </c:pt>
                <c:pt idx="10954">
                  <c:v>182.58333333333334</c:v>
                </c:pt>
                <c:pt idx="10955">
                  <c:v>182.6</c:v>
                </c:pt>
                <c:pt idx="10956">
                  <c:v>182.61666666666667</c:v>
                </c:pt>
                <c:pt idx="10957">
                  <c:v>182.63333333333333</c:v>
                </c:pt>
                <c:pt idx="10958">
                  <c:v>182.65</c:v>
                </c:pt>
                <c:pt idx="10959">
                  <c:v>182.66666666666666</c:v>
                </c:pt>
                <c:pt idx="10960">
                  <c:v>182.68333333333334</c:v>
                </c:pt>
                <c:pt idx="10961">
                  <c:v>182.7</c:v>
                </c:pt>
                <c:pt idx="10962">
                  <c:v>182.71666666666667</c:v>
                </c:pt>
                <c:pt idx="10963">
                  <c:v>182.73333333333332</c:v>
                </c:pt>
                <c:pt idx="10964">
                  <c:v>182.75</c:v>
                </c:pt>
                <c:pt idx="10965">
                  <c:v>182.76666666666668</c:v>
                </c:pt>
                <c:pt idx="10966">
                  <c:v>182.78333333333333</c:v>
                </c:pt>
                <c:pt idx="10967">
                  <c:v>182.8</c:v>
                </c:pt>
                <c:pt idx="10968">
                  <c:v>182.81666666666666</c:v>
                </c:pt>
                <c:pt idx="10969">
                  <c:v>182.83333333333334</c:v>
                </c:pt>
                <c:pt idx="10970">
                  <c:v>182.85</c:v>
                </c:pt>
                <c:pt idx="10971">
                  <c:v>182.86666666666667</c:v>
                </c:pt>
                <c:pt idx="10972">
                  <c:v>182.88333333333333</c:v>
                </c:pt>
                <c:pt idx="10973">
                  <c:v>182.9</c:v>
                </c:pt>
                <c:pt idx="10974">
                  <c:v>182.91666666666666</c:v>
                </c:pt>
                <c:pt idx="10975">
                  <c:v>182.93333333333334</c:v>
                </c:pt>
                <c:pt idx="10976">
                  <c:v>182.95</c:v>
                </c:pt>
                <c:pt idx="10977">
                  <c:v>182.96666666666667</c:v>
                </c:pt>
                <c:pt idx="10978">
                  <c:v>182.98333333333332</c:v>
                </c:pt>
                <c:pt idx="10979">
                  <c:v>183</c:v>
                </c:pt>
                <c:pt idx="10980">
                  <c:v>183.01666666666668</c:v>
                </c:pt>
                <c:pt idx="10981">
                  <c:v>183.03333333333333</c:v>
                </c:pt>
                <c:pt idx="10982">
                  <c:v>183.05</c:v>
                </c:pt>
                <c:pt idx="10983">
                  <c:v>183.06666666666666</c:v>
                </c:pt>
                <c:pt idx="10984">
                  <c:v>183.08333333333334</c:v>
                </c:pt>
                <c:pt idx="10985">
                  <c:v>183.1</c:v>
                </c:pt>
                <c:pt idx="10986">
                  <c:v>183.11666666666667</c:v>
                </c:pt>
                <c:pt idx="10987">
                  <c:v>183.13333333333333</c:v>
                </c:pt>
                <c:pt idx="10988">
                  <c:v>183.15</c:v>
                </c:pt>
                <c:pt idx="10989">
                  <c:v>183.16666666666666</c:v>
                </c:pt>
                <c:pt idx="10990">
                  <c:v>183.18333333333334</c:v>
                </c:pt>
                <c:pt idx="10991">
                  <c:v>183.2</c:v>
                </c:pt>
                <c:pt idx="10992">
                  <c:v>183.21666666666667</c:v>
                </c:pt>
                <c:pt idx="10993">
                  <c:v>183.23333333333332</c:v>
                </c:pt>
                <c:pt idx="10994">
                  <c:v>183.25</c:v>
                </c:pt>
                <c:pt idx="10995">
                  <c:v>183.26666666666668</c:v>
                </c:pt>
                <c:pt idx="10996">
                  <c:v>183.28333333333333</c:v>
                </c:pt>
                <c:pt idx="10997">
                  <c:v>183.3</c:v>
                </c:pt>
                <c:pt idx="10998">
                  <c:v>183.31666666666666</c:v>
                </c:pt>
                <c:pt idx="10999">
                  <c:v>183.33333333333334</c:v>
                </c:pt>
                <c:pt idx="11000">
                  <c:v>183.35</c:v>
                </c:pt>
                <c:pt idx="11001">
                  <c:v>183.36666666666667</c:v>
                </c:pt>
                <c:pt idx="11002">
                  <c:v>183.38333333333333</c:v>
                </c:pt>
                <c:pt idx="11003">
                  <c:v>183.4</c:v>
                </c:pt>
                <c:pt idx="11004">
                  <c:v>183.41666666666666</c:v>
                </c:pt>
                <c:pt idx="11005">
                  <c:v>183.43333333333334</c:v>
                </c:pt>
                <c:pt idx="11006">
                  <c:v>183.45</c:v>
                </c:pt>
                <c:pt idx="11007">
                  <c:v>183.46666666666667</c:v>
                </c:pt>
                <c:pt idx="11008">
                  <c:v>183.48333333333332</c:v>
                </c:pt>
                <c:pt idx="11009">
                  <c:v>183.5</c:v>
                </c:pt>
                <c:pt idx="11010">
                  <c:v>183.51666666666668</c:v>
                </c:pt>
                <c:pt idx="11011">
                  <c:v>183.53333333333333</c:v>
                </c:pt>
                <c:pt idx="11012">
                  <c:v>183.55</c:v>
                </c:pt>
                <c:pt idx="11013">
                  <c:v>183.56666666666666</c:v>
                </c:pt>
                <c:pt idx="11014">
                  <c:v>183.58333333333334</c:v>
                </c:pt>
                <c:pt idx="11015">
                  <c:v>183.6</c:v>
                </c:pt>
                <c:pt idx="11016">
                  <c:v>183.61666666666667</c:v>
                </c:pt>
                <c:pt idx="11017">
                  <c:v>183.63333333333333</c:v>
                </c:pt>
                <c:pt idx="11018">
                  <c:v>183.65</c:v>
                </c:pt>
                <c:pt idx="11019">
                  <c:v>183.66666666666666</c:v>
                </c:pt>
                <c:pt idx="11020">
                  <c:v>183.68333333333334</c:v>
                </c:pt>
                <c:pt idx="11021">
                  <c:v>183.7</c:v>
                </c:pt>
                <c:pt idx="11022">
                  <c:v>183.71666666666667</c:v>
                </c:pt>
                <c:pt idx="11023">
                  <c:v>183.73333333333332</c:v>
                </c:pt>
                <c:pt idx="11024">
                  <c:v>183.75</c:v>
                </c:pt>
                <c:pt idx="11025">
                  <c:v>183.76666666666668</c:v>
                </c:pt>
                <c:pt idx="11026">
                  <c:v>183.78333333333333</c:v>
                </c:pt>
                <c:pt idx="11027">
                  <c:v>183.8</c:v>
                </c:pt>
                <c:pt idx="11028">
                  <c:v>183.81666666666666</c:v>
                </c:pt>
                <c:pt idx="11029">
                  <c:v>183.83333333333334</c:v>
                </c:pt>
                <c:pt idx="11030">
                  <c:v>183.85</c:v>
                </c:pt>
                <c:pt idx="11031">
                  <c:v>183.86666666666667</c:v>
                </c:pt>
                <c:pt idx="11032">
                  <c:v>183.88333333333333</c:v>
                </c:pt>
                <c:pt idx="11033">
                  <c:v>183.9</c:v>
                </c:pt>
                <c:pt idx="11034">
                  <c:v>183.91666666666666</c:v>
                </c:pt>
                <c:pt idx="11035">
                  <c:v>183.93333333333334</c:v>
                </c:pt>
                <c:pt idx="11036">
                  <c:v>183.95</c:v>
                </c:pt>
                <c:pt idx="11037">
                  <c:v>183.96666666666667</c:v>
                </c:pt>
                <c:pt idx="11038">
                  <c:v>183.98333333333332</c:v>
                </c:pt>
                <c:pt idx="11039">
                  <c:v>184</c:v>
                </c:pt>
                <c:pt idx="11040">
                  <c:v>184.01666666666668</c:v>
                </c:pt>
                <c:pt idx="11041">
                  <c:v>184.03333333333333</c:v>
                </c:pt>
                <c:pt idx="11042">
                  <c:v>184.05</c:v>
                </c:pt>
                <c:pt idx="11043">
                  <c:v>184.06666666666666</c:v>
                </c:pt>
                <c:pt idx="11044">
                  <c:v>184.08333333333334</c:v>
                </c:pt>
                <c:pt idx="11045">
                  <c:v>184.1</c:v>
                </c:pt>
                <c:pt idx="11046">
                  <c:v>184.11666666666667</c:v>
                </c:pt>
                <c:pt idx="11047">
                  <c:v>184.13333333333333</c:v>
                </c:pt>
                <c:pt idx="11048">
                  <c:v>184.15</c:v>
                </c:pt>
                <c:pt idx="11049">
                  <c:v>184.16666666666666</c:v>
                </c:pt>
                <c:pt idx="11050">
                  <c:v>184.18333333333334</c:v>
                </c:pt>
                <c:pt idx="11051">
                  <c:v>184.2</c:v>
                </c:pt>
                <c:pt idx="11052">
                  <c:v>184.21666666666667</c:v>
                </c:pt>
                <c:pt idx="11053">
                  <c:v>184.23333333333332</c:v>
                </c:pt>
                <c:pt idx="11054">
                  <c:v>184.25</c:v>
                </c:pt>
                <c:pt idx="11055">
                  <c:v>184.26666666666668</c:v>
                </c:pt>
                <c:pt idx="11056">
                  <c:v>184.28333333333333</c:v>
                </c:pt>
                <c:pt idx="11057">
                  <c:v>184.3</c:v>
                </c:pt>
                <c:pt idx="11058">
                  <c:v>184.31666666666666</c:v>
                </c:pt>
                <c:pt idx="11059">
                  <c:v>184.33333333333334</c:v>
                </c:pt>
                <c:pt idx="11060">
                  <c:v>184.35</c:v>
                </c:pt>
                <c:pt idx="11061">
                  <c:v>184.36666666666667</c:v>
                </c:pt>
                <c:pt idx="11062">
                  <c:v>184.38333333333333</c:v>
                </c:pt>
                <c:pt idx="11063">
                  <c:v>184.4</c:v>
                </c:pt>
                <c:pt idx="11064">
                  <c:v>184.41666666666666</c:v>
                </c:pt>
                <c:pt idx="11065">
                  <c:v>184.43333333333334</c:v>
                </c:pt>
                <c:pt idx="11066">
                  <c:v>184.45</c:v>
                </c:pt>
                <c:pt idx="11067">
                  <c:v>184.46666666666667</c:v>
                </c:pt>
                <c:pt idx="11068">
                  <c:v>184.48333333333332</c:v>
                </c:pt>
                <c:pt idx="11069">
                  <c:v>184.5</c:v>
                </c:pt>
                <c:pt idx="11070">
                  <c:v>184.51666666666668</c:v>
                </c:pt>
                <c:pt idx="11071">
                  <c:v>184.53333333333333</c:v>
                </c:pt>
                <c:pt idx="11072">
                  <c:v>184.55</c:v>
                </c:pt>
                <c:pt idx="11073">
                  <c:v>184.56666666666666</c:v>
                </c:pt>
                <c:pt idx="11074">
                  <c:v>184.58333333333334</c:v>
                </c:pt>
                <c:pt idx="11075">
                  <c:v>184.6</c:v>
                </c:pt>
                <c:pt idx="11076">
                  <c:v>184.61666666666667</c:v>
                </c:pt>
                <c:pt idx="11077">
                  <c:v>184.63333333333333</c:v>
                </c:pt>
                <c:pt idx="11078">
                  <c:v>184.65</c:v>
                </c:pt>
                <c:pt idx="11079">
                  <c:v>184.66666666666666</c:v>
                </c:pt>
                <c:pt idx="11080">
                  <c:v>184.68333333333334</c:v>
                </c:pt>
                <c:pt idx="11081">
                  <c:v>184.7</c:v>
                </c:pt>
                <c:pt idx="11082">
                  <c:v>184.71666666666667</c:v>
                </c:pt>
                <c:pt idx="11083">
                  <c:v>184.73333333333332</c:v>
                </c:pt>
                <c:pt idx="11084">
                  <c:v>184.75</c:v>
                </c:pt>
                <c:pt idx="11085">
                  <c:v>184.76666666666668</c:v>
                </c:pt>
                <c:pt idx="11086">
                  <c:v>184.78333333333333</c:v>
                </c:pt>
                <c:pt idx="11087">
                  <c:v>184.8</c:v>
                </c:pt>
                <c:pt idx="11088">
                  <c:v>184.81666666666666</c:v>
                </c:pt>
                <c:pt idx="11089">
                  <c:v>184.83333333333334</c:v>
                </c:pt>
                <c:pt idx="11090">
                  <c:v>184.85</c:v>
                </c:pt>
                <c:pt idx="11091">
                  <c:v>184.86666666666667</c:v>
                </c:pt>
                <c:pt idx="11092">
                  <c:v>184.88333333333333</c:v>
                </c:pt>
                <c:pt idx="11093">
                  <c:v>184.9</c:v>
                </c:pt>
                <c:pt idx="11094">
                  <c:v>184.91666666666666</c:v>
                </c:pt>
                <c:pt idx="11095">
                  <c:v>184.93333333333334</c:v>
                </c:pt>
                <c:pt idx="11096">
                  <c:v>184.95</c:v>
                </c:pt>
                <c:pt idx="11097">
                  <c:v>184.96666666666667</c:v>
                </c:pt>
                <c:pt idx="11098">
                  <c:v>184.98333333333332</c:v>
                </c:pt>
                <c:pt idx="11099">
                  <c:v>185</c:v>
                </c:pt>
                <c:pt idx="11100">
                  <c:v>185.01666666666668</c:v>
                </c:pt>
                <c:pt idx="11101">
                  <c:v>185.03333333333333</c:v>
                </c:pt>
                <c:pt idx="11102">
                  <c:v>185.05</c:v>
                </c:pt>
                <c:pt idx="11103">
                  <c:v>185.06666666666666</c:v>
                </c:pt>
                <c:pt idx="11104">
                  <c:v>185.08333333333334</c:v>
                </c:pt>
                <c:pt idx="11105">
                  <c:v>185.1</c:v>
                </c:pt>
                <c:pt idx="11106">
                  <c:v>185.11666666666667</c:v>
                </c:pt>
                <c:pt idx="11107">
                  <c:v>185.13333333333333</c:v>
                </c:pt>
                <c:pt idx="11108">
                  <c:v>185.15</c:v>
                </c:pt>
                <c:pt idx="11109">
                  <c:v>185.16666666666666</c:v>
                </c:pt>
                <c:pt idx="11110">
                  <c:v>185.18333333333334</c:v>
                </c:pt>
                <c:pt idx="11111">
                  <c:v>185.2</c:v>
                </c:pt>
                <c:pt idx="11112">
                  <c:v>185.21666666666667</c:v>
                </c:pt>
                <c:pt idx="11113">
                  <c:v>185.23333333333332</c:v>
                </c:pt>
                <c:pt idx="11114">
                  <c:v>185.25</c:v>
                </c:pt>
                <c:pt idx="11115">
                  <c:v>185.26666666666668</c:v>
                </c:pt>
                <c:pt idx="11116">
                  <c:v>185.28333333333333</c:v>
                </c:pt>
                <c:pt idx="11117">
                  <c:v>185.3</c:v>
                </c:pt>
                <c:pt idx="11118">
                  <c:v>185.31666666666666</c:v>
                </c:pt>
                <c:pt idx="11119">
                  <c:v>185.33333333333334</c:v>
                </c:pt>
                <c:pt idx="11120">
                  <c:v>185.35</c:v>
                </c:pt>
                <c:pt idx="11121">
                  <c:v>185.36666666666667</c:v>
                </c:pt>
                <c:pt idx="11122">
                  <c:v>185.38333333333333</c:v>
                </c:pt>
                <c:pt idx="11123">
                  <c:v>185.4</c:v>
                </c:pt>
                <c:pt idx="11124">
                  <c:v>185.41666666666666</c:v>
                </c:pt>
                <c:pt idx="11125">
                  <c:v>185.43333333333334</c:v>
                </c:pt>
                <c:pt idx="11126">
                  <c:v>185.45</c:v>
                </c:pt>
                <c:pt idx="11127">
                  <c:v>185.46666666666667</c:v>
                </c:pt>
                <c:pt idx="11128">
                  <c:v>185.48333333333332</c:v>
                </c:pt>
                <c:pt idx="11129">
                  <c:v>185.5</c:v>
                </c:pt>
                <c:pt idx="11130">
                  <c:v>185.51666666666668</c:v>
                </c:pt>
                <c:pt idx="11131">
                  <c:v>185.53333333333333</c:v>
                </c:pt>
                <c:pt idx="11132">
                  <c:v>185.55</c:v>
                </c:pt>
                <c:pt idx="11133">
                  <c:v>185.56666666666666</c:v>
                </c:pt>
                <c:pt idx="11134">
                  <c:v>185.58333333333334</c:v>
                </c:pt>
                <c:pt idx="11135">
                  <c:v>185.6</c:v>
                </c:pt>
                <c:pt idx="11136">
                  <c:v>185.61666666666667</c:v>
                </c:pt>
                <c:pt idx="11137">
                  <c:v>185.63333333333333</c:v>
                </c:pt>
                <c:pt idx="11138">
                  <c:v>185.65</c:v>
                </c:pt>
                <c:pt idx="11139">
                  <c:v>185.66666666666666</c:v>
                </c:pt>
                <c:pt idx="11140">
                  <c:v>185.68333333333334</c:v>
                </c:pt>
                <c:pt idx="11141">
                  <c:v>185.7</c:v>
                </c:pt>
                <c:pt idx="11142">
                  <c:v>185.71666666666667</c:v>
                </c:pt>
                <c:pt idx="11143">
                  <c:v>185.73333333333332</c:v>
                </c:pt>
                <c:pt idx="11144">
                  <c:v>185.75</c:v>
                </c:pt>
                <c:pt idx="11145">
                  <c:v>185.76666666666668</c:v>
                </c:pt>
                <c:pt idx="11146">
                  <c:v>185.78333333333333</c:v>
                </c:pt>
                <c:pt idx="11147">
                  <c:v>185.8</c:v>
                </c:pt>
                <c:pt idx="11148">
                  <c:v>185.81666666666666</c:v>
                </c:pt>
                <c:pt idx="11149">
                  <c:v>185.83333333333334</c:v>
                </c:pt>
                <c:pt idx="11150">
                  <c:v>185.85</c:v>
                </c:pt>
                <c:pt idx="11151">
                  <c:v>185.86666666666667</c:v>
                </c:pt>
                <c:pt idx="11152">
                  <c:v>185.88333333333333</c:v>
                </c:pt>
                <c:pt idx="11153">
                  <c:v>185.9</c:v>
                </c:pt>
                <c:pt idx="11154">
                  <c:v>185.91666666666666</c:v>
                </c:pt>
                <c:pt idx="11155">
                  <c:v>185.93333333333334</c:v>
                </c:pt>
                <c:pt idx="11156">
                  <c:v>185.95</c:v>
                </c:pt>
                <c:pt idx="11157">
                  <c:v>185.96666666666667</c:v>
                </c:pt>
                <c:pt idx="11158">
                  <c:v>185.98333333333332</c:v>
                </c:pt>
                <c:pt idx="11159">
                  <c:v>186</c:v>
                </c:pt>
                <c:pt idx="11160">
                  <c:v>186.01666666666668</c:v>
                </c:pt>
                <c:pt idx="11161">
                  <c:v>186.03333333333333</c:v>
                </c:pt>
                <c:pt idx="11162">
                  <c:v>186.05</c:v>
                </c:pt>
                <c:pt idx="11163">
                  <c:v>186.06666666666666</c:v>
                </c:pt>
                <c:pt idx="11164">
                  <c:v>186.08333333333334</c:v>
                </c:pt>
                <c:pt idx="11165">
                  <c:v>186.1</c:v>
                </c:pt>
                <c:pt idx="11166">
                  <c:v>186.11666666666667</c:v>
                </c:pt>
                <c:pt idx="11167">
                  <c:v>186.13333333333333</c:v>
                </c:pt>
                <c:pt idx="11168">
                  <c:v>186.15</c:v>
                </c:pt>
                <c:pt idx="11169">
                  <c:v>186.16666666666666</c:v>
                </c:pt>
                <c:pt idx="11170">
                  <c:v>186.18333333333334</c:v>
                </c:pt>
                <c:pt idx="11171">
                  <c:v>186.2</c:v>
                </c:pt>
                <c:pt idx="11172">
                  <c:v>186.21666666666667</c:v>
                </c:pt>
                <c:pt idx="11173">
                  <c:v>186.23333333333332</c:v>
                </c:pt>
                <c:pt idx="11174">
                  <c:v>186.25</c:v>
                </c:pt>
                <c:pt idx="11175">
                  <c:v>186.26666666666668</c:v>
                </c:pt>
                <c:pt idx="11176">
                  <c:v>186.28333333333333</c:v>
                </c:pt>
                <c:pt idx="11177">
                  <c:v>186.3</c:v>
                </c:pt>
                <c:pt idx="11178">
                  <c:v>186.31666666666666</c:v>
                </c:pt>
                <c:pt idx="11179">
                  <c:v>186.33333333333334</c:v>
                </c:pt>
                <c:pt idx="11180">
                  <c:v>186.35</c:v>
                </c:pt>
                <c:pt idx="11181">
                  <c:v>186.36666666666667</c:v>
                </c:pt>
                <c:pt idx="11182">
                  <c:v>186.38333333333333</c:v>
                </c:pt>
                <c:pt idx="11183">
                  <c:v>186.4</c:v>
                </c:pt>
                <c:pt idx="11184">
                  <c:v>186.41666666666666</c:v>
                </c:pt>
                <c:pt idx="11185">
                  <c:v>186.43333333333334</c:v>
                </c:pt>
                <c:pt idx="11186">
                  <c:v>186.45</c:v>
                </c:pt>
                <c:pt idx="11187">
                  <c:v>186.46666666666667</c:v>
                </c:pt>
                <c:pt idx="11188">
                  <c:v>186.48333333333332</c:v>
                </c:pt>
                <c:pt idx="11189">
                  <c:v>186.5</c:v>
                </c:pt>
                <c:pt idx="11190">
                  <c:v>186.51666666666668</c:v>
                </c:pt>
                <c:pt idx="11191">
                  <c:v>186.53333333333333</c:v>
                </c:pt>
                <c:pt idx="11192">
                  <c:v>186.55</c:v>
                </c:pt>
                <c:pt idx="11193">
                  <c:v>186.56666666666666</c:v>
                </c:pt>
                <c:pt idx="11194">
                  <c:v>186.58333333333334</c:v>
                </c:pt>
                <c:pt idx="11195">
                  <c:v>186.6</c:v>
                </c:pt>
                <c:pt idx="11196">
                  <c:v>186.61666666666667</c:v>
                </c:pt>
                <c:pt idx="11197">
                  <c:v>186.63333333333333</c:v>
                </c:pt>
                <c:pt idx="11198">
                  <c:v>186.65</c:v>
                </c:pt>
                <c:pt idx="11199">
                  <c:v>186.66666666666666</c:v>
                </c:pt>
                <c:pt idx="11200">
                  <c:v>186.68333333333334</c:v>
                </c:pt>
                <c:pt idx="11201">
                  <c:v>186.7</c:v>
                </c:pt>
                <c:pt idx="11202">
                  <c:v>186.71666666666667</c:v>
                </c:pt>
                <c:pt idx="11203">
                  <c:v>186.73333333333332</c:v>
                </c:pt>
                <c:pt idx="11204">
                  <c:v>186.75</c:v>
                </c:pt>
                <c:pt idx="11205">
                  <c:v>186.76666666666668</c:v>
                </c:pt>
                <c:pt idx="11206">
                  <c:v>186.78333333333333</c:v>
                </c:pt>
                <c:pt idx="11207">
                  <c:v>186.8</c:v>
                </c:pt>
                <c:pt idx="11208">
                  <c:v>186.81666666666666</c:v>
                </c:pt>
                <c:pt idx="11209">
                  <c:v>186.83333333333334</c:v>
                </c:pt>
                <c:pt idx="11210">
                  <c:v>186.85</c:v>
                </c:pt>
                <c:pt idx="11211">
                  <c:v>186.86666666666667</c:v>
                </c:pt>
                <c:pt idx="11212">
                  <c:v>186.88333333333333</c:v>
                </c:pt>
                <c:pt idx="11213">
                  <c:v>186.9</c:v>
                </c:pt>
                <c:pt idx="11214">
                  <c:v>186.91666666666666</c:v>
                </c:pt>
                <c:pt idx="11215">
                  <c:v>186.93333333333334</c:v>
                </c:pt>
                <c:pt idx="11216">
                  <c:v>186.95</c:v>
                </c:pt>
                <c:pt idx="11217">
                  <c:v>186.96666666666667</c:v>
                </c:pt>
                <c:pt idx="11218">
                  <c:v>186.98333333333332</c:v>
                </c:pt>
                <c:pt idx="11219">
                  <c:v>187</c:v>
                </c:pt>
                <c:pt idx="11220">
                  <c:v>187.01666666666668</c:v>
                </c:pt>
                <c:pt idx="11221">
                  <c:v>187.03333333333333</c:v>
                </c:pt>
                <c:pt idx="11222">
                  <c:v>187.05</c:v>
                </c:pt>
                <c:pt idx="11223">
                  <c:v>187.06666666666666</c:v>
                </c:pt>
                <c:pt idx="11224">
                  <c:v>187.08333333333334</c:v>
                </c:pt>
                <c:pt idx="11225">
                  <c:v>187.1</c:v>
                </c:pt>
                <c:pt idx="11226">
                  <c:v>187.11666666666667</c:v>
                </c:pt>
                <c:pt idx="11227">
                  <c:v>187.13333333333333</c:v>
                </c:pt>
                <c:pt idx="11228">
                  <c:v>187.15</c:v>
                </c:pt>
                <c:pt idx="11229">
                  <c:v>187.16666666666666</c:v>
                </c:pt>
                <c:pt idx="11230">
                  <c:v>187.18333333333334</c:v>
                </c:pt>
                <c:pt idx="11231">
                  <c:v>187.2</c:v>
                </c:pt>
                <c:pt idx="11232">
                  <c:v>187.21666666666667</c:v>
                </c:pt>
                <c:pt idx="11233">
                  <c:v>187.23333333333332</c:v>
                </c:pt>
                <c:pt idx="11234">
                  <c:v>187.25</c:v>
                </c:pt>
                <c:pt idx="11235">
                  <c:v>187.26666666666668</c:v>
                </c:pt>
                <c:pt idx="11236">
                  <c:v>187.28333333333333</c:v>
                </c:pt>
                <c:pt idx="11237">
                  <c:v>187.3</c:v>
                </c:pt>
                <c:pt idx="11238">
                  <c:v>187.31666666666666</c:v>
                </c:pt>
                <c:pt idx="11239">
                  <c:v>187.33333333333334</c:v>
                </c:pt>
                <c:pt idx="11240">
                  <c:v>187.35</c:v>
                </c:pt>
                <c:pt idx="11241">
                  <c:v>187.36666666666667</c:v>
                </c:pt>
                <c:pt idx="11242">
                  <c:v>187.38333333333333</c:v>
                </c:pt>
                <c:pt idx="11243">
                  <c:v>187.4</c:v>
                </c:pt>
                <c:pt idx="11244">
                  <c:v>187.41666666666666</c:v>
                </c:pt>
                <c:pt idx="11245">
                  <c:v>187.43333333333334</c:v>
                </c:pt>
                <c:pt idx="11246">
                  <c:v>187.45</c:v>
                </c:pt>
                <c:pt idx="11247">
                  <c:v>187.46666666666667</c:v>
                </c:pt>
                <c:pt idx="11248">
                  <c:v>187.48333333333332</c:v>
                </c:pt>
                <c:pt idx="11249">
                  <c:v>187.5</c:v>
                </c:pt>
                <c:pt idx="11250">
                  <c:v>187.51666666666668</c:v>
                </c:pt>
                <c:pt idx="11251">
                  <c:v>187.53333333333333</c:v>
                </c:pt>
                <c:pt idx="11252">
                  <c:v>187.55</c:v>
                </c:pt>
                <c:pt idx="11253">
                  <c:v>187.56666666666666</c:v>
                </c:pt>
                <c:pt idx="11254">
                  <c:v>187.58333333333334</c:v>
                </c:pt>
                <c:pt idx="11255">
                  <c:v>187.6</c:v>
                </c:pt>
                <c:pt idx="11256">
                  <c:v>187.61666666666667</c:v>
                </c:pt>
                <c:pt idx="11257">
                  <c:v>187.63333333333333</c:v>
                </c:pt>
                <c:pt idx="11258">
                  <c:v>187.65</c:v>
                </c:pt>
                <c:pt idx="11259">
                  <c:v>187.66666666666666</c:v>
                </c:pt>
                <c:pt idx="11260">
                  <c:v>187.68333333333334</c:v>
                </c:pt>
                <c:pt idx="11261">
                  <c:v>187.7</c:v>
                </c:pt>
                <c:pt idx="11262">
                  <c:v>187.71666666666667</c:v>
                </c:pt>
                <c:pt idx="11263">
                  <c:v>187.73333333333332</c:v>
                </c:pt>
                <c:pt idx="11264">
                  <c:v>187.75</c:v>
                </c:pt>
                <c:pt idx="11265">
                  <c:v>187.76666666666668</c:v>
                </c:pt>
                <c:pt idx="11266">
                  <c:v>187.78333333333333</c:v>
                </c:pt>
                <c:pt idx="11267">
                  <c:v>187.8</c:v>
                </c:pt>
                <c:pt idx="11268">
                  <c:v>187.81666666666666</c:v>
                </c:pt>
                <c:pt idx="11269">
                  <c:v>187.83333333333334</c:v>
                </c:pt>
                <c:pt idx="11270">
                  <c:v>187.85</c:v>
                </c:pt>
                <c:pt idx="11271">
                  <c:v>187.86666666666667</c:v>
                </c:pt>
                <c:pt idx="11272">
                  <c:v>187.88333333333333</c:v>
                </c:pt>
                <c:pt idx="11273">
                  <c:v>187.9</c:v>
                </c:pt>
                <c:pt idx="11274">
                  <c:v>187.91666666666666</c:v>
                </c:pt>
                <c:pt idx="11275">
                  <c:v>187.93333333333334</c:v>
                </c:pt>
                <c:pt idx="11276">
                  <c:v>187.95</c:v>
                </c:pt>
                <c:pt idx="11277">
                  <c:v>187.96666666666667</c:v>
                </c:pt>
                <c:pt idx="11278">
                  <c:v>187.98333333333332</c:v>
                </c:pt>
                <c:pt idx="11279">
                  <c:v>188</c:v>
                </c:pt>
                <c:pt idx="11280">
                  <c:v>188.01666666666668</c:v>
                </c:pt>
                <c:pt idx="11281">
                  <c:v>188.03333333333333</c:v>
                </c:pt>
                <c:pt idx="11282">
                  <c:v>188.05</c:v>
                </c:pt>
                <c:pt idx="11283">
                  <c:v>188.06666666666666</c:v>
                </c:pt>
                <c:pt idx="11284">
                  <c:v>188.08333333333334</c:v>
                </c:pt>
                <c:pt idx="11285">
                  <c:v>188.1</c:v>
                </c:pt>
                <c:pt idx="11286">
                  <c:v>188.11666666666667</c:v>
                </c:pt>
                <c:pt idx="11287">
                  <c:v>188.13333333333333</c:v>
                </c:pt>
                <c:pt idx="11288">
                  <c:v>188.15</c:v>
                </c:pt>
                <c:pt idx="11289">
                  <c:v>188.16666666666666</c:v>
                </c:pt>
                <c:pt idx="11290">
                  <c:v>188.18333333333334</c:v>
                </c:pt>
                <c:pt idx="11291">
                  <c:v>188.2</c:v>
                </c:pt>
                <c:pt idx="11292">
                  <c:v>188.21666666666667</c:v>
                </c:pt>
                <c:pt idx="11293">
                  <c:v>188.23333333333332</c:v>
                </c:pt>
                <c:pt idx="11294">
                  <c:v>188.25</c:v>
                </c:pt>
                <c:pt idx="11295">
                  <c:v>188.26666666666668</c:v>
                </c:pt>
                <c:pt idx="11296">
                  <c:v>188.28333333333333</c:v>
                </c:pt>
                <c:pt idx="11297">
                  <c:v>188.3</c:v>
                </c:pt>
                <c:pt idx="11298">
                  <c:v>188.31666666666666</c:v>
                </c:pt>
                <c:pt idx="11299">
                  <c:v>188.33333333333334</c:v>
                </c:pt>
                <c:pt idx="11300">
                  <c:v>188.35</c:v>
                </c:pt>
                <c:pt idx="11301">
                  <c:v>188.36666666666667</c:v>
                </c:pt>
                <c:pt idx="11302">
                  <c:v>188.38333333333333</c:v>
                </c:pt>
                <c:pt idx="11303">
                  <c:v>188.4</c:v>
                </c:pt>
                <c:pt idx="11304">
                  <c:v>188.41666666666666</c:v>
                </c:pt>
                <c:pt idx="11305">
                  <c:v>188.43333333333334</c:v>
                </c:pt>
                <c:pt idx="11306">
                  <c:v>188.45</c:v>
                </c:pt>
                <c:pt idx="11307">
                  <c:v>188.46666666666667</c:v>
                </c:pt>
                <c:pt idx="11308">
                  <c:v>188.48333333333332</c:v>
                </c:pt>
                <c:pt idx="11309">
                  <c:v>188.5</c:v>
                </c:pt>
                <c:pt idx="11310">
                  <c:v>188.51666666666668</c:v>
                </c:pt>
                <c:pt idx="11311">
                  <c:v>188.53333333333333</c:v>
                </c:pt>
                <c:pt idx="11312">
                  <c:v>188.55</c:v>
                </c:pt>
                <c:pt idx="11313">
                  <c:v>188.56666666666666</c:v>
                </c:pt>
                <c:pt idx="11314">
                  <c:v>188.58333333333334</c:v>
                </c:pt>
                <c:pt idx="11315">
                  <c:v>188.6</c:v>
                </c:pt>
                <c:pt idx="11316">
                  <c:v>188.61666666666667</c:v>
                </c:pt>
                <c:pt idx="11317">
                  <c:v>188.63333333333333</c:v>
                </c:pt>
                <c:pt idx="11318">
                  <c:v>188.65</c:v>
                </c:pt>
                <c:pt idx="11319">
                  <c:v>188.66666666666666</c:v>
                </c:pt>
                <c:pt idx="11320">
                  <c:v>188.68333333333334</c:v>
                </c:pt>
                <c:pt idx="11321">
                  <c:v>188.7</c:v>
                </c:pt>
                <c:pt idx="11322">
                  <c:v>188.71666666666667</c:v>
                </c:pt>
                <c:pt idx="11323">
                  <c:v>188.73333333333332</c:v>
                </c:pt>
                <c:pt idx="11324">
                  <c:v>188.75</c:v>
                </c:pt>
                <c:pt idx="11325">
                  <c:v>188.76666666666668</c:v>
                </c:pt>
                <c:pt idx="11326">
                  <c:v>188.78333333333333</c:v>
                </c:pt>
                <c:pt idx="11327">
                  <c:v>188.8</c:v>
                </c:pt>
                <c:pt idx="11328">
                  <c:v>188.81666666666666</c:v>
                </c:pt>
                <c:pt idx="11329">
                  <c:v>188.83333333333334</c:v>
                </c:pt>
                <c:pt idx="11330">
                  <c:v>188.85</c:v>
                </c:pt>
                <c:pt idx="11331">
                  <c:v>188.86666666666667</c:v>
                </c:pt>
                <c:pt idx="11332">
                  <c:v>188.88333333333333</c:v>
                </c:pt>
                <c:pt idx="11333">
                  <c:v>188.9</c:v>
                </c:pt>
                <c:pt idx="11334">
                  <c:v>188.91666666666666</c:v>
                </c:pt>
                <c:pt idx="11335">
                  <c:v>188.93333333333334</c:v>
                </c:pt>
                <c:pt idx="11336">
                  <c:v>188.95</c:v>
                </c:pt>
                <c:pt idx="11337">
                  <c:v>188.96666666666667</c:v>
                </c:pt>
                <c:pt idx="11338">
                  <c:v>188.98333333333332</c:v>
                </c:pt>
                <c:pt idx="11339">
                  <c:v>189</c:v>
                </c:pt>
                <c:pt idx="11340">
                  <c:v>189.01666666666668</c:v>
                </c:pt>
                <c:pt idx="11341">
                  <c:v>189.03333333333333</c:v>
                </c:pt>
                <c:pt idx="11342">
                  <c:v>189.05</c:v>
                </c:pt>
                <c:pt idx="11343">
                  <c:v>189.06666666666666</c:v>
                </c:pt>
                <c:pt idx="11344">
                  <c:v>189.08333333333334</c:v>
                </c:pt>
                <c:pt idx="11345">
                  <c:v>189.1</c:v>
                </c:pt>
                <c:pt idx="11346">
                  <c:v>189.11666666666667</c:v>
                </c:pt>
                <c:pt idx="11347">
                  <c:v>189.13333333333333</c:v>
                </c:pt>
                <c:pt idx="11348">
                  <c:v>189.15</c:v>
                </c:pt>
                <c:pt idx="11349">
                  <c:v>189.16666666666666</c:v>
                </c:pt>
                <c:pt idx="11350">
                  <c:v>189.18333333333334</c:v>
                </c:pt>
                <c:pt idx="11351">
                  <c:v>189.2</c:v>
                </c:pt>
                <c:pt idx="11352">
                  <c:v>189.21666666666667</c:v>
                </c:pt>
                <c:pt idx="11353">
                  <c:v>189.23333333333332</c:v>
                </c:pt>
                <c:pt idx="11354">
                  <c:v>189.25</c:v>
                </c:pt>
                <c:pt idx="11355">
                  <c:v>189.26666666666668</c:v>
                </c:pt>
                <c:pt idx="11356">
                  <c:v>189.28333333333333</c:v>
                </c:pt>
                <c:pt idx="11357">
                  <c:v>189.3</c:v>
                </c:pt>
                <c:pt idx="11358">
                  <c:v>189.31666666666666</c:v>
                </c:pt>
                <c:pt idx="11359">
                  <c:v>189.33333333333334</c:v>
                </c:pt>
                <c:pt idx="11360">
                  <c:v>189.35</c:v>
                </c:pt>
                <c:pt idx="11361">
                  <c:v>189.36666666666667</c:v>
                </c:pt>
                <c:pt idx="11362">
                  <c:v>189.38333333333333</c:v>
                </c:pt>
                <c:pt idx="11363">
                  <c:v>189.4</c:v>
                </c:pt>
                <c:pt idx="11364">
                  <c:v>189.41666666666666</c:v>
                </c:pt>
                <c:pt idx="11365">
                  <c:v>189.43333333333334</c:v>
                </c:pt>
                <c:pt idx="11366">
                  <c:v>189.45</c:v>
                </c:pt>
                <c:pt idx="11367">
                  <c:v>189.46666666666667</c:v>
                </c:pt>
                <c:pt idx="11368">
                  <c:v>189.48333333333332</c:v>
                </c:pt>
                <c:pt idx="11369">
                  <c:v>189.5</c:v>
                </c:pt>
                <c:pt idx="11370">
                  <c:v>189.51666666666668</c:v>
                </c:pt>
                <c:pt idx="11371">
                  <c:v>189.53333333333333</c:v>
                </c:pt>
                <c:pt idx="11372">
                  <c:v>189.55</c:v>
                </c:pt>
                <c:pt idx="11373">
                  <c:v>189.56666666666666</c:v>
                </c:pt>
                <c:pt idx="11374">
                  <c:v>189.58333333333334</c:v>
                </c:pt>
                <c:pt idx="11375">
                  <c:v>189.6</c:v>
                </c:pt>
                <c:pt idx="11376">
                  <c:v>189.61666666666667</c:v>
                </c:pt>
                <c:pt idx="11377">
                  <c:v>189.63333333333333</c:v>
                </c:pt>
                <c:pt idx="11378">
                  <c:v>189.65</c:v>
                </c:pt>
                <c:pt idx="11379">
                  <c:v>189.66666666666666</c:v>
                </c:pt>
                <c:pt idx="11380">
                  <c:v>189.68333333333334</c:v>
                </c:pt>
                <c:pt idx="11381">
                  <c:v>189.7</c:v>
                </c:pt>
                <c:pt idx="11382">
                  <c:v>189.71666666666667</c:v>
                </c:pt>
                <c:pt idx="11383">
                  <c:v>189.73333333333332</c:v>
                </c:pt>
                <c:pt idx="11384">
                  <c:v>189.75</c:v>
                </c:pt>
                <c:pt idx="11385">
                  <c:v>189.76666666666668</c:v>
                </c:pt>
                <c:pt idx="11386">
                  <c:v>189.78333333333333</c:v>
                </c:pt>
                <c:pt idx="11387">
                  <c:v>189.8</c:v>
                </c:pt>
                <c:pt idx="11388">
                  <c:v>189.81666666666666</c:v>
                </c:pt>
                <c:pt idx="11389">
                  <c:v>189.83333333333334</c:v>
                </c:pt>
                <c:pt idx="11390">
                  <c:v>189.85</c:v>
                </c:pt>
                <c:pt idx="11391">
                  <c:v>189.86666666666667</c:v>
                </c:pt>
                <c:pt idx="11392">
                  <c:v>189.88333333333333</c:v>
                </c:pt>
                <c:pt idx="11393">
                  <c:v>189.9</c:v>
                </c:pt>
                <c:pt idx="11394">
                  <c:v>189.91666666666666</c:v>
                </c:pt>
                <c:pt idx="11395">
                  <c:v>189.93333333333334</c:v>
                </c:pt>
                <c:pt idx="11396">
                  <c:v>189.95</c:v>
                </c:pt>
                <c:pt idx="11397">
                  <c:v>189.96666666666667</c:v>
                </c:pt>
                <c:pt idx="11398">
                  <c:v>189.98333333333332</c:v>
                </c:pt>
                <c:pt idx="11399">
                  <c:v>190</c:v>
                </c:pt>
                <c:pt idx="11400">
                  <c:v>190.01666666666668</c:v>
                </c:pt>
              </c:numCache>
            </c:numRef>
          </c:xVal>
          <c:yVal>
            <c:numRef>
              <c:f>Sheet1!$AC$3:$AC$11404</c:f>
              <c:numCache>
                <c:formatCode>General</c:formatCode>
                <c:ptCount val="1140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4807724</c:v>
                </c:pt>
                <c:pt idx="255">
                  <c:v>6274699.5</c:v>
                </c:pt>
                <c:pt idx="256">
                  <c:v>7676449.0999999996</c:v>
                </c:pt>
                <c:pt idx="257">
                  <c:v>5641147.5</c:v>
                </c:pt>
                <c:pt idx="258">
                  <c:v>4759754</c:v>
                </c:pt>
                <c:pt idx="259">
                  <c:v>3113371.1</c:v>
                </c:pt>
                <c:pt idx="260">
                  <c:v>2275397.4</c:v>
                </c:pt>
                <c:pt idx="261">
                  <c:v>2186751.59</c:v>
                </c:pt>
                <c:pt idx="262">
                  <c:v>2380620.9</c:v>
                </c:pt>
                <c:pt idx="263">
                  <c:v>3877102.3</c:v>
                </c:pt>
                <c:pt idx="264">
                  <c:v>5035163.4000000004</c:v>
                </c:pt>
                <c:pt idx="265">
                  <c:v>3471560.5</c:v>
                </c:pt>
                <c:pt idx="266">
                  <c:v>2936860.3200000003</c:v>
                </c:pt>
                <c:pt idx="267">
                  <c:v>3016446.9</c:v>
                </c:pt>
                <c:pt idx="268">
                  <c:v>2960961.9699999997</c:v>
                </c:pt>
                <c:pt idx="269">
                  <c:v>3248492.4</c:v>
                </c:pt>
                <c:pt idx="270">
                  <c:v>3500275.2</c:v>
                </c:pt>
                <c:pt idx="271">
                  <c:v>8347826</c:v>
                </c:pt>
                <c:pt idx="272">
                  <c:v>12359843</c:v>
                </c:pt>
                <c:pt idx="273">
                  <c:v>13159770</c:v>
                </c:pt>
                <c:pt idx="274">
                  <c:v>11583345</c:v>
                </c:pt>
                <c:pt idx="275">
                  <c:v>6880777</c:v>
                </c:pt>
                <c:pt idx="276">
                  <c:v>5831644.5999999996</c:v>
                </c:pt>
                <c:pt idx="277">
                  <c:v>5861390.2999999998</c:v>
                </c:pt>
                <c:pt idx="278">
                  <c:v>8777150</c:v>
                </c:pt>
                <c:pt idx="279">
                  <c:v>7685628.5</c:v>
                </c:pt>
                <c:pt idx="280">
                  <c:v>6463085</c:v>
                </c:pt>
                <c:pt idx="281">
                  <c:v>4024684.4</c:v>
                </c:pt>
                <c:pt idx="282">
                  <c:v>3277040.3</c:v>
                </c:pt>
                <c:pt idx="283">
                  <c:v>2988526.65</c:v>
                </c:pt>
                <c:pt idx="284">
                  <c:v>3065160.37</c:v>
                </c:pt>
                <c:pt idx="285">
                  <c:v>3138329.23</c:v>
                </c:pt>
                <c:pt idx="286">
                  <c:v>2968831</c:v>
                </c:pt>
                <c:pt idx="287">
                  <c:v>2753393.5</c:v>
                </c:pt>
                <c:pt idx="288">
                  <c:v>4422089.2</c:v>
                </c:pt>
                <c:pt idx="289">
                  <c:v>5703713.5999999996</c:v>
                </c:pt>
                <c:pt idx="290">
                  <c:v>10413244</c:v>
                </c:pt>
                <c:pt idx="291">
                  <c:v>9877778</c:v>
                </c:pt>
                <c:pt idx="292">
                  <c:v>14477296</c:v>
                </c:pt>
                <c:pt idx="293">
                  <c:v>13170496</c:v>
                </c:pt>
                <c:pt idx="294">
                  <c:v>11763812.4</c:v>
                </c:pt>
                <c:pt idx="295">
                  <c:v>13173522</c:v>
                </c:pt>
                <c:pt idx="296">
                  <c:v>6153643</c:v>
                </c:pt>
                <c:pt idx="297">
                  <c:v>4487551.5999999996</c:v>
                </c:pt>
                <c:pt idx="298">
                  <c:v>3164589.2</c:v>
                </c:pt>
                <c:pt idx="299">
                  <c:v>3850544.2</c:v>
                </c:pt>
                <c:pt idx="300">
                  <c:v>4156844.7</c:v>
                </c:pt>
                <c:pt idx="301">
                  <c:v>6145798</c:v>
                </c:pt>
                <c:pt idx="302">
                  <c:v>9070211.5999999996</c:v>
                </c:pt>
                <c:pt idx="303">
                  <c:v>10611227.800000001</c:v>
                </c:pt>
                <c:pt idx="304">
                  <c:v>6634852</c:v>
                </c:pt>
                <c:pt idx="305">
                  <c:v>3477816.5</c:v>
                </c:pt>
                <c:pt idx="306">
                  <c:v>3328203.8</c:v>
                </c:pt>
                <c:pt idx="307">
                  <c:v>4513682.2</c:v>
                </c:pt>
                <c:pt idx="308">
                  <c:v>5535282.2000000002</c:v>
                </c:pt>
                <c:pt idx="309">
                  <c:v>6722390</c:v>
                </c:pt>
                <c:pt idx="310">
                  <c:v>6017752</c:v>
                </c:pt>
                <c:pt idx="311">
                  <c:v>4726586</c:v>
                </c:pt>
                <c:pt idx="312">
                  <c:v>7460267.2000000002</c:v>
                </c:pt>
                <c:pt idx="313">
                  <c:v>7437311.2999999998</c:v>
                </c:pt>
                <c:pt idx="314">
                  <c:v>8972579</c:v>
                </c:pt>
                <c:pt idx="315">
                  <c:v>10959742.199999999</c:v>
                </c:pt>
                <c:pt idx="316">
                  <c:v>6463934</c:v>
                </c:pt>
                <c:pt idx="317">
                  <c:v>3509019.5</c:v>
                </c:pt>
                <c:pt idx="318">
                  <c:v>2906581.83</c:v>
                </c:pt>
                <c:pt idx="319">
                  <c:v>3023654.55</c:v>
                </c:pt>
                <c:pt idx="320">
                  <c:v>3712376.6</c:v>
                </c:pt>
                <c:pt idx="321">
                  <c:v>4992053.07</c:v>
                </c:pt>
                <c:pt idx="322">
                  <c:v>4430398.9000000004</c:v>
                </c:pt>
                <c:pt idx="323">
                  <c:v>5101371</c:v>
                </c:pt>
                <c:pt idx="324">
                  <c:v>4657032.5</c:v>
                </c:pt>
                <c:pt idx="325">
                  <c:v>5867464</c:v>
                </c:pt>
                <c:pt idx="326">
                  <c:v>6045106.7000000002</c:v>
                </c:pt>
                <c:pt idx="327">
                  <c:v>4885836.3</c:v>
                </c:pt>
                <c:pt idx="328">
                  <c:v>7178665</c:v>
                </c:pt>
                <c:pt idx="329">
                  <c:v>4454791</c:v>
                </c:pt>
                <c:pt idx="330">
                  <c:v>2997668.7</c:v>
                </c:pt>
                <c:pt idx="331">
                  <c:v>2988754.74</c:v>
                </c:pt>
                <c:pt idx="332">
                  <c:v>7453501</c:v>
                </c:pt>
                <c:pt idx="333">
                  <c:v>10757208</c:v>
                </c:pt>
                <c:pt idx="334">
                  <c:v>4599290.0999999996</c:v>
                </c:pt>
                <c:pt idx="335">
                  <c:v>10477083</c:v>
                </c:pt>
                <c:pt idx="336">
                  <c:v>15058530</c:v>
                </c:pt>
                <c:pt idx="337">
                  <c:v>8954842</c:v>
                </c:pt>
                <c:pt idx="338">
                  <c:v>6875416</c:v>
                </c:pt>
                <c:pt idx="339">
                  <c:v>9993426</c:v>
                </c:pt>
                <c:pt idx="340">
                  <c:v>8065141</c:v>
                </c:pt>
                <c:pt idx="341">
                  <c:v>7374496</c:v>
                </c:pt>
                <c:pt idx="342">
                  <c:v>12053692</c:v>
                </c:pt>
                <c:pt idx="343">
                  <c:v>11389927</c:v>
                </c:pt>
                <c:pt idx="344">
                  <c:v>7126833.0999999996</c:v>
                </c:pt>
                <c:pt idx="345">
                  <c:v>9363684</c:v>
                </c:pt>
                <c:pt idx="346">
                  <c:v>5895091</c:v>
                </c:pt>
                <c:pt idx="347">
                  <c:v>3227650.0779999997</c:v>
                </c:pt>
                <c:pt idx="348">
                  <c:v>3775927</c:v>
                </c:pt>
                <c:pt idx="349">
                  <c:v>5940102.5999999996</c:v>
                </c:pt>
                <c:pt idx="350">
                  <c:v>6102039.7000000002</c:v>
                </c:pt>
                <c:pt idx="351">
                  <c:v>6679009</c:v>
                </c:pt>
                <c:pt idx="352">
                  <c:v>6963896.5999999996</c:v>
                </c:pt>
                <c:pt idx="353">
                  <c:v>7041646</c:v>
                </c:pt>
                <c:pt idx="354">
                  <c:v>8877054</c:v>
                </c:pt>
                <c:pt idx="355">
                  <c:v>12362351.25</c:v>
                </c:pt>
                <c:pt idx="356">
                  <c:v>10433014</c:v>
                </c:pt>
                <c:pt idx="357">
                  <c:v>6314789</c:v>
                </c:pt>
                <c:pt idx="358">
                  <c:v>4481702</c:v>
                </c:pt>
                <c:pt idx="359">
                  <c:v>5223233.5999999996</c:v>
                </c:pt>
                <c:pt idx="360">
                  <c:v>3313390.1</c:v>
                </c:pt>
                <c:pt idx="361">
                  <c:v>3424777.1</c:v>
                </c:pt>
                <c:pt idx="362">
                  <c:v>5345895.3</c:v>
                </c:pt>
                <c:pt idx="363">
                  <c:v>7916580</c:v>
                </c:pt>
                <c:pt idx="364">
                  <c:v>7223106.5</c:v>
                </c:pt>
                <c:pt idx="365">
                  <c:v>8261513</c:v>
                </c:pt>
                <c:pt idx="366">
                  <c:v>8537078</c:v>
                </c:pt>
                <c:pt idx="367">
                  <c:v>6103327.0999999996</c:v>
                </c:pt>
                <c:pt idx="368">
                  <c:v>6286796</c:v>
                </c:pt>
                <c:pt idx="369">
                  <c:v>9898424</c:v>
                </c:pt>
                <c:pt idx="370">
                  <c:v>12968631.199999999</c:v>
                </c:pt>
                <c:pt idx="371">
                  <c:v>9866999.0999999996</c:v>
                </c:pt>
                <c:pt idx="372">
                  <c:v>11906840</c:v>
                </c:pt>
                <c:pt idx="373">
                  <c:v>13665378.9</c:v>
                </c:pt>
                <c:pt idx="374">
                  <c:v>9145320</c:v>
                </c:pt>
                <c:pt idx="375">
                  <c:v>7163412</c:v>
                </c:pt>
                <c:pt idx="376">
                  <c:v>9034892</c:v>
                </c:pt>
                <c:pt idx="377">
                  <c:v>10097027.24</c:v>
                </c:pt>
                <c:pt idx="378">
                  <c:v>8205950</c:v>
                </c:pt>
                <c:pt idx="379">
                  <c:v>6809044.5</c:v>
                </c:pt>
                <c:pt idx="380">
                  <c:v>5863870.0999999996</c:v>
                </c:pt>
                <c:pt idx="381">
                  <c:v>7125026.7999999998</c:v>
                </c:pt>
                <c:pt idx="382">
                  <c:v>11691435</c:v>
                </c:pt>
                <c:pt idx="383">
                  <c:v>11944912.4</c:v>
                </c:pt>
                <c:pt idx="384">
                  <c:v>12609447.300000001</c:v>
                </c:pt>
                <c:pt idx="385">
                  <c:v>11391151.1</c:v>
                </c:pt>
                <c:pt idx="386">
                  <c:v>5266718.5</c:v>
                </c:pt>
                <c:pt idx="387">
                  <c:v>4340390.3</c:v>
                </c:pt>
                <c:pt idx="388">
                  <c:v>5818439.9000000004</c:v>
                </c:pt>
                <c:pt idx="389">
                  <c:v>7523917</c:v>
                </c:pt>
                <c:pt idx="390">
                  <c:v>7267551.7999999998</c:v>
                </c:pt>
                <c:pt idx="391">
                  <c:v>4955261.2</c:v>
                </c:pt>
                <c:pt idx="392">
                  <c:v>3370407</c:v>
                </c:pt>
                <c:pt idx="393">
                  <c:v>2987552.3</c:v>
                </c:pt>
                <c:pt idx="394">
                  <c:v>2779162.83</c:v>
                </c:pt>
                <c:pt idx="395">
                  <c:v>3626831</c:v>
                </c:pt>
                <c:pt idx="396">
                  <c:v>8984994.8000000007</c:v>
                </c:pt>
                <c:pt idx="397">
                  <c:v>10138524.5</c:v>
                </c:pt>
                <c:pt idx="398">
                  <c:v>10663136</c:v>
                </c:pt>
                <c:pt idx="399">
                  <c:v>7215754</c:v>
                </c:pt>
                <c:pt idx="400">
                  <c:v>4710058.7</c:v>
                </c:pt>
                <c:pt idx="401">
                  <c:v>3770039.1</c:v>
                </c:pt>
                <c:pt idx="402">
                  <c:v>4320115.8</c:v>
                </c:pt>
                <c:pt idx="403">
                  <c:v>12383652</c:v>
                </c:pt>
                <c:pt idx="404">
                  <c:v>12911966</c:v>
                </c:pt>
                <c:pt idx="405">
                  <c:v>10473091</c:v>
                </c:pt>
                <c:pt idx="406">
                  <c:v>10002660.800000001</c:v>
                </c:pt>
                <c:pt idx="407">
                  <c:v>15884257</c:v>
                </c:pt>
                <c:pt idx="408">
                  <c:v>17320155</c:v>
                </c:pt>
                <c:pt idx="409">
                  <c:v>8720625</c:v>
                </c:pt>
                <c:pt idx="410">
                  <c:v>5458747</c:v>
                </c:pt>
                <c:pt idx="411">
                  <c:v>10364395</c:v>
                </c:pt>
                <c:pt idx="412">
                  <c:v>7508308</c:v>
                </c:pt>
                <c:pt idx="413">
                  <c:v>3990770.6</c:v>
                </c:pt>
                <c:pt idx="414">
                  <c:v>2867572.7</c:v>
                </c:pt>
                <c:pt idx="415">
                  <c:v>3638317.4</c:v>
                </c:pt>
                <c:pt idx="416">
                  <c:v>7081392.4000000004</c:v>
                </c:pt>
                <c:pt idx="417">
                  <c:v>8717233</c:v>
                </c:pt>
                <c:pt idx="418">
                  <c:v>4024731.6</c:v>
                </c:pt>
                <c:pt idx="419">
                  <c:v>2905108.95</c:v>
                </c:pt>
                <c:pt idx="420">
                  <c:v>6923331</c:v>
                </c:pt>
                <c:pt idx="421">
                  <c:v>7744069.5</c:v>
                </c:pt>
                <c:pt idx="422">
                  <c:v>5107538.4000000004</c:v>
                </c:pt>
                <c:pt idx="423">
                  <c:v>3400683.9</c:v>
                </c:pt>
                <c:pt idx="424">
                  <c:v>2886195.04</c:v>
                </c:pt>
                <c:pt idx="425">
                  <c:v>2833592.62</c:v>
                </c:pt>
                <c:pt idx="426">
                  <c:v>3313482.7</c:v>
                </c:pt>
                <c:pt idx="427">
                  <c:v>4205918</c:v>
                </c:pt>
                <c:pt idx="428">
                  <c:v>5374678</c:v>
                </c:pt>
                <c:pt idx="429">
                  <c:v>6565168.7999999998</c:v>
                </c:pt>
                <c:pt idx="430">
                  <c:v>5256220.5</c:v>
                </c:pt>
                <c:pt idx="431">
                  <c:v>4148219.5</c:v>
                </c:pt>
                <c:pt idx="432">
                  <c:v>3250736.66</c:v>
                </c:pt>
                <c:pt idx="433">
                  <c:v>3292306.26</c:v>
                </c:pt>
                <c:pt idx="434">
                  <c:v>4310866.0999999996</c:v>
                </c:pt>
                <c:pt idx="435">
                  <c:v>8366069</c:v>
                </c:pt>
                <c:pt idx="436">
                  <c:v>7817414.9000000004</c:v>
                </c:pt>
                <c:pt idx="437">
                  <c:v>6926156.5</c:v>
                </c:pt>
                <c:pt idx="438">
                  <c:v>4788573</c:v>
                </c:pt>
                <c:pt idx="439">
                  <c:v>3756239</c:v>
                </c:pt>
                <c:pt idx="440">
                  <c:v>5125891.26</c:v>
                </c:pt>
                <c:pt idx="441">
                  <c:v>6154821</c:v>
                </c:pt>
                <c:pt idx="442">
                  <c:v>7154799</c:v>
                </c:pt>
                <c:pt idx="443">
                  <c:v>6967905.2000000002</c:v>
                </c:pt>
                <c:pt idx="444">
                  <c:v>7096987</c:v>
                </c:pt>
                <c:pt idx="445">
                  <c:v>7575373.4000000004</c:v>
                </c:pt>
                <c:pt idx="446">
                  <c:v>5096482.2</c:v>
                </c:pt>
                <c:pt idx="447">
                  <c:v>4223226.4000000004</c:v>
                </c:pt>
                <c:pt idx="448">
                  <c:v>7213392</c:v>
                </c:pt>
                <c:pt idx="449">
                  <c:v>7761835.2000000002</c:v>
                </c:pt>
                <c:pt idx="450">
                  <c:v>3729298.7</c:v>
                </c:pt>
                <c:pt idx="451">
                  <c:v>6374599</c:v>
                </c:pt>
                <c:pt idx="452">
                  <c:v>9226095</c:v>
                </c:pt>
                <c:pt idx="453">
                  <c:v>8741231</c:v>
                </c:pt>
                <c:pt idx="454">
                  <c:v>4206319.4000000004</c:v>
                </c:pt>
                <c:pt idx="455">
                  <c:v>5563778.2999999998</c:v>
                </c:pt>
                <c:pt idx="456">
                  <c:v>9036378.4000000004</c:v>
                </c:pt>
                <c:pt idx="457">
                  <c:v>9757433</c:v>
                </c:pt>
                <c:pt idx="458">
                  <c:v>7936505.7000000002</c:v>
                </c:pt>
                <c:pt idx="459">
                  <c:v>6783923.0999999996</c:v>
                </c:pt>
                <c:pt idx="460">
                  <c:v>4534566.3</c:v>
                </c:pt>
                <c:pt idx="461">
                  <c:v>3234877.73</c:v>
                </c:pt>
                <c:pt idx="462">
                  <c:v>2857274.6</c:v>
                </c:pt>
                <c:pt idx="463">
                  <c:v>2899250.6</c:v>
                </c:pt>
                <c:pt idx="464">
                  <c:v>2967661.96</c:v>
                </c:pt>
                <c:pt idx="465">
                  <c:v>4329008.5</c:v>
                </c:pt>
                <c:pt idx="466">
                  <c:v>4908242.7</c:v>
                </c:pt>
                <c:pt idx="467">
                  <c:v>4813405.3</c:v>
                </c:pt>
                <c:pt idx="468">
                  <c:v>6198730.2000000002</c:v>
                </c:pt>
                <c:pt idx="469">
                  <c:v>6231290.1699999999</c:v>
                </c:pt>
                <c:pt idx="470">
                  <c:v>6543891.4000000004</c:v>
                </c:pt>
                <c:pt idx="471">
                  <c:v>4531771.2</c:v>
                </c:pt>
                <c:pt idx="472">
                  <c:v>5092426.3660000004</c:v>
                </c:pt>
                <c:pt idx="473">
                  <c:v>4311693.3</c:v>
                </c:pt>
                <c:pt idx="474">
                  <c:v>2992651</c:v>
                </c:pt>
                <c:pt idx="475">
                  <c:v>4567244.9000000004</c:v>
                </c:pt>
                <c:pt idx="476">
                  <c:v>7228263.8379999995</c:v>
                </c:pt>
                <c:pt idx="477">
                  <c:v>5244615.4000000004</c:v>
                </c:pt>
                <c:pt idx="478">
                  <c:v>2973464.1</c:v>
                </c:pt>
                <c:pt idx="479">
                  <c:v>4959098.5</c:v>
                </c:pt>
                <c:pt idx="480">
                  <c:v>4994267.5999999996</c:v>
                </c:pt>
                <c:pt idx="481">
                  <c:v>2741239.14</c:v>
                </c:pt>
                <c:pt idx="482">
                  <c:v>2636508.9622999998</c:v>
                </c:pt>
                <c:pt idx="483">
                  <c:v>3634600.2</c:v>
                </c:pt>
                <c:pt idx="484">
                  <c:v>8608999</c:v>
                </c:pt>
                <c:pt idx="485">
                  <c:v>7461494.7000000002</c:v>
                </c:pt>
                <c:pt idx="486">
                  <c:v>4857141.3499999996</c:v>
                </c:pt>
                <c:pt idx="487">
                  <c:v>8331130</c:v>
                </c:pt>
                <c:pt idx="488">
                  <c:v>5550762.2999999998</c:v>
                </c:pt>
                <c:pt idx="489">
                  <c:v>3617741.41</c:v>
                </c:pt>
                <c:pt idx="490">
                  <c:v>3055904.9</c:v>
                </c:pt>
                <c:pt idx="491">
                  <c:v>2910107.7199999997</c:v>
                </c:pt>
                <c:pt idx="492">
                  <c:v>3085562.9</c:v>
                </c:pt>
                <c:pt idx="493">
                  <c:v>4345317</c:v>
                </c:pt>
                <c:pt idx="494">
                  <c:v>5318275.3</c:v>
                </c:pt>
                <c:pt idx="495">
                  <c:v>8708611</c:v>
                </c:pt>
                <c:pt idx="496">
                  <c:v>5953887</c:v>
                </c:pt>
                <c:pt idx="497">
                  <c:v>3443793</c:v>
                </c:pt>
                <c:pt idx="498">
                  <c:v>3762894.5</c:v>
                </c:pt>
                <c:pt idx="499">
                  <c:v>6646662</c:v>
                </c:pt>
                <c:pt idx="500">
                  <c:v>5397091</c:v>
                </c:pt>
                <c:pt idx="501">
                  <c:v>3074426.6</c:v>
                </c:pt>
                <c:pt idx="502">
                  <c:v>2606096.86</c:v>
                </c:pt>
                <c:pt idx="503">
                  <c:v>3597237.1</c:v>
                </c:pt>
                <c:pt idx="504">
                  <c:v>5570104</c:v>
                </c:pt>
                <c:pt idx="505">
                  <c:v>8484992</c:v>
                </c:pt>
                <c:pt idx="506">
                  <c:v>8115083.5999999996</c:v>
                </c:pt>
                <c:pt idx="507">
                  <c:v>5975551.7999999998</c:v>
                </c:pt>
                <c:pt idx="508">
                  <c:v>5815021.5</c:v>
                </c:pt>
                <c:pt idx="509">
                  <c:v>4483487</c:v>
                </c:pt>
                <c:pt idx="510">
                  <c:v>5209703.3</c:v>
                </c:pt>
                <c:pt idx="511">
                  <c:v>4274663</c:v>
                </c:pt>
                <c:pt idx="512">
                  <c:v>4379731.53</c:v>
                </c:pt>
                <c:pt idx="513">
                  <c:v>9105202</c:v>
                </c:pt>
                <c:pt idx="514">
                  <c:v>16569717</c:v>
                </c:pt>
                <c:pt idx="515">
                  <c:v>15523981.5</c:v>
                </c:pt>
                <c:pt idx="516">
                  <c:v>12744430.66</c:v>
                </c:pt>
                <c:pt idx="517">
                  <c:v>10958363.9</c:v>
                </c:pt>
                <c:pt idx="518">
                  <c:v>10873395.800000001</c:v>
                </c:pt>
                <c:pt idx="519">
                  <c:v>9433706</c:v>
                </c:pt>
                <c:pt idx="520">
                  <c:v>8206357.0999999996</c:v>
                </c:pt>
                <c:pt idx="521">
                  <c:v>7083463.0999999996</c:v>
                </c:pt>
                <c:pt idx="522">
                  <c:v>8164151</c:v>
                </c:pt>
                <c:pt idx="523">
                  <c:v>9349700.3000000007</c:v>
                </c:pt>
                <c:pt idx="524">
                  <c:v>5248625.2</c:v>
                </c:pt>
                <c:pt idx="525">
                  <c:v>3444941.51</c:v>
                </c:pt>
                <c:pt idx="526">
                  <c:v>4218308.2</c:v>
                </c:pt>
                <c:pt idx="527">
                  <c:v>3424050.7</c:v>
                </c:pt>
                <c:pt idx="528">
                  <c:v>3028217.1</c:v>
                </c:pt>
                <c:pt idx="529">
                  <c:v>2948346.64</c:v>
                </c:pt>
                <c:pt idx="530">
                  <c:v>3657474</c:v>
                </c:pt>
                <c:pt idx="531">
                  <c:v>4232326.3</c:v>
                </c:pt>
                <c:pt idx="532">
                  <c:v>4715948</c:v>
                </c:pt>
                <c:pt idx="533">
                  <c:v>3683138.8</c:v>
                </c:pt>
                <c:pt idx="534">
                  <c:v>3331935.9</c:v>
                </c:pt>
                <c:pt idx="535">
                  <c:v>4476090.4000000004</c:v>
                </c:pt>
                <c:pt idx="536">
                  <c:v>6057628.2999999998</c:v>
                </c:pt>
                <c:pt idx="537">
                  <c:v>4362668.5999999996</c:v>
                </c:pt>
                <c:pt idx="538">
                  <c:v>3234200.34</c:v>
                </c:pt>
                <c:pt idx="539">
                  <c:v>4109380.2</c:v>
                </c:pt>
                <c:pt idx="540">
                  <c:v>5438579.9000000004</c:v>
                </c:pt>
                <c:pt idx="541">
                  <c:v>2977347.3</c:v>
                </c:pt>
                <c:pt idx="542">
                  <c:v>2683347.4</c:v>
                </c:pt>
                <c:pt idx="543">
                  <c:v>3305402.6</c:v>
                </c:pt>
                <c:pt idx="544">
                  <c:v>3508892.4</c:v>
                </c:pt>
                <c:pt idx="545">
                  <c:v>2688891.8</c:v>
                </c:pt>
                <c:pt idx="546">
                  <c:v>3300834.1</c:v>
                </c:pt>
                <c:pt idx="547">
                  <c:v>4337774.83</c:v>
                </c:pt>
                <c:pt idx="548">
                  <c:v>3879355.8</c:v>
                </c:pt>
                <c:pt idx="549">
                  <c:v>2867815.7</c:v>
                </c:pt>
                <c:pt idx="550">
                  <c:v>2469869.9299999997</c:v>
                </c:pt>
                <c:pt idx="551">
                  <c:v>2340145.4900000002</c:v>
                </c:pt>
                <c:pt idx="552">
                  <c:v>2414024</c:v>
                </c:pt>
                <c:pt idx="553">
                  <c:v>2523580.48</c:v>
                </c:pt>
                <c:pt idx="554">
                  <c:v>2726971.8</c:v>
                </c:pt>
                <c:pt idx="555">
                  <c:v>2918114</c:v>
                </c:pt>
                <c:pt idx="556">
                  <c:v>2729189.3</c:v>
                </c:pt>
                <c:pt idx="557">
                  <c:v>4869301.0999999996</c:v>
                </c:pt>
                <c:pt idx="558">
                  <c:v>4860710.0999999996</c:v>
                </c:pt>
                <c:pt idx="559">
                  <c:v>7130123</c:v>
                </c:pt>
                <c:pt idx="560">
                  <c:v>6181341.0999999996</c:v>
                </c:pt>
                <c:pt idx="561">
                  <c:v>3835599.3</c:v>
                </c:pt>
                <c:pt idx="562">
                  <c:v>4280587</c:v>
                </c:pt>
                <c:pt idx="563">
                  <c:v>6891577</c:v>
                </c:pt>
                <c:pt idx="564">
                  <c:v>8117079.1179999998</c:v>
                </c:pt>
                <c:pt idx="565">
                  <c:v>7091733.5999999996</c:v>
                </c:pt>
                <c:pt idx="566">
                  <c:v>11052302</c:v>
                </c:pt>
                <c:pt idx="567">
                  <c:v>15244179.300000001</c:v>
                </c:pt>
                <c:pt idx="568">
                  <c:v>7809708</c:v>
                </c:pt>
                <c:pt idx="569">
                  <c:v>3516351.3</c:v>
                </c:pt>
                <c:pt idx="570">
                  <c:v>3020515.8</c:v>
                </c:pt>
                <c:pt idx="571">
                  <c:v>3039044.5</c:v>
                </c:pt>
                <c:pt idx="572">
                  <c:v>3706788.2</c:v>
                </c:pt>
                <c:pt idx="573">
                  <c:v>3737732.8</c:v>
                </c:pt>
                <c:pt idx="574">
                  <c:v>2964828.91</c:v>
                </c:pt>
                <c:pt idx="575">
                  <c:v>2807362.804</c:v>
                </c:pt>
                <c:pt idx="576">
                  <c:v>3083634.4</c:v>
                </c:pt>
                <c:pt idx="577">
                  <c:v>3655898.3</c:v>
                </c:pt>
                <c:pt idx="578">
                  <c:v>4213971.7</c:v>
                </c:pt>
                <c:pt idx="579">
                  <c:v>4141324.2</c:v>
                </c:pt>
                <c:pt idx="580">
                  <c:v>3021996.14</c:v>
                </c:pt>
                <c:pt idx="581">
                  <c:v>2769600.55</c:v>
                </c:pt>
                <c:pt idx="582">
                  <c:v>2883816.8</c:v>
                </c:pt>
                <c:pt idx="583">
                  <c:v>2974285.01</c:v>
                </c:pt>
                <c:pt idx="584">
                  <c:v>2792369.91</c:v>
                </c:pt>
                <c:pt idx="585">
                  <c:v>2831502.4</c:v>
                </c:pt>
                <c:pt idx="586">
                  <c:v>3028974.3200000003</c:v>
                </c:pt>
                <c:pt idx="587">
                  <c:v>2480677.6</c:v>
                </c:pt>
                <c:pt idx="588">
                  <c:v>2386880.65</c:v>
                </c:pt>
                <c:pt idx="589">
                  <c:v>3268294.2</c:v>
                </c:pt>
                <c:pt idx="590">
                  <c:v>3710522.3</c:v>
                </c:pt>
                <c:pt idx="591">
                  <c:v>5461100</c:v>
                </c:pt>
                <c:pt idx="592">
                  <c:v>5083341.3</c:v>
                </c:pt>
                <c:pt idx="593">
                  <c:v>3084984.3</c:v>
                </c:pt>
                <c:pt idx="594">
                  <c:v>2572789.7999999998</c:v>
                </c:pt>
                <c:pt idx="595">
                  <c:v>2278662.04</c:v>
                </c:pt>
                <c:pt idx="596">
                  <c:v>2959191.1</c:v>
                </c:pt>
                <c:pt idx="597">
                  <c:v>3086744.5</c:v>
                </c:pt>
                <c:pt idx="598">
                  <c:v>3785186.6</c:v>
                </c:pt>
                <c:pt idx="599">
                  <c:v>5886276</c:v>
                </c:pt>
                <c:pt idx="600">
                  <c:v>6160768.8489999995</c:v>
                </c:pt>
                <c:pt idx="601">
                  <c:v>9790806</c:v>
                </c:pt>
                <c:pt idx="602">
                  <c:v>14362201</c:v>
                </c:pt>
                <c:pt idx="603">
                  <c:v>8878951</c:v>
                </c:pt>
                <c:pt idx="604">
                  <c:v>3621543.8</c:v>
                </c:pt>
                <c:pt idx="605">
                  <c:v>3446216.16</c:v>
                </c:pt>
                <c:pt idx="606">
                  <c:v>4646132</c:v>
                </c:pt>
                <c:pt idx="607">
                  <c:v>5198837.4000000004</c:v>
                </c:pt>
                <c:pt idx="608">
                  <c:v>4009989</c:v>
                </c:pt>
                <c:pt idx="609">
                  <c:v>6155405</c:v>
                </c:pt>
                <c:pt idx="610">
                  <c:v>6093895.7999999998</c:v>
                </c:pt>
                <c:pt idx="611">
                  <c:v>3195916.8</c:v>
                </c:pt>
                <c:pt idx="612">
                  <c:v>3107654.5</c:v>
                </c:pt>
                <c:pt idx="613">
                  <c:v>6348521</c:v>
                </c:pt>
                <c:pt idx="614">
                  <c:v>11072876</c:v>
                </c:pt>
                <c:pt idx="615">
                  <c:v>7612196</c:v>
                </c:pt>
                <c:pt idx="616">
                  <c:v>4850391.5</c:v>
                </c:pt>
                <c:pt idx="617">
                  <c:v>6067251</c:v>
                </c:pt>
                <c:pt idx="618">
                  <c:v>6177340.4000000004</c:v>
                </c:pt>
                <c:pt idx="619">
                  <c:v>3929300</c:v>
                </c:pt>
                <c:pt idx="620">
                  <c:v>3658448.9</c:v>
                </c:pt>
                <c:pt idx="621">
                  <c:v>3126661.1200000001</c:v>
                </c:pt>
                <c:pt idx="622">
                  <c:v>3523962.67</c:v>
                </c:pt>
                <c:pt idx="623">
                  <c:v>3224352.6</c:v>
                </c:pt>
                <c:pt idx="624">
                  <c:v>2690489.7239999999</c:v>
                </c:pt>
                <c:pt idx="625">
                  <c:v>2714235.7</c:v>
                </c:pt>
                <c:pt idx="626">
                  <c:v>2827702.5</c:v>
                </c:pt>
                <c:pt idx="627">
                  <c:v>3128722.81</c:v>
                </c:pt>
                <c:pt idx="628">
                  <c:v>2721641.19</c:v>
                </c:pt>
                <c:pt idx="629">
                  <c:v>2900859.1</c:v>
                </c:pt>
                <c:pt idx="630">
                  <c:v>3099592.6</c:v>
                </c:pt>
                <c:pt idx="631">
                  <c:v>3985329.75</c:v>
                </c:pt>
                <c:pt idx="632">
                  <c:v>2612165.9</c:v>
                </c:pt>
                <c:pt idx="633">
                  <c:v>2374879.9</c:v>
                </c:pt>
                <c:pt idx="634">
                  <c:v>7083809</c:v>
                </c:pt>
                <c:pt idx="635">
                  <c:v>13333387.699999999</c:v>
                </c:pt>
                <c:pt idx="636">
                  <c:v>8073159.9000000004</c:v>
                </c:pt>
                <c:pt idx="637">
                  <c:v>6881929.7000000002</c:v>
                </c:pt>
                <c:pt idx="638">
                  <c:v>3987977.7</c:v>
                </c:pt>
                <c:pt idx="639">
                  <c:v>2749634.8</c:v>
                </c:pt>
                <c:pt idx="640">
                  <c:v>4255452.9000000004</c:v>
                </c:pt>
                <c:pt idx="641">
                  <c:v>3782518.3</c:v>
                </c:pt>
                <c:pt idx="642">
                  <c:v>3209780</c:v>
                </c:pt>
                <c:pt idx="643">
                  <c:v>4452296</c:v>
                </c:pt>
                <c:pt idx="644">
                  <c:v>4427502.5999999996</c:v>
                </c:pt>
                <c:pt idx="645">
                  <c:v>3141911.4</c:v>
                </c:pt>
                <c:pt idx="646">
                  <c:v>2633651.29</c:v>
                </c:pt>
                <c:pt idx="647">
                  <c:v>3245914.3</c:v>
                </c:pt>
                <c:pt idx="648">
                  <c:v>6090380</c:v>
                </c:pt>
                <c:pt idx="649">
                  <c:v>5558630.5</c:v>
                </c:pt>
                <c:pt idx="650">
                  <c:v>5405101.5989999995</c:v>
                </c:pt>
                <c:pt idx="651">
                  <c:v>6227801.9299999997</c:v>
                </c:pt>
                <c:pt idx="652">
                  <c:v>5065535</c:v>
                </c:pt>
                <c:pt idx="653">
                  <c:v>5471181.5999999996</c:v>
                </c:pt>
                <c:pt idx="654">
                  <c:v>4175305.2</c:v>
                </c:pt>
                <c:pt idx="655">
                  <c:v>2865686.2</c:v>
                </c:pt>
                <c:pt idx="656">
                  <c:v>2443301.33</c:v>
                </c:pt>
                <c:pt idx="657">
                  <c:v>2364699.7409999999</c:v>
                </c:pt>
                <c:pt idx="658">
                  <c:v>2578217.2000000002</c:v>
                </c:pt>
                <c:pt idx="659">
                  <c:v>2822964.39</c:v>
                </c:pt>
                <c:pt idx="660">
                  <c:v>2219319.14</c:v>
                </c:pt>
                <c:pt idx="661">
                  <c:v>2137888</c:v>
                </c:pt>
                <c:pt idx="662">
                  <c:v>2349847.4</c:v>
                </c:pt>
                <c:pt idx="663">
                  <c:v>2631590.1</c:v>
                </c:pt>
                <c:pt idx="664">
                  <c:v>2502988.4440000001</c:v>
                </c:pt>
                <c:pt idx="665">
                  <c:v>2673976.2999999998</c:v>
                </c:pt>
                <c:pt idx="666">
                  <c:v>3253725.4</c:v>
                </c:pt>
                <c:pt idx="667">
                  <c:v>3735261.59</c:v>
                </c:pt>
                <c:pt idx="668">
                  <c:v>4663178</c:v>
                </c:pt>
                <c:pt idx="669">
                  <c:v>4909407.5600000005</c:v>
                </c:pt>
                <c:pt idx="670">
                  <c:v>4288540.9000000004</c:v>
                </c:pt>
                <c:pt idx="671">
                  <c:v>3363424.0810000002</c:v>
                </c:pt>
                <c:pt idx="672">
                  <c:v>2962171.69</c:v>
                </c:pt>
                <c:pt idx="673">
                  <c:v>3094396</c:v>
                </c:pt>
                <c:pt idx="674">
                  <c:v>5276708.5</c:v>
                </c:pt>
                <c:pt idx="675">
                  <c:v>7615556.3200000003</c:v>
                </c:pt>
                <c:pt idx="676">
                  <c:v>4916053.0999999996</c:v>
                </c:pt>
                <c:pt idx="677">
                  <c:v>2582745</c:v>
                </c:pt>
                <c:pt idx="678">
                  <c:v>2159255.8200000003</c:v>
                </c:pt>
                <c:pt idx="679">
                  <c:v>2403533</c:v>
                </c:pt>
                <c:pt idx="680">
                  <c:v>3497607</c:v>
                </c:pt>
                <c:pt idx="681">
                  <c:v>4883403</c:v>
                </c:pt>
                <c:pt idx="682">
                  <c:v>9107230</c:v>
                </c:pt>
                <c:pt idx="683">
                  <c:v>9745802.5999999996</c:v>
                </c:pt>
                <c:pt idx="684">
                  <c:v>8225312.2999999998</c:v>
                </c:pt>
                <c:pt idx="685">
                  <c:v>3272239.8</c:v>
                </c:pt>
                <c:pt idx="686">
                  <c:v>3063598.7</c:v>
                </c:pt>
                <c:pt idx="687">
                  <c:v>2922241.8</c:v>
                </c:pt>
                <c:pt idx="688">
                  <c:v>1952522.763</c:v>
                </c:pt>
                <c:pt idx="689">
                  <c:v>2175354.7999999998</c:v>
                </c:pt>
                <c:pt idx="690">
                  <c:v>2245224.92</c:v>
                </c:pt>
                <c:pt idx="691">
                  <c:v>2201979.1799999997</c:v>
                </c:pt>
                <c:pt idx="692">
                  <c:v>2578241.7999999998</c:v>
                </c:pt>
                <c:pt idx="693">
                  <c:v>3227959.8</c:v>
                </c:pt>
                <c:pt idx="694">
                  <c:v>3245496.3</c:v>
                </c:pt>
                <c:pt idx="695">
                  <c:v>2593883.7000000002</c:v>
                </c:pt>
                <c:pt idx="696">
                  <c:v>2352679.4</c:v>
                </c:pt>
                <c:pt idx="697">
                  <c:v>3637782.4</c:v>
                </c:pt>
                <c:pt idx="698">
                  <c:v>3611548.1</c:v>
                </c:pt>
                <c:pt idx="699">
                  <c:v>3724596.6</c:v>
                </c:pt>
                <c:pt idx="700">
                  <c:v>3125518.4</c:v>
                </c:pt>
                <c:pt idx="701">
                  <c:v>2020217.3</c:v>
                </c:pt>
                <c:pt idx="702">
                  <c:v>2163232</c:v>
                </c:pt>
                <c:pt idx="703">
                  <c:v>2739789.84</c:v>
                </c:pt>
                <c:pt idx="704">
                  <c:v>2922207.6</c:v>
                </c:pt>
                <c:pt idx="705">
                  <c:v>2829138.89</c:v>
                </c:pt>
                <c:pt idx="706">
                  <c:v>2615456.7999999998</c:v>
                </c:pt>
                <c:pt idx="707">
                  <c:v>2751629.56</c:v>
                </c:pt>
                <c:pt idx="708">
                  <c:v>2519884.2999999998</c:v>
                </c:pt>
                <c:pt idx="709">
                  <c:v>2662417.2000000002</c:v>
                </c:pt>
                <c:pt idx="710">
                  <c:v>2606965.176</c:v>
                </c:pt>
                <c:pt idx="711">
                  <c:v>2308754.23</c:v>
                </c:pt>
                <c:pt idx="712">
                  <c:v>2174557.1</c:v>
                </c:pt>
                <c:pt idx="713">
                  <c:v>2112965.17</c:v>
                </c:pt>
                <c:pt idx="714">
                  <c:v>2016572.68</c:v>
                </c:pt>
                <c:pt idx="715">
                  <c:v>2195475.9</c:v>
                </c:pt>
                <c:pt idx="716">
                  <c:v>4242853.3</c:v>
                </c:pt>
                <c:pt idx="717">
                  <c:v>3515870.2</c:v>
                </c:pt>
                <c:pt idx="718">
                  <c:v>5242321</c:v>
                </c:pt>
                <c:pt idx="719">
                  <c:v>9023807.5</c:v>
                </c:pt>
                <c:pt idx="720">
                  <c:v>6018447.5</c:v>
                </c:pt>
                <c:pt idx="721">
                  <c:v>4908226.0439999998</c:v>
                </c:pt>
                <c:pt idx="722">
                  <c:v>4629847.5</c:v>
                </c:pt>
                <c:pt idx="723">
                  <c:v>3479944.1</c:v>
                </c:pt>
                <c:pt idx="724">
                  <c:v>4396903</c:v>
                </c:pt>
                <c:pt idx="725">
                  <c:v>5413858.4000000004</c:v>
                </c:pt>
                <c:pt idx="726">
                  <c:v>3106055.1</c:v>
                </c:pt>
                <c:pt idx="727">
                  <c:v>2785675.1</c:v>
                </c:pt>
                <c:pt idx="728">
                  <c:v>2999888.31</c:v>
                </c:pt>
                <c:pt idx="729">
                  <c:v>2716429.34</c:v>
                </c:pt>
                <c:pt idx="730">
                  <c:v>2604804.9699999997</c:v>
                </c:pt>
                <c:pt idx="731">
                  <c:v>2440403.04</c:v>
                </c:pt>
                <c:pt idx="732">
                  <c:v>2965326.3</c:v>
                </c:pt>
                <c:pt idx="733">
                  <c:v>3206282.9</c:v>
                </c:pt>
                <c:pt idx="734">
                  <c:v>2898989.5</c:v>
                </c:pt>
                <c:pt idx="735">
                  <c:v>2755942</c:v>
                </c:pt>
                <c:pt idx="736">
                  <c:v>3390415.79</c:v>
                </c:pt>
                <c:pt idx="737">
                  <c:v>6701298</c:v>
                </c:pt>
                <c:pt idx="738">
                  <c:v>6468523.7999999998</c:v>
                </c:pt>
                <c:pt idx="739">
                  <c:v>4394051.9000000004</c:v>
                </c:pt>
                <c:pt idx="740">
                  <c:v>3510456.8</c:v>
                </c:pt>
                <c:pt idx="741">
                  <c:v>2263998</c:v>
                </c:pt>
                <c:pt idx="742">
                  <c:v>1943582.31</c:v>
                </c:pt>
                <c:pt idx="743">
                  <c:v>1943796.47</c:v>
                </c:pt>
                <c:pt idx="744">
                  <c:v>1972693.1</c:v>
                </c:pt>
                <c:pt idx="745">
                  <c:v>2997296.2</c:v>
                </c:pt>
                <c:pt idx="746">
                  <c:v>3814447.76</c:v>
                </c:pt>
                <c:pt idx="747">
                  <c:v>4601130</c:v>
                </c:pt>
                <c:pt idx="748">
                  <c:v>5125487.7300000004</c:v>
                </c:pt>
                <c:pt idx="749">
                  <c:v>5954179.79</c:v>
                </c:pt>
                <c:pt idx="750">
                  <c:v>6163725.2000000002</c:v>
                </c:pt>
                <c:pt idx="751">
                  <c:v>5812602.7000000002</c:v>
                </c:pt>
                <c:pt idx="752">
                  <c:v>4877815.5999999996</c:v>
                </c:pt>
                <c:pt idx="753">
                  <c:v>5082661</c:v>
                </c:pt>
                <c:pt idx="754">
                  <c:v>5383863.9000000004</c:v>
                </c:pt>
                <c:pt idx="755">
                  <c:v>4576633.4000000004</c:v>
                </c:pt>
                <c:pt idx="756">
                  <c:v>3449443.3200000003</c:v>
                </c:pt>
                <c:pt idx="757">
                  <c:v>3785767.17</c:v>
                </c:pt>
                <c:pt idx="758">
                  <c:v>3767039.7800000003</c:v>
                </c:pt>
                <c:pt idx="759">
                  <c:v>4346966</c:v>
                </c:pt>
                <c:pt idx="760">
                  <c:v>6162807.5999999996</c:v>
                </c:pt>
                <c:pt idx="761">
                  <c:v>4486530.5</c:v>
                </c:pt>
                <c:pt idx="762">
                  <c:v>4492886.9000000004</c:v>
                </c:pt>
                <c:pt idx="763">
                  <c:v>3334459</c:v>
                </c:pt>
                <c:pt idx="764">
                  <c:v>1934752.3</c:v>
                </c:pt>
                <c:pt idx="765">
                  <c:v>1689951.9939999999</c:v>
                </c:pt>
                <c:pt idx="766">
                  <c:v>1742932.42</c:v>
                </c:pt>
                <c:pt idx="767">
                  <c:v>2513375.2999999998</c:v>
                </c:pt>
                <c:pt idx="768">
                  <c:v>2995083.21</c:v>
                </c:pt>
                <c:pt idx="769">
                  <c:v>2066920.0899999999</c:v>
                </c:pt>
                <c:pt idx="770">
                  <c:v>1958408.6099999999</c:v>
                </c:pt>
                <c:pt idx="771">
                  <c:v>1956505.92</c:v>
                </c:pt>
                <c:pt idx="772">
                  <c:v>2032731</c:v>
                </c:pt>
                <c:pt idx="773">
                  <c:v>2111152.9</c:v>
                </c:pt>
                <c:pt idx="774">
                  <c:v>2164983.33</c:v>
                </c:pt>
                <c:pt idx="775">
                  <c:v>2118789.17</c:v>
                </c:pt>
                <c:pt idx="776">
                  <c:v>2184738.2999999998</c:v>
                </c:pt>
                <c:pt idx="777">
                  <c:v>2114209.375</c:v>
                </c:pt>
                <c:pt idx="778">
                  <c:v>2035695.21</c:v>
                </c:pt>
                <c:pt idx="779">
                  <c:v>2001614.73</c:v>
                </c:pt>
                <c:pt idx="780">
                  <c:v>2183185.5130000003</c:v>
                </c:pt>
                <c:pt idx="781">
                  <c:v>2140260.1799999997</c:v>
                </c:pt>
                <c:pt idx="782">
                  <c:v>2019535.79</c:v>
                </c:pt>
                <c:pt idx="783">
                  <c:v>1807595.5</c:v>
                </c:pt>
                <c:pt idx="784">
                  <c:v>1800097.6</c:v>
                </c:pt>
                <c:pt idx="785">
                  <c:v>1928573.76</c:v>
                </c:pt>
                <c:pt idx="786">
                  <c:v>2122556.1</c:v>
                </c:pt>
                <c:pt idx="787">
                  <c:v>2577032.25</c:v>
                </c:pt>
                <c:pt idx="788">
                  <c:v>2298519.2199999997</c:v>
                </c:pt>
                <c:pt idx="789">
                  <c:v>1990064.62</c:v>
                </c:pt>
                <c:pt idx="790">
                  <c:v>2043808.3900000001</c:v>
                </c:pt>
                <c:pt idx="791">
                  <c:v>2816456</c:v>
                </c:pt>
                <c:pt idx="792">
                  <c:v>2540422.2999999998</c:v>
                </c:pt>
                <c:pt idx="793">
                  <c:v>1965107.71</c:v>
                </c:pt>
                <c:pt idx="794">
                  <c:v>2563148.2000000002</c:v>
                </c:pt>
                <c:pt idx="795">
                  <c:v>3055717.84</c:v>
                </c:pt>
                <c:pt idx="796">
                  <c:v>2466157.04</c:v>
                </c:pt>
                <c:pt idx="797">
                  <c:v>2175359.92</c:v>
                </c:pt>
                <c:pt idx="798">
                  <c:v>3068271.7</c:v>
                </c:pt>
                <c:pt idx="799">
                  <c:v>3233540.7</c:v>
                </c:pt>
                <c:pt idx="800">
                  <c:v>3512258.5</c:v>
                </c:pt>
                <c:pt idx="801">
                  <c:v>4164447.83</c:v>
                </c:pt>
                <c:pt idx="802">
                  <c:v>3837855.4</c:v>
                </c:pt>
                <c:pt idx="803">
                  <c:v>2550984.7999999998</c:v>
                </c:pt>
                <c:pt idx="804">
                  <c:v>2372080</c:v>
                </c:pt>
                <c:pt idx="805">
                  <c:v>1899288.63</c:v>
                </c:pt>
                <c:pt idx="806">
                  <c:v>2038674.425</c:v>
                </c:pt>
                <c:pt idx="807">
                  <c:v>2021018.4100000001</c:v>
                </c:pt>
                <c:pt idx="808">
                  <c:v>1947238.8399999999</c:v>
                </c:pt>
                <c:pt idx="809">
                  <c:v>1725955.97</c:v>
                </c:pt>
                <c:pt idx="810">
                  <c:v>1665828.15</c:v>
                </c:pt>
                <c:pt idx="811">
                  <c:v>1757487</c:v>
                </c:pt>
                <c:pt idx="812">
                  <c:v>2156354.5</c:v>
                </c:pt>
                <c:pt idx="813">
                  <c:v>2163609.9299999997</c:v>
                </c:pt>
                <c:pt idx="814">
                  <c:v>1832217.17</c:v>
                </c:pt>
                <c:pt idx="815">
                  <c:v>1891496.4</c:v>
                </c:pt>
                <c:pt idx="816">
                  <c:v>2123879.63</c:v>
                </c:pt>
                <c:pt idx="817">
                  <c:v>2238318.0700000003</c:v>
                </c:pt>
                <c:pt idx="818">
                  <c:v>3717100</c:v>
                </c:pt>
                <c:pt idx="819">
                  <c:v>2749240.9</c:v>
                </c:pt>
                <c:pt idx="820">
                  <c:v>2004217.5</c:v>
                </c:pt>
                <c:pt idx="821">
                  <c:v>2010494.72</c:v>
                </c:pt>
                <c:pt idx="822">
                  <c:v>2023223.29</c:v>
                </c:pt>
                <c:pt idx="823">
                  <c:v>2572780.9</c:v>
                </c:pt>
                <c:pt idx="824">
                  <c:v>5071031</c:v>
                </c:pt>
                <c:pt idx="825">
                  <c:v>4096769.4</c:v>
                </c:pt>
                <c:pt idx="826">
                  <c:v>2797733.7199999997</c:v>
                </c:pt>
                <c:pt idx="827">
                  <c:v>2062270.04</c:v>
                </c:pt>
                <c:pt idx="828">
                  <c:v>1668303.25</c:v>
                </c:pt>
                <c:pt idx="829">
                  <c:v>2432696.5</c:v>
                </c:pt>
                <c:pt idx="830">
                  <c:v>5123841</c:v>
                </c:pt>
                <c:pt idx="831">
                  <c:v>8113393</c:v>
                </c:pt>
                <c:pt idx="832">
                  <c:v>5374708.5</c:v>
                </c:pt>
                <c:pt idx="833">
                  <c:v>2003597.9</c:v>
                </c:pt>
                <c:pt idx="834">
                  <c:v>1892206.1</c:v>
                </c:pt>
                <c:pt idx="835">
                  <c:v>1986384.1</c:v>
                </c:pt>
                <c:pt idx="836">
                  <c:v>2717904</c:v>
                </c:pt>
                <c:pt idx="837">
                  <c:v>3166949.1</c:v>
                </c:pt>
                <c:pt idx="838">
                  <c:v>2052561.9</c:v>
                </c:pt>
                <c:pt idx="839">
                  <c:v>1858797.4040000001</c:v>
                </c:pt>
                <c:pt idx="840">
                  <c:v>2777045.2</c:v>
                </c:pt>
                <c:pt idx="841">
                  <c:v>4207411</c:v>
                </c:pt>
                <c:pt idx="842">
                  <c:v>4164996.2</c:v>
                </c:pt>
                <c:pt idx="843">
                  <c:v>2396951</c:v>
                </c:pt>
                <c:pt idx="844">
                  <c:v>1769213.3599999999</c:v>
                </c:pt>
                <c:pt idx="845">
                  <c:v>1641431.53</c:v>
                </c:pt>
                <c:pt idx="846">
                  <c:v>1662685.348</c:v>
                </c:pt>
                <c:pt idx="847">
                  <c:v>2353628.2999999998</c:v>
                </c:pt>
                <c:pt idx="848">
                  <c:v>2783428.4</c:v>
                </c:pt>
                <c:pt idx="849">
                  <c:v>2116346.5</c:v>
                </c:pt>
                <c:pt idx="850">
                  <c:v>1944943.5</c:v>
                </c:pt>
                <c:pt idx="851">
                  <c:v>1813766.42</c:v>
                </c:pt>
                <c:pt idx="852">
                  <c:v>1720792.71</c:v>
                </c:pt>
                <c:pt idx="853">
                  <c:v>3718847.5</c:v>
                </c:pt>
                <c:pt idx="854">
                  <c:v>3402078.2</c:v>
                </c:pt>
                <c:pt idx="855">
                  <c:v>2022809.1600000001</c:v>
                </c:pt>
                <c:pt idx="856">
                  <c:v>1788593.6140000001</c:v>
                </c:pt>
                <c:pt idx="857">
                  <c:v>1910534.9</c:v>
                </c:pt>
                <c:pt idx="858">
                  <c:v>1940929.6</c:v>
                </c:pt>
                <c:pt idx="859">
                  <c:v>2205427.7999999998</c:v>
                </c:pt>
                <c:pt idx="860">
                  <c:v>3430170.39</c:v>
                </c:pt>
                <c:pt idx="861">
                  <c:v>4343804.8</c:v>
                </c:pt>
                <c:pt idx="862">
                  <c:v>2619098.9</c:v>
                </c:pt>
                <c:pt idx="863">
                  <c:v>1749852.96</c:v>
                </c:pt>
                <c:pt idx="864">
                  <c:v>1783222.6</c:v>
                </c:pt>
                <c:pt idx="865">
                  <c:v>2038602.4</c:v>
                </c:pt>
                <c:pt idx="866">
                  <c:v>2873038.39</c:v>
                </c:pt>
                <c:pt idx="867">
                  <c:v>2437393.9</c:v>
                </c:pt>
                <c:pt idx="868">
                  <c:v>1668659.28</c:v>
                </c:pt>
                <c:pt idx="869">
                  <c:v>1655432.5630000001</c:v>
                </c:pt>
                <c:pt idx="870">
                  <c:v>1949718.6</c:v>
                </c:pt>
                <c:pt idx="871">
                  <c:v>3328034.4</c:v>
                </c:pt>
                <c:pt idx="872">
                  <c:v>3324703.7</c:v>
                </c:pt>
                <c:pt idx="873">
                  <c:v>2270740.7000000002</c:v>
                </c:pt>
                <c:pt idx="874">
                  <c:v>1873198</c:v>
                </c:pt>
                <c:pt idx="875">
                  <c:v>1842923.96</c:v>
                </c:pt>
                <c:pt idx="876">
                  <c:v>1774837.49</c:v>
                </c:pt>
                <c:pt idx="877">
                  <c:v>1756156.54</c:v>
                </c:pt>
                <c:pt idx="878">
                  <c:v>1707860.32</c:v>
                </c:pt>
                <c:pt idx="879">
                  <c:v>3007629.7</c:v>
                </c:pt>
                <c:pt idx="880">
                  <c:v>5559756</c:v>
                </c:pt>
                <c:pt idx="881">
                  <c:v>3027939.6</c:v>
                </c:pt>
                <c:pt idx="882">
                  <c:v>1875629.85</c:v>
                </c:pt>
                <c:pt idx="883">
                  <c:v>1886224.26</c:v>
                </c:pt>
                <c:pt idx="884">
                  <c:v>1778379.7220000001</c:v>
                </c:pt>
                <c:pt idx="885">
                  <c:v>1724028.25</c:v>
                </c:pt>
                <c:pt idx="886">
                  <c:v>1668012.02</c:v>
                </c:pt>
                <c:pt idx="887">
                  <c:v>1685749.122</c:v>
                </c:pt>
                <c:pt idx="888">
                  <c:v>1715401.1510000001</c:v>
                </c:pt>
                <c:pt idx="889">
                  <c:v>1725097.74</c:v>
                </c:pt>
                <c:pt idx="890">
                  <c:v>1714489.28</c:v>
                </c:pt>
                <c:pt idx="891">
                  <c:v>1612985.325</c:v>
                </c:pt>
                <c:pt idx="892">
                  <c:v>1583551.4</c:v>
                </c:pt>
                <c:pt idx="893">
                  <c:v>1840049.1</c:v>
                </c:pt>
                <c:pt idx="894">
                  <c:v>1782626.7290000001</c:v>
                </c:pt>
                <c:pt idx="895">
                  <c:v>1597566.94</c:v>
                </c:pt>
                <c:pt idx="896">
                  <c:v>1663090.4</c:v>
                </c:pt>
                <c:pt idx="897">
                  <c:v>1793938.0899999999</c:v>
                </c:pt>
                <c:pt idx="898">
                  <c:v>1725235.54</c:v>
                </c:pt>
                <c:pt idx="899">
                  <c:v>1689383.8</c:v>
                </c:pt>
                <c:pt idx="900">
                  <c:v>1768099.65</c:v>
                </c:pt>
                <c:pt idx="901">
                  <c:v>1590338.55</c:v>
                </c:pt>
                <c:pt idx="902">
                  <c:v>1401037.8289999999</c:v>
                </c:pt>
                <c:pt idx="903">
                  <c:v>1742826.9</c:v>
                </c:pt>
                <c:pt idx="904">
                  <c:v>2932133.2</c:v>
                </c:pt>
                <c:pt idx="905">
                  <c:v>2681945.5</c:v>
                </c:pt>
                <c:pt idx="906">
                  <c:v>3041301.9</c:v>
                </c:pt>
                <c:pt idx="907">
                  <c:v>4033812</c:v>
                </c:pt>
                <c:pt idx="908">
                  <c:v>4309150.8</c:v>
                </c:pt>
                <c:pt idx="909">
                  <c:v>2480325.6</c:v>
                </c:pt>
                <c:pt idx="910">
                  <c:v>1578658.07</c:v>
                </c:pt>
                <c:pt idx="911">
                  <c:v>1645211.3</c:v>
                </c:pt>
                <c:pt idx="912">
                  <c:v>2029053.23</c:v>
                </c:pt>
                <c:pt idx="913">
                  <c:v>1760949.55</c:v>
                </c:pt>
                <c:pt idx="914">
                  <c:v>1572285.0899999999</c:v>
                </c:pt>
                <c:pt idx="915">
                  <c:v>1425376.514</c:v>
                </c:pt>
                <c:pt idx="916">
                  <c:v>1922161.8</c:v>
                </c:pt>
                <c:pt idx="917">
                  <c:v>2663490.6799999997</c:v>
                </c:pt>
                <c:pt idx="918">
                  <c:v>2815535.3</c:v>
                </c:pt>
                <c:pt idx="919">
                  <c:v>2319276.7999999998</c:v>
                </c:pt>
                <c:pt idx="920">
                  <c:v>1723045.81</c:v>
                </c:pt>
                <c:pt idx="921">
                  <c:v>1592835.1269999999</c:v>
                </c:pt>
                <c:pt idx="922">
                  <c:v>1769116.8</c:v>
                </c:pt>
                <c:pt idx="923">
                  <c:v>2309372.13</c:v>
                </c:pt>
                <c:pt idx="924">
                  <c:v>2945642.01</c:v>
                </c:pt>
                <c:pt idx="925">
                  <c:v>3419620.6</c:v>
                </c:pt>
                <c:pt idx="926">
                  <c:v>2723705.9</c:v>
                </c:pt>
                <c:pt idx="927">
                  <c:v>2746047.6</c:v>
                </c:pt>
                <c:pt idx="928">
                  <c:v>1973635.6</c:v>
                </c:pt>
                <c:pt idx="929">
                  <c:v>1661895.52</c:v>
                </c:pt>
                <c:pt idx="930">
                  <c:v>1681895.31</c:v>
                </c:pt>
                <c:pt idx="931">
                  <c:v>1583044.82</c:v>
                </c:pt>
                <c:pt idx="932">
                  <c:v>1522581.6600000001</c:v>
                </c:pt>
                <c:pt idx="933">
                  <c:v>1553978.01</c:v>
                </c:pt>
                <c:pt idx="934">
                  <c:v>1584946.8</c:v>
                </c:pt>
                <c:pt idx="935">
                  <c:v>1943767.5</c:v>
                </c:pt>
                <c:pt idx="936">
                  <c:v>2513493.5</c:v>
                </c:pt>
                <c:pt idx="937">
                  <c:v>3036413.56</c:v>
                </c:pt>
                <c:pt idx="938">
                  <c:v>2494883.7999999998</c:v>
                </c:pt>
                <c:pt idx="939">
                  <c:v>2012823.56</c:v>
                </c:pt>
                <c:pt idx="940">
                  <c:v>1824293.85</c:v>
                </c:pt>
                <c:pt idx="941">
                  <c:v>1667104.4916000001</c:v>
                </c:pt>
                <c:pt idx="942">
                  <c:v>1751027.5</c:v>
                </c:pt>
                <c:pt idx="943">
                  <c:v>1962453.7</c:v>
                </c:pt>
                <c:pt idx="944">
                  <c:v>2486227.6579999998</c:v>
                </c:pt>
                <c:pt idx="945">
                  <c:v>1931645.8</c:v>
                </c:pt>
                <c:pt idx="946">
                  <c:v>1667416.1400000001</c:v>
                </c:pt>
                <c:pt idx="947">
                  <c:v>2047713.9</c:v>
                </c:pt>
                <c:pt idx="948">
                  <c:v>3492199.49</c:v>
                </c:pt>
                <c:pt idx="949">
                  <c:v>2446211.4</c:v>
                </c:pt>
                <c:pt idx="950">
                  <c:v>1961398.77</c:v>
                </c:pt>
                <c:pt idx="951">
                  <c:v>1963419.9</c:v>
                </c:pt>
                <c:pt idx="952">
                  <c:v>1672128.02</c:v>
                </c:pt>
                <c:pt idx="953">
                  <c:v>1436180.67</c:v>
                </c:pt>
                <c:pt idx="954">
                  <c:v>1470482.6</c:v>
                </c:pt>
                <c:pt idx="955">
                  <c:v>1606283.118</c:v>
                </c:pt>
                <c:pt idx="956">
                  <c:v>1608031.673</c:v>
                </c:pt>
                <c:pt idx="957">
                  <c:v>1513389.33</c:v>
                </c:pt>
                <c:pt idx="958">
                  <c:v>1532998.95</c:v>
                </c:pt>
                <c:pt idx="959">
                  <c:v>1505851.9</c:v>
                </c:pt>
                <c:pt idx="960">
                  <c:v>1491343.37</c:v>
                </c:pt>
                <c:pt idx="961">
                  <c:v>1475647.7</c:v>
                </c:pt>
                <c:pt idx="962">
                  <c:v>1530537.6099999999</c:v>
                </c:pt>
                <c:pt idx="963">
                  <c:v>1548233.01</c:v>
                </c:pt>
                <c:pt idx="964">
                  <c:v>1560460.0899999999</c:v>
                </c:pt>
                <c:pt idx="965">
                  <c:v>1553351.83</c:v>
                </c:pt>
                <c:pt idx="966">
                  <c:v>1504402.12</c:v>
                </c:pt>
                <c:pt idx="967">
                  <c:v>1482486.3900000001</c:v>
                </c:pt>
                <c:pt idx="968">
                  <c:v>1452770.1600000001</c:v>
                </c:pt>
                <c:pt idx="969">
                  <c:v>1558400.8</c:v>
                </c:pt>
                <c:pt idx="970">
                  <c:v>1889156.6</c:v>
                </c:pt>
                <c:pt idx="971">
                  <c:v>1851289.4</c:v>
                </c:pt>
                <c:pt idx="972">
                  <c:v>1519124.95</c:v>
                </c:pt>
                <c:pt idx="973">
                  <c:v>1537329.63</c:v>
                </c:pt>
                <c:pt idx="974">
                  <c:v>1497124.6400000001</c:v>
                </c:pt>
                <c:pt idx="975">
                  <c:v>1343092.0419999999</c:v>
                </c:pt>
                <c:pt idx="976">
                  <c:v>1331459.6600000001</c:v>
                </c:pt>
                <c:pt idx="977">
                  <c:v>1435963.291</c:v>
                </c:pt>
                <c:pt idx="978">
                  <c:v>1478154.58</c:v>
                </c:pt>
                <c:pt idx="979">
                  <c:v>1476033.68</c:v>
                </c:pt>
                <c:pt idx="980">
                  <c:v>1469454.47</c:v>
                </c:pt>
                <c:pt idx="981">
                  <c:v>1406455.5</c:v>
                </c:pt>
                <c:pt idx="982">
                  <c:v>1403065.824</c:v>
                </c:pt>
                <c:pt idx="983">
                  <c:v>1809349.2</c:v>
                </c:pt>
                <c:pt idx="984">
                  <c:v>1868838.5</c:v>
                </c:pt>
                <c:pt idx="985">
                  <c:v>1435893.22</c:v>
                </c:pt>
                <c:pt idx="986">
                  <c:v>1459603.105</c:v>
                </c:pt>
                <c:pt idx="987">
                  <c:v>1422540.088</c:v>
                </c:pt>
                <c:pt idx="988">
                  <c:v>1307794.49</c:v>
                </c:pt>
                <c:pt idx="989">
                  <c:v>1305227.8999999999</c:v>
                </c:pt>
                <c:pt idx="990">
                  <c:v>1357163.6</c:v>
                </c:pt>
                <c:pt idx="991">
                  <c:v>1358858.24</c:v>
                </c:pt>
                <c:pt idx="992">
                  <c:v>1446961.17</c:v>
                </c:pt>
                <c:pt idx="993">
                  <c:v>2128101.36</c:v>
                </c:pt>
                <c:pt idx="994">
                  <c:v>1991336.9</c:v>
                </c:pt>
                <c:pt idx="995">
                  <c:v>1573938.6</c:v>
                </c:pt>
                <c:pt idx="996">
                  <c:v>1737075.8</c:v>
                </c:pt>
                <c:pt idx="997">
                  <c:v>1881429.6</c:v>
                </c:pt>
                <c:pt idx="998">
                  <c:v>1654958.1</c:v>
                </c:pt>
                <c:pt idx="999">
                  <c:v>1417541.43</c:v>
                </c:pt>
                <c:pt idx="1000">
                  <c:v>1476663.4</c:v>
                </c:pt>
                <c:pt idx="1001">
                  <c:v>1932577.65</c:v>
                </c:pt>
                <c:pt idx="1002">
                  <c:v>1500591.8</c:v>
                </c:pt>
                <c:pt idx="1003">
                  <c:v>1529893.3259999999</c:v>
                </c:pt>
                <c:pt idx="1004">
                  <c:v>1628841.6400000001</c:v>
                </c:pt>
                <c:pt idx="1005">
                  <c:v>1622286.87</c:v>
                </c:pt>
                <c:pt idx="1006">
                  <c:v>1383016.12</c:v>
                </c:pt>
                <c:pt idx="1007">
                  <c:v>1262327.3999999999</c:v>
                </c:pt>
                <c:pt idx="1008">
                  <c:v>1277656.3</c:v>
                </c:pt>
                <c:pt idx="1009">
                  <c:v>1770529.6</c:v>
                </c:pt>
                <c:pt idx="1010">
                  <c:v>2474464.7000000002</c:v>
                </c:pt>
                <c:pt idx="1011">
                  <c:v>1460791.8</c:v>
                </c:pt>
                <c:pt idx="1012">
                  <c:v>1213859.68</c:v>
                </c:pt>
                <c:pt idx="1013">
                  <c:v>1228737.1000000001</c:v>
                </c:pt>
                <c:pt idx="1014">
                  <c:v>1327443.8999999999</c:v>
                </c:pt>
                <c:pt idx="1015">
                  <c:v>1316296.6600000001</c:v>
                </c:pt>
                <c:pt idx="1016">
                  <c:v>1227813.4410000001</c:v>
                </c:pt>
                <c:pt idx="1017">
                  <c:v>1222897.4100000001</c:v>
                </c:pt>
                <c:pt idx="1018">
                  <c:v>1260650</c:v>
                </c:pt>
                <c:pt idx="1019">
                  <c:v>1246456.5362</c:v>
                </c:pt>
                <c:pt idx="1020">
                  <c:v>1217580.3</c:v>
                </c:pt>
                <c:pt idx="1021">
                  <c:v>1231303.2</c:v>
                </c:pt>
                <c:pt idx="1022">
                  <c:v>1319803</c:v>
                </c:pt>
                <c:pt idx="1023">
                  <c:v>1324983.31</c:v>
                </c:pt>
                <c:pt idx="1024">
                  <c:v>1230531.56</c:v>
                </c:pt>
                <c:pt idx="1025">
                  <c:v>1234297.26</c:v>
                </c:pt>
                <c:pt idx="1026">
                  <c:v>1390478.581</c:v>
                </c:pt>
                <c:pt idx="1027">
                  <c:v>1277289.976</c:v>
                </c:pt>
                <c:pt idx="1028">
                  <c:v>1243656.2</c:v>
                </c:pt>
                <c:pt idx="1029">
                  <c:v>1284889.1370000001</c:v>
                </c:pt>
                <c:pt idx="1030">
                  <c:v>1324173.29</c:v>
                </c:pt>
                <c:pt idx="1031">
                  <c:v>1547111.5860000001</c:v>
                </c:pt>
                <c:pt idx="1032">
                  <c:v>1421903.22</c:v>
                </c:pt>
                <c:pt idx="1033">
                  <c:v>1227726.67</c:v>
                </c:pt>
                <c:pt idx="1034">
                  <c:v>1249721.8999999999</c:v>
                </c:pt>
                <c:pt idx="1035">
                  <c:v>1363779.7</c:v>
                </c:pt>
                <c:pt idx="1036">
                  <c:v>1442700.67</c:v>
                </c:pt>
                <c:pt idx="1037">
                  <c:v>1199362.26</c:v>
                </c:pt>
                <c:pt idx="1038">
                  <c:v>1149570.99</c:v>
                </c:pt>
                <c:pt idx="1039">
                  <c:v>1096347.571</c:v>
                </c:pt>
                <c:pt idx="1040">
                  <c:v>1061090.145</c:v>
                </c:pt>
                <c:pt idx="1041">
                  <c:v>1037429.9010000001</c:v>
                </c:pt>
                <c:pt idx="1042">
                  <c:v>1121247.3</c:v>
                </c:pt>
                <c:pt idx="1043">
                  <c:v>1248178.9890000001</c:v>
                </c:pt>
                <c:pt idx="1044">
                  <c:v>1244954.72</c:v>
                </c:pt>
                <c:pt idx="1045">
                  <c:v>1140175.0530000001</c:v>
                </c:pt>
                <c:pt idx="1046">
                  <c:v>1146080.3</c:v>
                </c:pt>
                <c:pt idx="1047">
                  <c:v>1183622.43</c:v>
                </c:pt>
                <c:pt idx="1048">
                  <c:v>1140323.54</c:v>
                </c:pt>
                <c:pt idx="1049">
                  <c:v>1145625.0248</c:v>
                </c:pt>
                <c:pt idx="1050">
                  <c:v>1529271.47</c:v>
                </c:pt>
                <c:pt idx="1051">
                  <c:v>2046660.3</c:v>
                </c:pt>
                <c:pt idx="1052">
                  <c:v>2232737.1</c:v>
                </c:pt>
                <c:pt idx="1053">
                  <c:v>1950125.6</c:v>
                </c:pt>
                <c:pt idx="1054">
                  <c:v>1909343.24</c:v>
                </c:pt>
                <c:pt idx="1055">
                  <c:v>1542027.81</c:v>
                </c:pt>
                <c:pt idx="1056">
                  <c:v>1412994.49</c:v>
                </c:pt>
                <c:pt idx="1057">
                  <c:v>1445390.76</c:v>
                </c:pt>
                <c:pt idx="1058">
                  <c:v>1271791.1600000001</c:v>
                </c:pt>
                <c:pt idx="1059">
                  <c:v>1205055.71</c:v>
                </c:pt>
                <c:pt idx="1060">
                  <c:v>1311580.26</c:v>
                </c:pt>
                <c:pt idx="1061">
                  <c:v>1277763.4100000001</c:v>
                </c:pt>
                <c:pt idx="1062">
                  <c:v>1226293.8900000001</c:v>
                </c:pt>
                <c:pt idx="1063">
                  <c:v>1338916.7</c:v>
                </c:pt>
                <c:pt idx="1064">
                  <c:v>1553578.48</c:v>
                </c:pt>
                <c:pt idx="1065">
                  <c:v>1332892.23</c:v>
                </c:pt>
                <c:pt idx="1066">
                  <c:v>1221729.48</c:v>
                </c:pt>
                <c:pt idx="1067">
                  <c:v>1339454.8</c:v>
                </c:pt>
                <c:pt idx="1068">
                  <c:v>1437993.1600000001</c:v>
                </c:pt>
                <c:pt idx="1069">
                  <c:v>1219062.28</c:v>
                </c:pt>
                <c:pt idx="1070">
                  <c:v>1093082.8049999999</c:v>
                </c:pt>
                <c:pt idx="1071">
                  <c:v>1114672.8999999999</c:v>
                </c:pt>
                <c:pt idx="1072">
                  <c:v>1140523.43</c:v>
                </c:pt>
                <c:pt idx="1073">
                  <c:v>1186568.3</c:v>
                </c:pt>
                <c:pt idx="1074">
                  <c:v>1457044.8</c:v>
                </c:pt>
                <c:pt idx="1075">
                  <c:v>1761977.83</c:v>
                </c:pt>
                <c:pt idx="1076">
                  <c:v>1406621.05</c:v>
                </c:pt>
                <c:pt idx="1077">
                  <c:v>1189596.04</c:v>
                </c:pt>
                <c:pt idx="1078">
                  <c:v>1143501.05</c:v>
                </c:pt>
                <c:pt idx="1079">
                  <c:v>1160286.8999999999</c:v>
                </c:pt>
                <c:pt idx="1080">
                  <c:v>1436061.83</c:v>
                </c:pt>
                <c:pt idx="1081">
                  <c:v>1269783.3999999999</c:v>
                </c:pt>
                <c:pt idx="1082">
                  <c:v>1087299.6200000001</c:v>
                </c:pt>
                <c:pt idx="1083">
                  <c:v>1138861.2250000001</c:v>
                </c:pt>
                <c:pt idx="1084">
                  <c:v>1137632.47</c:v>
                </c:pt>
                <c:pt idx="1085">
                  <c:v>1153902.3999999999</c:v>
                </c:pt>
                <c:pt idx="1086">
                  <c:v>1310548.1400000001</c:v>
                </c:pt>
                <c:pt idx="1087">
                  <c:v>1210119.8500000001</c:v>
                </c:pt>
                <c:pt idx="1088">
                  <c:v>1130360.1329999999</c:v>
                </c:pt>
                <c:pt idx="1089">
                  <c:v>1139300.5</c:v>
                </c:pt>
                <c:pt idx="1090">
                  <c:v>1088438.1299999999</c:v>
                </c:pt>
                <c:pt idx="1091">
                  <c:v>1028160.37</c:v>
                </c:pt>
                <c:pt idx="1092">
                  <c:v>1071146.3999999999</c:v>
                </c:pt>
                <c:pt idx="1093">
                  <c:v>1118192.43</c:v>
                </c:pt>
                <c:pt idx="1094">
                  <c:v>1152344.3</c:v>
                </c:pt>
                <c:pt idx="1095">
                  <c:v>1133342.29</c:v>
                </c:pt>
                <c:pt idx="1096">
                  <c:v>1033547.36</c:v>
                </c:pt>
                <c:pt idx="1097">
                  <c:v>1021391.7</c:v>
                </c:pt>
                <c:pt idx="1098">
                  <c:v>1191252.7379999999</c:v>
                </c:pt>
                <c:pt idx="1099">
                  <c:v>1319006.3900000001</c:v>
                </c:pt>
                <c:pt idx="1100">
                  <c:v>1123148.4100000001</c:v>
                </c:pt>
                <c:pt idx="1101">
                  <c:v>1232742.1000000001</c:v>
                </c:pt>
                <c:pt idx="1102">
                  <c:v>1290178.05</c:v>
                </c:pt>
                <c:pt idx="1103">
                  <c:v>1144974.42</c:v>
                </c:pt>
                <c:pt idx="1104">
                  <c:v>1121655.57</c:v>
                </c:pt>
                <c:pt idx="1105">
                  <c:v>1118096.83</c:v>
                </c:pt>
                <c:pt idx="1106">
                  <c:v>1126406.9550000001</c:v>
                </c:pt>
                <c:pt idx="1107">
                  <c:v>1092790.69</c:v>
                </c:pt>
                <c:pt idx="1108">
                  <c:v>1084824.8599999999</c:v>
                </c:pt>
                <c:pt idx="1109">
                  <c:v>1304497.1000000001</c:v>
                </c:pt>
                <c:pt idx="1110">
                  <c:v>1373753.7</c:v>
                </c:pt>
                <c:pt idx="1111">
                  <c:v>1116378.75</c:v>
                </c:pt>
                <c:pt idx="1112">
                  <c:v>1088897.2620000001</c:v>
                </c:pt>
                <c:pt idx="1113">
                  <c:v>1079109.75</c:v>
                </c:pt>
                <c:pt idx="1114">
                  <c:v>1035305.2479</c:v>
                </c:pt>
                <c:pt idx="1115">
                  <c:v>1040978.5</c:v>
                </c:pt>
                <c:pt idx="1116">
                  <c:v>1038288.985</c:v>
                </c:pt>
                <c:pt idx="1117">
                  <c:v>1021754.4</c:v>
                </c:pt>
                <c:pt idx="1118">
                  <c:v>1392924.2</c:v>
                </c:pt>
                <c:pt idx="1119">
                  <c:v>1439677.32</c:v>
                </c:pt>
                <c:pt idx="1120">
                  <c:v>1118844.49</c:v>
                </c:pt>
                <c:pt idx="1121">
                  <c:v>1092285.8</c:v>
                </c:pt>
                <c:pt idx="1122">
                  <c:v>1071582.93</c:v>
                </c:pt>
                <c:pt idx="1123">
                  <c:v>1065054.68</c:v>
                </c:pt>
                <c:pt idx="1124">
                  <c:v>1049207.76</c:v>
                </c:pt>
                <c:pt idx="1125">
                  <c:v>1051627.5899999999</c:v>
                </c:pt>
                <c:pt idx="1126">
                  <c:v>1040603.29</c:v>
                </c:pt>
                <c:pt idx="1127">
                  <c:v>1030376.959</c:v>
                </c:pt>
                <c:pt idx="1128">
                  <c:v>1044038.2</c:v>
                </c:pt>
                <c:pt idx="1129">
                  <c:v>1069380.818</c:v>
                </c:pt>
                <c:pt idx="1130">
                  <c:v>1043249.6799999999</c:v>
                </c:pt>
                <c:pt idx="1131">
                  <c:v>1022967.611</c:v>
                </c:pt>
                <c:pt idx="1132">
                  <c:v>1009738.13</c:v>
                </c:pt>
                <c:pt idx="1133">
                  <c:v>1019889.9</c:v>
                </c:pt>
                <c:pt idx="1134">
                  <c:v>1077767.8599999999</c:v>
                </c:pt>
                <c:pt idx="1135">
                  <c:v>1051881.27</c:v>
                </c:pt>
                <c:pt idx="1136">
                  <c:v>1094084.1600000001</c:v>
                </c:pt>
                <c:pt idx="1137">
                  <c:v>1109613.54</c:v>
                </c:pt>
                <c:pt idx="1138">
                  <c:v>1076934.18</c:v>
                </c:pt>
                <c:pt idx="1139">
                  <c:v>1008311.1799999999</c:v>
                </c:pt>
                <c:pt idx="1140">
                  <c:v>974204.33000000007</c:v>
                </c:pt>
                <c:pt idx="1141">
                  <c:v>928864.12</c:v>
                </c:pt>
                <c:pt idx="1142">
                  <c:v>1022013.273</c:v>
                </c:pt>
                <c:pt idx="1143">
                  <c:v>1016032.34</c:v>
                </c:pt>
                <c:pt idx="1144">
                  <c:v>997634.8</c:v>
                </c:pt>
                <c:pt idx="1145">
                  <c:v>1090729.885</c:v>
                </c:pt>
                <c:pt idx="1146">
                  <c:v>1207755.31</c:v>
                </c:pt>
                <c:pt idx="1147">
                  <c:v>1243375</c:v>
                </c:pt>
                <c:pt idx="1148">
                  <c:v>1021562.36</c:v>
                </c:pt>
                <c:pt idx="1149">
                  <c:v>969628.21</c:v>
                </c:pt>
                <c:pt idx="1150">
                  <c:v>964045.6</c:v>
                </c:pt>
                <c:pt idx="1151">
                  <c:v>1025833.312</c:v>
                </c:pt>
                <c:pt idx="1152">
                  <c:v>981632.054</c:v>
                </c:pt>
                <c:pt idx="1153">
                  <c:v>925462.22600000002</c:v>
                </c:pt>
                <c:pt idx="1154">
                  <c:v>920776.53799999994</c:v>
                </c:pt>
                <c:pt idx="1155">
                  <c:v>911683.91500000004</c:v>
                </c:pt>
                <c:pt idx="1156">
                  <c:v>955959.06599999999</c:v>
                </c:pt>
                <c:pt idx="1157">
                  <c:v>1664417</c:v>
                </c:pt>
                <c:pt idx="1158">
                  <c:v>1748383.4</c:v>
                </c:pt>
                <c:pt idx="1159">
                  <c:v>1067415.6099999999</c:v>
                </c:pt>
                <c:pt idx="1160">
                  <c:v>920974.7</c:v>
                </c:pt>
                <c:pt idx="1161">
                  <c:v>912072.34299999999</c:v>
                </c:pt>
                <c:pt idx="1162">
                  <c:v>921206.03</c:v>
                </c:pt>
                <c:pt idx="1163">
                  <c:v>917048.59</c:v>
                </c:pt>
                <c:pt idx="1164">
                  <c:v>907326.86</c:v>
                </c:pt>
                <c:pt idx="1165">
                  <c:v>902162.12</c:v>
                </c:pt>
                <c:pt idx="1166">
                  <c:v>893034.79</c:v>
                </c:pt>
                <c:pt idx="1167">
                  <c:v>901822.32000000007</c:v>
                </c:pt>
                <c:pt idx="1168">
                  <c:v>899320.59</c:v>
                </c:pt>
                <c:pt idx="1169">
                  <c:v>879944.03</c:v>
                </c:pt>
                <c:pt idx="1170">
                  <c:v>926224.2</c:v>
                </c:pt>
                <c:pt idx="1171">
                  <c:v>1009841.4318</c:v>
                </c:pt>
                <c:pt idx="1172">
                  <c:v>903416.05</c:v>
                </c:pt>
                <c:pt idx="1173">
                  <c:v>895166.54</c:v>
                </c:pt>
                <c:pt idx="1174">
                  <c:v>895651.8</c:v>
                </c:pt>
                <c:pt idx="1175">
                  <c:v>999954</c:v>
                </c:pt>
                <c:pt idx="1176">
                  <c:v>948161.43929999997</c:v>
                </c:pt>
                <c:pt idx="1177">
                  <c:v>877382.06</c:v>
                </c:pt>
                <c:pt idx="1178">
                  <c:v>878398.17999999993</c:v>
                </c:pt>
                <c:pt idx="1179">
                  <c:v>885172.66</c:v>
                </c:pt>
                <c:pt idx="1180">
                  <c:v>879094.21</c:v>
                </c:pt>
                <c:pt idx="1181">
                  <c:v>908003.5</c:v>
                </c:pt>
                <c:pt idx="1182">
                  <c:v>1062975.6865000001</c:v>
                </c:pt>
                <c:pt idx="1183">
                  <c:v>978835.86</c:v>
                </c:pt>
                <c:pt idx="1184">
                  <c:v>946867.61</c:v>
                </c:pt>
                <c:pt idx="1185">
                  <c:v>1029254.35</c:v>
                </c:pt>
                <c:pt idx="1186">
                  <c:v>900721.01</c:v>
                </c:pt>
                <c:pt idx="1187">
                  <c:v>876470.12</c:v>
                </c:pt>
                <c:pt idx="1188">
                  <c:v>912069.1</c:v>
                </c:pt>
                <c:pt idx="1189">
                  <c:v>916410.9</c:v>
                </c:pt>
                <c:pt idx="1190">
                  <c:v>991029.245</c:v>
                </c:pt>
                <c:pt idx="1191">
                  <c:v>1318828.05</c:v>
                </c:pt>
                <c:pt idx="1192">
                  <c:v>1054619.79</c:v>
                </c:pt>
                <c:pt idx="1193">
                  <c:v>1004592.38</c:v>
                </c:pt>
                <c:pt idx="1194">
                  <c:v>953343.35</c:v>
                </c:pt>
                <c:pt idx="1195">
                  <c:v>904544.42999999993</c:v>
                </c:pt>
                <c:pt idx="1196">
                  <c:v>993232.2</c:v>
                </c:pt>
                <c:pt idx="1197">
                  <c:v>1121486.46</c:v>
                </c:pt>
                <c:pt idx="1198">
                  <c:v>1022713.556</c:v>
                </c:pt>
                <c:pt idx="1199">
                  <c:v>920068.6</c:v>
                </c:pt>
                <c:pt idx="1200">
                  <c:v>918231</c:v>
                </c:pt>
                <c:pt idx="1201">
                  <c:v>918826.65</c:v>
                </c:pt>
                <c:pt idx="1202">
                  <c:v>907959.17599999998</c:v>
                </c:pt>
                <c:pt idx="1203">
                  <c:v>934795.8</c:v>
                </c:pt>
                <c:pt idx="1204">
                  <c:v>962043.87</c:v>
                </c:pt>
                <c:pt idx="1205">
                  <c:v>931741.571</c:v>
                </c:pt>
                <c:pt idx="1206">
                  <c:v>848905.08</c:v>
                </c:pt>
                <c:pt idx="1207">
                  <c:v>857916.34299999999</c:v>
                </c:pt>
                <c:pt idx="1208">
                  <c:v>886775.1</c:v>
                </c:pt>
                <c:pt idx="1209">
                  <c:v>879847.16</c:v>
                </c:pt>
                <c:pt idx="1210">
                  <c:v>898581.03</c:v>
                </c:pt>
                <c:pt idx="1211">
                  <c:v>874920.27600000007</c:v>
                </c:pt>
                <c:pt idx="1212">
                  <c:v>876304.6</c:v>
                </c:pt>
                <c:pt idx="1213">
                  <c:v>901261.9</c:v>
                </c:pt>
                <c:pt idx="1214">
                  <c:v>903089.53</c:v>
                </c:pt>
                <c:pt idx="1215">
                  <c:v>939556.58700000006</c:v>
                </c:pt>
                <c:pt idx="1216">
                  <c:v>1071543.4100000001</c:v>
                </c:pt>
                <c:pt idx="1217">
                  <c:v>942032.44</c:v>
                </c:pt>
                <c:pt idx="1218">
                  <c:v>800726.2</c:v>
                </c:pt>
                <c:pt idx="1219">
                  <c:v>809637.93799999997</c:v>
                </c:pt>
                <c:pt idx="1220">
                  <c:v>834608.9</c:v>
                </c:pt>
                <c:pt idx="1221">
                  <c:v>825525.27300000004</c:v>
                </c:pt>
                <c:pt idx="1222">
                  <c:v>861003.26500000001</c:v>
                </c:pt>
                <c:pt idx="1223">
                  <c:v>1043181.36</c:v>
                </c:pt>
                <c:pt idx="1224">
                  <c:v>1020343.0800000001</c:v>
                </c:pt>
                <c:pt idx="1225">
                  <c:v>880976.18099999998</c:v>
                </c:pt>
                <c:pt idx="1226">
                  <c:v>871905.31</c:v>
                </c:pt>
                <c:pt idx="1227">
                  <c:v>894600.05</c:v>
                </c:pt>
                <c:pt idx="1228">
                  <c:v>895409.45</c:v>
                </c:pt>
                <c:pt idx="1229">
                  <c:v>1026216.476</c:v>
                </c:pt>
                <c:pt idx="1230">
                  <c:v>1050879.92</c:v>
                </c:pt>
                <c:pt idx="1231">
                  <c:v>986436.51</c:v>
                </c:pt>
                <c:pt idx="1232">
                  <c:v>909256.55</c:v>
                </c:pt>
                <c:pt idx="1233">
                  <c:v>1005725.5</c:v>
                </c:pt>
                <c:pt idx="1234">
                  <c:v>951827.28</c:v>
                </c:pt>
                <c:pt idx="1235">
                  <c:v>944001.46</c:v>
                </c:pt>
                <c:pt idx="1236">
                  <c:v>959158.77</c:v>
                </c:pt>
                <c:pt idx="1237">
                  <c:v>893770.7</c:v>
                </c:pt>
                <c:pt idx="1238">
                  <c:v>844287.64</c:v>
                </c:pt>
                <c:pt idx="1239">
                  <c:v>860865.71</c:v>
                </c:pt>
                <c:pt idx="1240">
                  <c:v>899815.67</c:v>
                </c:pt>
                <c:pt idx="1241">
                  <c:v>847941.38</c:v>
                </c:pt>
                <c:pt idx="1242">
                  <c:v>764546.06099999999</c:v>
                </c:pt>
                <c:pt idx="1243">
                  <c:v>731466.94</c:v>
                </c:pt>
                <c:pt idx="1244">
                  <c:v>726862.38199999998</c:v>
                </c:pt>
                <c:pt idx="1245">
                  <c:v>716936.03</c:v>
                </c:pt>
                <c:pt idx="1246">
                  <c:v>687993.9</c:v>
                </c:pt>
                <c:pt idx="1247">
                  <c:v>744391.98</c:v>
                </c:pt>
                <c:pt idx="1248">
                  <c:v>702055.36</c:v>
                </c:pt>
                <c:pt idx="1249">
                  <c:v>688282.6</c:v>
                </c:pt>
                <c:pt idx="1250">
                  <c:v>682964.29</c:v>
                </c:pt>
                <c:pt idx="1251">
                  <c:v>674594.13</c:v>
                </c:pt>
                <c:pt idx="1252">
                  <c:v>685372.8</c:v>
                </c:pt>
                <c:pt idx="1253">
                  <c:v>716818.21</c:v>
                </c:pt>
                <c:pt idx="1254">
                  <c:v>720709.99600000004</c:v>
                </c:pt>
                <c:pt idx="1255">
                  <c:v>739460.63</c:v>
                </c:pt>
                <c:pt idx="1256">
                  <c:v>828673.46</c:v>
                </c:pt>
                <c:pt idx="1257">
                  <c:v>859202.9</c:v>
                </c:pt>
                <c:pt idx="1258">
                  <c:v>808338.9</c:v>
                </c:pt>
                <c:pt idx="1259">
                  <c:v>739050.28</c:v>
                </c:pt>
                <c:pt idx="1260">
                  <c:v>729305.4</c:v>
                </c:pt>
                <c:pt idx="1261">
                  <c:v>691376.80599999998</c:v>
                </c:pt>
                <c:pt idx="1262">
                  <c:v>729425.92000000004</c:v>
                </c:pt>
                <c:pt idx="1263">
                  <c:v>672300.06</c:v>
                </c:pt>
                <c:pt idx="1264">
                  <c:v>637381.1</c:v>
                </c:pt>
                <c:pt idx="1265">
                  <c:v>659649.06900000002</c:v>
                </c:pt>
                <c:pt idx="1266">
                  <c:v>666569.24</c:v>
                </c:pt>
                <c:pt idx="1267">
                  <c:v>654005.64</c:v>
                </c:pt>
                <c:pt idx="1268">
                  <c:v>637379.4</c:v>
                </c:pt>
                <c:pt idx="1269">
                  <c:v>653027.91200000001</c:v>
                </c:pt>
                <c:pt idx="1270">
                  <c:v>652274.30000000005</c:v>
                </c:pt>
                <c:pt idx="1271">
                  <c:v>669290.14260000002</c:v>
                </c:pt>
                <c:pt idx="1272">
                  <c:v>673949.03</c:v>
                </c:pt>
                <c:pt idx="1273">
                  <c:v>668554.51799999992</c:v>
                </c:pt>
                <c:pt idx="1274">
                  <c:v>690598.37100000004</c:v>
                </c:pt>
                <c:pt idx="1275">
                  <c:v>706219.33000000007</c:v>
                </c:pt>
                <c:pt idx="1276">
                  <c:v>697836.7</c:v>
                </c:pt>
                <c:pt idx="1277">
                  <c:v>730390.89</c:v>
                </c:pt>
                <c:pt idx="1278">
                  <c:v>722947.61800000002</c:v>
                </c:pt>
                <c:pt idx="1279">
                  <c:v>709072.25</c:v>
                </c:pt>
                <c:pt idx="1280">
                  <c:v>699275.51</c:v>
                </c:pt>
                <c:pt idx="1281">
                  <c:v>703914.61</c:v>
                </c:pt>
                <c:pt idx="1282">
                  <c:v>785429.1</c:v>
                </c:pt>
                <c:pt idx="1283">
                  <c:v>808568.71</c:v>
                </c:pt>
                <c:pt idx="1284">
                  <c:v>692600.34</c:v>
                </c:pt>
                <c:pt idx="1285">
                  <c:v>652854.29</c:v>
                </c:pt>
                <c:pt idx="1286">
                  <c:v>600725.6</c:v>
                </c:pt>
                <c:pt idx="1287">
                  <c:v>615871.69999999995</c:v>
                </c:pt>
                <c:pt idx="1288">
                  <c:v>636706.93999999994</c:v>
                </c:pt>
                <c:pt idx="1289">
                  <c:v>637329.30000000005</c:v>
                </c:pt>
                <c:pt idx="1290">
                  <c:v>650216.82000000007</c:v>
                </c:pt>
                <c:pt idx="1291">
                  <c:v>644773.14399999997</c:v>
                </c:pt>
                <c:pt idx="1292">
                  <c:v>634479.42599999998</c:v>
                </c:pt>
                <c:pt idx="1293">
                  <c:v>642202.80599999998</c:v>
                </c:pt>
                <c:pt idx="1294">
                  <c:v>648061.16</c:v>
                </c:pt>
                <c:pt idx="1295">
                  <c:v>662058.15</c:v>
                </c:pt>
                <c:pt idx="1296">
                  <c:v>634721.86</c:v>
                </c:pt>
                <c:pt idx="1297">
                  <c:v>644157.1</c:v>
                </c:pt>
                <c:pt idx="1298">
                  <c:v>672056.9</c:v>
                </c:pt>
                <c:pt idx="1299">
                  <c:v>680139.67</c:v>
                </c:pt>
                <c:pt idx="1300">
                  <c:v>671541.39</c:v>
                </c:pt>
                <c:pt idx="1301">
                  <c:v>660622.12</c:v>
                </c:pt>
                <c:pt idx="1302">
                  <c:v>651433.647</c:v>
                </c:pt>
                <c:pt idx="1303">
                  <c:v>646849.90100000007</c:v>
                </c:pt>
                <c:pt idx="1304">
                  <c:v>633108.4</c:v>
                </c:pt>
                <c:pt idx="1305">
                  <c:v>631408.89</c:v>
                </c:pt>
                <c:pt idx="1306">
                  <c:v>608103.5</c:v>
                </c:pt>
                <c:pt idx="1307">
                  <c:v>609471.80000000005</c:v>
                </c:pt>
                <c:pt idx="1308">
                  <c:v>621103.77500000002</c:v>
                </c:pt>
                <c:pt idx="1309">
                  <c:v>667475.69999999995</c:v>
                </c:pt>
                <c:pt idx="1310">
                  <c:v>791446.25</c:v>
                </c:pt>
                <c:pt idx="1311">
                  <c:v>669893.58000000007</c:v>
                </c:pt>
                <c:pt idx="1312">
                  <c:v>623036.5</c:v>
                </c:pt>
                <c:pt idx="1313">
                  <c:v>636280.30000000005</c:v>
                </c:pt>
                <c:pt idx="1314">
                  <c:v>625021.304</c:v>
                </c:pt>
                <c:pt idx="1315">
                  <c:v>773842.9</c:v>
                </c:pt>
                <c:pt idx="1316">
                  <c:v>818707.57000000007</c:v>
                </c:pt>
                <c:pt idx="1317">
                  <c:v>1048695.3999999999</c:v>
                </c:pt>
                <c:pt idx="1318">
                  <c:v>1130292.7</c:v>
                </c:pt>
                <c:pt idx="1319">
                  <c:v>1130651.3999999999</c:v>
                </c:pt>
                <c:pt idx="1320">
                  <c:v>1850091.3599999999</c:v>
                </c:pt>
                <c:pt idx="1321">
                  <c:v>1065194</c:v>
                </c:pt>
                <c:pt idx="1322">
                  <c:v>662904.08100000001</c:v>
                </c:pt>
                <c:pt idx="1323">
                  <c:v>607817.72</c:v>
                </c:pt>
                <c:pt idx="1324">
                  <c:v>593153.21</c:v>
                </c:pt>
                <c:pt idx="1325">
                  <c:v>740867.26</c:v>
                </c:pt>
                <c:pt idx="1326">
                  <c:v>2157512</c:v>
                </c:pt>
                <c:pt idx="1327">
                  <c:v>4003938.8</c:v>
                </c:pt>
                <c:pt idx="1328">
                  <c:v>1832272.9</c:v>
                </c:pt>
                <c:pt idx="1329">
                  <c:v>758883.7</c:v>
                </c:pt>
                <c:pt idx="1330">
                  <c:v>759454</c:v>
                </c:pt>
                <c:pt idx="1331">
                  <c:v>1286993.689</c:v>
                </c:pt>
                <c:pt idx="1332">
                  <c:v>1053547.2</c:v>
                </c:pt>
                <c:pt idx="1333">
                  <c:v>686514.6</c:v>
                </c:pt>
                <c:pt idx="1334">
                  <c:v>581267</c:v>
                </c:pt>
                <c:pt idx="1335">
                  <c:v>576024.80000000005</c:v>
                </c:pt>
                <c:pt idx="1336">
                  <c:v>573752.98399999994</c:v>
                </c:pt>
                <c:pt idx="1337">
                  <c:v>585884.68000000005</c:v>
                </c:pt>
                <c:pt idx="1338">
                  <c:v>586571.29</c:v>
                </c:pt>
                <c:pt idx="1339">
                  <c:v>739045.7</c:v>
                </c:pt>
                <c:pt idx="1340">
                  <c:v>1823436.8</c:v>
                </c:pt>
                <c:pt idx="1341">
                  <c:v>1731415.1</c:v>
                </c:pt>
                <c:pt idx="1342">
                  <c:v>842607.7</c:v>
                </c:pt>
                <c:pt idx="1343">
                  <c:v>1902775.1</c:v>
                </c:pt>
                <c:pt idx="1344">
                  <c:v>3536409.7</c:v>
                </c:pt>
                <c:pt idx="1345">
                  <c:v>3045748.9</c:v>
                </c:pt>
                <c:pt idx="1346">
                  <c:v>1915628.5</c:v>
                </c:pt>
                <c:pt idx="1347">
                  <c:v>1200536.3999999999</c:v>
                </c:pt>
                <c:pt idx="1348">
                  <c:v>798793.6</c:v>
                </c:pt>
                <c:pt idx="1349">
                  <c:v>594508.25199999998</c:v>
                </c:pt>
                <c:pt idx="1350">
                  <c:v>677745.4</c:v>
                </c:pt>
                <c:pt idx="1351">
                  <c:v>852335.19</c:v>
                </c:pt>
                <c:pt idx="1352">
                  <c:v>796954.81</c:v>
                </c:pt>
                <c:pt idx="1353">
                  <c:v>634923.36</c:v>
                </c:pt>
                <c:pt idx="1354">
                  <c:v>664770.9</c:v>
                </c:pt>
                <c:pt idx="1355">
                  <c:v>813952.21200000006</c:v>
                </c:pt>
                <c:pt idx="1356">
                  <c:v>764733.72</c:v>
                </c:pt>
                <c:pt idx="1357">
                  <c:v>624166.98</c:v>
                </c:pt>
                <c:pt idx="1358">
                  <c:v>772631.8</c:v>
                </c:pt>
                <c:pt idx="1359">
                  <c:v>1978106</c:v>
                </c:pt>
                <c:pt idx="1360">
                  <c:v>2298213.6</c:v>
                </c:pt>
                <c:pt idx="1361">
                  <c:v>1458623.6</c:v>
                </c:pt>
                <c:pt idx="1362">
                  <c:v>760872.3</c:v>
                </c:pt>
                <c:pt idx="1363">
                  <c:v>717902.6</c:v>
                </c:pt>
                <c:pt idx="1364">
                  <c:v>820876.21</c:v>
                </c:pt>
                <c:pt idx="1365">
                  <c:v>746451.58000000007</c:v>
                </c:pt>
                <c:pt idx="1366">
                  <c:v>986753</c:v>
                </c:pt>
                <c:pt idx="1367">
                  <c:v>1075027.8999999999</c:v>
                </c:pt>
                <c:pt idx="1368">
                  <c:v>976961.84</c:v>
                </c:pt>
                <c:pt idx="1369">
                  <c:v>921922.56000000006</c:v>
                </c:pt>
                <c:pt idx="1370">
                  <c:v>1404159.1</c:v>
                </c:pt>
                <c:pt idx="1371">
                  <c:v>1826616.6</c:v>
                </c:pt>
                <c:pt idx="1372">
                  <c:v>3152458.6</c:v>
                </c:pt>
                <c:pt idx="1373">
                  <c:v>6608726.5</c:v>
                </c:pt>
                <c:pt idx="1374">
                  <c:v>4755548</c:v>
                </c:pt>
                <c:pt idx="1375">
                  <c:v>1951605.1</c:v>
                </c:pt>
                <c:pt idx="1376">
                  <c:v>1273385.3</c:v>
                </c:pt>
                <c:pt idx="1377">
                  <c:v>1020304.4</c:v>
                </c:pt>
                <c:pt idx="1378">
                  <c:v>797657.29</c:v>
                </c:pt>
                <c:pt idx="1379">
                  <c:v>743758.63</c:v>
                </c:pt>
                <c:pt idx="1380">
                  <c:v>748523.71</c:v>
                </c:pt>
                <c:pt idx="1381">
                  <c:v>1728131.1</c:v>
                </c:pt>
                <c:pt idx="1382">
                  <c:v>2905194.1</c:v>
                </c:pt>
                <c:pt idx="1383">
                  <c:v>1272485.8999999999</c:v>
                </c:pt>
                <c:pt idx="1384">
                  <c:v>822823.46</c:v>
                </c:pt>
                <c:pt idx="1385">
                  <c:v>700566.16999999993</c:v>
                </c:pt>
                <c:pt idx="1386">
                  <c:v>607654.6</c:v>
                </c:pt>
                <c:pt idx="1387">
                  <c:v>645650.65</c:v>
                </c:pt>
                <c:pt idx="1388">
                  <c:v>2497390.1</c:v>
                </c:pt>
                <c:pt idx="1389">
                  <c:v>4675068.5999999996</c:v>
                </c:pt>
                <c:pt idx="1390">
                  <c:v>3369597.8</c:v>
                </c:pt>
                <c:pt idx="1391">
                  <c:v>1506921.7</c:v>
                </c:pt>
                <c:pt idx="1392">
                  <c:v>1090483.82</c:v>
                </c:pt>
                <c:pt idx="1393">
                  <c:v>1874823.8</c:v>
                </c:pt>
                <c:pt idx="1394">
                  <c:v>2442856.06</c:v>
                </c:pt>
                <c:pt idx="1395">
                  <c:v>2139974.6</c:v>
                </c:pt>
                <c:pt idx="1396">
                  <c:v>1077738.1000000001</c:v>
                </c:pt>
                <c:pt idx="1397">
                  <c:v>2059298.4</c:v>
                </c:pt>
                <c:pt idx="1398">
                  <c:v>2363059.1</c:v>
                </c:pt>
                <c:pt idx="1399">
                  <c:v>1125046</c:v>
                </c:pt>
                <c:pt idx="1400">
                  <c:v>726424.45</c:v>
                </c:pt>
                <c:pt idx="1401">
                  <c:v>1188294.5</c:v>
                </c:pt>
                <c:pt idx="1402">
                  <c:v>1344419.2</c:v>
                </c:pt>
                <c:pt idx="1403">
                  <c:v>1058543.58</c:v>
                </c:pt>
                <c:pt idx="1404">
                  <c:v>1784162.8</c:v>
                </c:pt>
                <c:pt idx="1405">
                  <c:v>1507225.2</c:v>
                </c:pt>
                <c:pt idx="1406">
                  <c:v>1310513.17</c:v>
                </c:pt>
                <c:pt idx="1407">
                  <c:v>1391890.9</c:v>
                </c:pt>
                <c:pt idx="1408">
                  <c:v>1155609</c:v>
                </c:pt>
                <c:pt idx="1409">
                  <c:v>922477.34</c:v>
                </c:pt>
                <c:pt idx="1410">
                  <c:v>866393.66</c:v>
                </c:pt>
                <c:pt idx="1411">
                  <c:v>938991.54</c:v>
                </c:pt>
                <c:pt idx="1412">
                  <c:v>974818.55</c:v>
                </c:pt>
                <c:pt idx="1413">
                  <c:v>1245251.01</c:v>
                </c:pt>
                <c:pt idx="1414">
                  <c:v>3029761.3</c:v>
                </c:pt>
                <c:pt idx="1415">
                  <c:v>3716312.4</c:v>
                </c:pt>
                <c:pt idx="1416">
                  <c:v>2253684.9</c:v>
                </c:pt>
                <c:pt idx="1417">
                  <c:v>1352309.3</c:v>
                </c:pt>
                <c:pt idx="1418">
                  <c:v>1371083.22</c:v>
                </c:pt>
                <c:pt idx="1419">
                  <c:v>1415734.2</c:v>
                </c:pt>
                <c:pt idx="1420">
                  <c:v>1293346.02</c:v>
                </c:pt>
                <c:pt idx="1421">
                  <c:v>1249341.3</c:v>
                </c:pt>
                <c:pt idx="1422">
                  <c:v>2219491.12</c:v>
                </c:pt>
                <c:pt idx="1423">
                  <c:v>3043473.3</c:v>
                </c:pt>
                <c:pt idx="1424">
                  <c:v>5035622.5</c:v>
                </c:pt>
                <c:pt idx="1425">
                  <c:v>2993943.5</c:v>
                </c:pt>
                <c:pt idx="1426">
                  <c:v>1715446.2</c:v>
                </c:pt>
                <c:pt idx="1427">
                  <c:v>2449892.7000000002</c:v>
                </c:pt>
                <c:pt idx="1428">
                  <c:v>2195720.5</c:v>
                </c:pt>
                <c:pt idx="1429">
                  <c:v>1447576.8</c:v>
                </c:pt>
                <c:pt idx="1430">
                  <c:v>1283466.1400000001</c:v>
                </c:pt>
                <c:pt idx="1431">
                  <c:v>1455070.1099999999</c:v>
                </c:pt>
                <c:pt idx="1432">
                  <c:v>3174619.2</c:v>
                </c:pt>
                <c:pt idx="1433">
                  <c:v>3676188.4</c:v>
                </c:pt>
                <c:pt idx="1434">
                  <c:v>1923993.9</c:v>
                </c:pt>
                <c:pt idx="1435">
                  <c:v>1257425.53</c:v>
                </c:pt>
                <c:pt idx="1436">
                  <c:v>1261952.25</c:v>
                </c:pt>
                <c:pt idx="1437">
                  <c:v>1249650.48</c:v>
                </c:pt>
                <c:pt idx="1438">
                  <c:v>1162801</c:v>
                </c:pt>
                <c:pt idx="1439">
                  <c:v>954110.6</c:v>
                </c:pt>
                <c:pt idx="1440">
                  <c:v>1051649.8500000001</c:v>
                </c:pt>
                <c:pt idx="1441">
                  <c:v>1455699.55</c:v>
                </c:pt>
                <c:pt idx="1442">
                  <c:v>2345535.52</c:v>
                </c:pt>
                <c:pt idx="1443">
                  <c:v>2390454.2000000002</c:v>
                </c:pt>
                <c:pt idx="1444">
                  <c:v>3001070.7</c:v>
                </c:pt>
                <c:pt idx="1445">
                  <c:v>2981931.5</c:v>
                </c:pt>
                <c:pt idx="1446">
                  <c:v>1811504</c:v>
                </c:pt>
                <c:pt idx="1447">
                  <c:v>1247962.1000000001</c:v>
                </c:pt>
                <c:pt idx="1448">
                  <c:v>1302028.45</c:v>
                </c:pt>
                <c:pt idx="1449">
                  <c:v>1929270.78</c:v>
                </c:pt>
                <c:pt idx="1450">
                  <c:v>2386431.1</c:v>
                </c:pt>
                <c:pt idx="1451">
                  <c:v>4069478.6</c:v>
                </c:pt>
                <c:pt idx="1452">
                  <c:v>4319306.4000000004</c:v>
                </c:pt>
                <c:pt idx="1453">
                  <c:v>3634468.8</c:v>
                </c:pt>
                <c:pt idx="1454">
                  <c:v>3515272.8</c:v>
                </c:pt>
                <c:pt idx="1455">
                  <c:v>2360329.5</c:v>
                </c:pt>
                <c:pt idx="1456">
                  <c:v>2017678.7</c:v>
                </c:pt>
                <c:pt idx="1457">
                  <c:v>1595877.8</c:v>
                </c:pt>
                <c:pt idx="1458">
                  <c:v>1870800.7</c:v>
                </c:pt>
                <c:pt idx="1459">
                  <c:v>1471552.7</c:v>
                </c:pt>
                <c:pt idx="1460">
                  <c:v>954582.21</c:v>
                </c:pt>
                <c:pt idx="1461">
                  <c:v>1154525.69</c:v>
                </c:pt>
                <c:pt idx="1462">
                  <c:v>2577475.35</c:v>
                </c:pt>
                <c:pt idx="1463">
                  <c:v>3202979.4</c:v>
                </c:pt>
                <c:pt idx="1464">
                  <c:v>2064963.3</c:v>
                </c:pt>
                <c:pt idx="1465">
                  <c:v>1518707.7</c:v>
                </c:pt>
                <c:pt idx="1466">
                  <c:v>1242434.8999999999</c:v>
                </c:pt>
                <c:pt idx="1467">
                  <c:v>1210083.96</c:v>
                </c:pt>
                <c:pt idx="1468">
                  <c:v>1872103.9</c:v>
                </c:pt>
                <c:pt idx="1469">
                  <c:v>3916749.9</c:v>
                </c:pt>
                <c:pt idx="1470">
                  <c:v>4268414.2</c:v>
                </c:pt>
                <c:pt idx="1471">
                  <c:v>3753671.7</c:v>
                </c:pt>
                <c:pt idx="1472">
                  <c:v>3138681.7</c:v>
                </c:pt>
                <c:pt idx="1473">
                  <c:v>2376343.2999999998</c:v>
                </c:pt>
                <c:pt idx="1474">
                  <c:v>1796594.4</c:v>
                </c:pt>
                <c:pt idx="1475">
                  <c:v>1096273.3999999999</c:v>
                </c:pt>
                <c:pt idx="1476">
                  <c:v>1644103.62</c:v>
                </c:pt>
                <c:pt idx="1477">
                  <c:v>2437363.7999999998</c:v>
                </c:pt>
                <c:pt idx="1478">
                  <c:v>1565878.4</c:v>
                </c:pt>
                <c:pt idx="1479">
                  <c:v>1865564.6</c:v>
                </c:pt>
                <c:pt idx="1480">
                  <c:v>3833583.6</c:v>
                </c:pt>
                <c:pt idx="1481">
                  <c:v>2085857.3</c:v>
                </c:pt>
                <c:pt idx="1482">
                  <c:v>2695504.6</c:v>
                </c:pt>
                <c:pt idx="1483">
                  <c:v>3903314.9</c:v>
                </c:pt>
                <c:pt idx="1484">
                  <c:v>2798167</c:v>
                </c:pt>
                <c:pt idx="1485">
                  <c:v>1365691.8</c:v>
                </c:pt>
                <c:pt idx="1486">
                  <c:v>1246534.3599999999</c:v>
                </c:pt>
                <c:pt idx="1487">
                  <c:v>1636243.67</c:v>
                </c:pt>
                <c:pt idx="1488">
                  <c:v>2023160.8</c:v>
                </c:pt>
                <c:pt idx="1489">
                  <c:v>1661191.9</c:v>
                </c:pt>
                <c:pt idx="1490">
                  <c:v>1653821.6</c:v>
                </c:pt>
                <c:pt idx="1491">
                  <c:v>1468144.1</c:v>
                </c:pt>
                <c:pt idx="1492">
                  <c:v>1782698.1</c:v>
                </c:pt>
                <c:pt idx="1493">
                  <c:v>2224616.4</c:v>
                </c:pt>
                <c:pt idx="1494">
                  <c:v>1931400.5</c:v>
                </c:pt>
                <c:pt idx="1495">
                  <c:v>1688154.13</c:v>
                </c:pt>
                <c:pt idx="1496">
                  <c:v>2190211</c:v>
                </c:pt>
                <c:pt idx="1497">
                  <c:v>1468735.3</c:v>
                </c:pt>
                <c:pt idx="1498">
                  <c:v>1235163.1499999999</c:v>
                </c:pt>
                <c:pt idx="1499">
                  <c:v>1242756.83</c:v>
                </c:pt>
                <c:pt idx="1500">
                  <c:v>1312775</c:v>
                </c:pt>
                <c:pt idx="1501">
                  <c:v>1209013.7</c:v>
                </c:pt>
                <c:pt idx="1502">
                  <c:v>1060629.1000000001</c:v>
                </c:pt>
                <c:pt idx="1503">
                  <c:v>2080310.6</c:v>
                </c:pt>
                <c:pt idx="1504">
                  <c:v>3882508.8</c:v>
                </c:pt>
                <c:pt idx="1505">
                  <c:v>2374689.4</c:v>
                </c:pt>
                <c:pt idx="1506">
                  <c:v>2440944.6</c:v>
                </c:pt>
                <c:pt idx="1507">
                  <c:v>2131834.5</c:v>
                </c:pt>
                <c:pt idx="1508">
                  <c:v>1721834.5</c:v>
                </c:pt>
                <c:pt idx="1509">
                  <c:v>1510589.4</c:v>
                </c:pt>
                <c:pt idx="1510">
                  <c:v>1469680</c:v>
                </c:pt>
                <c:pt idx="1511">
                  <c:v>1246132.1000000001</c:v>
                </c:pt>
                <c:pt idx="1512">
                  <c:v>1140310.3900000001</c:v>
                </c:pt>
                <c:pt idx="1513">
                  <c:v>1210584.7</c:v>
                </c:pt>
                <c:pt idx="1514">
                  <c:v>1717969.4</c:v>
                </c:pt>
                <c:pt idx="1515">
                  <c:v>2570009.2999999998</c:v>
                </c:pt>
                <c:pt idx="1516">
                  <c:v>3096649.1</c:v>
                </c:pt>
                <c:pt idx="1517">
                  <c:v>3015004.1</c:v>
                </c:pt>
                <c:pt idx="1518">
                  <c:v>1803311.9</c:v>
                </c:pt>
                <c:pt idx="1519">
                  <c:v>1275173.1000000001</c:v>
                </c:pt>
                <c:pt idx="1520">
                  <c:v>1197444</c:v>
                </c:pt>
                <c:pt idx="1521">
                  <c:v>1299108.8500000001</c:v>
                </c:pt>
                <c:pt idx="1522">
                  <c:v>1615333</c:v>
                </c:pt>
                <c:pt idx="1523">
                  <c:v>1769534.78</c:v>
                </c:pt>
                <c:pt idx="1524">
                  <c:v>2445482</c:v>
                </c:pt>
                <c:pt idx="1525">
                  <c:v>3114444.1</c:v>
                </c:pt>
                <c:pt idx="1526">
                  <c:v>3104379.7</c:v>
                </c:pt>
                <c:pt idx="1527">
                  <c:v>1716108.7</c:v>
                </c:pt>
                <c:pt idx="1528">
                  <c:v>1195281.69</c:v>
                </c:pt>
                <c:pt idx="1529">
                  <c:v>1320556.1000000001</c:v>
                </c:pt>
                <c:pt idx="1530">
                  <c:v>2341967.9</c:v>
                </c:pt>
                <c:pt idx="1531">
                  <c:v>3677940.9</c:v>
                </c:pt>
                <c:pt idx="1532">
                  <c:v>2939039.7</c:v>
                </c:pt>
                <c:pt idx="1533">
                  <c:v>4114547.6</c:v>
                </c:pt>
                <c:pt idx="1534">
                  <c:v>4340870.3</c:v>
                </c:pt>
                <c:pt idx="1535">
                  <c:v>3795303.4</c:v>
                </c:pt>
                <c:pt idx="1536">
                  <c:v>3282812.4</c:v>
                </c:pt>
                <c:pt idx="1537">
                  <c:v>2381252.6</c:v>
                </c:pt>
                <c:pt idx="1538">
                  <c:v>1282896.2</c:v>
                </c:pt>
                <c:pt idx="1539">
                  <c:v>1022872.7</c:v>
                </c:pt>
                <c:pt idx="1540">
                  <c:v>1042059.75</c:v>
                </c:pt>
                <c:pt idx="1541">
                  <c:v>1472842.53</c:v>
                </c:pt>
                <c:pt idx="1542">
                  <c:v>2068283.7</c:v>
                </c:pt>
                <c:pt idx="1543">
                  <c:v>3101640.4</c:v>
                </c:pt>
                <c:pt idx="1544">
                  <c:v>2377863.6</c:v>
                </c:pt>
                <c:pt idx="1545">
                  <c:v>2588482.6</c:v>
                </c:pt>
                <c:pt idx="1546">
                  <c:v>2363868.4</c:v>
                </c:pt>
                <c:pt idx="1547">
                  <c:v>1986692.5</c:v>
                </c:pt>
                <c:pt idx="1548">
                  <c:v>2042068.4</c:v>
                </c:pt>
                <c:pt idx="1549">
                  <c:v>1808548</c:v>
                </c:pt>
                <c:pt idx="1550">
                  <c:v>1481549.1</c:v>
                </c:pt>
                <c:pt idx="1551">
                  <c:v>1447698.7</c:v>
                </c:pt>
                <c:pt idx="1552">
                  <c:v>1220297.6000000001</c:v>
                </c:pt>
                <c:pt idx="1553">
                  <c:v>1153783.99</c:v>
                </c:pt>
                <c:pt idx="1554">
                  <c:v>1309981.2</c:v>
                </c:pt>
                <c:pt idx="1555">
                  <c:v>1371354.8</c:v>
                </c:pt>
                <c:pt idx="1556">
                  <c:v>2049745.4</c:v>
                </c:pt>
                <c:pt idx="1557">
                  <c:v>2915545.2</c:v>
                </c:pt>
                <c:pt idx="1558">
                  <c:v>2071874.9</c:v>
                </c:pt>
                <c:pt idx="1559">
                  <c:v>1333425.6000000001</c:v>
                </c:pt>
                <c:pt idx="1560">
                  <c:v>1595530.35</c:v>
                </c:pt>
                <c:pt idx="1561">
                  <c:v>1843501.8</c:v>
                </c:pt>
                <c:pt idx="1562">
                  <c:v>1712354.2</c:v>
                </c:pt>
                <c:pt idx="1563">
                  <c:v>2492432.2000000002</c:v>
                </c:pt>
                <c:pt idx="1564">
                  <c:v>2163159.1</c:v>
                </c:pt>
                <c:pt idx="1565">
                  <c:v>1292131.7</c:v>
                </c:pt>
                <c:pt idx="1566">
                  <c:v>1225603.71</c:v>
                </c:pt>
                <c:pt idx="1567">
                  <c:v>2176996.2800000003</c:v>
                </c:pt>
                <c:pt idx="1568">
                  <c:v>5227976.0999999996</c:v>
                </c:pt>
                <c:pt idx="1569">
                  <c:v>3565866</c:v>
                </c:pt>
                <c:pt idx="1570">
                  <c:v>2591549.2000000002</c:v>
                </c:pt>
                <c:pt idx="1571">
                  <c:v>2187938.7999999998</c:v>
                </c:pt>
                <c:pt idx="1572">
                  <c:v>1337197.7</c:v>
                </c:pt>
                <c:pt idx="1573">
                  <c:v>1389114.29</c:v>
                </c:pt>
                <c:pt idx="1574">
                  <c:v>1383290.3</c:v>
                </c:pt>
                <c:pt idx="1575">
                  <c:v>1960098</c:v>
                </c:pt>
                <c:pt idx="1576">
                  <c:v>2221014.2000000002</c:v>
                </c:pt>
                <c:pt idx="1577">
                  <c:v>1579432.3</c:v>
                </c:pt>
                <c:pt idx="1578">
                  <c:v>1502727.121</c:v>
                </c:pt>
                <c:pt idx="1579">
                  <c:v>2723404.19</c:v>
                </c:pt>
                <c:pt idx="1580">
                  <c:v>2328899</c:v>
                </c:pt>
                <c:pt idx="1581">
                  <c:v>1754910.5</c:v>
                </c:pt>
                <c:pt idx="1582">
                  <c:v>1273921.2</c:v>
                </c:pt>
                <c:pt idx="1583">
                  <c:v>1103794.6000000001</c:v>
                </c:pt>
                <c:pt idx="1584">
                  <c:v>1087705.76</c:v>
                </c:pt>
                <c:pt idx="1585">
                  <c:v>1123693.8700000001</c:v>
                </c:pt>
                <c:pt idx="1586">
                  <c:v>1194115.48</c:v>
                </c:pt>
                <c:pt idx="1587">
                  <c:v>1789525.1</c:v>
                </c:pt>
                <c:pt idx="1588">
                  <c:v>3143653.8</c:v>
                </c:pt>
                <c:pt idx="1589">
                  <c:v>2518626.4</c:v>
                </c:pt>
                <c:pt idx="1590">
                  <c:v>1774929.8</c:v>
                </c:pt>
                <c:pt idx="1591">
                  <c:v>1317888.3</c:v>
                </c:pt>
                <c:pt idx="1592">
                  <c:v>1402590.5</c:v>
                </c:pt>
                <c:pt idx="1593">
                  <c:v>1810763.3</c:v>
                </c:pt>
                <c:pt idx="1594">
                  <c:v>1847580.3</c:v>
                </c:pt>
                <c:pt idx="1595">
                  <c:v>2211133.7000000002</c:v>
                </c:pt>
                <c:pt idx="1596">
                  <c:v>1601909.8</c:v>
                </c:pt>
                <c:pt idx="1597">
                  <c:v>1757910.7</c:v>
                </c:pt>
                <c:pt idx="1598">
                  <c:v>1925700.2</c:v>
                </c:pt>
                <c:pt idx="1599">
                  <c:v>2334948.7999999998</c:v>
                </c:pt>
                <c:pt idx="1600">
                  <c:v>2059030.8</c:v>
                </c:pt>
                <c:pt idx="1601">
                  <c:v>1635659.1</c:v>
                </c:pt>
                <c:pt idx="1602">
                  <c:v>1817104.1</c:v>
                </c:pt>
                <c:pt idx="1603">
                  <c:v>1537883.6</c:v>
                </c:pt>
                <c:pt idx="1604">
                  <c:v>1321791.51</c:v>
                </c:pt>
                <c:pt idx="1605">
                  <c:v>1378433.82</c:v>
                </c:pt>
                <c:pt idx="1606">
                  <c:v>1478810.7</c:v>
                </c:pt>
                <c:pt idx="1607">
                  <c:v>1907000.6</c:v>
                </c:pt>
                <c:pt idx="1608">
                  <c:v>1940076.6</c:v>
                </c:pt>
                <c:pt idx="1609">
                  <c:v>1680384.6</c:v>
                </c:pt>
                <c:pt idx="1610">
                  <c:v>1988252.2</c:v>
                </c:pt>
                <c:pt idx="1611">
                  <c:v>2470660.2999999998</c:v>
                </c:pt>
                <c:pt idx="1612">
                  <c:v>2930024.4</c:v>
                </c:pt>
                <c:pt idx="1613">
                  <c:v>3667595.9</c:v>
                </c:pt>
                <c:pt idx="1614">
                  <c:v>3229966.6</c:v>
                </c:pt>
                <c:pt idx="1615">
                  <c:v>3240830.9</c:v>
                </c:pt>
                <c:pt idx="1616">
                  <c:v>2553021.1</c:v>
                </c:pt>
                <c:pt idx="1617">
                  <c:v>2178738.6</c:v>
                </c:pt>
                <c:pt idx="1618">
                  <c:v>2033894.3999999999</c:v>
                </c:pt>
                <c:pt idx="1619">
                  <c:v>1448954.9</c:v>
                </c:pt>
                <c:pt idx="1620">
                  <c:v>1251518.3599999999</c:v>
                </c:pt>
                <c:pt idx="1621">
                  <c:v>1390234.43</c:v>
                </c:pt>
                <c:pt idx="1622">
                  <c:v>1814657.69</c:v>
                </c:pt>
                <c:pt idx="1623">
                  <c:v>2239541.4</c:v>
                </c:pt>
                <c:pt idx="1624">
                  <c:v>2674004.1</c:v>
                </c:pt>
                <c:pt idx="1625">
                  <c:v>3285590.5</c:v>
                </c:pt>
                <c:pt idx="1626">
                  <c:v>2997826.6</c:v>
                </c:pt>
                <c:pt idx="1627">
                  <c:v>2347380.4</c:v>
                </c:pt>
                <c:pt idx="1628">
                  <c:v>1376488.7</c:v>
                </c:pt>
                <c:pt idx="1629">
                  <c:v>1239922.17</c:v>
                </c:pt>
                <c:pt idx="1630">
                  <c:v>1375773.8399999999</c:v>
                </c:pt>
                <c:pt idx="1631">
                  <c:v>1974168.4</c:v>
                </c:pt>
                <c:pt idx="1632">
                  <c:v>2608288.7000000002</c:v>
                </c:pt>
                <c:pt idx="1633">
                  <c:v>3005541</c:v>
                </c:pt>
                <c:pt idx="1634">
                  <c:v>2579111.2999999998</c:v>
                </c:pt>
                <c:pt idx="1635">
                  <c:v>2139447.5</c:v>
                </c:pt>
                <c:pt idx="1636">
                  <c:v>1849334.3</c:v>
                </c:pt>
                <c:pt idx="1637">
                  <c:v>1982852.2</c:v>
                </c:pt>
                <c:pt idx="1638">
                  <c:v>2143645.7000000002</c:v>
                </c:pt>
                <c:pt idx="1639">
                  <c:v>1943628.7</c:v>
                </c:pt>
                <c:pt idx="1640">
                  <c:v>1708127.5</c:v>
                </c:pt>
                <c:pt idx="1641">
                  <c:v>3011480.5</c:v>
                </c:pt>
                <c:pt idx="1642">
                  <c:v>3637872.8</c:v>
                </c:pt>
                <c:pt idx="1643">
                  <c:v>2194615.9</c:v>
                </c:pt>
                <c:pt idx="1644">
                  <c:v>1949537.2</c:v>
                </c:pt>
                <c:pt idx="1645">
                  <c:v>2660353.4</c:v>
                </c:pt>
                <c:pt idx="1646">
                  <c:v>2164763.7000000002</c:v>
                </c:pt>
                <c:pt idx="1647">
                  <c:v>1658640.9</c:v>
                </c:pt>
                <c:pt idx="1648">
                  <c:v>1462823</c:v>
                </c:pt>
                <c:pt idx="1649">
                  <c:v>1768565.2</c:v>
                </c:pt>
                <c:pt idx="1650">
                  <c:v>2991931.1</c:v>
                </c:pt>
                <c:pt idx="1651">
                  <c:v>4406983.3</c:v>
                </c:pt>
                <c:pt idx="1652">
                  <c:v>3982963.5</c:v>
                </c:pt>
                <c:pt idx="1653">
                  <c:v>2996171.1</c:v>
                </c:pt>
                <c:pt idx="1654">
                  <c:v>1583478.2</c:v>
                </c:pt>
                <c:pt idx="1655">
                  <c:v>1234579.8999999999</c:v>
                </c:pt>
                <c:pt idx="1656">
                  <c:v>1095320.94</c:v>
                </c:pt>
                <c:pt idx="1657">
                  <c:v>1460311.75</c:v>
                </c:pt>
                <c:pt idx="1658">
                  <c:v>2433424.1</c:v>
                </c:pt>
                <c:pt idx="1659">
                  <c:v>1844727.5</c:v>
                </c:pt>
                <c:pt idx="1660">
                  <c:v>1584834.7</c:v>
                </c:pt>
                <c:pt idx="1661">
                  <c:v>2350705.4</c:v>
                </c:pt>
                <c:pt idx="1662">
                  <c:v>2659860.7999999998</c:v>
                </c:pt>
                <c:pt idx="1663">
                  <c:v>1793134.4</c:v>
                </c:pt>
                <c:pt idx="1664">
                  <c:v>1601243</c:v>
                </c:pt>
                <c:pt idx="1665">
                  <c:v>1373886.1</c:v>
                </c:pt>
                <c:pt idx="1666">
                  <c:v>1303819.2</c:v>
                </c:pt>
                <c:pt idx="1667">
                  <c:v>1567617.5</c:v>
                </c:pt>
                <c:pt idx="1668">
                  <c:v>1534018.3</c:v>
                </c:pt>
                <c:pt idx="1669">
                  <c:v>1323947.6000000001</c:v>
                </c:pt>
                <c:pt idx="1670">
                  <c:v>1956438.5</c:v>
                </c:pt>
                <c:pt idx="1671">
                  <c:v>2402962.5</c:v>
                </c:pt>
                <c:pt idx="1672">
                  <c:v>1967375.3</c:v>
                </c:pt>
                <c:pt idx="1673">
                  <c:v>1292055.3999999999</c:v>
                </c:pt>
                <c:pt idx="1674">
                  <c:v>1138066.4100000001</c:v>
                </c:pt>
                <c:pt idx="1675">
                  <c:v>1209733.1600000001</c:v>
                </c:pt>
                <c:pt idx="1676">
                  <c:v>1761506.62</c:v>
                </c:pt>
                <c:pt idx="1677">
                  <c:v>2385200.6</c:v>
                </c:pt>
                <c:pt idx="1678">
                  <c:v>2016138.3</c:v>
                </c:pt>
                <c:pt idx="1679">
                  <c:v>1416810.1</c:v>
                </c:pt>
                <c:pt idx="1680">
                  <c:v>1468952.25</c:v>
                </c:pt>
                <c:pt idx="1681">
                  <c:v>1868275.8</c:v>
                </c:pt>
                <c:pt idx="1682">
                  <c:v>1693476.3</c:v>
                </c:pt>
                <c:pt idx="1683">
                  <c:v>1476912.8</c:v>
                </c:pt>
                <c:pt idx="1684">
                  <c:v>1285522.3</c:v>
                </c:pt>
                <c:pt idx="1685">
                  <c:v>1610694.9</c:v>
                </c:pt>
                <c:pt idx="1686">
                  <c:v>1847081.2</c:v>
                </c:pt>
                <c:pt idx="1687">
                  <c:v>3009853.2</c:v>
                </c:pt>
                <c:pt idx="1688">
                  <c:v>2934667.2</c:v>
                </c:pt>
                <c:pt idx="1689">
                  <c:v>2453810</c:v>
                </c:pt>
                <c:pt idx="1690">
                  <c:v>1737690.6</c:v>
                </c:pt>
                <c:pt idx="1691">
                  <c:v>1230792.5</c:v>
                </c:pt>
                <c:pt idx="1692">
                  <c:v>1104150.48</c:v>
                </c:pt>
                <c:pt idx="1693">
                  <c:v>1095017.73</c:v>
                </c:pt>
                <c:pt idx="1694">
                  <c:v>1055637</c:v>
                </c:pt>
                <c:pt idx="1695">
                  <c:v>1016959.12</c:v>
                </c:pt>
                <c:pt idx="1696">
                  <c:v>1075985.8999999999</c:v>
                </c:pt>
                <c:pt idx="1697">
                  <c:v>1116976.8999999999</c:v>
                </c:pt>
                <c:pt idx="1698">
                  <c:v>1096483.6099999999</c:v>
                </c:pt>
                <c:pt idx="1699">
                  <c:v>1237868.6000000001</c:v>
                </c:pt>
                <c:pt idx="1700">
                  <c:v>1083260.2</c:v>
                </c:pt>
                <c:pt idx="1701">
                  <c:v>1255631.0899999999</c:v>
                </c:pt>
                <c:pt idx="1702">
                  <c:v>1631339.9</c:v>
                </c:pt>
                <c:pt idx="1703">
                  <c:v>1729512.6</c:v>
                </c:pt>
                <c:pt idx="1704">
                  <c:v>2081125.8</c:v>
                </c:pt>
                <c:pt idx="1705">
                  <c:v>3216256.7</c:v>
                </c:pt>
                <c:pt idx="1706">
                  <c:v>2149488.6</c:v>
                </c:pt>
                <c:pt idx="1707">
                  <c:v>1599497.9</c:v>
                </c:pt>
                <c:pt idx="1708">
                  <c:v>2051720.9</c:v>
                </c:pt>
                <c:pt idx="1709">
                  <c:v>2022438.4</c:v>
                </c:pt>
                <c:pt idx="1710">
                  <c:v>1867624.5</c:v>
                </c:pt>
                <c:pt idx="1711">
                  <c:v>1422295.6</c:v>
                </c:pt>
                <c:pt idx="1712">
                  <c:v>1218551.24</c:v>
                </c:pt>
                <c:pt idx="1713">
                  <c:v>1605636.3900000001</c:v>
                </c:pt>
                <c:pt idx="1714">
                  <c:v>2817740.4</c:v>
                </c:pt>
                <c:pt idx="1715">
                  <c:v>2232053.7000000002</c:v>
                </c:pt>
                <c:pt idx="1716">
                  <c:v>1796206.7</c:v>
                </c:pt>
                <c:pt idx="1717">
                  <c:v>1627840.9</c:v>
                </c:pt>
                <c:pt idx="1718">
                  <c:v>1472430.2</c:v>
                </c:pt>
                <c:pt idx="1719">
                  <c:v>1157895.3999999999</c:v>
                </c:pt>
                <c:pt idx="1720">
                  <c:v>1095904.8799999999</c:v>
                </c:pt>
                <c:pt idx="1721">
                  <c:v>1320280.3</c:v>
                </c:pt>
                <c:pt idx="1722">
                  <c:v>1857133.3</c:v>
                </c:pt>
                <c:pt idx="1723">
                  <c:v>2013773.6</c:v>
                </c:pt>
                <c:pt idx="1724">
                  <c:v>1589770.3</c:v>
                </c:pt>
                <c:pt idx="1725">
                  <c:v>1474672.3</c:v>
                </c:pt>
                <c:pt idx="1726">
                  <c:v>1372632.6</c:v>
                </c:pt>
                <c:pt idx="1727">
                  <c:v>1206655.6000000001</c:v>
                </c:pt>
                <c:pt idx="1728">
                  <c:v>1180913.83</c:v>
                </c:pt>
                <c:pt idx="1729">
                  <c:v>1257730.49</c:v>
                </c:pt>
                <c:pt idx="1730">
                  <c:v>1552706.37</c:v>
                </c:pt>
                <c:pt idx="1731">
                  <c:v>1750737</c:v>
                </c:pt>
                <c:pt idx="1732">
                  <c:v>1654832.4</c:v>
                </c:pt>
                <c:pt idx="1733">
                  <c:v>2029290</c:v>
                </c:pt>
                <c:pt idx="1734">
                  <c:v>2121054.1</c:v>
                </c:pt>
                <c:pt idx="1735">
                  <c:v>2690290.3</c:v>
                </c:pt>
                <c:pt idx="1736">
                  <c:v>2177969</c:v>
                </c:pt>
                <c:pt idx="1737">
                  <c:v>1293671.1000000001</c:v>
                </c:pt>
                <c:pt idx="1738">
                  <c:v>1148187.6000000001</c:v>
                </c:pt>
                <c:pt idx="1739">
                  <c:v>2255629.7000000002</c:v>
                </c:pt>
                <c:pt idx="1740">
                  <c:v>3241891.8</c:v>
                </c:pt>
                <c:pt idx="1741">
                  <c:v>1990096.1</c:v>
                </c:pt>
                <c:pt idx="1742">
                  <c:v>1540917.2</c:v>
                </c:pt>
                <c:pt idx="1743">
                  <c:v>2072613.3</c:v>
                </c:pt>
                <c:pt idx="1744">
                  <c:v>2309746.5</c:v>
                </c:pt>
                <c:pt idx="1745">
                  <c:v>2346950.2000000002</c:v>
                </c:pt>
                <c:pt idx="1746">
                  <c:v>2110885.2000000002</c:v>
                </c:pt>
                <c:pt idx="1747">
                  <c:v>1515214.5</c:v>
                </c:pt>
                <c:pt idx="1748">
                  <c:v>1519329.9</c:v>
                </c:pt>
                <c:pt idx="1749">
                  <c:v>3097361.8</c:v>
                </c:pt>
                <c:pt idx="1750">
                  <c:v>3086524.2</c:v>
                </c:pt>
                <c:pt idx="1751">
                  <c:v>1732847.9</c:v>
                </c:pt>
                <c:pt idx="1752">
                  <c:v>1249057.3999999999</c:v>
                </c:pt>
                <c:pt idx="1753">
                  <c:v>1547795.95</c:v>
                </c:pt>
                <c:pt idx="1754">
                  <c:v>1835793.8</c:v>
                </c:pt>
                <c:pt idx="1755">
                  <c:v>1861016.3</c:v>
                </c:pt>
                <c:pt idx="1756">
                  <c:v>1974169.9</c:v>
                </c:pt>
                <c:pt idx="1757">
                  <c:v>2040902.5</c:v>
                </c:pt>
                <c:pt idx="1758">
                  <c:v>1897313.7</c:v>
                </c:pt>
                <c:pt idx="1759">
                  <c:v>1767618.3</c:v>
                </c:pt>
                <c:pt idx="1760">
                  <c:v>1759660.7</c:v>
                </c:pt>
                <c:pt idx="1761">
                  <c:v>2362614.7000000002</c:v>
                </c:pt>
                <c:pt idx="1762">
                  <c:v>1927330.8</c:v>
                </c:pt>
                <c:pt idx="1763">
                  <c:v>1979311.2</c:v>
                </c:pt>
                <c:pt idx="1764">
                  <c:v>1806417</c:v>
                </c:pt>
                <c:pt idx="1765">
                  <c:v>1472914.8</c:v>
                </c:pt>
                <c:pt idx="1766">
                  <c:v>1574512.2</c:v>
                </c:pt>
                <c:pt idx="1767">
                  <c:v>1323787.7</c:v>
                </c:pt>
                <c:pt idx="1768">
                  <c:v>1421362.1</c:v>
                </c:pt>
                <c:pt idx="1769">
                  <c:v>1308730.3999999999</c:v>
                </c:pt>
                <c:pt idx="1770">
                  <c:v>1324566.6000000001</c:v>
                </c:pt>
                <c:pt idx="1771">
                  <c:v>2163118.6</c:v>
                </c:pt>
                <c:pt idx="1772">
                  <c:v>2370965.2999999998</c:v>
                </c:pt>
                <c:pt idx="1773">
                  <c:v>2390964.7999999998</c:v>
                </c:pt>
                <c:pt idx="1774">
                  <c:v>1810155.1</c:v>
                </c:pt>
                <c:pt idx="1775">
                  <c:v>1412368</c:v>
                </c:pt>
                <c:pt idx="1776">
                  <c:v>1273543.8999999999</c:v>
                </c:pt>
                <c:pt idx="1777">
                  <c:v>1254539.8</c:v>
                </c:pt>
                <c:pt idx="1778">
                  <c:v>1167950</c:v>
                </c:pt>
                <c:pt idx="1779">
                  <c:v>1315073.97</c:v>
                </c:pt>
                <c:pt idx="1780">
                  <c:v>1998785.7</c:v>
                </c:pt>
                <c:pt idx="1781">
                  <c:v>1811437.3</c:v>
                </c:pt>
                <c:pt idx="1782">
                  <c:v>1529603.9</c:v>
                </c:pt>
                <c:pt idx="1783">
                  <c:v>1391915</c:v>
                </c:pt>
                <c:pt idx="1784">
                  <c:v>1157075.3999999999</c:v>
                </c:pt>
                <c:pt idx="1785">
                  <c:v>1163651.8</c:v>
                </c:pt>
                <c:pt idx="1786">
                  <c:v>1486030.17</c:v>
                </c:pt>
                <c:pt idx="1787">
                  <c:v>1653430.9</c:v>
                </c:pt>
                <c:pt idx="1788">
                  <c:v>1387809.2</c:v>
                </c:pt>
                <c:pt idx="1789">
                  <c:v>1286698.3</c:v>
                </c:pt>
                <c:pt idx="1790">
                  <c:v>1205338.8999999999</c:v>
                </c:pt>
                <c:pt idx="1791">
                  <c:v>1201549.8</c:v>
                </c:pt>
                <c:pt idx="1792">
                  <c:v>1214161.3999999999</c:v>
                </c:pt>
                <c:pt idx="1793">
                  <c:v>1441486.3</c:v>
                </c:pt>
                <c:pt idx="1794">
                  <c:v>1789465.5</c:v>
                </c:pt>
                <c:pt idx="1795">
                  <c:v>1450560.8</c:v>
                </c:pt>
                <c:pt idx="1796">
                  <c:v>2008297.3</c:v>
                </c:pt>
                <c:pt idx="1797">
                  <c:v>2182618.2000000002</c:v>
                </c:pt>
                <c:pt idx="1798">
                  <c:v>1462022.6</c:v>
                </c:pt>
                <c:pt idx="1799">
                  <c:v>1334377</c:v>
                </c:pt>
                <c:pt idx="1800">
                  <c:v>1332348.7</c:v>
                </c:pt>
                <c:pt idx="1801">
                  <c:v>1486623.1</c:v>
                </c:pt>
                <c:pt idx="1802">
                  <c:v>1941149.6</c:v>
                </c:pt>
                <c:pt idx="1803">
                  <c:v>3097543.2</c:v>
                </c:pt>
                <c:pt idx="1804">
                  <c:v>2550052.2000000002</c:v>
                </c:pt>
                <c:pt idx="1805">
                  <c:v>2102008.7000000002</c:v>
                </c:pt>
                <c:pt idx="1806">
                  <c:v>2398070.9</c:v>
                </c:pt>
                <c:pt idx="1807">
                  <c:v>2643093.1</c:v>
                </c:pt>
                <c:pt idx="1808">
                  <c:v>2412307.7000000002</c:v>
                </c:pt>
                <c:pt idx="1809">
                  <c:v>2924534</c:v>
                </c:pt>
                <c:pt idx="1810">
                  <c:v>2993419.4</c:v>
                </c:pt>
                <c:pt idx="1811">
                  <c:v>2182932.6</c:v>
                </c:pt>
                <c:pt idx="1812">
                  <c:v>2854466.3</c:v>
                </c:pt>
                <c:pt idx="1813">
                  <c:v>3604309.3</c:v>
                </c:pt>
                <c:pt idx="1814">
                  <c:v>2442019</c:v>
                </c:pt>
                <c:pt idx="1815">
                  <c:v>2209856</c:v>
                </c:pt>
                <c:pt idx="1816">
                  <c:v>2531070.7999999998</c:v>
                </c:pt>
                <c:pt idx="1817">
                  <c:v>2645067.4</c:v>
                </c:pt>
                <c:pt idx="1818">
                  <c:v>2839006.9</c:v>
                </c:pt>
                <c:pt idx="1819">
                  <c:v>2308632.4</c:v>
                </c:pt>
                <c:pt idx="1820">
                  <c:v>1872287.1</c:v>
                </c:pt>
                <c:pt idx="1821">
                  <c:v>1637961.3</c:v>
                </c:pt>
                <c:pt idx="1822">
                  <c:v>1768504.9</c:v>
                </c:pt>
                <c:pt idx="1823">
                  <c:v>1908701.8</c:v>
                </c:pt>
                <c:pt idx="1824">
                  <c:v>1666204.2</c:v>
                </c:pt>
                <c:pt idx="1825">
                  <c:v>1418854.1</c:v>
                </c:pt>
                <c:pt idx="1826">
                  <c:v>1763194.9</c:v>
                </c:pt>
                <c:pt idx="1827">
                  <c:v>1713189</c:v>
                </c:pt>
                <c:pt idx="1828">
                  <c:v>1313485.7</c:v>
                </c:pt>
                <c:pt idx="1829">
                  <c:v>1290185.2</c:v>
                </c:pt>
                <c:pt idx="1830">
                  <c:v>1776082.72</c:v>
                </c:pt>
                <c:pt idx="1831">
                  <c:v>2289226.1</c:v>
                </c:pt>
                <c:pt idx="1832">
                  <c:v>2026290.1</c:v>
                </c:pt>
                <c:pt idx="1833">
                  <c:v>1804007</c:v>
                </c:pt>
                <c:pt idx="1834">
                  <c:v>2561509.5</c:v>
                </c:pt>
                <c:pt idx="1835">
                  <c:v>2517140.1</c:v>
                </c:pt>
                <c:pt idx="1836">
                  <c:v>1919803.3</c:v>
                </c:pt>
                <c:pt idx="1837">
                  <c:v>1641255.5</c:v>
                </c:pt>
                <c:pt idx="1838">
                  <c:v>1518977.1</c:v>
                </c:pt>
                <c:pt idx="1839">
                  <c:v>1502268.7</c:v>
                </c:pt>
                <c:pt idx="1840">
                  <c:v>1219655.8</c:v>
                </c:pt>
                <c:pt idx="1841">
                  <c:v>1200525.7</c:v>
                </c:pt>
                <c:pt idx="1842">
                  <c:v>2185368.1</c:v>
                </c:pt>
                <c:pt idx="1843">
                  <c:v>2876033.8</c:v>
                </c:pt>
                <c:pt idx="1844">
                  <c:v>2119907.1</c:v>
                </c:pt>
                <c:pt idx="1845">
                  <c:v>1499293.3</c:v>
                </c:pt>
                <c:pt idx="1846">
                  <c:v>1101128.2</c:v>
                </c:pt>
                <c:pt idx="1847">
                  <c:v>1024395.29</c:v>
                </c:pt>
                <c:pt idx="1848">
                  <c:v>1074599.1499999999</c:v>
                </c:pt>
                <c:pt idx="1849">
                  <c:v>1355075.93</c:v>
                </c:pt>
                <c:pt idx="1850">
                  <c:v>1749236.4</c:v>
                </c:pt>
                <c:pt idx="1851">
                  <c:v>2337410.6</c:v>
                </c:pt>
                <c:pt idx="1852">
                  <c:v>3237227</c:v>
                </c:pt>
                <c:pt idx="1853">
                  <c:v>4583871</c:v>
                </c:pt>
                <c:pt idx="1854">
                  <c:v>2818970</c:v>
                </c:pt>
                <c:pt idx="1855">
                  <c:v>1385613.7</c:v>
                </c:pt>
                <c:pt idx="1856">
                  <c:v>1084430</c:v>
                </c:pt>
                <c:pt idx="1857">
                  <c:v>1138637.8</c:v>
                </c:pt>
                <c:pt idx="1858">
                  <c:v>1474339.9</c:v>
                </c:pt>
                <c:pt idx="1859">
                  <c:v>1558776.2</c:v>
                </c:pt>
                <c:pt idx="1860">
                  <c:v>1615520.8</c:v>
                </c:pt>
                <c:pt idx="1861">
                  <c:v>1571747.3</c:v>
                </c:pt>
                <c:pt idx="1862">
                  <c:v>1284106.3</c:v>
                </c:pt>
                <c:pt idx="1863">
                  <c:v>1673243.2</c:v>
                </c:pt>
                <c:pt idx="1864">
                  <c:v>1440955.2</c:v>
                </c:pt>
                <c:pt idx="1865">
                  <c:v>1165163.3999999999</c:v>
                </c:pt>
                <c:pt idx="1866">
                  <c:v>1235047.1000000001</c:v>
                </c:pt>
                <c:pt idx="1867">
                  <c:v>1665582.5</c:v>
                </c:pt>
                <c:pt idx="1868">
                  <c:v>2126644.5</c:v>
                </c:pt>
                <c:pt idx="1869">
                  <c:v>2385973.9</c:v>
                </c:pt>
                <c:pt idx="1870">
                  <c:v>2128580.1</c:v>
                </c:pt>
                <c:pt idx="1871">
                  <c:v>1737208</c:v>
                </c:pt>
                <c:pt idx="1872">
                  <c:v>1233973.3</c:v>
                </c:pt>
                <c:pt idx="1873">
                  <c:v>1156206.28</c:v>
                </c:pt>
                <c:pt idx="1874">
                  <c:v>1369129.25</c:v>
                </c:pt>
                <c:pt idx="1875">
                  <c:v>1610037.8</c:v>
                </c:pt>
                <c:pt idx="1876">
                  <c:v>1697046.6</c:v>
                </c:pt>
                <c:pt idx="1877">
                  <c:v>2287562.1</c:v>
                </c:pt>
                <c:pt idx="1878">
                  <c:v>2816407.9</c:v>
                </c:pt>
                <c:pt idx="1879">
                  <c:v>2855368.3</c:v>
                </c:pt>
                <c:pt idx="1880">
                  <c:v>1599064</c:v>
                </c:pt>
                <c:pt idx="1881">
                  <c:v>1104808.8999999999</c:v>
                </c:pt>
                <c:pt idx="1882">
                  <c:v>1066777.77</c:v>
                </c:pt>
                <c:pt idx="1883">
                  <c:v>1030722.13</c:v>
                </c:pt>
                <c:pt idx="1884">
                  <c:v>1030028.14</c:v>
                </c:pt>
                <c:pt idx="1885">
                  <c:v>1334461.2</c:v>
                </c:pt>
                <c:pt idx="1886">
                  <c:v>1673677.2</c:v>
                </c:pt>
                <c:pt idx="1887">
                  <c:v>1452861.4</c:v>
                </c:pt>
                <c:pt idx="1888">
                  <c:v>1795227.2</c:v>
                </c:pt>
                <c:pt idx="1889">
                  <c:v>1734195.5</c:v>
                </c:pt>
                <c:pt idx="1890">
                  <c:v>1304727.8</c:v>
                </c:pt>
                <c:pt idx="1891">
                  <c:v>1087120.7</c:v>
                </c:pt>
                <c:pt idx="1892">
                  <c:v>1165471.5</c:v>
                </c:pt>
                <c:pt idx="1893">
                  <c:v>1255045.8</c:v>
                </c:pt>
                <c:pt idx="1894">
                  <c:v>1396980.6</c:v>
                </c:pt>
                <c:pt idx="1895">
                  <c:v>1545295.1</c:v>
                </c:pt>
                <c:pt idx="1896">
                  <c:v>1636175.1</c:v>
                </c:pt>
                <c:pt idx="1897">
                  <c:v>1359560.7</c:v>
                </c:pt>
                <c:pt idx="1898">
                  <c:v>1654271.6</c:v>
                </c:pt>
                <c:pt idx="1899">
                  <c:v>1446344.6</c:v>
                </c:pt>
                <c:pt idx="1900">
                  <c:v>988142.6</c:v>
                </c:pt>
                <c:pt idx="1901">
                  <c:v>920162.92999999993</c:v>
                </c:pt>
                <c:pt idx="1902">
                  <c:v>1020587.21</c:v>
                </c:pt>
                <c:pt idx="1903">
                  <c:v>1137080.7</c:v>
                </c:pt>
                <c:pt idx="1904">
                  <c:v>1223943.2</c:v>
                </c:pt>
                <c:pt idx="1905">
                  <c:v>1298259.2</c:v>
                </c:pt>
                <c:pt idx="1906">
                  <c:v>1255663.1000000001</c:v>
                </c:pt>
                <c:pt idx="1907">
                  <c:v>1066332.3999999999</c:v>
                </c:pt>
                <c:pt idx="1908">
                  <c:v>1125649.3</c:v>
                </c:pt>
                <c:pt idx="1909">
                  <c:v>1426282.1</c:v>
                </c:pt>
                <c:pt idx="1910">
                  <c:v>1283370.8</c:v>
                </c:pt>
                <c:pt idx="1911">
                  <c:v>1325130.1000000001</c:v>
                </c:pt>
                <c:pt idx="1912">
                  <c:v>1291836.3</c:v>
                </c:pt>
                <c:pt idx="1913">
                  <c:v>1863891.8</c:v>
                </c:pt>
                <c:pt idx="1914">
                  <c:v>2143418</c:v>
                </c:pt>
                <c:pt idx="1915">
                  <c:v>1270327.8</c:v>
                </c:pt>
                <c:pt idx="1916">
                  <c:v>1023561</c:v>
                </c:pt>
                <c:pt idx="1917">
                  <c:v>1108955.5</c:v>
                </c:pt>
                <c:pt idx="1918">
                  <c:v>1012417.2</c:v>
                </c:pt>
                <c:pt idx="1919">
                  <c:v>970192.91999999993</c:v>
                </c:pt>
                <c:pt idx="1920">
                  <c:v>1016608.2</c:v>
                </c:pt>
                <c:pt idx="1921">
                  <c:v>1092743.8</c:v>
                </c:pt>
                <c:pt idx="1922">
                  <c:v>1144715.3999999999</c:v>
                </c:pt>
                <c:pt idx="1923">
                  <c:v>1046640.4</c:v>
                </c:pt>
                <c:pt idx="1924">
                  <c:v>1055998.6200000001</c:v>
                </c:pt>
                <c:pt idx="1925">
                  <c:v>1263367.3</c:v>
                </c:pt>
                <c:pt idx="1926">
                  <c:v>1373309.6</c:v>
                </c:pt>
                <c:pt idx="1927">
                  <c:v>1483023.4</c:v>
                </c:pt>
                <c:pt idx="1928">
                  <c:v>1385181.6</c:v>
                </c:pt>
                <c:pt idx="1929">
                  <c:v>1122377.1000000001</c:v>
                </c:pt>
                <c:pt idx="1930">
                  <c:v>1101926.3999999999</c:v>
                </c:pt>
                <c:pt idx="1931">
                  <c:v>2082749.8</c:v>
                </c:pt>
                <c:pt idx="1932">
                  <c:v>2499393.2999999998</c:v>
                </c:pt>
                <c:pt idx="1933">
                  <c:v>1953614.4</c:v>
                </c:pt>
                <c:pt idx="1934">
                  <c:v>1379572.4</c:v>
                </c:pt>
                <c:pt idx="1935">
                  <c:v>1424199.7</c:v>
                </c:pt>
                <c:pt idx="1936">
                  <c:v>1186763.5</c:v>
                </c:pt>
                <c:pt idx="1937">
                  <c:v>1031151.1</c:v>
                </c:pt>
                <c:pt idx="1938">
                  <c:v>1042294.5</c:v>
                </c:pt>
                <c:pt idx="1939">
                  <c:v>998385.8</c:v>
                </c:pt>
                <c:pt idx="1940">
                  <c:v>1227695.2</c:v>
                </c:pt>
                <c:pt idx="1941">
                  <c:v>1418643.2</c:v>
                </c:pt>
                <c:pt idx="1942">
                  <c:v>1290886.6000000001</c:v>
                </c:pt>
                <c:pt idx="1943">
                  <c:v>1014512.3</c:v>
                </c:pt>
                <c:pt idx="1944">
                  <c:v>934977.2</c:v>
                </c:pt>
                <c:pt idx="1945">
                  <c:v>939610.48</c:v>
                </c:pt>
                <c:pt idx="1946">
                  <c:v>944054.2</c:v>
                </c:pt>
                <c:pt idx="1947">
                  <c:v>983954.8</c:v>
                </c:pt>
                <c:pt idx="1948">
                  <c:v>978364.5</c:v>
                </c:pt>
                <c:pt idx="1949">
                  <c:v>1488575</c:v>
                </c:pt>
                <c:pt idx="1950">
                  <c:v>1589572.8</c:v>
                </c:pt>
                <c:pt idx="1951">
                  <c:v>1359359.8</c:v>
                </c:pt>
                <c:pt idx="1952">
                  <c:v>1194234.1000000001</c:v>
                </c:pt>
                <c:pt idx="1953">
                  <c:v>1429598.9</c:v>
                </c:pt>
                <c:pt idx="1954">
                  <c:v>1137852.7</c:v>
                </c:pt>
                <c:pt idx="1955">
                  <c:v>894271.75</c:v>
                </c:pt>
                <c:pt idx="1956">
                  <c:v>888342.17999999993</c:v>
                </c:pt>
                <c:pt idx="1957">
                  <c:v>920391.57000000007</c:v>
                </c:pt>
                <c:pt idx="1958">
                  <c:v>988449.58000000007</c:v>
                </c:pt>
                <c:pt idx="1959">
                  <c:v>1394957.6</c:v>
                </c:pt>
                <c:pt idx="1960">
                  <c:v>1545785</c:v>
                </c:pt>
                <c:pt idx="1961">
                  <c:v>1396992.3</c:v>
                </c:pt>
                <c:pt idx="1962">
                  <c:v>1365919.8</c:v>
                </c:pt>
                <c:pt idx="1963">
                  <c:v>1361072</c:v>
                </c:pt>
                <c:pt idx="1964">
                  <c:v>1044052.7</c:v>
                </c:pt>
                <c:pt idx="1965">
                  <c:v>975644.6</c:v>
                </c:pt>
                <c:pt idx="1966">
                  <c:v>952395</c:v>
                </c:pt>
                <c:pt idx="1967">
                  <c:v>854594.7</c:v>
                </c:pt>
                <c:pt idx="1968">
                  <c:v>988062.28</c:v>
                </c:pt>
                <c:pt idx="1969">
                  <c:v>1463773.1</c:v>
                </c:pt>
                <c:pt idx="1970">
                  <c:v>1274430.7</c:v>
                </c:pt>
                <c:pt idx="1971">
                  <c:v>1002970.7</c:v>
                </c:pt>
                <c:pt idx="1972">
                  <c:v>927067.6</c:v>
                </c:pt>
                <c:pt idx="1973">
                  <c:v>861123.28</c:v>
                </c:pt>
                <c:pt idx="1974">
                  <c:v>850632.79</c:v>
                </c:pt>
                <c:pt idx="1975">
                  <c:v>1144690.2</c:v>
                </c:pt>
                <c:pt idx="1976">
                  <c:v>1587593.2</c:v>
                </c:pt>
                <c:pt idx="1977">
                  <c:v>1726887.6</c:v>
                </c:pt>
                <c:pt idx="1978">
                  <c:v>1683140.6</c:v>
                </c:pt>
                <c:pt idx="1979">
                  <c:v>1563274.2</c:v>
                </c:pt>
                <c:pt idx="1980">
                  <c:v>1379742.2</c:v>
                </c:pt>
                <c:pt idx="1981">
                  <c:v>1199997.1000000001</c:v>
                </c:pt>
                <c:pt idx="1982">
                  <c:v>1042370.8</c:v>
                </c:pt>
                <c:pt idx="1983">
                  <c:v>881172</c:v>
                </c:pt>
                <c:pt idx="1984">
                  <c:v>850642.36</c:v>
                </c:pt>
                <c:pt idx="1985">
                  <c:v>877694.9</c:v>
                </c:pt>
                <c:pt idx="1986">
                  <c:v>978986</c:v>
                </c:pt>
                <c:pt idx="1987">
                  <c:v>1155357.8999999999</c:v>
                </c:pt>
                <c:pt idx="1988">
                  <c:v>1016424.9</c:v>
                </c:pt>
                <c:pt idx="1989">
                  <c:v>861323.03</c:v>
                </c:pt>
                <c:pt idx="1990">
                  <c:v>874357.35</c:v>
                </c:pt>
                <c:pt idx="1991">
                  <c:v>894736.01</c:v>
                </c:pt>
                <c:pt idx="1992">
                  <c:v>913291.29</c:v>
                </c:pt>
                <c:pt idx="1993">
                  <c:v>887464.83000000007</c:v>
                </c:pt>
                <c:pt idx="1994">
                  <c:v>929259.9</c:v>
                </c:pt>
                <c:pt idx="1995">
                  <c:v>1103607.2</c:v>
                </c:pt>
                <c:pt idx="1996">
                  <c:v>1269466.2</c:v>
                </c:pt>
                <c:pt idx="1997">
                  <c:v>1403060.6</c:v>
                </c:pt>
                <c:pt idx="1998">
                  <c:v>1272989.3</c:v>
                </c:pt>
                <c:pt idx="1999">
                  <c:v>1085416</c:v>
                </c:pt>
                <c:pt idx="2000">
                  <c:v>1301071.1000000001</c:v>
                </c:pt>
                <c:pt idx="2001">
                  <c:v>1342481.8</c:v>
                </c:pt>
                <c:pt idx="2002">
                  <c:v>1115362.1000000001</c:v>
                </c:pt>
                <c:pt idx="2003">
                  <c:v>1087534</c:v>
                </c:pt>
                <c:pt idx="2004">
                  <c:v>1078141.1000000001</c:v>
                </c:pt>
                <c:pt idx="2005">
                  <c:v>1011092.7</c:v>
                </c:pt>
                <c:pt idx="2006">
                  <c:v>1013661.9</c:v>
                </c:pt>
                <c:pt idx="2007">
                  <c:v>1063620.2</c:v>
                </c:pt>
                <c:pt idx="2008">
                  <c:v>1063204.8999999999</c:v>
                </c:pt>
                <c:pt idx="2009">
                  <c:v>982010.4</c:v>
                </c:pt>
                <c:pt idx="2010">
                  <c:v>856840.57000000007</c:v>
                </c:pt>
                <c:pt idx="2011">
                  <c:v>834764.82000000007</c:v>
                </c:pt>
                <c:pt idx="2012">
                  <c:v>829255.29</c:v>
                </c:pt>
                <c:pt idx="2013">
                  <c:v>952386.7</c:v>
                </c:pt>
                <c:pt idx="2014">
                  <c:v>1025718.1</c:v>
                </c:pt>
                <c:pt idx="2015">
                  <c:v>922552.2</c:v>
                </c:pt>
                <c:pt idx="2016">
                  <c:v>820757.07000000007</c:v>
                </c:pt>
                <c:pt idx="2017">
                  <c:v>880368.1</c:v>
                </c:pt>
                <c:pt idx="2018">
                  <c:v>924280.1</c:v>
                </c:pt>
                <c:pt idx="2019">
                  <c:v>850483.6</c:v>
                </c:pt>
                <c:pt idx="2020">
                  <c:v>1431549</c:v>
                </c:pt>
                <c:pt idx="2021">
                  <c:v>1397421.8</c:v>
                </c:pt>
                <c:pt idx="2022">
                  <c:v>1047379.8</c:v>
                </c:pt>
                <c:pt idx="2023">
                  <c:v>1343043.5</c:v>
                </c:pt>
                <c:pt idx="2024">
                  <c:v>1444467.5</c:v>
                </c:pt>
                <c:pt idx="2025">
                  <c:v>1306654.2</c:v>
                </c:pt>
                <c:pt idx="2026">
                  <c:v>1206165.3999999999</c:v>
                </c:pt>
                <c:pt idx="2027">
                  <c:v>1073254</c:v>
                </c:pt>
                <c:pt idx="2028">
                  <c:v>943441.8</c:v>
                </c:pt>
                <c:pt idx="2029">
                  <c:v>836280.6</c:v>
                </c:pt>
                <c:pt idx="2030">
                  <c:v>819031.5</c:v>
                </c:pt>
                <c:pt idx="2031">
                  <c:v>848869.8</c:v>
                </c:pt>
                <c:pt idx="2032">
                  <c:v>903558.9</c:v>
                </c:pt>
                <c:pt idx="2033">
                  <c:v>864436.7</c:v>
                </c:pt>
                <c:pt idx="2034">
                  <c:v>793803.75</c:v>
                </c:pt>
                <c:pt idx="2035">
                  <c:v>794074.91999999993</c:v>
                </c:pt>
                <c:pt idx="2036">
                  <c:v>766948.08</c:v>
                </c:pt>
                <c:pt idx="2037">
                  <c:v>765255.28</c:v>
                </c:pt>
                <c:pt idx="2038">
                  <c:v>757417.07000000007</c:v>
                </c:pt>
                <c:pt idx="2039">
                  <c:v>771925.77</c:v>
                </c:pt>
                <c:pt idx="2040">
                  <c:v>922712.6</c:v>
                </c:pt>
                <c:pt idx="2041">
                  <c:v>1004196.5</c:v>
                </c:pt>
                <c:pt idx="2042">
                  <c:v>1219803.7</c:v>
                </c:pt>
                <c:pt idx="2043">
                  <c:v>1046534.7</c:v>
                </c:pt>
                <c:pt idx="2044">
                  <c:v>921694.5</c:v>
                </c:pt>
                <c:pt idx="2045">
                  <c:v>883021.5</c:v>
                </c:pt>
                <c:pt idx="2046">
                  <c:v>874074.3</c:v>
                </c:pt>
                <c:pt idx="2047">
                  <c:v>905061.2</c:v>
                </c:pt>
                <c:pt idx="2048">
                  <c:v>988383.9</c:v>
                </c:pt>
                <c:pt idx="2049">
                  <c:v>897298.3</c:v>
                </c:pt>
                <c:pt idx="2050">
                  <c:v>905738.7</c:v>
                </c:pt>
                <c:pt idx="2051">
                  <c:v>923628.5</c:v>
                </c:pt>
                <c:pt idx="2052">
                  <c:v>986161.6</c:v>
                </c:pt>
                <c:pt idx="2053">
                  <c:v>883304.9</c:v>
                </c:pt>
                <c:pt idx="2054">
                  <c:v>755649.5</c:v>
                </c:pt>
                <c:pt idx="2055">
                  <c:v>703444.63</c:v>
                </c:pt>
                <c:pt idx="2056">
                  <c:v>717499.86</c:v>
                </c:pt>
                <c:pt idx="2057">
                  <c:v>731641.11</c:v>
                </c:pt>
                <c:pt idx="2058">
                  <c:v>711806.49</c:v>
                </c:pt>
                <c:pt idx="2059">
                  <c:v>765387.39</c:v>
                </c:pt>
                <c:pt idx="2060">
                  <c:v>807668.2</c:v>
                </c:pt>
                <c:pt idx="2061">
                  <c:v>771320.9</c:v>
                </c:pt>
                <c:pt idx="2062">
                  <c:v>770420.33000000007</c:v>
                </c:pt>
                <c:pt idx="2063">
                  <c:v>778551.8</c:v>
                </c:pt>
                <c:pt idx="2064">
                  <c:v>842664.1</c:v>
                </c:pt>
                <c:pt idx="2065">
                  <c:v>761749.2</c:v>
                </c:pt>
                <c:pt idx="2066">
                  <c:v>728108.59</c:v>
                </c:pt>
                <c:pt idx="2067">
                  <c:v>874290.3</c:v>
                </c:pt>
                <c:pt idx="2068">
                  <c:v>1017851.2</c:v>
                </c:pt>
                <c:pt idx="2069">
                  <c:v>890843.3</c:v>
                </c:pt>
                <c:pt idx="2070">
                  <c:v>711056</c:v>
                </c:pt>
                <c:pt idx="2071">
                  <c:v>755677.02</c:v>
                </c:pt>
                <c:pt idx="2072">
                  <c:v>830206.3</c:v>
                </c:pt>
                <c:pt idx="2073">
                  <c:v>716204.3</c:v>
                </c:pt>
                <c:pt idx="2074">
                  <c:v>677254.21</c:v>
                </c:pt>
                <c:pt idx="2075">
                  <c:v>714161.10000000009</c:v>
                </c:pt>
                <c:pt idx="2076">
                  <c:v>703848.1</c:v>
                </c:pt>
                <c:pt idx="2077">
                  <c:v>678142.71</c:v>
                </c:pt>
                <c:pt idx="2078">
                  <c:v>783216</c:v>
                </c:pt>
                <c:pt idx="2079">
                  <c:v>779999.39999999991</c:v>
                </c:pt>
                <c:pt idx="2080">
                  <c:v>725075.17</c:v>
                </c:pt>
                <c:pt idx="2081">
                  <c:v>693804.4</c:v>
                </c:pt>
                <c:pt idx="2082">
                  <c:v>672952.81</c:v>
                </c:pt>
                <c:pt idx="2083">
                  <c:v>688390.65</c:v>
                </c:pt>
                <c:pt idx="2084">
                  <c:v>682586.64</c:v>
                </c:pt>
                <c:pt idx="2085">
                  <c:v>681542.82</c:v>
                </c:pt>
                <c:pt idx="2086">
                  <c:v>665825.19000000006</c:v>
                </c:pt>
                <c:pt idx="2087">
                  <c:v>661817.27</c:v>
                </c:pt>
                <c:pt idx="2088">
                  <c:v>695487.6100000001</c:v>
                </c:pt>
                <c:pt idx="2089">
                  <c:v>726594.7</c:v>
                </c:pt>
                <c:pt idx="2090">
                  <c:v>702424.5</c:v>
                </c:pt>
                <c:pt idx="2091">
                  <c:v>681994.74</c:v>
                </c:pt>
                <c:pt idx="2092">
                  <c:v>774760.29999999993</c:v>
                </c:pt>
                <c:pt idx="2093">
                  <c:v>801966.6</c:v>
                </c:pt>
                <c:pt idx="2094">
                  <c:v>717199.29999999993</c:v>
                </c:pt>
                <c:pt idx="2095">
                  <c:v>687945.79999999993</c:v>
                </c:pt>
                <c:pt idx="2096">
                  <c:v>682429.54</c:v>
                </c:pt>
                <c:pt idx="2097">
                  <c:v>661396.02</c:v>
                </c:pt>
                <c:pt idx="2098">
                  <c:v>663829.73</c:v>
                </c:pt>
                <c:pt idx="2099">
                  <c:v>650655.17999999993</c:v>
                </c:pt>
                <c:pt idx="2100">
                  <c:v>630011.86</c:v>
                </c:pt>
                <c:pt idx="2101">
                  <c:v>638113.02</c:v>
                </c:pt>
                <c:pt idx="2102">
                  <c:v>624271.84</c:v>
                </c:pt>
                <c:pt idx="2103">
                  <c:v>620413.58000000007</c:v>
                </c:pt>
                <c:pt idx="2104">
                  <c:v>657113.75</c:v>
                </c:pt>
                <c:pt idx="2105">
                  <c:v>667066.61</c:v>
                </c:pt>
                <c:pt idx="2106">
                  <c:v>690613.6</c:v>
                </c:pt>
                <c:pt idx="2107">
                  <c:v>630244.12</c:v>
                </c:pt>
                <c:pt idx="2108">
                  <c:v>626643.22</c:v>
                </c:pt>
                <c:pt idx="2109">
                  <c:v>633670.62</c:v>
                </c:pt>
                <c:pt idx="2110">
                  <c:v>648551.69999999995</c:v>
                </c:pt>
                <c:pt idx="2111">
                  <c:v>631386.1100000001</c:v>
                </c:pt>
                <c:pt idx="2112">
                  <c:v>659868.75</c:v>
                </c:pt>
                <c:pt idx="2113">
                  <c:v>697565.41999999993</c:v>
                </c:pt>
                <c:pt idx="2114">
                  <c:v>672633.66999999993</c:v>
                </c:pt>
                <c:pt idx="2115">
                  <c:v>650222.94999999995</c:v>
                </c:pt>
                <c:pt idx="2116">
                  <c:v>642645.22000000009</c:v>
                </c:pt>
                <c:pt idx="2117">
                  <c:v>829334.89999999991</c:v>
                </c:pt>
                <c:pt idx="2118">
                  <c:v>873976.79999999993</c:v>
                </c:pt>
                <c:pt idx="2119">
                  <c:v>728146.20000000007</c:v>
                </c:pt>
                <c:pt idx="2120">
                  <c:v>661168.84000000008</c:v>
                </c:pt>
                <c:pt idx="2121">
                  <c:v>750778</c:v>
                </c:pt>
                <c:pt idx="2122">
                  <c:v>748707.6</c:v>
                </c:pt>
                <c:pt idx="2123">
                  <c:v>732574.1</c:v>
                </c:pt>
                <c:pt idx="2124">
                  <c:v>808165.1</c:v>
                </c:pt>
                <c:pt idx="2125">
                  <c:v>749205.99999999988</c:v>
                </c:pt>
                <c:pt idx="2126">
                  <c:v>640027.1</c:v>
                </c:pt>
                <c:pt idx="2127">
                  <c:v>599534.72000000009</c:v>
                </c:pt>
                <c:pt idx="2128">
                  <c:v>584951.77</c:v>
                </c:pt>
                <c:pt idx="2129">
                  <c:v>587991.22</c:v>
                </c:pt>
                <c:pt idx="2130">
                  <c:v>643463.30000000005</c:v>
                </c:pt>
                <c:pt idx="2131">
                  <c:v>632341.70000000007</c:v>
                </c:pt>
                <c:pt idx="2132">
                  <c:v>609966.37</c:v>
                </c:pt>
                <c:pt idx="2133">
                  <c:v>597973.90999999992</c:v>
                </c:pt>
                <c:pt idx="2134">
                  <c:v>585894.19999999995</c:v>
                </c:pt>
                <c:pt idx="2135">
                  <c:v>586473.24</c:v>
                </c:pt>
                <c:pt idx="2136">
                  <c:v>587945.01</c:v>
                </c:pt>
                <c:pt idx="2137">
                  <c:v>598868.55000000005</c:v>
                </c:pt>
                <c:pt idx="2138">
                  <c:v>598921.34000000008</c:v>
                </c:pt>
                <c:pt idx="2139">
                  <c:v>615925.76000000001</c:v>
                </c:pt>
                <c:pt idx="2140">
                  <c:v>700112.2</c:v>
                </c:pt>
                <c:pt idx="2141">
                  <c:v>764576.4</c:v>
                </c:pt>
                <c:pt idx="2142">
                  <c:v>955814.1</c:v>
                </c:pt>
                <c:pt idx="2143">
                  <c:v>1098428.8</c:v>
                </c:pt>
                <c:pt idx="2144">
                  <c:v>904262.8</c:v>
                </c:pt>
                <c:pt idx="2145">
                  <c:v>744135.4</c:v>
                </c:pt>
                <c:pt idx="2146">
                  <c:v>725508.1</c:v>
                </c:pt>
                <c:pt idx="2147">
                  <c:v>624402.00000000012</c:v>
                </c:pt>
                <c:pt idx="2148">
                  <c:v>583000.88</c:v>
                </c:pt>
                <c:pt idx="2149">
                  <c:v>593028.96</c:v>
                </c:pt>
                <c:pt idx="2150">
                  <c:v>602828.64</c:v>
                </c:pt>
                <c:pt idx="2151">
                  <c:v>610125.13</c:v>
                </c:pt>
                <c:pt idx="2152">
                  <c:v>627364.5</c:v>
                </c:pt>
                <c:pt idx="2153">
                  <c:v>573238.69999999995</c:v>
                </c:pt>
                <c:pt idx="2154">
                  <c:v>570602.03</c:v>
                </c:pt>
                <c:pt idx="2155">
                  <c:v>582240.61</c:v>
                </c:pt>
                <c:pt idx="2156">
                  <c:v>578204.18999999994</c:v>
                </c:pt>
                <c:pt idx="2157">
                  <c:v>577342.52</c:v>
                </c:pt>
                <c:pt idx="2158">
                  <c:v>567875.92000000004</c:v>
                </c:pt>
                <c:pt idx="2159">
                  <c:v>565592.34</c:v>
                </c:pt>
                <c:pt idx="2160">
                  <c:v>575918.12999999989</c:v>
                </c:pt>
                <c:pt idx="2161">
                  <c:v>576673.14</c:v>
                </c:pt>
                <c:pt idx="2162">
                  <c:v>595196.32999999996</c:v>
                </c:pt>
                <c:pt idx="2163">
                  <c:v>583409.4</c:v>
                </c:pt>
                <c:pt idx="2164">
                  <c:v>583047.93000000005</c:v>
                </c:pt>
                <c:pt idx="2165">
                  <c:v>592436.1</c:v>
                </c:pt>
                <c:pt idx="2166">
                  <c:v>594006.30000000005</c:v>
                </c:pt>
                <c:pt idx="2167">
                  <c:v>608471</c:v>
                </c:pt>
                <c:pt idx="2168">
                  <c:v>604773</c:v>
                </c:pt>
                <c:pt idx="2169">
                  <c:v>573224.39999999991</c:v>
                </c:pt>
                <c:pt idx="2170">
                  <c:v>547389.23</c:v>
                </c:pt>
                <c:pt idx="2171">
                  <c:v>540787.98</c:v>
                </c:pt>
                <c:pt idx="2172">
                  <c:v>557705.65</c:v>
                </c:pt>
                <c:pt idx="2173">
                  <c:v>546179.63</c:v>
                </c:pt>
                <c:pt idx="2174">
                  <c:v>531898.68999999994</c:v>
                </c:pt>
                <c:pt idx="2175">
                  <c:v>538577.25</c:v>
                </c:pt>
                <c:pt idx="2176">
                  <c:v>544100.78999999992</c:v>
                </c:pt>
                <c:pt idx="2177">
                  <c:v>550204.16000000003</c:v>
                </c:pt>
                <c:pt idx="2178">
                  <c:v>534491.30000000005</c:v>
                </c:pt>
                <c:pt idx="2179">
                  <c:v>518801.83000000007</c:v>
                </c:pt>
                <c:pt idx="2180">
                  <c:v>515865.86</c:v>
                </c:pt>
                <c:pt idx="2181">
                  <c:v>532538.30999999994</c:v>
                </c:pt>
                <c:pt idx="2182">
                  <c:v>547538.5</c:v>
                </c:pt>
                <c:pt idx="2183">
                  <c:v>541968.06999999995</c:v>
                </c:pt>
                <c:pt idx="2184">
                  <c:v>517717.04000000004</c:v>
                </c:pt>
                <c:pt idx="2185">
                  <c:v>512657.54999999993</c:v>
                </c:pt>
                <c:pt idx="2186">
                  <c:v>520146.56999999989</c:v>
                </c:pt>
                <c:pt idx="2187">
                  <c:v>515061.83000000007</c:v>
                </c:pt>
                <c:pt idx="2188">
                  <c:v>516354.62</c:v>
                </c:pt>
                <c:pt idx="2189">
                  <c:v>509089.82</c:v>
                </c:pt>
                <c:pt idx="2190">
                  <c:v>553806.14</c:v>
                </c:pt>
                <c:pt idx="2191">
                  <c:v>575570.50000000012</c:v>
                </c:pt>
                <c:pt idx="2192">
                  <c:v>554921.03</c:v>
                </c:pt>
                <c:pt idx="2193">
                  <c:v>523802.37</c:v>
                </c:pt>
                <c:pt idx="2194">
                  <c:v>506212.61000000004</c:v>
                </c:pt>
                <c:pt idx="2195">
                  <c:v>517295.98</c:v>
                </c:pt>
                <c:pt idx="2196">
                  <c:v>524222.68000000005</c:v>
                </c:pt>
                <c:pt idx="2197">
                  <c:v>553723.63</c:v>
                </c:pt>
                <c:pt idx="2198">
                  <c:v>577723.76</c:v>
                </c:pt>
                <c:pt idx="2199">
                  <c:v>567801.9</c:v>
                </c:pt>
                <c:pt idx="2200">
                  <c:v>539852.93999999994</c:v>
                </c:pt>
                <c:pt idx="2201">
                  <c:v>537852.30000000005</c:v>
                </c:pt>
                <c:pt idx="2202">
                  <c:v>538844.79999999993</c:v>
                </c:pt>
                <c:pt idx="2203">
                  <c:v>554938.9</c:v>
                </c:pt>
                <c:pt idx="2204">
                  <c:v>529552.16</c:v>
                </c:pt>
                <c:pt idx="2205">
                  <c:v>522854.8</c:v>
                </c:pt>
                <c:pt idx="2206">
                  <c:v>503189.33999999997</c:v>
                </c:pt>
                <c:pt idx="2207">
                  <c:v>492724.76</c:v>
                </c:pt>
                <c:pt idx="2208">
                  <c:v>491399.15</c:v>
                </c:pt>
                <c:pt idx="2209">
                  <c:v>495406.46</c:v>
                </c:pt>
                <c:pt idx="2210">
                  <c:v>496673.93000000005</c:v>
                </c:pt>
                <c:pt idx="2211">
                  <c:v>496710.35999999993</c:v>
                </c:pt>
                <c:pt idx="2212">
                  <c:v>485307.79000000004</c:v>
                </c:pt>
                <c:pt idx="2213">
                  <c:v>487140.29000000004</c:v>
                </c:pt>
                <c:pt idx="2214">
                  <c:v>474776.15</c:v>
                </c:pt>
                <c:pt idx="2215">
                  <c:v>471376.15</c:v>
                </c:pt>
                <c:pt idx="2216">
                  <c:v>480264.36</c:v>
                </c:pt>
                <c:pt idx="2217">
                  <c:v>484043.77999999997</c:v>
                </c:pt>
                <c:pt idx="2218">
                  <c:v>476117.86000000004</c:v>
                </c:pt>
                <c:pt idx="2219">
                  <c:v>468063.6</c:v>
                </c:pt>
                <c:pt idx="2220">
                  <c:v>497848.48</c:v>
                </c:pt>
                <c:pt idx="2221">
                  <c:v>508513</c:v>
                </c:pt>
                <c:pt idx="2222">
                  <c:v>459486.98000000004</c:v>
                </c:pt>
                <c:pt idx="2223">
                  <c:v>464034.35</c:v>
                </c:pt>
                <c:pt idx="2224">
                  <c:v>466166.31999999995</c:v>
                </c:pt>
                <c:pt idx="2225">
                  <c:v>464928.63</c:v>
                </c:pt>
                <c:pt idx="2226">
                  <c:v>462025.08000000007</c:v>
                </c:pt>
                <c:pt idx="2227">
                  <c:v>456903.59</c:v>
                </c:pt>
                <c:pt idx="2228">
                  <c:v>461754.17000000004</c:v>
                </c:pt>
                <c:pt idx="2229">
                  <c:v>458254.79000000004</c:v>
                </c:pt>
                <c:pt idx="2230">
                  <c:v>445391.53</c:v>
                </c:pt>
                <c:pt idx="2231">
                  <c:v>450081.36</c:v>
                </c:pt>
                <c:pt idx="2232">
                  <c:v>457481.86</c:v>
                </c:pt>
                <c:pt idx="2233">
                  <c:v>454073.44999999995</c:v>
                </c:pt>
                <c:pt idx="2234">
                  <c:v>447687.78</c:v>
                </c:pt>
                <c:pt idx="2235">
                  <c:v>449589.73</c:v>
                </c:pt>
                <c:pt idx="2236">
                  <c:v>446092.38</c:v>
                </c:pt>
                <c:pt idx="2237">
                  <c:v>443631.52</c:v>
                </c:pt>
                <c:pt idx="2238">
                  <c:v>449194.70000000007</c:v>
                </c:pt>
                <c:pt idx="2239">
                  <c:v>435966.62999999995</c:v>
                </c:pt>
                <c:pt idx="2240">
                  <c:v>444084.10000000003</c:v>
                </c:pt>
                <c:pt idx="2241">
                  <c:v>442233.85</c:v>
                </c:pt>
                <c:pt idx="2242">
                  <c:v>421071.38999999996</c:v>
                </c:pt>
                <c:pt idx="2243">
                  <c:v>435170.8</c:v>
                </c:pt>
                <c:pt idx="2244">
                  <c:v>437525.23</c:v>
                </c:pt>
                <c:pt idx="2245">
                  <c:v>433752.55</c:v>
                </c:pt>
                <c:pt idx="2246">
                  <c:v>427799.62</c:v>
                </c:pt>
                <c:pt idx="2247">
                  <c:v>433596.85</c:v>
                </c:pt>
                <c:pt idx="2248">
                  <c:v>434576.81</c:v>
                </c:pt>
                <c:pt idx="2249">
                  <c:v>450252.61</c:v>
                </c:pt>
                <c:pt idx="2250">
                  <c:v>436477.91000000003</c:v>
                </c:pt>
                <c:pt idx="2251">
                  <c:v>438521.63999999996</c:v>
                </c:pt>
                <c:pt idx="2252">
                  <c:v>422361.18</c:v>
                </c:pt>
                <c:pt idx="2253">
                  <c:v>414433.28000000003</c:v>
                </c:pt>
                <c:pt idx="2254">
                  <c:v>429440.14000000007</c:v>
                </c:pt>
                <c:pt idx="2255">
                  <c:v>428492.54</c:v>
                </c:pt>
                <c:pt idx="2256">
                  <c:v>414116.73</c:v>
                </c:pt>
                <c:pt idx="2257">
                  <c:v>419360.25999999995</c:v>
                </c:pt>
                <c:pt idx="2258">
                  <c:v>452352.95</c:v>
                </c:pt>
                <c:pt idx="2259">
                  <c:v>462189.97</c:v>
                </c:pt>
                <c:pt idx="2260">
                  <c:v>446491.5</c:v>
                </c:pt>
                <c:pt idx="2261">
                  <c:v>431113.41</c:v>
                </c:pt>
                <c:pt idx="2262">
                  <c:v>420851.95000000007</c:v>
                </c:pt>
                <c:pt idx="2263">
                  <c:v>411467.99</c:v>
                </c:pt>
                <c:pt idx="2264">
                  <c:v>407219.20999999996</c:v>
                </c:pt>
                <c:pt idx="2265">
                  <c:v>420821.13</c:v>
                </c:pt>
                <c:pt idx="2266">
                  <c:v>413648.93000000005</c:v>
                </c:pt>
                <c:pt idx="2267">
                  <c:v>414604.66000000003</c:v>
                </c:pt>
                <c:pt idx="2268">
                  <c:v>411418.33999999997</c:v>
                </c:pt>
                <c:pt idx="2269">
                  <c:v>404687.75</c:v>
                </c:pt>
                <c:pt idx="2270">
                  <c:v>409902.67</c:v>
                </c:pt>
                <c:pt idx="2271">
                  <c:v>408678.41</c:v>
                </c:pt>
                <c:pt idx="2272">
                  <c:v>408568.29999999993</c:v>
                </c:pt>
                <c:pt idx="2273">
                  <c:v>402435.03999999992</c:v>
                </c:pt>
                <c:pt idx="2274">
                  <c:v>404437.30000000005</c:v>
                </c:pt>
                <c:pt idx="2275">
                  <c:v>400920.32000000001</c:v>
                </c:pt>
                <c:pt idx="2276">
                  <c:v>385977.58</c:v>
                </c:pt>
                <c:pt idx="2277">
                  <c:v>394249.05999999994</c:v>
                </c:pt>
                <c:pt idx="2278">
                  <c:v>393478.86</c:v>
                </c:pt>
                <c:pt idx="2279">
                  <c:v>393393.68999999994</c:v>
                </c:pt>
                <c:pt idx="2280">
                  <c:v>393271.39</c:v>
                </c:pt>
                <c:pt idx="2281">
                  <c:v>400499.38999999996</c:v>
                </c:pt>
                <c:pt idx="2282">
                  <c:v>406953.62999999995</c:v>
                </c:pt>
                <c:pt idx="2283">
                  <c:v>391323.17000000004</c:v>
                </c:pt>
                <c:pt idx="2284">
                  <c:v>395906.68999999994</c:v>
                </c:pt>
                <c:pt idx="2285">
                  <c:v>386553.89999999997</c:v>
                </c:pt>
                <c:pt idx="2286">
                  <c:v>382925.2</c:v>
                </c:pt>
                <c:pt idx="2287">
                  <c:v>384723.42000000004</c:v>
                </c:pt>
                <c:pt idx="2288">
                  <c:v>385854.99</c:v>
                </c:pt>
                <c:pt idx="2289">
                  <c:v>389997.31</c:v>
                </c:pt>
                <c:pt idx="2290">
                  <c:v>389818.59</c:v>
                </c:pt>
                <c:pt idx="2291">
                  <c:v>392223.01</c:v>
                </c:pt>
                <c:pt idx="2292">
                  <c:v>387436.44</c:v>
                </c:pt>
                <c:pt idx="2293">
                  <c:v>384007.65000000008</c:v>
                </c:pt>
                <c:pt idx="2294">
                  <c:v>370591.39500000002</c:v>
                </c:pt>
                <c:pt idx="2295">
                  <c:v>379789.41000000003</c:v>
                </c:pt>
                <c:pt idx="2296">
                  <c:v>378767.57999999996</c:v>
                </c:pt>
                <c:pt idx="2297">
                  <c:v>372142.45</c:v>
                </c:pt>
                <c:pt idx="2298">
                  <c:v>364427.3</c:v>
                </c:pt>
                <c:pt idx="2299">
                  <c:v>367877.99</c:v>
                </c:pt>
                <c:pt idx="2300">
                  <c:v>365905.60900000005</c:v>
                </c:pt>
                <c:pt idx="2301">
                  <c:v>369128.99</c:v>
                </c:pt>
                <c:pt idx="2302">
                  <c:v>358724.73700000002</c:v>
                </c:pt>
                <c:pt idx="2303">
                  <c:v>376741.39999999997</c:v>
                </c:pt>
                <c:pt idx="2304">
                  <c:v>372075.05</c:v>
                </c:pt>
                <c:pt idx="2305">
                  <c:v>367746.79000000004</c:v>
                </c:pt>
                <c:pt idx="2306">
                  <c:v>368747.76</c:v>
                </c:pt>
                <c:pt idx="2307">
                  <c:v>379111.03</c:v>
                </c:pt>
                <c:pt idx="2308">
                  <c:v>371402.27999999997</c:v>
                </c:pt>
                <c:pt idx="2309">
                  <c:v>364908.92000000004</c:v>
                </c:pt>
                <c:pt idx="2310">
                  <c:v>370808.58</c:v>
                </c:pt>
                <c:pt idx="2311">
                  <c:v>362384.62</c:v>
                </c:pt>
                <c:pt idx="2312">
                  <c:v>354486.25</c:v>
                </c:pt>
                <c:pt idx="2313">
                  <c:v>356843.64</c:v>
                </c:pt>
                <c:pt idx="2314">
                  <c:v>353002.39999999997</c:v>
                </c:pt>
                <c:pt idx="2315">
                  <c:v>357973.88</c:v>
                </c:pt>
                <c:pt idx="2316">
                  <c:v>364090.28</c:v>
                </c:pt>
                <c:pt idx="2317">
                  <c:v>367902.32</c:v>
                </c:pt>
                <c:pt idx="2318">
                  <c:v>369399.62</c:v>
                </c:pt>
                <c:pt idx="2319">
                  <c:v>354619.61000000004</c:v>
                </c:pt>
                <c:pt idx="2320">
                  <c:v>371369.20999999996</c:v>
                </c:pt>
                <c:pt idx="2321">
                  <c:v>360775.87999999995</c:v>
                </c:pt>
                <c:pt idx="2322">
                  <c:v>348093.05499999993</c:v>
                </c:pt>
                <c:pt idx="2323">
                  <c:v>353241.696</c:v>
                </c:pt>
                <c:pt idx="2324">
                  <c:v>358707.61</c:v>
                </c:pt>
                <c:pt idx="2325">
                  <c:v>357499.1</c:v>
                </c:pt>
                <c:pt idx="2326">
                  <c:v>353574.14999999997</c:v>
                </c:pt>
                <c:pt idx="2327">
                  <c:v>345518.36299999995</c:v>
                </c:pt>
                <c:pt idx="2328">
                  <c:v>352016.94</c:v>
                </c:pt>
                <c:pt idx="2329">
                  <c:v>344801.71599999996</c:v>
                </c:pt>
                <c:pt idx="2330">
                  <c:v>342630</c:v>
                </c:pt>
                <c:pt idx="2331">
                  <c:v>349993.69500000001</c:v>
                </c:pt>
                <c:pt idx="2332">
                  <c:v>349263.77999999997</c:v>
                </c:pt>
                <c:pt idx="2333">
                  <c:v>346241.13999999996</c:v>
                </c:pt>
                <c:pt idx="2334">
                  <c:v>347848.11</c:v>
                </c:pt>
                <c:pt idx="2335">
                  <c:v>344272.02</c:v>
                </c:pt>
                <c:pt idx="2336">
                  <c:v>343337.97</c:v>
                </c:pt>
                <c:pt idx="2337">
                  <c:v>334238.72699999996</c:v>
                </c:pt>
                <c:pt idx="2338">
                  <c:v>336378.40029999998</c:v>
                </c:pt>
                <c:pt idx="2339">
                  <c:v>332827.04099999997</c:v>
                </c:pt>
                <c:pt idx="2340">
                  <c:v>332469.29200000002</c:v>
                </c:pt>
                <c:pt idx="2341">
                  <c:v>335278.745</c:v>
                </c:pt>
                <c:pt idx="2342">
                  <c:v>335213.23</c:v>
                </c:pt>
                <c:pt idx="2343">
                  <c:v>330726.31300000002</c:v>
                </c:pt>
                <c:pt idx="2344">
                  <c:v>337449.54</c:v>
                </c:pt>
                <c:pt idx="2345">
                  <c:v>330750.95</c:v>
                </c:pt>
                <c:pt idx="2346">
                  <c:v>332359.10000000003</c:v>
                </c:pt>
                <c:pt idx="2347">
                  <c:v>325346.84900000005</c:v>
                </c:pt>
                <c:pt idx="2348">
                  <c:v>329352.049</c:v>
                </c:pt>
                <c:pt idx="2349">
                  <c:v>322686.21100000001</c:v>
                </c:pt>
                <c:pt idx="2350">
                  <c:v>330632.28000000003</c:v>
                </c:pt>
                <c:pt idx="2351">
                  <c:v>323703.14199999999</c:v>
                </c:pt>
                <c:pt idx="2352">
                  <c:v>320397.23600000003</c:v>
                </c:pt>
                <c:pt idx="2353">
                  <c:v>308801.53600000002</c:v>
                </c:pt>
                <c:pt idx="2354">
                  <c:v>320170.68699999998</c:v>
                </c:pt>
                <c:pt idx="2355">
                  <c:v>319882.163</c:v>
                </c:pt>
                <c:pt idx="2356">
                  <c:v>318802.95030000003</c:v>
                </c:pt>
                <c:pt idx="2357">
                  <c:v>328883.38</c:v>
                </c:pt>
                <c:pt idx="2358">
                  <c:v>319531.46600000001</c:v>
                </c:pt>
                <c:pt idx="2359">
                  <c:v>320375.38</c:v>
                </c:pt>
                <c:pt idx="2360">
                  <c:v>318621.27799999999</c:v>
                </c:pt>
                <c:pt idx="2361">
                  <c:v>317876.85200000001</c:v>
                </c:pt>
                <c:pt idx="2362">
                  <c:v>316216.196</c:v>
                </c:pt>
                <c:pt idx="2363">
                  <c:v>325836.67</c:v>
                </c:pt>
                <c:pt idx="2364">
                  <c:v>309065.15000000002</c:v>
                </c:pt>
                <c:pt idx="2365">
                  <c:v>303175.40899999999</c:v>
                </c:pt>
                <c:pt idx="2366">
                  <c:v>302555.31</c:v>
                </c:pt>
                <c:pt idx="2367">
                  <c:v>305631.96299999999</c:v>
                </c:pt>
                <c:pt idx="2368">
                  <c:v>310633.36699999997</c:v>
                </c:pt>
                <c:pt idx="2369">
                  <c:v>318444.61</c:v>
                </c:pt>
                <c:pt idx="2370">
                  <c:v>308457.2</c:v>
                </c:pt>
                <c:pt idx="2371">
                  <c:v>310584.75</c:v>
                </c:pt>
                <c:pt idx="2372">
                  <c:v>299700.31</c:v>
                </c:pt>
                <c:pt idx="2373">
                  <c:v>296335.27</c:v>
                </c:pt>
                <c:pt idx="2374">
                  <c:v>319801.17000000004</c:v>
                </c:pt>
                <c:pt idx="2375">
                  <c:v>318529.45</c:v>
                </c:pt>
                <c:pt idx="2376">
                  <c:v>321707.01999999996</c:v>
                </c:pt>
                <c:pt idx="2377">
                  <c:v>321460.93000000005</c:v>
                </c:pt>
                <c:pt idx="2378">
                  <c:v>313968.45</c:v>
                </c:pt>
                <c:pt idx="2379">
                  <c:v>305561.17</c:v>
                </c:pt>
                <c:pt idx="2380">
                  <c:v>302852.31400000001</c:v>
                </c:pt>
                <c:pt idx="2381">
                  <c:v>307023.11</c:v>
                </c:pt>
                <c:pt idx="2382">
                  <c:v>300482.53500000003</c:v>
                </c:pt>
                <c:pt idx="2383">
                  <c:v>302325.88</c:v>
                </c:pt>
                <c:pt idx="2384">
                  <c:v>297333.87</c:v>
                </c:pt>
                <c:pt idx="2385">
                  <c:v>296559.98200000002</c:v>
                </c:pt>
                <c:pt idx="2386">
                  <c:v>297065.87400000001</c:v>
                </c:pt>
                <c:pt idx="2387">
                  <c:v>297252.97000000003</c:v>
                </c:pt>
                <c:pt idx="2388">
                  <c:v>295592.62299999996</c:v>
                </c:pt>
                <c:pt idx="2389">
                  <c:v>294288.22899999999</c:v>
                </c:pt>
                <c:pt idx="2390">
                  <c:v>290924.64999999997</c:v>
                </c:pt>
                <c:pt idx="2391">
                  <c:v>285420.30000000005</c:v>
                </c:pt>
                <c:pt idx="2392">
                  <c:v>289054.11499999999</c:v>
                </c:pt>
                <c:pt idx="2393">
                  <c:v>293674.761</c:v>
                </c:pt>
                <c:pt idx="2394">
                  <c:v>284128.50000000006</c:v>
                </c:pt>
                <c:pt idx="2395">
                  <c:v>289121.58899999998</c:v>
                </c:pt>
                <c:pt idx="2396">
                  <c:v>289589.88699999999</c:v>
                </c:pt>
                <c:pt idx="2397">
                  <c:v>297695.14500000002</c:v>
                </c:pt>
                <c:pt idx="2398">
                  <c:v>290032.87</c:v>
                </c:pt>
                <c:pt idx="2399">
                  <c:v>284657.14599999995</c:v>
                </c:pt>
                <c:pt idx="2400">
                  <c:v>283728.09999999998</c:v>
                </c:pt>
                <c:pt idx="2401">
                  <c:v>291041.74</c:v>
                </c:pt>
                <c:pt idx="2402">
                  <c:v>284093.90399999998</c:v>
                </c:pt>
                <c:pt idx="2403">
                  <c:v>284561.25299999997</c:v>
                </c:pt>
                <c:pt idx="2404">
                  <c:v>279904.8</c:v>
                </c:pt>
                <c:pt idx="2405">
                  <c:v>285707.81300000002</c:v>
                </c:pt>
                <c:pt idx="2406">
                  <c:v>283370.25299999997</c:v>
                </c:pt>
                <c:pt idx="2407">
                  <c:v>277612.435</c:v>
                </c:pt>
                <c:pt idx="2408">
                  <c:v>287467.37</c:v>
                </c:pt>
                <c:pt idx="2409">
                  <c:v>285664.777</c:v>
                </c:pt>
                <c:pt idx="2410">
                  <c:v>276243.90477000002</c:v>
                </c:pt>
                <c:pt idx="2411">
                  <c:v>287254.45999999996</c:v>
                </c:pt>
                <c:pt idx="2412">
                  <c:v>287232.44999999995</c:v>
                </c:pt>
                <c:pt idx="2413">
                  <c:v>277925.43</c:v>
                </c:pt>
                <c:pt idx="2414">
                  <c:v>265986.96000000002</c:v>
                </c:pt>
                <c:pt idx="2415">
                  <c:v>269571.37800000003</c:v>
                </c:pt>
                <c:pt idx="2416">
                  <c:v>269629.78230000002</c:v>
                </c:pt>
                <c:pt idx="2417">
                  <c:v>274080.40999999997</c:v>
                </c:pt>
                <c:pt idx="2418">
                  <c:v>270364.84299999999</c:v>
                </c:pt>
                <c:pt idx="2419">
                  <c:v>269627.53000000003</c:v>
                </c:pt>
                <c:pt idx="2420">
                  <c:v>263365.25199999998</c:v>
                </c:pt>
                <c:pt idx="2421">
                  <c:v>257498.53</c:v>
                </c:pt>
                <c:pt idx="2422">
                  <c:v>268134.99300000002</c:v>
                </c:pt>
                <c:pt idx="2423">
                  <c:v>266092.01</c:v>
                </c:pt>
                <c:pt idx="2424">
                  <c:v>267329.26900000003</c:v>
                </c:pt>
                <c:pt idx="2425">
                  <c:v>270167.96000000002</c:v>
                </c:pt>
                <c:pt idx="2426">
                  <c:v>264501.79300000001</c:v>
                </c:pt>
                <c:pt idx="2427">
                  <c:v>266810.51</c:v>
                </c:pt>
                <c:pt idx="2428">
                  <c:v>272438.41900000005</c:v>
                </c:pt>
                <c:pt idx="2429">
                  <c:v>264308.67</c:v>
                </c:pt>
                <c:pt idx="2430">
                  <c:v>260269.32</c:v>
                </c:pt>
                <c:pt idx="2431">
                  <c:v>265298.03000000003</c:v>
                </c:pt>
                <c:pt idx="2432">
                  <c:v>264184.89999999997</c:v>
                </c:pt>
                <c:pt idx="2433">
                  <c:v>259889.58000000002</c:v>
                </c:pt>
                <c:pt idx="2434">
                  <c:v>264703.14399999997</c:v>
                </c:pt>
                <c:pt idx="2435">
                  <c:v>254548.81</c:v>
                </c:pt>
                <c:pt idx="2436">
                  <c:v>259106.75000000003</c:v>
                </c:pt>
                <c:pt idx="2437">
                  <c:v>257426.261</c:v>
                </c:pt>
                <c:pt idx="2438">
                  <c:v>260614.20199999999</c:v>
                </c:pt>
                <c:pt idx="2439">
                  <c:v>258892.06900000002</c:v>
                </c:pt>
                <c:pt idx="2440">
                  <c:v>261502.935</c:v>
                </c:pt>
                <c:pt idx="2441">
                  <c:v>263181.47099999996</c:v>
                </c:pt>
                <c:pt idx="2442">
                  <c:v>260038.55100000004</c:v>
                </c:pt>
                <c:pt idx="2443">
                  <c:v>252820.75300000003</c:v>
                </c:pt>
                <c:pt idx="2444">
                  <c:v>255349.8</c:v>
                </c:pt>
                <c:pt idx="2445">
                  <c:v>261763.02600000001</c:v>
                </c:pt>
                <c:pt idx="2446">
                  <c:v>260986.36799999999</c:v>
                </c:pt>
                <c:pt idx="2447">
                  <c:v>256740.266</c:v>
                </c:pt>
                <c:pt idx="2448">
                  <c:v>253232.82299999997</c:v>
                </c:pt>
                <c:pt idx="2449">
                  <c:v>252928.679</c:v>
                </c:pt>
                <c:pt idx="2450">
                  <c:v>256766.28900000005</c:v>
                </c:pt>
                <c:pt idx="2451">
                  <c:v>255921.75599999999</c:v>
                </c:pt>
                <c:pt idx="2452">
                  <c:v>251283.78200000001</c:v>
                </c:pt>
                <c:pt idx="2453">
                  <c:v>254245.12</c:v>
                </c:pt>
                <c:pt idx="2454">
                  <c:v>251041.38</c:v>
                </c:pt>
                <c:pt idx="2455">
                  <c:v>252059.77</c:v>
                </c:pt>
                <c:pt idx="2456">
                  <c:v>247164.49</c:v>
                </c:pt>
                <c:pt idx="2457">
                  <c:v>255562.36</c:v>
                </c:pt>
                <c:pt idx="2458">
                  <c:v>251267.394</c:v>
                </c:pt>
                <c:pt idx="2459">
                  <c:v>250694.25899999999</c:v>
                </c:pt>
                <c:pt idx="2460">
                  <c:v>253218.99600000001</c:v>
                </c:pt>
                <c:pt idx="2461">
                  <c:v>252088.54400000002</c:v>
                </c:pt>
                <c:pt idx="2462">
                  <c:v>242937.01199999999</c:v>
                </c:pt>
                <c:pt idx="2463">
                  <c:v>243784.13</c:v>
                </c:pt>
                <c:pt idx="2464">
                  <c:v>251659.76200000002</c:v>
                </c:pt>
                <c:pt idx="2465">
                  <c:v>245285.26</c:v>
                </c:pt>
                <c:pt idx="2466">
                  <c:v>249212.88900000002</c:v>
                </c:pt>
                <c:pt idx="2467">
                  <c:v>246331.74299999999</c:v>
                </c:pt>
                <c:pt idx="2468">
                  <c:v>247208.43300000002</c:v>
                </c:pt>
                <c:pt idx="2469">
                  <c:v>241480.799</c:v>
                </c:pt>
                <c:pt idx="2470">
                  <c:v>240578.152</c:v>
                </c:pt>
                <c:pt idx="2471">
                  <c:v>240484.48199999999</c:v>
                </c:pt>
                <c:pt idx="2472">
                  <c:v>241588.77600000001</c:v>
                </c:pt>
                <c:pt idx="2473">
                  <c:v>242703.777</c:v>
                </c:pt>
                <c:pt idx="2474">
                  <c:v>237962.723</c:v>
                </c:pt>
                <c:pt idx="2475">
                  <c:v>236009.79399999999</c:v>
                </c:pt>
                <c:pt idx="2476">
                  <c:v>238276.05</c:v>
                </c:pt>
                <c:pt idx="2477">
                  <c:v>233084.446</c:v>
                </c:pt>
                <c:pt idx="2478">
                  <c:v>235343.99699999997</c:v>
                </c:pt>
                <c:pt idx="2479">
                  <c:v>232939.56199999998</c:v>
                </c:pt>
                <c:pt idx="2480">
                  <c:v>229636.93799999999</c:v>
                </c:pt>
                <c:pt idx="2481">
                  <c:v>230691.81299999999</c:v>
                </c:pt>
                <c:pt idx="2482">
                  <c:v>229790.4</c:v>
                </c:pt>
                <c:pt idx="2483">
                  <c:v>232575.52</c:v>
                </c:pt>
                <c:pt idx="2484">
                  <c:v>239375.50200000001</c:v>
                </c:pt>
                <c:pt idx="2485">
                  <c:v>231069.81</c:v>
                </c:pt>
                <c:pt idx="2486">
                  <c:v>234573.74239999999</c:v>
                </c:pt>
                <c:pt idx="2487">
                  <c:v>237575.15000000002</c:v>
                </c:pt>
                <c:pt idx="2488">
                  <c:v>227521.81590000002</c:v>
                </c:pt>
                <c:pt idx="2489">
                  <c:v>226471.43100000001</c:v>
                </c:pt>
                <c:pt idx="2490">
                  <c:v>224520.7</c:v>
                </c:pt>
                <c:pt idx="2491">
                  <c:v>227414.76</c:v>
                </c:pt>
                <c:pt idx="2492">
                  <c:v>233580.66700000002</c:v>
                </c:pt>
                <c:pt idx="2493">
                  <c:v>236439.82</c:v>
                </c:pt>
                <c:pt idx="2494">
                  <c:v>223811.22799999997</c:v>
                </c:pt>
                <c:pt idx="2495">
                  <c:v>225288.59000000003</c:v>
                </c:pt>
                <c:pt idx="2496">
                  <c:v>227942.31</c:v>
                </c:pt>
                <c:pt idx="2497">
                  <c:v>222663.47200000004</c:v>
                </c:pt>
                <c:pt idx="2498">
                  <c:v>218152.1814</c:v>
                </c:pt>
                <c:pt idx="2499">
                  <c:v>230278.81599999999</c:v>
                </c:pt>
                <c:pt idx="2500">
                  <c:v>230771.24</c:v>
                </c:pt>
                <c:pt idx="2501">
                  <c:v>231144.53399999999</c:v>
                </c:pt>
                <c:pt idx="2502">
                  <c:v>223275.16749999998</c:v>
                </c:pt>
                <c:pt idx="2503">
                  <c:v>216701.30000000002</c:v>
                </c:pt>
                <c:pt idx="2504">
                  <c:v>216655.495</c:v>
                </c:pt>
                <c:pt idx="2505">
                  <c:v>212721.18600000002</c:v>
                </c:pt>
                <c:pt idx="2506">
                  <c:v>220334.26899999997</c:v>
                </c:pt>
                <c:pt idx="2507">
                  <c:v>220471.45</c:v>
                </c:pt>
                <c:pt idx="2508">
                  <c:v>226112.71900000001</c:v>
                </c:pt>
                <c:pt idx="2509">
                  <c:v>225546.17600000001</c:v>
                </c:pt>
                <c:pt idx="2510">
                  <c:v>217654.758</c:v>
                </c:pt>
                <c:pt idx="2511">
                  <c:v>218225.48039999997</c:v>
                </c:pt>
                <c:pt idx="2512">
                  <c:v>215058.21799999999</c:v>
                </c:pt>
                <c:pt idx="2513">
                  <c:v>217701.89499999999</c:v>
                </c:pt>
                <c:pt idx="2514">
                  <c:v>219793.74299999999</c:v>
                </c:pt>
                <c:pt idx="2515">
                  <c:v>215085.26799999998</c:v>
                </c:pt>
                <c:pt idx="2516">
                  <c:v>212807.34</c:v>
                </c:pt>
                <c:pt idx="2517">
                  <c:v>217473.022</c:v>
                </c:pt>
                <c:pt idx="2518">
                  <c:v>220513.92500000002</c:v>
                </c:pt>
                <c:pt idx="2519">
                  <c:v>218224.598</c:v>
                </c:pt>
                <c:pt idx="2520">
                  <c:v>213434.09</c:v>
                </c:pt>
                <c:pt idx="2521">
                  <c:v>221090.19</c:v>
                </c:pt>
                <c:pt idx="2522">
                  <c:v>216434.38500000001</c:v>
                </c:pt>
                <c:pt idx="2523">
                  <c:v>217023.36599999998</c:v>
                </c:pt>
                <c:pt idx="2524">
                  <c:v>211838.29300000001</c:v>
                </c:pt>
                <c:pt idx="2525">
                  <c:v>212228.47000000003</c:v>
                </c:pt>
                <c:pt idx="2526">
                  <c:v>216105.75999999998</c:v>
                </c:pt>
                <c:pt idx="2527">
                  <c:v>220957.58000000002</c:v>
                </c:pt>
                <c:pt idx="2528">
                  <c:v>208143.60759999999</c:v>
                </c:pt>
                <c:pt idx="2529">
                  <c:v>213340.83999999997</c:v>
                </c:pt>
                <c:pt idx="2530">
                  <c:v>205651.62</c:v>
                </c:pt>
                <c:pt idx="2531">
                  <c:v>208563.33799999999</c:v>
                </c:pt>
                <c:pt idx="2532">
                  <c:v>201566.28999999998</c:v>
                </c:pt>
                <c:pt idx="2533">
                  <c:v>210039.478</c:v>
                </c:pt>
                <c:pt idx="2534">
                  <c:v>209129.89799999999</c:v>
                </c:pt>
                <c:pt idx="2535">
                  <c:v>214638.98999999996</c:v>
                </c:pt>
                <c:pt idx="2536">
                  <c:v>210345.36</c:v>
                </c:pt>
                <c:pt idx="2537">
                  <c:v>208782.66700000002</c:v>
                </c:pt>
                <c:pt idx="2538">
                  <c:v>198778.66100000002</c:v>
                </c:pt>
                <c:pt idx="2539">
                  <c:v>195446.26</c:v>
                </c:pt>
                <c:pt idx="2540">
                  <c:v>202568.26</c:v>
                </c:pt>
                <c:pt idx="2541">
                  <c:v>209470.04800000001</c:v>
                </c:pt>
                <c:pt idx="2542">
                  <c:v>206210.277</c:v>
                </c:pt>
                <c:pt idx="2543">
                  <c:v>204279.00020000001</c:v>
                </c:pt>
                <c:pt idx="2544">
                  <c:v>199303.78</c:v>
                </c:pt>
                <c:pt idx="2545">
                  <c:v>202031.52499999999</c:v>
                </c:pt>
                <c:pt idx="2546">
                  <c:v>204790.47599999997</c:v>
                </c:pt>
                <c:pt idx="2547">
                  <c:v>210696.80170000001</c:v>
                </c:pt>
                <c:pt idx="2548">
                  <c:v>204911.16800000001</c:v>
                </c:pt>
                <c:pt idx="2549">
                  <c:v>203853.69</c:v>
                </c:pt>
                <c:pt idx="2550">
                  <c:v>200787.65000000002</c:v>
                </c:pt>
                <c:pt idx="2551">
                  <c:v>200687.59</c:v>
                </c:pt>
                <c:pt idx="2552">
                  <c:v>202496.565</c:v>
                </c:pt>
                <c:pt idx="2553">
                  <c:v>199678.22</c:v>
                </c:pt>
                <c:pt idx="2554">
                  <c:v>204138.47</c:v>
                </c:pt>
                <c:pt idx="2555">
                  <c:v>205622.77499999999</c:v>
                </c:pt>
                <c:pt idx="2556">
                  <c:v>205126.53830000001</c:v>
                </c:pt>
                <c:pt idx="2557">
                  <c:v>202226.53300000002</c:v>
                </c:pt>
                <c:pt idx="2558">
                  <c:v>196888.80100000001</c:v>
                </c:pt>
                <c:pt idx="2559">
                  <c:v>195394.35399999999</c:v>
                </c:pt>
                <c:pt idx="2560">
                  <c:v>193053.24109999998</c:v>
                </c:pt>
                <c:pt idx="2561">
                  <c:v>194083.09000000003</c:v>
                </c:pt>
                <c:pt idx="2562">
                  <c:v>192809.47379999998</c:v>
                </c:pt>
                <c:pt idx="2563">
                  <c:v>192165.71</c:v>
                </c:pt>
                <c:pt idx="2564">
                  <c:v>190921.85400000002</c:v>
                </c:pt>
                <c:pt idx="2565">
                  <c:v>190351.70209999999</c:v>
                </c:pt>
                <c:pt idx="2566">
                  <c:v>191439.139</c:v>
                </c:pt>
                <c:pt idx="2567">
                  <c:v>192401.68299999999</c:v>
                </c:pt>
                <c:pt idx="2568">
                  <c:v>197306.68099999998</c:v>
                </c:pt>
                <c:pt idx="2569">
                  <c:v>199094.93000000002</c:v>
                </c:pt>
                <c:pt idx="2570">
                  <c:v>192644.44200000001</c:v>
                </c:pt>
                <c:pt idx="2571">
                  <c:v>195116.53990000003</c:v>
                </c:pt>
                <c:pt idx="2572">
                  <c:v>192870.31</c:v>
                </c:pt>
                <c:pt idx="2573">
                  <c:v>191795.505</c:v>
                </c:pt>
                <c:pt idx="2574">
                  <c:v>192406.8</c:v>
                </c:pt>
                <c:pt idx="2575">
                  <c:v>190783.02000000002</c:v>
                </c:pt>
                <c:pt idx="2576">
                  <c:v>190570.89319999999</c:v>
                </c:pt>
                <c:pt idx="2577">
                  <c:v>191199.557</c:v>
                </c:pt>
                <c:pt idx="2578">
                  <c:v>192093.38699999999</c:v>
                </c:pt>
                <c:pt idx="2579">
                  <c:v>189970.46799999999</c:v>
                </c:pt>
                <c:pt idx="2580">
                  <c:v>190142.26729999998</c:v>
                </c:pt>
                <c:pt idx="2581">
                  <c:v>191479.29899999997</c:v>
                </c:pt>
                <c:pt idx="2582">
                  <c:v>192418.91899999999</c:v>
                </c:pt>
                <c:pt idx="2583">
                  <c:v>191044.83000000002</c:v>
                </c:pt>
                <c:pt idx="2584">
                  <c:v>194157.00200000001</c:v>
                </c:pt>
                <c:pt idx="2585">
                  <c:v>189962.26</c:v>
                </c:pt>
                <c:pt idx="2586">
                  <c:v>189247.69</c:v>
                </c:pt>
                <c:pt idx="2587">
                  <c:v>188318.63</c:v>
                </c:pt>
                <c:pt idx="2588">
                  <c:v>191758.31</c:v>
                </c:pt>
                <c:pt idx="2589">
                  <c:v>179030.16999999998</c:v>
                </c:pt>
                <c:pt idx="2590">
                  <c:v>187127.72</c:v>
                </c:pt>
                <c:pt idx="2591">
                  <c:v>189174.92600000001</c:v>
                </c:pt>
                <c:pt idx="2592">
                  <c:v>182618.00810000001</c:v>
                </c:pt>
                <c:pt idx="2593">
                  <c:v>199744.141</c:v>
                </c:pt>
                <c:pt idx="2594">
                  <c:v>192956.30499999999</c:v>
                </c:pt>
                <c:pt idx="2595">
                  <c:v>180391.1</c:v>
                </c:pt>
                <c:pt idx="2596">
                  <c:v>179728.56100000002</c:v>
                </c:pt>
                <c:pt idx="2597">
                  <c:v>178409.54</c:v>
                </c:pt>
                <c:pt idx="2598">
                  <c:v>183541.1</c:v>
                </c:pt>
                <c:pt idx="2599">
                  <c:v>182323.44879999998</c:v>
                </c:pt>
                <c:pt idx="2600">
                  <c:v>178799.61549999999</c:v>
                </c:pt>
                <c:pt idx="2601">
                  <c:v>180109.66999999998</c:v>
                </c:pt>
                <c:pt idx="2602">
                  <c:v>178923.71000000002</c:v>
                </c:pt>
                <c:pt idx="2603">
                  <c:v>183320.57</c:v>
                </c:pt>
                <c:pt idx="2604">
                  <c:v>187878.53</c:v>
                </c:pt>
                <c:pt idx="2605">
                  <c:v>180720.88099999999</c:v>
                </c:pt>
                <c:pt idx="2606">
                  <c:v>175188.33929999999</c:v>
                </c:pt>
                <c:pt idx="2607">
                  <c:v>179965.46000000002</c:v>
                </c:pt>
                <c:pt idx="2608">
                  <c:v>175473.49999999997</c:v>
                </c:pt>
                <c:pt idx="2609">
                  <c:v>176249.49369999999</c:v>
                </c:pt>
                <c:pt idx="2610">
                  <c:v>174595.65999999997</c:v>
                </c:pt>
                <c:pt idx="2611">
                  <c:v>174953.22</c:v>
                </c:pt>
                <c:pt idx="2612">
                  <c:v>175762.234</c:v>
                </c:pt>
                <c:pt idx="2613">
                  <c:v>175617.58</c:v>
                </c:pt>
                <c:pt idx="2614">
                  <c:v>172980.658</c:v>
                </c:pt>
                <c:pt idx="2615">
                  <c:v>171577.77999999997</c:v>
                </c:pt>
                <c:pt idx="2616">
                  <c:v>170497.33</c:v>
                </c:pt>
                <c:pt idx="2617">
                  <c:v>175165.42499999999</c:v>
                </c:pt>
                <c:pt idx="2618">
                  <c:v>177602.209</c:v>
                </c:pt>
                <c:pt idx="2619">
                  <c:v>179716.33899999998</c:v>
                </c:pt>
                <c:pt idx="2620">
                  <c:v>179048.88399999999</c:v>
                </c:pt>
                <c:pt idx="2621">
                  <c:v>171991.92</c:v>
                </c:pt>
                <c:pt idx="2622">
                  <c:v>171891.36499999999</c:v>
                </c:pt>
                <c:pt idx="2623">
                  <c:v>169001.85699999999</c:v>
                </c:pt>
                <c:pt idx="2624">
                  <c:v>173136.65100000001</c:v>
                </c:pt>
                <c:pt idx="2625">
                  <c:v>172786.98389999999</c:v>
                </c:pt>
                <c:pt idx="2626">
                  <c:v>171688.53</c:v>
                </c:pt>
                <c:pt idx="2627">
                  <c:v>175691.91600000003</c:v>
                </c:pt>
                <c:pt idx="2628">
                  <c:v>169647.32500000001</c:v>
                </c:pt>
                <c:pt idx="2629">
                  <c:v>167184.77999999997</c:v>
                </c:pt>
                <c:pt idx="2630">
                  <c:v>165834.43</c:v>
                </c:pt>
                <c:pt idx="2631">
                  <c:v>168547.76</c:v>
                </c:pt>
                <c:pt idx="2632">
                  <c:v>168683.24</c:v>
                </c:pt>
                <c:pt idx="2633">
                  <c:v>171466.899</c:v>
                </c:pt>
                <c:pt idx="2634">
                  <c:v>171671.58999999997</c:v>
                </c:pt>
                <c:pt idx="2635">
                  <c:v>168075.26</c:v>
                </c:pt>
                <c:pt idx="2636">
                  <c:v>168605.94300000003</c:v>
                </c:pt>
                <c:pt idx="2637">
                  <c:v>173890.693</c:v>
                </c:pt>
                <c:pt idx="2638">
                  <c:v>174045.12</c:v>
                </c:pt>
                <c:pt idx="2639">
                  <c:v>172128.63400000002</c:v>
                </c:pt>
                <c:pt idx="2640">
                  <c:v>167509.35399999999</c:v>
                </c:pt>
                <c:pt idx="2641">
                  <c:v>162646.06000000003</c:v>
                </c:pt>
                <c:pt idx="2642">
                  <c:v>163563.94</c:v>
                </c:pt>
                <c:pt idx="2643">
                  <c:v>168808.63399999999</c:v>
                </c:pt>
                <c:pt idx="2644">
                  <c:v>165310.22400000002</c:v>
                </c:pt>
                <c:pt idx="2645">
                  <c:v>162769.68</c:v>
                </c:pt>
                <c:pt idx="2646">
                  <c:v>163117.64000000001</c:v>
                </c:pt>
                <c:pt idx="2647">
                  <c:v>161106.71499999997</c:v>
                </c:pt>
                <c:pt idx="2648">
                  <c:v>160164.61000000002</c:v>
                </c:pt>
                <c:pt idx="2649">
                  <c:v>171896.93799999999</c:v>
                </c:pt>
                <c:pt idx="2650">
                  <c:v>163444.435</c:v>
                </c:pt>
                <c:pt idx="2651">
                  <c:v>161986.91200000001</c:v>
                </c:pt>
                <c:pt idx="2652">
                  <c:v>163559.15600000002</c:v>
                </c:pt>
                <c:pt idx="2653">
                  <c:v>158971.57</c:v>
                </c:pt>
                <c:pt idx="2654">
                  <c:v>163965.08500000002</c:v>
                </c:pt>
                <c:pt idx="2655">
                  <c:v>155282.63999999998</c:v>
                </c:pt>
                <c:pt idx="2656">
                  <c:v>163165.09470000002</c:v>
                </c:pt>
                <c:pt idx="2657">
                  <c:v>160270.11600000001</c:v>
                </c:pt>
                <c:pt idx="2658">
                  <c:v>159564.054</c:v>
                </c:pt>
                <c:pt idx="2659">
                  <c:v>156424.53</c:v>
                </c:pt>
                <c:pt idx="2660">
                  <c:v>163605.61200000002</c:v>
                </c:pt>
                <c:pt idx="2661">
                  <c:v>162387.552</c:v>
                </c:pt>
                <c:pt idx="2662">
                  <c:v>160181.31</c:v>
                </c:pt>
                <c:pt idx="2663">
                  <c:v>157481.56</c:v>
                </c:pt>
                <c:pt idx="2664">
                  <c:v>157178.8708</c:v>
                </c:pt>
                <c:pt idx="2665">
                  <c:v>154958.79</c:v>
                </c:pt>
                <c:pt idx="2666">
                  <c:v>156609.53999999998</c:v>
                </c:pt>
                <c:pt idx="2667">
                  <c:v>160699.97699999998</c:v>
                </c:pt>
                <c:pt idx="2668">
                  <c:v>154586.29999999999</c:v>
                </c:pt>
                <c:pt idx="2669">
                  <c:v>156310.61099999998</c:v>
                </c:pt>
                <c:pt idx="2670">
                  <c:v>150205.4</c:v>
                </c:pt>
                <c:pt idx="2671">
                  <c:v>148924.16999999998</c:v>
                </c:pt>
                <c:pt idx="2672">
                  <c:v>153034.5</c:v>
                </c:pt>
                <c:pt idx="2673">
                  <c:v>155230.897</c:v>
                </c:pt>
                <c:pt idx="2674">
                  <c:v>153860.1373</c:v>
                </c:pt>
                <c:pt idx="2675">
                  <c:v>153374.96799999999</c:v>
                </c:pt>
                <c:pt idx="2676">
                  <c:v>148818</c:v>
                </c:pt>
                <c:pt idx="2677">
                  <c:v>151308.41</c:v>
                </c:pt>
                <c:pt idx="2678">
                  <c:v>154688.14000000001</c:v>
                </c:pt>
                <c:pt idx="2679">
                  <c:v>153834.16279999999</c:v>
                </c:pt>
                <c:pt idx="2680">
                  <c:v>153043.57699999999</c:v>
                </c:pt>
                <c:pt idx="2681">
                  <c:v>154649.54999999999</c:v>
                </c:pt>
                <c:pt idx="2682">
                  <c:v>151091.19</c:v>
                </c:pt>
                <c:pt idx="2683">
                  <c:v>149595.06</c:v>
                </c:pt>
                <c:pt idx="2684">
                  <c:v>149777.71299999999</c:v>
                </c:pt>
                <c:pt idx="2685">
                  <c:v>145567.35</c:v>
                </c:pt>
                <c:pt idx="2686">
                  <c:v>149305.12</c:v>
                </c:pt>
                <c:pt idx="2687">
                  <c:v>147086.5423</c:v>
                </c:pt>
                <c:pt idx="2688">
                  <c:v>144487.28</c:v>
                </c:pt>
                <c:pt idx="2689">
                  <c:v>147003.47</c:v>
                </c:pt>
                <c:pt idx="2690">
                  <c:v>139602.85</c:v>
                </c:pt>
                <c:pt idx="2691">
                  <c:v>147383.28</c:v>
                </c:pt>
                <c:pt idx="2692">
                  <c:v>146872.65999999997</c:v>
                </c:pt>
                <c:pt idx="2693">
                  <c:v>144391.80999999997</c:v>
                </c:pt>
                <c:pt idx="2694">
                  <c:v>146719.533</c:v>
                </c:pt>
                <c:pt idx="2695">
                  <c:v>147259.06</c:v>
                </c:pt>
                <c:pt idx="2696">
                  <c:v>144528.5</c:v>
                </c:pt>
                <c:pt idx="2697">
                  <c:v>143763.25</c:v>
                </c:pt>
                <c:pt idx="2698">
                  <c:v>145761.35999999999</c:v>
                </c:pt>
                <c:pt idx="2699">
                  <c:v>144206.26999999999</c:v>
                </c:pt>
                <c:pt idx="2700">
                  <c:v>148248.33000000002</c:v>
                </c:pt>
                <c:pt idx="2701">
                  <c:v>151260.93600000002</c:v>
                </c:pt>
                <c:pt idx="2702">
                  <c:v>149539.51699999999</c:v>
                </c:pt>
                <c:pt idx="2703">
                  <c:v>143320.75</c:v>
                </c:pt>
                <c:pt idx="2704">
                  <c:v>145349.31999999998</c:v>
                </c:pt>
                <c:pt idx="2705">
                  <c:v>145811.80000000002</c:v>
                </c:pt>
                <c:pt idx="2706">
                  <c:v>146192.45000000001</c:v>
                </c:pt>
                <c:pt idx="2707">
                  <c:v>143379.47</c:v>
                </c:pt>
                <c:pt idx="2708">
                  <c:v>147306.97100000002</c:v>
                </c:pt>
                <c:pt idx="2709">
                  <c:v>146118.89600000001</c:v>
                </c:pt>
                <c:pt idx="2710">
                  <c:v>141947.68</c:v>
                </c:pt>
                <c:pt idx="2711">
                  <c:v>142018.33429999999</c:v>
                </c:pt>
                <c:pt idx="2712">
                  <c:v>141628.758</c:v>
                </c:pt>
                <c:pt idx="2713">
                  <c:v>140149.08299999998</c:v>
                </c:pt>
                <c:pt idx="2714">
                  <c:v>135063.56</c:v>
                </c:pt>
                <c:pt idx="2715">
                  <c:v>135933.31</c:v>
                </c:pt>
                <c:pt idx="2716">
                  <c:v>148270.80000000002</c:v>
                </c:pt>
                <c:pt idx="2717">
                  <c:v>140002.13</c:v>
                </c:pt>
                <c:pt idx="2718">
                  <c:v>142322.723</c:v>
                </c:pt>
                <c:pt idx="2719">
                  <c:v>136540.75</c:v>
                </c:pt>
                <c:pt idx="2720">
                  <c:v>137365.70000000001</c:v>
                </c:pt>
                <c:pt idx="2721">
                  <c:v>136624.84999999998</c:v>
                </c:pt>
                <c:pt idx="2722">
                  <c:v>130822.22</c:v>
                </c:pt>
                <c:pt idx="2723">
                  <c:v>137166.26629999999</c:v>
                </c:pt>
                <c:pt idx="2724">
                  <c:v>137772.82800000001</c:v>
                </c:pt>
                <c:pt idx="2725">
                  <c:v>135532.87999999998</c:v>
                </c:pt>
                <c:pt idx="2726">
                  <c:v>135464.32000000001</c:v>
                </c:pt>
                <c:pt idx="2727">
                  <c:v>135188.93000000002</c:v>
                </c:pt>
                <c:pt idx="2728">
                  <c:v>136308.57</c:v>
                </c:pt>
                <c:pt idx="2729">
                  <c:v>136282.99000000002</c:v>
                </c:pt>
                <c:pt idx="2730">
                  <c:v>139812.89000000001</c:v>
                </c:pt>
                <c:pt idx="2731">
                  <c:v>140662.06339999998</c:v>
                </c:pt>
                <c:pt idx="2732">
                  <c:v>133338.37999999998</c:v>
                </c:pt>
                <c:pt idx="2733">
                  <c:v>130298</c:v>
                </c:pt>
                <c:pt idx="2734">
                  <c:v>134849.78880000001</c:v>
                </c:pt>
                <c:pt idx="2735">
                  <c:v>130553.51000000001</c:v>
                </c:pt>
                <c:pt idx="2736">
                  <c:v>133739.818</c:v>
                </c:pt>
                <c:pt idx="2737">
                  <c:v>131801.34</c:v>
                </c:pt>
                <c:pt idx="2738">
                  <c:v>133676.42300000001</c:v>
                </c:pt>
                <c:pt idx="2739">
                  <c:v>135457.861</c:v>
                </c:pt>
                <c:pt idx="2740">
                  <c:v>132012.81</c:v>
                </c:pt>
                <c:pt idx="2741">
                  <c:v>134275.12</c:v>
                </c:pt>
                <c:pt idx="2742">
                  <c:v>135031.8541</c:v>
                </c:pt>
                <c:pt idx="2743">
                  <c:v>133239.58000000002</c:v>
                </c:pt>
                <c:pt idx="2744">
                  <c:v>133289.12</c:v>
                </c:pt>
                <c:pt idx="2745">
                  <c:v>133274.80679999999</c:v>
                </c:pt>
                <c:pt idx="2746">
                  <c:v>134375.22</c:v>
                </c:pt>
                <c:pt idx="2747">
                  <c:v>129383.32999999999</c:v>
                </c:pt>
                <c:pt idx="2748">
                  <c:v>132287.97</c:v>
                </c:pt>
                <c:pt idx="2749">
                  <c:v>131679.93000000002</c:v>
                </c:pt>
                <c:pt idx="2750">
                  <c:v>133766.09999999998</c:v>
                </c:pt>
                <c:pt idx="2751">
                  <c:v>134794.94</c:v>
                </c:pt>
                <c:pt idx="2752">
                  <c:v>133226.06</c:v>
                </c:pt>
                <c:pt idx="2753">
                  <c:v>133683.46000000002</c:v>
                </c:pt>
                <c:pt idx="2754">
                  <c:v>131355.09599999999</c:v>
                </c:pt>
                <c:pt idx="2755">
                  <c:v>128420.61000000002</c:v>
                </c:pt>
                <c:pt idx="2756">
                  <c:v>131114.6686</c:v>
                </c:pt>
                <c:pt idx="2757">
                  <c:v>133715</c:v>
                </c:pt>
                <c:pt idx="2758">
                  <c:v>145148.106</c:v>
                </c:pt>
                <c:pt idx="2759">
                  <c:v>135819.66700000002</c:v>
                </c:pt>
                <c:pt idx="2760">
                  <c:v>129988.15000000001</c:v>
                </c:pt>
                <c:pt idx="2761">
                  <c:v>129366.2</c:v>
                </c:pt>
                <c:pt idx="2762">
                  <c:v>125156.47</c:v>
                </c:pt>
                <c:pt idx="2763">
                  <c:v>128656.463</c:v>
                </c:pt>
                <c:pt idx="2764">
                  <c:v>132928.76900000003</c:v>
                </c:pt>
                <c:pt idx="2765">
                  <c:v>135838.08490000002</c:v>
                </c:pt>
                <c:pt idx="2766">
                  <c:v>130062.34000000001</c:v>
                </c:pt>
                <c:pt idx="2767">
                  <c:v>132562.41600000003</c:v>
                </c:pt>
                <c:pt idx="2768">
                  <c:v>122685.96</c:v>
                </c:pt>
                <c:pt idx="2769">
                  <c:v>126611.40000000001</c:v>
                </c:pt>
                <c:pt idx="2770">
                  <c:v>133035.30900000001</c:v>
                </c:pt>
                <c:pt idx="2771">
                  <c:v>137513.473</c:v>
                </c:pt>
                <c:pt idx="2772">
                  <c:v>139440.19400000002</c:v>
                </c:pt>
                <c:pt idx="2773">
                  <c:v>130568.79000000001</c:v>
                </c:pt>
                <c:pt idx="2774">
                  <c:v>129667.321</c:v>
                </c:pt>
                <c:pt idx="2775">
                  <c:v>122501.49159999998</c:v>
                </c:pt>
                <c:pt idx="2776">
                  <c:v>119410.88</c:v>
                </c:pt>
                <c:pt idx="2777">
                  <c:v>126615.76000000001</c:v>
                </c:pt>
                <c:pt idx="2778">
                  <c:v>127485.19170000001</c:v>
                </c:pt>
                <c:pt idx="2779">
                  <c:v>127296.64199999999</c:v>
                </c:pt>
                <c:pt idx="2780">
                  <c:v>126753.07</c:v>
                </c:pt>
                <c:pt idx="2781">
                  <c:v>128450.56879999999</c:v>
                </c:pt>
                <c:pt idx="2782">
                  <c:v>125309.28700000001</c:v>
                </c:pt>
                <c:pt idx="2783">
                  <c:v>127455.52900000001</c:v>
                </c:pt>
                <c:pt idx="2784">
                  <c:v>119772.62</c:v>
                </c:pt>
                <c:pt idx="2785">
                  <c:v>121479.26999999999</c:v>
                </c:pt>
                <c:pt idx="2786">
                  <c:v>125182.59299999998</c:v>
                </c:pt>
                <c:pt idx="2787">
                  <c:v>122065.22</c:v>
                </c:pt>
                <c:pt idx="2788">
                  <c:v>121614.78</c:v>
                </c:pt>
                <c:pt idx="2789">
                  <c:v>126659.75</c:v>
                </c:pt>
                <c:pt idx="2790">
                  <c:v>123631.9</c:v>
                </c:pt>
                <c:pt idx="2791">
                  <c:v>120695.83</c:v>
                </c:pt>
                <c:pt idx="2792">
                  <c:v>122770.68</c:v>
                </c:pt>
                <c:pt idx="2793">
                  <c:v>126386.821</c:v>
                </c:pt>
                <c:pt idx="2794">
                  <c:v>122998.83</c:v>
                </c:pt>
                <c:pt idx="2795">
                  <c:v>119890.57</c:v>
                </c:pt>
                <c:pt idx="2796">
                  <c:v>121052.355</c:v>
                </c:pt>
                <c:pt idx="2797">
                  <c:v>119887.05</c:v>
                </c:pt>
                <c:pt idx="2798">
                  <c:v>122357.90000000001</c:v>
                </c:pt>
                <c:pt idx="2799">
                  <c:v>119764.27</c:v>
                </c:pt>
                <c:pt idx="2800">
                  <c:v>116844.23794999998</c:v>
                </c:pt>
                <c:pt idx="2801">
                  <c:v>114885.37</c:v>
                </c:pt>
                <c:pt idx="2802">
                  <c:v>114947.235</c:v>
                </c:pt>
                <c:pt idx="2803">
                  <c:v>117003.25699999998</c:v>
                </c:pt>
                <c:pt idx="2804">
                  <c:v>119749.25</c:v>
                </c:pt>
                <c:pt idx="2805">
                  <c:v>115179.66999999998</c:v>
                </c:pt>
                <c:pt idx="2806">
                  <c:v>117168.7412</c:v>
                </c:pt>
                <c:pt idx="2807">
                  <c:v>118587.08200000001</c:v>
                </c:pt>
                <c:pt idx="2808">
                  <c:v>114142.71</c:v>
                </c:pt>
                <c:pt idx="2809">
                  <c:v>115135.84</c:v>
                </c:pt>
                <c:pt idx="2810">
                  <c:v>112811.82</c:v>
                </c:pt>
                <c:pt idx="2811">
                  <c:v>117667.66570000001</c:v>
                </c:pt>
                <c:pt idx="2812">
                  <c:v>117830.25</c:v>
                </c:pt>
                <c:pt idx="2813">
                  <c:v>120270.63</c:v>
                </c:pt>
                <c:pt idx="2814">
                  <c:v>120610.39</c:v>
                </c:pt>
                <c:pt idx="2815">
                  <c:v>118669.315</c:v>
                </c:pt>
                <c:pt idx="2816">
                  <c:v>113867.12000000001</c:v>
                </c:pt>
                <c:pt idx="2817">
                  <c:v>116574.393</c:v>
                </c:pt>
                <c:pt idx="2818">
                  <c:v>116201.73999999999</c:v>
                </c:pt>
                <c:pt idx="2819">
                  <c:v>114435.05</c:v>
                </c:pt>
                <c:pt idx="2820">
                  <c:v>119267.32999999999</c:v>
                </c:pt>
                <c:pt idx="2821">
                  <c:v>118713.318</c:v>
                </c:pt>
                <c:pt idx="2822">
                  <c:v>115759.66599999998</c:v>
                </c:pt>
                <c:pt idx="2823">
                  <c:v>111303.09</c:v>
                </c:pt>
                <c:pt idx="2824">
                  <c:v>111945.75</c:v>
                </c:pt>
                <c:pt idx="2825">
                  <c:v>111897.06</c:v>
                </c:pt>
                <c:pt idx="2826">
                  <c:v>114434.26999999999</c:v>
                </c:pt>
                <c:pt idx="2827">
                  <c:v>120541.777</c:v>
                </c:pt>
                <c:pt idx="2828">
                  <c:v>113961.18</c:v>
                </c:pt>
                <c:pt idx="2829">
                  <c:v>113213.95999999999</c:v>
                </c:pt>
                <c:pt idx="2830">
                  <c:v>115396.86</c:v>
                </c:pt>
                <c:pt idx="2831">
                  <c:v>113832.85740000001</c:v>
                </c:pt>
                <c:pt idx="2832">
                  <c:v>116682.81</c:v>
                </c:pt>
                <c:pt idx="2833">
                  <c:v>116392.4</c:v>
                </c:pt>
                <c:pt idx="2834">
                  <c:v>114708.27000000002</c:v>
                </c:pt>
                <c:pt idx="2835">
                  <c:v>114274.66</c:v>
                </c:pt>
                <c:pt idx="2836">
                  <c:v>112435.51000000001</c:v>
                </c:pt>
                <c:pt idx="2837">
                  <c:v>112993.34</c:v>
                </c:pt>
                <c:pt idx="2838">
                  <c:v>110102.18999999999</c:v>
                </c:pt>
                <c:pt idx="2839">
                  <c:v>108865.02999999998</c:v>
                </c:pt>
                <c:pt idx="2840">
                  <c:v>108720.93000000001</c:v>
                </c:pt>
                <c:pt idx="2841">
                  <c:v>112946.18699999999</c:v>
                </c:pt>
                <c:pt idx="2842">
                  <c:v>113908.00099999999</c:v>
                </c:pt>
                <c:pt idx="2843">
                  <c:v>108231.75</c:v>
                </c:pt>
                <c:pt idx="2844">
                  <c:v>107016.55</c:v>
                </c:pt>
                <c:pt idx="2845">
                  <c:v>107232.65</c:v>
                </c:pt>
                <c:pt idx="2846">
                  <c:v>110449.82359999999</c:v>
                </c:pt>
                <c:pt idx="2847">
                  <c:v>109885.44</c:v>
                </c:pt>
                <c:pt idx="2848">
                  <c:v>109831.21999999999</c:v>
                </c:pt>
                <c:pt idx="2849">
                  <c:v>109828.82</c:v>
                </c:pt>
                <c:pt idx="2850">
                  <c:v>110917.43906</c:v>
                </c:pt>
                <c:pt idx="2851">
                  <c:v>109377.06</c:v>
                </c:pt>
                <c:pt idx="2852">
                  <c:v>111238.308</c:v>
                </c:pt>
                <c:pt idx="2853">
                  <c:v>109670.56000000001</c:v>
                </c:pt>
                <c:pt idx="2854">
                  <c:v>112540.87</c:v>
                </c:pt>
                <c:pt idx="2855">
                  <c:v>111692.01999999999</c:v>
                </c:pt>
                <c:pt idx="2856">
                  <c:v>110296.9</c:v>
                </c:pt>
                <c:pt idx="2857">
                  <c:v>107214.46</c:v>
                </c:pt>
                <c:pt idx="2858">
                  <c:v>105446.505</c:v>
                </c:pt>
                <c:pt idx="2859">
                  <c:v>106050.13</c:v>
                </c:pt>
                <c:pt idx="2860">
                  <c:v>104769.91</c:v>
                </c:pt>
                <c:pt idx="2861">
                  <c:v>109161.00599999999</c:v>
                </c:pt>
                <c:pt idx="2862">
                  <c:v>106745.57</c:v>
                </c:pt>
                <c:pt idx="2863">
                  <c:v>107488.78</c:v>
                </c:pt>
                <c:pt idx="2864">
                  <c:v>105708.19</c:v>
                </c:pt>
                <c:pt idx="2865">
                  <c:v>101596.73000000001</c:v>
                </c:pt>
                <c:pt idx="2866">
                  <c:v>102269.59</c:v>
                </c:pt>
                <c:pt idx="2867">
                  <c:v>102675.11</c:v>
                </c:pt>
                <c:pt idx="2868">
                  <c:v>110868.80800000002</c:v>
                </c:pt>
                <c:pt idx="2869">
                  <c:v>116338.74549999999</c:v>
                </c:pt>
                <c:pt idx="2870">
                  <c:v>106161.53</c:v>
                </c:pt>
                <c:pt idx="2871">
                  <c:v>100712.81830000001</c:v>
                </c:pt>
                <c:pt idx="2872">
                  <c:v>96940.97</c:v>
                </c:pt>
                <c:pt idx="2873">
                  <c:v>103277.56700000001</c:v>
                </c:pt>
                <c:pt idx="2874">
                  <c:v>104338.08</c:v>
                </c:pt>
                <c:pt idx="2875">
                  <c:v>105399.742</c:v>
                </c:pt>
                <c:pt idx="2876">
                  <c:v>101098.23000000001</c:v>
                </c:pt>
                <c:pt idx="2877">
                  <c:v>101522.10999999999</c:v>
                </c:pt>
                <c:pt idx="2878">
                  <c:v>103915.31299999999</c:v>
                </c:pt>
                <c:pt idx="2879">
                  <c:v>102443.25199999999</c:v>
                </c:pt>
                <c:pt idx="2880">
                  <c:v>103031.92</c:v>
                </c:pt>
                <c:pt idx="2881">
                  <c:v>105396.04</c:v>
                </c:pt>
                <c:pt idx="2882">
                  <c:v>108998.368</c:v>
                </c:pt>
                <c:pt idx="2883">
                  <c:v>100214.5</c:v>
                </c:pt>
                <c:pt idx="2884">
                  <c:v>100842.06999999999</c:v>
                </c:pt>
                <c:pt idx="2885">
                  <c:v>103625.363</c:v>
                </c:pt>
                <c:pt idx="2886">
                  <c:v>97191.419999999984</c:v>
                </c:pt>
                <c:pt idx="2887">
                  <c:v>100204.04000000001</c:v>
                </c:pt>
                <c:pt idx="2888">
                  <c:v>97244.37</c:v>
                </c:pt>
                <c:pt idx="2889">
                  <c:v>99466.15</c:v>
                </c:pt>
                <c:pt idx="2890">
                  <c:v>104424.1</c:v>
                </c:pt>
                <c:pt idx="2891">
                  <c:v>107974.916</c:v>
                </c:pt>
                <c:pt idx="2892">
                  <c:v>107308.53400000001</c:v>
                </c:pt>
                <c:pt idx="2893">
                  <c:v>100918.45999999999</c:v>
                </c:pt>
                <c:pt idx="2894">
                  <c:v>98137.43</c:v>
                </c:pt>
                <c:pt idx="2895">
                  <c:v>96741.15</c:v>
                </c:pt>
                <c:pt idx="2896">
                  <c:v>100073.29999999999</c:v>
                </c:pt>
                <c:pt idx="2897">
                  <c:v>99946.919999999984</c:v>
                </c:pt>
                <c:pt idx="2898">
                  <c:v>99835.323699999994</c:v>
                </c:pt>
                <c:pt idx="2899">
                  <c:v>95867.28</c:v>
                </c:pt>
                <c:pt idx="2900">
                  <c:v>95101.24</c:v>
                </c:pt>
                <c:pt idx="2901">
                  <c:v>98044.58</c:v>
                </c:pt>
                <c:pt idx="2902">
                  <c:v>101213.58</c:v>
                </c:pt>
                <c:pt idx="2903">
                  <c:v>100154.48000000001</c:v>
                </c:pt>
                <c:pt idx="2904">
                  <c:v>103759.70899999999</c:v>
                </c:pt>
                <c:pt idx="2905">
                  <c:v>94215.47</c:v>
                </c:pt>
                <c:pt idx="2906">
                  <c:v>93181.41</c:v>
                </c:pt>
                <c:pt idx="2907">
                  <c:v>96026.580000000016</c:v>
                </c:pt>
                <c:pt idx="2908">
                  <c:v>100797.45999999999</c:v>
                </c:pt>
                <c:pt idx="2909">
                  <c:v>94686.48</c:v>
                </c:pt>
                <c:pt idx="2910">
                  <c:v>94505.540000000008</c:v>
                </c:pt>
                <c:pt idx="2911">
                  <c:v>97092.322799999994</c:v>
                </c:pt>
                <c:pt idx="2912">
                  <c:v>95230.040000000008</c:v>
                </c:pt>
                <c:pt idx="2913">
                  <c:v>96316.51</c:v>
                </c:pt>
                <c:pt idx="2914">
                  <c:v>94996.609999999986</c:v>
                </c:pt>
                <c:pt idx="2915">
                  <c:v>95486.5</c:v>
                </c:pt>
                <c:pt idx="2916">
                  <c:v>97488.430999999997</c:v>
                </c:pt>
                <c:pt idx="2917">
                  <c:v>92909.6</c:v>
                </c:pt>
                <c:pt idx="2918">
                  <c:v>93231.73000000001</c:v>
                </c:pt>
                <c:pt idx="2919">
                  <c:v>93643.09</c:v>
                </c:pt>
                <c:pt idx="2920">
                  <c:v>97313.840999999986</c:v>
                </c:pt>
                <c:pt idx="2921">
                  <c:v>94706.359999999986</c:v>
                </c:pt>
                <c:pt idx="2922">
                  <c:v>95644.48000000001</c:v>
                </c:pt>
                <c:pt idx="2923">
                  <c:v>96417.511999999988</c:v>
                </c:pt>
                <c:pt idx="2924">
                  <c:v>95550.209999999992</c:v>
                </c:pt>
                <c:pt idx="2925">
                  <c:v>92789.909999999989</c:v>
                </c:pt>
                <c:pt idx="2926">
                  <c:v>96062.9</c:v>
                </c:pt>
                <c:pt idx="2927">
                  <c:v>91298.360000000015</c:v>
                </c:pt>
                <c:pt idx="2928">
                  <c:v>95546.98000000001</c:v>
                </c:pt>
                <c:pt idx="2929">
                  <c:v>99126.409270000004</c:v>
                </c:pt>
                <c:pt idx="2930">
                  <c:v>95776.535999999993</c:v>
                </c:pt>
                <c:pt idx="2931">
                  <c:v>93603</c:v>
                </c:pt>
                <c:pt idx="2932">
                  <c:v>94818.489999999991</c:v>
                </c:pt>
                <c:pt idx="2933">
                  <c:v>97235.73000000001</c:v>
                </c:pt>
                <c:pt idx="2934">
                  <c:v>96583.1</c:v>
                </c:pt>
                <c:pt idx="2935">
                  <c:v>97408</c:v>
                </c:pt>
                <c:pt idx="2936">
                  <c:v>98756.668000000005</c:v>
                </c:pt>
                <c:pt idx="2937">
                  <c:v>93478.835000000006</c:v>
                </c:pt>
                <c:pt idx="2938">
                  <c:v>88467.239999999991</c:v>
                </c:pt>
                <c:pt idx="2939">
                  <c:v>88935.33</c:v>
                </c:pt>
                <c:pt idx="2940">
                  <c:v>93284.007710000005</c:v>
                </c:pt>
                <c:pt idx="2941">
                  <c:v>90936.709999999992</c:v>
                </c:pt>
                <c:pt idx="2942">
                  <c:v>95509.48</c:v>
                </c:pt>
                <c:pt idx="2943">
                  <c:v>96126.93299999999</c:v>
                </c:pt>
                <c:pt idx="2944">
                  <c:v>90722.700000000012</c:v>
                </c:pt>
                <c:pt idx="2945">
                  <c:v>87970.250000000015</c:v>
                </c:pt>
                <c:pt idx="2946">
                  <c:v>91341.03</c:v>
                </c:pt>
                <c:pt idx="2947">
                  <c:v>91125.99</c:v>
                </c:pt>
                <c:pt idx="2948">
                  <c:v>92134.25</c:v>
                </c:pt>
                <c:pt idx="2949">
                  <c:v>91396.329999999987</c:v>
                </c:pt>
                <c:pt idx="2950">
                  <c:v>89117.84</c:v>
                </c:pt>
                <c:pt idx="2951">
                  <c:v>96193.323000000004</c:v>
                </c:pt>
                <c:pt idx="2952">
                  <c:v>88428.88</c:v>
                </c:pt>
                <c:pt idx="2953">
                  <c:v>87102.209999999992</c:v>
                </c:pt>
                <c:pt idx="2954">
                  <c:v>91587.719999999987</c:v>
                </c:pt>
                <c:pt idx="2955">
                  <c:v>89072.31</c:v>
                </c:pt>
                <c:pt idx="2956">
                  <c:v>90566.88</c:v>
                </c:pt>
                <c:pt idx="2957">
                  <c:v>87542.09</c:v>
                </c:pt>
                <c:pt idx="2958">
                  <c:v>87455.02</c:v>
                </c:pt>
                <c:pt idx="2959">
                  <c:v>87116.389999999985</c:v>
                </c:pt>
                <c:pt idx="2960">
                  <c:v>89835.95</c:v>
                </c:pt>
                <c:pt idx="2961">
                  <c:v>87293.643000000011</c:v>
                </c:pt>
                <c:pt idx="2962">
                  <c:v>90124.479000000007</c:v>
                </c:pt>
                <c:pt idx="2963">
                  <c:v>87918.12</c:v>
                </c:pt>
                <c:pt idx="2964">
                  <c:v>85491.78</c:v>
                </c:pt>
                <c:pt idx="2965">
                  <c:v>83916.11</c:v>
                </c:pt>
                <c:pt idx="2966">
                  <c:v>90493.477699999989</c:v>
                </c:pt>
                <c:pt idx="2967">
                  <c:v>85402.13</c:v>
                </c:pt>
                <c:pt idx="2968">
                  <c:v>84689.164999999994</c:v>
                </c:pt>
                <c:pt idx="2969">
                  <c:v>84477.3</c:v>
                </c:pt>
                <c:pt idx="2970">
                  <c:v>83617.63</c:v>
                </c:pt>
                <c:pt idx="2971">
                  <c:v>85193.579999999987</c:v>
                </c:pt>
                <c:pt idx="2972">
                  <c:v>84842.804700000008</c:v>
                </c:pt>
                <c:pt idx="2973">
                  <c:v>84483.540000000008</c:v>
                </c:pt>
                <c:pt idx="2974">
                  <c:v>88680.633000000002</c:v>
                </c:pt>
                <c:pt idx="2975">
                  <c:v>83642.2</c:v>
                </c:pt>
                <c:pt idx="2976">
                  <c:v>82548.7</c:v>
                </c:pt>
                <c:pt idx="2977">
                  <c:v>86467.66</c:v>
                </c:pt>
                <c:pt idx="2978">
                  <c:v>86242.661900000006</c:v>
                </c:pt>
                <c:pt idx="2979">
                  <c:v>84121.959999999992</c:v>
                </c:pt>
                <c:pt idx="2980">
                  <c:v>84294.36</c:v>
                </c:pt>
                <c:pt idx="2981">
                  <c:v>89662.700000000012</c:v>
                </c:pt>
                <c:pt idx="2982">
                  <c:v>83710.853100000008</c:v>
                </c:pt>
                <c:pt idx="2983">
                  <c:v>78446.692999999999</c:v>
                </c:pt>
                <c:pt idx="2984">
                  <c:v>85591.810000000012</c:v>
                </c:pt>
                <c:pt idx="2985">
                  <c:v>87091.709999999992</c:v>
                </c:pt>
                <c:pt idx="2986">
                  <c:v>81471.73000000001</c:v>
                </c:pt>
                <c:pt idx="2987">
                  <c:v>82492.429999999993</c:v>
                </c:pt>
                <c:pt idx="2988">
                  <c:v>86442.64</c:v>
                </c:pt>
                <c:pt idx="2989">
                  <c:v>85512.139999999985</c:v>
                </c:pt>
                <c:pt idx="2990">
                  <c:v>84948.82</c:v>
                </c:pt>
                <c:pt idx="2991">
                  <c:v>82488.509999999995</c:v>
                </c:pt>
                <c:pt idx="2992">
                  <c:v>82250.179999999993</c:v>
                </c:pt>
                <c:pt idx="2993">
                  <c:v>81269.279999999999</c:v>
                </c:pt>
                <c:pt idx="2994">
                  <c:v>82783.920000000013</c:v>
                </c:pt>
                <c:pt idx="2995">
                  <c:v>84841.94</c:v>
                </c:pt>
                <c:pt idx="2996">
                  <c:v>84689.49</c:v>
                </c:pt>
                <c:pt idx="2997">
                  <c:v>85567.229000000007</c:v>
                </c:pt>
                <c:pt idx="2998">
                  <c:v>80235.88</c:v>
                </c:pt>
                <c:pt idx="2999">
                  <c:v>85213.239999999991</c:v>
                </c:pt>
                <c:pt idx="3000">
                  <c:v>83904.439999999988</c:v>
                </c:pt>
                <c:pt idx="3001">
                  <c:v>79478.48</c:v>
                </c:pt>
                <c:pt idx="3002">
                  <c:v>79782.081010000009</c:v>
                </c:pt>
                <c:pt idx="3003">
                  <c:v>82266.14</c:v>
                </c:pt>
                <c:pt idx="3004">
                  <c:v>83976.23000000001</c:v>
                </c:pt>
                <c:pt idx="3005">
                  <c:v>84267.87</c:v>
                </c:pt>
                <c:pt idx="3006">
                  <c:v>82699.16</c:v>
                </c:pt>
                <c:pt idx="3007">
                  <c:v>81156.260000000009</c:v>
                </c:pt>
                <c:pt idx="3008">
                  <c:v>82603.55</c:v>
                </c:pt>
                <c:pt idx="3009">
                  <c:v>81415.149999999994</c:v>
                </c:pt>
                <c:pt idx="3010">
                  <c:v>80081.959999999992</c:v>
                </c:pt>
                <c:pt idx="3011">
                  <c:v>81941.943599999999</c:v>
                </c:pt>
                <c:pt idx="3012">
                  <c:v>81477.929999999993</c:v>
                </c:pt>
                <c:pt idx="3013">
                  <c:v>83118.441000000006</c:v>
                </c:pt>
                <c:pt idx="3014">
                  <c:v>79868.22</c:v>
                </c:pt>
                <c:pt idx="3015">
                  <c:v>77459.820000000007</c:v>
                </c:pt>
                <c:pt idx="3016">
                  <c:v>80289.87</c:v>
                </c:pt>
                <c:pt idx="3017">
                  <c:v>75151.58</c:v>
                </c:pt>
                <c:pt idx="3018">
                  <c:v>77998.040000000008</c:v>
                </c:pt>
                <c:pt idx="3019">
                  <c:v>78061.170000000013</c:v>
                </c:pt>
                <c:pt idx="3020">
                  <c:v>79795.084000000003</c:v>
                </c:pt>
                <c:pt idx="3021">
                  <c:v>81428.899999999994</c:v>
                </c:pt>
                <c:pt idx="3022">
                  <c:v>77552.94</c:v>
                </c:pt>
                <c:pt idx="3023">
                  <c:v>75526.62</c:v>
                </c:pt>
                <c:pt idx="3024">
                  <c:v>76269.39</c:v>
                </c:pt>
                <c:pt idx="3025">
                  <c:v>76745.590000000011</c:v>
                </c:pt>
                <c:pt idx="3026">
                  <c:v>77320.51999999999</c:v>
                </c:pt>
                <c:pt idx="3027">
                  <c:v>78932.202000000005</c:v>
                </c:pt>
                <c:pt idx="3028">
                  <c:v>73614.240000000005</c:v>
                </c:pt>
                <c:pt idx="3029">
                  <c:v>74330.720000000001</c:v>
                </c:pt>
                <c:pt idx="3030">
                  <c:v>73614.350000000006</c:v>
                </c:pt>
                <c:pt idx="3031">
                  <c:v>77231.600000000006</c:v>
                </c:pt>
                <c:pt idx="3032">
                  <c:v>77311.260000000009</c:v>
                </c:pt>
                <c:pt idx="3033">
                  <c:v>77701.06</c:v>
                </c:pt>
                <c:pt idx="3034">
                  <c:v>75186.62</c:v>
                </c:pt>
                <c:pt idx="3035">
                  <c:v>77413.4568</c:v>
                </c:pt>
                <c:pt idx="3036">
                  <c:v>75306.17</c:v>
                </c:pt>
                <c:pt idx="3037">
                  <c:v>74496.06</c:v>
                </c:pt>
                <c:pt idx="3038">
                  <c:v>75882.39</c:v>
                </c:pt>
                <c:pt idx="3039">
                  <c:v>74941.62000000001</c:v>
                </c:pt>
                <c:pt idx="3040">
                  <c:v>72978.36</c:v>
                </c:pt>
                <c:pt idx="3041">
                  <c:v>75102.170000000013</c:v>
                </c:pt>
                <c:pt idx="3042">
                  <c:v>78524.459999999992</c:v>
                </c:pt>
                <c:pt idx="3043">
                  <c:v>79854.500199999995</c:v>
                </c:pt>
                <c:pt idx="3044">
                  <c:v>76386.760000000009</c:v>
                </c:pt>
                <c:pt idx="3045">
                  <c:v>73445.360000000015</c:v>
                </c:pt>
                <c:pt idx="3046">
                  <c:v>72972.09</c:v>
                </c:pt>
                <c:pt idx="3047">
                  <c:v>76118.03</c:v>
                </c:pt>
                <c:pt idx="3048">
                  <c:v>77777.87000000001</c:v>
                </c:pt>
                <c:pt idx="3049">
                  <c:v>81211.98</c:v>
                </c:pt>
                <c:pt idx="3050">
                  <c:v>80165.25</c:v>
                </c:pt>
                <c:pt idx="3051">
                  <c:v>74602.080000000002</c:v>
                </c:pt>
                <c:pt idx="3052">
                  <c:v>75392.27</c:v>
                </c:pt>
                <c:pt idx="3053">
                  <c:v>72894.39</c:v>
                </c:pt>
                <c:pt idx="3054">
                  <c:v>75323.89</c:v>
                </c:pt>
                <c:pt idx="3055">
                  <c:v>75916.510000000009</c:v>
                </c:pt>
                <c:pt idx="3056">
                  <c:v>73969.149999999994</c:v>
                </c:pt>
                <c:pt idx="3057">
                  <c:v>73074.33</c:v>
                </c:pt>
                <c:pt idx="3058">
                  <c:v>73639.3</c:v>
                </c:pt>
                <c:pt idx="3059">
                  <c:v>73200.959999999992</c:v>
                </c:pt>
                <c:pt idx="3060">
                  <c:v>74757.040000000008</c:v>
                </c:pt>
                <c:pt idx="3061">
                  <c:v>71703.78</c:v>
                </c:pt>
                <c:pt idx="3062">
                  <c:v>73560.12</c:v>
                </c:pt>
                <c:pt idx="3063">
                  <c:v>71305.290000000008</c:v>
                </c:pt>
                <c:pt idx="3064">
                  <c:v>71038.89</c:v>
                </c:pt>
                <c:pt idx="3065">
                  <c:v>74208.170000000013</c:v>
                </c:pt>
                <c:pt idx="3066">
                  <c:v>75702.16</c:v>
                </c:pt>
                <c:pt idx="3067">
                  <c:v>73770.62999999999</c:v>
                </c:pt>
                <c:pt idx="3068">
                  <c:v>72510.070000000007</c:v>
                </c:pt>
                <c:pt idx="3069">
                  <c:v>71951.540000000008</c:v>
                </c:pt>
                <c:pt idx="3070">
                  <c:v>71925.37</c:v>
                </c:pt>
                <c:pt idx="3071">
                  <c:v>74744.22</c:v>
                </c:pt>
                <c:pt idx="3072">
                  <c:v>73649.510000000009</c:v>
                </c:pt>
                <c:pt idx="3073">
                  <c:v>72439.63</c:v>
                </c:pt>
                <c:pt idx="3074">
                  <c:v>70781.23</c:v>
                </c:pt>
                <c:pt idx="3075">
                  <c:v>69902.420000000013</c:v>
                </c:pt>
                <c:pt idx="3076">
                  <c:v>72665.39</c:v>
                </c:pt>
                <c:pt idx="3077">
                  <c:v>72993.740000000005</c:v>
                </c:pt>
                <c:pt idx="3078">
                  <c:v>72833.62</c:v>
                </c:pt>
                <c:pt idx="3079">
                  <c:v>71855.56</c:v>
                </c:pt>
                <c:pt idx="3080">
                  <c:v>70033.59</c:v>
                </c:pt>
                <c:pt idx="3081">
                  <c:v>72650.58600000001</c:v>
                </c:pt>
                <c:pt idx="3082">
                  <c:v>71654.7</c:v>
                </c:pt>
                <c:pt idx="3083">
                  <c:v>71916.28</c:v>
                </c:pt>
                <c:pt idx="3084">
                  <c:v>69499.25</c:v>
                </c:pt>
                <c:pt idx="3085">
                  <c:v>70872.37</c:v>
                </c:pt>
                <c:pt idx="3086">
                  <c:v>71867.28</c:v>
                </c:pt>
                <c:pt idx="3087">
                  <c:v>73981.91</c:v>
                </c:pt>
                <c:pt idx="3088">
                  <c:v>72310.010000000009</c:v>
                </c:pt>
                <c:pt idx="3089">
                  <c:v>73828.396000000008</c:v>
                </c:pt>
                <c:pt idx="3090">
                  <c:v>71758.38</c:v>
                </c:pt>
                <c:pt idx="3091">
                  <c:v>71678.83</c:v>
                </c:pt>
                <c:pt idx="3092">
                  <c:v>69675.718000000008</c:v>
                </c:pt>
                <c:pt idx="3093">
                  <c:v>68791.88</c:v>
                </c:pt>
                <c:pt idx="3094">
                  <c:v>72687.63</c:v>
                </c:pt>
                <c:pt idx="3095">
                  <c:v>72304.350000000006</c:v>
                </c:pt>
                <c:pt idx="3096">
                  <c:v>70034.509999999995</c:v>
                </c:pt>
                <c:pt idx="3097">
                  <c:v>70259.290000000008</c:v>
                </c:pt>
                <c:pt idx="3098">
                  <c:v>69401.56</c:v>
                </c:pt>
                <c:pt idx="3099">
                  <c:v>70467.62999999999</c:v>
                </c:pt>
                <c:pt idx="3100">
                  <c:v>72398.41</c:v>
                </c:pt>
                <c:pt idx="3101">
                  <c:v>72023.59</c:v>
                </c:pt>
                <c:pt idx="3102">
                  <c:v>67493.929999999993</c:v>
                </c:pt>
                <c:pt idx="3103">
                  <c:v>69153.34</c:v>
                </c:pt>
                <c:pt idx="3104">
                  <c:v>71174.568999999989</c:v>
                </c:pt>
                <c:pt idx="3105">
                  <c:v>66194.740000000005</c:v>
                </c:pt>
                <c:pt idx="3106">
                  <c:v>70649.518099999987</c:v>
                </c:pt>
                <c:pt idx="3107">
                  <c:v>63785.25</c:v>
                </c:pt>
                <c:pt idx="3108">
                  <c:v>68328.350000000006</c:v>
                </c:pt>
                <c:pt idx="3109">
                  <c:v>67081.41</c:v>
                </c:pt>
                <c:pt idx="3110">
                  <c:v>67828.509999999995</c:v>
                </c:pt>
                <c:pt idx="3111">
                  <c:v>71385.240000000005</c:v>
                </c:pt>
                <c:pt idx="3112">
                  <c:v>66365.744999999995</c:v>
                </c:pt>
                <c:pt idx="3113">
                  <c:v>65722.069999999992</c:v>
                </c:pt>
                <c:pt idx="3114">
                  <c:v>69467.312000000005</c:v>
                </c:pt>
                <c:pt idx="3115">
                  <c:v>67267.78</c:v>
                </c:pt>
                <c:pt idx="3116">
                  <c:v>70276.509999999995</c:v>
                </c:pt>
                <c:pt idx="3117">
                  <c:v>69343.429999999993</c:v>
                </c:pt>
                <c:pt idx="3118">
                  <c:v>64300.710000000006</c:v>
                </c:pt>
                <c:pt idx="3119">
                  <c:v>63403.722999999998</c:v>
                </c:pt>
                <c:pt idx="3120">
                  <c:v>63539.470000000008</c:v>
                </c:pt>
                <c:pt idx="3121">
                  <c:v>63837.41</c:v>
                </c:pt>
                <c:pt idx="3122">
                  <c:v>66117.119999999995</c:v>
                </c:pt>
                <c:pt idx="3123">
                  <c:v>68590.475999999995</c:v>
                </c:pt>
                <c:pt idx="3124">
                  <c:v>61819.290999999997</c:v>
                </c:pt>
                <c:pt idx="3125">
                  <c:v>65719.75</c:v>
                </c:pt>
                <c:pt idx="3126">
                  <c:v>67511.399999999994</c:v>
                </c:pt>
                <c:pt idx="3127">
                  <c:v>70378.883999999991</c:v>
                </c:pt>
                <c:pt idx="3128">
                  <c:v>64918.780000000006</c:v>
                </c:pt>
                <c:pt idx="3129">
                  <c:v>62561.462</c:v>
                </c:pt>
                <c:pt idx="3130">
                  <c:v>68966.34</c:v>
                </c:pt>
                <c:pt idx="3131">
                  <c:v>64198.18</c:v>
                </c:pt>
                <c:pt idx="3132">
                  <c:v>64760.26</c:v>
                </c:pt>
                <c:pt idx="3133">
                  <c:v>61155.479999999996</c:v>
                </c:pt>
                <c:pt idx="3134">
                  <c:v>63276.184999999998</c:v>
                </c:pt>
                <c:pt idx="3135">
                  <c:v>76613.622000000003</c:v>
                </c:pt>
                <c:pt idx="3136">
                  <c:v>66945.070000000007</c:v>
                </c:pt>
                <c:pt idx="3137">
                  <c:v>62482.239999999998</c:v>
                </c:pt>
                <c:pt idx="3138">
                  <c:v>66811.260000000009</c:v>
                </c:pt>
                <c:pt idx="3139">
                  <c:v>70932.59599999999</c:v>
                </c:pt>
                <c:pt idx="3140">
                  <c:v>67032.490000000005</c:v>
                </c:pt>
                <c:pt idx="3141">
                  <c:v>62311.708999999995</c:v>
                </c:pt>
                <c:pt idx="3142">
                  <c:v>69498.165000000008</c:v>
                </c:pt>
                <c:pt idx="3143">
                  <c:v>64338.89</c:v>
                </c:pt>
                <c:pt idx="3144">
                  <c:v>63082.30999999999</c:v>
                </c:pt>
                <c:pt idx="3145">
                  <c:v>64657.65</c:v>
                </c:pt>
                <c:pt idx="3146">
                  <c:v>66698.05</c:v>
                </c:pt>
                <c:pt idx="3147">
                  <c:v>70535.600599999991</c:v>
                </c:pt>
                <c:pt idx="3148">
                  <c:v>66684.490000000005</c:v>
                </c:pt>
                <c:pt idx="3149">
                  <c:v>65790.789999999994</c:v>
                </c:pt>
                <c:pt idx="3150">
                  <c:v>62815.299000000006</c:v>
                </c:pt>
                <c:pt idx="3151">
                  <c:v>62111.217999999993</c:v>
                </c:pt>
                <c:pt idx="3152">
                  <c:v>65680.631000000008</c:v>
                </c:pt>
                <c:pt idx="3153">
                  <c:v>62468.564999999995</c:v>
                </c:pt>
                <c:pt idx="3154">
                  <c:v>64065.25</c:v>
                </c:pt>
                <c:pt idx="3155">
                  <c:v>65554.41</c:v>
                </c:pt>
                <c:pt idx="3156">
                  <c:v>63065.41</c:v>
                </c:pt>
                <c:pt idx="3157">
                  <c:v>64877.55</c:v>
                </c:pt>
                <c:pt idx="3158">
                  <c:v>65470.856999999996</c:v>
                </c:pt>
                <c:pt idx="3159">
                  <c:v>64824.86</c:v>
                </c:pt>
                <c:pt idx="3160">
                  <c:v>61858.5</c:v>
                </c:pt>
                <c:pt idx="3161">
                  <c:v>62822.430000000008</c:v>
                </c:pt>
                <c:pt idx="3162">
                  <c:v>67435.241000000009</c:v>
                </c:pt>
                <c:pt idx="3163">
                  <c:v>63744.87</c:v>
                </c:pt>
                <c:pt idx="3164">
                  <c:v>64031.5</c:v>
                </c:pt>
                <c:pt idx="3165">
                  <c:v>64513.320000000007</c:v>
                </c:pt>
                <c:pt idx="3166">
                  <c:v>63021.94</c:v>
                </c:pt>
                <c:pt idx="3167">
                  <c:v>62968.42</c:v>
                </c:pt>
                <c:pt idx="3168">
                  <c:v>62657.714</c:v>
                </c:pt>
                <c:pt idx="3169">
                  <c:v>63228.77</c:v>
                </c:pt>
                <c:pt idx="3170">
                  <c:v>63002.04</c:v>
                </c:pt>
                <c:pt idx="3171">
                  <c:v>63003.25</c:v>
                </c:pt>
                <c:pt idx="3172">
                  <c:v>64964.06</c:v>
                </c:pt>
                <c:pt idx="3173">
                  <c:v>62560.599999999991</c:v>
                </c:pt>
                <c:pt idx="3174">
                  <c:v>61490.380000000005</c:v>
                </c:pt>
                <c:pt idx="3175">
                  <c:v>62673.85</c:v>
                </c:pt>
                <c:pt idx="3176">
                  <c:v>63285.173699999999</c:v>
                </c:pt>
                <c:pt idx="3177">
                  <c:v>65343.759999999995</c:v>
                </c:pt>
                <c:pt idx="3178">
                  <c:v>60327.358</c:v>
                </c:pt>
                <c:pt idx="3179">
                  <c:v>63164.31</c:v>
                </c:pt>
                <c:pt idx="3180">
                  <c:v>60632.58</c:v>
                </c:pt>
                <c:pt idx="3181">
                  <c:v>57919.627999999997</c:v>
                </c:pt>
                <c:pt idx="3182">
                  <c:v>60259.544999999998</c:v>
                </c:pt>
                <c:pt idx="3183">
                  <c:v>64482.133000000002</c:v>
                </c:pt>
                <c:pt idx="3184">
                  <c:v>60269.950000000004</c:v>
                </c:pt>
                <c:pt idx="3185">
                  <c:v>61363.920000000006</c:v>
                </c:pt>
                <c:pt idx="3186">
                  <c:v>61063.56</c:v>
                </c:pt>
                <c:pt idx="3187">
                  <c:v>60310.770000000004</c:v>
                </c:pt>
                <c:pt idx="3188">
                  <c:v>64197.161000000007</c:v>
                </c:pt>
                <c:pt idx="3189">
                  <c:v>62031.180999999997</c:v>
                </c:pt>
                <c:pt idx="3190">
                  <c:v>58264.86</c:v>
                </c:pt>
                <c:pt idx="3191">
                  <c:v>59617.22</c:v>
                </c:pt>
                <c:pt idx="3192">
                  <c:v>60691.460000000006</c:v>
                </c:pt>
                <c:pt idx="3193">
                  <c:v>58785.880000000005</c:v>
                </c:pt>
                <c:pt idx="3194">
                  <c:v>56991.705000000002</c:v>
                </c:pt>
                <c:pt idx="3195">
                  <c:v>59577.2</c:v>
                </c:pt>
                <c:pt idx="3196">
                  <c:v>60615.289999999994</c:v>
                </c:pt>
                <c:pt idx="3197">
                  <c:v>59731.65</c:v>
                </c:pt>
                <c:pt idx="3198">
                  <c:v>62475.82</c:v>
                </c:pt>
                <c:pt idx="3199">
                  <c:v>61858.04</c:v>
                </c:pt>
                <c:pt idx="3200">
                  <c:v>60571.64</c:v>
                </c:pt>
                <c:pt idx="3201">
                  <c:v>58932.217000000004</c:v>
                </c:pt>
                <c:pt idx="3202">
                  <c:v>62030.729999999996</c:v>
                </c:pt>
                <c:pt idx="3203">
                  <c:v>57570.353999999999</c:v>
                </c:pt>
                <c:pt idx="3204">
                  <c:v>59178.810000000005</c:v>
                </c:pt>
                <c:pt idx="3205">
                  <c:v>60186.34</c:v>
                </c:pt>
                <c:pt idx="3206">
                  <c:v>62310.490700000002</c:v>
                </c:pt>
                <c:pt idx="3207">
                  <c:v>59177.440000000002</c:v>
                </c:pt>
                <c:pt idx="3208">
                  <c:v>58841.7</c:v>
                </c:pt>
                <c:pt idx="3209">
                  <c:v>59424.069999999992</c:v>
                </c:pt>
                <c:pt idx="3210">
                  <c:v>57368.173999999999</c:v>
                </c:pt>
                <c:pt idx="3211">
                  <c:v>57846.788</c:v>
                </c:pt>
                <c:pt idx="3212">
                  <c:v>56100.386000000006</c:v>
                </c:pt>
                <c:pt idx="3213">
                  <c:v>60414.090000000004</c:v>
                </c:pt>
                <c:pt idx="3214">
                  <c:v>64796.934000000008</c:v>
                </c:pt>
                <c:pt idx="3215">
                  <c:v>56002.312000000005</c:v>
                </c:pt>
                <c:pt idx="3216">
                  <c:v>59316.23</c:v>
                </c:pt>
                <c:pt idx="3217">
                  <c:v>59163.41</c:v>
                </c:pt>
                <c:pt idx="3218">
                  <c:v>58503.29</c:v>
                </c:pt>
                <c:pt idx="3219">
                  <c:v>57280.31</c:v>
                </c:pt>
                <c:pt idx="3220">
                  <c:v>56179.78</c:v>
                </c:pt>
                <c:pt idx="3221">
                  <c:v>58989.365000000005</c:v>
                </c:pt>
                <c:pt idx="3222">
                  <c:v>55736.411000000007</c:v>
                </c:pt>
                <c:pt idx="3223">
                  <c:v>57758.819999999992</c:v>
                </c:pt>
                <c:pt idx="3224">
                  <c:v>56078.810000000005</c:v>
                </c:pt>
                <c:pt idx="3225">
                  <c:v>54139.536</c:v>
                </c:pt>
                <c:pt idx="3226">
                  <c:v>56740.41</c:v>
                </c:pt>
                <c:pt idx="3227">
                  <c:v>59412.663999999997</c:v>
                </c:pt>
                <c:pt idx="3228">
                  <c:v>56550.733000000007</c:v>
                </c:pt>
                <c:pt idx="3229">
                  <c:v>53788.472999999998</c:v>
                </c:pt>
                <c:pt idx="3230">
                  <c:v>57978.149999999994</c:v>
                </c:pt>
                <c:pt idx="3231">
                  <c:v>58783.540000000008</c:v>
                </c:pt>
                <c:pt idx="3232">
                  <c:v>55894.28</c:v>
                </c:pt>
                <c:pt idx="3233">
                  <c:v>56506.070000000007</c:v>
                </c:pt>
                <c:pt idx="3234">
                  <c:v>56429.670000000006</c:v>
                </c:pt>
                <c:pt idx="3235">
                  <c:v>55744.28</c:v>
                </c:pt>
                <c:pt idx="3236">
                  <c:v>54555.019</c:v>
                </c:pt>
                <c:pt idx="3237">
                  <c:v>52592.707999999999</c:v>
                </c:pt>
                <c:pt idx="3238">
                  <c:v>55086.201000000001</c:v>
                </c:pt>
                <c:pt idx="3239">
                  <c:v>60505.479999999996</c:v>
                </c:pt>
                <c:pt idx="3240">
                  <c:v>59447.43</c:v>
                </c:pt>
                <c:pt idx="3241">
                  <c:v>57188.67</c:v>
                </c:pt>
                <c:pt idx="3242">
                  <c:v>56511.32</c:v>
                </c:pt>
                <c:pt idx="3243">
                  <c:v>57971.5</c:v>
                </c:pt>
                <c:pt idx="3244">
                  <c:v>56704.400000000009</c:v>
                </c:pt>
                <c:pt idx="3245">
                  <c:v>55569.65</c:v>
                </c:pt>
                <c:pt idx="3246">
                  <c:v>55723.542000000001</c:v>
                </c:pt>
                <c:pt idx="3247">
                  <c:v>51845.971000000005</c:v>
                </c:pt>
                <c:pt idx="3248">
                  <c:v>55614.347999999998</c:v>
                </c:pt>
                <c:pt idx="3249">
                  <c:v>56363.6181</c:v>
                </c:pt>
                <c:pt idx="3250">
                  <c:v>53894.285000000003</c:v>
                </c:pt>
                <c:pt idx="3251">
                  <c:v>55935.31</c:v>
                </c:pt>
                <c:pt idx="3252">
                  <c:v>56524.53</c:v>
                </c:pt>
                <c:pt idx="3253">
                  <c:v>54961.456999999995</c:v>
                </c:pt>
                <c:pt idx="3254">
                  <c:v>53050.720000000001</c:v>
                </c:pt>
                <c:pt idx="3255">
                  <c:v>54068.81</c:v>
                </c:pt>
                <c:pt idx="3256">
                  <c:v>54274.039999999994</c:v>
                </c:pt>
                <c:pt idx="3257">
                  <c:v>54353.020000000004</c:v>
                </c:pt>
                <c:pt idx="3258">
                  <c:v>53667.770000000004</c:v>
                </c:pt>
                <c:pt idx="3259">
                  <c:v>53428.46</c:v>
                </c:pt>
                <c:pt idx="3260">
                  <c:v>51932.572</c:v>
                </c:pt>
                <c:pt idx="3261">
                  <c:v>53320.377999999997</c:v>
                </c:pt>
                <c:pt idx="3262">
                  <c:v>56804.060000000005</c:v>
                </c:pt>
                <c:pt idx="3263">
                  <c:v>54716.520000000004</c:v>
                </c:pt>
                <c:pt idx="3264">
                  <c:v>56503.76</c:v>
                </c:pt>
                <c:pt idx="3265">
                  <c:v>53877.490000000005</c:v>
                </c:pt>
                <c:pt idx="3266">
                  <c:v>52916.160000000003</c:v>
                </c:pt>
                <c:pt idx="3267">
                  <c:v>54344.82</c:v>
                </c:pt>
                <c:pt idx="3268">
                  <c:v>52289.131999999998</c:v>
                </c:pt>
                <c:pt idx="3269">
                  <c:v>53508.3</c:v>
                </c:pt>
                <c:pt idx="3270">
                  <c:v>54888.906689999996</c:v>
                </c:pt>
                <c:pt idx="3271">
                  <c:v>53569.55</c:v>
                </c:pt>
                <c:pt idx="3272">
                  <c:v>52445.661</c:v>
                </c:pt>
                <c:pt idx="3273">
                  <c:v>54849.26</c:v>
                </c:pt>
                <c:pt idx="3274">
                  <c:v>53022.93</c:v>
                </c:pt>
                <c:pt idx="3275">
                  <c:v>52708.680000000008</c:v>
                </c:pt>
                <c:pt idx="3276">
                  <c:v>50129.385000000002</c:v>
                </c:pt>
                <c:pt idx="3277">
                  <c:v>56272.94</c:v>
                </c:pt>
                <c:pt idx="3278">
                  <c:v>53914.216</c:v>
                </c:pt>
                <c:pt idx="3279">
                  <c:v>56895.560600000004</c:v>
                </c:pt>
                <c:pt idx="3280">
                  <c:v>51981.26</c:v>
                </c:pt>
                <c:pt idx="3281">
                  <c:v>52538.483000000007</c:v>
                </c:pt>
                <c:pt idx="3282">
                  <c:v>52127.118000000002</c:v>
                </c:pt>
                <c:pt idx="3283">
                  <c:v>58118.254000000001</c:v>
                </c:pt>
                <c:pt idx="3284">
                  <c:v>52465.59</c:v>
                </c:pt>
                <c:pt idx="3285">
                  <c:v>53741.729999999996</c:v>
                </c:pt>
                <c:pt idx="3286">
                  <c:v>52123.221000000005</c:v>
                </c:pt>
                <c:pt idx="3287">
                  <c:v>54193.39</c:v>
                </c:pt>
                <c:pt idx="3288">
                  <c:v>56483.320000000007</c:v>
                </c:pt>
                <c:pt idx="3289">
                  <c:v>58637.120999999999</c:v>
                </c:pt>
                <c:pt idx="3290">
                  <c:v>52117.359999999993</c:v>
                </c:pt>
                <c:pt idx="3291">
                  <c:v>50796.764999999999</c:v>
                </c:pt>
                <c:pt idx="3292">
                  <c:v>50193.817000000003</c:v>
                </c:pt>
                <c:pt idx="3293">
                  <c:v>54230.301999999996</c:v>
                </c:pt>
                <c:pt idx="3294">
                  <c:v>52294.100000000006</c:v>
                </c:pt>
                <c:pt idx="3295">
                  <c:v>52542.310000000005</c:v>
                </c:pt>
                <c:pt idx="3296">
                  <c:v>49823.354999999996</c:v>
                </c:pt>
                <c:pt idx="3297">
                  <c:v>51518.820000000007</c:v>
                </c:pt>
                <c:pt idx="3298">
                  <c:v>49322.900000000009</c:v>
                </c:pt>
                <c:pt idx="3299">
                  <c:v>49837.2598</c:v>
                </c:pt>
                <c:pt idx="3300">
                  <c:v>47887.323999999993</c:v>
                </c:pt>
                <c:pt idx="3301">
                  <c:v>51964.020000000004</c:v>
                </c:pt>
                <c:pt idx="3302">
                  <c:v>54854.292000000001</c:v>
                </c:pt>
                <c:pt idx="3303">
                  <c:v>50830.322</c:v>
                </c:pt>
                <c:pt idx="3304">
                  <c:v>47404.328000000009</c:v>
                </c:pt>
                <c:pt idx="3305">
                  <c:v>49766.162000000004</c:v>
                </c:pt>
                <c:pt idx="3306">
                  <c:v>50932.32</c:v>
                </c:pt>
                <c:pt idx="3307">
                  <c:v>48378.892</c:v>
                </c:pt>
                <c:pt idx="3308">
                  <c:v>51338.03</c:v>
                </c:pt>
                <c:pt idx="3309">
                  <c:v>48508.182000000001</c:v>
                </c:pt>
                <c:pt idx="3310">
                  <c:v>48587.745000000003</c:v>
                </c:pt>
                <c:pt idx="3311">
                  <c:v>49800.649999999994</c:v>
                </c:pt>
                <c:pt idx="3312">
                  <c:v>48133.716999999997</c:v>
                </c:pt>
                <c:pt idx="3313">
                  <c:v>52829.588000000003</c:v>
                </c:pt>
                <c:pt idx="3314">
                  <c:v>50169.366999999998</c:v>
                </c:pt>
                <c:pt idx="3315">
                  <c:v>49146.097000000002</c:v>
                </c:pt>
                <c:pt idx="3316">
                  <c:v>52654.37</c:v>
                </c:pt>
                <c:pt idx="3317">
                  <c:v>50032.951000000001</c:v>
                </c:pt>
                <c:pt idx="3318">
                  <c:v>52050.239300000001</c:v>
                </c:pt>
                <c:pt idx="3319">
                  <c:v>46657.546000000002</c:v>
                </c:pt>
                <c:pt idx="3320">
                  <c:v>45863.868000000002</c:v>
                </c:pt>
                <c:pt idx="3321">
                  <c:v>48834.133999999998</c:v>
                </c:pt>
                <c:pt idx="3322">
                  <c:v>51273.599999999999</c:v>
                </c:pt>
                <c:pt idx="3323">
                  <c:v>53158.7</c:v>
                </c:pt>
                <c:pt idx="3324">
                  <c:v>51995.76</c:v>
                </c:pt>
                <c:pt idx="3325">
                  <c:v>47791.578999999998</c:v>
                </c:pt>
                <c:pt idx="3326">
                  <c:v>49886.009999999995</c:v>
                </c:pt>
                <c:pt idx="3327">
                  <c:v>50813.65</c:v>
                </c:pt>
                <c:pt idx="3328">
                  <c:v>48517.834000000003</c:v>
                </c:pt>
                <c:pt idx="3329">
                  <c:v>49252.695999999996</c:v>
                </c:pt>
                <c:pt idx="3330">
                  <c:v>51273.800999999992</c:v>
                </c:pt>
                <c:pt idx="3331">
                  <c:v>49269.490000000005</c:v>
                </c:pt>
                <c:pt idx="3332">
                  <c:v>47608.05</c:v>
                </c:pt>
                <c:pt idx="3333">
                  <c:v>47735.816999999995</c:v>
                </c:pt>
                <c:pt idx="3334">
                  <c:v>51521.722999999998</c:v>
                </c:pt>
                <c:pt idx="3335">
                  <c:v>49554.200000000004</c:v>
                </c:pt>
                <c:pt idx="3336">
                  <c:v>46938.762000000002</c:v>
                </c:pt>
                <c:pt idx="3337">
                  <c:v>47531.969999999994</c:v>
                </c:pt>
                <c:pt idx="3338">
                  <c:v>47680.97</c:v>
                </c:pt>
                <c:pt idx="3339">
                  <c:v>48654.26</c:v>
                </c:pt>
                <c:pt idx="3340">
                  <c:v>51743.549999999996</c:v>
                </c:pt>
                <c:pt idx="3341">
                  <c:v>49559.63</c:v>
                </c:pt>
                <c:pt idx="3342">
                  <c:v>45995.379000000001</c:v>
                </c:pt>
                <c:pt idx="3343">
                  <c:v>47951.59</c:v>
                </c:pt>
                <c:pt idx="3344">
                  <c:v>46290.173000000003</c:v>
                </c:pt>
                <c:pt idx="3345">
                  <c:v>47464.002000000008</c:v>
                </c:pt>
                <c:pt idx="3346">
                  <c:v>48769.188900000001</c:v>
                </c:pt>
                <c:pt idx="3347">
                  <c:v>51795.49</c:v>
                </c:pt>
                <c:pt idx="3348">
                  <c:v>54387.5916</c:v>
                </c:pt>
                <c:pt idx="3349">
                  <c:v>45569.072999999997</c:v>
                </c:pt>
                <c:pt idx="3350">
                  <c:v>44841.354999999996</c:v>
                </c:pt>
                <c:pt idx="3351">
                  <c:v>48416.28</c:v>
                </c:pt>
                <c:pt idx="3352">
                  <c:v>44543.8</c:v>
                </c:pt>
                <c:pt idx="3353">
                  <c:v>48768.36</c:v>
                </c:pt>
                <c:pt idx="3354">
                  <c:v>48098.378000000004</c:v>
                </c:pt>
                <c:pt idx="3355">
                  <c:v>48324.340000000004</c:v>
                </c:pt>
                <c:pt idx="3356">
                  <c:v>49698.09</c:v>
                </c:pt>
                <c:pt idx="3357">
                  <c:v>52346.691999999995</c:v>
                </c:pt>
                <c:pt idx="3358">
                  <c:v>44442.097999999998</c:v>
                </c:pt>
                <c:pt idx="3359">
                  <c:v>45626.33</c:v>
                </c:pt>
                <c:pt idx="3360">
                  <c:v>44242.357999999993</c:v>
                </c:pt>
                <c:pt idx="3361">
                  <c:v>45184.23</c:v>
                </c:pt>
                <c:pt idx="3362">
                  <c:v>46738.710300000006</c:v>
                </c:pt>
                <c:pt idx="3363">
                  <c:v>46634.47</c:v>
                </c:pt>
                <c:pt idx="3364">
                  <c:v>44457.690999999992</c:v>
                </c:pt>
                <c:pt idx="3365">
                  <c:v>46103.151790000004</c:v>
                </c:pt>
                <c:pt idx="3366">
                  <c:v>48890.374000000003</c:v>
                </c:pt>
                <c:pt idx="3367">
                  <c:v>44805.622000000003</c:v>
                </c:pt>
                <c:pt idx="3368">
                  <c:v>46004.695999999996</c:v>
                </c:pt>
                <c:pt idx="3369">
                  <c:v>47934.576000000001</c:v>
                </c:pt>
                <c:pt idx="3370">
                  <c:v>45950.819999999992</c:v>
                </c:pt>
                <c:pt idx="3371">
                  <c:v>44988.964000000007</c:v>
                </c:pt>
                <c:pt idx="3372">
                  <c:v>46832.297999999995</c:v>
                </c:pt>
                <c:pt idx="3373">
                  <c:v>46923.64</c:v>
                </c:pt>
                <c:pt idx="3374">
                  <c:v>44507.43</c:v>
                </c:pt>
                <c:pt idx="3375">
                  <c:v>45910.538</c:v>
                </c:pt>
                <c:pt idx="3376">
                  <c:v>45302.5</c:v>
                </c:pt>
                <c:pt idx="3377">
                  <c:v>47130.869999999995</c:v>
                </c:pt>
                <c:pt idx="3378">
                  <c:v>46330.13</c:v>
                </c:pt>
                <c:pt idx="3379">
                  <c:v>43836.633000000002</c:v>
                </c:pt>
                <c:pt idx="3380">
                  <c:v>44307.381999999998</c:v>
                </c:pt>
                <c:pt idx="3381">
                  <c:v>49216.039999999994</c:v>
                </c:pt>
                <c:pt idx="3382">
                  <c:v>46658.19</c:v>
                </c:pt>
                <c:pt idx="3383">
                  <c:v>41902.381000000008</c:v>
                </c:pt>
                <c:pt idx="3384">
                  <c:v>43805.068999999996</c:v>
                </c:pt>
                <c:pt idx="3385">
                  <c:v>44828.95</c:v>
                </c:pt>
                <c:pt idx="3386">
                  <c:v>45753.26</c:v>
                </c:pt>
                <c:pt idx="3387">
                  <c:v>47264.681000000004</c:v>
                </c:pt>
                <c:pt idx="3388">
                  <c:v>47786.92</c:v>
                </c:pt>
                <c:pt idx="3389">
                  <c:v>43072.591</c:v>
                </c:pt>
                <c:pt idx="3390">
                  <c:v>47638.4499</c:v>
                </c:pt>
                <c:pt idx="3391">
                  <c:v>46588.51</c:v>
                </c:pt>
                <c:pt idx="3392">
                  <c:v>45527.03</c:v>
                </c:pt>
                <c:pt idx="3393">
                  <c:v>42773.544000000002</c:v>
                </c:pt>
                <c:pt idx="3394">
                  <c:v>43322.437999999995</c:v>
                </c:pt>
                <c:pt idx="3395">
                  <c:v>46761.740000000005</c:v>
                </c:pt>
                <c:pt idx="3396">
                  <c:v>43356.057000000001</c:v>
                </c:pt>
                <c:pt idx="3397">
                  <c:v>46867.119000000006</c:v>
                </c:pt>
                <c:pt idx="3398">
                  <c:v>45324.42</c:v>
                </c:pt>
                <c:pt idx="3399">
                  <c:v>41835.502999999997</c:v>
                </c:pt>
                <c:pt idx="3400">
                  <c:v>45114.707999999999</c:v>
                </c:pt>
                <c:pt idx="3401">
                  <c:v>43889.094000000005</c:v>
                </c:pt>
                <c:pt idx="3402">
                  <c:v>49698.677499999998</c:v>
                </c:pt>
                <c:pt idx="3403">
                  <c:v>43007.236000000004</c:v>
                </c:pt>
                <c:pt idx="3404">
                  <c:v>44918.667000000001</c:v>
                </c:pt>
                <c:pt idx="3405">
                  <c:v>44530.028999999995</c:v>
                </c:pt>
                <c:pt idx="3406">
                  <c:v>44292.12999999999</c:v>
                </c:pt>
                <c:pt idx="3407">
                  <c:v>39593.517</c:v>
                </c:pt>
                <c:pt idx="3408">
                  <c:v>41647.023999999998</c:v>
                </c:pt>
                <c:pt idx="3409">
                  <c:v>45488.58</c:v>
                </c:pt>
                <c:pt idx="3410">
                  <c:v>42755.226999999999</c:v>
                </c:pt>
                <c:pt idx="3411">
                  <c:v>44963.839</c:v>
                </c:pt>
                <c:pt idx="3412">
                  <c:v>45173.210000000006</c:v>
                </c:pt>
                <c:pt idx="3413">
                  <c:v>46586.17</c:v>
                </c:pt>
                <c:pt idx="3414">
                  <c:v>44891.962</c:v>
                </c:pt>
                <c:pt idx="3415">
                  <c:v>44803.096999999994</c:v>
                </c:pt>
                <c:pt idx="3416">
                  <c:v>48840.729999999996</c:v>
                </c:pt>
                <c:pt idx="3417">
                  <c:v>43399.100000000006</c:v>
                </c:pt>
                <c:pt idx="3418">
                  <c:v>43882.724999999999</c:v>
                </c:pt>
                <c:pt idx="3419">
                  <c:v>44953.54</c:v>
                </c:pt>
                <c:pt idx="3420">
                  <c:v>44559.796999999999</c:v>
                </c:pt>
                <c:pt idx="3421">
                  <c:v>45710.61</c:v>
                </c:pt>
                <c:pt idx="3422">
                  <c:v>40664.110999999997</c:v>
                </c:pt>
                <c:pt idx="3423">
                  <c:v>41909.803999999989</c:v>
                </c:pt>
                <c:pt idx="3424">
                  <c:v>40296.649999999994</c:v>
                </c:pt>
                <c:pt idx="3425">
                  <c:v>40524.741999999998</c:v>
                </c:pt>
                <c:pt idx="3426">
                  <c:v>47332.926000000007</c:v>
                </c:pt>
                <c:pt idx="3427">
                  <c:v>41796.909999999996</c:v>
                </c:pt>
                <c:pt idx="3428">
                  <c:v>42827.689999999995</c:v>
                </c:pt>
                <c:pt idx="3429">
                  <c:v>37344.51</c:v>
                </c:pt>
                <c:pt idx="3430">
                  <c:v>42156.478999999999</c:v>
                </c:pt>
                <c:pt idx="3431">
                  <c:v>47567.64</c:v>
                </c:pt>
                <c:pt idx="3432">
                  <c:v>43531.5</c:v>
                </c:pt>
                <c:pt idx="3433">
                  <c:v>42596.59</c:v>
                </c:pt>
                <c:pt idx="3434">
                  <c:v>44451.286999999997</c:v>
                </c:pt>
                <c:pt idx="3435">
                  <c:v>42067.898699999998</c:v>
                </c:pt>
                <c:pt idx="3436">
                  <c:v>40872.240000000005</c:v>
                </c:pt>
                <c:pt idx="3437">
                  <c:v>40651.53</c:v>
                </c:pt>
                <c:pt idx="3438">
                  <c:v>38362.409999999996</c:v>
                </c:pt>
                <c:pt idx="3439">
                  <c:v>44307.203400000006</c:v>
                </c:pt>
                <c:pt idx="3440">
                  <c:v>41949.997000000003</c:v>
                </c:pt>
                <c:pt idx="3441">
                  <c:v>40518.040999999997</c:v>
                </c:pt>
                <c:pt idx="3442">
                  <c:v>41732.665999999997</c:v>
                </c:pt>
                <c:pt idx="3443">
                  <c:v>41063.040999999997</c:v>
                </c:pt>
                <c:pt idx="3444">
                  <c:v>41705.153999999995</c:v>
                </c:pt>
                <c:pt idx="3445">
                  <c:v>41669.169000000002</c:v>
                </c:pt>
                <c:pt idx="3446">
                  <c:v>42410.457999999999</c:v>
                </c:pt>
                <c:pt idx="3447">
                  <c:v>44941.549999999996</c:v>
                </c:pt>
                <c:pt idx="3448">
                  <c:v>43102.41</c:v>
                </c:pt>
                <c:pt idx="3449">
                  <c:v>37665.961000000003</c:v>
                </c:pt>
                <c:pt idx="3450">
                  <c:v>39885.919999999998</c:v>
                </c:pt>
                <c:pt idx="3451">
                  <c:v>42144.020000000004</c:v>
                </c:pt>
                <c:pt idx="3452">
                  <c:v>40628.305699999997</c:v>
                </c:pt>
                <c:pt idx="3453">
                  <c:v>43494.796000000002</c:v>
                </c:pt>
                <c:pt idx="3454">
                  <c:v>44638.239999999998</c:v>
                </c:pt>
                <c:pt idx="3455">
                  <c:v>42397.043999999994</c:v>
                </c:pt>
                <c:pt idx="3456">
                  <c:v>41065.483999999997</c:v>
                </c:pt>
                <c:pt idx="3457">
                  <c:v>42783.304999999993</c:v>
                </c:pt>
                <c:pt idx="3458">
                  <c:v>41292.615000000005</c:v>
                </c:pt>
                <c:pt idx="3459">
                  <c:v>43785.95</c:v>
                </c:pt>
                <c:pt idx="3460">
                  <c:v>44467.11</c:v>
                </c:pt>
                <c:pt idx="3461">
                  <c:v>39276.502999999997</c:v>
                </c:pt>
                <c:pt idx="3462">
                  <c:v>38205.910000000003</c:v>
                </c:pt>
                <c:pt idx="3463">
                  <c:v>36211.520000000004</c:v>
                </c:pt>
                <c:pt idx="3464">
                  <c:v>39591</c:v>
                </c:pt>
                <c:pt idx="3465">
                  <c:v>40222.15</c:v>
                </c:pt>
                <c:pt idx="3466">
                  <c:v>38877.94</c:v>
                </c:pt>
                <c:pt idx="3467">
                  <c:v>37386.409999999996</c:v>
                </c:pt>
                <c:pt idx="3468">
                  <c:v>37710.07</c:v>
                </c:pt>
                <c:pt idx="3469">
                  <c:v>37012.639999999999</c:v>
                </c:pt>
                <c:pt idx="3470">
                  <c:v>42950.557000000001</c:v>
                </c:pt>
                <c:pt idx="3471">
                  <c:v>42275.811000000002</c:v>
                </c:pt>
                <c:pt idx="3472">
                  <c:v>41386.85</c:v>
                </c:pt>
                <c:pt idx="3473">
                  <c:v>41368.576000000001</c:v>
                </c:pt>
                <c:pt idx="3474">
                  <c:v>38691.020000000004</c:v>
                </c:pt>
                <c:pt idx="3475">
                  <c:v>42519.606</c:v>
                </c:pt>
                <c:pt idx="3476">
                  <c:v>41134.379999999997</c:v>
                </c:pt>
                <c:pt idx="3477">
                  <c:v>43074.289999999994</c:v>
                </c:pt>
                <c:pt idx="3478">
                  <c:v>41372.292000000001</c:v>
                </c:pt>
                <c:pt idx="3479">
                  <c:v>43483.54</c:v>
                </c:pt>
                <c:pt idx="3480">
                  <c:v>43043.14</c:v>
                </c:pt>
                <c:pt idx="3481">
                  <c:v>37323.32</c:v>
                </c:pt>
                <c:pt idx="3482">
                  <c:v>37808.730000000003</c:v>
                </c:pt>
                <c:pt idx="3483">
                  <c:v>39367.195999999996</c:v>
                </c:pt>
                <c:pt idx="3484">
                  <c:v>39904.642</c:v>
                </c:pt>
                <c:pt idx="3485">
                  <c:v>38506.890999999996</c:v>
                </c:pt>
                <c:pt idx="3486">
                  <c:v>41753.94</c:v>
                </c:pt>
                <c:pt idx="3487">
                  <c:v>40217.26</c:v>
                </c:pt>
                <c:pt idx="3488">
                  <c:v>40822.47</c:v>
                </c:pt>
                <c:pt idx="3489">
                  <c:v>40646.211000000003</c:v>
                </c:pt>
                <c:pt idx="3490">
                  <c:v>37680.118999999999</c:v>
                </c:pt>
                <c:pt idx="3491">
                  <c:v>38479.032999999996</c:v>
                </c:pt>
                <c:pt idx="3492">
                  <c:v>42691.57</c:v>
                </c:pt>
                <c:pt idx="3493">
                  <c:v>39210.358000000007</c:v>
                </c:pt>
                <c:pt idx="3494">
                  <c:v>40166.11</c:v>
                </c:pt>
                <c:pt idx="3495">
                  <c:v>38831.96</c:v>
                </c:pt>
                <c:pt idx="3496">
                  <c:v>34932.22</c:v>
                </c:pt>
                <c:pt idx="3497">
                  <c:v>39121.313999999998</c:v>
                </c:pt>
                <c:pt idx="3498">
                  <c:v>43707.273000000001</c:v>
                </c:pt>
                <c:pt idx="3499">
                  <c:v>39101.570999999996</c:v>
                </c:pt>
                <c:pt idx="3500">
                  <c:v>38117.811999999998</c:v>
                </c:pt>
                <c:pt idx="3501">
                  <c:v>39796.589999999997</c:v>
                </c:pt>
                <c:pt idx="3502">
                  <c:v>38683.850999999995</c:v>
                </c:pt>
                <c:pt idx="3503">
                  <c:v>38715.959000000003</c:v>
                </c:pt>
                <c:pt idx="3504">
                  <c:v>39095.209000000003</c:v>
                </c:pt>
                <c:pt idx="3505">
                  <c:v>39771.231999999996</c:v>
                </c:pt>
                <c:pt idx="3506">
                  <c:v>39799.166000000005</c:v>
                </c:pt>
                <c:pt idx="3507">
                  <c:v>41984.67</c:v>
                </c:pt>
                <c:pt idx="3508">
                  <c:v>39064.042999999998</c:v>
                </c:pt>
                <c:pt idx="3509">
                  <c:v>41855.919999999998</c:v>
                </c:pt>
                <c:pt idx="3510">
                  <c:v>38474.74</c:v>
                </c:pt>
                <c:pt idx="3511">
                  <c:v>39937.450000000004</c:v>
                </c:pt>
                <c:pt idx="3512">
                  <c:v>39794.47</c:v>
                </c:pt>
                <c:pt idx="3513">
                  <c:v>37691.822</c:v>
                </c:pt>
                <c:pt idx="3514">
                  <c:v>37981.798999999999</c:v>
                </c:pt>
                <c:pt idx="3515">
                  <c:v>37018.300999999999</c:v>
                </c:pt>
                <c:pt idx="3516">
                  <c:v>38565.601000000002</c:v>
                </c:pt>
                <c:pt idx="3517">
                  <c:v>40143.24</c:v>
                </c:pt>
                <c:pt idx="3518">
                  <c:v>38454.425999999999</c:v>
                </c:pt>
                <c:pt idx="3519">
                  <c:v>40812.460000000006</c:v>
                </c:pt>
                <c:pt idx="3520">
                  <c:v>40840.550000000003</c:v>
                </c:pt>
                <c:pt idx="3521">
                  <c:v>35341.870000000003</c:v>
                </c:pt>
                <c:pt idx="3522">
                  <c:v>38388.464</c:v>
                </c:pt>
                <c:pt idx="3523">
                  <c:v>40564.89</c:v>
                </c:pt>
                <c:pt idx="3524">
                  <c:v>41130.207999999999</c:v>
                </c:pt>
                <c:pt idx="3525">
                  <c:v>36344.976999999999</c:v>
                </c:pt>
                <c:pt idx="3526">
                  <c:v>34441.389000000003</c:v>
                </c:pt>
                <c:pt idx="3527">
                  <c:v>37129.629999999997</c:v>
                </c:pt>
                <c:pt idx="3528">
                  <c:v>36308.518000000004</c:v>
                </c:pt>
                <c:pt idx="3529">
                  <c:v>39669.07</c:v>
                </c:pt>
                <c:pt idx="3530">
                  <c:v>37242.112000000001</c:v>
                </c:pt>
                <c:pt idx="3531">
                  <c:v>39442.550000000003</c:v>
                </c:pt>
                <c:pt idx="3532">
                  <c:v>39015.01</c:v>
                </c:pt>
                <c:pt idx="3533">
                  <c:v>38656.020000000004</c:v>
                </c:pt>
                <c:pt idx="3534">
                  <c:v>37775.111999999994</c:v>
                </c:pt>
                <c:pt idx="3535">
                  <c:v>36959.517000000007</c:v>
                </c:pt>
                <c:pt idx="3536">
                  <c:v>38132.627</c:v>
                </c:pt>
                <c:pt idx="3537">
                  <c:v>36213.788</c:v>
                </c:pt>
                <c:pt idx="3538">
                  <c:v>36045.923999999999</c:v>
                </c:pt>
                <c:pt idx="3539">
                  <c:v>41398.248999999996</c:v>
                </c:pt>
                <c:pt idx="3540">
                  <c:v>36629.970999999998</c:v>
                </c:pt>
                <c:pt idx="3541">
                  <c:v>36306.971000000005</c:v>
                </c:pt>
                <c:pt idx="3542">
                  <c:v>36317.129999999997</c:v>
                </c:pt>
                <c:pt idx="3543">
                  <c:v>40066.46</c:v>
                </c:pt>
                <c:pt idx="3544">
                  <c:v>43707.562000000005</c:v>
                </c:pt>
                <c:pt idx="3545">
                  <c:v>41454.47</c:v>
                </c:pt>
                <c:pt idx="3546">
                  <c:v>39479.040000000001</c:v>
                </c:pt>
                <c:pt idx="3547">
                  <c:v>35813.133099999999</c:v>
                </c:pt>
                <c:pt idx="3548">
                  <c:v>35376.649000000005</c:v>
                </c:pt>
                <c:pt idx="3549">
                  <c:v>34141.739000000001</c:v>
                </c:pt>
                <c:pt idx="3550">
                  <c:v>36331.217000000004</c:v>
                </c:pt>
                <c:pt idx="3551">
                  <c:v>39234.280000000006</c:v>
                </c:pt>
                <c:pt idx="3552">
                  <c:v>44689.468000000008</c:v>
                </c:pt>
                <c:pt idx="3553">
                  <c:v>39794.449999999997</c:v>
                </c:pt>
                <c:pt idx="3554">
                  <c:v>35214.892999999996</c:v>
                </c:pt>
                <c:pt idx="3555">
                  <c:v>36237.158000000003</c:v>
                </c:pt>
                <c:pt idx="3556">
                  <c:v>37680.479999999996</c:v>
                </c:pt>
                <c:pt idx="3557">
                  <c:v>36709.163</c:v>
                </c:pt>
                <c:pt idx="3558">
                  <c:v>36997.099000000002</c:v>
                </c:pt>
                <c:pt idx="3559">
                  <c:v>35523.589</c:v>
                </c:pt>
                <c:pt idx="3560">
                  <c:v>36008.601999999999</c:v>
                </c:pt>
                <c:pt idx="3561">
                  <c:v>38418.370000000003</c:v>
                </c:pt>
                <c:pt idx="3562">
                  <c:v>38250.04</c:v>
                </c:pt>
                <c:pt idx="3563">
                  <c:v>36296.925000000003</c:v>
                </c:pt>
                <c:pt idx="3564">
                  <c:v>37004.452999999994</c:v>
                </c:pt>
                <c:pt idx="3565">
                  <c:v>38013.910000000003</c:v>
                </c:pt>
                <c:pt idx="3566">
                  <c:v>39314.81</c:v>
                </c:pt>
                <c:pt idx="3567">
                  <c:v>36506.887000000002</c:v>
                </c:pt>
                <c:pt idx="3568">
                  <c:v>37317.483000000007</c:v>
                </c:pt>
                <c:pt idx="3569">
                  <c:v>37683.99</c:v>
                </c:pt>
                <c:pt idx="3570">
                  <c:v>34781.451999999997</c:v>
                </c:pt>
                <c:pt idx="3571">
                  <c:v>35972.574999999997</c:v>
                </c:pt>
                <c:pt idx="3572">
                  <c:v>37356.072</c:v>
                </c:pt>
                <c:pt idx="3573">
                  <c:v>41137.149999999994</c:v>
                </c:pt>
                <c:pt idx="3574">
                  <c:v>39360.199999999997</c:v>
                </c:pt>
                <c:pt idx="3575">
                  <c:v>36161.296000000002</c:v>
                </c:pt>
                <c:pt idx="3576">
                  <c:v>37098.33</c:v>
                </c:pt>
                <c:pt idx="3577">
                  <c:v>38307.03</c:v>
                </c:pt>
                <c:pt idx="3578">
                  <c:v>39926.520000000004</c:v>
                </c:pt>
                <c:pt idx="3579">
                  <c:v>35418.728000000003</c:v>
                </c:pt>
                <c:pt idx="3580">
                  <c:v>35425.811999999998</c:v>
                </c:pt>
                <c:pt idx="3581">
                  <c:v>38924.660000000003</c:v>
                </c:pt>
                <c:pt idx="3582">
                  <c:v>36583.737000000001</c:v>
                </c:pt>
                <c:pt idx="3583">
                  <c:v>38777.58</c:v>
                </c:pt>
                <c:pt idx="3584">
                  <c:v>37329.050000000003</c:v>
                </c:pt>
                <c:pt idx="3585">
                  <c:v>34825.940999999999</c:v>
                </c:pt>
                <c:pt idx="3586">
                  <c:v>34576.834000000003</c:v>
                </c:pt>
                <c:pt idx="3587">
                  <c:v>36038.080000000002</c:v>
                </c:pt>
                <c:pt idx="3588">
                  <c:v>34193.154999999999</c:v>
                </c:pt>
                <c:pt idx="3589">
                  <c:v>36222.231999999996</c:v>
                </c:pt>
                <c:pt idx="3590">
                  <c:v>39959.130000000005</c:v>
                </c:pt>
                <c:pt idx="3591">
                  <c:v>38672.799999999996</c:v>
                </c:pt>
                <c:pt idx="3592">
                  <c:v>36659.880000000005</c:v>
                </c:pt>
                <c:pt idx="3593">
                  <c:v>36929.61</c:v>
                </c:pt>
                <c:pt idx="3594">
                  <c:v>35563.490000000005</c:v>
                </c:pt>
                <c:pt idx="3595">
                  <c:v>33669.01</c:v>
                </c:pt>
                <c:pt idx="3596">
                  <c:v>36715.241999999998</c:v>
                </c:pt>
                <c:pt idx="3597">
                  <c:v>36362.71</c:v>
                </c:pt>
                <c:pt idx="3598">
                  <c:v>35636.28</c:v>
                </c:pt>
                <c:pt idx="3599">
                  <c:v>33490.624000000003</c:v>
                </c:pt>
                <c:pt idx="3600">
                  <c:v>36576.169000000002</c:v>
                </c:pt>
                <c:pt idx="3601">
                  <c:v>36723.735000000001</c:v>
                </c:pt>
                <c:pt idx="3602">
                  <c:v>37286.439999999995</c:v>
                </c:pt>
                <c:pt idx="3603">
                  <c:v>37625.622300000003</c:v>
                </c:pt>
                <c:pt idx="3604">
                  <c:v>34803.93</c:v>
                </c:pt>
                <c:pt idx="3605">
                  <c:v>33366.840000000004</c:v>
                </c:pt>
                <c:pt idx="3606">
                  <c:v>35888.995000000003</c:v>
                </c:pt>
                <c:pt idx="3607">
                  <c:v>34421.935999999994</c:v>
                </c:pt>
                <c:pt idx="3608">
                  <c:v>34868.99</c:v>
                </c:pt>
                <c:pt idx="3609">
                  <c:v>37748.020000000004</c:v>
                </c:pt>
                <c:pt idx="3610">
                  <c:v>44196.4</c:v>
                </c:pt>
                <c:pt idx="3611">
                  <c:v>39837.339999999997</c:v>
                </c:pt>
                <c:pt idx="3612">
                  <c:v>35449.252999999997</c:v>
                </c:pt>
                <c:pt idx="3613">
                  <c:v>37492.46</c:v>
                </c:pt>
                <c:pt idx="3614">
                  <c:v>34332.017</c:v>
                </c:pt>
                <c:pt idx="3615">
                  <c:v>37862.43</c:v>
                </c:pt>
                <c:pt idx="3616">
                  <c:v>51837.539999999994</c:v>
                </c:pt>
                <c:pt idx="3617">
                  <c:v>51496.280999999995</c:v>
                </c:pt>
                <c:pt idx="3618">
                  <c:v>40056.159999999996</c:v>
                </c:pt>
                <c:pt idx="3619">
                  <c:v>34217.103999999999</c:v>
                </c:pt>
                <c:pt idx="3620">
                  <c:v>33467.273000000001</c:v>
                </c:pt>
                <c:pt idx="3621">
                  <c:v>32105.592000000004</c:v>
                </c:pt>
                <c:pt idx="3622">
                  <c:v>35638.870000000003</c:v>
                </c:pt>
                <c:pt idx="3623">
                  <c:v>32592.022000000001</c:v>
                </c:pt>
                <c:pt idx="3624">
                  <c:v>36331.050000000003</c:v>
                </c:pt>
                <c:pt idx="3625">
                  <c:v>37978.344000000005</c:v>
                </c:pt>
                <c:pt idx="3626">
                  <c:v>37458.15</c:v>
                </c:pt>
                <c:pt idx="3627">
                  <c:v>34924.239999999998</c:v>
                </c:pt>
                <c:pt idx="3628">
                  <c:v>36177.42</c:v>
                </c:pt>
                <c:pt idx="3629">
                  <c:v>39834.009999999995</c:v>
                </c:pt>
                <c:pt idx="3630">
                  <c:v>41619.49</c:v>
                </c:pt>
                <c:pt idx="3631">
                  <c:v>36938.019999999997</c:v>
                </c:pt>
                <c:pt idx="3632">
                  <c:v>36106.120000000003</c:v>
                </c:pt>
                <c:pt idx="3633">
                  <c:v>35327.75</c:v>
                </c:pt>
                <c:pt idx="3634">
                  <c:v>37446.68</c:v>
                </c:pt>
                <c:pt idx="3635">
                  <c:v>35885.300000000003</c:v>
                </c:pt>
                <c:pt idx="3636">
                  <c:v>33279.233999999997</c:v>
                </c:pt>
                <c:pt idx="3637">
                  <c:v>33881.656000000003</c:v>
                </c:pt>
                <c:pt idx="3638">
                  <c:v>33443.420000000006</c:v>
                </c:pt>
                <c:pt idx="3639">
                  <c:v>36622.720000000001</c:v>
                </c:pt>
                <c:pt idx="3640">
                  <c:v>36938.449000000001</c:v>
                </c:pt>
                <c:pt idx="3641">
                  <c:v>34595.08</c:v>
                </c:pt>
                <c:pt idx="3642">
                  <c:v>35059</c:v>
                </c:pt>
                <c:pt idx="3643">
                  <c:v>34827.995000000003</c:v>
                </c:pt>
                <c:pt idx="3644">
                  <c:v>35984.01</c:v>
                </c:pt>
                <c:pt idx="3645">
                  <c:v>35171.72</c:v>
                </c:pt>
                <c:pt idx="3646">
                  <c:v>31980.164000000001</c:v>
                </c:pt>
                <c:pt idx="3647">
                  <c:v>30252.574000000001</c:v>
                </c:pt>
                <c:pt idx="3648">
                  <c:v>34473.39</c:v>
                </c:pt>
                <c:pt idx="3649">
                  <c:v>34576.546000000002</c:v>
                </c:pt>
                <c:pt idx="3650">
                  <c:v>34686.533000000003</c:v>
                </c:pt>
                <c:pt idx="3651">
                  <c:v>35397.049999999996</c:v>
                </c:pt>
                <c:pt idx="3652">
                  <c:v>33771.176999999996</c:v>
                </c:pt>
                <c:pt idx="3653">
                  <c:v>32147.373</c:v>
                </c:pt>
                <c:pt idx="3654">
                  <c:v>33180.822</c:v>
                </c:pt>
                <c:pt idx="3655">
                  <c:v>33638.300000000003</c:v>
                </c:pt>
                <c:pt idx="3656">
                  <c:v>34772.489000000001</c:v>
                </c:pt>
                <c:pt idx="3657">
                  <c:v>33949.749400000001</c:v>
                </c:pt>
                <c:pt idx="3658">
                  <c:v>32140.942000000003</c:v>
                </c:pt>
                <c:pt idx="3659">
                  <c:v>33993.012999999999</c:v>
                </c:pt>
                <c:pt idx="3660">
                  <c:v>32400.494999999999</c:v>
                </c:pt>
                <c:pt idx="3661">
                  <c:v>33446.118999999999</c:v>
                </c:pt>
                <c:pt idx="3662">
                  <c:v>30973.241999999998</c:v>
                </c:pt>
                <c:pt idx="3663">
                  <c:v>33672.919000000002</c:v>
                </c:pt>
                <c:pt idx="3664">
                  <c:v>37227.950000000004</c:v>
                </c:pt>
                <c:pt idx="3665">
                  <c:v>38641.567999999999</c:v>
                </c:pt>
                <c:pt idx="3666">
                  <c:v>35066.6</c:v>
                </c:pt>
                <c:pt idx="3667">
                  <c:v>36580.620000000003</c:v>
                </c:pt>
                <c:pt idx="3668">
                  <c:v>36909.199999999997</c:v>
                </c:pt>
                <c:pt idx="3669">
                  <c:v>32899.340000000004</c:v>
                </c:pt>
                <c:pt idx="3670">
                  <c:v>31708.141000000003</c:v>
                </c:pt>
                <c:pt idx="3671">
                  <c:v>32080.213999999996</c:v>
                </c:pt>
                <c:pt idx="3672">
                  <c:v>33724.22</c:v>
                </c:pt>
                <c:pt idx="3673">
                  <c:v>31617.413999999997</c:v>
                </c:pt>
                <c:pt idx="3674">
                  <c:v>31198.831999999999</c:v>
                </c:pt>
                <c:pt idx="3675">
                  <c:v>29853.991999999998</c:v>
                </c:pt>
                <c:pt idx="3676">
                  <c:v>29266.665000000001</c:v>
                </c:pt>
                <c:pt idx="3677">
                  <c:v>34391.01</c:v>
                </c:pt>
                <c:pt idx="3678">
                  <c:v>33609.683000000005</c:v>
                </c:pt>
                <c:pt idx="3679">
                  <c:v>32015.22</c:v>
                </c:pt>
                <c:pt idx="3680">
                  <c:v>31800.337</c:v>
                </c:pt>
                <c:pt idx="3681">
                  <c:v>29031.053999999996</c:v>
                </c:pt>
                <c:pt idx="3682">
                  <c:v>27491.016000000003</c:v>
                </c:pt>
                <c:pt idx="3683">
                  <c:v>31870.672000000002</c:v>
                </c:pt>
                <c:pt idx="3684">
                  <c:v>29725.991999999998</c:v>
                </c:pt>
                <c:pt idx="3685">
                  <c:v>30750.044000000002</c:v>
                </c:pt>
                <c:pt idx="3686">
                  <c:v>32753.368000000002</c:v>
                </c:pt>
                <c:pt idx="3687">
                  <c:v>34493.517</c:v>
                </c:pt>
                <c:pt idx="3688">
                  <c:v>34972.735000000001</c:v>
                </c:pt>
                <c:pt idx="3689">
                  <c:v>37079.47</c:v>
                </c:pt>
                <c:pt idx="3690">
                  <c:v>34540.68</c:v>
                </c:pt>
                <c:pt idx="3691">
                  <c:v>35086.400000000001</c:v>
                </c:pt>
                <c:pt idx="3692">
                  <c:v>33855.773000000001</c:v>
                </c:pt>
                <c:pt idx="3693">
                  <c:v>33544.47</c:v>
                </c:pt>
                <c:pt idx="3694">
                  <c:v>30575.656000000003</c:v>
                </c:pt>
                <c:pt idx="3695">
                  <c:v>32664.649999999998</c:v>
                </c:pt>
                <c:pt idx="3696">
                  <c:v>32948.539999999994</c:v>
                </c:pt>
                <c:pt idx="3697">
                  <c:v>42687.500000000007</c:v>
                </c:pt>
                <c:pt idx="3698">
                  <c:v>44415.846999999994</c:v>
                </c:pt>
                <c:pt idx="3699">
                  <c:v>40342.520000000004</c:v>
                </c:pt>
                <c:pt idx="3700">
                  <c:v>33876.947</c:v>
                </c:pt>
                <c:pt idx="3701">
                  <c:v>32617.932000000001</c:v>
                </c:pt>
                <c:pt idx="3702">
                  <c:v>31426.690999999999</c:v>
                </c:pt>
                <c:pt idx="3703">
                  <c:v>31907.438999999998</c:v>
                </c:pt>
                <c:pt idx="3704">
                  <c:v>34224.729999999996</c:v>
                </c:pt>
                <c:pt idx="3705">
                  <c:v>32733.89</c:v>
                </c:pt>
                <c:pt idx="3706">
                  <c:v>32980.800000000003</c:v>
                </c:pt>
                <c:pt idx="3707">
                  <c:v>29869.19</c:v>
                </c:pt>
                <c:pt idx="3708">
                  <c:v>36212.49</c:v>
                </c:pt>
                <c:pt idx="3709">
                  <c:v>38661.65</c:v>
                </c:pt>
                <c:pt idx="3710">
                  <c:v>41381.642200000002</c:v>
                </c:pt>
                <c:pt idx="3711">
                  <c:v>38409.440000000002</c:v>
                </c:pt>
                <c:pt idx="3712">
                  <c:v>33244.966</c:v>
                </c:pt>
                <c:pt idx="3713">
                  <c:v>28154.78</c:v>
                </c:pt>
                <c:pt idx="3714">
                  <c:v>29371.449000000001</c:v>
                </c:pt>
                <c:pt idx="3715">
                  <c:v>31148.109999999997</c:v>
                </c:pt>
                <c:pt idx="3716">
                  <c:v>34765.632999999994</c:v>
                </c:pt>
                <c:pt idx="3717">
                  <c:v>37088.840000000004</c:v>
                </c:pt>
                <c:pt idx="3718">
                  <c:v>32799.799999999996</c:v>
                </c:pt>
                <c:pt idx="3719">
                  <c:v>35017.14</c:v>
                </c:pt>
                <c:pt idx="3720">
                  <c:v>34880.800000000003</c:v>
                </c:pt>
                <c:pt idx="3721">
                  <c:v>34492.57</c:v>
                </c:pt>
                <c:pt idx="3722">
                  <c:v>30384.392</c:v>
                </c:pt>
                <c:pt idx="3723">
                  <c:v>29738.18</c:v>
                </c:pt>
                <c:pt idx="3724">
                  <c:v>34029.079999999994</c:v>
                </c:pt>
                <c:pt idx="3725">
                  <c:v>31894.155000000002</c:v>
                </c:pt>
                <c:pt idx="3726">
                  <c:v>31184.932000000001</c:v>
                </c:pt>
                <c:pt idx="3727">
                  <c:v>36182.050000000003</c:v>
                </c:pt>
                <c:pt idx="3728">
                  <c:v>39334.410000000003</c:v>
                </c:pt>
                <c:pt idx="3729">
                  <c:v>34635.701999999997</c:v>
                </c:pt>
                <c:pt idx="3730">
                  <c:v>30136.12</c:v>
                </c:pt>
                <c:pt idx="3731">
                  <c:v>30296.611000000001</c:v>
                </c:pt>
                <c:pt idx="3732">
                  <c:v>32541.61</c:v>
                </c:pt>
                <c:pt idx="3733">
                  <c:v>40417.61</c:v>
                </c:pt>
                <c:pt idx="3734">
                  <c:v>41519.184099999999</c:v>
                </c:pt>
                <c:pt idx="3735">
                  <c:v>33400.300000000003</c:v>
                </c:pt>
                <c:pt idx="3736">
                  <c:v>32378.23</c:v>
                </c:pt>
                <c:pt idx="3737">
                  <c:v>37118.410000000003</c:v>
                </c:pt>
                <c:pt idx="3738">
                  <c:v>39038.159999999996</c:v>
                </c:pt>
                <c:pt idx="3739">
                  <c:v>41266.44</c:v>
                </c:pt>
                <c:pt idx="3740">
                  <c:v>37080.400000000001</c:v>
                </c:pt>
                <c:pt idx="3741">
                  <c:v>31656.101000000002</c:v>
                </c:pt>
                <c:pt idx="3742">
                  <c:v>43198.53</c:v>
                </c:pt>
                <c:pt idx="3743">
                  <c:v>54675.834000000003</c:v>
                </c:pt>
                <c:pt idx="3744">
                  <c:v>39042.53</c:v>
                </c:pt>
                <c:pt idx="3745">
                  <c:v>34345.340000000004</c:v>
                </c:pt>
                <c:pt idx="3746">
                  <c:v>55339.94</c:v>
                </c:pt>
                <c:pt idx="3747">
                  <c:v>53247.327599999997</c:v>
                </c:pt>
                <c:pt idx="3748">
                  <c:v>42214.828000000001</c:v>
                </c:pt>
                <c:pt idx="3749">
                  <c:v>33592.880000000005</c:v>
                </c:pt>
                <c:pt idx="3750">
                  <c:v>29698.949999999997</c:v>
                </c:pt>
                <c:pt idx="3751">
                  <c:v>37708.321899999995</c:v>
                </c:pt>
                <c:pt idx="3752">
                  <c:v>38074.292000000001</c:v>
                </c:pt>
                <c:pt idx="3753">
                  <c:v>34490.400000000001</c:v>
                </c:pt>
                <c:pt idx="3754">
                  <c:v>37280.406200000005</c:v>
                </c:pt>
                <c:pt idx="3755">
                  <c:v>35751.519999999997</c:v>
                </c:pt>
                <c:pt idx="3756">
                  <c:v>36439.43</c:v>
                </c:pt>
                <c:pt idx="3757">
                  <c:v>33003.810000000005</c:v>
                </c:pt>
                <c:pt idx="3758">
                  <c:v>41807.694500000005</c:v>
                </c:pt>
                <c:pt idx="3759">
                  <c:v>40823.89</c:v>
                </c:pt>
                <c:pt idx="3760">
                  <c:v>36545.370000000003</c:v>
                </c:pt>
                <c:pt idx="3761">
                  <c:v>33126.050000000003</c:v>
                </c:pt>
                <c:pt idx="3762">
                  <c:v>34624.28</c:v>
                </c:pt>
                <c:pt idx="3763">
                  <c:v>33509.01</c:v>
                </c:pt>
                <c:pt idx="3764">
                  <c:v>32095.409999999996</c:v>
                </c:pt>
                <c:pt idx="3765">
                  <c:v>30767.920000000002</c:v>
                </c:pt>
                <c:pt idx="3766">
                  <c:v>30325.341999999997</c:v>
                </c:pt>
                <c:pt idx="3767">
                  <c:v>33302.82</c:v>
                </c:pt>
                <c:pt idx="3768">
                  <c:v>36496.78</c:v>
                </c:pt>
                <c:pt idx="3769">
                  <c:v>34603.713000000003</c:v>
                </c:pt>
                <c:pt idx="3770">
                  <c:v>34181.259999999995</c:v>
                </c:pt>
                <c:pt idx="3771">
                  <c:v>53000.336500000005</c:v>
                </c:pt>
                <c:pt idx="3772">
                  <c:v>49727.726500000004</c:v>
                </c:pt>
                <c:pt idx="3773">
                  <c:v>34520.870000000003</c:v>
                </c:pt>
                <c:pt idx="3774">
                  <c:v>31069.640000000003</c:v>
                </c:pt>
                <c:pt idx="3775">
                  <c:v>30876.329999999994</c:v>
                </c:pt>
                <c:pt idx="3776">
                  <c:v>28028.263000000003</c:v>
                </c:pt>
                <c:pt idx="3777">
                  <c:v>29758.83</c:v>
                </c:pt>
                <c:pt idx="3778">
                  <c:v>31080.898939999995</c:v>
                </c:pt>
                <c:pt idx="3779">
                  <c:v>31491.97</c:v>
                </c:pt>
                <c:pt idx="3780">
                  <c:v>30441.031999999999</c:v>
                </c:pt>
                <c:pt idx="3781">
                  <c:v>32788.29</c:v>
                </c:pt>
                <c:pt idx="3782">
                  <c:v>28902.695</c:v>
                </c:pt>
                <c:pt idx="3783">
                  <c:v>32101.279999999999</c:v>
                </c:pt>
                <c:pt idx="3784">
                  <c:v>31860.3</c:v>
                </c:pt>
                <c:pt idx="3785">
                  <c:v>30186.241000000005</c:v>
                </c:pt>
                <c:pt idx="3786">
                  <c:v>28425.962</c:v>
                </c:pt>
                <c:pt idx="3787">
                  <c:v>34837.225999999995</c:v>
                </c:pt>
                <c:pt idx="3788">
                  <c:v>53517.36</c:v>
                </c:pt>
                <c:pt idx="3789">
                  <c:v>64756.150000000009</c:v>
                </c:pt>
                <c:pt idx="3790">
                  <c:v>52954.600999999995</c:v>
                </c:pt>
                <c:pt idx="3791">
                  <c:v>46175.519999999997</c:v>
                </c:pt>
                <c:pt idx="3792">
                  <c:v>34878.400000000001</c:v>
                </c:pt>
                <c:pt idx="3793">
                  <c:v>29198.075999999997</c:v>
                </c:pt>
                <c:pt idx="3794">
                  <c:v>31864.930000000004</c:v>
                </c:pt>
                <c:pt idx="3795">
                  <c:v>33889.449999999997</c:v>
                </c:pt>
                <c:pt idx="3796">
                  <c:v>33025.740000000005</c:v>
                </c:pt>
                <c:pt idx="3797">
                  <c:v>32295.78</c:v>
                </c:pt>
                <c:pt idx="3798">
                  <c:v>32835.906999999999</c:v>
                </c:pt>
                <c:pt idx="3799">
                  <c:v>31786.619999999995</c:v>
                </c:pt>
                <c:pt idx="3800">
                  <c:v>35512.06</c:v>
                </c:pt>
                <c:pt idx="3801">
                  <c:v>41851.51</c:v>
                </c:pt>
                <c:pt idx="3802">
                  <c:v>47444.131999999998</c:v>
                </c:pt>
                <c:pt idx="3803">
                  <c:v>39408.873500000002</c:v>
                </c:pt>
                <c:pt idx="3804">
                  <c:v>36617.657800000001</c:v>
                </c:pt>
                <c:pt idx="3805">
                  <c:v>30673.890000000003</c:v>
                </c:pt>
                <c:pt idx="3806">
                  <c:v>30738.109999999997</c:v>
                </c:pt>
                <c:pt idx="3807">
                  <c:v>29735.432000000001</c:v>
                </c:pt>
                <c:pt idx="3808">
                  <c:v>30184.120000000003</c:v>
                </c:pt>
                <c:pt idx="3809">
                  <c:v>28722.53</c:v>
                </c:pt>
                <c:pt idx="3810">
                  <c:v>32546.44</c:v>
                </c:pt>
                <c:pt idx="3811">
                  <c:v>35386.54</c:v>
                </c:pt>
                <c:pt idx="3812">
                  <c:v>33582.21</c:v>
                </c:pt>
                <c:pt idx="3813">
                  <c:v>31159.93</c:v>
                </c:pt>
                <c:pt idx="3814">
                  <c:v>30354.002</c:v>
                </c:pt>
                <c:pt idx="3815">
                  <c:v>32877.413</c:v>
                </c:pt>
                <c:pt idx="3816">
                  <c:v>30169.0916</c:v>
                </c:pt>
                <c:pt idx="3817">
                  <c:v>27795.262999999999</c:v>
                </c:pt>
                <c:pt idx="3818">
                  <c:v>28452.639999999999</c:v>
                </c:pt>
                <c:pt idx="3819">
                  <c:v>36202.457999999999</c:v>
                </c:pt>
                <c:pt idx="3820">
                  <c:v>31953.353999999999</c:v>
                </c:pt>
                <c:pt idx="3821">
                  <c:v>28717.406999999999</c:v>
                </c:pt>
                <c:pt idx="3822">
                  <c:v>34022.78</c:v>
                </c:pt>
                <c:pt idx="3823">
                  <c:v>40568.22</c:v>
                </c:pt>
                <c:pt idx="3824">
                  <c:v>36562.33</c:v>
                </c:pt>
                <c:pt idx="3825">
                  <c:v>35559.269999999997</c:v>
                </c:pt>
                <c:pt idx="3826">
                  <c:v>35717.96</c:v>
                </c:pt>
                <c:pt idx="3827">
                  <c:v>39123.64</c:v>
                </c:pt>
                <c:pt idx="3828">
                  <c:v>32636.77</c:v>
                </c:pt>
                <c:pt idx="3829">
                  <c:v>29776.214999999997</c:v>
                </c:pt>
                <c:pt idx="3830">
                  <c:v>30937.006999999998</c:v>
                </c:pt>
                <c:pt idx="3831">
                  <c:v>32140.739999999998</c:v>
                </c:pt>
                <c:pt idx="3832">
                  <c:v>40163.07</c:v>
                </c:pt>
                <c:pt idx="3833">
                  <c:v>49084.207999999999</c:v>
                </c:pt>
                <c:pt idx="3834">
                  <c:v>36808.751000000004</c:v>
                </c:pt>
                <c:pt idx="3835">
                  <c:v>32793.385199999997</c:v>
                </c:pt>
                <c:pt idx="3836">
                  <c:v>28607.075000000001</c:v>
                </c:pt>
                <c:pt idx="3837">
                  <c:v>35020.979999999996</c:v>
                </c:pt>
                <c:pt idx="3838">
                  <c:v>37672.49</c:v>
                </c:pt>
                <c:pt idx="3839">
                  <c:v>33112.046000000002</c:v>
                </c:pt>
                <c:pt idx="3840">
                  <c:v>30510.16</c:v>
                </c:pt>
                <c:pt idx="3841">
                  <c:v>31089.7</c:v>
                </c:pt>
                <c:pt idx="3842">
                  <c:v>34493.625</c:v>
                </c:pt>
                <c:pt idx="3843">
                  <c:v>28570.04</c:v>
                </c:pt>
                <c:pt idx="3844">
                  <c:v>29888.300000000003</c:v>
                </c:pt>
                <c:pt idx="3845">
                  <c:v>29691.190000000002</c:v>
                </c:pt>
                <c:pt idx="3846">
                  <c:v>35154.769999999997</c:v>
                </c:pt>
                <c:pt idx="3847">
                  <c:v>53764.42</c:v>
                </c:pt>
                <c:pt idx="3848">
                  <c:v>48007.88</c:v>
                </c:pt>
                <c:pt idx="3849">
                  <c:v>36482.006999999998</c:v>
                </c:pt>
                <c:pt idx="3850">
                  <c:v>34157.709699999999</c:v>
                </c:pt>
                <c:pt idx="3851">
                  <c:v>37321.909999999996</c:v>
                </c:pt>
                <c:pt idx="3852">
                  <c:v>48673.545999999995</c:v>
                </c:pt>
                <c:pt idx="3853">
                  <c:v>41263.955000000002</c:v>
                </c:pt>
                <c:pt idx="3854">
                  <c:v>32385.77</c:v>
                </c:pt>
                <c:pt idx="3855">
                  <c:v>34541.47</c:v>
                </c:pt>
                <c:pt idx="3856">
                  <c:v>45946.539999999994</c:v>
                </c:pt>
                <c:pt idx="3857">
                  <c:v>43211.163</c:v>
                </c:pt>
                <c:pt idx="3858">
                  <c:v>60624.14</c:v>
                </c:pt>
                <c:pt idx="3859">
                  <c:v>103358.39000000001</c:v>
                </c:pt>
                <c:pt idx="3860">
                  <c:v>58780.62000000001</c:v>
                </c:pt>
                <c:pt idx="3861">
                  <c:v>39473.980000000003</c:v>
                </c:pt>
                <c:pt idx="3862">
                  <c:v>45393.678</c:v>
                </c:pt>
                <c:pt idx="3863">
                  <c:v>46436.585999999996</c:v>
                </c:pt>
                <c:pt idx="3864">
                  <c:v>37633.470999999998</c:v>
                </c:pt>
                <c:pt idx="3865">
                  <c:v>31999.78</c:v>
                </c:pt>
                <c:pt idx="3866">
                  <c:v>38234.142200000002</c:v>
                </c:pt>
                <c:pt idx="3867">
                  <c:v>44175.991999999998</c:v>
                </c:pt>
                <c:pt idx="3868">
                  <c:v>33445.96</c:v>
                </c:pt>
                <c:pt idx="3869">
                  <c:v>40416.959999999999</c:v>
                </c:pt>
                <c:pt idx="3870">
                  <c:v>44281.85</c:v>
                </c:pt>
                <c:pt idx="3871">
                  <c:v>52701.229999999996</c:v>
                </c:pt>
                <c:pt idx="3872">
                  <c:v>42670.462</c:v>
                </c:pt>
                <c:pt idx="3873">
                  <c:v>39316.980000000003</c:v>
                </c:pt>
                <c:pt idx="3874">
                  <c:v>66214.62999999999</c:v>
                </c:pt>
                <c:pt idx="3875">
                  <c:v>70959.38</c:v>
                </c:pt>
                <c:pt idx="3876">
                  <c:v>42715.769</c:v>
                </c:pt>
                <c:pt idx="3877">
                  <c:v>33432.239999999998</c:v>
                </c:pt>
                <c:pt idx="3878">
                  <c:v>35069.195999999996</c:v>
                </c:pt>
                <c:pt idx="3879">
                  <c:v>38163.319800000005</c:v>
                </c:pt>
                <c:pt idx="3880">
                  <c:v>39108.618800000004</c:v>
                </c:pt>
                <c:pt idx="3881">
                  <c:v>44512.655999999995</c:v>
                </c:pt>
                <c:pt idx="3882">
                  <c:v>40649.090499999998</c:v>
                </c:pt>
                <c:pt idx="3883">
                  <c:v>33277.910000000003</c:v>
                </c:pt>
                <c:pt idx="3884">
                  <c:v>35933.019999999997</c:v>
                </c:pt>
                <c:pt idx="3885">
                  <c:v>32068.959999999999</c:v>
                </c:pt>
                <c:pt idx="3886">
                  <c:v>28539.256999999998</c:v>
                </c:pt>
                <c:pt idx="3887">
                  <c:v>32891.329999999994</c:v>
                </c:pt>
                <c:pt idx="3888">
                  <c:v>33864.026900000004</c:v>
                </c:pt>
                <c:pt idx="3889">
                  <c:v>31903.890000000003</c:v>
                </c:pt>
                <c:pt idx="3890">
                  <c:v>35102.790999999997</c:v>
                </c:pt>
                <c:pt idx="3891">
                  <c:v>35783.71</c:v>
                </c:pt>
                <c:pt idx="3892">
                  <c:v>36589.990000000005</c:v>
                </c:pt>
                <c:pt idx="3893">
                  <c:v>37921.8269</c:v>
                </c:pt>
                <c:pt idx="3894">
                  <c:v>32695.660099999997</c:v>
                </c:pt>
                <c:pt idx="3895">
                  <c:v>33631.362000000001</c:v>
                </c:pt>
                <c:pt idx="3896">
                  <c:v>35794.175000000003</c:v>
                </c:pt>
                <c:pt idx="3897">
                  <c:v>30017.780000000002</c:v>
                </c:pt>
                <c:pt idx="3898">
                  <c:v>30810.837000000003</c:v>
                </c:pt>
                <c:pt idx="3899">
                  <c:v>31159.699999999997</c:v>
                </c:pt>
                <c:pt idx="3900">
                  <c:v>30741.044000000002</c:v>
                </c:pt>
                <c:pt idx="3901">
                  <c:v>28164.913</c:v>
                </c:pt>
                <c:pt idx="3902">
                  <c:v>28691.77</c:v>
                </c:pt>
                <c:pt idx="3903">
                  <c:v>27901.495999999999</c:v>
                </c:pt>
                <c:pt idx="3904">
                  <c:v>28736.080000000002</c:v>
                </c:pt>
                <c:pt idx="3905">
                  <c:v>28584.763000000003</c:v>
                </c:pt>
                <c:pt idx="3906">
                  <c:v>28096.142</c:v>
                </c:pt>
                <c:pt idx="3907">
                  <c:v>27420.900999999998</c:v>
                </c:pt>
                <c:pt idx="3908">
                  <c:v>30953.630099999998</c:v>
                </c:pt>
                <c:pt idx="3909">
                  <c:v>28583.99</c:v>
                </c:pt>
                <c:pt idx="3910">
                  <c:v>27486.395</c:v>
                </c:pt>
                <c:pt idx="3911">
                  <c:v>28456.39</c:v>
                </c:pt>
                <c:pt idx="3912">
                  <c:v>39854.020000000004</c:v>
                </c:pt>
                <c:pt idx="3913">
                  <c:v>68802.285000000003</c:v>
                </c:pt>
                <c:pt idx="3914">
                  <c:v>70257.210000000006</c:v>
                </c:pt>
                <c:pt idx="3915">
                  <c:v>52396.01999999999</c:v>
                </c:pt>
                <c:pt idx="3916">
                  <c:v>35615.683600000004</c:v>
                </c:pt>
                <c:pt idx="3917">
                  <c:v>30049.040000000001</c:v>
                </c:pt>
                <c:pt idx="3918">
                  <c:v>27352.44</c:v>
                </c:pt>
                <c:pt idx="3919">
                  <c:v>26394.402999999998</c:v>
                </c:pt>
                <c:pt idx="3920">
                  <c:v>28514</c:v>
                </c:pt>
                <c:pt idx="3921">
                  <c:v>28060.3</c:v>
                </c:pt>
                <c:pt idx="3922">
                  <c:v>26746.533000000003</c:v>
                </c:pt>
                <c:pt idx="3923">
                  <c:v>31865.368000000002</c:v>
                </c:pt>
                <c:pt idx="3924">
                  <c:v>32593.753999999997</c:v>
                </c:pt>
                <c:pt idx="3925">
                  <c:v>28914.769999999997</c:v>
                </c:pt>
                <c:pt idx="3926">
                  <c:v>28737.788699999997</c:v>
                </c:pt>
                <c:pt idx="3927">
                  <c:v>30903.539999999997</c:v>
                </c:pt>
                <c:pt idx="3928">
                  <c:v>29822.58</c:v>
                </c:pt>
                <c:pt idx="3929">
                  <c:v>32068.185969999999</c:v>
                </c:pt>
                <c:pt idx="3930">
                  <c:v>29947.537000000004</c:v>
                </c:pt>
                <c:pt idx="3931">
                  <c:v>27664.061000000002</c:v>
                </c:pt>
                <c:pt idx="3932">
                  <c:v>28988.6</c:v>
                </c:pt>
                <c:pt idx="3933">
                  <c:v>30931.427580000003</c:v>
                </c:pt>
                <c:pt idx="3934">
                  <c:v>25669.4</c:v>
                </c:pt>
                <c:pt idx="3935">
                  <c:v>25353.291000000001</c:v>
                </c:pt>
                <c:pt idx="3936">
                  <c:v>28967.58</c:v>
                </c:pt>
                <c:pt idx="3937">
                  <c:v>28827.72</c:v>
                </c:pt>
                <c:pt idx="3938">
                  <c:v>32105.122000000003</c:v>
                </c:pt>
                <c:pt idx="3939">
                  <c:v>34004.22</c:v>
                </c:pt>
                <c:pt idx="3940">
                  <c:v>30984.799999999999</c:v>
                </c:pt>
                <c:pt idx="3941">
                  <c:v>31482.920000000002</c:v>
                </c:pt>
                <c:pt idx="3942">
                  <c:v>30161.530000000002</c:v>
                </c:pt>
                <c:pt idx="3943">
                  <c:v>28379.365999999998</c:v>
                </c:pt>
                <c:pt idx="3944">
                  <c:v>29655.815799999997</c:v>
                </c:pt>
                <c:pt idx="3945">
                  <c:v>30595.03</c:v>
                </c:pt>
                <c:pt idx="3946">
                  <c:v>30698.171300000005</c:v>
                </c:pt>
                <c:pt idx="3947">
                  <c:v>27529.66</c:v>
                </c:pt>
                <c:pt idx="3948">
                  <c:v>29186.65</c:v>
                </c:pt>
                <c:pt idx="3949">
                  <c:v>26625.149999999998</c:v>
                </c:pt>
                <c:pt idx="3950">
                  <c:v>25934.564999999999</c:v>
                </c:pt>
                <c:pt idx="3951">
                  <c:v>30437.1</c:v>
                </c:pt>
                <c:pt idx="3952">
                  <c:v>31828.539999999994</c:v>
                </c:pt>
                <c:pt idx="3953">
                  <c:v>28416.111000000001</c:v>
                </c:pt>
                <c:pt idx="3954">
                  <c:v>31471.370000000003</c:v>
                </c:pt>
                <c:pt idx="3955">
                  <c:v>33212.849699999999</c:v>
                </c:pt>
                <c:pt idx="3956">
                  <c:v>31352.100000000002</c:v>
                </c:pt>
                <c:pt idx="3957">
                  <c:v>34816.333999999995</c:v>
                </c:pt>
                <c:pt idx="3958">
                  <c:v>32449.9</c:v>
                </c:pt>
                <c:pt idx="3959">
                  <c:v>28881.08</c:v>
                </c:pt>
                <c:pt idx="3960">
                  <c:v>33196.06</c:v>
                </c:pt>
                <c:pt idx="3961">
                  <c:v>36279.19</c:v>
                </c:pt>
                <c:pt idx="3962">
                  <c:v>32054.280000000002</c:v>
                </c:pt>
                <c:pt idx="3963">
                  <c:v>27417.279999999999</c:v>
                </c:pt>
                <c:pt idx="3964">
                  <c:v>32521.842900000003</c:v>
                </c:pt>
                <c:pt idx="3965">
                  <c:v>28585.059999999998</c:v>
                </c:pt>
                <c:pt idx="3966">
                  <c:v>32342.489999999998</c:v>
                </c:pt>
                <c:pt idx="3967">
                  <c:v>35063.979999999996</c:v>
                </c:pt>
                <c:pt idx="3968">
                  <c:v>40450.305</c:v>
                </c:pt>
                <c:pt idx="3969">
                  <c:v>43136.766999999993</c:v>
                </c:pt>
                <c:pt idx="3970">
                  <c:v>33437.600600000005</c:v>
                </c:pt>
                <c:pt idx="3971">
                  <c:v>27874.879999999997</c:v>
                </c:pt>
                <c:pt idx="3972">
                  <c:v>28679.850000000002</c:v>
                </c:pt>
                <c:pt idx="3973">
                  <c:v>48003.125</c:v>
                </c:pt>
                <c:pt idx="3974">
                  <c:v>50976.038</c:v>
                </c:pt>
                <c:pt idx="3975">
                  <c:v>35857.478999999992</c:v>
                </c:pt>
                <c:pt idx="3976">
                  <c:v>28492.362000000005</c:v>
                </c:pt>
                <c:pt idx="3977">
                  <c:v>41102.400000000009</c:v>
                </c:pt>
                <c:pt idx="3978">
                  <c:v>54820.66</c:v>
                </c:pt>
                <c:pt idx="3979">
                  <c:v>39055.659800000001</c:v>
                </c:pt>
                <c:pt idx="3980">
                  <c:v>39998.310000000005</c:v>
                </c:pt>
                <c:pt idx="3981">
                  <c:v>63295.619999999995</c:v>
                </c:pt>
                <c:pt idx="3982">
                  <c:v>67592.929999999993</c:v>
                </c:pt>
                <c:pt idx="3983">
                  <c:v>48414.928</c:v>
                </c:pt>
                <c:pt idx="3984">
                  <c:v>36012.021999999997</c:v>
                </c:pt>
                <c:pt idx="3985">
                  <c:v>31246.219999999998</c:v>
                </c:pt>
                <c:pt idx="3986">
                  <c:v>36892.22</c:v>
                </c:pt>
                <c:pt idx="3987">
                  <c:v>33755.470000000008</c:v>
                </c:pt>
                <c:pt idx="3988">
                  <c:v>34602.350999999995</c:v>
                </c:pt>
                <c:pt idx="3989">
                  <c:v>28701.929999999997</c:v>
                </c:pt>
                <c:pt idx="3990">
                  <c:v>31748.13</c:v>
                </c:pt>
                <c:pt idx="3991">
                  <c:v>40914.04</c:v>
                </c:pt>
                <c:pt idx="3992">
                  <c:v>40063.599999999999</c:v>
                </c:pt>
                <c:pt idx="3993">
                  <c:v>35887.1322</c:v>
                </c:pt>
                <c:pt idx="3994">
                  <c:v>29495.72</c:v>
                </c:pt>
                <c:pt idx="3995">
                  <c:v>31519.024999999998</c:v>
                </c:pt>
                <c:pt idx="3996">
                  <c:v>36771.72</c:v>
                </c:pt>
                <c:pt idx="3997">
                  <c:v>36484.22</c:v>
                </c:pt>
                <c:pt idx="3998">
                  <c:v>30557.949999999997</c:v>
                </c:pt>
                <c:pt idx="3999">
                  <c:v>29492.550000000003</c:v>
                </c:pt>
                <c:pt idx="4000">
                  <c:v>28736.19</c:v>
                </c:pt>
                <c:pt idx="4001">
                  <c:v>31304.53</c:v>
                </c:pt>
                <c:pt idx="4002">
                  <c:v>32552.625499999995</c:v>
                </c:pt>
                <c:pt idx="4003">
                  <c:v>27654.199999999997</c:v>
                </c:pt>
                <c:pt idx="4004">
                  <c:v>26981.67</c:v>
                </c:pt>
                <c:pt idx="4005">
                  <c:v>23929.39</c:v>
                </c:pt>
                <c:pt idx="4006">
                  <c:v>26640.710000000003</c:v>
                </c:pt>
                <c:pt idx="4007">
                  <c:v>28742.95</c:v>
                </c:pt>
                <c:pt idx="4008">
                  <c:v>34713.913</c:v>
                </c:pt>
                <c:pt idx="4009">
                  <c:v>29995.955000000002</c:v>
                </c:pt>
                <c:pt idx="4010">
                  <c:v>25438.91</c:v>
                </c:pt>
                <c:pt idx="4011">
                  <c:v>34166.534299999999</c:v>
                </c:pt>
                <c:pt idx="4012">
                  <c:v>34208.606</c:v>
                </c:pt>
                <c:pt idx="4013">
                  <c:v>31865.89</c:v>
                </c:pt>
                <c:pt idx="4014">
                  <c:v>34350.03</c:v>
                </c:pt>
                <c:pt idx="4015">
                  <c:v>37171.300000000003</c:v>
                </c:pt>
                <c:pt idx="4016">
                  <c:v>36830.673000000003</c:v>
                </c:pt>
                <c:pt idx="4017">
                  <c:v>31221.11</c:v>
                </c:pt>
                <c:pt idx="4018">
                  <c:v>30075.93</c:v>
                </c:pt>
                <c:pt idx="4019">
                  <c:v>33879.9</c:v>
                </c:pt>
                <c:pt idx="4020">
                  <c:v>31456.385200000004</c:v>
                </c:pt>
                <c:pt idx="4021">
                  <c:v>28611.030000000002</c:v>
                </c:pt>
                <c:pt idx="4022">
                  <c:v>30620.27</c:v>
                </c:pt>
                <c:pt idx="4023">
                  <c:v>37452.004000000001</c:v>
                </c:pt>
                <c:pt idx="4024">
                  <c:v>31360.597880000001</c:v>
                </c:pt>
                <c:pt idx="4025">
                  <c:v>28989.359999999997</c:v>
                </c:pt>
                <c:pt idx="4026">
                  <c:v>31364.23</c:v>
                </c:pt>
                <c:pt idx="4027">
                  <c:v>31936.839999999997</c:v>
                </c:pt>
                <c:pt idx="4028">
                  <c:v>28789.656999999999</c:v>
                </c:pt>
                <c:pt idx="4029">
                  <c:v>30591.063999999995</c:v>
                </c:pt>
                <c:pt idx="4030">
                  <c:v>29243.21</c:v>
                </c:pt>
                <c:pt idx="4031">
                  <c:v>26523.386999999999</c:v>
                </c:pt>
                <c:pt idx="4032">
                  <c:v>26970.570000000003</c:v>
                </c:pt>
                <c:pt idx="4033">
                  <c:v>25127.800000000003</c:v>
                </c:pt>
                <c:pt idx="4034">
                  <c:v>27905.3</c:v>
                </c:pt>
                <c:pt idx="4035">
                  <c:v>27818.12</c:v>
                </c:pt>
                <c:pt idx="4036">
                  <c:v>29709.72</c:v>
                </c:pt>
                <c:pt idx="4037">
                  <c:v>32024.889000000003</c:v>
                </c:pt>
                <c:pt idx="4038">
                  <c:v>30582.27</c:v>
                </c:pt>
                <c:pt idx="4039">
                  <c:v>30587.280000000002</c:v>
                </c:pt>
                <c:pt idx="4040">
                  <c:v>29515.416000000001</c:v>
                </c:pt>
                <c:pt idx="4041">
                  <c:v>26080.04</c:v>
                </c:pt>
                <c:pt idx="4042">
                  <c:v>25880.688000000002</c:v>
                </c:pt>
                <c:pt idx="4043">
                  <c:v>29166.950000000004</c:v>
                </c:pt>
                <c:pt idx="4044">
                  <c:v>24558</c:v>
                </c:pt>
                <c:pt idx="4045">
                  <c:v>30093.195999999996</c:v>
                </c:pt>
                <c:pt idx="4046">
                  <c:v>29029.544399999999</c:v>
                </c:pt>
                <c:pt idx="4047">
                  <c:v>25395.244999999999</c:v>
                </c:pt>
                <c:pt idx="4048">
                  <c:v>26979.54</c:v>
                </c:pt>
                <c:pt idx="4049">
                  <c:v>30472.979999999996</c:v>
                </c:pt>
                <c:pt idx="4050">
                  <c:v>44070.591</c:v>
                </c:pt>
                <c:pt idx="4051">
                  <c:v>59704.328999999998</c:v>
                </c:pt>
                <c:pt idx="4052">
                  <c:v>63176.61</c:v>
                </c:pt>
                <c:pt idx="4053">
                  <c:v>46278.653999999995</c:v>
                </c:pt>
                <c:pt idx="4054">
                  <c:v>34315.002</c:v>
                </c:pt>
                <c:pt idx="4055">
                  <c:v>30507.94</c:v>
                </c:pt>
                <c:pt idx="4056">
                  <c:v>29954.05</c:v>
                </c:pt>
                <c:pt idx="4057">
                  <c:v>34518.724000000002</c:v>
                </c:pt>
                <c:pt idx="4058">
                  <c:v>33019.404000000002</c:v>
                </c:pt>
                <c:pt idx="4059">
                  <c:v>39003.957000000002</c:v>
                </c:pt>
                <c:pt idx="4060">
                  <c:v>40655.441000000006</c:v>
                </c:pt>
                <c:pt idx="4061">
                  <c:v>33584.231800000001</c:v>
                </c:pt>
                <c:pt idx="4062">
                  <c:v>30108.680000000004</c:v>
                </c:pt>
                <c:pt idx="4063">
                  <c:v>28526.23</c:v>
                </c:pt>
                <c:pt idx="4064">
                  <c:v>30498.82</c:v>
                </c:pt>
                <c:pt idx="4065">
                  <c:v>30180.67</c:v>
                </c:pt>
                <c:pt idx="4066">
                  <c:v>29480.909999999996</c:v>
                </c:pt>
                <c:pt idx="4067">
                  <c:v>25704.638999999999</c:v>
                </c:pt>
                <c:pt idx="4068">
                  <c:v>28651.53</c:v>
                </c:pt>
                <c:pt idx="4069">
                  <c:v>30223.660000000003</c:v>
                </c:pt>
                <c:pt idx="4070">
                  <c:v>29847.16</c:v>
                </c:pt>
                <c:pt idx="4071">
                  <c:v>29774.520000000004</c:v>
                </c:pt>
                <c:pt idx="4072">
                  <c:v>29270.310999999998</c:v>
                </c:pt>
                <c:pt idx="4073">
                  <c:v>23977.814999999999</c:v>
                </c:pt>
                <c:pt idx="4074">
                  <c:v>27567.68</c:v>
                </c:pt>
                <c:pt idx="4075">
                  <c:v>24585.289999999997</c:v>
                </c:pt>
                <c:pt idx="4076">
                  <c:v>25653.488999999998</c:v>
                </c:pt>
                <c:pt idx="4077">
                  <c:v>26264.552000000003</c:v>
                </c:pt>
                <c:pt idx="4078">
                  <c:v>37525.070999999996</c:v>
                </c:pt>
                <c:pt idx="4079">
                  <c:v>40691.296000000002</c:v>
                </c:pt>
                <c:pt idx="4080">
                  <c:v>35740.966999999997</c:v>
                </c:pt>
                <c:pt idx="4081">
                  <c:v>34486.199999999997</c:v>
                </c:pt>
                <c:pt idx="4082">
                  <c:v>39804.960000000006</c:v>
                </c:pt>
                <c:pt idx="4083">
                  <c:v>47989.46</c:v>
                </c:pt>
                <c:pt idx="4084">
                  <c:v>51789.498999999996</c:v>
                </c:pt>
                <c:pt idx="4085">
                  <c:v>42390.98</c:v>
                </c:pt>
                <c:pt idx="4086">
                  <c:v>49763.990000000005</c:v>
                </c:pt>
                <c:pt idx="4087">
                  <c:v>55108.329999999994</c:v>
                </c:pt>
                <c:pt idx="4088">
                  <c:v>36570.04</c:v>
                </c:pt>
                <c:pt idx="4089">
                  <c:v>29600.2</c:v>
                </c:pt>
                <c:pt idx="4090">
                  <c:v>31111.510000000002</c:v>
                </c:pt>
                <c:pt idx="4091">
                  <c:v>28677.74</c:v>
                </c:pt>
                <c:pt idx="4092">
                  <c:v>28336.673600000002</c:v>
                </c:pt>
                <c:pt idx="4093">
                  <c:v>30806.140000000003</c:v>
                </c:pt>
                <c:pt idx="4094">
                  <c:v>27940.18</c:v>
                </c:pt>
                <c:pt idx="4095">
                  <c:v>28870.640000000003</c:v>
                </c:pt>
                <c:pt idx="4096">
                  <c:v>35320.320000000007</c:v>
                </c:pt>
                <c:pt idx="4097">
                  <c:v>29865.65</c:v>
                </c:pt>
                <c:pt idx="4098">
                  <c:v>30850.32</c:v>
                </c:pt>
                <c:pt idx="4099">
                  <c:v>28903.43</c:v>
                </c:pt>
                <c:pt idx="4100">
                  <c:v>30774.67</c:v>
                </c:pt>
                <c:pt idx="4101">
                  <c:v>27622.428</c:v>
                </c:pt>
                <c:pt idx="4102">
                  <c:v>27229.46</c:v>
                </c:pt>
                <c:pt idx="4103">
                  <c:v>28476.089999999997</c:v>
                </c:pt>
                <c:pt idx="4104">
                  <c:v>29840.929999999997</c:v>
                </c:pt>
                <c:pt idx="4105">
                  <c:v>31390.959999999999</c:v>
                </c:pt>
                <c:pt idx="4106">
                  <c:v>32348.720000000001</c:v>
                </c:pt>
                <c:pt idx="4107">
                  <c:v>29974.54</c:v>
                </c:pt>
                <c:pt idx="4108">
                  <c:v>31030.61</c:v>
                </c:pt>
                <c:pt idx="4109">
                  <c:v>31817.449999999997</c:v>
                </c:pt>
                <c:pt idx="4110">
                  <c:v>30344.15</c:v>
                </c:pt>
                <c:pt idx="4111">
                  <c:v>27763.430000000004</c:v>
                </c:pt>
                <c:pt idx="4112">
                  <c:v>32381.68</c:v>
                </c:pt>
                <c:pt idx="4113">
                  <c:v>52119.633500000004</c:v>
                </c:pt>
                <c:pt idx="4114">
                  <c:v>49209.086000000003</c:v>
                </c:pt>
                <c:pt idx="4115">
                  <c:v>32353.639000000003</c:v>
                </c:pt>
                <c:pt idx="4116">
                  <c:v>28208.649999999998</c:v>
                </c:pt>
                <c:pt idx="4117">
                  <c:v>33902.699999999997</c:v>
                </c:pt>
                <c:pt idx="4118">
                  <c:v>39645.433000000005</c:v>
                </c:pt>
                <c:pt idx="4119">
                  <c:v>33205.3004</c:v>
                </c:pt>
                <c:pt idx="4120">
                  <c:v>26560.707999999999</c:v>
                </c:pt>
                <c:pt idx="4121">
                  <c:v>26583.629999999997</c:v>
                </c:pt>
                <c:pt idx="4122">
                  <c:v>29906.050000000003</c:v>
                </c:pt>
                <c:pt idx="4123">
                  <c:v>31237.857</c:v>
                </c:pt>
                <c:pt idx="4124">
                  <c:v>25880.959999999999</c:v>
                </c:pt>
                <c:pt idx="4125">
                  <c:v>25030.9</c:v>
                </c:pt>
                <c:pt idx="4126">
                  <c:v>23802.721000000001</c:v>
                </c:pt>
                <c:pt idx="4127">
                  <c:v>36133.71</c:v>
                </c:pt>
                <c:pt idx="4128">
                  <c:v>46472.130000000005</c:v>
                </c:pt>
                <c:pt idx="4129">
                  <c:v>44546.969999999994</c:v>
                </c:pt>
                <c:pt idx="4130">
                  <c:v>32926.009599999998</c:v>
                </c:pt>
                <c:pt idx="4131">
                  <c:v>37429.842899999996</c:v>
                </c:pt>
                <c:pt idx="4132">
                  <c:v>37195.49</c:v>
                </c:pt>
                <c:pt idx="4133">
                  <c:v>45162.464000000007</c:v>
                </c:pt>
                <c:pt idx="4134">
                  <c:v>39354.168000000005</c:v>
                </c:pt>
                <c:pt idx="4135">
                  <c:v>29342.433000000005</c:v>
                </c:pt>
                <c:pt idx="4136">
                  <c:v>27147.21</c:v>
                </c:pt>
                <c:pt idx="4137">
                  <c:v>28005.809999999998</c:v>
                </c:pt>
                <c:pt idx="4138">
                  <c:v>27669.49</c:v>
                </c:pt>
                <c:pt idx="4139">
                  <c:v>30598.147000000001</c:v>
                </c:pt>
                <c:pt idx="4140">
                  <c:v>27542.01</c:v>
                </c:pt>
                <c:pt idx="4141">
                  <c:v>31822.140000000003</c:v>
                </c:pt>
                <c:pt idx="4142">
                  <c:v>42163.5</c:v>
                </c:pt>
                <c:pt idx="4143">
                  <c:v>36902.379999999997</c:v>
                </c:pt>
                <c:pt idx="4144">
                  <c:v>31708.698000000004</c:v>
                </c:pt>
                <c:pt idx="4145">
                  <c:v>32114.456099999999</c:v>
                </c:pt>
                <c:pt idx="4146">
                  <c:v>28154.179999999997</c:v>
                </c:pt>
                <c:pt idx="4147">
                  <c:v>42878.119999999995</c:v>
                </c:pt>
                <c:pt idx="4148">
                  <c:v>50589.21</c:v>
                </c:pt>
                <c:pt idx="4149">
                  <c:v>30850.440000000002</c:v>
                </c:pt>
                <c:pt idx="4150">
                  <c:v>46030.7</c:v>
                </c:pt>
                <c:pt idx="4151">
                  <c:v>95239.27</c:v>
                </c:pt>
                <c:pt idx="4152">
                  <c:v>67363.509999999995</c:v>
                </c:pt>
                <c:pt idx="4153">
                  <c:v>47025.750999999997</c:v>
                </c:pt>
                <c:pt idx="4154">
                  <c:v>39930.099999999991</c:v>
                </c:pt>
                <c:pt idx="4155">
                  <c:v>30053.88</c:v>
                </c:pt>
                <c:pt idx="4156">
                  <c:v>37191.899000000005</c:v>
                </c:pt>
                <c:pt idx="4157">
                  <c:v>44120.112999999998</c:v>
                </c:pt>
                <c:pt idx="4158">
                  <c:v>36994.986000000004</c:v>
                </c:pt>
                <c:pt idx="4159">
                  <c:v>28374.330304999999</c:v>
                </c:pt>
                <c:pt idx="4160">
                  <c:v>27962.71</c:v>
                </c:pt>
                <c:pt idx="4161">
                  <c:v>33217.119999999995</c:v>
                </c:pt>
                <c:pt idx="4162">
                  <c:v>34582.379999999997</c:v>
                </c:pt>
                <c:pt idx="4163">
                  <c:v>33565.339999999997</c:v>
                </c:pt>
                <c:pt idx="4164">
                  <c:v>27920.520000000004</c:v>
                </c:pt>
                <c:pt idx="4165">
                  <c:v>29470.989400000002</c:v>
                </c:pt>
                <c:pt idx="4166">
                  <c:v>32213.206999999999</c:v>
                </c:pt>
                <c:pt idx="4167">
                  <c:v>24360.378999999997</c:v>
                </c:pt>
                <c:pt idx="4168">
                  <c:v>26711.52</c:v>
                </c:pt>
                <c:pt idx="4169">
                  <c:v>24606.862999999998</c:v>
                </c:pt>
                <c:pt idx="4170">
                  <c:v>26047.07</c:v>
                </c:pt>
                <c:pt idx="4171">
                  <c:v>26684.760000000002</c:v>
                </c:pt>
                <c:pt idx="4172">
                  <c:v>29234.786999999997</c:v>
                </c:pt>
                <c:pt idx="4173">
                  <c:v>25550.679999999997</c:v>
                </c:pt>
                <c:pt idx="4174">
                  <c:v>25938.205999999998</c:v>
                </c:pt>
                <c:pt idx="4175">
                  <c:v>30923.526000000002</c:v>
                </c:pt>
                <c:pt idx="4176">
                  <c:v>29191.85</c:v>
                </c:pt>
                <c:pt idx="4177">
                  <c:v>31182.688000000002</c:v>
                </c:pt>
                <c:pt idx="4178">
                  <c:v>34078.1</c:v>
                </c:pt>
                <c:pt idx="4179">
                  <c:v>34515.711000000003</c:v>
                </c:pt>
                <c:pt idx="4180">
                  <c:v>33909.393599999996</c:v>
                </c:pt>
                <c:pt idx="4181">
                  <c:v>27981.72</c:v>
                </c:pt>
                <c:pt idx="4182">
                  <c:v>27736.189999999995</c:v>
                </c:pt>
                <c:pt idx="4183">
                  <c:v>27039.64</c:v>
                </c:pt>
                <c:pt idx="4184">
                  <c:v>28412.8809</c:v>
                </c:pt>
                <c:pt idx="4185">
                  <c:v>26459.420000000002</c:v>
                </c:pt>
                <c:pt idx="4186">
                  <c:v>27947.98</c:v>
                </c:pt>
                <c:pt idx="4187">
                  <c:v>36050.28</c:v>
                </c:pt>
                <c:pt idx="4188">
                  <c:v>34313.284</c:v>
                </c:pt>
                <c:pt idx="4189">
                  <c:v>29902.981999999996</c:v>
                </c:pt>
                <c:pt idx="4190">
                  <c:v>26414.62</c:v>
                </c:pt>
                <c:pt idx="4191">
                  <c:v>24183.593000000001</c:v>
                </c:pt>
                <c:pt idx="4192">
                  <c:v>28877.01</c:v>
                </c:pt>
                <c:pt idx="4193">
                  <c:v>27551.190000000002</c:v>
                </c:pt>
                <c:pt idx="4194">
                  <c:v>24894.870999999999</c:v>
                </c:pt>
                <c:pt idx="4195">
                  <c:v>27239.100000000002</c:v>
                </c:pt>
                <c:pt idx="4196">
                  <c:v>29524.015100000001</c:v>
                </c:pt>
                <c:pt idx="4197">
                  <c:v>36654.434000000001</c:v>
                </c:pt>
                <c:pt idx="4198">
                  <c:v>28789.53</c:v>
                </c:pt>
                <c:pt idx="4199">
                  <c:v>30223.301700000004</c:v>
                </c:pt>
                <c:pt idx="4200">
                  <c:v>28370.866000000002</c:v>
                </c:pt>
                <c:pt idx="4201">
                  <c:v>27263.33</c:v>
                </c:pt>
                <c:pt idx="4202">
                  <c:v>28951.686300000001</c:v>
                </c:pt>
                <c:pt idx="4203">
                  <c:v>23431.664000000001</c:v>
                </c:pt>
                <c:pt idx="4204">
                  <c:v>23430.587</c:v>
                </c:pt>
                <c:pt idx="4205">
                  <c:v>25972.93</c:v>
                </c:pt>
                <c:pt idx="4206">
                  <c:v>25612.99</c:v>
                </c:pt>
                <c:pt idx="4207">
                  <c:v>24995.019999999997</c:v>
                </c:pt>
                <c:pt idx="4208">
                  <c:v>25680.690000000002</c:v>
                </c:pt>
                <c:pt idx="4209">
                  <c:v>37595.46</c:v>
                </c:pt>
                <c:pt idx="4210">
                  <c:v>48600.069999999992</c:v>
                </c:pt>
                <c:pt idx="4211">
                  <c:v>35153.708000000006</c:v>
                </c:pt>
                <c:pt idx="4212">
                  <c:v>29548.879999999997</c:v>
                </c:pt>
                <c:pt idx="4213">
                  <c:v>24241.295000000002</c:v>
                </c:pt>
                <c:pt idx="4214">
                  <c:v>27925.7</c:v>
                </c:pt>
                <c:pt idx="4215">
                  <c:v>25978.19</c:v>
                </c:pt>
                <c:pt idx="4216">
                  <c:v>25498.629999999997</c:v>
                </c:pt>
                <c:pt idx="4217">
                  <c:v>28342.059999999998</c:v>
                </c:pt>
                <c:pt idx="4218">
                  <c:v>33702.969700000001</c:v>
                </c:pt>
                <c:pt idx="4219">
                  <c:v>41878.821000000004</c:v>
                </c:pt>
                <c:pt idx="4220">
                  <c:v>47994.587</c:v>
                </c:pt>
                <c:pt idx="4221">
                  <c:v>46163.359000000004</c:v>
                </c:pt>
                <c:pt idx="4222">
                  <c:v>36171.369200000001</c:v>
                </c:pt>
                <c:pt idx="4223">
                  <c:v>30313.030000000002</c:v>
                </c:pt>
                <c:pt idx="4224">
                  <c:v>29978.25</c:v>
                </c:pt>
                <c:pt idx="4225">
                  <c:v>49126.25</c:v>
                </c:pt>
                <c:pt idx="4226">
                  <c:v>75588.759999999995</c:v>
                </c:pt>
                <c:pt idx="4227">
                  <c:v>52435.07</c:v>
                </c:pt>
                <c:pt idx="4228">
                  <c:v>32061.59</c:v>
                </c:pt>
                <c:pt idx="4229">
                  <c:v>31385.71</c:v>
                </c:pt>
                <c:pt idx="4230">
                  <c:v>26398.5</c:v>
                </c:pt>
                <c:pt idx="4231">
                  <c:v>27640.51</c:v>
                </c:pt>
                <c:pt idx="4232">
                  <c:v>26748.560000000001</c:v>
                </c:pt>
                <c:pt idx="4233">
                  <c:v>25330.63</c:v>
                </c:pt>
                <c:pt idx="4234">
                  <c:v>25824.93</c:v>
                </c:pt>
                <c:pt idx="4235">
                  <c:v>27700.140000000007</c:v>
                </c:pt>
                <c:pt idx="4236">
                  <c:v>27856.560000000001</c:v>
                </c:pt>
                <c:pt idx="4237">
                  <c:v>26225.61</c:v>
                </c:pt>
                <c:pt idx="4238">
                  <c:v>28478.78</c:v>
                </c:pt>
                <c:pt idx="4239">
                  <c:v>29072.359</c:v>
                </c:pt>
                <c:pt idx="4240">
                  <c:v>28207.43</c:v>
                </c:pt>
                <c:pt idx="4241">
                  <c:v>28671.39</c:v>
                </c:pt>
                <c:pt idx="4242">
                  <c:v>28376.720000000001</c:v>
                </c:pt>
                <c:pt idx="4243">
                  <c:v>29642.03</c:v>
                </c:pt>
                <c:pt idx="4244">
                  <c:v>27354.95</c:v>
                </c:pt>
                <c:pt idx="4245">
                  <c:v>25479.03</c:v>
                </c:pt>
                <c:pt idx="4246">
                  <c:v>26856.589999999997</c:v>
                </c:pt>
                <c:pt idx="4247">
                  <c:v>28304.329999999998</c:v>
                </c:pt>
                <c:pt idx="4248">
                  <c:v>31177.33</c:v>
                </c:pt>
                <c:pt idx="4249">
                  <c:v>44270.73</c:v>
                </c:pt>
                <c:pt idx="4250">
                  <c:v>37069.805999999997</c:v>
                </c:pt>
                <c:pt idx="4251">
                  <c:v>27844.07</c:v>
                </c:pt>
                <c:pt idx="4252">
                  <c:v>36387.620000000003</c:v>
                </c:pt>
                <c:pt idx="4253">
                  <c:v>46212.130000000005</c:v>
                </c:pt>
                <c:pt idx="4254">
                  <c:v>35565.746999999996</c:v>
                </c:pt>
                <c:pt idx="4255">
                  <c:v>34926.067999999999</c:v>
                </c:pt>
                <c:pt idx="4256">
                  <c:v>36075.79</c:v>
                </c:pt>
                <c:pt idx="4257">
                  <c:v>47148.89</c:v>
                </c:pt>
                <c:pt idx="4258">
                  <c:v>49155.368000000002</c:v>
                </c:pt>
                <c:pt idx="4259">
                  <c:v>39620.911999999997</c:v>
                </c:pt>
                <c:pt idx="4260">
                  <c:v>29961.915000000001</c:v>
                </c:pt>
                <c:pt idx="4261">
                  <c:v>24725.536</c:v>
                </c:pt>
                <c:pt idx="4262">
                  <c:v>31784.542000000001</c:v>
                </c:pt>
                <c:pt idx="4263">
                  <c:v>31090.54</c:v>
                </c:pt>
                <c:pt idx="4264">
                  <c:v>28396.280000000002</c:v>
                </c:pt>
                <c:pt idx="4265">
                  <c:v>26607.719999999998</c:v>
                </c:pt>
                <c:pt idx="4266">
                  <c:v>27777.590000000004</c:v>
                </c:pt>
                <c:pt idx="4267">
                  <c:v>28060.1</c:v>
                </c:pt>
                <c:pt idx="4268">
                  <c:v>34882.171000000002</c:v>
                </c:pt>
                <c:pt idx="4269">
                  <c:v>35953.025000000001</c:v>
                </c:pt>
                <c:pt idx="4270">
                  <c:v>34968.627999999997</c:v>
                </c:pt>
                <c:pt idx="4271">
                  <c:v>28691.68</c:v>
                </c:pt>
                <c:pt idx="4272">
                  <c:v>27016.210000000003</c:v>
                </c:pt>
                <c:pt idx="4273">
                  <c:v>26741.71</c:v>
                </c:pt>
                <c:pt idx="4274">
                  <c:v>27097.582600000002</c:v>
                </c:pt>
                <c:pt idx="4275">
                  <c:v>33385.122600000002</c:v>
                </c:pt>
                <c:pt idx="4276">
                  <c:v>39515.578000000001</c:v>
                </c:pt>
                <c:pt idx="4277">
                  <c:v>28433.859999999997</c:v>
                </c:pt>
                <c:pt idx="4278">
                  <c:v>32208.670000000002</c:v>
                </c:pt>
                <c:pt idx="4279">
                  <c:v>33369.279999999999</c:v>
                </c:pt>
                <c:pt idx="4280">
                  <c:v>28408.07</c:v>
                </c:pt>
                <c:pt idx="4281">
                  <c:v>29134.996000000003</c:v>
                </c:pt>
                <c:pt idx="4282">
                  <c:v>27979.5</c:v>
                </c:pt>
                <c:pt idx="4283">
                  <c:v>24437.762000000002</c:v>
                </c:pt>
                <c:pt idx="4284">
                  <c:v>30983.116000000002</c:v>
                </c:pt>
                <c:pt idx="4285">
                  <c:v>29002.41</c:v>
                </c:pt>
                <c:pt idx="4286">
                  <c:v>33682.834780000005</c:v>
                </c:pt>
                <c:pt idx="4287">
                  <c:v>33487.374999999993</c:v>
                </c:pt>
                <c:pt idx="4288">
                  <c:v>42291.32</c:v>
                </c:pt>
                <c:pt idx="4289">
                  <c:v>47255.653000000006</c:v>
                </c:pt>
                <c:pt idx="4290">
                  <c:v>32455.489999999998</c:v>
                </c:pt>
                <c:pt idx="4291">
                  <c:v>30333.797999999999</c:v>
                </c:pt>
                <c:pt idx="4292">
                  <c:v>26237.980000000003</c:v>
                </c:pt>
                <c:pt idx="4293">
                  <c:v>28998.46</c:v>
                </c:pt>
                <c:pt idx="4294">
                  <c:v>37015.235000000001</c:v>
                </c:pt>
                <c:pt idx="4295">
                  <c:v>31986.510000000002</c:v>
                </c:pt>
                <c:pt idx="4296">
                  <c:v>27938.632199999996</c:v>
                </c:pt>
                <c:pt idx="4297">
                  <c:v>26086.038399999998</c:v>
                </c:pt>
                <c:pt idx="4298">
                  <c:v>23425.394</c:v>
                </c:pt>
                <c:pt idx="4299">
                  <c:v>26370.350000000002</c:v>
                </c:pt>
                <c:pt idx="4300">
                  <c:v>25825.390000000003</c:v>
                </c:pt>
                <c:pt idx="4301">
                  <c:v>25805.239999999998</c:v>
                </c:pt>
                <c:pt idx="4302">
                  <c:v>26186.06</c:v>
                </c:pt>
                <c:pt idx="4303">
                  <c:v>27139.007999999998</c:v>
                </c:pt>
                <c:pt idx="4304">
                  <c:v>25532.560000000005</c:v>
                </c:pt>
                <c:pt idx="4305">
                  <c:v>24892.75</c:v>
                </c:pt>
                <c:pt idx="4306">
                  <c:v>25837.86</c:v>
                </c:pt>
                <c:pt idx="4307">
                  <c:v>25210.57</c:v>
                </c:pt>
                <c:pt idx="4308">
                  <c:v>25305.190000000002</c:v>
                </c:pt>
                <c:pt idx="4309">
                  <c:v>26743.850000000002</c:v>
                </c:pt>
                <c:pt idx="4310">
                  <c:v>27877.629999999997</c:v>
                </c:pt>
                <c:pt idx="4311">
                  <c:v>27828.78</c:v>
                </c:pt>
                <c:pt idx="4312">
                  <c:v>26129.23</c:v>
                </c:pt>
                <c:pt idx="4313">
                  <c:v>26399.015100000001</c:v>
                </c:pt>
                <c:pt idx="4314">
                  <c:v>26574.119999999995</c:v>
                </c:pt>
                <c:pt idx="4315">
                  <c:v>26348.559999999998</c:v>
                </c:pt>
                <c:pt idx="4316">
                  <c:v>23539.832000000002</c:v>
                </c:pt>
                <c:pt idx="4317">
                  <c:v>24516.029999999995</c:v>
                </c:pt>
                <c:pt idx="4318">
                  <c:v>26494.179000000004</c:v>
                </c:pt>
                <c:pt idx="4319">
                  <c:v>26873.241000000002</c:v>
                </c:pt>
                <c:pt idx="4320">
                  <c:v>25999.369999999995</c:v>
                </c:pt>
                <c:pt idx="4321">
                  <c:v>25674.628000000001</c:v>
                </c:pt>
                <c:pt idx="4322">
                  <c:v>21330.074000000001</c:v>
                </c:pt>
                <c:pt idx="4323">
                  <c:v>23077.020000000004</c:v>
                </c:pt>
                <c:pt idx="4324">
                  <c:v>22774.404999999999</c:v>
                </c:pt>
                <c:pt idx="4325">
                  <c:v>21805.642</c:v>
                </c:pt>
                <c:pt idx="4326">
                  <c:v>23138.381999999998</c:v>
                </c:pt>
                <c:pt idx="4327">
                  <c:v>24862.145</c:v>
                </c:pt>
                <c:pt idx="4328">
                  <c:v>27010.52</c:v>
                </c:pt>
                <c:pt idx="4329">
                  <c:v>38970.486000000004</c:v>
                </c:pt>
                <c:pt idx="4330">
                  <c:v>44642.106</c:v>
                </c:pt>
                <c:pt idx="4331">
                  <c:v>30321.379999999997</c:v>
                </c:pt>
                <c:pt idx="4332">
                  <c:v>29476.600000000002</c:v>
                </c:pt>
                <c:pt idx="4333">
                  <c:v>28507.275770000004</c:v>
                </c:pt>
                <c:pt idx="4334">
                  <c:v>28408.940000000002</c:v>
                </c:pt>
                <c:pt idx="4335">
                  <c:v>34448.274999999994</c:v>
                </c:pt>
                <c:pt idx="4336">
                  <c:v>26178.087239999997</c:v>
                </c:pt>
                <c:pt idx="4337">
                  <c:v>25823.550000000003</c:v>
                </c:pt>
                <c:pt idx="4338">
                  <c:v>28011.46</c:v>
                </c:pt>
                <c:pt idx="4339">
                  <c:v>28144.039999999997</c:v>
                </c:pt>
                <c:pt idx="4340">
                  <c:v>26157.370000000003</c:v>
                </c:pt>
                <c:pt idx="4341">
                  <c:v>31614.838</c:v>
                </c:pt>
                <c:pt idx="4342">
                  <c:v>30558.292999999998</c:v>
                </c:pt>
                <c:pt idx="4343">
                  <c:v>28812.089200000002</c:v>
                </c:pt>
                <c:pt idx="4344">
                  <c:v>25394.149999999998</c:v>
                </c:pt>
                <c:pt idx="4345">
                  <c:v>26005.18</c:v>
                </c:pt>
                <c:pt idx="4346">
                  <c:v>24673.54</c:v>
                </c:pt>
                <c:pt idx="4347">
                  <c:v>22600.438000000002</c:v>
                </c:pt>
                <c:pt idx="4348">
                  <c:v>24400.735999999997</c:v>
                </c:pt>
                <c:pt idx="4349">
                  <c:v>25716.86</c:v>
                </c:pt>
                <c:pt idx="4350">
                  <c:v>26584.7</c:v>
                </c:pt>
                <c:pt idx="4351">
                  <c:v>25104.7</c:v>
                </c:pt>
                <c:pt idx="4352">
                  <c:v>26071.190000000002</c:v>
                </c:pt>
                <c:pt idx="4353">
                  <c:v>25905.57</c:v>
                </c:pt>
                <c:pt idx="4354">
                  <c:v>25676.410000000003</c:v>
                </c:pt>
                <c:pt idx="4355">
                  <c:v>25625.379999999997</c:v>
                </c:pt>
                <c:pt idx="4356">
                  <c:v>22891.410000000003</c:v>
                </c:pt>
                <c:pt idx="4357">
                  <c:v>24181.75</c:v>
                </c:pt>
                <c:pt idx="4358">
                  <c:v>27683.168000000005</c:v>
                </c:pt>
                <c:pt idx="4359">
                  <c:v>25292.769999999997</c:v>
                </c:pt>
                <c:pt idx="4360">
                  <c:v>28670</c:v>
                </c:pt>
                <c:pt idx="4361">
                  <c:v>35413.2834</c:v>
                </c:pt>
                <c:pt idx="4362">
                  <c:v>30518</c:v>
                </c:pt>
                <c:pt idx="4363">
                  <c:v>28568.114000000001</c:v>
                </c:pt>
                <c:pt idx="4364">
                  <c:v>27542.739999999998</c:v>
                </c:pt>
                <c:pt idx="4365">
                  <c:v>23417.72</c:v>
                </c:pt>
                <c:pt idx="4366">
                  <c:v>27348.7</c:v>
                </c:pt>
                <c:pt idx="4367">
                  <c:v>31628.511999999995</c:v>
                </c:pt>
                <c:pt idx="4368">
                  <c:v>30257.160000000003</c:v>
                </c:pt>
                <c:pt idx="4369">
                  <c:v>35586.97</c:v>
                </c:pt>
                <c:pt idx="4370">
                  <c:v>34000.339999999997</c:v>
                </c:pt>
                <c:pt idx="4371">
                  <c:v>28263.079999999998</c:v>
                </c:pt>
                <c:pt idx="4372">
                  <c:v>26963.809999999998</c:v>
                </c:pt>
                <c:pt idx="4373">
                  <c:v>27930.61</c:v>
                </c:pt>
                <c:pt idx="4374">
                  <c:v>25450.61</c:v>
                </c:pt>
                <c:pt idx="4375">
                  <c:v>24645.481</c:v>
                </c:pt>
                <c:pt idx="4376">
                  <c:v>24620.445</c:v>
                </c:pt>
                <c:pt idx="4377">
                  <c:v>29263.798000000003</c:v>
                </c:pt>
                <c:pt idx="4378">
                  <c:v>23202.440000000002</c:v>
                </c:pt>
                <c:pt idx="4379">
                  <c:v>25050.000000000004</c:v>
                </c:pt>
                <c:pt idx="4380">
                  <c:v>31152.460000000003</c:v>
                </c:pt>
                <c:pt idx="4381">
                  <c:v>33423.019999999997</c:v>
                </c:pt>
                <c:pt idx="4382">
                  <c:v>29841.949999999997</c:v>
                </c:pt>
                <c:pt idx="4383">
                  <c:v>28270.750599999999</c:v>
                </c:pt>
                <c:pt idx="4384">
                  <c:v>24869.55</c:v>
                </c:pt>
                <c:pt idx="4385">
                  <c:v>36774.54</c:v>
                </c:pt>
                <c:pt idx="4386">
                  <c:v>42548.150999999998</c:v>
                </c:pt>
                <c:pt idx="4387">
                  <c:v>30569.655499999997</c:v>
                </c:pt>
                <c:pt idx="4388">
                  <c:v>27732.25</c:v>
                </c:pt>
                <c:pt idx="4389">
                  <c:v>28649.019999999997</c:v>
                </c:pt>
                <c:pt idx="4390">
                  <c:v>29478.788999999997</c:v>
                </c:pt>
                <c:pt idx="4391">
                  <c:v>26582.095600000001</c:v>
                </c:pt>
                <c:pt idx="4392">
                  <c:v>23766.663</c:v>
                </c:pt>
                <c:pt idx="4393">
                  <c:v>25388.949999999997</c:v>
                </c:pt>
                <c:pt idx="4394">
                  <c:v>25167.21</c:v>
                </c:pt>
                <c:pt idx="4395">
                  <c:v>26618.639999999999</c:v>
                </c:pt>
                <c:pt idx="4396">
                  <c:v>26765.820000000003</c:v>
                </c:pt>
                <c:pt idx="4397">
                  <c:v>23816.1</c:v>
                </c:pt>
                <c:pt idx="4398">
                  <c:v>25136.339999999997</c:v>
                </c:pt>
                <c:pt idx="4399">
                  <c:v>29237.340000000004</c:v>
                </c:pt>
                <c:pt idx="4400">
                  <c:v>29191.399999999998</c:v>
                </c:pt>
                <c:pt idx="4401">
                  <c:v>24288.940000000002</c:v>
                </c:pt>
                <c:pt idx="4402">
                  <c:v>25068.9</c:v>
                </c:pt>
                <c:pt idx="4403">
                  <c:v>24330.27</c:v>
                </c:pt>
                <c:pt idx="4404">
                  <c:v>23956.342000000001</c:v>
                </c:pt>
                <c:pt idx="4405">
                  <c:v>27354.730000000003</c:v>
                </c:pt>
                <c:pt idx="4406">
                  <c:v>27960.75</c:v>
                </c:pt>
                <c:pt idx="4407">
                  <c:v>25062.01</c:v>
                </c:pt>
                <c:pt idx="4408">
                  <c:v>25572.35</c:v>
                </c:pt>
                <c:pt idx="4409">
                  <c:v>25821.039999999997</c:v>
                </c:pt>
                <c:pt idx="4410">
                  <c:v>24433.82</c:v>
                </c:pt>
                <c:pt idx="4411">
                  <c:v>26349.249999999996</c:v>
                </c:pt>
                <c:pt idx="4412">
                  <c:v>25465.120000000003</c:v>
                </c:pt>
                <c:pt idx="4413">
                  <c:v>25912.627499999999</c:v>
                </c:pt>
                <c:pt idx="4414">
                  <c:v>23131.620000000003</c:v>
                </c:pt>
                <c:pt idx="4415">
                  <c:v>25402.63</c:v>
                </c:pt>
                <c:pt idx="4416">
                  <c:v>22697.35</c:v>
                </c:pt>
                <c:pt idx="4417">
                  <c:v>25502.79</c:v>
                </c:pt>
                <c:pt idx="4418">
                  <c:v>24669.968000000001</c:v>
                </c:pt>
                <c:pt idx="4419">
                  <c:v>25681.96</c:v>
                </c:pt>
                <c:pt idx="4420">
                  <c:v>23363.139999999996</c:v>
                </c:pt>
                <c:pt idx="4421">
                  <c:v>23943.754000000001</c:v>
                </c:pt>
                <c:pt idx="4422">
                  <c:v>28478.2</c:v>
                </c:pt>
                <c:pt idx="4423">
                  <c:v>27110.602999999999</c:v>
                </c:pt>
                <c:pt idx="4424">
                  <c:v>26190.799999999999</c:v>
                </c:pt>
                <c:pt idx="4425">
                  <c:v>27848.835999999996</c:v>
                </c:pt>
                <c:pt idx="4426">
                  <c:v>23770.260000000002</c:v>
                </c:pt>
                <c:pt idx="4427">
                  <c:v>26668.220000000005</c:v>
                </c:pt>
                <c:pt idx="4428">
                  <c:v>26657.59</c:v>
                </c:pt>
                <c:pt idx="4429">
                  <c:v>23163.663999999997</c:v>
                </c:pt>
                <c:pt idx="4430">
                  <c:v>31639.700000000004</c:v>
                </c:pt>
                <c:pt idx="4431">
                  <c:v>45868.68</c:v>
                </c:pt>
                <c:pt idx="4432">
                  <c:v>40320.620000000003</c:v>
                </c:pt>
                <c:pt idx="4433">
                  <c:v>39872.03</c:v>
                </c:pt>
                <c:pt idx="4434">
                  <c:v>48384.710299999992</c:v>
                </c:pt>
                <c:pt idx="4435">
                  <c:v>39305.714999999997</c:v>
                </c:pt>
                <c:pt idx="4436">
                  <c:v>30410.66</c:v>
                </c:pt>
                <c:pt idx="4437">
                  <c:v>31834.142</c:v>
                </c:pt>
                <c:pt idx="4438">
                  <c:v>26592.25</c:v>
                </c:pt>
                <c:pt idx="4439">
                  <c:v>24838.5</c:v>
                </c:pt>
                <c:pt idx="4440">
                  <c:v>26052.16</c:v>
                </c:pt>
                <c:pt idx="4441">
                  <c:v>26125.152500000004</c:v>
                </c:pt>
                <c:pt idx="4442">
                  <c:v>23260.447</c:v>
                </c:pt>
                <c:pt idx="4443">
                  <c:v>25213.97</c:v>
                </c:pt>
                <c:pt idx="4444">
                  <c:v>24093.65</c:v>
                </c:pt>
                <c:pt idx="4445">
                  <c:v>24276.5</c:v>
                </c:pt>
                <c:pt idx="4446">
                  <c:v>23905.46</c:v>
                </c:pt>
                <c:pt idx="4447">
                  <c:v>24626.760000000002</c:v>
                </c:pt>
                <c:pt idx="4448">
                  <c:v>26061.41</c:v>
                </c:pt>
                <c:pt idx="4449">
                  <c:v>23561.530000000002</c:v>
                </c:pt>
                <c:pt idx="4450">
                  <c:v>25014.53</c:v>
                </c:pt>
                <c:pt idx="4451">
                  <c:v>21776.581999999999</c:v>
                </c:pt>
                <c:pt idx="4452">
                  <c:v>25437.83</c:v>
                </c:pt>
                <c:pt idx="4453">
                  <c:v>24262.329999999998</c:v>
                </c:pt>
                <c:pt idx="4454">
                  <c:v>24453.72</c:v>
                </c:pt>
                <c:pt idx="4455">
                  <c:v>23179.424999999999</c:v>
                </c:pt>
                <c:pt idx="4456">
                  <c:v>22641.519999999997</c:v>
                </c:pt>
                <c:pt idx="4457">
                  <c:v>22653</c:v>
                </c:pt>
                <c:pt idx="4458">
                  <c:v>19670.113000000001</c:v>
                </c:pt>
                <c:pt idx="4459">
                  <c:v>20740.642</c:v>
                </c:pt>
                <c:pt idx="4460">
                  <c:v>24060.68</c:v>
                </c:pt>
                <c:pt idx="4461">
                  <c:v>26160.296000000002</c:v>
                </c:pt>
                <c:pt idx="4462">
                  <c:v>25087.23</c:v>
                </c:pt>
                <c:pt idx="4463">
                  <c:v>22548.55</c:v>
                </c:pt>
                <c:pt idx="4464">
                  <c:v>22774.39</c:v>
                </c:pt>
                <c:pt idx="4465">
                  <c:v>24777.880000000005</c:v>
                </c:pt>
                <c:pt idx="4466">
                  <c:v>23191.06</c:v>
                </c:pt>
                <c:pt idx="4467">
                  <c:v>25732.36</c:v>
                </c:pt>
                <c:pt idx="4468">
                  <c:v>30989.190000000006</c:v>
                </c:pt>
                <c:pt idx="4469">
                  <c:v>41986.833000000006</c:v>
                </c:pt>
                <c:pt idx="4470">
                  <c:v>37172.274999999994</c:v>
                </c:pt>
                <c:pt idx="4471">
                  <c:v>31713.509000000002</c:v>
                </c:pt>
                <c:pt idx="4472">
                  <c:v>28993.936600000001</c:v>
                </c:pt>
                <c:pt idx="4473">
                  <c:v>27468.31</c:v>
                </c:pt>
                <c:pt idx="4474">
                  <c:v>25637.640000000003</c:v>
                </c:pt>
                <c:pt idx="4475">
                  <c:v>22507.15</c:v>
                </c:pt>
                <c:pt idx="4476">
                  <c:v>28915.16</c:v>
                </c:pt>
                <c:pt idx="4477">
                  <c:v>25393.674999999999</c:v>
                </c:pt>
                <c:pt idx="4478">
                  <c:v>29436.79</c:v>
                </c:pt>
                <c:pt idx="4479">
                  <c:v>27216.350000000002</c:v>
                </c:pt>
                <c:pt idx="4480">
                  <c:v>25408.129999999997</c:v>
                </c:pt>
                <c:pt idx="4481">
                  <c:v>24901.33</c:v>
                </c:pt>
                <c:pt idx="4482">
                  <c:v>25765.1</c:v>
                </c:pt>
                <c:pt idx="4483">
                  <c:v>24366.400000000001</c:v>
                </c:pt>
                <c:pt idx="4484">
                  <c:v>24237.279999999999</c:v>
                </c:pt>
                <c:pt idx="4485">
                  <c:v>23156.100000000002</c:v>
                </c:pt>
                <c:pt idx="4486">
                  <c:v>26182.654600000002</c:v>
                </c:pt>
                <c:pt idx="4487">
                  <c:v>24469.68</c:v>
                </c:pt>
                <c:pt idx="4488">
                  <c:v>22120.05</c:v>
                </c:pt>
                <c:pt idx="4489">
                  <c:v>24442.859999999997</c:v>
                </c:pt>
                <c:pt idx="4490">
                  <c:v>23728.41</c:v>
                </c:pt>
                <c:pt idx="4491">
                  <c:v>23005.236000000001</c:v>
                </c:pt>
                <c:pt idx="4492">
                  <c:v>23312.42</c:v>
                </c:pt>
                <c:pt idx="4493">
                  <c:v>25961.279999999999</c:v>
                </c:pt>
                <c:pt idx="4494">
                  <c:v>23741.54</c:v>
                </c:pt>
                <c:pt idx="4495">
                  <c:v>24457.755999999998</c:v>
                </c:pt>
                <c:pt idx="4496">
                  <c:v>23911.84</c:v>
                </c:pt>
                <c:pt idx="4497">
                  <c:v>21226.552</c:v>
                </c:pt>
                <c:pt idx="4498">
                  <c:v>23436.000000000004</c:v>
                </c:pt>
                <c:pt idx="4499">
                  <c:v>23391.672999999999</c:v>
                </c:pt>
                <c:pt idx="4500">
                  <c:v>24074.27</c:v>
                </c:pt>
                <c:pt idx="4501">
                  <c:v>22966.75</c:v>
                </c:pt>
                <c:pt idx="4502">
                  <c:v>24388.52</c:v>
                </c:pt>
                <c:pt idx="4503">
                  <c:v>24082.5</c:v>
                </c:pt>
                <c:pt idx="4504">
                  <c:v>23264.977999999999</c:v>
                </c:pt>
                <c:pt idx="4505">
                  <c:v>21974.783000000003</c:v>
                </c:pt>
                <c:pt idx="4506">
                  <c:v>28351.030999999999</c:v>
                </c:pt>
                <c:pt idx="4507">
                  <c:v>21614.51</c:v>
                </c:pt>
                <c:pt idx="4508">
                  <c:v>21515.317999999999</c:v>
                </c:pt>
                <c:pt idx="4509">
                  <c:v>25026.100000000002</c:v>
                </c:pt>
                <c:pt idx="4510">
                  <c:v>24909.41</c:v>
                </c:pt>
                <c:pt idx="4511">
                  <c:v>22274.161</c:v>
                </c:pt>
                <c:pt idx="4512">
                  <c:v>26113.589999999997</c:v>
                </c:pt>
                <c:pt idx="4513">
                  <c:v>32639.574099999998</c:v>
                </c:pt>
                <c:pt idx="4514">
                  <c:v>29162.929999999997</c:v>
                </c:pt>
                <c:pt idx="4515">
                  <c:v>26184.090000000004</c:v>
                </c:pt>
                <c:pt idx="4516">
                  <c:v>25302.329999999998</c:v>
                </c:pt>
                <c:pt idx="4517">
                  <c:v>23712.06</c:v>
                </c:pt>
                <c:pt idx="4518">
                  <c:v>22746.503000000001</c:v>
                </c:pt>
                <c:pt idx="4519">
                  <c:v>25817.019999999997</c:v>
                </c:pt>
                <c:pt idx="4520">
                  <c:v>30598.13</c:v>
                </c:pt>
                <c:pt idx="4521">
                  <c:v>34459.818000000007</c:v>
                </c:pt>
                <c:pt idx="4522">
                  <c:v>27247.55</c:v>
                </c:pt>
                <c:pt idx="4523">
                  <c:v>21359.574000000001</c:v>
                </c:pt>
                <c:pt idx="4524">
                  <c:v>24470.690000000002</c:v>
                </c:pt>
                <c:pt idx="4525">
                  <c:v>26385.85</c:v>
                </c:pt>
                <c:pt idx="4526">
                  <c:v>25864.219999999998</c:v>
                </c:pt>
                <c:pt idx="4527">
                  <c:v>20874.847999999998</c:v>
                </c:pt>
                <c:pt idx="4528">
                  <c:v>28195.08</c:v>
                </c:pt>
                <c:pt idx="4529">
                  <c:v>42315.334000000003</c:v>
                </c:pt>
                <c:pt idx="4530">
                  <c:v>32744.260000000002</c:v>
                </c:pt>
                <c:pt idx="4531">
                  <c:v>26255.300000000007</c:v>
                </c:pt>
                <c:pt idx="4532">
                  <c:v>23646.080000000002</c:v>
                </c:pt>
                <c:pt idx="4533">
                  <c:v>23694.51</c:v>
                </c:pt>
                <c:pt idx="4534">
                  <c:v>24669.000000000004</c:v>
                </c:pt>
                <c:pt idx="4535">
                  <c:v>23800.89</c:v>
                </c:pt>
                <c:pt idx="4536">
                  <c:v>21769.368999999999</c:v>
                </c:pt>
                <c:pt idx="4537">
                  <c:v>23732.93</c:v>
                </c:pt>
                <c:pt idx="4538">
                  <c:v>25169.08</c:v>
                </c:pt>
                <c:pt idx="4539">
                  <c:v>23816.480000000003</c:v>
                </c:pt>
                <c:pt idx="4540">
                  <c:v>23796.920000000002</c:v>
                </c:pt>
                <c:pt idx="4541">
                  <c:v>22933.339999999997</c:v>
                </c:pt>
                <c:pt idx="4542">
                  <c:v>24868.07</c:v>
                </c:pt>
                <c:pt idx="4543">
                  <c:v>25421.93</c:v>
                </c:pt>
                <c:pt idx="4544">
                  <c:v>21938.43</c:v>
                </c:pt>
                <c:pt idx="4545">
                  <c:v>21931.136999999999</c:v>
                </c:pt>
                <c:pt idx="4546">
                  <c:v>24512.670000000002</c:v>
                </c:pt>
                <c:pt idx="4547">
                  <c:v>26717.879999999997</c:v>
                </c:pt>
                <c:pt idx="4548">
                  <c:v>21201.530000000002</c:v>
                </c:pt>
                <c:pt idx="4549">
                  <c:v>20610.403999999999</c:v>
                </c:pt>
                <c:pt idx="4550">
                  <c:v>21420.080000000002</c:v>
                </c:pt>
                <c:pt idx="4551">
                  <c:v>21618.94</c:v>
                </c:pt>
                <c:pt idx="4552">
                  <c:v>23526.69</c:v>
                </c:pt>
                <c:pt idx="4553">
                  <c:v>24788.76</c:v>
                </c:pt>
                <c:pt idx="4554">
                  <c:v>23914.530000000002</c:v>
                </c:pt>
                <c:pt idx="4555">
                  <c:v>20342.748</c:v>
                </c:pt>
                <c:pt idx="4556">
                  <c:v>20826.016</c:v>
                </c:pt>
                <c:pt idx="4557">
                  <c:v>23063.019999999997</c:v>
                </c:pt>
                <c:pt idx="4558">
                  <c:v>23360.922999999999</c:v>
                </c:pt>
                <c:pt idx="4559">
                  <c:v>28768.48</c:v>
                </c:pt>
                <c:pt idx="4560">
                  <c:v>30666.36</c:v>
                </c:pt>
                <c:pt idx="4561">
                  <c:v>26207.850000000002</c:v>
                </c:pt>
                <c:pt idx="4562">
                  <c:v>22349.431</c:v>
                </c:pt>
                <c:pt idx="4563">
                  <c:v>27578.14</c:v>
                </c:pt>
                <c:pt idx="4564">
                  <c:v>40342.33</c:v>
                </c:pt>
                <c:pt idx="4565">
                  <c:v>29512.890000000003</c:v>
                </c:pt>
                <c:pt idx="4566">
                  <c:v>24504.420000000002</c:v>
                </c:pt>
                <c:pt idx="4567">
                  <c:v>23421.33</c:v>
                </c:pt>
                <c:pt idx="4568">
                  <c:v>23823.64</c:v>
                </c:pt>
                <c:pt idx="4569">
                  <c:v>34543.480000000003</c:v>
                </c:pt>
                <c:pt idx="4570">
                  <c:v>40099.78</c:v>
                </c:pt>
                <c:pt idx="4571">
                  <c:v>31661.042000000001</c:v>
                </c:pt>
                <c:pt idx="4572">
                  <c:v>25267.37</c:v>
                </c:pt>
                <c:pt idx="4573">
                  <c:v>23418.289999999997</c:v>
                </c:pt>
                <c:pt idx="4574">
                  <c:v>28622.136600000002</c:v>
                </c:pt>
                <c:pt idx="4575">
                  <c:v>28242.67</c:v>
                </c:pt>
                <c:pt idx="4576">
                  <c:v>26690.579999999994</c:v>
                </c:pt>
                <c:pt idx="4577">
                  <c:v>28077.130000000005</c:v>
                </c:pt>
                <c:pt idx="4578">
                  <c:v>31362.93</c:v>
                </c:pt>
                <c:pt idx="4579">
                  <c:v>25127.7</c:v>
                </c:pt>
                <c:pt idx="4580">
                  <c:v>24625.699999999997</c:v>
                </c:pt>
                <c:pt idx="4581">
                  <c:v>27345.419999999995</c:v>
                </c:pt>
                <c:pt idx="4582">
                  <c:v>34769.65</c:v>
                </c:pt>
                <c:pt idx="4583">
                  <c:v>29386.460000000003</c:v>
                </c:pt>
                <c:pt idx="4584">
                  <c:v>27503.35</c:v>
                </c:pt>
                <c:pt idx="4585">
                  <c:v>30336.405999999999</c:v>
                </c:pt>
                <c:pt idx="4586">
                  <c:v>38914.009000000005</c:v>
                </c:pt>
                <c:pt idx="4587">
                  <c:v>33801.385000000002</c:v>
                </c:pt>
                <c:pt idx="4588">
                  <c:v>25108.49</c:v>
                </c:pt>
                <c:pt idx="4589">
                  <c:v>22853.205000000002</c:v>
                </c:pt>
                <c:pt idx="4590">
                  <c:v>27508.2291</c:v>
                </c:pt>
                <c:pt idx="4591">
                  <c:v>23507.16</c:v>
                </c:pt>
                <c:pt idx="4592">
                  <c:v>22578.809999999998</c:v>
                </c:pt>
                <c:pt idx="4593">
                  <c:v>20826.476000000002</c:v>
                </c:pt>
                <c:pt idx="4594">
                  <c:v>22622.5</c:v>
                </c:pt>
                <c:pt idx="4595">
                  <c:v>22144.23</c:v>
                </c:pt>
                <c:pt idx="4596">
                  <c:v>22721.919999999998</c:v>
                </c:pt>
                <c:pt idx="4597">
                  <c:v>21742.69</c:v>
                </c:pt>
                <c:pt idx="4598">
                  <c:v>23420.010000000002</c:v>
                </c:pt>
                <c:pt idx="4599">
                  <c:v>21986.308000000001</c:v>
                </c:pt>
                <c:pt idx="4600">
                  <c:v>22817.47</c:v>
                </c:pt>
                <c:pt idx="4601">
                  <c:v>23508.29</c:v>
                </c:pt>
                <c:pt idx="4602">
                  <c:v>22621.66</c:v>
                </c:pt>
                <c:pt idx="4603">
                  <c:v>21473.196000000004</c:v>
                </c:pt>
                <c:pt idx="4604">
                  <c:v>26656.42</c:v>
                </c:pt>
                <c:pt idx="4605">
                  <c:v>26197.38</c:v>
                </c:pt>
                <c:pt idx="4606">
                  <c:v>23882.030000000002</c:v>
                </c:pt>
                <c:pt idx="4607">
                  <c:v>23708.489999999998</c:v>
                </c:pt>
                <c:pt idx="4608">
                  <c:v>24164.760000000002</c:v>
                </c:pt>
                <c:pt idx="4609">
                  <c:v>23852.379999999997</c:v>
                </c:pt>
                <c:pt idx="4610">
                  <c:v>21595.420000000002</c:v>
                </c:pt>
                <c:pt idx="4611">
                  <c:v>26404.47</c:v>
                </c:pt>
                <c:pt idx="4612">
                  <c:v>26043.66</c:v>
                </c:pt>
                <c:pt idx="4613">
                  <c:v>27275.152000000002</c:v>
                </c:pt>
                <c:pt idx="4614">
                  <c:v>23158.080000000002</c:v>
                </c:pt>
                <c:pt idx="4615">
                  <c:v>21613.163</c:v>
                </c:pt>
                <c:pt idx="4616">
                  <c:v>23362.440000000002</c:v>
                </c:pt>
                <c:pt idx="4617">
                  <c:v>22359.300000000003</c:v>
                </c:pt>
                <c:pt idx="4618">
                  <c:v>20644.239999999998</c:v>
                </c:pt>
                <c:pt idx="4619">
                  <c:v>20091.186000000002</c:v>
                </c:pt>
                <c:pt idx="4620">
                  <c:v>22133.59</c:v>
                </c:pt>
                <c:pt idx="4621">
                  <c:v>21944.210000000003</c:v>
                </c:pt>
                <c:pt idx="4622">
                  <c:v>20317.953000000001</c:v>
                </c:pt>
                <c:pt idx="4623">
                  <c:v>21055.252</c:v>
                </c:pt>
                <c:pt idx="4624">
                  <c:v>22827.86</c:v>
                </c:pt>
                <c:pt idx="4625">
                  <c:v>21549.59</c:v>
                </c:pt>
                <c:pt idx="4626">
                  <c:v>21730.95</c:v>
                </c:pt>
                <c:pt idx="4627">
                  <c:v>21344.23</c:v>
                </c:pt>
                <c:pt idx="4628">
                  <c:v>20016.43</c:v>
                </c:pt>
                <c:pt idx="4629">
                  <c:v>18263.149299999997</c:v>
                </c:pt>
                <c:pt idx="4630">
                  <c:v>20587.188000000002</c:v>
                </c:pt>
                <c:pt idx="4631">
                  <c:v>20267.121999999999</c:v>
                </c:pt>
                <c:pt idx="4632">
                  <c:v>21644.066999999999</c:v>
                </c:pt>
                <c:pt idx="4633">
                  <c:v>23055.260000000002</c:v>
                </c:pt>
                <c:pt idx="4634">
                  <c:v>21980.38</c:v>
                </c:pt>
                <c:pt idx="4635">
                  <c:v>22110.959999999999</c:v>
                </c:pt>
                <c:pt idx="4636">
                  <c:v>24052.1</c:v>
                </c:pt>
                <c:pt idx="4637">
                  <c:v>21516.678</c:v>
                </c:pt>
                <c:pt idx="4638">
                  <c:v>22603.15</c:v>
                </c:pt>
                <c:pt idx="4639">
                  <c:v>19966.956999999999</c:v>
                </c:pt>
                <c:pt idx="4640">
                  <c:v>20958.929999999997</c:v>
                </c:pt>
                <c:pt idx="4641">
                  <c:v>20101.849999999999</c:v>
                </c:pt>
                <c:pt idx="4642">
                  <c:v>21073.485999999997</c:v>
                </c:pt>
                <c:pt idx="4643">
                  <c:v>21224.91</c:v>
                </c:pt>
                <c:pt idx="4644">
                  <c:v>19827.495000000003</c:v>
                </c:pt>
                <c:pt idx="4645">
                  <c:v>20674.754999999997</c:v>
                </c:pt>
                <c:pt idx="4646">
                  <c:v>23177.95</c:v>
                </c:pt>
                <c:pt idx="4647">
                  <c:v>20869.989999999998</c:v>
                </c:pt>
                <c:pt idx="4648">
                  <c:v>24423.49</c:v>
                </c:pt>
                <c:pt idx="4649">
                  <c:v>23586.660000000003</c:v>
                </c:pt>
                <c:pt idx="4650">
                  <c:v>21321.13</c:v>
                </c:pt>
                <c:pt idx="4651">
                  <c:v>26917.870000000006</c:v>
                </c:pt>
                <c:pt idx="4652">
                  <c:v>31309.84</c:v>
                </c:pt>
                <c:pt idx="4653">
                  <c:v>27440.29</c:v>
                </c:pt>
                <c:pt idx="4654">
                  <c:v>24187.95</c:v>
                </c:pt>
                <c:pt idx="4655">
                  <c:v>21397.855</c:v>
                </c:pt>
                <c:pt idx="4656">
                  <c:v>22884.86</c:v>
                </c:pt>
                <c:pt idx="4657">
                  <c:v>21792.927</c:v>
                </c:pt>
                <c:pt idx="4658">
                  <c:v>25086.28</c:v>
                </c:pt>
                <c:pt idx="4659">
                  <c:v>25511.78</c:v>
                </c:pt>
                <c:pt idx="4660">
                  <c:v>21007.777999999998</c:v>
                </c:pt>
                <c:pt idx="4661">
                  <c:v>19726.106</c:v>
                </c:pt>
                <c:pt idx="4662">
                  <c:v>21860.152000000002</c:v>
                </c:pt>
                <c:pt idx="4663">
                  <c:v>26148.460000000006</c:v>
                </c:pt>
                <c:pt idx="4664">
                  <c:v>24165.600000000002</c:v>
                </c:pt>
                <c:pt idx="4665">
                  <c:v>21447.49</c:v>
                </c:pt>
                <c:pt idx="4666">
                  <c:v>20835.628000000004</c:v>
                </c:pt>
                <c:pt idx="4667">
                  <c:v>27442.57</c:v>
                </c:pt>
                <c:pt idx="4668">
                  <c:v>34412.42</c:v>
                </c:pt>
                <c:pt idx="4669">
                  <c:v>38243.362000000001</c:v>
                </c:pt>
                <c:pt idx="4670">
                  <c:v>28481.660000000003</c:v>
                </c:pt>
                <c:pt idx="4671">
                  <c:v>26853.620000000003</c:v>
                </c:pt>
                <c:pt idx="4672">
                  <c:v>21395.252</c:v>
                </c:pt>
                <c:pt idx="4673">
                  <c:v>24326.370000000003</c:v>
                </c:pt>
                <c:pt idx="4674">
                  <c:v>23856.85</c:v>
                </c:pt>
                <c:pt idx="4675">
                  <c:v>23375.52</c:v>
                </c:pt>
                <c:pt idx="4676">
                  <c:v>26622.949999999997</c:v>
                </c:pt>
                <c:pt idx="4677">
                  <c:v>39434.54</c:v>
                </c:pt>
                <c:pt idx="4678">
                  <c:v>39642.496800000001</c:v>
                </c:pt>
                <c:pt idx="4679">
                  <c:v>29173.087999999996</c:v>
                </c:pt>
                <c:pt idx="4680">
                  <c:v>24016.03</c:v>
                </c:pt>
                <c:pt idx="4681">
                  <c:v>21810.57</c:v>
                </c:pt>
                <c:pt idx="4682">
                  <c:v>27281.260000000002</c:v>
                </c:pt>
                <c:pt idx="4683">
                  <c:v>31077.059999999998</c:v>
                </c:pt>
                <c:pt idx="4684">
                  <c:v>24451.980000000003</c:v>
                </c:pt>
                <c:pt idx="4685">
                  <c:v>20983.455999999998</c:v>
                </c:pt>
                <c:pt idx="4686">
                  <c:v>23636.120000000003</c:v>
                </c:pt>
                <c:pt idx="4687">
                  <c:v>28890.360000000004</c:v>
                </c:pt>
                <c:pt idx="4688">
                  <c:v>28007.021199999999</c:v>
                </c:pt>
                <c:pt idx="4689">
                  <c:v>24440.76</c:v>
                </c:pt>
                <c:pt idx="4690">
                  <c:v>33914.97</c:v>
                </c:pt>
                <c:pt idx="4691">
                  <c:v>25987.02</c:v>
                </c:pt>
                <c:pt idx="4692">
                  <c:v>28758.129999999997</c:v>
                </c:pt>
                <c:pt idx="4693">
                  <c:v>22635.65</c:v>
                </c:pt>
                <c:pt idx="4694">
                  <c:v>21458.699999999997</c:v>
                </c:pt>
                <c:pt idx="4695">
                  <c:v>21889.9</c:v>
                </c:pt>
                <c:pt idx="4696">
                  <c:v>24752.030000000002</c:v>
                </c:pt>
                <c:pt idx="4697">
                  <c:v>21231.74</c:v>
                </c:pt>
                <c:pt idx="4698">
                  <c:v>20766.223999999998</c:v>
                </c:pt>
                <c:pt idx="4699">
                  <c:v>27126.959999999999</c:v>
                </c:pt>
                <c:pt idx="4700">
                  <c:v>28229.279999999995</c:v>
                </c:pt>
                <c:pt idx="4701">
                  <c:v>32728.720000000001</c:v>
                </c:pt>
                <c:pt idx="4702">
                  <c:v>42329.953600000001</c:v>
                </c:pt>
                <c:pt idx="4703">
                  <c:v>36391.010299999994</c:v>
                </c:pt>
                <c:pt idx="4704">
                  <c:v>29570.1</c:v>
                </c:pt>
                <c:pt idx="4705">
                  <c:v>33668.469999999994</c:v>
                </c:pt>
                <c:pt idx="4706">
                  <c:v>38173.159999999996</c:v>
                </c:pt>
                <c:pt idx="4707">
                  <c:v>34606.794000000002</c:v>
                </c:pt>
                <c:pt idx="4708">
                  <c:v>25828.39</c:v>
                </c:pt>
                <c:pt idx="4709">
                  <c:v>25581.379999999997</c:v>
                </c:pt>
                <c:pt idx="4710">
                  <c:v>45111.87</c:v>
                </c:pt>
                <c:pt idx="4711">
                  <c:v>50364.885000000002</c:v>
                </c:pt>
                <c:pt idx="4712">
                  <c:v>33792.297999999995</c:v>
                </c:pt>
                <c:pt idx="4713">
                  <c:v>24768.569890000002</c:v>
                </c:pt>
                <c:pt idx="4714">
                  <c:v>22870.84</c:v>
                </c:pt>
                <c:pt idx="4715">
                  <c:v>26675.730000000003</c:v>
                </c:pt>
                <c:pt idx="4716">
                  <c:v>24784.43</c:v>
                </c:pt>
                <c:pt idx="4717">
                  <c:v>21338.600000000002</c:v>
                </c:pt>
                <c:pt idx="4718">
                  <c:v>22519.309999999998</c:v>
                </c:pt>
                <c:pt idx="4719">
                  <c:v>27241.01</c:v>
                </c:pt>
                <c:pt idx="4720">
                  <c:v>22791.61</c:v>
                </c:pt>
                <c:pt idx="4721">
                  <c:v>20764.460000000003</c:v>
                </c:pt>
                <c:pt idx="4722">
                  <c:v>20746.622000000003</c:v>
                </c:pt>
                <c:pt idx="4723">
                  <c:v>20413.099999999999</c:v>
                </c:pt>
                <c:pt idx="4724">
                  <c:v>19267.309000000001</c:v>
                </c:pt>
                <c:pt idx="4725">
                  <c:v>21114.434999999998</c:v>
                </c:pt>
                <c:pt idx="4726">
                  <c:v>22045.96</c:v>
                </c:pt>
                <c:pt idx="4727">
                  <c:v>23045.010000000002</c:v>
                </c:pt>
                <c:pt idx="4728">
                  <c:v>22470.880000000001</c:v>
                </c:pt>
                <c:pt idx="4729">
                  <c:v>21701.31</c:v>
                </c:pt>
                <c:pt idx="4730">
                  <c:v>20281.670999999998</c:v>
                </c:pt>
                <c:pt idx="4731">
                  <c:v>25151.9</c:v>
                </c:pt>
                <c:pt idx="4732">
                  <c:v>26429.23</c:v>
                </c:pt>
                <c:pt idx="4733">
                  <c:v>23283.67</c:v>
                </c:pt>
                <c:pt idx="4734">
                  <c:v>24204.33</c:v>
                </c:pt>
                <c:pt idx="4735">
                  <c:v>23186.07</c:v>
                </c:pt>
                <c:pt idx="4736">
                  <c:v>20487.620000000003</c:v>
                </c:pt>
                <c:pt idx="4737">
                  <c:v>21583.578000000001</c:v>
                </c:pt>
                <c:pt idx="4738">
                  <c:v>21366.882000000001</c:v>
                </c:pt>
                <c:pt idx="4739">
                  <c:v>23256.730000000003</c:v>
                </c:pt>
                <c:pt idx="4740">
                  <c:v>21411.52</c:v>
                </c:pt>
                <c:pt idx="4741">
                  <c:v>20126.202000000001</c:v>
                </c:pt>
                <c:pt idx="4742">
                  <c:v>21824.57</c:v>
                </c:pt>
                <c:pt idx="4743">
                  <c:v>20576.393</c:v>
                </c:pt>
                <c:pt idx="4744">
                  <c:v>20328.912</c:v>
                </c:pt>
                <c:pt idx="4745">
                  <c:v>23028.240000000002</c:v>
                </c:pt>
                <c:pt idx="4746">
                  <c:v>19514.629999999997</c:v>
                </c:pt>
                <c:pt idx="4747">
                  <c:v>21913.660000000003</c:v>
                </c:pt>
                <c:pt idx="4748">
                  <c:v>20138.079999999998</c:v>
                </c:pt>
                <c:pt idx="4749">
                  <c:v>19519.776999999998</c:v>
                </c:pt>
                <c:pt idx="4750">
                  <c:v>22104.789999999997</c:v>
                </c:pt>
                <c:pt idx="4751">
                  <c:v>20839.550999999999</c:v>
                </c:pt>
                <c:pt idx="4752">
                  <c:v>21741.059999999998</c:v>
                </c:pt>
                <c:pt idx="4753">
                  <c:v>23060.071999999996</c:v>
                </c:pt>
                <c:pt idx="4754">
                  <c:v>20040.611000000001</c:v>
                </c:pt>
                <c:pt idx="4755">
                  <c:v>20818.577999999998</c:v>
                </c:pt>
                <c:pt idx="4756">
                  <c:v>19093.935999999998</c:v>
                </c:pt>
                <c:pt idx="4757">
                  <c:v>20746.004999999997</c:v>
                </c:pt>
                <c:pt idx="4758">
                  <c:v>30094.067899999998</c:v>
                </c:pt>
                <c:pt idx="4759">
                  <c:v>33320.201799999995</c:v>
                </c:pt>
                <c:pt idx="4760">
                  <c:v>25600.339999999997</c:v>
                </c:pt>
                <c:pt idx="4761">
                  <c:v>25479.025300000001</c:v>
                </c:pt>
                <c:pt idx="4762">
                  <c:v>22642.58</c:v>
                </c:pt>
                <c:pt idx="4763">
                  <c:v>26464.23</c:v>
                </c:pt>
                <c:pt idx="4764">
                  <c:v>24185.040000000001</c:v>
                </c:pt>
                <c:pt idx="4765">
                  <c:v>24322.32</c:v>
                </c:pt>
                <c:pt idx="4766">
                  <c:v>20160.844000000001</c:v>
                </c:pt>
                <c:pt idx="4767">
                  <c:v>20792.452999999998</c:v>
                </c:pt>
                <c:pt idx="4768">
                  <c:v>21288.429999999997</c:v>
                </c:pt>
                <c:pt idx="4769">
                  <c:v>22010.68</c:v>
                </c:pt>
                <c:pt idx="4770">
                  <c:v>19467.38</c:v>
                </c:pt>
                <c:pt idx="4771">
                  <c:v>20068.407999999996</c:v>
                </c:pt>
                <c:pt idx="4772">
                  <c:v>20545.400000000001</c:v>
                </c:pt>
                <c:pt idx="4773">
                  <c:v>22809.57</c:v>
                </c:pt>
                <c:pt idx="4774">
                  <c:v>21299.14</c:v>
                </c:pt>
                <c:pt idx="4775">
                  <c:v>22439.62</c:v>
                </c:pt>
                <c:pt idx="4776">
                  <c:v>24593.690000000002</c:v>
                </c:pt>
                <c:pt idx="4777">
                  <c:v>26026.720000000001</c:v>
                </c:pt>
                <c:pt idx="4778">
                  <c:v>22134.190000000002</c:v>
                </c:pt>
                <c:pt idx="4779">
                  <c:v>19179.313999999998</c:v>
                </c:pt>
                <c:pt idx="4780">
                  <c:v>21762.194</c:v>
                </c:pt>
                <c:pt idx="4781">
                  <c:v>23767.040000000001</c:v>
                </c:pt>
                <c:pt idx="4782">
                  <c:v>23271.87</c:v>
                </c:pt>
                <c:pt idx="4783">
                  <c:v>21038.489999999998</c:v>
                </c:pt>
                <c:pt idx="4784">
                  <c:v>18259.598999999998</c:v>
                </c:pt>
                <c:pt idx="4785">
                  <c:v>20923.200000000004</c:v>
                </c:pt>
                <c:pt idx="4786">
                  <c:v>19739.096000000001</c:v>
                </c:pt>
                <c:pt idx="4787">
                  <c:v>21069.879999999997</c:v>
                </c:pt>
                <c:pt idx="4788">
                  <c:v>23726.83</c:v>
                </c:pt>
                <c:pt idx="4789">
                  <c:v>21165.486999999997</c:v>
                </c:pt>
                <c:pt idx="4790">
                  <c:v>21050.098000000002</c:v>
                </c:pt>
                <c:pt idx="4791">
                  <c:v>23208.249000000003</c:v>
                </c:pt>
                <c:pt idx="4792">
                  <c:v>17615.888000000003</c:v>
                </c:pt>
                <c:pt idx="4793">
                  <c:v>19694.499</c:v>
                </c:pt>
                <c:pt idx="4794">
                  <c:v>24088.28</c:v>
                </c:pt>
                <c:pt idx="4795">
                  <c:v>21534.595000000001</c:v>
                </c:pt>
                <c:pt idx="4796">
                  <c:v>22831.612999999998</c:v>
                </c:pt>
                <c:pt idx="4797">
                  <c:v>25437.67</c:v>
                </c:pt>
                <c:pt idx="4798">
                  <c:v>24297.439999999999</c:v>
                </c:pt>
                <c:pt idx="4799">
                  <c:v>22955</c:v>
                </c:pt>
                <c:pt idx="4800">
                  <c:v>23841.439999999999</c:v>
                </c:pt>
                <c:pt idx="4801">
                  <c:v>22275.851999999999</c:v>
                </c:pt>
                <c:pt idx="4802">
                  <c:v>24600.251099999994</c:v>
                </c:pt>
                <c:pt idx="4803">
                  <c:v>23226.570000000003</c:v>
                </c:pt>
                <c:pt idx="4804">
                  <c:v>23628.03</c:v>
                </c:pt>
                <c:pt idx="4805">
                  <c:v>22587.760000000002</c:v>
                </c:pt>
                <c:pt idx="4806">
                  <c:v>20279.388999999999</c:v>
                </c:pt>
                <c:pt idx="4807">
                  <c:v>21516.594000000001</c:v>
                </c:pt>
                <c:pt idx="4808">
                  <c:v>23809.620000000003</c:v>
                </c:pt>
                <c:pt idx="4809">
                  <c:v>25074.271999999997</c:v>
                </c:pt>
                <c:pt idx="4810">
                  <c:v>23982.213000000003</c:v>
                </c:pt>
                <c:pt idx="4811">
                  <c:v>27025.579999999998</c:v>
                </c:pt>
                <c:pt idx="4812">
                  <c:v>25297.629999999997</c:v>
                </c:pt>
                <c:pt idx="4813">
                  <c:v>21870.051999999996</c:v>
                </c:pt>
                <c:pt idx="4814">
                  <c:v>22253.5</c:v>
                </c:pt>
                <c:pt idx="4815">
                  <c:v>22487.089</c:v>
                </c:pt>
                <c:pt idx="4816">
                  <c:v>26886.840000000004</c:v>
                </c:pt>
                <c:pt idx="4817">
                  <c:v>22115.73</c:v>
                </c:pt>
                <c:pt idx="4818">
                  <c:v>20054.343000000001</c:v>
                </c:pt>
                <c:pt idx="4819">
                  <c:v>28224.410000000003</c:v>
                </c:pt>
                <c:pt idx="4820">
                  <c:v>25558.959999999999</c:v>
                </c:pt>
                <c:pt idx="4821">
                  <c:v>21777.84</c:v>
                </c:pt>
                <c:pt idx="4822">
                  <c:v>22352.892</c:v>
                </c:pt>
                <c:pt idx="4823">
                  <c:v>31457.569999999996</c:v>
                </c:pt>
                <c:pt idx="4824">
                  <c:v>34323.17</c:v>
                </c:pt>
                <c:pt idx="4825">
                  <c:v>24818.11</c:v>
                </c:pt>
                <c:pt idx="4826">
                  <c:v>21058.213</c:v>
                </c:pt>
                <c:pt idx="4827">
                  <c:v>21442.850999999999</c:v>
                </c:pt>
                <c:pt idx="4828">
                  <c:v>25119.420000000002</c:v>
                </c:pt>
                <c:pt idx="4829">
                  <c:v>21754.620000000003</c:v>
                </c:pt>
                <c:pt idx="4830">
                  <c:v>22683.75</c:v>
                </c:pt>
                <c:pt idx="4831">
                  <c:v>19756.644</c:v>
                </c:pt>
                <c:pt idx="4832">
                  <c:v>18754.042000000001</c:v>
                </c:pt>
                <c:pt idx="4833">
                  <c:v>29962.287000000004</c:v>
                </c:pt>
                <c:pt idx="4834">
                  <c:v>27427.94</c:v>
                </c:pt>
                <c:pt idx="4835">
                  <c:v>19322.947000000004</c:v>
                </c:pt>
                <c:pt idx="4836">
                  <c:v>20884.78</c:v>
                </c:pt>
                <c:pt idx="4837">
                  <c:v>19202.736000000001</c:v>
                </c:pt>
                <c:pt idx="4838">
                  <c:v>21038.017</c:v>
                </c:pt>
                <c:pt idx="4839">
                  <c:v>22264.42</c:v>
                </c:pt>
                <c:pt idx="4840">
                  <c:v>20428.59</c:v>
                </c:pt>
                <c:pt idx="4841">
                  <c:v>18672.963</c:v>
                </c:pt>
                <c:pt idx="4842">
                  <c:v>19075.47</c:v>
                </c:pt>
                <c:pt idx="4843">
                  <c:v>21045.71</c:v>
                </c:pt>
                <c:pt idx="4844">
                  <c:v>22029.59</c:v>
                </c:pt>
                <c:pt idx="4845">
                  <c:v>22544.190000000002</c:v>
                </c:pt>
                <c:pt idx="4846">
                  <c:v>22599.77</c:v>
                </c:pt>
                <c:pt idx="4847">
                  <c:v>27991.582599999998</c:v>
                </c:pt>
                <c:pt idx="4848">
                  <c:v>27221.179999999997</c:v>
                </c:pt>
                <c:pt idx="4849">
                  <c:v>24569.65</c:v>
                </c:pt>
                <c:pt idx="4850">
                  <c:v>20549.23</c:v>
                </c:pt>
                <c:pt idx="4851">
                  <c:v>22847.417000000001</c:v>
                </c:pt>
                <c:pt idx="4852">
                  <c:v>37811.864000000001</c:v>
                </c:pt>
                <c:pt idx="4853">
                  <c:v>28296.5533</c:v>
                </c:pt>
                <c:pt idx="4854">
                  <c:v>22987.57</c:v>
                </c:pt>
                <c:pt idx="4855">
                  <c:v>23898.344999999998</c:v>
                </c:pt>
                <c:pt idx="4856">
                  <c:v>36216.299999999996</c:v>
                </c:pt>
                <c:pt idx="4857">
                  <c:v>29255.559999999998</c:v>
                </c:pt>
                <c:pt idx="4858">
                  <c:v>27104.678800000002</c:v>
                </c:pt>
                <c:pt idx="4859">
                  <c:v>24490.92</c:v>
                </c:pt>
                <c:pt idx="4860">
                  <c:v>26554.739999999998</c:v>
                </c:pt>
                <c:pt idx="4861">
                  <c:v>27200.510000000002</c:v>
                </c:pt>
                <c:pt idx="4862">
                  <c:v>24979.010000000002</c:v>
                </c:pt>
                <c:pt idx="4863">
                  <c:v>27054.1</c:v>
                </c:pt>
                <c:pt idx="4864">
                  <c:v>29508.799999999999</c:v>
                </c:pt>
                <c:pt idx="4865">
                  <c:v>24047.68</c:v>
                </c:pt>
                <c:pt idx="4866">
                  <c:v>20777.78</c:v>
                </c:pt>
                <c:pt idx="4867">
                  <c:v>22141.45</c:v>
                </c:pt>
                <c:pt idx="4868">
                  <c:v>21386.748</c:v>
                </c:pt>
                <c:pt idx="4869">
                  <c:v>19304.058999999997</c:v>
                </c:pt>
                <c:pt idx="4870">
                  <c:v>22167.845000000001</c:v>
                </c:pt>
                <c:pt idx="4871">
                  <c:v>22396.870000000003</c:v>
                </c:pt>
                <c:pt idx="4872">
                  <c:v>23515.489999999998</c:v>
                </c:pt>
                <c:pt idx="4873">
                  <c:v>21085.064999999999</c:v>
                </c:pt>
                <c:pt idx="4874">
                  <c:v>19780.065999999999</c:v>
                </c:pt>
                <c:pt idx="4875">
                  <c:v>20749.643999999997</c:v>
                </c:pt>
                <c:pt idx="4876">
                  <c:v>23030.79</c:v>
                </c:pt>
                <c:pt idx="4877">
                  <c:v>21218.079999999998</c:v>
                </c:pt>
                <c:pt idx="4878">
                  <c:v>21559.3</c:v>
                </c:pt>
                <c:pt idx="4879">
                  <c:v>20249.63</c:v>
                </c:pt>
                <c:pt idx="4880">
                  <c:v>19183.955000000002</c:v>
                </c:pt>
                <c:pt idx="4881">
                  <c:v>20510.019</c:v>
                </c:pt>
                <c:pt idx="4882">
                  <c:v>20873.809999999998</c:v>
                </c:pt>
                <c:pt idx="4883">
                  <c:v>19201.175999999999</c:v>
                </c:pt>
                <c:pt idx="4884">
                  <c:v>21308.468999999997</c:v>
                </c:pt>
                <c:pt idx="4885">
                  <c:v>22894.980000000003</c:v>
                </c:pt>
                <c:pt idx="4886">
                  <c:v>21652.940000000002</c:v>
                </c:pt>
                <c:pt idx="4887">
                  <c:v>20905.710000000003</c:v>
                </c:pt>
                <c:pt idx="4888">
                  <c:v>20640.25</c:v>
                </c:pt>
                <c:pt idx="4889">
                  <c:v>18996.901000000002</c:v>
                </c:pt>
                <c:pt idx="4890">
                  <c:v>20286.760000000002</c:v>
                </c:pt>
                <c:pt idx="4891">
                  <c:v>22891.85</c:v>
                </c:pt>
                <c:pt idx="4892">
                  <c:v>21962.767</c:v>
                </c:pt>
                <c:pt idx="4893">
                  <c:v>20242.405999999999</c:v>
                </c:pt>
                <c:pt idx="4894">
                  <c:v>20281.620000000003</c:v>
                </c:pt>
                <c:pt idx="4895">
                  <c:v>21618.12</c:v>
                </c:pt>
                <c:pt idx="4896">
                  <c:v>20665.219999999998</c:v>
                </c:pt>
                <c:pt idx="4897">
                  <c:v>19432.762999999999</c:v>
                </c:pt>
                <c:pt idx="4898">
                  <c:v>24066.77</c:v>
                </c:pt>
                <c:pt idx="4899">
                  <c:v>32031.34</c:v>
                </c:pt>
                <c:pt idx="4900">
                  <c:v>26787.399999999998</c:v>
                </c:pt>
                <c:pt idx="4901">
                  <c:v>23728.46</c:v>
                </c:pt>
                <c:pt idx="4902">
                  <c:v>19870.216</c:v>
                </c:pt>
                <c:pt idx="4903">
                  <c:v>21267.950099999998</c:v>
                </c:pt>
                <c:pt idx="4904">
                  <c:v>17907.624</c:v>
                </c:pt>
                <c:pt idx="4905">
                  <c:v>21164.940000000002</c:v>
                </c:pt>
                <c:pt idx="4906">
                  <c:v>17364.578099999999</c:v>
                </c:pt>
                <c:pt idx="4907">
                  <c:v>17278.491000000002</c:v>
                </c:pt>
                <c:pt idx="4908">
                  <c:v>17826.385999999999</c:v>
                </c:pt>
                <c:pt idx="4909">
                  <c:v>19755.535</c:v>
                </c:pt>
                <c:pt idx="4910">
                  <c:v>20596.509999999998</c:v>
                </c:pt>
                <c:pt idx="4911">
                  <c:v>19944.557999999997</c:v>
                </c:pt>
                <c:pt idx="4912">
                  <c:v>19035.153999999999</c:v>
                </c:pt>
                <c:pt idx="4913">
                  <c:v>19543.75</c:v>
                </c:pt>
                <c:pt idx="4914">
                  <c:v>20957.38</c:v>
                </c:pt>
                <c:pt idx="4915">
                  <c:v>18798.564000000002</c:v>
                </c:pt>
                <c:pt idx="4916">
                  <c:v>23096.470000000005</c:v>
                </c:pt>
                <c:pt idx="4917">
                  <c:v>20264.400000000001</c:v>
                </c:pt>
                <c:pt idx="4918">
                  <c:v>18926.958999999999</c:v>
                </c:pt>
                <c:pt idx="4919">
                  <c:v>20505.34</c:v>
                </c:pt>
                <c:pt idx="4920">
                  <c:v>19199.342000000001</c:v>
                </c:pt>
                <c:pt idx="4921">
                  <c:v>17367.254000000001</c:v>
                </c:pt>
                <c:pt idx="4922">
                  <c:v>18237.071</c:v>
                </c:pt>
                <c:pt idx="4923">
                  <c:v>21203.920000000002</c:v>
                </c:pt>
                <c:pt idx="4924">
                  <c:v>20303.249</c:v>
                </c:pt>
                <c:pt idx="4925">
                  <c:v>23840.840000000004</c:v>
                </c:pt>
                <c:pt idx="4926">
                  <c:v>25147.94</c:v>
                </c:pt>
                <c:pt idx="4927">
                  <c:v>21739.77</c:v>
                </c:pt>
                <c:pt idx="4928">
                  <c:v>20130.249999999996</c:v>
                </c:pt>
                <c:pt idx="4929">
                  <c:v>17090.953999999998</c:v>
                </c:pt>
                <c:pt idx="4930">
                  <c:v>20323.97</c:v>
                </c:pt>
                <c:pt idx="4931">
                  <c:v>19900.309999999998</c:v>
                </c:pt>
                <c:pt idx="4932">
                  <c:v>19287.032999999996</c:v>
                </c:pt>
                <c:pt idx="4933">
                  <c:v>17319.455000000002</c:v>
                </c:pt>
                <c:pt idx="4934">
                  <c:v>20528.07</c:v>
                </c:pt>
                <c:pt idx="4935">
                  <c:v>23692.879999999997</c:v>
                </c:pt>
                <c:pt idx="4936">
                  <c:v>21837.75</c:v>
                </c:pt>
                <c:pt idx="4937">
                  <c:v>22788.770000000004</c:v>
                </c:pt>
                <c:pt idx="4938">
                  <c:v>18366.104000000003</c:v>
                </c:pt>
                <c:pt idx="4939">
                  <c:v>17069.722000000002</c:v>
                </c:pt>
                <c:pt idx="4940">
                  <c:v>18222.339</c:v>
                </c:pt>
                <c:pt idx="4941">
                  <c:v>24787.29</c:v>
                </c:pt>
                <c:pt idx="4942">
                  <c:v>25306.768400000001</c:v>
                </c:pt>
                <c:pt idx="4943">
                  <c:v>21119.006000000001</c:v>
                </c:pt>
                <c:pt idx="4944">
                  <c:v>22193.81</c:v>
                </c:pt>
                <c:pt idx="4945">
                  <c:v>24321.794199999997</c:v>
                </c:pt>
                <c:pt idx="4946">
                  <c:v>19968.48</c:v>
                </c:pt>
                <c:pt idx="4947">
                  <c:v>17770.903999999999</c:v>
                </c:pt>
                <c:pt idx="4948">
                  <c:v>17088.078000000001</c:v>
                </c:pt>
                <c:pt idx="4949">
                  <c:v>21479.1</c:v>
                </c:pt>
                <c:pt idx="4950">
                  <c:v>20899.809000000001</c:v>
                </c:pt>
                <c:pt idx="4951">
                  <c:v>19425.14</c:v>
                </c:pt>
                <c:pt idx="4952">
                  <c:v>21409.809999999998</c:v>
                </c:pt>
                <c:pt idx="4953">
                  <c:v>18393.826000000001</c:v>
                </c:pt>
                <c:pt idx="4954">
                  <c:v>20158.561000000002</c:v>
                </c:pt>
                <c:pt idx="4955">
                  <c:v>22776.3</c:v>
                </c:pt>
                <c:pt idx="4956">
                  <c:v>18552.035999999996</c:v>
                </c:pt>
                <c:pt idx="4957">
                  <c:v>21178.910000000003</c:v>
                </c:pt>
                <c:pt idx="4958">
                  <c:v>18978.669999999998</c:v>
                </c:pt>
                <c:pt idx="4959">
                  <c:v>20063.740000000002</c:v>
                </c:pt>
                <c:pt idx="4960">
                  <c:v>21237.03</c:v>
                </c:pt>
                <c:pt idx="4961">
                  <c:v>21094.646000000001</c:v>
                </c:pt>
                <c:pt idx="4962">
                  <c:v>24079.859999999997</c:v>
                </c:pt>
                <c:pt idx="4963">
                  <c:v>26091.040000000001</c:v>
                </c:pt>
                <c:pt idx="4964">
                  <c:v>27363.879999999997</c:v>
                </c:pt>
                <c:pt idx="4965">
                  <c:v>27470.59</c:v>
                </c:pt>
                <c:pt idx="4966">
                  <c:v>25300.560000000001</c:v>
                </c:pt>
                <c:pt idx="4967">
                  <c:v>25809.189999999995</c:v>
                </c:pt>
                <c:pt idx="4968">
                  <c:v>26612.489999999998</c:v>
                </c:pt>
                <c:pt idx="4969">
                  <c:v>23038.219999999998</c:v>
                </c:pt>
                <c:pt idx="4970">
                  <c:v>21655.96</c:v>
                </c:pt>
                <c:pt idx="4971">
                  <c:v>20858.82</c:v>
                </c:pt>
                <c:pt idx="4972">
                  <c:v>20819.239999999998</c:v>
                </c:pt>
                <c:pt idx="4973">
                  <c:v>20739.189999999999</c:v>
                </c:pt>
                <c:pt idx="4974">
                  <c:v>20062.940000000002</c:v>
                </c:pt>
                <c:pt idx="4975">
                  <c:v>19039.849999999999</c:v>
                </c:pt>
                <c:pt idx="4976">
                  <c:v>19722.79</c:v>
                </c:pt>
                <c:pt idx="4977">
                  <c:v>23944.7</c:v>
                </c:pt>
                <c:pt idx="4978">
                  <c:v>24202.649999999998</c:v>
                </c:pt>
                <c:pt idx="4979">
                  <c:v>20992.809999999998</c:v>
                </c:pt>
                <c:pt idx="4980">
                  <c:v>20624.304</c:v>
                </c:pt>
                <c:pt idx="4981">
                  <c:v>18723.030999999999</c:v>
                </c:pt>
                <c:pt idx="4982">
                  <c:v>21074.79</c:v>
                </c:pt>
                <c:pt idx="4983">
                  <c:v>17557.107000000004</c:v>
                </c:pt>
                <c:pt idx="4984">
                  <c:v>13476.312</c:v>
                </c:pt>
                <c:pt idx="4985">
                  <c:v>18947.050000000003</c:v>
                </c:pt>
                <c:pt idx="4986">
                  <c:v>19357.496000000003</c:v>
                </c:pt>
                <c:pt idx="4987">
                  <c:v>17716.609</c:v>
                </c:pt>
                <c:pt idx="4988">
                  <c:v>21700.22</c:v>
                </c:pt>
                <c:pt idx="4989">
                  <c:v>18483.838</c:v>
                </c:pt>
                <c:pt idx="4990">
                  <c:v>21906.280000000002</c:v>
                </c:pt>
                <c:pt idx="4991">
                  <c:v>18182.337</c:v>
                </c:pt>
                <c:pt idx="4992">
                  <c:v>20034.748</c:v>
                </c:pt>
                <c:pt idx="4993">
                  <c:v>21443.841</c:v>
                </c:pt>
                <c:pt idx="4994">
                  <c:v>19722.481999999996</c:v>
                </c:pt>
                <c:pt idx="4995">
                  <c:v>21244.689999999995</c:v>
                </c:pt>
                <c:pt idx="4996">
                  <c:v>18380.891999999996</c:v>
                </c:pt>
                <c:pt idx="4997">
                  <c:v>18698.009000000002</c:v>
                </c:pt>
                <c:pt idx="4998">
                  <c:v>18653.226999999999</c:v>
                </c:pt>
                <c:pt idx="4999">
                  <c:v>17375.792000000001</c:v>
                </c:pt>
                <c:pt idx="5000">
                  <c:v>22064.489999999998</c:v>
                </c:pt>
                <c:pt idx="5001">
                  <c:v>21699.229000000003</c:v>
                </c:pt>
                <c:pt idx="5002">
                  <c:v>20800.050000000003</c:v>
                </c:pt>
                <c:pt idx="5003">
                  <c:v>22125.381000000001</c:v>
                </c:pt>
                <c:pt idx="5004">
                  <c:v>37341.209999999992</c:v>
                </c:pt>
                <c:pt idx="5005">
                  <c:v>28169.871000000003</c:v>
                </c:pt>
                <c:pt idx="5006">
                  <c:v>19090.830999999998</c:v>
                </c:pt>
                <c:pt idx="5007">
                  <c:v>21861.785</c:v>
                </c:pt>
                <c:pt idx="5008">
                  <c:v>25559.19</c:v>
                </c:pt>
                <c:pt idx="5009">
                  <c:v>25533.390000000003</c:v>
                </c:pt>
                <c:pt idx="5010">
                  <c:v>25197.08</c:v>
                </c:pt>
                <c:pt idx="5011">
                  <c:v>20939.55</c:v>
                </c:pt>
                <c:pt idx="5012">
                  <c:v>18775.580000000002</c:v>
                </c:pt>
                <c:pt idx="5013">
                  <c:v>21185.675999999996</c:v>
                </c:pt>
                <c:pt idx="5014">
                  <c:v>20598.09</c:v>
                </c:pt>
                <c:pt idx="5015">
                  <c:v>19305.925999999999</c:v>
                </c:pt>
                <c:pt idx="5016">
                  <c:v>23633.510000000002</c:v>
                </c:pt>
                <c:pt idx="5017">
                  <c:v>22453.479999999996</c:v>
                </c:pt>
                <c:pt idx="5018">
                  <c:v>19738.537</c:v>
                </c:pt>
                <c:pt idx="5019">
                  <c:v>19131.45</c:v>
                </c:pt>
                <c:pt idx="5020">
                  <c:v>16874.36</c:v>
                </c:pt>
                <c:pt idx="5021">
                  <c:v>20748.91</c:v>
                </c:pt>
                <c:pt idx="5022">
                  <c:v>22480.260000000002</c:v>
                </c:pt>
                <c:pt idx="5023">
                  <c:v>20580.321000000004</c:v>
                </c:pt>
                <c:pt idx="5024">
                  <c:v>18140.672999999999</c:v>
                </c:pt>
                <c:pt idx="5025">
                  <c:v>20581.5</c:v>
                </c:pt>
                <c:pt idx="5026">
                  <c:v>19972.580000000002</c:v>
                </c:pt>
                <c:pt idx="5027">
                  <c:v>21286.01</c:v>
                </c:pt>
                <c:pt idx="5028">
                  <c:v>17276.661</c:v>
                </c:pt>
                <c:pt idx="5029">
                  <c:v>18498.523999999998</c:v>
                </c:pt>
                <c:pt idx="5030">
                  <c:v>18275.454000000002</c:v>
                </c:pt>
                <c:pt idx="5031">
                  <c:v>19322.870000000003</c:v>
                </c:pt>
                <c:pt idx="5032">
                  <c:v>15703.985999999999</c:v>
                </c:pt>
                <c:pt idx="5033">
                  <c:v>18781.932000000001</c:v>
                </c:pt>
                <c:pt idx="5034">
                  <c:v>19095.979999999996</c:v>
                </c:pt>
                <c:pt idx="5035">
                  <c:v>18153.127</c:v>
                </c:pt>
                <c:pt idx="5036">
                  <c:v>20043.280000000002</c:v>
                </c:pt>
                <c:pt idx="5037">
                  <c:v>17635.028999999999</c:v>
                </c:pt>
                <c:pt idx="5038">
                  <c:v>17797.484</c:v>
                </c:pt>
                <c:pt idx="5039">
                  <c:v>16329.755000000001</c:v>
                </c:pt>
                <c:pt idx="5040">
                  <c:v>15121.641000000003</c:v>
                </c:pt>
                <c:pt idx="5041">
                  <c:v>19158.400000000001</c:v>
                </c:pt>
                <c:pt idx="5042">
                  <c:v>14950.8112</c:v>
                </c:pt>
                <c:pt idx="5043">
                  <c:v>19778.098999999998</c:v>
                </c:pt>
                <c:pt idx="5044">
                  <c:v>18856.895000000004</c:v>
                </c:pt>
                <c:pt idx="5045">
                  <c:v>22629.129999999997</c:v>
                </c:pt>
                <c:pt idx="5046">
                  <c:v>30500.04</c:v>
                </c:pt>
                <c:pt idx="5047">
                  <c:v>33570.837</c:v>
                </c:pt>
                <c:pt idx="5048">
                  <c:v>25063.609999999997</c:v>
                </c:pt>
                <c:pt idx="5049">
                  <c:v>19770.419999999998</c:v>
                </c:pt>
                <c:pt idx="5050">
                  <c:v>17167.487000000001</c:v>
                </c:pt>
                <c:pt idx="5051">
                  <c:v>17674.396000000001</c:v>
                </c:pt>
                <c:pt idx="5052">
                  <c:v>20899.460999999999</c:v>
                </c:pt>
                <c:pt idx="5053">
                  <c:v>22377.48</c:v>
                </c:pt>
                <c:pt idx="5054">
                  <c:v>18911.708000000002</c:v>
                </c:pt>
                <c:pt idx="5055">
                  <c:v>18717.111000000001</c:v>
                </c:pt>
                <c:pt idx="5056">
                  <c:v>18838.910000000003</c:v>
                </c:pt>
                <c:pt idx="5057">
                  <c:v>16718.895</c:v>
                </c:pt>
                <c:pt idx="5058">
                  <c:v>19923.55</c:v>
                </c:pt>
                <c:pt idx="5059">
                  <c:v>19115.232</c:v>
                </c:pt>
                <c:pt idx="5060">
                  <c:v>19371.663</c:v>
                </c:pt>
                <c:pt idx="5061">
                  <c:v>18676.427</c:v>
                </c:pt>
                <c:pt idx="5062">
                  <c:v>19431.277999999998</c:v>
                </c:pt>
                <c:pt idx="5063">
                  <c:v>21051.319999999996</c:v>
                </c:pt>
                <c:pt idx="5064">
                  <c:v>26872.260000000002</c:v>
                </c:pt>
                <c:pt idx="5065">
                  <c:v>24975.200000000001</c:v>
                </c:pt>
                <c:pt idx="5066">
                  <c:v>19217.86</c:v>
                </c:pt>
                <c:pt idx="5067">
                  <c:v>18683.108999999997</c:v>
                </c:pt>
                <c:pt idx="5068">
                  <c:v>18709.79</c:v>
                </c:pt>
                <c:pt idx="5069">
                  <c:v>15553.067000000001</c:v>
                </c:pt>
                <c:pt idx="5070">
                  <c:v>16364.321000000004</c:v>
                </c:pt>
                <c:pt idx="5071">
                  <c:v>15224.618999999999</c:v>
                </c:pt>
                <c:pt idx="5072">
                  <c:v>18237.882000000001</c:v>
                </c:pt>
                <c:pt idx="5073">
                  <c:v>16786.23</c:v>
                </c:pt>
                <c:pt idx="5074">
                  <c:v>17476.054999999997</c:v>
                </c:pt>
                <c:pt idx="5075">
                  <c:v>16400.386999999999</c:v>
                </c:pt>
                <c:pt idx="5076">
                  <c:v>17194.964</c:v>
                </c:pt>
                <c:pt idx="5077">
                  <c:v>18625.702000000001</c:v>
                </c:pt>
                <c:pt idx="5078">
                  <c:v>19886.28</c:v>
                </c:pt>
                <c:pt idx="5079">
                  <c:v>19282.484</c:v>
                </c:pt>
                <c:pt idx="5080">
                  <c:v>17257.222999999998</c:v>
                </c:pt>
                <c:pt idx="5081">
                  <c:v>18773.523000000001</c:v>
                </c:pt>
                <c:pt idx="5082">
                  <c:v>18872.929</c:v>
                </c:pt>
                <c:pt idx="5083">
                  <c:v>19502.392999999996</c:v>
                </c:pt>
                <c:pt idx="5084">
                  <c:v>23462.3</c:v>
                </c:pt>
                <c:pt idx="5085">
                  <c:v>22737.539999999994</c:v>
                </c:pt>
                <c:pt idx="5086">
                  <c:v>22300.62</c:v>
                </c:pt>
                <c:pt idx="5087">
                  <c:v>22181.170000000002</c:v>
                </c:pt>
                <c:pt idx="5088">
                  <c:v>20067.683000000001</c:v>
                </c:pt>
                <c:pt idx="5089">
                  <c:v>18709.419000000002</c:v>
                </c:pt>
                <c:pt idx="5090">
                  <c:v>24799.781999999999</c:v>
                </c:pt>
                <c:pt idx="5091">
                  <c:v>24757.956999999999</c:v>
                </c:pt>
                <c:pt idx="5092">
                  <c:v>21328.481</c:v>
                </c:pt>
                <c:pt idx="5093">
                  <c:v>23478.39</c:v>
                </c:pt>
                <c:pt idx="5094">
                  <c:v>17837.006000000001</c:v>
                </c:pt>
                <c:pt idx="5095">
                  <c:v>18161.946</c:v>
                </c:pt>
                <c:pt idx="5096">
                  <c:v>18131.333000000002</c:v>
                </c:pt>
                <c:pt idx="5097">
                  <c:v>17572.528999999999</c:v>
                </c:pt>
                <c:pt idx="5098">
                  <c:v>20525.36</c:v>
                </c:pt>
                <c:pt idx="5099">
                  <c:v>22472.41</c:v>
                </c:pt>
                <c:pt idx="5100">
                  <c:v>17575.54</c:v>
                </c:pt>
                <c:pt idx="5101">
                  <c:v>17336.733000000004</c:v>
                </c:pt>
                <c:pt idx="5102">
                  <c:v>17832.727999999999</c:v>
                </c:pt>
                <c:pt idx="5103">
                  <c:v>17516.776000000002</c:v>
                </c:pt>
                <c:pt idx="5104">
                  <c:v>18586.852999999999</c:v>
                </c:pt>
                <c:pt idx="5105">
                  <c:v>16997.771000000001</c:v>
                </c:pt>
                <c:pt idx="5106">
                  <c:v>16904.700999999997</c:v>
                </c:pt>
                <c:pt idx="5107">
                  <c:v>17281.592000000001</c:v>
                </c:pt>
                <c:pt idx="5108">
                  <c:v>22579.800000000003</c:v>
                </c:pt>
                <c:pt idx="5109">
                  <c:v>19053.842000000001</c:v>
                </c:pt>
                <c:pt idx="5110">
                  <c:v>17041.653999999999</c:v>
                </c:pt>
                <c:pt idx="5111">
                  <c:v>17821.760999999999</c:v>
                </c:pt>
                <c:pt idx="5112">
                  <c:v>16708.943000000003</c:v>
                </c:pt>
                <c:pt idx="5113">
                  <c:v>18413.699000000001</c:v>
                </c:pt>
                <c:pt idx="5114">
                  <c:v>21300.910000000003</c:v>
                </c:pt>
                <c:pt idx="5115">
                  <c:v>19699.710000000003</c:v>
                </c:pt>
                <c:pt idx="5116">
                  <c:v>20600.404000000002</c:v>
                </c:pt>
                <c:pt idx="5117">
                  <c:v>24805.309999999998</c:v>
                </c:pt>
                <c:pt idx="5118">
                  <c:v>22217.19</c:v>
                </c:pt>
                <c:pt idx="5119">
                  <c:v>16207.100999999999</c:v>
                </c:pt>
                <c:pt idx="5120">
                  <c:v>16618.881000000001</c:v>
                </c:pt>
                <c:pt idx="5121">
                  <c:v>18094.802</c:v>
                </c:pt>
                <c:pt idx="5122">
                  <c:v>18027.080999999998</c:v>
                </c:pt>
                <c:pt idx="5123">
                  <c:v>19351.170000000002</c:v>
                </c:pt>
                <c:pt idx="5124">
                  <c:v>17957.670999999998</c:v>
                </c:pt>
                <c:pt idx="5125">
                  <c:v>20341.739999999998</c:v>
                </c:pt>
                <c:pt idx="5126">
                  <c:v>16292.695999999998</c:v>
                </c:pt>
                <c:pt idx="5127">
                  <c:v>16295.444000000001</c:v>
                </c:pt>
                <c:pt idx="5128">
                  <c:v>18081.723999999998</c:v>
                </c:pt>
                <c:pt idx="5129">
                  <c:v>18397.337</c:v>
                </c:pt>
                <c:pt idx="5130">
                  <c:v>19464.462</c:v>
                </c:pt>
                <c:pt idx="5131">
                  <c:v>24370.75</c:v>
                </c:pt>
                <c:pt idx="5132">
                  <c:v>21928.35</c:v>
                </c:pt>
                <c:pt idx="5133">
                  <c:v>18718.752</c:v>
                </c:pt>
                <c:pt idx="5134">
                  <c:v>16845.307000000001</c:v>
                </c:pt>
                <c:pt idx="5135">
                  <c:v>15388.374</c:v>
                </c:pt>
                <c:pt idx="5136">
                  <c:v>17513.305</c:v>
                </c:pt>
                <c:pt idx="5137">
                  <c:v>19377.061999999998</c:v>
                </c:pt>
                <c:pt idx="5138">
                  <c:v>20591.86</c:v>
                </c:pt>
                <c:pt idx="5139">
                  <c:v>25652.73</c:v>
                </c:pt>
                <c:pt idx="5140">
                  <c:v>21150.399999999998</c:v>
                </c:pt>
                <c:pt idx="5141">
                  <c:v>21083.140000000003</c:v>
                </c:pt>
                <c:pt idx="5142">
                  <c:v>20358.409</c:v>
                </c:pt>
                <c:pt idx="5143">
                  <c:v>30931.03</c:v>
                </c:pt>
                <c:pt idx="5144">
                  <c:v>27734.429999999997</c:v>
                </c:pt>
                <c:pt idx="5145">
                  <c:v>20426.281999999999</c:v>
                </c:pt>
                <c:pt idx="5146">
                  <c:v>22300.350000000002</c:v>
                </c:pt>
                <c:pt idx="5147">
                  <c:v>21644.230000000003</c:v>
                </c:pt>
                <c:pt idx="5148">
                  <c:v>21322.219999999998</c:v>
                </c:pt>
                <c:pt idx="5149">
                  <c:v>22265.179999999997</c:v>
                </c:pt>
                <c:pt idx="5150">
                  <c:v>18763.3</c:v>
                </c:pt>
                <c:pt idx="5151">
                  <c:v>21416.9</c:v>
                </c:pt>
                <c:pt idx="5152">
                  <c:v>19387.36</c:v>
                </c:pt>
                <c:pt idx="5153">
                  <c:v>21911.339999999997</c:v>
                </c:pt>
                <c:pt idx="5154">
                  <c:v>21565.053</c:v>
                </c:pt>
                <c:pt idx="5155">
                  <c:v>21797.21</c:v>
                </c:pt>
                <c:pt idx="5156">
                  <c:v>18472.817999999999</c:v>
                </c:pt>
                <c:pt idx="5157">
                  <c:v>20069.140000000003</c:v>
                </c:pt>
                <c:pt idx="5158">
                  <c:v>19033.131999999998</c:v>
                </c:pt>
                <c:pt idx="5159">
                  <c:v>17306.260999999999</c:v>
                </c:pt>
                <c:pt idx="5160">
                  <c:v>18470.61</c:v>
                </c:pt>
                <c:pt idx="5161">
                  <c:v>16538.019</c:v>
                </c:pt>
                <c:pt idx="5162">
                  <c:v>18601.847000000002</c:v>
                </c:pt>
                <c:pt idx="5163">
                  <c:v>16260.971000000001</c:v>
                </c:pt>
                <c:pt idx="5164">
                  <c:v>17888.100000000002</c:v>
                </c:pt>
                <c:pt idx="5165">
                  <c:v>17465.901999999998</c:v>
                </c:pt>
                <c:pt idx="5166">
                  <c:v>17930.464999999997</c:v>
                </c:pt>
                <c:pt idx="5167">
                  <c:v>18232.857</c:v>
                </c:pt>
                <c:pt idx="5168">
                  <c:v>23986.108</c:v>
                </c:pt>
                <c:pt idx="5169">
                  <c:v>35952.065000000002</c:v>
                </c:pt>
                <c:pt idx="5170">
                  <c:v>23315.971699999998</c:v>
                </c:pt>
                <c:pt idx="5171">
                  <c:v>20106.314999999999</c:v>
                </c:pt>
                <c:pt idx="5172">
                  <c:v>18802.797999999999</c:v>
                </c:pt>
                <c:pt idx="5173">
                  <c:v>19308.600000000002</c:v>
                </c:pt>
                <c:pt idx="5174">
                  <c:v>17175.404999999999</c:v>
                </c:pt>
                <c:pt idx="5175">
                  <c:v>19280.738000000001</c:v>
                </c:pt>
                <c:pt idx="5176">
                  <c:v>20704.594000000001</c:v>
                </c:pt>
                <c:pt idx="5177">
                  <c:v>20112.729999999996</c:v>
                </c:pt>
                <c:pt idx="5178">
                  <c:v>20523.001</c:v>
                </c:pt>
                <c:pt idx="5179">
                  <c:v>21069.7</c:v>
                </c:pt>
                <c:pt idx="5180">
                  <c:v>19551.809999999998</c:v>
                </c:pt>
                <c:pt idx="5181">
                  <c:v>19297.189999999999</c:v>
                </c:pt>
                <c:pt idx="5182">
                  <c:v>19180.269999999997</c:v>
                </c:pt>
                <c:pt idx="5183">
                  <c:v>17380.787</c:v>
                </c:pt>
                <c:pt idx="5184">
                  <c:v>17216.308000000001</c:v>
                </c:pt>
                <c:pt idx="5185">
                  <c:v>17651.18</c:v>
                </c:pt>
                <c:pt idx="5186">
                  <c:v>25790.095000000001</c:v>
                </c:pt>
                <c:pt idx="5187">
                  <c:v>25003.659999999996</c:v>
                </c:pt>
                <c:pt idx="5188">
                  <c:v>23694.409999999996</c:v>
                </c:pt>
                <c:pt idx="5189">
                  <c:v>19658.300000000003</c:v>
                </c:pt>
                <c:pt idx="5190">
                  <c:v>17833.647000000001</c:v>
                </c:pt>
                <c:pt idx="5191">
                  <c:v>18174.124</c:v>
                </c:pt>
                <c:pt idx="5192">
                  <c:v>18468.624</c:v>
                </c:pt>
                <c:pt idx="5193">
                  <c:v>18607.993999999999</c:v>
                </c:pt>
                <c:pt idx="5194">
                  <c:v>18105.536</c:v>
                </c:pt>
                <c:pt idx="5195">
                  <c:v>17672.188000000002</c:v>
                </c:pt>
                <c:pt idx="5196">
                  <c:v>19685.78</c:v>
                </c:pt>
                <c:pt idx="5197">
                  <c:v>19808.760000000002</c:v>
                </c:pt>
                <c:pt idx="5198">
                  <c:v>18279.890000000003</c:v>
                </c:pt>
                <c:pt idx="5199">
                  <c:v>16146.105</c:v>
                </c:pt>
                <c:pt idx="5200">
                  <c:v>19027.870000000003</c:v>
                </c:pt>
                <c:pt idx="5201">
                  <c:v>17100.738000000001</c:v>
                </c:pt>
                <c:pt idx="5202">
                  <c:v>17911.84</c:v>
                </c:pt>
                <c:pt idx="5203">
                  <c:v>17535.331000000002</c:v>
                </c:pt>
                <c:pt idx="5204">
                  <c:v>16645.704000000002</c:v>
                </c:pt>
                <c:pt idx="5205">
                  <c:v>15975.345000000001</c:v>
                </c:pt>
                <c:pt idx="5206">
                  <c:v>18277.727999999999</c:v>
                </c:pt>
                <c:pt idx="5207">
                  <c:v>16351.374000000002</c:v>
                </c:pt>
                <c:pt idx="5208">
                  <c:v>14575.138999999997</c:v>
                </c:pt>
                <c:pt idx="5209">
                  <c:v>20538.53</c:v>
                </c:pt>
                <c:pt idx="5210">
                  <c:v>19660.240000000002</c:v>
                </c:pt>
                <c:pt idx="5211">
                  <c:v>18645.765000000003</c:v>
                </c:pt>
                <c:pt idx="5212">
                  <c:v>25329.06</c:v>
                </c:pt>
                <c:pt idx="5213">
                  <c:v>24814.391099999997</c:v>
                </c:pt>
                <c:pt idx="5214">
                  <c:v>18688.95</c:v>
                </c:pt>
                <c:pt idx="5215">
                  <c:v>18087.341</c:v>
                </c:pt>
                <c:pt idx="5216">
                  <c:v>17289.555</c:v>
                </c:pt>
                <c:pt idx="5217">
                  <c:v>14152.326799999999</c:v>
                </c:pt>
                <c:pt idx="5218">
                  <c:v>16604.240999999998</c:v>
                </c:pt>
                <c:pt idx="5219">
                  <c:v>18654.599999999999</c:v>
                </c:pt>
                <c:pt idx="5220">
                  <c:v>18250.28</c:v>
                </c:pt>
                <c:pt idx="5221">
                  <c:v>15615.209000000001</c:v>
                </c:pt>
                <c:pt idx="5222">
                  <c:v>16246.315000000001</c:v>
                </c:pt>
                <c:pt idx="5223">
                  <c:v>17035.408000000003</c:v>
                </c:pt>
                <c:pt idx="5224">
                  <c:v>19025.157999999999</c:v>
                </c:pt>
                <c:pt idx="5225">
                  <c:v>18324.309000000001</c:v>
                </c:pt>
                <c:pt idx="5226">
                  <c:v>22007.873000000003</c:v>
                </c:pt>
                <c:pt idx="5227">
                  <c:v>26229.129999999997</c:v>
                </c:pt>
                <c:pt idx="5228">
                  <c:v>30758.06</c:v>
                </c:pt>
                <c:pt idx="5229">
                  <c:v>25823.780000000002</c:v>
                </c:pt>
                <c:pt idx="5230">
                  <c:v>19861.486000000001</c:v>
                </c:pt>
                <c:pt idx="5231">
                  <c:v>20165.410000000003</c:v>
                </c:pt>
                <c:pt idx="5232">
                  <c:v>19226.120000000003</c:v>
                </c:pt>
                <c:pt idx="5233">
                  <c:v>17624.782999999999</c:v>
                </c:pt>
                <c:pt idx="5234">
                  <c:v>16512.667999999998</c:v>
                </c:pt>
                <c:pt idx="5235">
                  <c:v>15548.056999999999</c:v>
                </c:pt>
                <c:pt idx="5236">
                  <c:v>18753.5</c:v>
                </c:pt>
                <c:pt idx="5237">
                  <c:v>20752.11</c:v>
                </c:pt>
                <c:pt idx="5238">
                  <c:v>18744.563000000002</c:v>
                </c:pt>
                <c:pt idx="5239">
                  <c:v>19660.68</c:v>
                </c:pt>
                <c:pt idx="5240">
                  <c:v>25393.86</c:v>
                </c:pt>
                <c:pt idx="5241">
                  <c:v>28208.35</c:v>
                </c:pt>
                <c:pt idx="5242">
                  <c:v>25526.58</c:v>
                </c:pt>
                <c:pt idx="5243">
                  <c:v>23775.1623</c:v>
                </c:pt>
                <c:pt idx="5244">
                  <c:v>22908.923000000003</c:v>
                </c:pt>
                <c:pt idx="5245">
                  <c:v>26602.54</c:v>
                </c:pt>
                <c:pt idx="5246">
                  <c:v>27003.279999999999</c:v>
                </c:pt>
                <c:pt idx="5247">
                  <c:v>23535.701000000001</c:v>
                </c:pt>
                <c:pt idx="5248">
                  <c:v>16285.925000000003</c:v>
                </c:pt>
                <c:pt idx="5249">
                  <c:v>17568.016</c:v>
                </c:pt>
                <c:pt idx="5250">
                  <c:v>22079.763999999999</c:v>
                </c:pt>
                <c:pt idx="5251">
                  <c:v>20669.39</c:v>
                </c:pt>
                <c:pt idx="5252">
                  <c:v>20668.809999999998</c:v>
                </c:pt>
                <c:pt idx="5253">
                  <c:v>22683.968999999997</c:v>
                </c:pt>
                <c:pt idx="5254">
                  <c:v>21690.828999999998</c:v>
                </c:pt>
                <c:pt idx="5255">
                  <c:v>21636.95</c:v>
                </c:pt>
                <c:pt idx="5256">
                  <c:v>24876.06</c:v>
                </c:pt>
                <c:pt idx="5257">
                  <c:v>20985.508000000002</c:v>
                </c:pt>
                <c:pt idx="5258">
                  <c:v>19778.499999999996</c:v>
                </c:pt>
                <c:pt idx="5259">
                  <c:v>19897.509999999998</c:v>
                </c:pt>
                <c:pt idx="5260">
                  <c:v>18642.060999999998</c:v>
                </c:pt>
                <c:pt idx="5261">
                  <c:v>19905.82</c:v>
                </c:pt>
                <c:pt idx="5262">
                  <c:v>19200.849999999999</c:v>
                </c:pt>
                <c:pt idx="5263">
                  <c:v>24007.82</c:v>
                </c:pt>
                <c:pt idx="5264">
                  <c:v>27193.200000000001</c:v>
                </c:pt>
                <c:pt idx="5265">
                  <c:v>21264.800000000003</c:v>
                </c:pt>
                <c:pt idx="5266">
                  <c:v>17159.342000000001</c:v>
                </c:pt>
                <c:pt idx="5267">
                  <c:v>18179.762999999999</c:v>
                </c:pt>
                <c:pt idx="5268">
                  <c:v>22980.969999999998</c:v>
                </c:pt>
                <c:pt idx="5269">
                  <c:v>20632.619999999995</c:v>
                </c:pt>
                <c:pt idx="5270">
                  <c:v>18105.310000000001</c:v>
                </c:pt>
                <c:pt idx="5271">
                  <c:v>15895.555</c:v>
                </c:pt>
                <c:pt idx="5272">
                  <c:v>20873.567999999999</c:v>
                </c:pt>
                <c:pt idx="5273">
                  <c:v>25502.339700000004</c:v>
                </c:pt>
                <c:pt idx="5274">
                  <c:v>22749.083599999998</c:v>
                </c:pt>
                <c:pt idx="5275">
                  <c:v>21334.93</c:v>
                </c:pt>
                <c:pt idx="5276">
                  <c:v>21162.579999999998</c:v>
                </c:pt>
                <c:pt idx="5277">
                  <c:v>19087.243000000002</c:v>
                </c:pt>
                <c:pt idx="5278">
                  <c:v>22977.79</c:v>
                </c:pt>
                <c:pt idx="5279">
                  <c:v>34066.92</c:v>
                </c:pt>
                <c:pt idx="5280">
                  <c:v>36212.740000000005</c:v>
                </c:pt>
                <c:pt idx="5281">
                  <c:v>32775.449000000001</c:v>
                </c:pt>
                <c:pt idx="5282">
                  <c:v>28680.100000000002</c:v>
                </c:pt>
                <c:pt idx="5283">
                  <c:v>25633.380000000005</c:v>
                </c:pt>
                <c:pt idx="5284">
                  <c:v>20413.883999999998</c:v>
                </c:pt>
                <c:pt idx="5285">
                  <c:v>20109.501</c:v>
                </c:pt>
                <c:pt idx="5286">
                  <c:v>19858.394999999997</c:v>
                </c:pt>
                <c:pt idx="5287">
                  <c:v>20161.788</c:v>
                </c:pt>
                <c:pt idx="5288">
                  <c:v>21059.508999999998</c:v>
                </c:pt>
                <c:pt idx="5289">
                  <c:v>20639.14</c:v>
                </c:pt>
                <c:pt idx="5290">
                  <c:v>16001.390000000003</c:v>
                </c:pt>
                <c:pt idx="5291">
                  <c:v>17439.387000000002</c:v>
                </c:pt>
                <c:pt idx="5292">
                  <c:v>20315.79</c:v>
                </c:pt>
                <c:pt idx="5293">
                  <c:v>20615.57</c:v>
                </c:pt>
                <c:pt idx="5294">
                  <c:v>28508.93</c:v>
                </c:pt>
                <c:pt idx="5295">
                  <c:v>23334.729999999996</c:v>
                </c:pt>
                <c:pt idx="5296">
                  <c:v>17947.12</c:v>
                </c:pt>
                <c:pt idx="5297">
                  <c:v>16564.748</c:v>
                </c:pt>
                <c:pt idx="5298">
                  <c:v>18338.66</c:v>
                </c:pt>
                <c:pt idx="5299">
                  <c:v>20453.830000000002</c:v>
                </c:pt>
                <c:pt idx="5300">
                  <c:v>21544.48</c:v>
                </c:pt>
                <c:pt idx="5301">
                  <c:v>20339.147000000001</c:v>
                </c:pt>
                <c:pt idx="5302">
                  <c:v>21256.660000000003</c:v>
                </c:pt>
                <c:pt idx="5303">
                  <c:v>20417.59</c:v>
                </c:pt>
                <c:pt idx="5304">
                  <c:v>16745.823999999997</c:v>
                </c:pt>
                <c:pt idx="5305">
                  <c:v>18221.606</c:v>
                </c:pt>
                <c:pt idx="5306">
                  <c:v>20898.36</c:v>
                </c:pt>
                <c:pt idx="5307">
                  <c:v>15081.320000000002</c:v>
                </c:pt>
                <c:pt idx="5308">
                  <c:v>19216.72</c:v>
                </c:pt>
                <c:pt idx="5309">
                  <c:v>19082.39</c:v>
                </c:pt>
                <c:pt idx="5310">
                  <c:v>17723.046999999999</c:v>
                </c:pt>
                <c:pt idx="5311">
                  <c:v>19459.760000000002</c:v>
                </c:pt>
                <c:pt idx="5312">
                  <c:v>19512.739999999998</c:v>
                </c:pt>
                <c:pt idx="5313">
                  <c:v>18161.510000000002</c:v>
                </c:pt>
                <c:pt idx="5314">
                  <c:v>17908.524999999998</c:v>
                </c:pt>
                <c:pt idx="5315">
                  <c:v>16240.679999999998</c:v>
                </c:pt>
                <c:pt idx="5316">
                  <c:v>16890.957999999999</c:v>
                </c:pt>
                <c:pt idx="5317">
                  <c:v>17742.819</c:v>
                </c:pt>
                <c:pt idx="5318">
                  <c:v>17823.221999999998</c:v>
                </c:pt>
                <c:pt idx="5319">
                  <c:v>18021.699000000001</c:v>
                </c:pt>
                <c:pt idx="5320">
                  <c:v>13795.190040000001</c:v>
                </c:pt>
                <c:pt idx="5321">
                  <c:v>18003.629999999997</c:v>
                </c:pt>
                <c:pt idx="5322">
                  <c:v>30598.15</c:v>
                </c:pt>
                <c:pt idx="5323">
                  <c:v>55561.409000000014</c:v>
                </c:pt>
                <c:pt idx="5324">
                  <c:v>40399.32</c:v>
                </c:pt>
                <c:pt idx="5325">
                  <c:v>23625.309999999998</c:v>
                </c:pt>
                <c:pt idx="5326">
                  <c:v>17075.025000000001</c:v>
                </c:pt>
                <c:pt idx="5327">
                  <c:v>17895.830000000002</c:v>
                </c:pt>
                <c:pt idx="5328">
                  <c:v>14083.544999999998</c:v>
                </c:pt>
                <c:pt idx="5329">
                  <c:v>16024.090999999999</c:v>
                </c:pt>
                <c:pt idx="5330">
                  <c:v>18017.069</c:v>
                </c:pt>
                <c:pt idx="5331">
                  <c:v>18142.060999999998</c:v>
                </c:pt>
                <c:pt idx="5332">
                  <c:v>18460.226000000002</c:v>
                </c:pt>
                <c:pt idx="5333">
                  <c:v>18789.962000000003</c:v>
                </c:pt>
                <c:pt idx="5334">
                  <c:v>18070.413</c:v>
                </c:pt>
                <c:pt idx="5335">
                  <c:v>19347.005000000001</c:v>
                </c:pt>
                <c:pt idx="5336">
                  <c:v>21284.590000000004</c:v>
                </c:pt>
                <c:pt idx="5337">
                  <c:v>18216.906000000003</c:v>
                </c:pt>
                <c:pt idx="5338">
                  <c:v>26165.229999999996</c:v>
                </c:pt>
                <c:pt idx="5339">
                  <c:v>38073.144999999997</c:v>
                </c:pt>
                <c:pt idx="5340">
                  <c:v>31786.602000000003</c:v>
                </c:pt>
                <c:pt idx="5341">
                  <c:v>23641.510000000002</c:v>
                </c:pt>
                <c:pt idx="5342">
                  <c:v>21627.309999999998</c:v>
                </c:pt>
                <c:pt idx="5343">
                  <c:v>18343.100000000002</c:v>
                </c:pt>
                <c:pt idx="5344">
                  <c:v>17312.044999999998</c:v>
                </c:pt>
                <c:pt idx="5345">
                  <c:v>17804.781999999999</c:v>
                </c:pt>
                <c:pt idx="5346">
                  <c:v>17643.249</c:v>
                </c:pt>
                <c:pt idx="5347">
                  <c:v>17425.415999999997</c:v>
                </c:pt>
                <c:pt idx="5348">
                  <c:v>18130.52</c:v>
                </c:pt>
                <c:pt idx="5349">
                  <c:v>17864.920000000002</c:v>
                </c:pt>
                <c:pt idx="5350">
                  <c:v>18100.796999999999</c:v>
                </c:pt>
                <c:pt idx="5351">
                  <c:v>17084.68</c:v>
                </c:pt>
                <c:pt idx="5352">
                  <c:v>20368.890000000003</c:v>
                </c:pt>
                <c:pt idx="5353">
                  <c:v>18400.14</c:v>
                </c:pt>
                <c:pt idx="5354">
                  <c:v>19754.939999999995</c:v>
                </c:pt>
                <c:pt idx="5355">
                  <c:v>17056.494000000002</c:v>
                </c:pt>
                <c:pt idx="5356">
                  <c:v>18593.852999999999</c:v>
                </c:pt>
                <c:pt idx="5357">
                  <c:v>19397.476000000002</c:v>
                </c:pt>
                <c:pt idx="5358">
                  <c:v>17501.964</c:v>
                </c:pt>
                <c:pt idx="5359">
                  <c:v>18077.727000000003</c:v>
                </c:pt>
                <c:pt idx="5360">
                  <c:v>18663.98</c:v>
                </c:pt>
                <c:pt idx="5361">
                  <c:v>16879.912</c:v>
                </c:pt>
                <c:pt idx="5362">
                  <c:v>17442.532999999999</c:v>
                </c:pt>
                <c:pt idx="5363">
                  <c:v>21306.23</c:v>
                </c:pt>
                <c:pt idx="5364">
                  <c:v>21838.159999999996</c:v>
                </c:pt>
                <c:pt idx="5365">
                  <c:v>20409.356999999996</c:v>
                </c:pt>
                <c:pt idx="5366">
                  <c:v>19355.239999999998</c:v>
                </c:pt>
                <c:pt idx="5367">
                  <c:v>19009.829000000002</c:v>
                </c:pt>
                <c:pt idx="5368">
                  <c:v>16496.156999999999</c:v>
                </c:pt>
                <c:pt idx="5369">
                  <c:v>22344.71</c:v>
                </c:pt>
                <c:pt idx="5370">
                  <c:v>24456.149999999998</c:v>
                </c:pt>
                <c:pt idx="5371">
                  <c:v>22486.570000000003</c:v>
                </c:pt>
                <c:pt idx="5372">
                  <c:v>20708.349999999999</c:v>
                </c:pt>
                <c:pt idx="5373">
                  <c:v>16627.362000000001</c:v>
                </c:pt>
                <c:pt idx="5374">
                  <c:v>20756</c:v>
                </c:pt>
                <c:pt idx="5375">
                  <c:v>18144.578000000001</c:v>
                </c:pt>
                <c:pt idx="5376">
                  <c:v>22835.98</c:v>
                </c:pt>
                <c:pt idx="5377">
                  <c:v>21823.899999999998</c:v>
                </c:pt>
                <c:pt idx="5378">
                  <c:v>17703.544999999998</c:v>
                </c:pt>
                <c:pt idx="5379">
                  <c:v>16782.357</c:v>
                </c:pt>
                <c:pt idx="5380">
                  <c:v>20678.640000000003</c:v>
                </c:pt>
                <c:pt idx="5381">
                  <c:v>19644.583000000002</c:v>
                </c:pt>
                <c:pt idx="5382">
                  <c:v>18159.276000000002</c:v>
                </c:pt>
                <c:pt idx="5383">
                  <c:v>19727.430000000004</c:v>
                </c:pt>
                <c:pt idx="5384">
                  <c:v>24228.649999999998</c:v>
                </c:pt>
                <c:pt idx="5385">
                  <c:v>19714.68</c:v>
                </c:pt>
                <c:pt idx="5386">
                  <c:v>18734.938000000002</c:v>
                </c:pt>
                <c:pt idx="5387">
                  <c:v>17826.067999999999</c:v>
                </c:pt>
                <c:pt idx="5388">
                  <c:v>16936.079999999998</c:v>
                </c:pt>
                <c:pt idx="5389">
                  <c:v>15667.55</c:v>
                </c:pt>
                <c:pt idx="5390">
                  <c:v>17115.222000000002</c:v>
                </c:pt>
                <c:pt idx="5391">
                  <c:v>18917.400000000001</c:v>
                </c:pt>
                <c:pt idx="5392">
                  <c:v>18403.82</c:v>
                </c:pt>
                <c:pt idx="5393">
                  <c:v>14066.189299999998</c:v>
                </c:pt>
                <c:pt idx="5394">
                  <c:v>19740.080000000002</c:v>
                </c:pt>
                <c:pt idx="5395">
                  <c:v>22040.476000000002</c:v>
                </c:pt>
                <c:pt idx="5396">
                  <c:v>19668.242000000002</c:v>
                </c:pt>
                <c:pt idx="5397">
                  <c:v>18915.423999999999</c:v>
                </c:pt>
                <c:pt idx="5398">
                  <c:v>17675.368999999999</c:v>
                </c:pt>
                <c:pt idx="5399">
                  <c:v>19195.170000000002</c:v>
                </c:pt>
                <c:pt idx="5400">
                  <c:v>20834.966</c:v>
                </c:pt>
                <c:pt idx="5401">
                  <c:v>21657.599999999999</c:v>
                </c:pt>
                <c:pt idx="5402">
                  <c:v>20774.37</c:v>
                </c:pt>
                <c:pt idx="5403">
                  <c:v>20744.27</c:v>
                </c:pt>
                <c:pt idx="5404">
                  <c:v>26757.701000000001</c:v>
                </c:pt>
                <c:pt idx="5405">
                  <c:v>20520.11</c:v>
                </c:pt>
                <c:pt idx="5406">
                  <c:v>21163.74</c:v>
                </c:pt>
                <c:pt idx="5407">
                  <c:v>22886.35</c:v>
                </c:pt>
                <c:pt idx="5408">
                  <c:v>23510.350000000002</c:v>
                </c:pt>
                <c:pt idx="5409">
                  <c:v>18034.552</c:v>
                </c:pt>
                <c:pt idx="5410">
                  <c:v>16215.806</c:v>
                </c:pt>
                <c:pt idx="5411">
                  <c:v>19994.75</c:v>
                </c:pt>
                <c:pt idx="5412">
                  <c:v>18563.47</c:v>
                </c:pt>
                <c:pt idx="5413">
                  <c:v>20171.308000000001</c:v>
                </c:pt>
                <c:pt idx="5414">
                  <c:v>19113.759999999998</c:v>
                </c:pt>
                <c:pt idx="5415">
                  <c:v>21445.78</c:v>
                </c:pt>
                <c:pt idx="5416">
                  <c:v>20441.759000000002</c:v>
                </c:pt>
                <c:pt idx="5417">
                  <c:v>20183.34</c:v>
                </c:pt>
                <c:pt idx="5418">
                  <c:v>21449.893</c:v>
                </c:pt>
                <c:pt idx="5419">
                  <c:v>26270.553</c:v>
                </c:pt>
                <c:pt idx="5420">
                  <c:v>21511.989999999998</c:v>
                </c:pt>
                <c:pt idx="5421">
                  <c:v>19814.103999999999</c:v>
                </c:pt>
                <c:pt idx="5422">
                  <c:v>28383.85</c:v>
                </c:pt>
                <c:pt idx="5423">
                  <c:v>33051.240000000005</c:v>
                </c:pt>
                <c:pt idx="5424">
                  <c:v>27892.880000000001</c:v>
                </c:pt>
                <c:pt idx="5425">
                  <c:v>21969.370000000003</c:v>
                </c:pt>
                <c:pt idx="5426">
                  <c:v>23697.383000000002</c:v>
                </c:pt>
                <c:pt idx="5427">
                  <c:v>28146.920000000002</c:v>
                </c:pt>
                <c:pt idx="5428">
                  <c:v>24833.230000000003</c:v>
                </c:pt>
                <c:pt idx="5429">
                  <c:v>25621.599999999999</c:v>
                </c:pt>
                <c:pt idx="5430">
                  <c:v>23549.38</c:v>
                </c:pt>
                <c:pt idx="5431">
                  <c:v>20251.800000000003</c:v>
                </c:pt>
                <c:pt idx="5432">
                  <c:v>22221.519</c:v>
                </c:pt>
                <c:pt idx="5433">
                  <c:v>20980.27</c:v>
                </c:pt>
                <c:pt idx="5434">
                  <c:v>19723.560000000001</c:v>
                </c:pt>
                <c:pt idx="5435">
                  <c:v>31465.609999999997</c:v>
                </c:pt>
                <c:pt idx="5436">
                  <c:v>29979.640000000003</c:v>
                </c:pt>
                <c:pt idx="5437">
                  <c:v>29261.190000000002</c:v>
                </c:pt>
                <c:pt idx="5438">
                  <c:v>26370.736999999997</c:v>
                </c:pt>
                <c:pt idx="5439">
                  <c:v>23864.04</c:v>
                </c:pt>
                <c:pt idx="5440">
                  <c:v>32634.570000000003</c:v>
                </c:pt>
                <c:pt idx="5441">
                  <c:v>32739.413100000005</c:v>
                </c:pt>
                <c:pt idx="5442">
                  <c:v>23530.019999999997</c:v>
                </c:pt>
                <c:pt idx="5443">
                  <c:v>19047.766</c:v>
                </c:pt>
                <c:pt idx="5444">
                  <c:v>20381.7</c:v>
                </c:pt>
                <c:pt idx="5445">
                  <c:v>20128.099999999999</c:v>
                </c:pt>
                <c:pt idx="5446">
                  <c:v>19345.334999999999</c:v>
                </c:pt>
                <c:pt idx="5447">
                  <c:v>27197.95</c:v>
                </c:pt>
                <c:pt idx="5448">
                  <c:v>23569.309999999998</c:v>
                </c:pt>
                <c:pt idx="5449">
                  <c:v>21414.1</c:v>
                </c:pt>
                <c:pt idx="5450">
                  <c:v>18002.670000000002</c:v>
                </c:pt>
                <c:pt idx="5451">
                  <c:v>17203.587</c:v>
                </c:pt>
                <c:pt idx="5452">
                  <c:v>18246.893</c:v>
                </c:pt>
                <c:pt idx="5453">
                  <c:v>19580.620000000003</c:v>
                </c:pt>
                <c:pt idx="5454">
                  <c:v>18622.309999999998</c:v>
                </c:pt>
                <c:pt idx="5455">
                  <c:v>17917.141</c:v>
                </c:pt>
                <c:pt idx="5456">
                  <c:v>18943.540000000005</c:v>
                </c:pt>
                <c:pt idx="5457">
                  <c:v>18609.267</c:v>
                </c:pt>
                <c:pt idx="5458">
                  <c:v>18656.57</c:v>
                </c:pt>
                <c:pt idx="5459">
                  <c:v>17860.827000000001</c:v>
                </c:pt>
                <c:pt idx="5460">
                  <c:v>18442.337999999996</c:v>
                </c:pt>
                <c:pt idx="5461">
                  <c:v>39174.620000000003</c:v>
                </c:pt>
                <c:pt idx="5462">
                  <c:v>83427.990000000005</c:v>
                </c:pt>
                <c:pt idx="5463">
                  <c:v>64790.039999999994</c:v>
                </c:pt>
                <c:pt idx="5464">
                  <c:v>32295.788699999997</c:v>
                </c:pt>
                <c:pt idx="5465">
                  <c:v>24681.420000000006</c:v>
                </c:pt>
                <c:pt idx="5466">
                  <c:v>18729.18</c:v>
                </c:pt>
                <c:pt idx="5467">
                  <c:v>17640.643</c:v>
                </c:pt>
                <c:pt idx="5468">
                  <c:v>16205.973</c:v>
                </c:pt>
                <c:pt idx="5469">
                  <c:v>17672.833999999999</c:v>
                </c:pt>
                <c:pt idx="5470">
                  <c:v>18313.79</c:v>
                </c:pt>
                <c:pt idx="5471">
                  <c:v>18628.606</c:v>
                </c:pt>
                <c:pt idx="5472">
                  <c:v>22388.560000000001</c:v>
                </c:pt>
                <c:pt idx="5473">
                  <c:v>17681.245999999999</c:v>
                </c:pt>
                <c:pt idx="5474">
                  <c:v>18901.419999999998</c:v>
                </c:pt>
                <c:pt idx="5475">
                  <c:v>17926.832999999999</c:v>
                </c:pt>
                <c:pt idx="5476">
                  <c:v>16914.421499999997</c:v>
                </c:pt>
                <c:pt idx="5477">
                  <c:v>18675.361999999997</c:v>
                </c:pt>
                <c:pt idx="5478">
                  <c:v>20102.21</c:v>
                </c:pt>
                <c:pt idx="5479">
                  <c:v>18054.779000000002</c:v>
                </c:pt>
                <c:pt idx="5480">
                  <c:v>17138.29</c:v>
                </c:pt>
                <c:pt idx="5481">
                  <c:v>17781.159999999996</c:v>
                </c:pt>
                <c:pt idx="5482">
                  <c:v>30310.339999999997</c:v>
                </c:pt>
                <c:pt idx="5483">
                  <c:v>45004.082999999999</c:v>
                </c:pt>
                <c:pt idx="5484">
                  <c:v>34581.004999999997</c:v>
                </c:pt>
                <c:pt idx="5485">
                  <c:v>24601.81</c:v>
                </c:pt>
                <c:pt idx="5486">
                  <c:v>19968.079999999998</c:v>
                </c:pt>
                <c:pt idx="5487">
                  <c:v>19405.45</c:v>
                </c:pt>
                <c:pt idx="5488">
                  <c:v>16827.203999999998</c:v>
                </c:pt>
                <c:pt idx="5489">
                  <c:v>19179.337999999996</c:v>
                </c:pt>
                <c:pt idx="5490">
                  <c:v>15760.991</c:v>
                </c:pt>
                <c:pt idx="5491">
                  <c:v>21345.07</c:v>
                </c:pt>
                <c:pt idx="5492">
                  <c:v>19279.961000000003</c:v>
                </c:pt>
                <c:pt idx="5493">
                  <c:v>19600.862000000001</c:v>
                </c:pt>
                <c:pt idx="5494">
                  <c:v>17045.36</c:v>
                </c:pt>
                <c:pt idx="5495">
                  <c:v>16169.406000000001</c:v>
                </c:pt>
                <c:pt idx="5496">
                  <c:v>22083.739999999998</c:v>
                </c:pt>
                <c:pt idx="5497">
                  <c:v>32887.299999999996</c:v>
                </c:pt>
                <c:pt idx="5498">
                  <c:v>25943.517000000003</c:v>
                </c:pt>
                <c:pt idx="5499">
                  <c:v>21327.72</c:v>
                </c:pt>
                <c:pt idx="5500">
                  <c:v>22686.49</c:v>
                </c:pt>
                <c:pt idx="5501">
                  <c:v>18560.45</c:v>
                </c:pt>
                <c:pt idx="5502">
                  <c:v>16218.174000000001</c:v>
                </c:pt>
                <c:pt idx="5503">
                  <c:v>20698.91</c:v>
                </c:pt>
                <c:pt idx="5504">
                  <c:v>16342.190999999999</c:v>
                </c:pt>
                <c:pt idx="5505">
                  <c:v>18198.883000000002</c:v>
                </c:pt>
                <c:pt idx="5506">
                  <c:v>20956.57</c:v>
                </c:pt>
                <c:pt idx="5507">
                  <c:v>25925.004199999999</c:v>
                </c:pt>
                <c:pt idx="5508">
                  <c:v>20648.925999999999</c:v>
                </c:pt>
                <c:pt idx="5509">
                  <c:v>25796.19</c:v>
                </c:pt>
                <c:pt idx="5510">
                  <c:v>22174.760000000002</c:v>
                </c:pt>
                <c:pt idx="5511">
                  <c:v>20630.12</c:v>
                </c:pt>
                <c:pt idx="5512">
                  <c:v>18576.356</c:v>
                </c:pt>
                <c:pt idx="5513">
                  <c:v>25129.29</c:v>
                </c:pt>
                <c:pt idx="5514">
                  <c:v>48574.54</c:v>
                </c:pt>
                <c:pt idx="5515">
                  <c:v>65279.657999999996</c:v>
                </c:pt>
                <c:pt idx="5516">
                  <c:v>44440.57</c:v>
                </c:pt>
                <c:pt idx="5517">
                  <c:v>25194.390000000003</c:v>
                </c:pt>
                <c:pt idx="5518">
                  <c:v>20092.689999999999</c:v>
                </c:pt>
                <c:pt idx="5519">
                  <c:v>19620.198999999997</c:v>
                </c:pt>
                <c:pt idx="5520">
                  <c:v>19025.757000000005</c:v>
                </c:pt>
                <c:pt idx="5521">
                  <c:v>21339.69</c:v>
                </c:pt>
                <c:pt idx="5522">
                  <c:v>18552.288</c:v>
                </c:pt>
                <c:pt idx="5523">
                  <c:v>20634.281999999999</c:v>
                </c:pt>
                <c:pt idx="5524">
                  <c:v>24950.820000000003</c:v>
                </c:pt>
                <c:pt idx="5525">
                  <c:v>20323.73</c:v>
                </c:pt>
                <c:pt idx="5526">
                  <c:v>15403.241000000002</c:v>
                </c:pt>
                <c:pt idx="5527">
                  <c:v>17748.228999999999</c:v>
                </c:pt>
                <c:pt idx="5528">
                  <c:v>22146.18</c:v>
                </c:pt>
                <c:pt idx="5529">
                  <c:v>25575.27</c:v>
                </c:pt>
                <c:pt idx="5530">
                  <c:v>21485.100000000002</c:v>
                </c:pt>
                <c:pt idx="5531">
                  <c:v>23280.350000000002</c:v>
                </c:pt>
                <c:pt idx="5532">
                  <c:v>22349.159999999996</c:v>
                </c:pt>
                <c:pt idx="5533">
                  <c:v>19940.629999999997</c:v>
                </c:pt>
                <c:pt idx="5534">
                  <c:v>21486.539999999997</c:v>
                </c:pt>
                <c:pt idx="5535">
                  <c:v>22298.880000000001</c:v>
                </c:pt>
                <c:pt idx="5536">
                  <c:v>20541.25</c:v>
                </c:pt>
                <c:pt idx="5537">
                  <c:v>23782.289999999997</c:v>
                </c:pt>
                <c:pt idx="5538">
                  <c:v>26963.941299999999</c:v>
                </c:pt>
                <c:pt idx="5539">
                  <c:v>24005.610000000004</c:v>
                </c:pt>
                <c:pt idx="5540">
                  <c:v>21976.9</c:v>
                </c:pt>
                <c:pt idx="5541">
                  <c:v>22971.99</c:v>
                </c:pt>
                <c:pt idx="5542">
                  <c:v>19977.82</c:v>
                </c:pt>
                <c:pt idx="5543">
                  <c:v>18493.48</c:v>
                </c:pt>
                <c:pt idx="5544">
                  <c:v>17803.667000000001</c:v>
                </c:pt>
                <c:pt idx="5545">
                  <c:v>18991.589999999997</c:v>
                </c:pt>
                <c:pt idx="5546">
                  <c:v>17558.23</c:v>
                </c:pt>
                <c:pt idx="5547">
                  <c:v>19616.29</c:v>
                </c:pt>
                <c:pt idx="5548">
                  <c:v>22523.113699999998</c:v>
                </c:pt>
                <c:pt idx="5549">
                  <c:v>20169.63</c:v>
                </c:pt>
                <c:pt idx="5550">
                  <c:v>26890.33</c:v>
                </c:pt>
                <c:pt idx="5551">
                  <c:v>30532.260000000002</c:v>
                </c:pt>
                <c:pt idx="5552">
                  <c:v>25882.63</c:v>
                </c:pt>
                <c:pt idx="5553">
                  <c:v>23405.98</c:v>
                </c:pt>
                <c:pt idx="5554">
                  <c:v>22125.269999999997</c:v>
                </c:pt>
                <c:pt idx="5555">
                  <c:v>21256.440000000002</c:v>
                </c:pt>
                <c:pt idx="5556">
                  <c:v>22464.32</c:v>
                </c:pt>
                <c:pt idx="5557">
                  <c:v>17509.445</c:v>
                </c:pt>
                <c:pt idx="5558">
                  <c:v>22490.62</c:v>
                </c:pt>
                <c:pt idx="5559">
                  <c:v>33507.410000000003</c:v>
                </c:pt>
                <c:pt idx="5560">
                  <c:v>27505.17</c:v>
                </c:pt>
                <c:pt idx="5561">
                  <c:v>21701.32</c:v>
                </c:pt>
                <c:pt idx="5562">
                  <c:v>19795.43</c:v>
                </c:pt>
                <c:pt idx="5563">
                  <c:v>18822.321</c:v>
                </c:pt>
                <c:pt idx="5564">
                  <c:v>19523.39</c:v>
                </c:pt>
                <c:pt idx="5565">
                  <c:v>21137.61</c:v>
                </c:pt>
                <c:pt idx="5566">
                  <c:v>25935.940000000002</c:v>
                </c:pt>
                <c:pt idx="5567">
                  <c:v>31381.72</c:v>
                </c:pt>
                <c:pt idx="5568">
                  <c:v>34145.476000000002</c:v>
                </c:pt>
                <c:pt idx="5569">
                  <c:v>22059.039999999997</c:v>
                </c:pt>
                <c:pt idx="5570">
                  <c:v>39624.950000000004</c:v>
                </c:pt>
                <c:pt idx="5571">
                  <c:v>46350.756000000001</c:v>
                </c:pt>
                <c:pt idx="5572">
                  <c:v>23664.256000000001</c:v>
                </c:pt>
                <c:pt idx="5573">
                  <c:v>19442.300999999996</c:v>
                </c:pt>
                <c:pt idx="5574">
                  <c:v>27558.499999999996</c:v>
                </c:pt>
                <c:pt idx="5575">
                  <c:v>35304.699999999997</c:v>
                </c:pt>
                <c:pt idx="5576">
                  <c:v>29611.19</c:v>
                </c:pt>
                <c:pt idx="5577">
                  <c:v>21519.949999999997</c:v>
                </c:pt>
                <c:pt idx="5578">
                  <c:v>19977.344999999998</c:v>
                </c:pt>
                <c:pt idx="5579">
                  <c:v>17588.547999999999</c:v>
                </c:pt>
                <c:pt idx="5580">
                  <c:v>19594.11</c:v>
                </c:pt>
                <c:pt idx="5581">
                  <c:v>17123.886999999999</c:v>
                </c:pt>
                <c:pt idx="5582">
                  <c:v>17756.841</c:v>
                </c:pt>
                <c:pt idx="5583">
                  <c:v>19298.581300000002</c:v>
                </c:pt>
                <c:pt idx="5584">
                  <c:v>19880.830000000002</c:v>
                </c:pt>
                <c:pt idx="5585">
                  <c:v>22398.76</c:v>
                </c:pt>
                <c:pt idx="5586">
                  <c:v>20839.2</c:v>
                </c:pt>
                <c:pt idx="5587">
                  <c:v>20343.649999999998</c:v>
                </c:pt>
                <c:pt idx="5588">
                  <c:v>20239.75</c:v>
                </c:pt>
                <c:pt idx="5589">
                  <c:v>16170.674999999999</c:v>
                </c:pt>
                <c:pt idx="5590">
                  <c:v>18563.524999999998</c:v>
                </c:pt>
                <c:pt idx="5591">
                  <c:v>19726.310000000001</c:v>
                </c:pt>
                <c:pt idx="5592">
                  <c:v>19924.98</c:v>
                </c:pt>
                <c:pt idx="5593">
                  <c:v>22664.99</c:v>
                </c:pt>
                <c:pt idx="5594">
                  <c:v>20581.21</c:v>
                </c:pt>
                <c:pt idx="5595">
                  <c:v>16235.409</c:v>
                </c:pt>
                <c:pt idx="5596">
                  <c:v>19343.596999999998</c:v>
                </c:pt>
                <c:pt idx="5597">
                  <c:v>18678.070000000003</c:v>
                </c:pt>
                <c:pt idx="5598">
                  <c:v>17023.153999999999</c:v>
                </c:pt>
                <c:pt idx="5599">
                  <c:v>21368.649999999998</c:v>
                </c:pt>
                <c:pt idx="5600">
                  <c:v>33637.01</c:v>
                </c:pt>
                <c:pt idx="5601">
                  <c:v>63448.480000000003</c:v>
                </c:pt>
                <c:pt idx="5602">
                  <c:v>55206.499999999993</c:v>
                </c:pt>
                <c:pt idx="5603">
                  <c:v>40583.680000000008</c:v>
                </c:pt>
                <c:pt idx="5604">
                  <c:v>31242.53</c:v>
                </c:pt>
                <c:pt idx="5605">
                  <c:v>24012.709999999995</c:v>
                </c:pt>
                <c:pt idx="5606">
                  <c:v>20338.689999999999</c:v>
                </c:pt>
                <c:pt idx="5607">
                  <c:v>19054.744999999999</c:v>
                </c:pt>
                <c:pt idx="5608">
                  <c:v>19843.492000000002</c:v>
                </c:pt>
                <c:pt idx="5609">
                  <c:v>20239.55</c:v>
                </c:pt>
                <c:pt idx="5610">
                  <c:v>19530.34</c:v>
                </c:pt>
                <c:pt idx="5611">
                  <c:v>19677.853999999999</c:v>
                </c:pt>
                <c:pt idx="5612">
                  <c:v>17974.21</c:v>
                </c:pt>
                <c:pt idx="5613">
                  <c:v>16208.575999999997</c:v>
                </c:pt>
                <c:pt idx="5614">
                  <c:v>16293.392999999998</c:v>
                </c:pt>
                <c:pt idx="5615">
                  <c:v>17660.810999999998</c:v>
                </c:pt>
                <c:pt idx="5616">
                  <c:v>18877.963</c:v>
                </c:pt>
                <c:pt idx="5617">
                  <c:v>18002.488000000001</c:v>
                </c:pt>
                <c:pt idx="5618">
                  <c:v>17751.732000000004</c:v>
                </c:pt>
                <c:pt idx="5619">
                  <c:v>18200.798999999999</c:v>
                </c:pt>
                <c:pt idx="5620">
                  <c:v>15618.105</c:v>
                </c:pt>
                <c:pt idx="5621">
                  <c:v>20392.171000000002</c:v>
                </c:pt>
                <c:pt idx="5622">
                  <c:v>31480.800000000003</c:v>
                </c:pt>
                <c:pt idx="5623">
                  <c:v>41110.561999999998</c:v>
                </c:pt>
                <c:pt idx="5624">
                  <c:v>28639.385399999999</c:v>
                </c:pt>
                <c:pt idx="5625">
                  <c:v>25126.624000000003</c:v>
                </c:pt>
                <c:pt idx="5626">
                  <c:v>19305.919999999998</c:v>
                </c:pt>
                <c:pt idx="5627">
                  <c:v>18385.019999999997</c:v>
                </c:pt>
                <c:pt idx="5628">
                  <c:v>16976.334000000003</c:v>
                </c:pt>
                <c:pt idx="5629">
                  <c:v>20096.602999999999</c:v>
                </c:pt>
                <c:pt idx="5630">
                  <c:v>17502.971999999998</c:v>
                </c:pt>
                <c:pt idx="5631">
                  <c:v>18730.350000000002</c:v>
                </c:pt>
                <c:pt idx="5632">
                  <c:v>17848</c:v>
                </c:pt>
                <c:pt idx="5633">
                  <c:v>16741.094000000001</c:v>
                </c:pt>
                <c:pt idx="5634">
                  <c:v>19760.88</c:v>
                </c:pt>
                <c:pt idx="5635">
                  <c:v>22225.510000000002</c:v>
                </c:pt>
                <c:pt idx="5636">
                  <c:v>23524.719999999998</c:v>
                </c:pt>
                <c:pt idx="5637">
                  <c:v>22943.963</c:v>
                </c:pt>
                <c:pt idx="5638">
                  <c:v>23668.309999999998</c:v>
                </c:pt>
                <c:pt idx="5639">
                  <c:v>18833.911</c:v>
                </c:pt>
                <c:pt idx="5640">
                  <c:v>17912.593000000001</c:v>
                </c:pt>
                <c:pt idx="5641">
                  <c:v>26264.149999999998</c:v>
                </c:pt>
                <c:pt idx="5642">
                  <c:v>30851.93</c:v>
                </c:pt>
                <c:pt idx="5643">
                  <c:v>42633.599999999999</c:v>
                </c:pt>
                <c:pt idx="5644">
                  <c:v>42213.58</c:v>
                </c:pt>
                <c:pt idx="5645">
                  <c:v>21160.78</c:v>
                </c:pt>
                <c:pt idx="5646">
                  <c:v>17915.504000000001</c:v>
                </c:pt>
                <c:pt idx="5647">
                  <c:v>15990.73</c:v>
                </c:pt>
                <c:pt idx="5648">
                  <c:v>15854.864000000001</c:v>
                </c:pt>
                <c:pt idx="5649">
                  <c:v>22469.739999999998</c:v>
                </c:pt>
                <c:pt idx="5650">
                  <c:v>22946.77</c:v>
                </c:pt>
                <c:pt idx="5651">
                  <c:v>24502.61</c:v>
                </c:pt>
                <c:pt idx="5652">
                  <c:v>29457.200000000001</c:v>
                </c:pt>
                <c:pt idx="5653">
                  <c:v>22541.923999999999</c:v>
                </c:pt>
                <c:pt idx="5654">
                  <c:v>17424.614000000001</c:v>
                </c:pt>
                <c:pt idx="5655">
                  <c:v>16540.030999999999</c:v>
                </c:pt>
                <c:pt idx="5656">
                  <c:v>28522.69</c:v>
                </c:pt>
                <c:pt idx="5657">
                  <c:v>35429.869500000001</c:v>
                </c:pt>
                <c:pt idx="5658">
                  <c:v>25460.830369999996</c:v>
                </c:pt>
                <c:pt idx="5659">
                  <c:v>21303.61</c:v>
                </c:pt>
                <c:pt idx="5660">
                  <c:v>24520.14</c:v>
                </c:pt>
                <c:pt idx="5661">
                  <c:v>31945.349999999995</c:v>
                </c:pt>
                <c:pt idx="5662">
                  <c:v>33307.060599999997</c:v>
                </c:pt>
                <c:pt idx="5663">
                  <c:v>25455.800000000003</c:v>
                </c:pt>
                <c:pt idx="5664">
                  <c:v>24752.87</c:v>
                </c:pt>
                <c:pt idx="5665">
                  <c:v>28486.1</c:v>
                </c:pt>
                <c:pt idx="5666">
                  <c:v>29489.86</c:v>
                </c:pt>
                <c:pt idx="5667">
                  <c:v>24630.89</c:v>
                </c:pt>
                <c:pt idx="5668">
                  <c:v>21604.420000000002</c:v>
                </c:pt>
                <c:pt idx="5669">
                  <c:v>19322.739999999998</c:v>
                </c:pt>
                <c:pt idx="5670">
                  <c:v>18172.114999999998</c:v>
                </c:pt>
                <c:pt idx="5671">
                  <c:v>20138.741999999998</c:v>
                </c:pt>
                <c:pt idx="5672">
                  <c:v>22183.27</c:v>
                </c:pt>
                <c:pt idx="5673">
                  <c:v>21493.68</c:v>
                </c:pt>
                <c:pt idx="5674">
                  <c:v>19662.020000000004</c:v>
                </c:pt>
                <c:pt idx="5675">
                  <c:v>18667.239999999998</c:v>
                </c:pt>
                <c:pt idx="5676">
                  <c:v>21075.590000000004</c:v>
                </c:pt>
                <c:pt idx="5677">
                  <c:v>19865.559999999998</c:v>
                </c:pt>
                <c:pt idx="5678">
                  <c:v>19193</c:v>
                </c:pt>
                <c:pt idx="5679">
                  <c:v>19741.339999999997</c:v>
                </c:pt>
                <c:pt idx="5680">
                  <c:v>20711.21</c:v>
                </c:pt>
                <c:pt idx="5681">
                  <c:v>20401.140000000003</c:v>
                </c:pt>
                <c:pt idx="5682">
                  <c:v>23060.379999999997</c:v>
                </c:pt>
                <c:pt idx="5683">
                  <c:v>23132.84</c:v>
                </c:pt>
                <c:pt idx="5684">
                  <c:v>23669.227000000003</c:v>
                </c:pt>
                <c:pt idx="5685">
                  <c:v>22208.079999999998</c:v>
                </c:pt>
                <c:pt idx="5686">
                  <c:v>26557.79</c:v>
                </c:pt>
                <c:pt idx="5687">
                  <c:v>29514.864000000005</c:v>
                </c:pt>
                <c:pt idx="5688">
                  <c:v>23627.956999999999</c:v>
                </c:pt>
                <c:pt idx="5689">
                  <c:v>20172.523000000001</c:v>
                </c:pt>
                <c:pt idx="5690">
                  <c:v>18504.008000000002</c:v>
                </c:pt>
                <c:pt idx="5691">
                  <c:v>16540.148999999998</c:v>
                </c:pt>
                <c:pt idx="5692">
                  <c:v>18690.5</c:v>
                </c:pt>
                <c:pt idx="5693">
                  <c:v>23131.040000000001</c:v>
                </c:pt>
                <c:pt idx="5694">
                  <c:v>25401.67</c:v>
                </c:pt>
                <c:pt idx="5695">
                  <c:v>21390.48</c:v>
                </c:pt>
                <c:pt idx="5696">
                  <c:v>18173.198</c:v>
                </c:pt>
                <c:pt idx="5697">
                  <c:v>20411.199999999997</c:v>
                </c:pt>
                <c:pt idx="5698">
                  <c:v>19217.02</c:v>
                </c:pt>
                <c:pt idx="5699">
                  <c:v>19180.53</c:v>
                </c:pt>
                <c:pt idx="5700">
                  <c:v>17990.885999999999</c:v>
                </c:pt>
                <c:pt idx="5701">
                  <c:v>18239.161</c:v>
                </c:pt>
                <c:pt idx="5702">
                  <c:v>19916.79</c:v>
                </c:pt>
                <c:pt idx="5703">
                  <c:v>22734.969999999998</c:v>
                </c:pt>
                <c:pt idx="5704">
                  <c:v>19746.849999999999</c:v>
                </c:pt>
                <c:pt idx="5705">
                  <c:v>19171.072</c:v>
                </c:pt>
                <c:pt idx="5706">
                  <c:v>18387.717000000001</c:v>
                </c:pt>
                <c:pt idx="5707">
                  <c:v>20420.885999999999</c:v>
                </c:pt>
                <c:pt idx="5708">
                  <c:v>20390.179999999997</c:v>
                </c:pt>
                <c:pt idx="5709">
                  <c:v>19494.395699999997</c:v>
                </c:pt>
                <c:pt idx="5710">
                  <c:v>18058.629999999997</c:v>
                </c:pt>
                <c:pt idx="5711">
                  <c:v>21881.62</c:v>
                </c:pt>
                <c:pt idx="5712">
                  <c:v>23602.249999999996</c:v>
                </c:pt>
                <c:pt idx="5713">
                  <c:v>21980.510000000002</c:v>
                </c:pt>
                <c:pt idx="5714">
                  <c:v>21981.958999999999</c:v>
                </c:pt>
                <c:pt idx="5715">
                  <c:v>19421.641</c:v>
                </c:pt>
                <c:pt idx="5716">
                  <c:v>19416.09</c:v>
                </c:pt>
                <c:pt idx="5717">
                  <c:v>20076.457999999999</c:v>
                </c:pt>
                <c:pt idx="5718">
                  <c:v>22572.02</c:v>
                </c:pt>
                <c:pt idx="5719">
                  <c:v>29811.55</c:v>
                </c:pt>
                <c:pt idx="5720">
                  <c:v>34905.910000000003</c:v>
                </c:pt>
                <c:pt idx="5721">
                  <c:v>24082.43</c:v>
                </c:pt>
                <c:pt idx="5722">
                  <c:v>20317.309999999998</c:v>
                </c:pt>
                <c:pt idx="5723">
                  <c:v>19929.666000000001</c:v>
                </c:pt>
                <c:pt idx="5724">
                  <c:v>30462.940000000002</c:v>
                </c:pt>
                <c:pt idx="5725">
                  <c:v>26641.370000000003</c:v>
                </c:pt>
                <c:pt idx="5726">
                  <c:v>30706.399999999998</c:v>
                </c:pt>
                <c:pt idx="5727">
                  <c:v>26390.1</c:v>
                </c:pt>
                <c:pt idx="5728">
                  <c:v>23736.022000000001</c:v>
                </c:pt>
                <c:pt idx="5729">
                  <c:v>21789.206999999999</c:v>
                </c:pt>
                <c:pt idx="5730">
                  <c:v>22808.28</c:v>
                </c:pt>
                <c:pt idx="5731">
                  <c:v>21341.790000000005</c:v>
                </c:pt>
                <c:pt idx="5732">
                  <c:v>27000.079999999998</c:v>
                </c:pt>
                <c:pt idx="5733">
                  <c:v>31209.52</c:v>
                </c:pt>
                <c:pt idx="5734">
                  <c:v>24986.73</c:v>
                </c:pt>
                <c:pt idx="5735">
                  <c:v>23315.980000000003</c:v>
                </c:pt>
                <c:pt idx="5736">
                  <c:v>19279.650000000001</c:v>
                </c:pt>
                <c:pt idx="5737">
                  <c:v>18215.371999999999</c:v>
                </c:pt>
                <c:pt idx="5738">
                  <c:v>23764.722999999998</c:v>
                </c:pt>
                <c:pt idx="5739">
                  <c:v>18258.805</c:v>
                </c:pt>
                <c:pt idx="5740">
                  <c:v>17900.981</c:v>
                </c:pt>
                <c:pt idx="5741">
                  <c:v>18920.800000000003</c:v>
                </c:pt>
                <c:pt idx="5742">
                  <c:v>15149.7035708</c:v>
                </c:pt>
                <c:pt idx="5743">
                  <c:v>22214.008000000002</c:v>
                </c:pt>
                <c:pt idx="5744">
                  <c:v>25374.634899999997</c:v>
                </c:pt>
                <c:pt idx="5745">
                  <c:v>20401.29</c:v>
                </c:pt>
                <c:pt idx="5746">
                  <c:v>18055.292000000001</c:v>
                </c:pt>
                <c:pt idx="5747">
                  <c:v>18874.53</c:v>
                </c:pt>
                <c:pt idx="5748">
                  <c:v>18010.740000000002</c:v>
                </c:pt>
                <c:pt idx="5749">
                  <c:v>18689.060000000001</c:v>
                </c:pt>
                <c:pt idx="5750">
                  <c:v>18607.86</c:v>
                </c:pt>
                <c:pt idx="5751">
                  <c:v>15833.504999999999</c:v>
                </c:pt>
                <c:pt idx="5752">
                  <c:v>15897.606</c:v>
                </c:pt>
                <c:pt idx="5753">
                  <c:v>20189.27</c:v>
                </c:pt>
                <c:pt idx="5754">
                  <c:v>17330.643</c:v>
                </c:pt>
                <c:pt idx="5755">
                  <c:v>18065.003999999997</c:v>
                </c:pt>
                <c:pt idx="5756">
                  <c:v>18323.990999999998</c:v>
                </c:pt>
                <c:pt idx="5757">
                  <c:v>18346.780000000002</c:v>
                </c:pt>
                <c:pt idx="5758">
                  <c:v>16994.305999999997</c:v>
                </c:pt>
                <c:pt idx="5759">
                  <c:v>22296.83</c:v>
                </c:pt>
                <c:pt idx="5760">
                  <c:v>22593.010000000002</c:v>
                </c:pt>
                <c:pt idx="5761">
                  <c:v>21057.03</c:v>
                </c:pt>
                <c:pt idx="5762">
                  <c:v>26465.199999999997</c:v>
                </c:pt>
                <c:pt idx="5763">
                  <c:v>22061.62</c:v>
                </c:pt>
                <c:pt idx="5764">
                  <c:v>22252.089</c:v>
                </c:pt>
                <c:pt idx="5765">
                  <c:v>17641.394</c:v>
                </c:pt>
                <c:pt idx="5766">
                  <c:v>19585.77</c:v>
                </c:pt>
                <c:pt idx="5767">
                  <c:v>19048.915000000001</c:v>
                </c:pt>
                <c:pt idx="5768">
                  <c:v>19240.03</c:v>
                </c:pt>
                <c:pt idx="5769">
                  <c:v>19548.28</c:v>
                </c:pt>
                <c:pt idx="5770">
                  <c:v>18982.429999999997</c:v>
                </c:pt>
                <c:pt idx="5771">
                  <c:v>18927.718000000001</c:v>
                </c:pt>
                <c:pt idx="5772">
                  <c:v>19208.517</c:v>
                </c:pt>
                <c:pt idx="5773">
                  <c:v>20708.63</c:v>
                </c:pt>
                <c:pt idx="5774">
                  <c:v>19646.809000000001</c:v>
                </c:pt>
                <c:pt idx="5775">
                  <c:v>19924.12</c:v>
                </c:pt>
                <c:pt idx="5776">
                  <c:v>18993.899999999998</c:v>
                </c:pt>
                <c:pt idx="5777">
                  <c:v>19630.559999999998</c:v>
                </c:pt>
                <c:pt idx="5778">
                  <c:v>21064.762999999999</c:v>
                </c:pt>
                <c:pt idx="5779">
                  <c:v>27559.300000000003</c:v>
                </c:pt>
                <c:pt idx="5780">
                  <c:v>23432.85</c:v>
                </c:pt>
                <c:pt idx="5781">
                  <c:v>18758.36</c:v>
                </c:pt>
                <c:pt idx="5782">
                  <c:v>19942.97</c:v>
                </c:pt>
                <c:pt idx="5783">
                  <c:v>21488.685999999998</c:v>
                </c:pt>
                <c:pt idx="5784">
                  <c:v>18626.392999999996</c:v>
                </c:pt>
                <c:pt idx="5785">
                  <c:v>22207.93</c:v>
                </c:pt>
                <c:pt idx="5786">
                  <c:v>18268.432000000001</c:v>
                </c:pt>
                <c:pt idx="5787">
                  <c:v>18623.541000000001</c:v>
                </c:pt>
                <c:pt idx="5788">
                  <c:v>21312.5</c:v>
                </c:pt>
                <c:pt idx="5789">
                  <c:v>17494.826000000001</c:v>
                </c:pt>
                <c:pt idx="5790">
                  <c:v>18574.207000000002</c:v>
                </c:pt>
                <c:pt idx="5791">
                  <c:v>19809.678999999996</c:v>
                </c:pt>
                <c:pt idx="5792">
                  <c:v>27754.92</c:v>
                </c:pt>
                <c:pt idx="5793">
                  <c:v>33350.639999999999</c:v>
                </c:pt>
                <c:pt idx="5794">
                  <c:v>29596.587</c:v>
                </c:pt>
                <c:pt idx="5795">
                  <c:v>26150.6338</c:v>
                </c:pt>
                <c:pt idx="5796">
                  <c:v>22510.1</c:v>
                </c:pt>
                <c:pt idx="5797">
                  <c:v>18643.536</c:v>
                </c:pt>
                <c:pt idx="5798">
                  <c:v>20502.68</c:v>
                </c:pt>
                <c:pt idx="5799">
                  <c:v>18480.32</c:v>
                </c:pt>
                <c:pt idx="5800">
                  <c:v>18310.730000000003</c:v>
                </c:pt>
                <c:pt idx="5801">
                  <c:v>17266.982</c:v>
                </c:pt>
                <c:pt idx="5802">
                  <c:v>20469.099999999999</c:v>
                </c:pt>
                <c:pt idx="5803">
                  <c:v>21689.040000000001</c:v>
                </c:pt>
                <c:pt idx="5804">
                  <c:v>21236.95</c:v>
                </c:pt>
                <c:pt idx="5805">
                  <c:v>21188.47</c:v>
                </c:pt>
                <c:pt idx="5806">
                  <c:v>18590.132999999998</c:v>
                </c:pt>
                <c:pt idx="5807">
                  <c:v>18863.760999999999</c:v>
                </c:pt>
                <c:pt idx="5808">
                  <c:v>19820.689999999999</c:v>
                </c:pt>
                <c:pt idx="5809">
                  <c:v>17411.136000000002</c:v>
                </c:pt>
                <c:pt idx="5810">
                  <c:v>19186.099999999999</c:v>
                </c:pt>
                <c:pt idx="5811">
                  <c:v>18612.034999999996</c:v>
                </c:pt>
                <c:pt idx="5812">
                  <c:v>20002.550000000003</c:v>
                </c:pt>
                <c:pt idx="5813">
                  <c:v>20887.2</c:v>
                </c:pt>
                <c:pt idx="5814">
                  <c:v>21858.55</c:v>
                </c:pt>
                <c:pt idx="5815">
                  <c:v>18941.403999999999</c:v>
                </c:pt>
                <c:pt idx="5816">
                  <c:v>20141.809999999998</c:v>
                </c:pt>
                <c:pt idx="5817">
                  <c:v>17870.282000000003</c:v>
                </c:pt>
                <c:pt idx="5818">
                  <c:v>19998.129999999997</c:v>
                </c:pt>
                <c:pt idx="5819">
                  <c:v>18918.118000000002</c:v>
                </c:pt>
                <c:pt idx="5820">
                  <c:v>19487.5</c:v>
                </c:pt>
                <c:pt idx="5821">
                  <c:v>19413.582999999999</c:v>
                </c:pt>
                <c:pt idx="5822">
                  <c:v>21861.309999999998</c:v>
                </c:pt>
                <c:pt idx="5823">
                  <c:v>23193.5</c:v>
                </c:pt>
                <c:pt idx="5824">
                  <c:v>18995.11</c:v>
                </c:pt>
                <c:pt idx="5825">
                  <c:v>18879.605</c:v>
                </c:pt>
                <c:pt idx="5826">
                  <c:v>20512.54</c:v>
                </c:pt>
                <c:pt idx="5827">
                  <c:v>20262.600000000002</c:v>
                </c:pt>
                <c:pt idx="5828">
                  <c:v>20710.002</c:v>
                </c:pt>
                <c:pt idx="5829">
                  <c:v>20733.46</c:v>
                </c:pt>
                <c:pt idx="5830">
                  <c:v>21484.47</c:v>
                </c:pt>
                <c:pt idx="5831">
                  <c:v>20193.440000000002</c:v>
                </c:pt>
                <c:pt idx="5832">
                  <c:v>22526.89</c:v>
                </c:pt>
                <c:pt idx="5833">
                  <c:v>22535.440000000002</c:v>
                </c:pt>
                <c:pt idx="5834">
                  <c:v>25304.476999999999</c:v>
                </c:pt>
                <c:pt idx="5835">
                  <c:v>25701.709999999995</c:v>
                </c:pt>
                <c:pt idx="5836">
                  <c:v>22317.380000000005</c:v>
                </c:pt>
                <c:pt idx="5837">
                  <c:v>23132.230000000003</c:v>
                </c:pt>
                <c:pt idx="5838">
                  <c:v>30306.870000000003</c:v>
                </c:pt>
                <c:pt idx="5839">
                  <c:v>34096.186700000006</c:v>
                </c:pt>
                <c:pt idx="5840">
                  <c:v>24833.689000000002</c:v>
                </c:pt>
                <c:pt idx="5841">
                  <c:v>20871.238000000001</c:v>
                </c:pt>
                <c:pt idx="5842">
                  <c:v>23659.750000000004</c:v>
                </c:pt>
                <c:pt idx="5843">
                  <c:v>23318.21</c:v>
                </c:pt>
                <c:pt idx="5844">
                  <c:v>19550.960000000003</c:v>
                </c:pt>
                <c:pt idx="5845">
                  <c:v>19626.110000000004</c:v>
                </c:pt>
                <c:pt idx="5846">
                  <c:v>20503.8</c:v>
                </c:pt>
                <c:pt idx="5847">
                  <c:v>20023.53</c:v>
                </c:pt>
                <c:pt idx="5848">
                  <c:v>18328.766</c:v>
                </c:pt>
                <c:pt idx="5849">
                  <c:v>20978.25</c:v>
                </c:pt>
                <c:pt idx="5850">
                  <c:v>18363.296000000002</c:v>
                </c:pt>
                <c:pt idx="5851">
                  <c:v>18542.038999999997</c:v>
                </c:pt>
                <c:pt idx="5852">
                  <c:v>17060.723999999998</c:v>
                </c:pt>
                <c:pt idx="5853">
                  <c:v>18143.046000000002</c:v>
                </c:pt>
                <c:pt idx="5854">
                  <c:v>18799.48</c:v>
                </c:pt>
                <c:pt idx="5855">
                  <c:v>16018.299000000003</c:v>
                </c:pt>
                <c:pt idx="5856">
                  <c:v>19508.2</c:v>
                </c:pt>
                <c:pt idx="5857">
                  <c:v>18892.599999999999</c:v>
                </c:pt>
                <c:pt idx="5858">
                  <c:v>19417.86</c:v>
                </c:pt>
                <c:pt idx="5859">
                  <c:v>25606.129999999997</c:v>
                </c:pt>
                <c:pt idx="5860">
                  <c:v>23868.26</c:v>
                </c:pt>
                <c:pt idx="5861">
                  <c:v>23482.51</c:v>
                </c:pt>
                <c:pt idx="5862">
                  <c:v>25488.5746</c:v>
                </c:pt>
                <c:pt idx="5863">
                  <c:v>25540.309999999998</c:v>
                </c:pt>
                <c:pt idx="5864">
                  <c:v>22577.379999999997</c:v>
                </c:pt>
                <c:pt idx="5865">
                  <c:v>21037.190000000002</c:v>
                </c:pt>
                <c:pt idx="5866">
                  <c:v>18396.772000000001</c:v>
                </c:pt>
                <c:pt idx="5867">
                  <c:v>19779.560000000001</c:v>
                </c:pt>
                <c:pt idx="5868">
                  <c:v>20457.829999999998</c:v>
                </c:pt>
                <c:pt idx="5869">
                  <c:v>23280.44</c:v>
                </c:pt>
                <c:pt idx="5870">
                  <c:v>39223.089999999997</c:v>
                </c:pt>
                <c:pt idx="5871">
                  <c:v>42407.548999999999</c:v>
                </c:pt>
                <c:pt idx="5872">
                  <c:v>28927.892</c:v>
                </c:pt>
                <c:pt idx="5873">
                  <c:v>22946.090000000004</c:v>
                </c:pt>
                <c:pt idx="5874">
                  <c:v>17826.897000000001</c:v>
                </c:pt>
                <c:pt idx="5875">
                  <c:v>16587.262000000002</c:v>
                </c:pt>
                <c:pt idx="5876">
                  <c:v>15930.664000000001</c:v>
                </c:pt>
                <c:pt idx="5877">
                  <c:v>16341.651</c:v>
                </c:pt>
                <c:pt idx="5878">
                  <c:v>19798.789999999997</c:v>
                </c:pt>
                <c:pt idx="5879">
                  <c:v>17180.596999999998</c:v>
                </c:pt>
                <c:pt idx="5880">
                  <c:v>18908.060000000001</c:v>
                </c:pt>
                <c:pt idx="5881">
                  <c:v>19192.689999999999</c:v>
                </c:pt>
                <c:pt idx="5882">
                  <c:v>17705.695</c:v>
                </c:pt>
                <c:pt idx="5883">
                  <c:v>18303.958999999999</c:v>
                </c:pt>
                <c:pt idx="5884">
                  <c:v>18479.727999999996</c:v>
                </c:pt>
                <c:pt idx="5885">
                  <c:v>20394.190000000002</c:v>
                </c:pt>
                <c:pt idx="5886">
                  <c:v>19062.620000000003</c:v>
                </c:pt>
                <c:pt idx="5887">
                  <c:v>19784.66</c:v>
                </c:pt>
                <c:pt idx="5888">
                  <c:v>17220.849999999999</c:v>
                </c:pt>
                <c:pt idx="5889">
                  <c:v>17881.099999999999</c:v>
                </c:pt>
                <c:pt idx="5890">
                  <c:v>16914.248</c:v>
                </c:pt>
                <c:pt idx="5891">
                  <c:v>16535.608</c:v>
                </c:pt>
                <c:pt idx="5892">
                  <c:v>19266.29</c:v>
                </c:pt>
                <c:pt idx="5893">
                  <c:v>16857.868000000002</c:v>
                </c:pt>
                <c:pt idx="5894">
                  <c:v>15692.019</c:v>
                </c:pt>
                <c:pt idx="5895">
                  <c:v>17717.510999999999</c:v>
                </c:pt>
                <c:pt idx="5896">
                  <c:v>18057.565999999999</c:v>
                </c:pt>
                <c:pt idx="5897">
                  <c:v>19495.48</c:v>
                </c:pt>
                <c:pt idx="5898">
                  <c:v>29771.743999999999</c:v>
                </c:pt>
                <c:pt idx="5899">
                  <c:v>29030.595000000001</c:v>
                </c:pt>
                <c:pt idx="5900">
                  <c:v>24481.762300000002</c:v>
                </c:pt>
                <c:pt idx="5901">
                  <c:v>18216.339999999997</c:v>
                </c:pt>
                <c:pt idx="5902">
                  <c:v>16824.567000000003</c:v>
                </c:pt>
                <c:pt idx="5903">
                  <c:v>20052.520000000004</c:v>
                </c:pt>
                <c:pt idx="5904">
                  <c:v>18530.183999999997</c:v>
                </c:pt>
                <c:pt idx="5905">
                  <c:v>17428.501</c:v>
                </c:pt>
                <c:pt idx="5906">
                  <c:v>17270.317999999999</c:v>
                </c:pt>
                <c:pt idx="5907">
                  <c:v>15637.580999999998</c:v>
                </c:pt>
                <c:pt idx="5908">
                  <c:v>18014.740000000002</c:v>
                </c:pt>
                <c:pt idx="5909">
                  <c:v>21021.55</c:v>
                </c:pt>
                <c:pt idx="5910">
                  <c:v>19265.828000000001</c:v>
                </c:pt>
                <c:pt idx="5911">
                  <c:v>22273.78</c:v>
                </c:pt>
                <c:pt idx="5912">
                  <c:v>20203.63</c:v>
                </c:pt>
                <c:pt idx="5913">
                  <c:v>20247.740000000002</c:v>
                </c:pt>
                <c:pt idx="5914">
                  <c:v>23776.71</c:v>
                </c:pt>
                <c:pt idx="5915">
                  <c:v>20866.550000000003</c:v>
                </c:pt>
                <c:pt idx="5916">
                  <c:v>19726.184000000001</c:v>
                </c:pt>
                <c:pt idx="5917">
                  <c:v>21155.67</c:v>
                </c:pt>
                <c:pt idx="5918">
                  <c:v>19802.75</c:v>
                </c:pt>
                <c:pt idx="5919">
                  <c:v>18271.707999999999</c:v>
                </c:pt>
                <c:pt idx="5920">
                  <c:v>21614.45</c:v>
                </c:pt>
                <c:pt idx="5921">
                  <c:v>22383.699999999997</c:v>
                </c:pt>
                <c:pt idx="5922">
                  <c:v>19821.900000000001</c:v>
                </c:pt>
                <c:pt idx="5923">
                  <c:v>20594.100000000002</c:v>
                </c:pt>
                <c:pt idx="5924">
                  <c:v>18645.338</c:v>
                </c:pt>
                <c:pt idx="5925">
                  <c:v>17602.350999999999</c:v>
                </c:pt>
                <c:pt idx="5926">
                  <c:v>18026.88</c:v>
                </c:pt>
                <c:pt idx="5927">
                  <c:v>18980.440999999999</c:v>
                </c:pt>
                <c:pt idx="5928">
                  <c:v>22599.01</c:v>
                </c:pt>
                <c:pt idx="5929">
                  <c:v>22523.9</c:v>
                </c:pt>
                <c:pt idx="5930">
                  <c:v>23344.319</c:v>
                </c:pt>
                <c:pt idx="5931">
                  <c:v>21331.07</c:v>
                </c:pt>
                <c:pt idx="5932">
                  <c:v>23238.91</c:v>
                </c:pt>
                <c:pt idx="5933">
                  <c:v>30473.72</c:v>
                </c:pt>
                <c:pt idx="5934">
                  <c:v>29586.010000000002</c:v>
                </c:pt>
                <c:pt idx="5935">
                  <c:v>21484.75</c:v>
                </c:pt>
                <c:pt idx="5936">
                  <c:v>20040.169999999998</c:v>
                </c:pt>
                <c:pt idx="5937">
                  <c:v>20257.460000000003</c:v>
                </c:pt>
                <c:pt idx="5938">
                  <c:v>24450.67</c:v>
                </c:pt>
                <c:pt idx="5939">
                  <c:v>20855.900000000001</c:v>
                </c:pt>
                <c:pt idx="5940">
                  <c:v>19145.149999999998</c:v>
                </c:pt>
                <c:pt idx="5941">
                  <c:v>18002.806</c:v>
                </c:pt>
                <c:pt idx="5942">
                  <c:v>19588.91</c:v>
                </c:pt>
                <c:pt idx="5943">
                  <c:v>22129.200000000001</c:v>
                </c:pt>
                <c:pt idx="5944">
                  <c:v>19874.2</c:v>
                </c:pt>
                <c:pt idx="5945">
                  <c:v>18178.23</c:v>
                </c:pt>
                <c:pt idx="5946">
                  <c:v>18798.593999999997</c:v>
                </c:pt>
                <c:pt idx="5947">
                  <c:v>22519.870000000003</c:v>
                </c:pt>
                <c:pt idx="5948">
                  <c:v>26060.340000000004</c:v>
                </c:pt>
                <c:pt idx="5949">
                  <c:v>22453.079999999998</c:v>
                </c:pt>
                <c:pt idx="5950">
                  <c:v>18431.904000000002</c:v>
                </c:pt>
                <c:pt idx="5951">
                  <c:v>19357.550000000003</c:v>
                </c:pt>
                <c:pt idx="5952">
                  <c:v>21748.449999999997</c:v>
                </c:pt>
                <c:pt idx="5953">
                  <c:v>20186.84</c:v>
                </c:pt>
                <c:pt idx="5954">
                  <c:v>18626.409</c:v>
                </c:pt>
                <c:pt idx="5955">
                  <c:v>20374.45</c:v>
                </c:pt>
                <c:pt idx="5956">
                  <c:v>20803.759999999998</c:v>
                </c:pt>
                <c:pt idx="5957">
                  <c:v>18812.893000000004</c:v>
                </c:pt>
                <c:pt idx="5958">
                  <c:v>19885.596000000001</c:v>
                </c:pt>
                <c:pt idx="5959">
                  <c:v>19851.690000000002</c:v>
                </c:pt>
                <c:pt idx="5960">
                  <c:v>21074.37</c:v>
                </c:pt>
                <c:pt idx="5961">
                  <c:v>18224.916000000001</c:v>
                </c:pt>
                <c:pt idx="5962">
                  <c:v>19092.37</c:v>
                </c:pt>
                <c:pt idx="5963">
                  <c:v>23698.579999999998</c:v>
                </c:pt>
                <c:pt idx="5964">
                  <c:v>36541.35</c:v>
                </c:pt>
                <c:pt idx="5965">
                  <c:v>35184.699000000001</c:v>
                </c:pt>
                <c:pt idx="5966">
                  <c:v>24014.373000000003</c:v>
                </c:pt>
                <c:pt idx="5967">
                  <c:v>25008.702000000001</c:v>
                </c:pt>
                <c:pt idx="5968">
                  <c:v>30977.82</c:v>
                </c:pt>
                <c:pt idx="5969">
                  <c:v>29531.758000000002</c:v>
                </c:pt>
                <c:pt idx="5970">
                  <c:v>22339.719999999998</c:v>
                </c:pt>
                <c:pt idx="5971">
                  <c:v>19364.152999999998</c:v>
                </c:pt>
                <c:pt idx="5972">
                  <c:v>22094.3</c:v>
                </c:pt>
                <c:pt idx="5973">
                  <c:v>25056.329999999998</c:v>
                </c:pt>
                <c:pt idx="5974">
                  <c:v>26941.229999999996</c:v>
                </c:pt>
                <c:pt idx="5975">
                  <c:v>25685.170000000002</c:v>
                </c:pt>
                <c:pt idx="5976">
                  <c:v>22493.41</c:v>
                </c:pt>
                <c:pt idx="5977">
                  <c:v>19236.670000000002</c:v>
                </c:pt>
                <c:pt idx="5978">
                  <c:v>19707.8727</c:v>
                </c:pt>
                <c:pt idx="5979">
                  <c:v>19103.010000000002</c:v>
                </c:pt>
                <c:pt idx="5980">
                  <c:v>19069.907900000002</c:v>
                </c:pt>
                <c:pt idx="5981">
                  <c:v>20984.149999999998</c:v>
                </c:pt>
                <c:pt idx="5982">
                  <c:v>24479.4</c:v>
                </c:pt>
                <c:pt idx="5983">
                  <c:v>23139.87</c:v>
                </c:pt>
                <c:pt idx="5984">
                  <c:v>17110.210999999999</c:v>
                </c:pt>
                <c:pt idx="5985">
                  <c:v>18914.080000000002</c:v>
                </c:pt>
                <c:pt idx="5986">
                  <c:v>14616.012999999999</c:v>
                </c:pt>
                <c:pt idx="5987">
                  <c:v>14874.546</c:v>
                </c:pt>
                <c:pt idx="5988">
                  <c:v>19525.809999999998</c:v>
                </c:pt>
                <c:pt idx="5989">
                  <c:v>19298.150000000001</c:v>
                </c:pt>
                <c:pt idx="5990">
                  <c:v>19002.758000000002</c:v>
                </c:pt>
                <c:pt idx="5991">
                  <c:v>19416.222999999998</c:v>
                </c:pt>
                <c:pt idx="5992">
                  <c:v>20499.920000000002</c:v>
                </c:pt>
                <c:pt idx="5993">
                  <c:v>19380.54</c:v>
                </c:pt>
                <c:pt idx="5994">
                  <c:v>19497.032999999999</c:v>
                </c:pt>
                <c:pt idx="5995">
                  <c:v>20592.36</c:v>
                </c:pt>
                <c:pt idx="5996">
                  <c:v>19420.414000000004</c:v>
                </c:pt>
                <c:pt idx="5997">
                  <c:v>17107.534</c:v>
                </c:pt>
                <c:pt idx="5998">
                  <c:v>18521.574000000001</c:v>
                </c:pt>
                <c:pt idx="5999">
                  <c:v>14791.834000000001</c:v>
                </c:pt>
                <c:pt idx="6000">
                  <c:v>16002.624999999998</c:v>
                </c:pt>
                <c:pt idx="6001">
                  <c:v>17030.832000000002</c:v>
                </c:pt>
                <c:pt idx="6002">
                  <c:v>20522.280000000002</c:v>
                </c:pt>
                <c:pt idx="6003">
                  <c:v>19411.53</c:v>
                </c:pt>
                <c:pt idx="6004">
                  <c:v>20791.235800000002</c:v>
                </c:pt>
                <c:pt idx="6005">
                  <c:v>15391.597</c:v>
                </c:pt>
                <c:pt idx="6006">
                  <c:v>22762.720000000001</c:v>
                </c:pt>
                <c:pt idx="6007">
                  <c:v>32298.240000000002</c:v>
                </c:pt>
                <c:pt idx="6008">
                  <c:v>40723.662600000003</c:v>
                </c:pt>
                <c:pt idx="6009">
                  <c:v>30134.039000000004</c:v>
                </c:pt>
                <c:pt idx="6010">
                  <c:v>17638.127</c:v>
                </c:pt>
                <c:pt idx="6011">
                  <c:v>17649.544999999998</c:v>
                </c:pt>
                <c:pt idx="6012">
                  <c:v>19297.861999999997</c:v>
                </c:pt>
                <c:pt idx="6013">
                  <c:v>21716.720000000001</c:v>
                </c:pt>
                <c:pt idx="6014">
                  <c:v>17511.751</c:v>
                </c:pt>
                <c:pt idx="6015">
                  <c:v>20005.030000000002</c:v>
                </c:pt>
                <c:pt idx="6016">
                  <c:v>20556.439999999999</c:v>
                </c:pt>
                <c:pt idx="6017">
                  <c:v>20776.2</c:v>
                </c:pt>
                <c:pt idx="6018">
                  <c:v>18514.7</c:v>
                </c:pt>
                <c:pt idx="6019">
                  <c:v>18030.240000000002</c:v>
                </c:pt>
                <c:pt idx="6020">
                  <c:v>18303.568000000003</c:v>
                </c:pt>
                <c:pt idx="6021">
                  <c:v>20023.34</c:v>
                </c:pt>
                <c:pt idx="6022">
                  <c:v>18949.550000000003</c:v>
                </c:pt>
                <c:pt idx="6023">
                  <c:v>15398.954</c:v>
                </c:pt>
                <c:pt idx="6024">
                  <c:v>16966.025999999998</c:v>
                </c:pt>
                <c:pt idx="6025">
                  <c:v>17228.311000000002</c:v>
                </c:pt>
                <c:pt idx="6026">
                  <c:v>18542.190000000002</c:v>
                </c:pt>
                <c:pt idx="6027">
                  <c:v>16303.749</c:v>
                </c:pt>
                <c:pt idx="6028">
                  <c:v>19579.13</c:v>
                </c:pt>
                <c:pt idx="6029">
                  <c:v>17909.613000000001</c:v>
                </c:pt>
                <c:pt idx="6030">
                  <c:v>20114.28</c:v>
                </c:pt>
                <c:pt idx="6031">
                  <c:v>18904.12</c:v>
                </c:pt>
                <c:pt idx="6032">
                  <c:v>18679.43</c:v>
                </c:pt>
                <c:pt idx="6033">
                  <c:v>20080.120000000003</c:v>
                </c:pt>
                <c:pt idx="6034">
                  <c:v>29595.839400000001</c:v>
                </c:pt>
                <c:pt idx="6035">
                  <c:v>32818.505000000005</c:v>
                </c:pt>
                <c:pt idx="6036">
                  <c:v>24352.45</c:v>
                </c:pt>
                <c:pt idx="6037">
                  <c:v>21320.447199999999</c:v>
                </c:pt>
                <c:pt idx="6038">
                  <c:v>19980.509999999998</c:v>
                </c:pt>
                <c:pt idx="6039">
                  <c:v>18247.008000000002</c:v>
                </c:pt>
                <c:pt idx="6040">
                  <c:v>19588.18</c:v>
                </c:pt>
                <c:pt idx="6041">
                  <c:v>20214.34</c:v>
                </c:pt>
                <c:pt idx="6042">
                  <c:v>19230.77</c:v>
                </c:pt>
                <c:pt idx="6043">
                  <c:v>18390.049999999996</c:v>
                </c:pt>
                <c:pt idx="6044">
                  <c:v>18628.489999999998</c:v>
                </c:pt>
                <c:pt idx="6045">
                  <c:v>18954.810000000001</c:v>
                </c:pt>
                <c:pt idx="6046">
                  <c:v>20072.800000000003</c:v>
                </c:pt>
                <c:pt idx="6047">
                  <c:v>19448.580000000002</c:v>
                </c:pt>
                <c:pt idx="6048">
                  <c:v>18631.149999999998</c:v>
                </c:pt>
                <c:pt idx="6049">
                  <c:v>16847.46</c:v>
                </c:pt>
                <c:pt idx="6050">
                  <c:v>17872.11</c:v>
                </c:pt>
                <c:pt idx="6051">
                  <c:v>20561.529999999995</c:v>
                </c:pt>
                <c:pt idx="6052">
                  <c:v>23985.969999999998</c:v>
                </c:pt>
                <c:pt idx="6053">
                  <c:v>24070.97</c:v>
                </c:pt>
                <c:pt idx="6054">
                  <c:v>19904.530000000002</c:v>
                </c:pt>
                <c:pt idx="6055">
                  <c:v>21941.55</c:v>
                </c:pt>
                <c:pt idx="6056">
                  <c:v>19847.28</c:v>
                </c:pt>
                <c:pt idx="6057">
                  <c:v>21426.769999999997</c:v>
                </c:pt>
                <c:pt idx="6058">
                  <c:v>17623.672999999999</c:v>
                </c:pt>
                <c:pt idx="6059">
                  <c:v>17991.714</c:v>
                </c:pt>
                <c:pt idx="6060">
                  <c:v>17514.400999999998</c:v>
                </c:pt>
                <c:pt idx="6061">
                  <c:v>17798.361999999997</c:v>
                </c:pt>
                <c:pt idx="6062">
                  <c:v>20115.59</c:v>
                </c:pt>
                <c:pt idx="6063">
                  <c:v>23325.989999999998</c:v>
                </c:pt>
                <c:pt idx="6064">
                  <c:v>22296.370000000003</c:v>
                </c:pt>
                <c:pt idx="6065">
                  <c:v>28304.584999999999</c:v>
                </c:pt>
                <c:pt idx="6066">
                  <c:v>26527.869999999995</c:v>
                </c:pt>
                <c:pt idx="6067">
                  <c:v>21504.090000000004</c:v>
                </c:pt>
                <c:pt idx="6068">
                  <c:v>18662.170000000002</c:v>
                </c:pt>
                <c:pt idx="6069">
                  <c:v>20414.227999999996</c:v>
                </c:pt>
                <c:pt idx="6070">
                  <c:v>25673.78</c:v>
                </c:pt>
                <c:pt idx="6071">
                  <c:v>26616.04</c:v>
                </c:pt>
                <c:pt idx="6072">
                  <c:v>22180.019</c:v>
                </c:pt>
                <c:pt idx="6073">
                  <c:v>18497.967000000001</c:v>
                </c:pt>
                <c:pt idx="6074">
                  <c:v>19810.760000000002</c:v>
                </c:pt>
                <c:pt idx="6075">
                  <c:v>19526.135999999999</c:v>
                </c:pt>
                <c:pt idx="6076">
                  <c:v>20542.75</c:v>
                </c:pt>
                <c:pt idx="6077">
                  <c:v>19069.61</c:v>
                </c:pt>
                <c:pt idx="6078">
                  <c:v>21205.428</c:v>
                </c:pt>
                <c:pt idx="6079">
                  <c:v>24964.329999999998</c:v>
                </c:pt>
                <c:pt idx="6080">
                  <c:v>24011.200000000001</c:v>
                </c:pt>
                <c:pt idx="6081">
                  <c:v>20044.197</c:v>
                </c:pt>
                <c:pt idx="6082">
                  <c:v>19356.527000000002</c:v>
                </c:pt>
                <c:pt idx="6083">
                  <c:v>20087.04</c:v>
                </c:pt>
                <c:pt idx="6084">
                  <c:v>23189.33</c:v>
                </c:pt>
                <c:pt idx="6085">
                  <c:v>19714.978999999999</c:v>
                </c:pt>
                <c:pt idx="6086">
                  <c:v>17779.63</c:v>
                </c:pt>
                <c:pt idx="6087">
                  <c:v>17569.147000000001</c:v>
                </c:pt>
                <c:pt idx="6088">
                  <c:v>15793.407000000001</c:v>
                </c:pt>
                <c:pt idx="6089">
                  <c:v>17881.564000000002</c:v>
                </c:pt>
                <c:pt idx="6090">
                  <c:v>17980.109</c:v>
                </c:pt>
                <c:pt idx="6091">
                  <c:v>15987.276</c:v>
                </c:pt>
                <c:pt idx="6092">
                  <c:v>17250.953000000001</c:v>
                </c:pt>
                <c:pt idx="6093">
                  <c:v>19543.919999999998</c:v>
                </c:pt>
                <c:pt idx="6094">
                  <c:v>19360.886000000002</c:v>
                </c:pt>
                <c:pt idx="6095">
                  <c:v>19506.491999999998</c:v>
                </c:pt>
                <c:pt idx="6096">
                  <c:v>17752.362999999998</c:v>
                </c:pt>
                <c:pt idx="6097">
                  <c:v>22644.561060000004</c:v>
                </c:pt>
                <c:pt idx="6098">
                  <c:v>23619.68</c:v>
                </c:pt>
                <c:pt idx="6099">
                  <c:v>20485.189999999999</c:v>
                </c:pt>
                <c:pt idx="6100">
                  <c:v>24670.080000000002</c:v>
                </c:pt>
                <c:pt idx="6101">
                  <c:v>30436.13</c:v>
                </c:pt>
                <c:pt idx="6102">
                  <c:v>31475.69</c:v>
                </c:pt>
                <c:pt idx="6103">
                  <c:v>25862.36</c:v>
                </c:pt>
                <c:pt idx="6104">
                  <c:v>20166.060000000001</c:v>
                </c:pt>
                <c:pt idx="6105">
                  <c:v>21456.75</c:v>
                </c:pt>
                <c:pt idx="6106">
                  <c:v>20682.64</c:v>
                </c:pt>
                <c:pt idx="6107">
                  <c:v>21537.16</c:v>
                </c:pt>
                <c:pt idx="6108">
                  <c:v>22429.966</c:v>
                </c:pt>
                <c:pt idx="6109">
                  <c:v>20494.21</c:v>
                </c:pt>
                <c:pt idx="6110">
                  <c:v>19578.455999999998</c:v>
                </c:pt>
                <c:pt idx="6111">
                  <c:v>22214.799999999996</c:v>
                </c:pt>
                <c:pt idx="6112">
                  <c:v>21282.289999999997</c:v>
                </c:pt>
                <c:pt idx="6113">
                  <c:v>20504.439999999999</c:v>
                </c:pt>
                <c:pt idx="6114">
                  <c:v>19148.101999999999</c:v>
                </c:pt>
                <c:pt idx="6115">
                  <c:v>17791.560999999998</c:v>
                </c:pt>
                <c:pt idx="6116">
                  <c:v>20460.219999999998</c:v>
                </c:pt>
                <c:pt idx="6117">
                  <c:v>20316.649999999998</c:v>
                </c:pt>
                <c:pt idx="6118">
                  <c:v>23560.880000000001</c:v>
                </c:pt>
                <c:pt idx="6119">
                  <c:v>19570.509999999998</c:v>
                </c:pt>
                <c:pt idx="6120">
                  <c:v>17505.018</c:v>
                </c:pt>
                <c:pt idx="6121">
                  <c:v>18325.896000000001</c:v>
                </c:pt>
                <c:pt idx="6122">
                  <c:v>23484.65</c:v>
                </c:pt>
                <c:pt idx="6123">
                  <c:v>26382.79</c:v>
                </c:pt>
                <c:pt idx="6124">
                  <c:v>19706.690000000002</c:v>
                </c:pt>
                <c:pt idx="6125">
                  <c:v>17250.370999999999</c:v>
                </c:pt>
                <c:pt idx="6126">
                  <c:v>16486.239999999998</c:v>
                </c:pt>
                <c:pt idx="6127">
                  <c:v>13081.483000000002</c:v>
                </c:pt>
                <c:pt idx="6128">
                  <c:v>16169.216999999999</c:v>
                </c:pt>
                <c:pt idx="6129">
                  <c:v>17372.843000000001</c:v>
                </c:pt>
                <c:pt idx="6130">
                  <c:v>18024.11</c:v>
                </c:pt>
                <c:pt idx="6131">
                  <c:v>16944.056</c:v>
                </c:pt>
                <c:pt idx="6132">
                  <c:v>18540.274000000001</c:v>
                </c:pt>
                <c:pt idx="6133">
                  <c:v>20083.45</c:v>
                </c:pt>
                <c:pt idx="6134">
                  <c:v>18809.27</c:v>
                </c:pt>
                <c:pt idx="6135">
                  <c:v>17502.552000000003</c:v>
                </c:pt>
                <c:pt idx="6136">
                  <c:v>16463.532000000003</c:v>
                </c:pt>
                <c:pt idx="6137">
                  <c:v>18910.27</c:v>
                </c:pt>
                <c:pt idx="6138">
                  <c:v>18106.798999999999</c:v>
                </c:pt>
                <c:pt idx="6139">
                  <c:v>18081.203999999998</c:v>
                </c:pt>
                <c:pt idx="6140">
                  <c:v>18155.520000000004</c:v>
                </c:pt>
                <c:pt idx="6141">
                  <c:v>17856.682000000001</c:v>
                </c:pt>
                <c:pt idx="6142">
                  <c:v>17660.884999999998</c:v>
                </c:pt>
                <c:pt idx="6143">
                  <c:v>17254.602999999999</c:v>
                </c:pt>
                <c:pt idx="6144">
                  <c:v>17948.07</c:v>
                </c:pt>
                <c:pt idx="6145">
                  <c:v>19538.647000000004</c:v>
                </c:pt>
                <c:pt idx="6146">
                  <c:v>18616.310000000001</c:v>
                </c:pt>
                <c:pt idx="6147">
                  <c:v>18514.147000000001</c:v>
                </c:pt>
                <c:pt idx="6148">
                  <c:v>17640.891000000003</c:v>
                </c:pt>
                <c:pt idx="6149">
                  <c:v>17264.751</c:v>
                </c:pt>
                <c:pt idx="6150">
                  <c:v>17033.141</c:v>
                </c:pt>
                <c:pt idx="6151">
                  <c:v>18771.859000000004</c:v>
                </c:pt>
                <c:pt idx="6152">
                  <c:v>30501.472000000002</c:v>
                </c:pt>
                <c:pt idx="6153">
                  <c:v>30706.081999999999</c:v>
                </c:pt>
                <c:pt idx="6154">
                  <c:v>22400.908800000005</c:v>
                </c:pt>
                <c:pt idx="6155">
                  <c:v>20010.629999999997</c:v>
                </c:pt>
                <c:pt idx="6156">
                  <c:v>19504.28</c:v>
                </c:pt>
                <c:pt idx="6157">
                  <c:v>19367.260000000002</c:v>
                </c:pt>
                <c:pt idx="6158">
                  <c:v>19239.028999999999</c:v>
                </c:pt>
                <c:pt idx="6159">
                  <c:v>18164.486000000001</c:v>
                </c:pt>
                <c:pt idx="6160">
                  <c:v>18296.277999999998</c:v>
                </c:pt>
                <c:pt idx="6161">
                  <c:v>17982.716999999997</c:v>
                </c:pt>
                <c:pt idx="6162">
                  <c:v>18653.146000000001</c:v>
                </c:pt>
                <c:pt idx="6163">
                  <c:v>18983.36</c:v>
                </c:pt>
                <c:pt idx="6164">
                  <c:v>17354.59</c:v>
                </c:pt>
                <c:pt idx="6165">
                  <c:v>15142.644100000003</c:v>
                </c:pt>
                <c:pt idx="6166">
                  <c:v>23504.199999999997</c:v>
                </c:pt>
                <c:pt idx="6167">
                  <c:v>19648.03</c:v>
                </c:pt>
                <c:pt idx="6168">
                  <c:v>20862.638700000003</c:v>
                </c:pt>
                <c:pt idx="6169">
                  <c:v>20198.656000000003</c:v>
                </c:pt>
                <c:pt idx="6170">
                  <c:v>31556.06</c:v>
                </c:pt>
                <c:pt idx="6171">
                  <c:v>26101.849999999995</c:v>
                </c:pt>
                <c:pt idx="6172">
                  <c:v>24914.219100000002</c:v>
                </c:pt>
                <c:pt idx="6173">
                  <c:v>18999.16</c:v>
                </c:pt>
                <c:pt idx="6174">
                  <c:v>18542.896000000001</c:v>
                </c:pt>
                <c:pt idx="6175">
                  <c:v>17751.761999999999</c:v>
                </c:pt>
                <c:pt idx="6176">
                  <c:v>17797.344999999998</c:v>
                </c:pt>
                <c:pt idx="6177">
                  <c:v>18374.764999999999</c:v>
                </c:pt>
                <c:pt idx="6178">
                  <c:v>19076.459999999995</c:v>
                </c:pt>
                <c:pt idx="6179">
                  <c:v>17661.268</c:v>
                </c:pt>
                <c:pt idx="6180">
                  <c:v>18841.509999999998</c:v>
                </c:pt>
                <c:pt idx="6181">
                  <c:v>18074.933000000001</c:v>
                </c:pt>
                <c:pt idx="6182">
                  <c:v>19753.63</c:v>
                </c:pt>
                <c:pt idx="6183">
                  <c:v>18458.657000000003</c:v>
                </c:pt>
                <c:pt idx="6184">
                  <c:v>19405.68</c:v>
                </c:pt>
                <c:pt idx="6185">
                  <c:v>19187.62</c:v>
                </c:pt>
                <c:pt idx="6186">
                  <c:v>19704.14</c:v>
                </c:pt>
                <c:pt idx="6187">
                  <c:v>19408.599000000002</c:v>
                </c:pt>
                <c:pt idx="6188">
                  <c:v>19160.052</c:v>
                </c:pt>
                <c:pt idx="6189">
                  <c:v>19233.783999999996</c:v>
                </c:pt>
                <c:pt idx="6190">
                  <c:v>20502.930000000004</c:v>
                </c:pt>
                <c:pt idx="6191">
                  <c:v>20721.836799999997</c:v>
                </c:pt>
                <c:pt idx="6192">
                  <c:v>17268.184000000001</c:v>
                </c:pt>
                <c:pt idx="6193">
                  <c:v>20406.609999999997</c:v>
                </c:pt>
                <c:pt idx="6194">
                  <c:v>20537.39</c:v>
                </c:pt>
                <c:pt idx="6195">
                  <c:v>27054.500000000004</c:v>
                </c:pt>
                <c:pt idx="6196">
                  <c:v>23312.610000000004</c:v>
                </c:pt>
                <c:pt idx="6197">
                  <c:v>20877.418999999998</c:v>
                </c:pt>
                <c:pt idx="6198">
                  <c:v>31645.980000000003</c:v>
                </c:pt>
                <c:pt idx="6199">
                  <c:v>27015.414000000001</c:v>
                </c:pt>
                <c:pt idx="6200">
                  <c:v>22094.31</c:v>
                </c:pt>
                <c:pt idx="6201">
                  <c:v>19802.339999999997</c:v>
                </c:pt>
                <c:pt idx="6202">
                  <c:v>19105.634999999998</c:v>
                </c:pt>
                <c:pt idx="6203">
                  <c:v>21181.3</c:v>
                </c:pt>
                <c:pt idx="6204">
                  <c:v>18905.777000000002</c:v>
                </c:pt>
                <c:pt idx="6205">
                  <c:v>17815.204000000002</c:v>
                </c:pt>
                <c:pt idx="6206">
                  <c:v>19666.009999999998</c:v>
                </c:pt>
                <c:pt idx="6207">
                  <c:v>21279.88</c:v>
                </c:pt>
                <c:pt idx="6208">
                  <c:v>19896.770000000004</c:v>
                </c:pt>
                <c:pt idx="6209">
                  <c:v>18477.61</c:v>
                </c:pt>
                <c:pt idx="6210">
                  <c:v>19941.859</c:v>
                </c:pt>
                <c:pt idx="6211">
                  <c:v>26283.469999999998</c:v>
                </c:pt>
                <c:pt idx="6212">
                  <c:v>25948.553999999996</c:v>
                </c:pt>
                <c:pt idx="6213">
                  <c:v>18671.863999999998</c:v>
                </c:pt>
                <c:pt idx="6214">
                  <c:v>18291</c:v>
                </c:pt>
                <c:pt idx="6215">
                  <c:v>17700.202000000001</c:v>
                </c:pt>
                <c:pt idx="6216">
                  <c:v>19891.14</c:v>
                </c:pt>
                <c:pt idx="6217">
                  <c:v>19045.667999999998</c:v>
                </c:pt>
                <c:pt idx="6218">
                  <c:v>18550.510999999999</c:v>
                </c:pt>
                <c:pt idx="6219">
                  <c:v>19043.73</c:v>
                </c:pt>
                <c:pt idx="6220">
                  <c:v>19230.119999999995</c:v>
                </c:pt>
                <c:pt idx="6221">
                  <c:v>17497.511000000002</c:v>
                </c:pt>
                <c:pt idx="6222">
                  <c:v>19179.483</c:v>
                </c:pt>
                <c:pt idx="6223">
                  <c:v>19855.810000000001</c:v>
                </c:pt>
                <c:pt idx="6224">
                  <c:v>19123.5</c:v>
                </c:pt>
                <c:pt idx="6225">
                  <c:v>18559.309000000001</c:v>
                </c:pt>
                <c:pt idx="6226">
                  <c:v>15301.962</c:v>
                </c:pt>
                <c:pt idx="6227">
                  <c:v>16450.028000000002</c:v>
                </c:pt>
                <c:pt idx="6228">
                  <c:v>18143.752</c:v>
                </c:pt>
                <c:pt idx="6229">
                  <c:v>18729.777000000006</c:v>
                </c:pt>
                <c:pt idx="6230">
                  <c:v>19689.38</c:v>
                </c:pt>
                <c:pt idx="6231">
                  <c:v>18874.476000000002</c:v>
                </c:pt>
                <c:pt idx="6232">
                  <c:v>18541.210000000003</c:v>
                </c:pt>
                <c:pt idx="6233">
                  <c:v>16768.259999999998</c:v>
                </c:pt>
                <c:pt idx="6234">
                  <c:v>17035.483</c:v>
                </c:pt>
                <c:pt idx="6235">
                  <c:v>17381.319</c:v>
                </c:pt>
                <c:pt idx="6236">
                  <c:v>22439.77</c:v>
                </c:pt>
                <c:pt idx="6237">
                  <c:v>21070.48</c:v>
                </c:pt>
                <c:pt idx="6238">
                  <c:v>17518.109</c:v>
                </c:pt>
                <c:pt idx="6239">
                  <c:v>17685.503000000001</c:v>
                </c:pt>
                <c:pt idx="6240">
                  <c:v>20396.689999999999</c:v>
                </c:pt>
                <c:pt idx="6241">
                  <c:v>22146.100000000002</c:v>
                </c:pt>
                <c:pt idx="6242">
                  <c:v>20307.949999999997</c:v>
                </c:pt>
                <c:pt idx="6243">
                  <c:v>20743.170000000002</c:v>
                </c:pt>
                <c:pt idx="6244">
                  <c:v>18439.479000000003</c:v>
                </c:pt>
                <c:pt idx="6245">
                  <c:v>17075.743999999999</c:v>
                </c:pt>
                <c:pt idx="6246">
                  <c:v>17917.803</c:v>
                </c:pt>
                <c:pt idx="6247">
                  <c:v>18849.29</c:v>
                </c:pt>
                <c:pt idx="6248">
                  <c:v>18101.313999999998</c:v>
                </c:pt>
                <c:pt idx="6249">
                  <c:v>17619.916999999998</c:v>
                </c:pt>
                <c:pt idx="6250">
                  <c:v>17795.196000000004</c:v>
                </c:pt>
                <c:pt idx="6251">
                  <c:v>18929.619999999995</c:v>
                </c:pt>
                <c:pt idx="6252">
                  <c:v>19130.740000000002</c:v>
                </c:pt>
                <c:pt idx="6253">
                  <c:v>20847.18</c:v>
                </c:pt>
                <c:pt idx="6254">
                  <c:v>17345.446</c:v>
                </c:pt>
                <c:pt idx="6255">
                  <c:v>18634.990000000002</c:v>
                </c:pt>
                <c:pt idx="6256">
                  <c:v>18177.599999999999</c:v>
                </c:pt>
                <c:pt idx="6257">
                  <c:v>19955.995999999999</c:v>
                </c:pt>
                <c:pt idx="6258">
                  <c:v>27923.729999999996</c:v>
                </c:pt>
                <c:pt idx="6259">
                  <c:v>29715.508500000004</c:v>
                </c:pt>
                <c:pt idx="6260">
                  <c:v>23044.319</c:v>
                </c:pt>
                <c:pt idx="6261">
                  <c:v>20476.170000000006</c:v>
                </c:pt>
                <c:pt idx="6262">
                  <c:v>20095.949999999997</c:v>
                </c:pt>
                <c:pt idx="6263">
                  <c:v>21240.25</c:v>
                </c:pt>
                <c:pt idx="6264">
                  <c:v>25213.369999999995</c:v>
                </c:pt>
                <c:pt idx="6265">
                  <c:v>20682.990000000002</c:v>
                </c:pt>
                <c:pt idx="6266">
                  <c:v>17853.288</c:v>
                </c:pt>
                <c:pt idx="6267">
                  <c:v>16025.454000000002</c:v>
                </c:pt>
                <c:pt idx="6268">
                  <c:v>18373.997000000003</c:v>
                </c:pt>
                <c:pt idx="6269">
                  <c:v>30144.539999999997</c:v>
                </c:pt>
                <c:pt idx="6270">
                  <c:v>36529.870000000003</c:v>
                </c:pt>
                <c:pt idx="6271">
                  <c:v>30328.307000000001</c:v>
                </c:pt>
                <c:pt idx="6272">
                  <c:v>19776.500000000004</c:v>
                </c:pt>
                <c:pt idx="6273">
                  <c:v>17159.048000000003</c:v>
                </c:pt>
                <c:pt idx="6274">
                  <c:v>20452.549999999996</c:v>
                </c:pt>
                <c:pt idx="6275">
                  <c:v>20904.98</c:v>
                </c:pt>
                <c:pt idx="6276">
                  <c:v>17790.521000000001</c:v>
                </c:pt>
                <c:pt idx="6277">
                  <c:v>17101.539000000001</c:v>
                </c:pt>
                <c:pt idx="6278">
                  <c:v>19590.75</c:v>
                </c:pt>
                <c:pt idx="6279">
                  <c:v>30069.920000000002</c:v>
                </c:pt>
                <c:pt idx="6280">
                  <c:v>61945.510999999999</c:v>
                </c:pt>
                <c:pt idx="6281">
                  <c:v>47049.376000000004</c:v>
                </c:pt>
                <c:pt idx="6282">
                  <c:v>31031.43</c:v>
                </c:pt>
                <c:pt idx="6283">
                  <c:v>23979.69</c:v>
                </c:pt>
                <c:pt idx="6284">
                  <c:v>21258.109999999997</c:v>
                </c:pt>
                <c:pt idx="6285">
                  <c:v>19154.934000000001</c:v>
                </c:pt>
                <c:pt idx="6286">
                  <c:v>16106.177</c:v>
                </c:pt>
                <c:pt idx="6287">
                  <c:v>22425.170000000006</c:v>
                </c:pt>
                <c:pt idx="6288">
                  <c:v>23922.590000000004</c:v>
                </c:pt>
                <c:pt idx="6289">
                  <c:v>19326.62</c:v>
                </c:pt>
                <c:pt idx="6290">
                  <c:v>18816.07</c:v>
                </c:pt>
                <c:pt idx="6291">
                  <c:v>16251.081</c:v>
                </c:pt>
                <c:pt idx="6292">
                  <c:v>16344.663</c:v>
                </c:pt>
                <c:pt idx="6293">
                  <c:v>19015.120000000003</c:v>
                </c:pt>
                <c:pt idx="6294">
                  <c:v>20946.37</c:v>
                </c:pt>
                <c:pt idx="6295">
                  <c:v>43191.106999999996</c:v>
                </c:pt>
                <c:pt idx="6296">
                  <c:v>51260.32</c:v>
                </c:pt>
                <c:pt idx="6297">
                  <c:v>32138.363999999998</c:v>
                </c:pt>
                <c:pt idx="6298">
                  <c:v>25328.664000000001</c:v>
                </c:pt>
                <c:pt idx="6299">
                  <c:v>17223.29</c:v>
                </c:pt>
                <c:pt idx="6300">
                  <c:v>18890.780000000002</c:v>
                </c:pt>
                <c:pt idx="6301">
                  <c:v>17151.845000000001</c:v>
                </c:pt>
                <c:pt idx="6302">
                  <c:v>17346.203999999998</c:v>
                </c:pt>
                <c:pt idx="6303">
                  <c:v>17126.695</c:v>
                </c:pt>
                <c:pt idx="6304">
                  <c:v>18999.8596</c:v>
                </c:pt>
                <c:pt idx="6305">
                  <c:v>17664.2703</c:v>
                </c:pt>
                <c:pt idx="6306">
                  <c:v>16743.401999999998</c:v>
                </c:pt>
                <c:pt idx="6307">
                  <c:v>17579.892</c:v>
                </c:pt>
                <c:pt idx="6308">
                  <c:v>17978.523000000001</c:v>
                </c:pt>
                <c:pt idx="6309">
                  <c:v>14060.758000000002</c:v>
                </c:pt>
                <c:pt idx="6310">
                  <c:v>17948.469999999998</c:v>
                </c:pt>
                <c:pt idx="6311">
                  <c:v>16030.893</c:v>
                </c:pt>
                <c:pt idx="6312">
                  <c:v>16801.839</c:v>
                </c:pt>
                <c:pt idx="6313">
                  <c:v>18483.170000000002</c:v>
                </c:pt>
                <c:pt idx="6314">
                  <c:v>18282.895</c:v>
                </c:pt>
                <c:pt idx="6315">
                  <c:v>17448.792999999998</c:v>
                </c:pt>
                <c:pt idx="6316">
                  <c:v>16950.240999999998</c:v>
                </c:pt>
                <c:pt idx="6317">
                  <c:v>31617.079999999998</c:v>
                </c:pt>
                <c:pt idx="6318">
                  <c:v>48684.853999999992</c:v>
                </c:pt>
                <c:pt idx="6319">
                  <c:v>38871.008999999998</c:v>
                </c:pt>
                <c:pt idx="6320">
                  <c:v>24210.334999999999</c:v>
                </c:pt>
                <c:pt idx="6321">
                  <c:v>20395.736370000002</c:v>
                </c:pt>
                <c:pt idx="6322">
                  <c:v>17721.059000000001</c:v>
                </c:pt>
                <c:pt idx="6323">
                  <c:v>18084.733</c:v>
                </c:pt>
                <c:pt idx="6324">
                  <c:v>17874.836000000003</c:v>
                </c:pt>
                <c:pt idx="6325">
                  <c:v>20272.070000000003</c:v>
                </c:pt>
                <c:pt idx="6326">
                  <c:v>21769.26</c:v>
                </c:pt>
                <c:pt idx="6327">
                  <c:v>21300.15</c:v>
                </c:pt>
                <c:pt idx="6328">
                  <c:v>20530.09</c:v>
                </c:pt>
                <c:pt idx="6329">
                  <c:v>20250.719999999998</c:v>
                </c:pt>
                <c:pt idx="6330">
                  <c:v>18829.490999999998</c:v>
                </c:pt>
                <c:pt idx="6331">
                  <c:v>18242.882000000001</c:v>
                </c:pt>
                <c:pt idx="6332">
                  <c:v>18491.27</c:v>
                </c:pt>
                <c:pt idx="6333">
                  <c:v>17595.571</c:v>
                </c:pt>
                <c:pt idx="6334">
                  <c:v>19304.694</c:v>
                </c:pt>
                <c:pt idx="6335">
                  <c:v>27793.661500000002</c:v>
                </c:pt>
                <c:pt idx="6336">
                  <c:v>25799.1391</c:v>
                </c:pt>
                <c:pt idx="6337">
                  <c:v>22266.159999999996</c:v>
                </c:pt>
                <c:pt idx="6338">
                  <c:v>22132.620000000003</c:v>
                </c:pt>
                <c:pt idx="6339">
                  <c:v>24546.280000000002</c:v>
                </c:pt>
                <c:pt idx="6340">
                  <c:v>22141.99</c:v>
                </c:pt>
                <c:pt idx="6341">
                  <c:v>25339.919999999998</c:v>
                </c:pt>
                <c:pt idx="6342">
                  <c:v>20831.010000000002</c:v>
                </c:pt>
                <c:pt idx="6343">
                  <c:v>24862.44</c:v>
                </c:pt>
                <c:pt idx="6344">
                  <c:v>49962.89</c:v>
                </c:pt>
                <c:pt idx="6345">
                  <c:v>54522.311000000002</c:v>
                </c:pt>
                <c:pt idx="6346">
                  <c:v>41474.167999999998</c:v>
                </c:pt>
                <c:pt idx="6347">
                  <c:v>25459.83</c:v>
                </c:pt>
                <c:pt idx="6348">
                  <c:v>25817.452299999997</c:v>
                </c:pt>
                <c:pt idx="6349">
                  <c:v>29604.840000000004</c:v>
                </c:pt>
                <c:pt idx="6350">
                  <c:v>33736.570999999996</c:v>
                </c:pt>
                <c:pt idx="6351">
                  <c:v>32288.66</c:v>
                </c:pt>
                <c:pt idx="6352">
                  <c:v>26779.641899999999</c:v>
                </c:pt>
                <c:pt idx="6353">
                  <c:v>20654.53</c:v>
                </c:pt>
                <c:pt idx="6354">
                  <c:v>21522.5</c:v>
                </c:pt>
                <c:pt idx="6355">
                  <c:v>18616.083999999999</c:v>
                </c:pt>
                <c:pt idx="6356">
                  <c:v>24127.824000000001</c:v>
                </c:pt>
                <c:pt idx="6357">
                  <c:v>27168.932000000001</c:v>
                </c:pt>
                <c:pt idx="6358">
                  <c:v>20398.321999999996</c:v>
                </c:pt>
                <c:pt idx="6359">
                  <c:v>17710.29</c:v>
                </c:pt>
                <c:pt idx="6360">
                  <c:v>17361.425000000003</c:v>
                </c:pt>
                <c:pt idx="6361">
                  <c:v>19029.217000000001</c:v>
                </c:pt>
                <c:pt idx="6362">
                  <c:v>21367.05</c:v>
                </c:pt>
                <c:pt idx="6363">
                  <c:v>22050.199999999997</c:v>
                </c:pt>
                <c:pt idx="6364">
                  <c:v>18505.742999999999</c:v>
                </c:pt>
                <c:pt idx="6365">
                  <c:v>18885.440000000002</c:v>
                </c:pt>
                <c:pt idx="6366">
                  <c:v>18803.359</c:v>
                </c:pt>
                <c:pt idx="6367">
                  <c:v>20745.68</c:v>
                </c:pt>
                <c:pt idx="6368">
                  <c:v>29680.329999999998</c:v>
                </c:pt>
                <c:pt idx="6369">
                  <c:v>68582.060000000012</c:v>
                </c:pt>
                <c:pt idx="6370">
                  <c:v>76342.850000000006</c:v>
                </c:pt>
                <c:pt idx="6371">
                  <c:v>43904.539999999994</c:v>
                </c:pt>
                <c:pt idx="6372">
                  <c:v>25082.340100000001</c:v>
                </c:pt>
                <c:pt idx="6373">
                  <c:v>20104.099999999999</c:v>
                </c:pt>
                <c:pt idx="6374">
                  <c:v>18596.402000000002</c:v>
                </c:pt>
                <c:pt idx="6375">
                  <c:v>27503.54</c:v>
                </c:pt>
                <c:pt idx="6376">
                  <c:v>29072.980000000003</c:v>
                </c:pt>
                <c:pt idx="6377">
                  <c:v>24609.35</c:v>
                </c:pt>
                <c:pt idx="6378">
                  <c:v>23145.729999999996</c:v>
                </c:pt>
                <c:pt idx="6379">
                  <c:v>22839.690000000002</c:v>
                </c:pt>
                <c:pt idx="6380">
                  <c:v>25140.581200000001</c:v>
                </c:pt>
                <c:pt idx="6381">
                  <c:v>21950.77</c:v>
                </c:pt>
                <c:pt idx="6382">
                  <c:v>18331.371000000003</c:v>
                </c:pt>
                <c:pt idx="6383">
                  <c:v>19474.989999999998</c:v>
                </c:pt>
                <c:pt idx="6384">
                  <c:v>18520.310000000001</c:v>
                </c:pt>
                <c:pt idx="6385">
                  <c:v>21420.09</c:v>
                </c:pt>
                <c:pt idx="6386">
                  <c:v>22595.39</c:v>
                </c:pt>
                <c:pt idx="6387">
                  <c:v>20396.66</c:v>
                </c:pt>
                <c:pt idx="6388">
                  <c:v>20405.87</c:v>
                </c:pt>
                <c:pt idx="6389">
                  <c:v>19787.070000000003</c:v>
                </c:pt>
                <c:pt idx="6390">
                  <c:v>19802.34</c:v>
                </c:pt>
                <c:pt idx="6391">
                  <c:v>18404.862000000001</c:v>
                </c:pt>
                <c:pt idx="6392">
                  <c:v>17653.626</c:v>
                </c:pt>
                <c:pt idx="6393">
                  <c:v>18595.71</c:v>
                </c:pt>
                <c:pt idx="6394">
                  <c:v>17903.484999999997</c:v>
                </c:pt>
                <c:pt idx="6395">
                  <c:v>19933.77</c:v>
                </c:pt>
                <c:pt idx="6396">
                  <c:v>20157.359999999997</c:v>
                </c:pt>
                <c:pt idx="6397">
                  <c:v>20059.085999999999</c:v>
                </c:pt>
                <c:pt idx="6398">
                  <c:v>20261.669999999998</c:v>
                </c:pt>
                <c:pt idx="6399">
                  <c:v>18750.739999999998</c:v>
                </c:pt>
                <c:pt idx="6400">
                  <c:v>21419.05</c:v>
                </c:pt>
                <c:pt idx="6401">
                  <c:v>20747.810000000001</c:v>
                </c:pt>
                <c:pt idx="6402">
                  <c:v>18191.901000000002</c:v>
                </c:pt>
                <c:pt idx="6403">
                  <c:v>18327.423999999999</c:v>
                </c:pt>
                <c:pt idx="6404">
                  <c:v>20717.248</c:v>
                </c:pt>
                <c:pt idx="6405">
                  <c:v>20507.150000000001</c:v>
                </c:pt>
                <c:pt idx="6406">
                  <c:v>21571.780000000002</c:v>
                </c:pt>
                <c:pt idx="6407">
                  <c:v>17215.312999999998</c:v>
                </c:pt>
                <c:pt idx="6408">
                  <c:v>17316.870000000003</c:v>
                </c:pt>
                <c:pt idx="6409">
                  <c:v>16524.655999999999</c:v>
                </c:pt>
                <c:pt idx="6410">
                  <c:v>16586.371000000003</c:v>
                </c:pt>
                <c:pt idx="6411">
                  <c:v>17452.114999999998</c:v>
                </c:pt>
                <c:pt idx="6412">
                  <c:v>19031.490000000002</c:v>
                </c:pt>
                <c:pt idx="6413">
                  <c:v>19462.650000000001</c:v>
                </c:pt>
                <c:pt idx="6414">
                  <c:v>18116.528999999999</c:v>
                </c:pt>
                <c:pt idx="6415">
                  <c:v>18718.11</c:v>
                </c:pt>
                <c:pt idx="6416">
                  <c:v>19139.420000000002</c:v>
                </c:pt>
                <c:pt idx="6417">
                  <c:v>18214.427</c:v>
                </c:pt>
                <c:pt idx="6418">
                  <c:v>19203.239999999998</c:v>
                </c:pt>
                <c:pt idx="6419">
                  <c:v>19577.580000000002</c:v>
                </c:pt>
                <c:pt idx="6420">
                  <c:v>21961.52</c:v>
                </c:pt>
                <c:pt idx="6421">
                  <c:v>20072.862000000001</c:v>
                </c:pt>
                <c:pt idx="6422">
                  <c:v>20894.989999999998</c:v>
                </c:pt>
                <c:pt idx="6423">
                  <c:v>21001.25</c:v>
                </c:pt>
                <c:pt idx="6424">
                  <c:v>18810.831999999999</c:v>
                </c:pt>
                <c:pt idx="6425">
                  <c:v>18254.939999999999</c:v>
                </c:pt>
                <c:pt idx="6426">
                  <c:v>21189.373</c:v>
                </c:pt>
                <c:pt idx="6427">
                  <c:v>21679.131800000003</c:v>
                </c:pt>
                <c:pt idx="6428">
                  <c:v>18264.175999999999</c:v>
                </c:pt>
                <c:pt idx="6429">
                  <c:v>18458.43</c:v>
                </c:pt>
                <c:pt idx="6430">
                  <c:v>18084.834000000003</c:v>
                </c:pt>
                <c:pt idx="6431">
                  <c:v>19169.440000000002</c:v>
                </c:pt>
                <c:pt idx="6432">
                  <c:v>19749.36</c:v>
                </c:pt>
                <c:pt idx="6433">
                  <c:v>18054.25</c:v>
                </c:pt>
                <c:pt idx="6434">
                  <c:v>16498.351999999999</c:v>
                </c:pt>
                <c:pt idx="6435">
                  <c:v>19963.41</c:v>
                </c:pt>
                <c:pt idx="6436">
                  <c:v>20152.64</c:v>
                </c:pt>
                <c:pt idx="6437">
                  <c:v>21637.379999999997</c:v>
                </c:pt>
                <c:pt idx="6438">
                  <c:v>19764.37</c:v>
                </c:pt>
                <c:pt idx="6439">
                  <c:v>20999.78</c:v>
                </c:pt>
                <c:pt idx="6440">
                  <c:v>20464.939999999999</c:v>
                </c:pt>
                <c:pt idx="6441">
                  <c:v>30051.592199999999</c:v>
                </c:pt>
                <c:pt idx="6442">
                  <c:v>30239.94</c:v>
                </c:pt>
                <c:pt idx="6443">
                  <c:v>30967.219000000001</c:v>
                </c:pt>
                <c:pt idx="6444">
                  <c:v>25107.049999999996</c:v>
                </c:pt>
                <c:pt idx="6445">
                  <c:v>20620.27</c:v>
                </c:pt>
                <c:pt idx="6446">
                  <c:v>19682.23</c:v>
                </c:pt>
                <c:pt idx="6447">
                  <c:v>18804.419000000002</c:v>
                </c:pt>
                <c:pt idx="6448">
                  <c:v>20802.68</c:v>
                </c:pt>
                <c:pt idx="6449">
                  <c:v>21315.39</c:v>
                </c:pt>
                <c:pt idx="6450">
                  <c:v>21617.81</c:v>
                </c:pt>
                <c:pt idx="6451">
                  <c:v>21949.46</c:v>
                </c:pt>
                <c:pt idx="6452">
                  <c:v>19541.82</c:v>
                </c:pt>
                <c:pt idx="6453">
                  <c:v>16881.61</c:v>
                </c:pt>
                <c:pt idx="6454">
                  <c:v>19819.84</c:v>
                </c:pt>
                <c:pt idx="6455">
                  <c:v>18763.449999999997</c:v>
                </c:pt>
                <c:pt idx="6456">
                  <c:v>17321.885000000002</c:v>
                </c:pt>
                <c:pt idx="6457">
                  <c:v>20870.770000000004</c:v>
                </c:pt>
                <c:pt idx="6458">
                  <c:v>26497.54</c:v>
                </c:pt>
                <c:pt idx="6459">
                  <c:v>35581.000999999997</c:v>
                </c:pt>
                <c:pt idx="6460">
                  <c:v>33014.35</c:v>
                </c:pt>
                <c:pt idx="6461">
                  <c:v>27371.296000000002</c:v>
                </c:pt>
                <c:pt idx="6462">
                  <c:v>20833.260000000002</c:v>
                </c:pt>
                <c:pt idx="6463">
                  <c:v>18719.888999999999</c:v>
                </c:pt>
                <c:pt idx="6464">
                  <c:v>18814.91</c:v>
                </c:pt>
                <c:pt idx="6465">
                  <c:v>16981.338</c:v>
                </c:pt>
                <c:pt idx="6466">
                  <c:v>19261.919999999998</c:v>
                </c:pt>
                <c:pt idx="6467">
                  <c:v>19615.670000000002</c:v>
                </c:pt>
                <c:pt idx="6468">
                  <c:v>17887.364000000001</c:v>
                </c:pt>
                <c:pt idx="6469">
                  <c:v>19559.800000000003</c:v>
                </c:pt>
                <c:pt idx="6470">
                  <c:v>20561.859999999997</c:v>
                </c:pt>
                <c:pt idx="6471">
                  <c:v>19563.96</c:v>
                </c:pt>
                <c:pt idx="6472">
                  <c:v>19421.23</c:v>
                </c:pt>
                <c:pt idx="6473">
                  <c:v>22017.006100000002</c:v>
                </c:pt>
                <c:pt idx="6474">
                  <c:v>18274.208999999999</c:v>
                </c:pt>
                <c:pt idx="6475">
                  <c:v>18841.16</c:v>
                </c:pt>
                <c:pt idx="6476">
                  <c:v>18207.307000000001</c:v>
                </c:pt>
                <c:pt idx="6477">
                  <c:v>19246.599999999999</c:v>
                </c:pt>
                <c:pt idx="6478">
                  <c:v>23597.576000000001</c:v>
                </c:pt>
                <c:pt idx="6479">
                  <c:v>22810.309000000001</c:v>
                </c:pt>
                <c:pt idx="6480">
                  <c:v>24380.275000000001</c:v>
                </c:pt>
                <c:pt idx="6481">
                  <c:v>22968.021999999997</c:v>
                </c:pt>
                <c:pt idx="6482">
                  <c:v>19938.47</c:v>
                </c:pt>
                <c:pt idx="6483">
                  <c:v>19804.310000000001</c:v>
                </c:pt>
                <c:pt idx="6484">
                  <c:v>21928.199999999997</c:v>
                </c:pt>
                <c:pt idx="6485">
                  <c:v>27875.220323000001</c:v>
                </c:pt>
                <c:pt idx="6486">
                  <c:v>25992.46</c:v>
                </c:pt>
                <c:pt idx="6487">
                  <c:v>25890.120000000003</c:v>
                </c:pt>
                <c:pt idx="6488">
                  <c:v>22273.37</c:v>
                </c:pt>
                <c:pt idx="6489">
                  <c:v>20633.150000000001</c:v>
                </c:pt>
                <c:pt idx="6490">
                  <c:v>19884.489999999998</c:v>
                </c:pt>
                <c:pt idx="6491">
                  <c:v>19227.55</c:v>
                </c:pt>
                <c:pt idx="6492">
                  <c:v>18827.760000000002</c:v>
                </c:pt>
                <c:pt idx="6493">
                  <c:v>21116.190000000002</c:v>
                </c:pt>
                <c:pt idx="6494">
                  <c:v>23504.5445</c:v>
                </c:pt>
                <c:pt idx="6495">
                  <c:v>24494.34</c:v>
                </c:pt>
                <c:pt idx="6496">
                  <c:v>20221.650000000001</c:v>
                </c:pt>
                <c:pt idx="6497">
                  <c:v>18869.879000000001</c:v>
                </c:pt>
                <c:pt idx="6498">
                  <c:v>20186.674000000003</c:v>
                </c:pt>
                <c:pt idx="6499">
                  <c:v>21119.249999999996</c:v>
                </c:pt>
                <c:pt idx="6500">
                  <c:v>24053.96</c:v>
                </c:pt>
                <c:pt idx="6501">
                  <c:v>23395.95</c:v>
                </c:pt>
                <c:pt idx="6502">
                  <c:v>21609.68</c:v>
                </c:pt>
                <c:pt idx="6503">
                  <c:v>19989.199999999997</c:v>
                </c:pt>
                <c:pt idx="6504">
                  <c:v>21310.200000000004</c:v>
                </c:pt>
                <c:pt idx="6505">
                  <c:v>19607.030000000002</c:v>
                </c:pt>
                <c:pt idx="6506">
                  <c:v>18960.510000000002</c:v>
                </c:pt>
                <c:pt idx="6507">
                  <c:v>18494.654999999999</c:v>
                </c:pt>
                <c:pt idx="6508">
                  <c:v>19045.350000000002</c:v>
                </c:pt>
                <c:pt idx="6509">
                  <c:v>21142.639999999999</c:v>
                </c:pt>
                <c:pt idx="6510">
                  <c:v>18806.043999999998</c:v>
                </c:pt>
                <c:pt idx="6511">
                  <c:v>18279.688000000002</c:v>
                </c:pt>
                <c:pt idx="6512">
                  <c:v>19475.349999999999</c:v>
                </c:pt>
                <c:pt idx="6513">
                  <c:v>18698.155999999999</c:v>
                </c:pt>
                <c:pt idx="6514">
                  <c:v>20082.36</c:v>
                </c:pt>
                <c:pt idx="6515">
                  <c:v>19707.689999999999</c:v>
                </c:pt>
                <c:pt idx="6516">
                  <c:v>21537.55</c:v>
                </c:pt>
                <c:pt idx="6517">
                  <c:v>22918.91</c:v>
                </c:pt>
                <c:pt idx="6518">
                  <c:v>21542.17</c:v>
                </c:pt>
                <c:pt idx="6519">
                  <c:v>19783.222000000002</c:v>
                </c:pt>
                <c:pt idx="6520">
                  <c:v>20313.186999999998</c:v>
                </c:pt>
                <c:pt idx="6521">
                  <c:v>19989.829999999998</c:v>
                </c:pt>
                <c:pt idx="6522">
                  <c:v>21849.430000000004</c:v>
                </c:pt>
                <c:pt idx="6523">
                  <c:v>25615.09</c:v>
                </c:pt>
                <c:pt idx="6524">
                  <c:v>24135.37</c:v>
                </c:pt>
                <c:pt idx="6525">
                  <c:v>19292.870999999999</c:v>
                </c:pt>
                <c:pt idx="6526">
                  <c:v>19830.22</c:v>
                </c:pt>
                <c:pt idx="6527">
                  <c:v>18171.629999999997</c:v>
                </c:pt>
                <c:pt idx="6528">
                  <c:v>19529.170000000002</c:v>
                </c:pt>
                <c:pt idx="6529">
                  <c:v>21311.85</c:v>
                </c:pt>
                <c:pt idx="6530">
                  <c:v>19950.560000000001</c:v>
                </c:pt>
                <c:pt idx="6531">
                  <c:v>16942.901999999998</c:v>
                </c:pt>
                <c:pt idx="6532">
                  <c:v>18335.366999999998</c:v>
                </c:pt>
                <c:pt idx="6533">
                  <c:v>17006.784</c:v>
                </c:pt>
                <c:pt idx="6534">
                  <c:v>18818.2</c:v>
                </c:pt>
                <c:pt idx="6535">
                  <c:v>18929.72</c:v>
                </c:pt>
                <c:pt idx="6536">
                  <c:v>18505.95</c:v>
                </c:pt>
                <c:pt idx="6537">
                  <c:v>19662</c:v>
                </c:pt>
                <c:pt idx="6538">
                  <c:v>17943.190000000002</c:v>
                </c:pt>
                <c:pt idx="6539">
                  <c:v>18082</c:v>
                </c:pt>
                <c:pt idx="6540">
                  <c:v>18020.669999999998</c:v>
                </c:pt>
                <c:pt idx="6541">
                  <c:v>16640.861000000001</c:v>
                </c:pt>
                <c:pt idx="6542">
                  <c:v>19725.77</c:v>
                </c:pt>
                <c:pt idx="6543">
                  <c:v>21865.93</c:v>
                </c:pt>
                <c:pt idx="6544">
                  <c:v>25589.08</c:v>
                </c:pt>
                <c:pt idx="6545">
                  <c:v>29390.560000000001</c:v>
                </c:pt>
                <c:pt idx="6546">
                  <c:v>27705.86</c:v>
                </c:pt>
                <c:pt idx="6547">
                  <c:v>22466.17</c:v>
                </c:pt>
                <c:pt idx="6548">
                  <c:v>18798.739999999998</c:v>
                </c:pt>
                <c:pt idx="6549">
                  <c:v>19295.961000000003</c:v>
                </c:pt>
                <c:pt idx="6550">
                  <c:v>27841.219999999998</c:v>
                </c:pt>
                <c:pt idx="6551">
                  <c:v>37947.417000000001</c:v>
                </c:pt>
                <c:pt idx="6552">
                  <c:v>32865.258999999998</c:v>
                </c:pt>
                <c:pt idx="6553">
                  <c:v>21966.976749999998</c:v>
                </c:pt>
                <c:pt idx="6554">
                  <c:v>19724.640000000003</c:v>
                </c:pt>
                <c:pt idx="6555">
                  <c:v>23839.22</c:v>
                </c:pt>
                <c:pt idx="6556">
                  <c:v>34689.360000000001</c:v>
                </c:pt>
                <c:pt idx="6557">
                  <c:v>49399.163</c:v>
                </c:pt>
                <c:pt idx="6558">
                  <c:v>47086.3</c:v>
                </c:pt>
                <c:pt idx="6559">
                  <c:v>49244.663</c:v>
                </c:pt>
                <c:pt idx="6560">
                  <c:v>31454.020000000004</c:v>
                </c:pt>
                <c:pt idx="6561">
                  <c:v>22620.52</c:v>
                </c:pt>
                <c:pt idx="6562">
                  <c:v>20559.183000000001</c:v>
                </c:pt>
                <c:pt idx="6563">
                  <c:v>19499.884000000002</c:v>
                </c:pt>
                <c:pt idx="6564">
                  <c:v>21017.47</c:v>
                </c:pt>
                <c:pt idx="6565">
                  <c:v>20244.55</c:v>
                </c:pt>
                <c:pt idx="6566">
                  <c:v>17134.152000000002</c:v>
                </c:pt>
                <c:pt idx="6567">
                  <c:v>15974.412</c:v>
                </c:pt>
                <c:pt idx="6568">
                  <c:v>19224.073</c:v>
                </c:pt>
                <c:pt idx="6569">
                  <c:v>19487.599999999999</c:v>
                </c:pt>
                <c:pt idx="6570">
                  <c:v>20402.599999999999</c:v>
                </c:pt>
                <c:pt idx="6571">
                  <c:v>20418.090000000004</c:v>
                </c:pt>
                <c:pt idx="6572">
                  <c:v>22443.91</c:v>
                </c:pt>
                <c:pt idx="6573">
                  <c:v>16963.131000000001</c:v>
                </c:pt>
                <c:pt idx="6574">
                  <c:v>23061.368999999999</c:v>
                </c:pt>
                <c:pt idx="6575">
                  <c:v>22197.15</c:v>
                </c:pt>
                <c:pt idx="6576">
                  <c:v>21849.34</c:v>
                </c:pt>
                <c:pt idx="6577">
                  <c:v>19556.79</c:v>
                </c:pt>
                <c:pt idx="6578">
                  <c:v>19144.129999999997</c:v>
                </c:pt>
                <c:pt idx="6579">
                  <c:v>18321.05</c:v>
                </c:pt>
                <c:pt idx="6580">
                  <c:v>17821.810000000001</c:v>
                </c:pt>
                <c:pt idx="6581">
                  <c:v>17007.674999999999</c:v>
                </c:pt>
                <c:pt idx="6582">
                  <c:v>18008.083999999999</c:v>
                </c:pt>
                <c:pt idx="6583">
                  <c:v>20514.759999999998</c:v>
                </c:pt>
                <c:pt idx="6584">
                  <c:v>20822.760000000002</c:v>
                </c:pt>
                <c:pt idx="6585">
                  <c:v>27124.43</c:v>
                </c:pt>
                <c:pt idx="6586">
                  <c:v>41505.038999999997</c:v>
                </c:pt>
                <c:pt idx="6587">
                  <c:v>36353.960999999996</c:v>
                </c:pt>
                <c:pt idx="6588">
                  <c:v>22996</c:v>
                </c:pt>
                <c:pt idx="6589">
                  <c:v>24434.069999999996</c:v>
                </c:pt>
                <c:pt idx="6590">
                  <c:v>21089.89</c:v>
                </c:pt>
                <c:pt idx="6591">
                  <c:v>20271.34</c:v>
                </c:pt>
                <c:pt idx="6592">
                  <c:v>19513.41</c:v>
                </c:pt>
                <c:pt idx="6593">
                  <c:v>19812.559999999998</c:v>
                </c:pt>
                <c:pt idx="6594">
                  <c:v>18568.115999999995</c:v>
                </c:pt>
                <c:pt idx="6595">
                  <c:v>18443.697</c:v>
                </c:pt>
                <c:pt idx="6596">
                  <c:v>20188.77</c:v>
                </c:pt>
                <c:pt idx="6597">
                  <c:v>20622.68</c:v>
                </c:pt>
                <c:pt idx="6598">
                  <c:v>19877.129999999997</c:v>
                </c:pt>
                <c:pt idx="6599">
                  <c:v>16984.573</c:v>
                </c:pt>
                <c:pt idx="6600">
                  <c:v>19017.940000000002</c:v>
                </c:pt>
                <c:pt idx="6601">
                  <c:v>17747.919000000002</c:v>
                </c:pt>
                <c:pt idx="6602">
                  <c:v>17718.528999999999</c:v>
                </c:pt>
                <c:pt idx="6603">
                  <c:v>18749.97</c:v>
                </c:pt>
                <c:pt idx="6604">
                  <c:v>17533.707999999999</c:v>
                </c:pt>
                <c:pt idx="6605">
                  <c:v>19391.276000000002</c:v>
                </c:pt>
                <c:pt idx="6606">
                  <c:v>23471.497230000004</c:v>
                </c:pt>
                <c:pt idx="6607">
                  <c:v>24155.550000000003</c:v>
                </c:pt>
                <c:pt idx="6608">
                  <c:v>25649.596999999998</c:v>
                </c:pt>
                <c:pt idx="6609">
                  <c:v>20240.760000000002</c:v>
                </c:pt>
                <c:pt idx="6610">
                  <c:v>20200.026000000002</c:v>
                </c:pt>
                <c:pt idx="6611">
                  <c:v>19096.539999999997</c:v>
                </c:pt>
                <c:pt idx="6612">
                  <c:v>20161.239999999998</c:v>
                </c:pt>
                <c:pt idx="6613">
                  <c:v>17349.778999999999</c:v>
                </c:pt>
                <c:pt idx="6614">
                  <c:v>18808.358</c:v>
                </c:pt>
                <c:pt idx="6615">
                  <c:v>18956.135999999999</c:v>
                </c:pt>
                <c:pt idx="6616">
                  <c:v>22025.960000000003</c:v>
                </c:pt>
                <c:pt idx="6617">
                  <c:v>19653.403999999999</c:v>
                </c:pt>
                <c:pt idx="6618">
                  <c:v>20094.150000000001</c:v>
                </c:pt>
                <c:pt idx="6619">
                  <c:v>19311.98</c:v>
                </c:pt>
                <c:pt idx="6620">
                  <c:v>15889.507</c:v>
                </c:pt>
                <c:pt idx="6621">
                  <c:v>17547.273000000001</c:v>
                </c:pt>
                <c:pt idx="6622">
                  <c:v>17016.972999999998</c:v>
                </c:pt>
                <c:pt idx="6623">
                  <c:v>18870.811000000002</c:v>
                </c:pt>
                <c:pt idx="6624">
                  <c:v>23671.75</c:v>
                </c:pt>
                <c:pt idx="6625">
                  <c:v>31606.805</c:v>
                </c:pt>
                <c:pt idx="6626">
                  <c:v>22809.58</c:v>
                </c:pt>
                <c:pt idx="6627">
                  <c:v>23742.940000000002</c:v>
                </c:pt>
                <c:pt idx="6628">
                  <c:v>29387.809999999998</c:v>
                </c:pt>
                <c:pt idx="6629">
                  <c:v>29035.079999999998</c:v>
                </c:pt>
                <c:pt idx="6630">
                  <c:v>23502.270000000004</c:v>
                </c:pt>
                <c:pt idx="6631">
                  <c:v>19530.506000000001</c:v>
                </c:pt>
                <c:pt idx="6632">
                  <c:v>19482.344999999998</c:v>
                </c:pt>
                <c:pt idx="6633">
                  <c:v>19429.09</c:v>
                </c:pt>
                <c:pt idx="6634">
                  <c:v>26761.89</c:v>
                </c:pt>
                <c:pt idx="6635">
                  <c:v>27234.971999999998</c:v>
                </c:pt>
                <c:pt idx="6636">
                  <c:v>23190.851499999997</c:v>
                </c:pt>
                <c:pt idx="6637">
                  <c:v>20514.669999999998</c:v>
                </c:pt>
                <c:pt idx="6638">
                  <c:v>25257.78</c:v>
                </c:pt>
                <c:pt idx="6639">
                  <c:v>28953.33568</c:v>
                </c:pt>
                <c:pt idx="6640">
                  <c:v>25277.809999999998</c:v>
                </c:pt>
                <c:pt idx="6641">
                  <c:v>23671.944</c:v>
                </c:pt>
                <c:pt idx="6642">
                  <c:v>15011.123</c:v>
                </c:pt>
                <c:pt idx="6643">
                  <c:v>17804.438999999998</c:v>
                </c:pt>
                <c:pt idx="6644">
                  <c:v>16822.165999999997</c:v>
                </c:pt>
                <c:pt idx="6645">
                  <c:v>19166.14</c:v>
                </c:pt>
                <c:pt idx="6646">
                  <c:v>18078.18</c:v>
                </c:pt>
                <c:pt idx="6647">
                  <c:v>15822.0687</c:v>
                </c:pt>
                <c:pt idx="6648">
                  <c:v>14116.414999999999</c:v>
                </c:pt>
                <c:pt idx="6649">
                  <c:v>15215.973999999998</c:v>
                </c:pt>
                <c:pt idx="6650">
                  <c:v>16932.73</c:v>
                </c:pt>
                <c:pt idx="6651">
                  <c:v>16368.327299999999</c:v>
                </c:pt>
                <c:pt idx="6652">
                  <c:v>15972.530000000002</c:v>
                </c:pt>
                <c:pt idx="6653">
                  <c:v>19252.949000000001</c:v>
                </c:pt>
                <c:pt idx="6654">
                  <c:v>18965.236000000001</c:v>
                </c:pt>
                <c:pt idx="6655">
                  <c:v>17826.580999999998</c:v>
                </c:pt>
                <c:pt idx="6656">
                  <c:v>21730.473999999998</c:v>
                </c:pt>
                <c:pt idx="6657">
                  <c:v>21616.045999999998</c:v>
                </c:pt>
                <c:pt idx="6658">
                  <c:v>26573.61</c:v>
                </c:pt>
                <c:pt idx="6659">
                  <c:v>33831.0916</c:v>
                </c:pt>
                <c:pt idx="6660">
                  <c:v>25444</c:v>
                </c:pt>
                <c:pt idx="6661">
                  <c:v>22044.14</c:v>
                </c:pt>
                <c:pt idx="6662">
                  <c:v>21383.62</c:v>
                </c:pt>
                <c:pt idx="6663">
                  <c:v>21245.789000000001</c:v>
                </c:pt>
                <c:pt idx="6664">
                  <c:v>26385.78</c:v>
                </c:pt>
                <c:pt idx="6665">
                  <c:v>29979.989999999998</c:v>
                </c:pt>
                <c:pt idx="6666">
                  <c:v>31909.053170000003</c:v>
                </c:pt>
                <c:pt idx="6667">
                  <c:v>24700.852100000004</c:v>
                </c:pt>
                <c:pt idx="6668">
                  <c:v>22009.46</c:v>
                </c:pt>
                <c:pt idx="6669">
                  <c:v>26375.63</c:v>
                </c:pt>
                <c:pt idx="6670">
                  <c:v>24187.35</c:v>
                </c:pt>
                <c:pt idx="6671">
                  <c:v>19273.41</c:v>
                </c:pt>
                <c:pt idx="6672">
                  <c:v>19762.358</c:v>
                </c:pt>
                <c:pt idx="6673">
                  <c:v>21273.03</c:v>
                </c:pt>
                <c:pt idx="6674">
                  <c:v>19452.66</c:v>
                </c:pt>
                <c:pt idx="6675">
                  <c:v>19966.670000000002</c:v>
                </c:pt>
                <c:pt idx="6676">
                  <c:v>19716.34</c:v>
                </c:pt>
                <c:pt idx="6677">
                  <c:v>19094.062000000002</c:v>
                </c:pt>
                <c:pt idx="6678">
                  <c:v>21674.659999999996</c:v>
                </c:pt>
                <c:pt idx="6679">
                  <c:v>18791.887999999999</c:v>
                </c:pt>
                <c:pt idx="6680">
                  <c:v>19470.150000000001</c:v>
                </c:pt>
                <c:pt idx="6681">
                  <c:v>18685.648999999998</c:v>
                </c:pt>
                <c:pt idx="6682">
                  <c:v>17883.319</c:v>
                </c:pt>
                <c:pt idx="6683">
                  <c:v>17337.584999999999</c:v>
                </c:pt>
                <c:pt idx="6684">
                  <c:v>20154.89</c:v>
                </c:pt>
                <c:pt idx="6685">
                  <c:v>31941</c:v>
                </c:pt>
                <c:pt idx="6686">
                  <c:v>29631.33</c:v>
                </c:pt>
                <c:pt idx="6687">
                  <c:v>20985.47</c:v>
                </c:pt>
                <c:pt idx="6688">
                  <c:v>19735.810000000001</c:v>
                </c:pt>
                <c:pt idx="6689">
                  <c:v>21245.381999999998</c:v>
                </c:pt>
                <c:pt idx="6690">
                  <c:v>24355.410000000003</c:v>
                </c:pt>
                <c:pt idx="6691">
                  <c:v>17706.414999999997</c:v>
                </c:pt>
                <c:pt idx="6692">
                  <c:v>21074.02</c:v>
                </c:pt>
                <c:pt idx="6693">
                  <c:v>20223.259999999998</c:v>
                </c:pt>
                <c:pt idx="6694">
                  <c:v>19609.93</c:v>
                </c:pt>
                <c:pt idx="6695">
                  <c:v>20178.949999999997</c:v>
                </c:pt>
                <c:pt idx="6696">
                  <c:v>20658.809999999998</c:v>
                </c:pt>
                <c:pt idx="6697">
                  <c:v>23583.249999999996</c:v>
                </c:pt>
                <c:pt idx="6698">
                  <c:v>25233.89</c:v>
                </c:pt>
                <c:pt idx="6699">
                  <c:v>27628.080000000002</c:v>
                </c:pt>
                <c:pt idx="6700">
                  <c:v>23713.725999999999</c:v>
                </c:pt>
                <c:pt idx="6701">
                  <c:v>17521.715</c:v>
                </c:pt>
                <c:pt idx="6702">
                  <c:v>17390.915000000001</c:v>
                </c:pt>
                <c:pt idx="6703">
                  <c:v>19351.510000000002</c:v>
                </c:pt>
                <c:pt idx="6704">
                  <c:v>23171.66</c:v>
                </c:pt>
                <c:pt idx="6705">
                  <c:v>21152.89</c:v>
                </c:pt>
                <c:pt idx="6706">
                  <c:v>20900.13</c:v>
                </c:pt>
                <c:pt idx="6707">
                  <c:v>18869.589999999997</c:v>
                </c:pt>
                <c:pt idx="6708">
                  <c:v>19725.561000000002</c:v>
                </c:pt>
                <c:pt idx="6709">
                  <c:v>20858.239999999998</c:v>
                </c:pt>
                <c:pt idx="6710">
                  <c:v>18488.514999999999</c:v>
                </c:pt>
                <c:pt idx="6711">
                  <c:v>17970.68</c:v>
                </c:pt>
                <c:pt idx="6712">
                  <c:v>18148.895</c:v>
                </c:pt>
                <c:pt idx="6713">
                  <c:v>18392.472000000002</c:v>
                </c:pt>
                <c:pt idx="6714">
                  <c:v>18351.259999999998</c:v>
                </c:pt>
                <c:pt idx="6715">
                  <c:v>18364.411</c:v>
                </c:pt>
                <c:pt idx="6716">
                  <c:v>18700.233</c:v>
                </c:pt>
                <c:pt idx="6717">
                  <c:v>20384.400000000001</c:v>
                </c:pt>
                <c:pt idx="6718">
                  <c:v>18339.117999999999</c:v>
                </c:pt>
                <c:pt idx="6719">
                  <c:v>21149.440000000002</c:v>
                </c:pt>
                <c:pt idx="6720">
                  <c:v>22881.78</c:v>
                </c:pt>
                <c:pt idx="6721">
                  <c:v>22534.15</c:v>
                </c:pt>
                <c:pt idx="6722">
                  <c:v>20839.22</c:v>
                </c:pt>
                <c:pt idx="6723">
                  <c:v>17643.640000000003</c:v>
                </c:pt>
                <c:pt idx="6724">
                  <c:v>17861.307000000001</c:v>
                </c:pt>
                <c:pt idx="6725">
                  <c:v>18546.107</c:v>
                </c:pt>
                <c:pt idx="6726">
                  <c:v>17803.958999999999</c:v>
                </c:pt>
                <c:pt idx="6727">
                  <c:v>18133.819</c:v>
                </c:pt>
                <c:pt idx="6728">
                  <c:v>19121.067999999999</c:v>
                </c:pt>
                <c:pt idx="6729">
                  <c:v>19850.63</c:v>
                </c:pt>
                <c:pt idx="6730">
                  <c:v>19161.760999999999</c:v>
                </c:pt>
                <c:pt idx="6731">
                  <c:v>17292.021000000001</c:v>
                </c:pt>
                <c:pt idx="6732">
                  <c:v>16979.048000000003</c:v>
                </c:pt>
                <c:pt idx="6733">
                  <c:v>25064.370000000003</c:v>
                </c:pt>
                <c:pt idx="6734">
                  <c:v>33065.89</c:v>
                </c:pt>
                <c:pt idx="6735">
                  <c:v>26698.79</c:v>
                </c:pt>
                <c:pt idx="6736">
                  <c:v>22962.02</c:v>
                </c:pt>
                <c:pt idx="6737">
                  <c:v>20188.300000000003</c:v>
                </c:pt>
                <c:pt idx="6738">
                  <c:v>18478.180999999997</c:v>
                </c:pt>
                <c:pt idx="6739">
                  <c:v>19856.5</c:v>
                </c:pt>
                <c:pt idx="6740">
                  <c:v>16931.294999999998</c:v>
                </c:pt>
                <c:pt idx="6741">
                  <c:v>16462.041000000001</c:v>
                </c:pt>
                <c:pt idx="6742">
                  <c:v>19283.22</c:v>
                </c:pt>
                <c:pt idx="6743">
                  <c:v>16257.124</c:v>
                </c:pt>
                <c:pt idx="6744">
                  <c:v>19224.519999999997</c:v>
                </c:pt>
                <c:pt idx="6745">
                  <c:v>19473.47</c:v>
                </c:pt>
                <c:pt idx="6746">
                  <c:v>19565.629999999997</c:v>
                </c:pt>
                <c:pt idx="6747">
                  <c:v>17550.485000000001</c:v>
                </c:pt>
                <c:pt idx="6748">
                  <c:v>21090.415000000001</c:v>
                </c:pt>
                <c:pt idx="6749">
                  <c:v>20463.083000000002</c:v>
                </c:pt>
                <c:pt idx="6750">
                  <c:v>20067.598000000002</c:v>
                </c:pt>
                <c:pt idx="6751">
                  <c:v>20328.418399999999</c:v>
                </c:pt>
                <c:pt idx="6752">
                  <c:v>19923.229999999996</c:v>
                </c:pt>
                <c:pt idx="6753">
                  <c:v>19534.580000000002</c:v>
                </c:pt>
                <c:pt idx="6754">
                  <c:v>25514.18</c:v>
                </c:pt>
                <c:pt idx="6755">
                  <c:v>32910.930400000005</c:v>
                </c:pt>
                <c:pt idx="6756">
                  <c:v>27479.100000000002</c:v>
                </c:pt>
                <c:pt idx="6757">
                  <c:v>22732.25</c:v>
                </c:pt>
                <c:pt idx="6758">
                  <c:v>20766.86</c:v>
                </c:pt>
                <c:pt idx="6759">
                  <c:v>24139.89</c:v>
                </c:pt>
                <c:pt idx="6760">
                  <c:v>20426.904999999999</c:v>
                </c:pt>
                <c:pt idx="6761">
                  <c:v>19935.129999999997</c:v>
                </c:pt>
                <c:pt idx="6762">
                  <c:v>19374.82</c:v>
                </c:pt>
                <c:pt idx="6763">
                  <c:v>19771.211000000003</c:v>
                </c:pt>
                <c:pt idx="6764">
                  <c:v>17353.352000000003</c:v>
                </c:pt>
                <c:pt idx="6765">
                  <c:v>16852.312000000002</c:v>
                </c:pt>
                <c:pt idx="6766">
                  <c:v>18578.509999999995</c:v>
                </c:pt>
                <c:pt idx="6767">
                  <c:v>19451.856</c:v>
                </c:pt>
                <c:pt idx="6768">
                  <c:v>17925.591</c:v>
                </c:pt>
                <c:pt idx="6769">
                  <c:v>18407.53</c:v>
                </c:pt>
                <c:pt idx="6770">
                  <c:v>18878.218000000004</c:v>
                </c:pt>
                <c:pt idx="6771">
                  <c:v>20778.783000000003</c:v>
                </c:pt>
                <c:pt idx="6772">
                  <c:v>19776.244999999999</c:v>
                </c:pt>
                <c:pt idx="6773">
                  <c:v>19660.649999999998</c:v>
                </c:pt>
                <c:pt idx="6774">
                  <c:v>18879.474000000002</c:v>
                </c:pt>
                <c:pt idx="6775">
                  <c:v>19495.010000000002</c:v>
                </c:pt>
                <c:pt idx="6776">
                  <c:v>30064.799999999999</c:v>
                </c:pt>
                <c:pt idx="6777">
                  <c:v>33654.65</c:v>
                </c:pt>
                <c:pt idx="6778">
                  <c:v>22266.980000000003</c:v>
                </c:pt>
                <c:pt idx="6779">
                  <c:v>21038.58</c:v>
                </c:pt>
                <c:pt idx="6780">
                  <c:v>21511.239999999998</c:v>
                </c:pt>
                <c:pt idx="6781">
                  <c:v>21439.200000000004</c:v>
                </c:pt>
                <c:pt idx="6782">
                  <c:v>19084.885000000002</c:v>
                </c:pt>
                <c:pt idx="6783">
                  <c:v>19032.86</c:v>
                </c:pt>
                <c:pt idx="6784">
                  <c:v>18933.740000000002</c:v>
                </c:pt>
                <c:pt idx="6785">
                  <c:v>20135.338000000003</c:v>
                </c:pt>
                <c:pt idx="6786">
                  <c:v>18617.059999999998</c:v>
                </c:pt>
                <c:pt idx="6787">
                  <c:v>17453.787</c:v>
                </c:pt>
                <c:pt idx="6788">
                  <c:v>19120.55</c:v>
                </c:pt>
                <c:pt idx="6789">
                  <c:v>18525.332999999999</c:v>
                </c:pt>
                <c:pt idx="6790">
                  <c:v>17931.536</c:v>
                </c:pt>
                <c:pt idx="6791">
                  <c:v>18252.18</c:v>
                </c:pt>
                <c:pt idx="6792">
                  <c:v>19519.643000000004</c:v>
                </c:pt>
                <c:pt idx="6793">
                  <c:v>22552.329999999998</c:v>
                </c:pt>
                <c:pt idx="6794">
                  <c:v>21728.93</c:v>
                </c:pt>
                <c:pt idx="6795">
                  <c:v>20873.979999999996</c:v>
                </c:pt>
                <c:pt idx="6796">
                  <c:v>19906.909</c:v>
                </c:pt>
                <c:pt idx="6797">
                  <c:v>27869.919999999998</c:v>
                </c:pt>
                <c:pt idx="6798">
                  <c:v>30523.55</c:v>
                </c:pt>
                <c:pt idx="6799">
                  <c:v>25483.4</c:v>
                </c:pt>
                <c:pt idx="6800">
                  <c:v>24475.339999999997</c:v>
                </c:pt>
                <c:pt idx="6801">
                  <c:v>19706.906999999999</c:v>
                </c:pt>
                <c:pt idx="6802">
                  <c:v>23350.239999999998</c:v>
                </c:pt>
                <c:pt idx="6803">
                  <c:v>36862.14</c:v>
                </c:pt>
                <c:pt idx="6804">
                  <c:v>45149.391999999993</c:v>
                </c:pt>
                <c:pt idx="6805">
                  <c:v>27488.596999999998</c:v>
                </c:pt>
                <c:pt idx="6806">
                  <c:v>22089.120000000003</c:v>
                </c:pt>
                <c:pt idx="6807">
                  <c:v>20808.322</c:v>
                </c:pt>
                <c:pt idx="6808">
                  <c:v>34519.5</c:v>
                </c:pt>
                <c:pt idx="6809">
                  <c:v>33744.488000000005</c:v>
                </c:pt>
                <c:pt idx="6810">
                  <c:v>24452.335999999999</c:v>
                </c:pt>
                <c:pt idx="6811">
                  <c:v>18297.217999999997</c:v>
                </c:pt>
                <c:pt idx="6812">
                  <c:v>19667.32</c:v>
                </c:pt>
                <c:pt idx="6813">
                  <c:v>18300.05</c:v>
                </c:pt>
                <c:pt idx="6814">
                  <c:v>18553.755999999998</c:v>
                </c:pt>
                <c:pt idx="6815">
                  <c:v>18763.099999999999</c:v>
                </c:pt>
                <c:pt idx="6816">
                  <c:v>18716.849999999999</c:v>
                </c:pt>
                <c:pt idx="6817">
                  <c:v>19679.29</c:v>
                </c:pt>
                <c:pt idx="6818">
                  <c:v>17076.397000000001</c:v>
                </c:pt>
                <c:pt idx="6819">
                  <c:v>17090.338000000003</c:v>
                </c:pt>
                <c:pt idx="6820">
                  <c:v>19147.230000000003</c:v>
                </c:pt>
                <c:pt idx="6821">
                  <c:v>16165.501</c:v>
                </c:pt>
                <c:pt idx="6822">
                  <c:v>18328.271999999997</c:v>
                </c:pt>
                <c:pt idx="6823">
                  <c:v>19309.019999999997</c:v>
                </c:pt>
                <c:pt idx="6824">
                  <c:v>17674.444</c:v>
                </c:pt>
                <c:pt idx="6825">
                  <c:v>22104.19</c:v>
                </c:pt>
                <c:pt idx="6826">
                  <c:v>25100.87</c:v>
                </c:pt>
                <c:pt idx="6827">
                  <c:v>20221.196</c:v>
                </c:pt>
                <c:pt idx="6828">
                  <c:v>18770.47</c:v>
                </c:pt>
                <c:pt idx="6829">
                  <c:v>18388.743999999999</c:v>
                </c:pt>
                <c:pt idx="6830">
                  <c:v>17816.410000000003</c:v>
                </c:pt>
                <c:pt idx="6831">
                  <c:v>17363.002</c:v>
                </c:pt>
                <c:pt idx="6832">
                  <c:v>16784.742999999999</c:v>
                </c:pt>
                <c:pt idx="6833">
                  <c:v>19604.940000000002</c:v>
                </c:pt>
                <c:pt idx="6834">
                  <c:v>22666.21</c:v>
                </c:pt>
                <c:pt idx="6835">
                  <c:v>21645.19</c:v>
                </c:pt>
                <c:pt idx="6836">
                  <c:v>20280.002</c:v>
                </c:pt>
                <c:pt idx="6837">
                  <c:v>21852.03</c:v>
                </c:pt>
                <c:pt idx="6838">
                  <c:v>20772.149999999998</c:v>
                </c:pt>
                <c:pt idx="6839">
                  <c:v>20654.71</c:v>
                </c:pt>
                <c:pt idx="6840">
                  <c:v>17132.240999999998</c:v>
                </c:pt>
                <c:pt idx="6841">
                  <c:v>18420.388999999996</c:v>
                </c:pt>
                <c:pt idx="6842">
                  <c:v>17857.809000000001</c:v>
                </c:pt>
                <c:pt idx="6843">
                  <c:v>20859.46</c:v>
                </c:pt>
                <c:pt idx="6844">
                  <c:v>19964.162</c:v>
                </c:pt>
                <c:pt idx="6845">
                  <c:v>19119.73</c:v>
                </c:pt>
                <c:pt idx="6846">
                  <c:v>19317.853999999999</c:v>
                </c:pt>
                <c:pt idx="6847">
                  <c:v>21107.57</c:v>
                </c:pt>
                <c:pt idx="6848">
                  <c:v>21445.040000000001</c:v>
                </c:pt>
                <c:pt idx="6849">
                  <c:v>22101.109999999997</c:v>
                </c:pt>
                <c:pt idx="6850">
                  <c:v>26200.87</c:v>
                </c:pt>
                <c:pt idx="6851">
                  <c:v>25053.940000000002</c:v>
                </c:pt>
                <c:pt idx="6852">
                  <c:v>23111.958999999999</c:v>
                </c:pt>
                <c:pt idx="6853">
                  <c:v>21011.968199999999</c:v>
                </c:pt>
                <c:pt idx="6854">
                  <c:v>19259.66</c:v>
                </c:pt>
                <c:pt idx="6855">
                  <c:v>20591.47</c:v>
                </c:pt>
                <c:pt idx="6856">
                  <c:v>21505.62</c:v>
                </c:pt>
                <c:pt idx="6857">
                  <c:v>18729.261000000002</c:v>
                </c:pt>
                <c:pt idx="6858">
                  <c:v>19591.199999999997</c:v>
                </c:pt>
                <c:pt idx="6859">
                  <c:v>19094.48</c:v>
                </c:pt>
                <c:pt idx="6860">
                  <c:v>18044.702000000001</c:v>
                </c:pt>
                <c:pt idx="6861">
                  <c:v>17851.511000000002</c:v>
                </c:pt>
                <c:pt idx="6862">
                  <c:v>16556.563000000002</c:v>
                </c:pt>
                <c:pt idx="6863">
                  <c:v>18980.649999999994</c:v>
                </c:pt>
                <c:pt idx="6864">
                  <c:v>19329.759999999998</c:v>
                </c:pt>
                <c:pt idx="6865">
                  <c:v>17332.300999999999</c:v>
                </c:pt>
                <c:pt idx="6866">
                  <c:v>18920.631000000001</c:v>
                </c:pt>
                <c:pt idx="6867">
                  <c:v>19841.8</c:v>
                </c:pt>
                <c:pt idx="6868">
                  <c:v>18403.96</c:v>
                </c:pt>
                <c:pt idx="6869">
                  <c:v>16829.454000000002</c:v>
                </c:pt>
                <c:pt idx="6870">
                  <c:v>17472.153000000002</c:v>
                </c:pt>
                <c:pt idx="6871">
                  <c:v>20023.109999999997</c:v>
                </c:pt>
                <c:pt idx="6872">
                  <c:v>19492.59</c:v>
                </c:pt>
                <c:pt idx="6873">
                  <c:v>21370.81</c:v>
                </c:pt>
                <c:pt idx="6874">
                  <c:v>20586.55</c:v>
                </c:pt>
                <c:pt idx="6875">
                  <c:v>17842.197</c:v>
                </c:pt>
                <c:pt idx="6876">
                  <c:v>18641.547999999999</c:v>
                </c:pt>
                <c:pt idx="6877">
                  <c:v>20784.629999999997</c:v>
                </c:pt>
                <c:pt idx="6878">
                  <c:v>20373.47</c:v>
                </c:pt>
                <c:pt idx="6879">
                  <c:v>20313.41</c:v>
                </c:pt>
                <c:pt idx="6880">
                  <c:v>19627.805999999997</c:v>
                </c:pt>
                <c:pt idx="6881">
                  <c:v>19307.831999999999</c:v>
                </c:pt>
                <c:pt idx="6882">
                  <c:v>17390.771000000001</c:v>
                </c:pt>
                <c:pt idx="6883">
                  <c:v>18691.53</c:v>
                </c:pt>
                <c:pt idx="6884">
                  <c:v>16436.184000000001</c:v>
                </c:pt>
                <c:pt idx="6885">
                  <c:v>17610.580000000002</c:v>
                </c:pt>
                <c:pt idx="6886">
                  <c:v>18285.055</c:v>
                </c:pt>
                <c:pt idx="6887">
                  <c:v>25895.050000000003</c:v>
                </c:pt>
                <c:pt idx="6888">
                  <c:v>43175.49</c:v>
                </c:pt>
                <c:pt idx="6889">
                  <c:v>35733.573000000004</c:v>
                </c:pt>
                <c:pt idx="6890">
                  <c:v>26815.720999999998</c:v>
                </c:pt>
                <c:pt idx="6891">
                  <c:v>20707.149999999998</c:v>
                </c:pt>
                <c:pt idx="6892">
                  <c:v>20219.669999999998</c:v>
                </c:pt>
                <c:pt idx="6893">
                  <c:v>18889.106</c:v>
                </c:pt>
                <c:pt idx="6894">
                  <c:v>15890.267999999998</c:v>
                </c:pt>
                <c:pt idx="6895">
                  <c:v>17793.755000000001</c:v>
                </c:pt>
                <c:pt idx="6896">
                  <c:v>18347.703999999998</c:v>
                </c:pt>
                <c:pt idx="6897">
                  <c:v>19511.769999999997</c:v>
                </c:pt>
                <c:pt idx="6898">
                  <c:v>19794.64</c:v>
                </c:pt>
                <c:pt idx="6899">
                  <c:v>19619.517</c:v>
                </c:pt>
                <c:pt idx="6900">
                  <c:v>20064.8</c:v>
                </c:pt>
                <c:pt idx="6901">
                  <c:v>19274.703999999998</c:v>
                </c:pt>
                <c:pt idx="6902">
                  <c:v>18580.5</c:v>
                </c:pt>
                <c:pt idx="6903">
                  <c:v>21513.74</c:v>
                </c:pt>
                <c:pt idx="6904">
                  <c:v>38916.740000000005</c:v>
                </c:pt>
                <c:pt idx="6905">
                  <c:v>44722.562000000005</c:v>
                </c:pt>
                <c:pt idx="6906">
                  <c:v>28622.46</c:v>
                </c:pt>
                <c:pt idx="6907">
                  <c:v>20648.240000000002</c:v>
                </c:pt>
                <c:pt idx="6908">
                  <c:v>19738.147000000001</c:v>
                </c:pt>
                <c:pt idx="6909">
                  <c:v>19042.379999999997</c:v>
                </c:pt>
                <c:pt idx="6910">
                  <c:v>17343.897000000004</c:v>
                </c:pt>
                <c:pt idx="6911">
                  <c:v>17422.946000000004</c:v>
                </c:pt>
                <c:pt idx="6912">
                  <c:v>17913.237000000001</c:v>
                </c:pt>
                <c:pt idx="6913">
                  <c:v>19588.369000000002</c:v>
                </c:pt>
                <c:pt idx="6914">
                  <c:v>20770.77</c:v>
                </c:pt>
                <c:pt idx="6915">
                  <c:v>21761.41</c:v>
                </c:pt>
                <c:pt idx="6916">
                  <c:v>20027.02</c:v>
                </c:pt>
                <c:pt idx="6917">
                  <c:v>18999.420000000002</c:v>
                </c:pt>
                <c:pt idx="6918">
                  <c:v>16116.599000000002</c:v>
                </c:pt>
                <c:pt idx="6919">
                  <c:v>19414.47</c:v>
                </c:pt>
                <c:pt idx="6920">
                  <c:v>18764.97</c:v>
                </c:pt>
                <c:pt idx="6921">
                  <c:v>18508.75</c:v>
                </c:pt>
                <c:pt idx="6922">
                  <c:v>20182.63</c:v>
                </c:pt>
                <c:pt idx="6923">
                  <c:v>20210.989999999998</c:v>
                </c:pt>
                <c:pt idx="6924">
                  <c:v>20669.25</c:v>
                </c:pt>
                <c:pt idx="6925">
                  <c:v>19336.170000000002</c:v>
                </c:pt>
                <c:pt idx="6926">
                  <c:v>19767.57</c:v>
                </c:pt>
                <c:pt idx="6927">
                  <c:v>18130.79</c:v>
                </c:pt>
                <c:pt idx="6928">
                  <c:v>21093.632000000001</c:v>
                </c:pt>
                <c:pt idx="6929">
                  <c:v>23640.6</c:v>
                </c:pt>
                <c:pt idx="6930">
                  <c:v>21266.85</c:v>
                </c:pt>
                <c:pt idx="6931">
                  <c:v>33653.4</c:v>
                </c:pt>
                <c:pt idx="6932">
                  <c:v>41171.803</c:v>
                </c:pt>
                <c:pt idx="6933">
                  <c:v>27026.703000000001</c:v>
                </c:pt>
                <c:pt idx="6934">
                  <c:v>22974.780000000002</c:v>
                </c:pt>
                <c:pt idx="6935">
                  <c:v>17886.281999999999</c:v>
                </c:pt>
                <c:pt idx="6936">
                  <c:v>20839.21</c:v>
                </c:pt>
                <c:pt idx="6937">
                  <c:v>23120.04</c:v>
                </c:pt>
                <c:pt idx="6938">
                  <c:v>23067.279999999999</c:v>
                </c:pt>
                <c:pt idx="6939">
                  <c:v>25627.47</c:v>
                </c:pt>
                <c:pt idx="6940">
                  <c:v>24973.894999999997</c:v>
                </c:pt>
                <c:pt idx="6941">
                  <c:v>17800.165999999997</c:v>
                </c:pt>
                <c:pt idx="6942">
                  <c:v>16034.367</c:v>
                </c:pt>
                <c:pt idx="6943">
                  <c:v>18603.761000000002</c:v>
                </c:pt>
                <c:pt idx="6944">
                  <c:v>19308.069</c:v>
                </c:pt>
                <c:pt idx="6945">
                  <c:v>22514.520000000004</c:v>
                </c:pt>
                <c:pt idx="6946">
                  <c:v>22024.51</c:v>
                </c:pt>
                <c:pt idx="6947">
                  <c:v>23517.32</c:v>
                </c:pt>
                <c:pt idx="6948">
                  <c:v>21010.52</c:v>
                </c:pt>
                <c:pt idx="6949">
                  <c:v>20495.54</c:v>
                </c:pt>
                <c:pt idx="6950">
                  <c:v>18613.41</c:v>
                </c:pt>
                <c:pt idx="6951">
                  <c:v>18521.86</c:v>
                </c:pt>
                <c:pt idx="6952">
                  <c:v>16775.098999999998</c:v>
                </c:pt>
                <c:pt idx="6953">
                  <c:v>18110.682999999997</c:v>
                </c:pt>
                <c:pt idx="6954">
                  <c:v>23627.73</c:v>
                </c:pt>
                <c:pt idx="6955">
                  <c:v>29096.590000000004</c:v>
                </c:pt>
                <c:pt idx="6956">
                  <c:v>30092.079999999998</c:v>
                </c:pt>
                <c:pt idx="6957">
                  <c:v>25701.007399999999</c:v>
                </c:pt>
                <c:pt idx="6958">
                  <c:v>20974.429999999997</c:v>
                </c:pt>
                <c:pt idx="6959">
                  <c:v>20609.5</c:v>
                </c:pt>
                <c:pt idx="6960">
                  <c:v>18980.719999999998</c:v>
                </c:pt>
                <c:pt idx="6961">
                  <c:v>17716.725999999999</c:v>
                </c:pt>
                <c:pt idx="6962">
                  <c:v>18534.136999999999</c:v>
                </c:pt>
                <c:pt idx="6963">
                  <c:v>20757.302000000003</c:v>
                </c:pt>
                <c:pt idx="6964">
                  <c:v>18968.68</c:v>
                </c:pt>
                <c:pt idx="6965">
                  <c:v>16806.636000000002</c:v>
                </c:pt>
                <c:pt idx="6966">
                  <c:v>19423.409</c:v>
                </c:pt>
                <c:pt idx="6967">
                  <c:v>20974.71</c:v>
                </c:pt>
                <c:pt idx="6968">
                  <c:v>19593.019999999997</c:v>
                </c:pt>
                <c:pt idx="6969">
                  <c:v>20050.649999999998</c:v>
                </c:pt>
                <c:pt idx="6970">
                  <c:v>18827.900000000001</c:v>
                </c:pt>
                <c:pt idx="6971">
                  <c:v>19978.219999999998</c:v>
                </c:pt>
                <c:pt idx="6972">
                  <c:v>19380.236000000004</c:v>
                </c:pt>
                <c:pt idx="6973">
                  <c:v>18901.25</c:v>
                </c:pt>
                <c:pt idx="6974">
                  <c:v>18288.016</c:v>
                </c:pt>
                <c:pt idx="6975">
                  <c:v>18881.415000000001</c:v>
                </c:pt>
                <c:pt idx="6976">
                  <c:v>20182.82</c:v>
                </c:pt>
                <c:pt idx="6977">
                  <c:v>21922.999999999996</c:v>
                </c:pt>
                <c:pt idx="6978">
                  <c:v>20171.73</c:v>
                </c:pt>
                <c:pt idx="6979">
                  <c:v>17852.208999999999</c:v>
                </c:pt>
                <c:pt idx="6980">
                  <c:v>17642.498</c:v>
                </c:pt>
                <c:pt idx="6981">
                  <c:v>18702.305</c:v>
                </c:pt>
                <c:pt idx="6982">
                  <c:v>20433.480000000003</c:v>
                </c:pt>
                <c:pt idx="6983">
                  <c:v>19520.800000000003</c:v>
                </c:pt>
                <c:pt idx="6984">
                  <c:v>21295.564000000002</c:v>
                </c:pt>
                <c:pt idx="6985">
                  <c:v>21704.559999999998</c:v>
                </c:pt>
                <c:pt idx="6986">
                  <c:v>19495.919999999998</c:v>
                </c:pt>
                <c:pt idx="6987">
                  <c:v>19848.994999999999</c:v>
                </c:pt>
                <c:pt idx="6988">
                  <c:v>21481.46</c:v>
                </c:pt>
                <c:pt idx="6989">
                  <c:v>21782.839999999997</c:v>
                </c:pt>
                <c:pt idx="6990">
                  <c:v>21692.799999999999</c:v>
                </c:pt>
                <c:pt idx="6991">
                  <c:v>19233.367000000002</c:v>
                </c:pt>
                <c:pt idx="6992">
                  <c:v>22092.35</c:v>
                </c:pt>
                <c:pt idx="6993">
                  <c:v>22140.059999999998</c:v>
                </c:pt>
                <c:pt idx="6994">
                  <c:v>20638.829999999998</c:v>
                </c:pt>
                <c:pt idx="6995">
                  <c:v>19550.57</c:v>
                </c:pt>
                <c:pt idx="6996">
                  <c:v>19142.963</c:v>
                </c:pt>
                <c:pt idx="6997">
                  <c:v>21073.478999999999</c:v>
                </c:pt>
                <c:pt idx="6998">
                  <c:v>21641.909999999996</c:v>
                </c:pt>
                <c:pt idx="6999">
                  <c:v>23027.760000000002</c:v>
                </c:pt>
                <c:pt idx="7000">
                  <c:v>20006.02</c:v>
                </c:pt>
                <c:pt idx="7001">
                  <c:v>19442.580000000002</c:v>
                </c:pt>
                <c:pt idx="7002">
                  <c:v>19033.059999999998</c:v>
                </c:pt>
                <c:pt idx="7003">
                  <c:v>20933.569999999996</c:v>
                </c:pt>
                <c:pt idx="7004">
                  <c:v>21074.62</c:v>
                </c:pt>
                <c:pt idx="7005">
                  <c:v>23371.690000000002</c:v>
                </c:pt>
                <c:pt idx="7006">
                  <c:v>22712.411</c:v>
                </c:pt>
                <c:pt idx="7007">
                  <c:v>21042.23</c:v>
                </c:pt>
                <c:pt idx="7008">
                  <c:v>19270.420000000002</c:v>
                </c:pt>
                <c:pt idx="7009">
                  <c:v>17808.738000000005</c:v>
                </c:pt>
                <c:pt idx="7010">
                  <c:v>18284.061000000002</c:v>
                </c:pt>
                <c:pt idx="7011">
                  <c:v>19994.760000000002</c:v>
                </c:pt>
                <c:pt idx="7012">
                  <c:v>19592.64</c:v>
                </c:pt>
                <c:pt idx="7013">
                  <c:v>19387.079999999998</c:v>
                </c:pt>
                <c:pt idx="7014">
                  <c:v>19900.027999999998</c:v>
                </c:pt>
                <c:pt idx="7015">
                  <c:v>19924.309999999998</c:v>
                </c:pt>
                <c:pt idx="7016">
                  <c:v>17648.077000000001</c:v>
                </c:pt>
                <c:pt idx="7017">
                  <c:v>17875.364999999998</c:v>
                </c:pt>
                <c:pt idx="7018">
                  <c:v>18271.217999999997</c:v>
                </c:pt>
                <c:pt idx="7019">
                  <c:v>17365.967000000001</c:v>
                </c:pt>
                <c:pt idx="7020">
                  <c:v>19163.923999999999</c:v>
                </c:pt>
                <c:pt idx="7021">
                  <c:v>20043.670000000002</c:v>
                </c:pt>
                <c:pt idx="7022">
                  <c:v>18260.821000000004</c:v>
                </c:pt>
                <c:pt idx="7023">
                  <c:v>18952.273999999998</c:v>
                </c:pt>
                <c:pt idx="7024">
                  <c:v>18598.273000000001</c:v>
                </c:pt>
                <c:pt idx="7025">
                  <c:v>19497.219999999998</c:v>
                </c:pt>
                <c:pt idx="7026">
                  <c:v>18803.54</c:v>
                </c:pt>
                <c:pt idx="7027">
                  <c:v>19190.439999999999</c:v>
                </c:pt>
                <c:pt idx="7028">
                  <c:v>18943.073000000004</c:v>
                </c:pt>
                <c:pt idx="7029">
                  <c:v>19411.05</c:v>
                </c:pt>
                <c:pt idx="7030">
                  <c:v>16929.435000000001</c:v>
                </c:pt>
                <c:pt idx="7031">
                  <c:v>22889.39</c:v>
                </c:pt>
                <c:pt idx="7032">
                  <c:v>21413.560000000005</c:v>
                </c:pt>
                <c:pt idx="7033">
                  <c:v>20064.946</c:v>
                </c:pt>
                <c:pt idx="7034">
                  <c:v>20187.988999999998</c:v>
                </c:pt>
                <c:pt idx="7035">
                  <c:v>18809.470000000005</c:v>
                </c:pt>
                <c:pt idx="7036">
                  <c:v>16553.286</c:v>
                </c:pt>
                <c:pt idx="7037">
                  <c:v>19165.72</c:v>
                </c:pt>
                <c:pt idx="7038">
                  <c:v>18831.201000000001</c:v>
                </c:pt>
                <c:pt idx="7039">
                  <c:v>25411.090100000005</c:v>
                </c:pt>
                <c:pt idx="7040">
                  <c:v>40126.03</c:v>
                </c:pt>
                <c:pt idx="7041">
                  <c:v>45453.109000000004</c:v>
                </c:pt>
                <c:pt idx="7042">
                  <c:v>32893.308000000005</c:v>
                </c:pt>
                <c:pt idx="7043">
                  <c:v>27861.506999999998</c:v>
                </c:pt>
                <c:pt idx="7044">
                  <c:v>20801.16</c:v>
                </c:pt>
                <c:pt idx="7045">
                  <c:v>17808.71</c:v>
                </c:pt>
                <c:pt idx="7046">
                  <c:v>18135.637999999999</c:v>
                </c:pt>
                <c:pt idx="7047">
                  <c:v>17964.127</c:v>
                </c:pt>
                <c:pt idx="7048">
                  <c:v>18280.492999999999</c:v>
                </c:pt>
                <c:pt idx="7049">
                  <c:v>19020.054</c:v>
                </c:pt>
                <c:pt idx="7050">
                  <c:v>19960.75</c:v>
                </c:pt>
                <c:pt idx="7051">
                  <c:v>18851.587999999996</c:v>
                </c:pt>
                <c:pt idx="7052">
                  <c:v>20074.03</c:v>
                </c:pt>
                <c:pt idx="7053">
                  <c:v>21128.219999999998</c:v>
                </c:pt>
                <c:pt idx="7054">
                  <c:v>19417.788999999997</c:v>
                </c:pt>
                <c:pt idx="7055">
                  <c:v>20164.580000000002</c:v>
                </c:pt>
                <c:pt idx="7056">
                  <c:v>18023.134999999998</c:v>
                </c:pt>
                <c:pt idx="7057">
                  <c:v>19654.929999999997</c:v>
                </c:pt>
                <c:pt idx="7058">
                  <c:v>20556.699999999997</c:v>
                </c:pt>
                <c:pt idx="7059">
                  <c:v>17882.185000000001</c:v>
                </c:pt>
                <c:pt idx="7060">
                  <c:v>16852.324000000001</c:v>
                </c:pt>
                <c:pt idx="7061">
                  <c:v>17504.577000000001</c:v>
                </c:pt>
                <c:pt idx="7062">
                  <c:v>18989.850000000002</c:v>
                </c:pt>
                <c:pt idx="7063">
                  <c:v>18729.050000000003</c:v>
                </c:pt>
                <c:pt idx="7064">
                  <c:v>22653.300000000003</c:v>
                </c:pt>
                <c:pt idx="7065">
                  <c:v>35539.96</c:v>
                </c:pt>
                <c:pt idx="7066">
                  <c:v>35635.966099999998</c:v>
                </c:pt>
                <c:pt idx="7067">
                  <c:v>27562.05</c:v>
                </c:pt>
                <c:pt idx="7068">
                  <c:v>21596.890000000003</c:v>
                </c:pt>
                <c:pt idx="7069">
                  <c:v>20210.32</c:v>
                </c:pt>
                <c:pt idx="7070">
                  <c:v>19406.21</c:v>
                </c:pt>
                <c:pt idx="7071">
                  <c:v>19334.060000000001</c:v>
                </c:pt>
                <c:pt idx="7072">
                  <c:v>19784.240000000002</c:v>
                </c:pt>
                <c:pt idx="7073">
                  <c:v>18146.73</c:v>
                </c:pt>
                <c:pt idx="7074">
                  <c:v>19256.91</c:v>
                </c:pt>
                <c:pt idx="7075">
                  <c:v>18060.315999999999</c:v>
                </c:pt>
                <c:pt idx="7076">
                  <c:v>17176.616999999998</c:v>
                </c:pt>
                <c:pt idx="7077">
                  <c:v>19658.298999999999</c:v>
                </c:pt>
                <c:pt idx="7078">
                  <c:v>18650.179</c:v>
                </c:pt>
                <c:pt idx="7079">
                  <c:v>23049.58</c:v>
                </c:pt>
                <c:pt idx="7080">
                  <c:v>22738.65</c:v>
                </c:pt>
                <c:pt idx="7081">
                  <c:v>21249.71</c:v>
                </c:pt>
                <c:pt idx="7082">
                  <c:v>18666.596000000001</c:v>
                </c:pt>
                <c:pt idx="7083">
                  <c:v>33355.980000000003</c:v>
                </c:pt>
                <c:pt idx="7084">
                  <c:v>35741.900999999998</c:v>
                </c:pt>
                <c:pt idx="7085">
                  <c:v>21661.190000000002</c:v>
                </c:pt>
                <c:pt idx="7086">
                  <c:v>18861.539000000001</c:v>
                </c:pt>
                <c:pt idx="7087">
                  <c:v>18323.958999999999</c:v>
                </c:pt>
                <c:pt idx="7088">
                  <c:v>24062.84</c:v>
                </c:pt>
                <c:pt idx="7089">
                  <c:v>21113.879999999997</c:v>
                </c:pt>
                <c:pt idx="7090">
                  <c:v>22899.920000000006</c:v>
                </c:pt>
                <c:pt idx="7091">
                  <c:v>22419.040000000001</c:v>
                </c:pt>
                <c:pt idx="7092">
                  <c:v>21666.799999999999</c:v>
                </c:pt>
                <c:pt idx="7093">
                  <c:v>16238.192999999999</c:v>
                </c:pt>
                <c:pt idx="7094">
                  <c:v>17714.727999999999</c:v>
                </c:pt>
                <c:pt idx="7095">
                  <c:v>19491.230000000003</c:v>
                </c:pt>
                <c:pt idx="7096">
                  <c:v>19176.060000000001</c:v>
                </c:pt>
                <c:pt idx="7097">
                  <c:v>18568.649999999998</c:v>
                </c:pt>
                <c:pt idx="7098">
                  <c:v>16591.226000000002</c:v>
                </c:pt>
                <c:pt idx="7099">
                  <c:v>16953.981</c:v>
                </c:pt>
                <c:pt idx="7100">
                  <c:v>21080.184000000001</c:v>
                </c:pt>
                <c:pt idx="7101">
                  <c:v>31527.055</c:v>
                </c:pt>
                <c:pt idx="7102">
                  <c:v>25743.48</c:v>
                </c:pt>
                <c:pt idx="7103">
                  <c:v>32201.218999999997</c:v>
                </c:pt>
                <c:pt idx="7104">
                  <c:v>28442.21</c:v>
                </c:pt>
                <c:pt idx="7105">
                  <c:v>28116.955199999997</c:v>
                </c:pt>
                <c:pt idx="7106">
                  <c:v>22891.68</c:v>
                </c:pt>
                <c:pt idx="7107">
                  <c:v>23333.52</c:v>
                </c:pt>
                <c:pt idx="7108">
                  <c:v>23132.54</c:v>
                </c:pt>
                <c:pt idx="7109">
                  <c:v>21655.329999999998</c:v>
                </c:pt>
                <c:pt idx="7110">
                  <c:v>20182.36</c:v>
                </c:pt>
                <c:pt idx="7111">
                  <c:v>24927.548000000003</c:v>
                </c:pt>
                <c:pt idx="7112">
                  <c:v>25731.8639</c:v>
                </c:pt>
                <c:pt idx="7113">
                  <c:v>26248.7</c:v>
                </c:pt>
                <c:pt idx="7114">
                  <c:v>22961.579999999998</c:v>
                </c:pt>
                <c:pt idx="7115">
                  <c:v>21416.25</c:v>
                </c:pt>
                <c:pt idx="7116">
                  <c:v>19282.599999999999</c:v>
                </c:pt>
                <c:pt idx="7117">
                  <c:v>19823.789999999997</c:v>
                </c:pt>
                <c:pt idx="7118">
                  <c:v>18867.03</c:v>
                </c:pt>
                <c:pt idx="7119">
                  <c:v>20831.340000000004</c:v>
                </c:pt>
                <c:pt idx="7120">
                  <c:v>19443.914000000001</c:v>
                </c:pt>
                <c:pt idx="7121">
                  <c:v>17177.975000000002</c:v>
                </c:pt>
                <c:pt idx="7122">
                  <c:v>19933.47</c:v>
                </c:pt>
                <c:pt idx="7123">
                  <c:v>18672.205999999998</c:v>
                </c:pt>
                <c:pt idx="7124">
                  <c:v>17990.922999999999</c:v>
                </c:pt>
                <c:pt idx="7125">
                  <c:v>20898.169999999998</c:v>
                </c:pt>
                <c:pt idx="7126">
                  <c:v>20745.929999999997</c:v>
                </c:pt>
                <c:pt idx="7127">
                  <c:v>18837.825999999997</c:v>
                </c:pt>
                <c:pt idx="7128">
                  <c:v>18741.02</c:v>
                </c:pt>
                <c:pt idx="7129">
                  <c:v>19090.250000000004</c:v>
                </c:pt>
                <c:pt idx="7130">
                  <c:v>19110.300000000003</c:v>
                </c:pt>
                <c:pt idx="7131">
                  <c:v>17702.563999999998</c:v>
                </c:pt>
                <c:pt idx="7132">
                  <c:v>18651.383999999998</c:v>
                </c:pt>
                <c:pt idx="7133">
                  <c:v>21431.010000000002</c:v>
                </c:pt>
                <c:pt idx="7134">
                  <c:v>18741.287</c:v>
                </c:pt>
                <c:pt idx="7135">
                  <c:v>17728.545000000002</c:v>
                </c:pt>
                <c:pt idx="7136">
                  <c:v>20714.159999999996</c:v>
                </c:pt>
                <c:pt idx="7137">
                  <c:v>21205.55</c:v>
                </c:pt>
                <c:pt idx="7138">
                  <c:v>17741.494999999999</c:v>
                </c:pt>
                <c:pt idx="7139">
                  <c:v>19964.39</c:v>
                </c:pt>
                <c:pt idx="7140">
                  <c:v>17936.120999999999</c:v>
                </c:pt>
                <c:pt idx="7141">
                  <c:v>16874.010000000002</c:v>
                </c:pt>
                <c:pt idx="7142">
                  <c:v>17595.646999999997</c:v>
                </c:pt>
                <c:pt idx="7143">
                  <c:v>19695.61</c:v>
                </c:pt>
                <c:pt idx="7144">
                  <c:v>18000.328999999998</c:v>
                </c:pt>
                <c:pt idx="7145">
                  <c:v>18035.324000000001</c:v>
                </c:pt>
                <c:pt idx="7146">
                  <c:v>21137.710000000003</c:v>
                </c:pt>
                <c:pt idx="7147">
                  <c:v>18748.3</c:v>
                </c:pt>
                <c:pt idx="7148">
                  <c:v>20586.194</c:v>
                </c:pt>
                <c:pt idx="7149">
                  <c:v>20794.659999999996</c:v>
                </c:pt>
                <c:pt idx="7150">
                  <c:v>19682.008000000002</c:v>
                </c:pt>
                <c:pt idx="7151">
                  <c:v>23684.146000000001</c:v>
                </c:pt>
                <c:pt idx="7152">
                  <c:v>19596.385999999999</c:v>
                </c:pt>
                <c:pt idx="7153">
                  <c:v>18611.82</c:v>
                </c:pt>
                <c:pt idx="7154">
                  <c:v>19764.86</c:v>
                </c:pt>
                <c:pt idx="7155">
                  <c:v>20131.760000000002</c:v>
                </c:pt>
                <c:pt idx="7156">
                  <c:v>19400.54</c:v>
                </c:pt>
                <c:pt idx="7157">
                  <c:v>22538.18</c:v>
                </c:pt>
                <c:pt idx="7158">
                  <c:v>19299.669999999998</c:v>
                </c:pt>
                <c:pt idx="7159">
                  <c:v>18836.169999999998</c:v>
                </c:pt>
                <c:pt idx="7160">
                  <c:v>19330.23</c:v>
                </c:pt>
                <c:pt idx="7161">
                  <c:v>20552.63</c:v>
                </c:pt>
                <c:pt idx="7162">
                  <c:v>20365.385589999998</c:v>
                </c:pt>
                <c:pt idx="7163">
                  <c:v>17093.371999999999</c:v>
                </c:pt>
                <c:pt idx="7164">
                  <c:v>19501.32</c:v>
                </c:pt>
                <c:pt idx="7165">
                  <c:v>20793.71</c:v>
                </c:pt>
                <c:pt idx="7166">
                  <c:v>19173.140000000003</c:v>
                </c:pt>
                <c:pt idx="7167">
                  <c:v>18315.208999999999</c:v>
                </c:pt>
                <c:pt idx="7168">
                  <c:v>16359.117</c:v>
                </c:pt>
                <c:pt idx="7169">
                  <c:v>18212.875</c:v>
                </c:pt>
                <c:pt idx="7170">
                  <c:v>17936.927</c:v>
                </c:pt>
                <c:pt idx="7171">
                  <c:v>18457.201000000001</c:v>
                </c:pt>
                <c:pt idx="7172">
                  <c:v>18059.621999999996</c:v>
                </c:pt>
                <c:pt idx="7173">
                  <c:v>19213.609</c:v>
                </c:pt>
                <c:pt idx="7174">
                  <c:v>18575.554</c:v>
                </c:pt>
                <c:pt idx="7175">
                  <c:v>17811.596000000001</c:v>
                </c:pt>
                <c:pt idx="7176">
                  <c:v>17770.406999999999</c:v>
                </c:pt>
                <c:pt idx="7177">
                  <c:v>17063.327000000001</c:v>
                </c:pt>
                <c:pt idx="7178">
                  <c:v>17754.28</c:v>
                </c:pt>
                <c:pt idx="7179">
                  <c:v>17093.668999999998</c:v>
                </c:pt>
                <c:pt idx="7180">
                  <c:v>14983.590999999999</c:v>
                </c:pt>
                <c:pt idx="7181">
                  <c:v>16387.98</c:v>
                </c:pt>
                <c:pt idx="7182">
                  <c:v>17763.096999999998</c:v>
                </c:pt>
                <c:pt idx="7183">
                  <c:v>19346.241999999998</c:v>
                </c:pt>
                <c:pt idx="7184">
                  <c:v>23182.14</c:v>
                </c:pt>
                <c:pt idx="7185">
                  <c:v>32391.970000000005</c:v>
                </c:pt>
                <c:pt idx="7186">
                  <c:v>34666.14</c:v>
                </c:pt>
                <c:pt idx="7187">
                  <c:v>41694.28</c:v>
                </c:pt>
                <c:pt idx="7188">
                  <c:v>32585.442999999999</c:v>
                </c:pt>
                <c:pt idx="7189">
                  <c:v>26307.969999999998</c:v>
                </c:pt>
                <c:pt idx="7190">
                  <c:v>24977.47</c:v>
                </c:pt>
                <c:pt idx="7191">
                  <c:v>21602.260000000002</c:v>
                </c:pt>
                <c:pt idx="7192">
                  <c:v>20084.09</c:v>
                </c:pt>
                <c:pt idx="7193">
                  <c:v>20978.93</c:v>
                </c:pt>
                <c:pt idx="7194">
                  <c:v>18644.88</c:v>
                </c:pt>
                <c:pt idx="7195">
                  <c:v>19625.322</c:v>
                </c:pt>
                <c:pt idx="7196">
                  <c:v>19987.961200000002</c:v>
                </c:pt>
                <c:pt idx="7197">
                  <c:v>20346.64</c:v>
                </c:pt>
                <c:pt idx="7198">
                  <c:v>16872.511999999999</c:v>
                </c:pt>
                <c:pt idx="7199">
                  <c:v>19788.560000000001</c:v>
                </c:pt>
                <c:pt idx="7200">
                  <c:v>18487.477000000003</c:v>
                </c:pt>
                <c:pt idx="7201">
                  <c:v>21693.18</c:v>
                </c:pt>
                <c:pt idx="7202">
                  <c:v>22167.599999999999</c:v>
                </c:pt>
                <c:pt idx="7203">
                  <c:v>28484.310000000005</c:v>
                </c:pt>
                <c:pt idx="7204">
                  <c:v>35667.248</c:v>
                </c:pt>
                <c:pt idx="7205">
                  <c:v>26743.887900000002</c:v>
                </c:pt>
                <c:pt idx="7206">
                  <c:v>22034.799999999999</c:v>
                </c:pt>
                <c:pt idx="7207">
                  <c:v>21420.520000000004</c:v>
                </c:pt>
                <c:pt idx="7208">
                  <c:v>22909.100000000002</c:v>
                </c:pt>
                <c:pt idx="7209">
                  <c:v>17668.702000000001</c:v>
                </c:pt>
                <c:pt idx="7210">
                  <c:v>19936.009999999998</c:v>
                </c:pt>
                <c:pt idx="7211">
                  <c:v>19048.754000000001</c:v>
                </c:pt>
                <c:pt idx="7212">
                  <c:v>21991.710000000003</c:v>
                </c:pt>
                <c:pt idx="7213">
                  <c:v>22558.86</c:v>
                </c:pt>
                <c:pt idx="7214">
                  <c:v>21729.969999999998</c:v>
                </c:pt>
                <c:pt idx="7215">
                  <c:v>18671.385999999999</c:v>
                </c:pt>
                <c:pt idx="7216">
                  <c:v>20532.419999999998</c:v>
                </c:pt>
                <c:pt idx="7217">
                  <c:v>20346.240000000002</c:v>
                </c:pt>
                <c:pt idx="7218">
                  <c:v>18218.124</c:v>
                </c:pt>
                <c:pt idx="7219">
                  <c:v>19029.648000000001</c:v>
                </c:pt>
                <c:pt idx="7220">
                  <c:v>22058.300000000003</c:v>
                </c:pt>
                <c:pt idx="7221">
                  <c:v>18754.539999999997</c:v>
                </c:pt>
                <c:pt idx="7222">
                  <c:v>19534.929999999997</c:v>
                </c:pt>
                <c:pt idx="7223">
                  <c:v>17957.32</c:v>
                </c:pt>
                <c:pt idx="7224">
                  <c:v>19121.63</c:v>
                </c:pt>
                <c:pt idx="7225">
                  <c:v>20142.3</c:v>
                </c:pt>
                <c:pt idx="7226">
                  <c:v>16584.514999999999</c:v>
                </c:pt>
                <c:pt idx="7227">
                  <c:v>18547.939999999999</c:v>
                </c:pt>
                <c:pt idx="7228">
                  <c:v>20127.64</c:v>
                </c:pt>
                <c:pt idx="7229">
                  <c:v>18187.008000000002</c:v>
                </c:pt>
                <c:pt idx="7230">
                  <c:v>18978.483</c:v>
                </c:pt>
                <c:pt idx="7231">
                  <c:v>22116.530000000002</c:v>
                </c:pt>
                <c:pt idx="7232">
                  <c:v>24291.816000000003</c:v>
                </c:pt>
                <c:pt idx="7233">
                  <c:v>23625.86</c:v>
                </c:pt>
                <c:pt idx="7234">
                  <c:v>34428.47</c:v>
                </c:pt>
                <c:pt idx="7235">
                  <c:v>47879.524000000005</c:v>
                </c:pt>
                <c:pt idx="7236">
                  <c:v>34789.036999999997</c:v>
                </c:pt>
                <c:pt idx="7237">
                  <c:v>22552.04</c:v>
                </c:pt>
                <c:pt idx="7238">
                  <c:v>20736.75</c:v>
                </c:pt>
                <c:pt idx="7239">
                  <c:v>20858.820000000003</c:v>
                </c:pt>
                <c:pt idx="7240">
                  <c:v>27591.32</c:v>
                </c:pt>
                <c:pt idx="7241">
                  <c:v>39535.364700000006</c:v>
                </c:pt>
                <c:pt idx="7242">
                  <c:v>27814.835770000002</c:v>
                </c:pt>
                <c:pt idx="7243">
                  <c:v>18863.026999999998</c:v>
                </c:pt>
                <c:pt idx="7244">
                  <c:v>19309.25</c:v>
                </c:pt>
                <c:pt idx="7245">
                  <c:v>25925.309999999998</c:v>
                </c:pt>
                <c:pt idx="7246">
                  <c:v>24173.014999999999</c:v>
                </c:pt>
                <c:pt idx="7247">
                  <c:v>23005.456000000002</c:v>
                </c:pt>
                <c:pt idx="7248">
                  <c:v>19167.745999999999</c:v>
                </c:pt>
                <c:pt idx="7249">
                  <c:v>18840.165999999997</c:v>
                </c:pt>
                <c:pt idx="7250">
                  <c:v>17921.4159</c:v>
                </c:pt>
                <c:pt idx="7251">
                  <c:v>16600.977999999999</c:v>
                </c:pt>
                <c:pt idx="7252">
                  <c:v>17094.803</c:v>
                </c:pt>
                <c:pt idx="7253">
                  <c:v>20665.45</c:v>
                </c:pt>
                <c:pt idx="7254">
                  <c:v>19008.708000000002</c:v>
                </c:pt>
                <c:pt idx="7255">
                  <c:v>19477.670000000002</c:v>
                </c:pt>
                <c:pt idx="7256">
                  <c:v>17738.484999999997</c:v>
                </c:pt>
                <c:pt idx="7257">
                  <c:v>18327.794000000002</c:v>
                </c:pt>
                <c:pt idx="7258">
                  <c:v>19258.25</c:v>
                </c:pt>
                <c:pt idx="7259">
                  <c:v>31031.704000000005</c:v>
                </c:pt>
                <c:pt idx="7260">
                  <c:v>55642.654999999999</c:v>
                </c:pt>
                <c:pt idx="7261">
                  <c:v>39690.396999999997</c:v>
                </c:pt>
                <c:pt idx="7262">
                  <c:v>27159.84</c:v>
                </c:pt>
                <c:pt idx="7263">
                  <c:v>23586.35</c:v>
                </c:pt>
                <c:pt idx="7264">
                  <c:v>20575.32</c:v>
                </c:pt>
                <c:pt idx="7265">
                  <c:v>18051.661</c:v>
                </c:pt>
                <c:pt idx="7266">
                  <c:v>19939.299000000003</c:v>
                </c:pt>
                <c:pt idx="7267">
                  <c:v>20897.21</c:v>
                </c:pt>
                <c:pt idx="7268">
                  <c:v>20618.250000000004</c:v>
                </c:pt>
                <c:pt idx="7269">
                  <c:v>18942.420000000002</c:v>
                </c:pt>
                <c:pt idx="7270">
                  <c:v>24402.204000000002</c:v>
                </c:pt>
                <c:pt idx="7271">
                  <c:v>31482.909999999996</c:v>
                </c:pt>
                <c:pt idx="7272">
                  <c:v>22388.87</c:v>
                </c:pt>
                <c:pt idx="7273">
                  <c:v>20263.050000000003</c:v>
                </c:pt>
                <c:pt idx="7274">
                  <c:v>18356.079999999998</c:v>
                </c:pt>
                <c:pt idx="7275">
                  <c:v>20428.759999999998</c:v>
                </c:pt>
                <c:pt idx="7276">
                  <c:v>18946.21</c:v>
                </c:pt>
                <c:pt idx="7277">
                  <c:v>19076.11</c:v>
                </c:pt>
                <c:pt idx="7278">
                  <c:v>18338.464</c:v>
                </c:pt>
                <c:pt idx="7279">
                  <c:v>19509.64</c:v>
                </c:pt>
                <c:pt idx="7280">
                  <c:v>19364.2</c:v>
                </c:pt>
                <c:pt idx="7281">
                  <c:v>19558.230000000003</c:v>
                </c:pt>
                <c:pt idx="7282">
                  <c:v>18315.16</c:v>
                </c:pt>
                <c:pt idx="7283">
                  <c:v>15303.502</c:v>
                </c:pt>
                <c:pt idx="7284">
                  <c:v>19423.240000000002</c:v>
                </c:pt>
                <c:pt idx="7285">
                  <c:v>18890.052</c:v>
                </c:pt>
                <c:pt idx="7286">
                  <c:v>18016.058999999997</c:v>
                </c:pt>
                <c:pt idx="7287">
                  <c:v>16188.341</c:v>
                </c:pt>
                <c:pt idx="7288">
                  <c:v>19038.34</c:v>
                </c:pt>
                <c:pt idx="7289">
                  <c:v>19298.510000000002</c:v>
                </c:pt>
                <c:pt idx="7290">
                  <c:v>18885.59</c:v>
                </c:pt>
                <c:pt idx="7291">
                  <c:v>19889.89</c:v>
                </c:pt>
                <c:pt idx="7292">
                  <c:v>18488.056</c:v>
                </c:pt>
                <c:pt idx="7293">
                  <c:v>20656.57</c:v>
                </c:pt>
                <c:pt idx="7294">
                  <c:v>19821.38</c:v>
                </c:pt>
                <c:pt idx="7295">
                  <c:v>20032.611000000001</c:v>
                </c:pt>
                <c:pt idx="7296">
                  <c:v>19881.850000000002</c:v>
                </c:pt>
                <c:pt idx="7297">
                  <c:v>21239.46</c:v>
                </c:pt>
                <c:pt idx="7298">
                  <c:v>20965.710000000003</c:v>
                </c:pt>
                <c:pt idx="7299">
                  <c:v>19461.807999999997</c:v>
                </c:pt>
                <c:pt idx="7300">
                  <c:v>22084.510000000002</c:v>
                </c:pt>
                <c:pt idx="7301">
                  <c:v>22644.53</c:v>
                </c:pt>
                <c:pt idx="7302">
                  <c:v>23156.370000000003</c:v>
                </c:pt>
                <c:pt idx="7303">
                  <c:v>17009.744999999999</c:v>
                </c:pt>
                <c:pt idx="7304">
                  <c:v>17248.425999999999</c:v>
                </c:pt>
                <c:pt idx="7305">
                  <c:v>19097.350000000002</c:v>
                </c:pt>
                <c:pt idx="7306">
                  <c:v>19592.222000000002</c:v>
                </c:pt>
                <c:pt idx="7307">
                  <c:v>21321.11</c:v>
                </c:pt>
                <c:pt idx="7308">
                  <c:v>22150.6</c:v>
                </c:pt>
                <c:pt idx="7309">
                  <c:v>21120.21</c:v>
                </c:pt>
                <c:pt idx="7310">
                  <c:v>23817.490400000002</c:v>
                </c:pt>
                <c:pt idx="7311">
                  <c:v>18004.07</c:v>
                </c:pt>
                <c:pt idx="7312">
                  <c:v>17676.344999999998</c:v>
                </c:pt>
                <c:pt idx="7313">
                  <c:v>20447.060000000001</c:v>
                </c:pt>
                <c:pt idx="7314">
                  <c:v>19748.770000000004</c:v>
                </c:pt>
                <c:pt idx="7315">
                  <c:v>19655.580000000002</c:v>
                </c:pt>
                <c:pt idx="7316">
                  <c:v>17306.249</c:v>
                </c:pt>
                <c:pt idx="7317">
                  <c:v>19548.189999999999</c:v>
                </c:pt>
                <c:pt idx="7318">
                  <c:v>19820.100000000002</c:v>
                </c:pt>
                <c:pt idx="7319">
                  <c:v>15537.138000000001</c:v>
                </c:pt>
                <c:pt idx="7320">
                  <c:v>20046.919999999998</c:v>
                </c:pt>
                <c:pt idx="7321">
                  <c:v>17822.898000000001</c:v>
                </c:pt>
                <c:pt idx="7322">
                  <c:v>15106.380000000001</c:v>
                </c:pt>
                <c:pt idx="7323">
                  <c:v>17339.721000000001</c:v>
                </c:pt>
                <c:pt idx="7324">
                  <c:v>18539.34</c:v>
                </c:pt>
                <c:pt idx="7325">
                  <c:v>18500.606999999996</c:v>
                </c:pt>
                <c:pt idx="7326">
                  <c:v>16814.564999999999</c:v>
                </c:pt>
                <c:pt idx="7327">
                  <c:v>15269.933000000001</c:v>
                </c:pt>
                <c:pt idx="7328">
                  <c:v>20126.379000000001</c:v>
                </c:pt>
                <c:pt idx="7329">
                  <c:v>18479.847999999998</c:v>
                </c:pt>
                <c:pt idx="7330">
                  <c:v>15371.464</c:v>
                </c:pt>
                <c:pt idx="7331">
                  <c:v>17698.828999999998</c:v>
                </c:pt>
                <c:pt idx="7332">
                  <c:v>18988.48</c:v>
                </c:pt>
                <c:pt idx="7333">
                  <c:v>17684.999000000003</c:v>
                </c:pt>
                <c:pt idx="7334">
                  <c:v>18288.259999999998</c:v>
                </c:pt>
                <c:pt idx="7335">
                  <c:v>17400.220999999998</c:v>
                </c:pt>
                <c:pt idx="7336">
                  <c:v>21801.940300000002</c:v>
                </c:pt>
                <c:pt idx="7337">
                  <c:v>28080.23</c:v>
                </c:pt>
                <c:pt idx="7338">
                  <c:v>28981.635000000002</c:v>
                </c:pt>
                <c:pt idx="7339">
                  <c:v>20574.289999999997</c:v>
                </c:pt>
                <c:pt idx="7340">
                  <c:v>20956.489999999998</c:v>
                </c:pt>
                <c:pt idx="7341">
                  <c:v>18999.244999999999</c:v>
                </c:pt>
                <c:pt idx="7342">
                  <c:v>19134.899999999998</c:v>
                </c:pt>
                <c:pt idx="7343">
                  <c:v>21521.69</c:v>
                </c:pt>
                <c:pt idx="7344">
                  <c:v>19173.221999999998</c:v>
                </c:pt>
                <c:pt idx="7345">
                  <c:v>18612.459000000003</c:v>
                </c:pt>
                <c:pt idx="7346">
                  <c:v>19543.846000000001</c:v>
                </c:pt>
                <c:pt idx="7347">
                  <c:v>18591.249</c:v>
                </c:pt>
                <c:pt idx="7348">
                  <c:v>18578.536000000004</c:v>
                </c:pt>
                <c:pt idx="7349">
                  <c:v>19691.599999999999</c:v>
                </c:pt>
                <c:pt idx="7350">
                  <c:v>19709.75</c:v>
                </c:pt>
                <c:pt idx="7351">
                  <c:v>17378.618999999999</c:v>
                </c:pt>
                <c:pt idx="7352">
                  <c:v>18042.431</c:v>
                </c:pt>
                <c:pt idx="7353">
                  <c:v>17612.489999999998</c:v>
                </c:pt>
                <c:pt idx="7354">
                  <c:v>17801.743999999999</c:v>
                </c:pt>
                <c:pt idx="7355">
                  <c:v>18528.7</c:v>
                </c:pt>
                <c:pt idx="7356">
                  <c:v>19243.55</c:v>
                </c:pt>
                <c:pt idx="7357">
                  <c:v>18469.948000000004</c:v>
                </c:pt>
                <c:pt idx="7358">
                  <c:v>17561.056</c:v>
                </c:pt>
                <c:pt idx="7359">
                  <c:v>17559.264999999999</c:v>
                </c:pt>
                <c:pt idx="7360">
                  <c:v>18304.656000000003</c:v>
                </c:pt>
                <c:pt idx="7361">
                  <c:v>19000.836000000003</c:v>
                </c:pt>
                <c:pt idx="7362">
                  <c:v>20840.170000000002</c:v>
                </c:pt>
                <c:pt idx="7363">
                  <c:v>18692.355</c:v>
                </c:pt>
                <c:pt idx="7364">
                  <c:v>20148.560000000001</c:v>
                </c:pt>
                <c:pt idx="7365">
                  <c:v>21052.48</c:v>
                </c:pt>
                <c:pt idx="7366">
                  <c:v>18666.651000000002</c:v>
                </c:pt>
                <c:pt idx="7367">
                  <c:v>18156.319000000003</c:v>
                </c:pt>
                <c:pt idx="7368">
                  <c:v>17730.032000000003</c:v>
                </c:pt>
                <c:pt idx="7369">
                  <c:v>18374.013999999999</c:v>
                </c:pt>
                <c:pt idx="7370">
                  <c:v>17222.031999999999</c:v>
                </c:pt>
                <c:pt idx="7371">
                  <c:v>17611.164999999997</c:v>
                </c:pt>
                <c:pt idx="7372">
                  <c:v>16870.734</c:v>
                </c:pt>
                <c:pt idx="7373">
                  <c:v>15191.285</c:v>
                </c:pt>
                <c:pt idx="7374">
                  <c:v>18654.165000000001</c:v>
                </c:pt>
                <c:pt idx="7375">
                  <c:v>18228.816999999999</c:v>
                </c:pt>
                <c:pt idx="7376">
                  <c:v>19228.811000000002</c:v>
                </c:pt>
                <c:pt idx="7377">
                  <c:v>18962.09</c:v>
                </c:pt>
                <c:pt idx="7378">
                  <c:v>18599.466</c:v>
                </c:pt>
                <c:pt idx="7379">
                  <c:v>21029.119999999999</c:v>
                </c:pt>
                <c:pt idx="7380">
                  <c:v>16711.471999999998</c:v>
                </c:pt>
                <c:pt idx="7381">
                  <c:v>18326.771000000001</c:v>
                </c:pt>
                <c:pt idx="7382">
                  <c:v>18549.34</c:v>
                </c:pt>
                <c:pt idx="7383">
                  <c:v>18041.677000000003</c:v>
                </c:pt>
                <c:pt idx="7384">
                  <c:v>16330.046999999999</c:v>
                </c:pt>
                <c:pt idx="7385">
                  <c:v>22101.05</c:v>
                </c:pt>
                <c:pt idx="7386">
                  <c:v>29778.915800000002</c:v>
                </c:pt>
                <c:pt idx="7387">
                  <c:v>26149.370999999999</c:v>
                </c:pt>
                <c:pt idx="7388">
                  <c:v>22825.339999999997</c:v>
                </c:pt>
                <c:pt idx="7389">
                  <c:v>21487.4</c:v>
                </c:pt>
                <c:pt idx="7390">
                  <c:v>19673.900000000001</c:v>
                </c:pt>
                <c:pt idx="7391">
                  <c:v>18239.355</c:v>
                </c:pt>
                <c:pt idx="7392">
                  <c:v>18377.271000000001</c:v>
                </c:pt>
                <c:pt idx="7393">
                  <c:v>18879.03</c:v>
                </c:pt>
                <c:pt idx="7394">
                  <c:v>18563.484</c:v>
                </c:pt>
                <c:pt idx="7395">
                  <c:v>20020.419999999998</c:v>
                </c:pt>
                <c:pt idx="7396">
                  <c:v>19417.75</c:v>
                </c:pt>
                <c:pt idx="7397">
                  <c:v>19632.738000000001</c:v>
                </c:pt>
                <c:pt idx="7398">
                  <c:v>21135.58</c:v>
                </c:pt>
                <c:pt idx="7399">
                  <c:v>22793.516999999996</c:v>
                </c:pt>
                <c:pt idx="7400">
                  <c:v>23253.559999999998</c:v>
                </c:pt>
                <c:pt idx="7401">
                  <c:v>20708.080000000002</c:v>
                </c:pt>
                <c:pt idx="7402">
                  <c:v>20365</c:v>
                </c:pt>
                <c:pt idx="7403">
                  <c:v>19327.990000000002</c:v>
                </c:pt>
                <c:pt idx="7404">
                  <c:v>20113.96</c:v>
                </c:pt>
                <c:pt idx="7405">
                  <c:v>23107.433000000005</c:v>
                </c:pt>
                <c:pt idx="7406">
                  <c:v>21314.000000000004</c:v>
                </c:pt>
                <c:pt idx="7407">
                  <c:v>19090.171999999999</c:v>
                </c:pt>
                <c:pt idx="7408">
                  <c:v>19851.61</c:v>
                </c:pt>
                <c:pt idx="7409">
                  <c:v>18285.849999999999</c:v>
                </c:pt>
                <c:pt idx="7410">
                  <c:v>18875.112000000001</c:v>
                </c:pt>
                <c:pt idx="7411">
                  <c:v>18627.79</c:v>
                </c:pt>
                <c:pt idx="7412">
                  <c:v>20313.88</c:v>
                </c:pt>
                <c:pt idx="7413">
                  <c:v>23920.999999999996</c:v>
                </c:pt>
                <c:pt idx="7414">
                  <c:v>24151.440000000002</c:v>
                </c:pt>
                <c:pt idx="7415">
                  <c:v>22120.870000000003</c:v>
                </c:pt>
                <c:pt idx="7416">
                  <c:v>30463.72</c:v>
                </c:pt>
                <c:pt idx="7417">
                  <c:v>33374.410000000003</c:v>
                </c:pt>
                <c:pt idx="7418">
                  <c:v>29835.509000000005</c:v>
                </c:pt>
                <c:pt idx="7419">
                  <c:v>21771.090499999998</c:v>
                </c:pt>
                <c:pt idx="7420">
                  <c:v>19411.149999999998</c:v>
                </c:pt>
                <c:pt idx="7421">
                  <c:v>19085.68</c:v>
                </c:pt>
                <c:pt idx="7422">
                  <c:v>21812.959999999999</c:v>
                </c:pt>
                <c:pt idx="7423">
                  <c:v>23221.859999999997</c:v>
                </c:pt>
                <c:pt idx="7424">
                  <c:v>30935.050000000003</c:v>
                </c:pt>
                <c:pt idx="7425">
                  <c:v>27026.732000000004</c:v>
                </c:pt>
                <c:pt idx="7426">
                  <c:v>18867.133000000002</c:v>
                </c:pt>
                <c:pt idx="7427">
                  <c:v>20882.38</c:v>
                </c:pt>
                <c:pt idx="7428">
                  <c:v>22337.802</c:v>
                </c:pt>
                <c:pt idx="7429">
                  <c:v>21935.230000000003</c:v>
                </c:pt>
                <c:pt idx="7430">
                  <c:v>21900.080000000002</c:v>
                </c:pt>
                <c:pt idx="7431">
                  <c:v>17579.493000000002</c:v>
                </c:pt>
                <c:pt idx="7432">
                  <c:v>19264.25</c:v>
                </c:pt>
                <c:pt idx="7433">
                  <c:v>19353.55</c:v>
                </c:pt>
                <c:pt idx="7434">
                  <c:v>19744.093000000001</c:v>
                </c:pt>
                <c:pt idx="7435">
                  <c:v>19432.093000000001</c:v>
                </c:pt>
                <c:pt idx="7436">
                  <c:v>18445.21</c:v>
                </c:pt>
                <c:pt idx="7437">
                  <c:v>20170.940000000002</c:v>
                </c:pt>
                <c:pt idx="7438">
                  <c:v>18916.48</c:v>
                </c:pt>
                <c:pt idx="7439">
                  <c:v>17691.413</c:v>
                </c:pt>
                <c:pt idx="7440">
                  <c:v>18093.871999999999</c:v>
                </c:pt>
                <c:pt idx="7441">
                  <c:v>17113.837000000003</c:v>
                </c:pt>
                <c:pt idx="7442">
                  <c:v>18580.93</c:v>
                </c:pt>
                <c:pt idx="7443">
                  <c:v>17087.126</c:v>
                </c:pt>
                <c:pt idx="7444">
                  <c:v>17784.734</c:v>
                </c:pt>
                <c:pt idx="7445">
                  <c:v>16320.359</c:v>
                </c:pt>
                <c:pt idx="7446">
                  <c:v>17755.451999999997</c:v>
                </c:pt>
                <c:pt idx="7447">
                  <c:v>18437.341</c:v>
                </c:pt>
                <c:pt idx="7448">
                  <c:v>19078.43</c:v>
                </c:pt>
                <c:pt idx="7449">
                  <c:v>22208.469999999998</c:v>
                </c:pt>
                <c:pt idx="7450">
                  <c:v>25085.03</c:v>
                </c:pt>
                <c:pt idx="7451">
                  <c:v>27754.03</c:v>
                </c:pt>
                <c:pt idx="7452">
                  <c:v>23805.65</c:v>
                </c:pt>
                <c:pt idx="7453">
                  <c:v>19279.513000000003</c:v>
                </c:pt>
                <c:pt idx="7454">
                  <c:v>20669.809999999998</c:v>
                </c:pt>
                <c:pt idx="7455">
                  <c:v>18169.800000000003</c:v>
                </c:pt>
                <c:pt idx="7456">
                  <c:v>16789.361999999997</c:v>
                </c:pt>
                <c:pt idx="7457">
                  <c:v>18706.989999999998</c:v>
                </c:pt>
                <c:pt idx="7458">
                  <c:v>16917.598999999998</c:v>
                </c:pt>
                <c:pt idx="7459">
                  <c:v>18349.022000000004</c:v>
                </c:pt>
                <c:pt idx="7460">
                  <c:v>18542.916000000001</c:v>
                </c:pt>
                <c:pt idx="7461">
                  <c:v>15481.288999999997</c:v>
                </c:pt>
                <c:pt idx="7462">
                  <c:v>19891.370000000003</c:v>
                </c:pt>
                <c:pt idx="7463">
                  <c:v>17715.239999999998</c:v>
                </c:pt>
                <c:pt idx="7464">
                  <c:v>18588.710000000003</c:v>
                </c:pt>
                <c:pt idx="7465">
                  <c:v>19315.510000000002</c:v>
                </c:pt>
                <c:pt idx="7466">
                  <c:v>23075.402300000002</c:v>
                </c:pt>
                <c:pt idx="7467">
                  <c:v>18573.431</c:v>
                </c:pt>
                <c:pt idx="7468">
                  <c:v>18664.355</c:v>
                </c:pt>
                <c:pt idx="7469">
                  <c:v>17124.484</c:v>
                </c:pt>
                <c:pt idx="7470">
                  <c:v>18292.159</c:v>
                </c:pt>
                <c:pt idx="7471">
                  <c:v>17171</c:v>
                </c:pt>
                <c:pt idx="7472">
                  <c:v>16807.204999999998</c:v>
                </c:pt>
                <c:pt idx="7473">
                  <c:v>16715.068000000003</c:v>
                </c:pt>
                <c:pt idx="7474">
                  <c:v>18482.350000000002</c:v>
                </c:pt>
                <c:pt idx="7475">
                  <c:v>19393.25</c:v>
                </c:pt>
                <c:pt idx="7476">
                  <c:v>17981.91</c:v>
                </c:pt>
                <c:pt idx="7477">
                  <c:v>18249.23</c:v>
                </c:pt>
                <c:pt idx="7478">
                  <c:v>16934.621999999999</c:v>
                </c:pt>
                <c:pt idx="7479">
                  <c:v>16835.577000000001</c:v>
                </c:pt>
                <c:pt idx="7480">
                  <c:v>18049.322</c:v>
                </c:pt>
                <c:pt idx="7481">
                  <c:v>17276.585999999999</c:v>
                </c:pt>
                <c:pt idx="7482">
                  <c:v>18993.93</c:v>
                </c:pt>
                <c:pt idx="7483">
                  <c:v>18174.898000000001</c:v>
                </c:pt>
                <c:pt idx="7484">
                  <c:v>18210.850999999999</c:v>
                </c:pt>
                <c:pt idx="7485">
                  <c:v>18166.960999999999</c:v>
                </c:pt>
                <c:pt idx="7486">
                  <c:v>18035.240000000002</c:v>
                </c:pt>
                <c:pt idx="7487">
                  <c:v>18068.075000000001</c:v>
                </c:pt>
                <c:pt idx="7488">
                  <c:v>19158.420000000002</c:v>
                </c:pt>
                <c:pt idx="7489">
                  <c:v>18309.97</c:v>
                </c:pt>
                <c:pt idx="7490">
                  <c:v>20537.48</c:v>
                </c:pt>
                <c:pt idx="7491">
                  <c:v>19301.71</c:v>
                </c:pt>
                <c:pt idx="7492">
                  <c:v>21367.49</c:v>
                </c:pt>
                <c:pt idx="7493">
                  <c:v>23330.477999999999</c:v>
                </c:pt>
                <c:pt idx="7494">
                  <c:v>21272.400000000001</c:v>
                </c:pt>
                <c:pt idx="7495">
                  <c:v>24137.203000000001</c:v>
                </c:pt>
                <c:pt idx="7496">
                  <c:v>22094.2</c:v>
                </c:pt>
                <c:pt idx="7497">
                  <c:v>19217.620000000003</c:v>
                </c:pt>
                <c:pt idx="7498">
                  <c:v>24953.85</c:v>
                </c:pt>
                <c:pt idx="7499">
                  <c:v>34939.509999999995</c:v>
                </c:pt>
                <c:pt idx="7500">
                  <c:v>25801.03</c:v>
                </c:pt>
                <c:pt idx="7501">
                  <c:v>18972.999</c:v>
                </c:pt>
                <c:pt idx="7502">
                  <c:v>18059.419999999998</c:v>
                </c:pt>
                <c:pt idx="7503">
                  <c:v>15876.085999999999</c:v>
                </c:pt>
                <c:pt idx="7504">
                  <c:v>20136.310000000001</c:v>
                </c:pt>
                <c:pt idx="7505">
                  <c:v>16787.828000000001</c:v>
                </c:pt>
                <c:pt idx="7506">
                  <c:v>15368.599999999999</c:v>
                </c:pt>
                <c:pt idx="7507">
                  <c:v>16358.312</c:v>
                </c:pt>
                <c:pt idx="7508">
                  <c:v>17813.690999999999</c:v>
                </c:pt>
                <c:pt idx="7509">
                  <c:v>17448.482</c:v>
                </c:pt>
                <c:pt idx="7510">
                  <c:v>19015.689999999995</c:v>
                </c:pt>
                <c:pt idx="7511">
                  <c:v>20982.119999999995</c:v>
                </c:pt>
                <c:pt idx="7512">
                  <c:v>28561.68</c:v>
                </c:pt>
                <c:pt idx="7513">
                  <c:v>41098.157700000003</c:v>
                </c:pt>
                <c:pt idx="7514">
                  <c:v>35548.307999999997</c:v>
                </c:pt>
                <c:pt idx="7515">
                  <c:v>23052.799999999999</c:v>
                </c:pt>
                <c:pt idx="7516">
                  <c:v>18793.72</c:v>
                </c:pt>
                <c:pt idx="7517">
                  <c:v>20048.59</c:v>
                </c:pt>
                <c:pt idx="7518">
                  <c:v>18646.323</c:v>
                </c:pt>
                <c:pt idx="7519">
                  <c:v>17555.739999999998</c:v>
                </c:pt>
                <c:pt idx="7520">
                  <c:v>19273.47</c:v>
                </c:pt>
                <c:pt idx="7521">
                  <c:v>17175.833999999999</c:v>
                </c:pt>
                <c:pt idx="7522">
                  <c:v>17984.106</c:v>
                </c:pt>
                <c:pt idx="7523">
                  <c:v>13931.553</c:v>
                </c:pt>
                <c:pt idx="7524">
                  <c:v>12268.203000000001</c:v>
                </c:pt>
                <c:pt idx="7525">
                  <c:v>17813.099999999999</c:v>
                </c:pt>
                <c:pt idx="7526">
                  <c:v>18468.57</c:v>
                </c:pt>
                <c:pt idx="7527">
                  <c:v>19939.7</c:v>
                </c:pt>
                <c:pt idx="7528">
                  <c:v>16103.034999999998</c:v>
                </c:pt>
                <c:pt idx="7529">
                  <c:v>15105.735999999999</c:v>
                </c:pt>
                <c:pt idx="7530">
                  <c:v>20692.25</c:v>
                </c:pt>
                <c:pt idx="7531">
                  <c:v>18670.092000000001</c:v>
                </c:pt>
                <c:pt idx="7532">
                  <c:v>16383.610500000001</c:v>
                </c:pt>
                <c:pt idx="7533">
                  <c:v>17525.34</c:v>
                </c:pt>
                <c:pt idx="7534">
                  <c:v>16912.468000000001</c:v>
                </c:pt>
                <c:pt idx="7535">
                  <c:v>17494.770999999997</c:v>
                </c:pt>
                <c:pt idx="7536">
                  <c:v>17583.093000000001</c:v>
                </c:pt>
                <c:pt idx="7537">
                  <c:v>17853.080999999998</c:v>
                </c:pt>
                <c:pt idx="7538">
                  <c:v>19122.542000000001</c:v>
                </c:pt>
                <c:pt idx="7539">
                  <c:v>17080.881000000001</c:v>
                </c:pt>
                <c:pt idx="7540">
                  <c:v>18158.667999999998</c:v>
                </c:pt>
                <c:pt idx="7541">
                  <c:v>18005.264999999999</c:v>
                </c:pt>
                <c:pt idx="7542">
                  <c:v>18925.82</c:v>
                </c:pt>
                <c:pt idx="7543">
                  <c:v>24773.719999999998</c:v>
                </c:pt>
                <c:pt idx="7544">
                  <c:v>34411.770000000004</c:v>
                </c:pt>
                <c:pt idx="7545">
                  <c:v>25814.190000000002</c:v>
                </c:pt>
                <c:pt idx="7546">
                  <c:v>19899.009999999998</c:v>
                </c:pt>
                <c:pt idx="7547">
                  <c:v>21891.95</c:v>
                </c:pt>
                <c:pt idx="7548">
                  <c:v>35413.360000000001</c:v>
                </c:pt>
                <c:pt idx="7549">
                  <c:v>36454.9</c:v>
                </c:pt>
                <c:pt idx="7550">
                  <c:v>26149.5</c:v>
                </c:pt>
                <c:pt idx="7551">
                  <c:v>19764.04</c:v>
                </c:pt>
                <c:pt idx="7552">
                  <c:v>19202.23</c:v>
                </c:pt>
                <c:pt idx="7553">
                  <c:v>16715.712999999996</c:v>
                </c:pt>
                <c:pt idx="7554">
                  <c:v>20329.060000000001</c:v>
                </c:pt>
                <c:pt idx="7555">
                  <c:v>19653.419999999998</c:v>
                </c:pt>
                <c:pt idx="7556">
                  <c:v>17057.834999999999</c:v>
                </c:pt>
                <c:pt idx="7557">
                  <c:v>15590.944</c:v>
                </c:pt>
                <c:pt idx="7558">
                  <c:v>18045.785</c:v>
                </c:pt>
                <c:pt idx="7559">
                  <c:v>20080.510000000002</c:v>
                </c:pt>
                <c:pt idx="7560">
                  <c:v>19863.98</c:v>
                </c:pt>
                <c:pt idx="7561">
                  <c:v>19704.564999999999</c:v>
                </c:pt>
                <c:pt idx="7562">
                  <c:v>18922.421000000002</c:v>
                </c:pt>
                <c:pt idx="7563">
                  <c:v>20419.810000000005</c:v>
                </c:pt>
                <c:pt idx="7564">
                  <c:v>18120.418999999998</c:v>
                </c:pt>
                <c:pt idx="7565">
                  <c:v>19017.079999999998</c:v>
                </c:pt>
                <c:pt idx="7566">
                  <c:v>22776.12</c:v>
                </c:pt>
                <c:pt idx="7567">
                  <c:v>20311.010000000002</c:v>
                </c:pt>
                <c:pt idx="7568">
                  <c:v>18741.183000000005</c:v>
                </c:pt>
                <c:pt idx="7569">
                  <c:v>22908.2</c:v>
                </c:pt>
                <c:pt idx="7570">
                  <c:v>32321.889999999996</c:v>
                </c:pt>
                <c:pt idx="7571">
                  <c:v>31404.784</c:v>
                </c:pt>
                <c:pt idx="7572">
                  <c:v>23394.880000000001</c:v>
                </c:pt>
                <c:pt idx="7573">
                  <c:v>20713.509999999998</c:v>
                </c:pt>
                <c:pt idx="7574">
                  <c:v>20123.150000000001</c:v>
                </c:pt>
                <c:pt idx="7575">
                  <c:v>23362.66</c:v>
                </c:pt>
                <c:pt idx="7576">
                  <c:v>27858.11</c:v>
                </c:pt>
                <c:pt idx="7577">
                  <c:v>24517.712</c:v>
                </c:pt>
                <c:pt idx="7578">
                  <c:v>19349.010000000002</c:v>
                </c:pt>
                <c:pt idx="7579">
                  <c:v>17066.191999999999</c:v>
                </c:pt>
                <c:pt idx="7580">
                  <c:v>18107.059999999998</c:v>
                </c:pt>
                <c:pt idx="7581">
                  <c:v>18797.532999999999</c:v>
                </c:pt>
                <c:pt idx="7582">
                  <c:v>18660.016</c:v>
                </c:pt>
                <c:pt idx="7583">
                  <c:v>18056.810000000001</c:v>
                </c:pt>
                <c:pt idx="7584">
                  <c:v>20299.98</c:v>
                </c:pt>
                <c:pt idx="7585">
                  <c:v>16927.613000000001</c:v>
                </c:pt>
                <c:pt idx="7586">
                  <c:v>19044.857</c:v>
                </c:pt>
                <c:pt idx="7587">
                  <c:v>16303.098000000002</c:v>
                </c:pt>
                <c:pt idx="7588">
                  <c:v>19629.988000000001</c:v>
                </c:pt>
                <c:pt idx="7589">
                  <c:v>20187.47</c:v>
                </c:pt>
                <c:pt idx="7590">
                  <c:v>18673.25</c:v>
                </c:pt>
                <c:pt idx="7591">
                  <c:v>18713.59</c:v>
                </c:pt>
                <c:pt idx="7592">
                  <c:v>19655.381000000001</c:v>
                </c:pt>
                <c:pt idx="7593">
                  <c:v>22604.44</c:v>
                </c:pt>
                <c:pt idx="7594">
                  <c:v>19531.859999999997</c:v>
                </c:pt>
                <c:pt idx="7595">
                  <c:v>19466.140000000003</c:v>
                </c:pt>
                <c:pt idx="7596">
                  <c:v>22375.819999999996</c:v>
                </c:pt>
                <c:pt idx="7597">
                  <c:v>22130.3</c:v>
                </c:pt>
                <c:pt idx="7598">
                  <c:v>20833.53</c:v>
                </c:pt>
                <c:pt idx="7599">
                  <c:v>19487.86</c:v>
                </c:pt>
                <c:pt idx="7600">
                  <c:v>19444.39</c:v>
                </c:pt>
                <c:pt idx="7601">
                  <c:v>21314.79</c:v>
                </c:pt>
                <c:pt idx="7602">
                  <c:v>19621.294000000002</c:v>
                </c:pt>
                <c:pt idx="7603">
                  <c:v>21424.570000000003</c:v>
                </c:pt>
                <c:pt idx="7604">
                  <c:v>17710.843999999997</c:v>
                </c:pt>
                <c:pt idx="7605">
                  <c:v>19742.75</c:v>
                </c:pt>
                <c:pt idx="7606">
                  <c:v>18941.887999999999</c:v>
                </c:pt>
                <c:pt idx="7607">
                  <c:v>18460.05</c:v>
                </c:pt>
                <c:pt idx="7608">
                  <c:v>17179.775000000001</c:v>
                </c:pt>
                <c:pt idx="7609">
                  <c:v>18474.524000000001</c:v>
                </c:pt>
                <c:pt idx="7610">
                  <c:v>20113.409999999996</c:v>
                </c:pt>
                <c:pt idx="7611">
                  <c:v>19700.41</c:v>
                </c:pt>
                <c:pt idx="7612">
                  <c:v>18869.25</c:v>
                </c:pt>
                <c:pt idx="7613">
                  <c:v>19830.27</c:v>
                </c:pt>
                <c:pt idx="7614">
                  <c:v>21292.969999999998</c:v>
                </c:pt>
                <c:pt idx="7615">
                  <c:v>20670.909999999996</c:v>
                </c:pt>
                <c:pt idx="7616">
                  <c:v>20288.04</c:v>
                </c:pt>
                <c:pt idx="7617">
                  <c:v>18895.95</c:v>
                </c:pt>
                <c:pt idx="7618">
                  <c:v>18585.645</c:v>
                </c:pt>
                <c:pt idx="7619">
                  <c:v>19722.669999999998</c:v>
                </c:pt>
                <c:pt idx="7620">
                  <c:v>21824.57</c:v>
                </c:pt>
                <c:pt idx="7621">
                  <c:v>22308.53</c:v>
                </c:pt>
                <c:pt idx="7622">
                  <c:v>18611.155999999999</c:v>
                </c:pt>
                <c:pt idx="7623">
                  <c:v>20367.2</c:v>
                </c:pt>
                <c:pt idx="7624">
                  <c:v>19086.129999999997</c:v>
                </c:pt>
                <c:pt idx="7625">
                  <c:v>18655.152000000002</c:v>
                </c:pt>
                <c:pt idx="7626">
                  <c:v>20033.330000000002</c:v>
                </c:pt>
                <c:pt idx="7627">
                  <c:v>17979.851999999999</c:v>
                </c:pt>
                <c:pt idx="7628">
                  <c:v>19985.5</c:v>
                </c:pt>
                <c:pt idx="7629">
                  <c:v>18909.269999999997</c:v>
                </c:pt>
                <c:pt idx="7630">
                  <c:v>19963.897000000004</c:v>
                </c:pt>
                <c:pt idx="7631">
                  <c:v>21433.24</c:v>
                </c:pt>
                <c:pt idx="7632">
                  <c:v>21017.690000000002</c:v>
                </c:pt>
                <c:pt idx="7633">
                  <c:v>20649.240000000002</c:v>
                </c:pt>
                <c:pt idx="7634">
                  <c:v>19060.939999999995</c:v>
                </c:pt>
                <c:pt idx="7635">
                  <c:v>20263.690000000002</c:v>
                </c:pt>
                <c:pt idx="7636">
                  <c:v>23544.370000000003</c:v>
                </c:pt>
                <c:pt idx="7637">
                  <c:v>22252.85</c:v>
                </c:pt>
                <c:pt idx="7638">
                  <c:v>20020.7</c:v>
                </c:pt>
                <c:pt idx="7639">
                  <c:v>19542.641</c:v>
                </c:pt>
                <c:pt idx="7640">
                  <c:v>23807.629999999997</c:v>
                </c:pt>
                <c:pt idx="7641">
                  <c:v>36124.450000000004</c:v>
                </c:pt>
                <c:pt idx="7642">
                  <c:v>42234.869299999991</c:v>
                </c:pt>
                <c:pt idx="7643">
                  <c:v>40161.244000000006</c:v>
                </c:pt>
                <c:pt idx="7644">
                  <c:v>23721.010000000002</c:v>
                </c:pt>
                <c:pt idx="7645">
                  <c:v>19045.669999999998</c:v>
                </c:pt>
                <c:pt idx="7646">
                  <c:v>18456.536</c:v>
                </c:pt>
                <c:pt idx="7647">
                  <c:v>15993.387000000001</c:v>
                </c:pt>
                <c:pt idx="7648">
                  <c:v>16291.539999999997</c:v>
                </c:pt>
                <c:pt idx="7649">
                  <c:v>16783.884999999998</c:v>
                </c:pt>
                <c:pt idx="7650">
                  <c:v>18054.579999999998</c:v>
                </c:pt>
                <c:pt idx="7651">
                  <c:v>19873.48</c:v>
                </c:pt>
                <c:pt idx="7652">
                  <c:v>18305.381000000001</c:v>
                </c:pt>
                <c:pt idx="7653">
                  <c:v>19597.010000000002</c:v>
                </c:pt>
                <c:pt idx="7654">
                  <c:v>18146.325999999997</c:v>
                </c:pt>
                <c:pt idx="7655">
                  <c:v>18617.683000000001</c:v>
                </c:pt>
                <c:pt idx="7656">
                  <c:v>19219.912</c:v>
                </c:pt>
                <c:pt idx="7657">
                  <c:v>19706.23</c:v>
                </c:pt>
                <c:pt idx="7658">
                  <c:v>19645.71</c:v>
                </c:pt>
                <c:pt idx="7659">
                  <c:v>18112.667000000001</c:v>
                </c:pt>
                <c:pt idx="7660">
                  <c:v>17570.581000000002</c:v>
                </c:pt>
                <c:pt idx="7661">
                  <c:v>18203.456999999999</c:v>
                </c:pt>
                <c:pt idx="7662">
                  <c:v>20407.514999999999</c:v>
                </c:pt>
                <c:pt idx="7663">
                  <c:v>20296.28</c:v>
                </c:pt>
                <c:pt idx="7664">
                  <c:v>16773.394</c:v>
                </c:pt>
                <c:pt idx="7665">
                  <c:v>19855.62</c:v>
                </c:pt>
                <c:pt idx="7666">
                  <c:v>27178.940000000002</c:v>
                </c:pt>
                <c:pt idx="7667">
                  <c:v>34339.432999999997</c:v>
                </c:pt>
                <c:pt idx="7668">
                  <c:v>27590.217000000001</c:v>
                </c:pt>
                <c:pt idx="7669">
                  <c:v>22195.690000000002</c:v>
                </c:pt>
                <c:pt idx="7670">
                  <c:v>20252.8298</c:v>
                </c:pt>
                <c:pt idx="7671">
                  <c:v>18348.587</c:v>
                </c:pt>
                <c:pt idx="7672">
                  <c:v>18645.41</c:v>
                </c:pt>
                <c:pt idx="7673">
                  <c:v>17289.146000000001</c:v>
                </c:pt>
                <c:pt idx="7674">
                  <c:v>19674.030000000002</c:v>
                </c:pt>
                <c:pt idx="7675">
                  <c:v>18758.053999999996</c:v>
                </c:pt>
                <c:pt idx="7676">
                  <c:v>18269.350999999999</c:v>
                </c:pt>
                <c:pt idx="7677">
                  <c:v>16923.006000000001</c:v>
                </c:pt>
                <c:pt idx="7678">
                  <c:v>17864.724999999999</c:v>
                </c:pt>
                <c:pt idx="7679">
                  <c:v>18285.43</c:v>
                </c:pt>
                <c:pt idx="7680">
                  <c:v>17142.433000000001</c:v>
                </c:pt>
                <c:pt idx="7681">
                  <c:v>17545.145</c:v>
                </c:pt>
                <c:pt idx="7682">
                  <c:v>17439.52</c:v>
                </c:pt>
                <c:pt idx="7683">
                  <c:v>17458.277000000002</c:v>
                </c:pt>
                <c:pt idx="7684">
                  <c:v>18091.71</c:v>
                </c:pt>
                <c:pt idx="7685">
                  <c:v>18951.252</c:v>
                </c:pt>
                <c:pt idx="7686">
                  <c:v>20211.479999999996</c:v>
                </c:pt>
                <c:pt idx="7687">
                  <c:v>15994.595000000001</c:v>
                </c:pt>
                <c:pt idx="7688">
                  <c:v>18399.196000000004</c:v>
                </c:pt>
                <c:pt idx="7689">
                  <c:v>18126.165000000001</c:v>
                </c:pt>
                <c:pt idx="7690">
                  <c:v>18808.390000000003</c:v>
                </c:pt>
                <c:pt idx="7691">
                  <c:v>18213.91</c:v>
                </c:pt>
                <c:pt idx="7692">
                  <c:v>19022.13</c:v>
                </c:pt>
                <c:pt idx="7693">
                  <c:v>21932.15</c:v>
                </c:pt>
                <c:pt idx="7694">
                  <c:v>19598.264000000003</c:v>
                </c:pt>
                <c:pt idx="7695">
                  <c:v>20496.52</c:v>
                </c:pt>
                <c:pt idx="7696">
                  <c:v>24666.39</c:v>
                </c:pt>
                <c:pt idx="7697">
                  <c:v>29033.86</c:v>
                </c:pt>
                <c:pt idx="7698">
                  <c:v>25139.518</c:v>
                </c:pt>
                <c:pt idx="7699">
                  <c:v>23602.71</c:v>
                </c:pt>
                <c:pt idx="7700">
                  <c:v>20239.98</c:v>
                </c:pt>
                <c:pt idx="7701">
                  <c:v>18906.965</c:v>
                </c:pt>
                <c:pt idx="7702">
                  <c:v>19834.594000000001</c:v>
                </c:pt>
                <c:pt idx="7703">
                  <c:v>21489.109999999997</c:v>
                </c:pt>
                <c:pt idx="7704">
                  <c:v>26680.14</c:v>
                </c:pt>
                <c:pt idx="7705">
                  <c:v>24118.45</c:v>
                </c:pt>
                <c:pt idx="7706">
                  <c:v>28332.310000000005</c:v>
                </c:pt>
                <c:pt idx="7707">
                  <c:v>43211.839999999997</c:v>
                </c:pt>
                <c:pt idx="7708">
                  <c:v>36820.178999999996</c:v>
                </c:pt>
                <c:pt idx="7709">
                  <c:v>22950.41</c:v>
                </c:pt>
                <c:pt idx="7710">
                  <c:v>26910.59</c:v>
                </c:pt>
                <c:pt idx="7711">
                  <c:v>25633.030000000002</c:v>
                </c:pt>
                <c:pt idx="7712">
                  <c:v>25426.09</c:v>
                </c:pt>
                <c:pt idx="7713">
                  <c:v>26085.640000000007</c:v>
                </c:pt>
                <c:pt idx="7714">
                  <c:v>23637.53</c:v>
                </c:pt>
                <c:pt idx="7715">
                  <c:v>19620.87</c:v>
                </c:pt>
                <c:pt idx="7716">
                  <c:v>20299.689999999999</c:v>
                </c:pt>
                <c:pt idx="7717">
                  <c:v>21877.69</c:v>
                </c:pt>
                <c:pt idx="7718">
                  <c:v>23706.04</c:v>
                </c:pt>
                <c:pt idx="7719">
                  <c:v>20795.169999999998</c:v>
                </c:pt>
                <c:pt idx="7720">
                  <c:v>22311.659999999996</c:v>
                </c:pt>
                <c:pt idx="7721">
                  <c:v>23316.699999999997</c:v>
                </c:pt>
                <c:pt idx="7722">
                  <c:v>21448.880000000001</c:v>
                </c:pt>
                <c:pt idx="7723">
                  <c:v>17194.402000000002</c:v>
                </c:pt>
                <c:pt idx="7724">
                  <c:v>17627.652000000002</c:v>
                </c:pt>
                <c:pt idx="7725">
                  <c:v>17321.069</c:v>
                </c:pt>
                <c:pt idx="7726">
                  <c:v>18817.97</c:v>
                </c:pt>
                <c:pt idx="7727">
                  <c:v>20403.310000000005</c:v>
                </c:pt>
                <c:pt idx="7728">
                  <c:v>20267.310000000001</c:v>
                </c:pt>
                <c:pt idx="7729">
                  <c:v>17913.494999999999</c:v>
                </c:pt>
                <c:pt idx="7730">
                  <c:v>18888.342000000001</c:v>
                </c:pt>
                <c:pt idx="7731">
                  <c:v>18775.989999999998</c:v>
                </c:pt>
                <c:pt idx="7732">
                  <c:v>16718.305</c:v>
                </c:pt>
                <c:pt idx="7733">
                  <c:v>18452.798999999999</c:v>
                </c:pt>
                <c:pt idx="7734">
                  <c:v>18498.13</c:v>
                </c:pt>
                <c:pt idx="7735">
                  <c:v>19861.636999999999</c:v>
                </c:pt>
                <c:pt idx="7736">
                  <c:v>24654.550000000003</c:v>
                </c:pt>
                <c:pt idx="7737">
                  <c:v>24027.71</c:v>
                </c:pt>
                <c:pt idx="7738">
                  <c:v>20937.929999999997</c:v>
                </c:pt>
                <c:pt idx="7739">
                  <c:v>19952.330000000002</c:v>
                </c:pt>
                <c:pt idx="7740">
                  <c:v>19034.474999999999</c:v>
                </c:pt>
                <c:pt idx="7741">
                  <c:v>19204.490000000002</c:v>
                </c:pt>
                <c:pt idx="7742">
                  <c:v>17815.419000000002</c:v>
                </c:pt>
                <c:pt idx="7743">
                  <c:v>19618.460000000003</c:v>
                </c:pt>
                <c:pt idx="7744">
                  <c:v>18523.160000000003</c:v>
                </c:pt>
                <c:pt idx="7745">
                  <c:v>17899.406000000003</c:v>
                </c:pt>
                <c:pt idx="7746">
                  <c:v>19187.04</c:v>
                </c:pt>
                <c:pt idx="7747">
                  <c:v>19802.387999999999</c:v>
                </c:pt>
                <c:pt idx="7748">
                  <c:v>19997.55</c:v>
                </c:pt>
                <c:pt idx="7749">
                  <c:v>17592.95</c:v>
                </c:pt>
                <c:pt idx="7750">
                  <c:v>20232.080000000002</c:v>
                </c:pt>
                <c:pt idx="7751">
                  <c:v>25519.469999999998</c:v>
                </c:pt>
                <c:pt idx="7752">
                  <c:v>20482.77</c:v>
                </c:pt>
                <c:pt idx="7753">
                  <c:v>19599.48</c:v>
                </c:pt>
                <c:pt idx="7754">
                  <c:v>20924.010000000002</c:v>
                </c:pt>
                <c:pt idx="7755">
                  <c:v>22012.260000000002</c:v>
                </c:pt>
                <c:pt idx="7756">
                  <c:v>21261.360000000001</c:v>
                </c:pt>
                <c:pt idx="7757">
                  <c:v>20306.310000000001</c:v>
                </c:pt>
                <c:pt idx="7758">
                  <c:v>20021.513999999996</c:v>
                </c:pt>
                <c:pt idx="7759">
                  <c:v>23104.38</c:v>
                </c:pt>
                <c:pt idx="7760">
                  <c:v>22961.21</c:v>
                </c:pt>
                <c:pt idx="7761">
                  <c:v>20138.039999999997</c:v>
                </c:pt>
                <c:pt idx="7762">
                  <c:v>19618.07</c:v>
                </c:pt>
                <c:pt idx="7763">
                  <c:v>23358.460000000003</c:v>
                </c:pt>
                <c:pt idx="7764">
                  <c:v>25644.140000000003</c:v>
                </c:pt>
                <c:pt idx="7765">
                  <c:v>23019.120000000003</c:v>
                </c:pt>
                <c:pt idx="7766">
                  <c:v>21101.060000000005</c:v>
                </c:pt>
                <c:pt idx="7767">
                  <c:v>22484.799999999999</c:v>
                </c:pt>
                <c:pt idx="7768">
                  <c:v>21202.78</c:v>
                </c:pt>
                <c:pt idx="7769">
                  <c:v>19244.617000000002</c:v>
                </c:pt>
                <c:pt idx="7770">
                  <c:v>18016.817999999999</c:v>
                </c:pt>
                <c:pt idx="7771">
                  <c:v>19728.61</c:v>
                </c:pt>
                <c:pt idx="7772">
                  <c:v>19703.179</c:v>
                </c:pt>
                <c:pt idx="7773">
                  <c:v>19687.480000000003</c:v>
                </c:pt>
                <c:pt idx="7774">
                  <c:v>18125.68</c:v>
                </c:pt>
                <c:pt idx="7775">
                  <c:v>18585.083999999999</c:v>
                </c:pt>
                <c:pt idx="7776">
                  <c:v>18052.469000000001</c:v>
                </c:pt>
                <c:pt idx="7777">
                  <c:v>18457.289000000001</c:v>
                </c:pt>
                <c:pt idx="7778">
                  <c:v>20183.27</c:v>
                </c:pt>
                <c:pt idx="7779">
                  <c:v>20051.305</c:v>
                </c:pt>
                <c:pt idx="7780">
                  <c:v>21400.79</c:v>
                </c:pt>
                <c:pt idx="7781">
                  <c:v>18764.025999999998</c:v>
                </c:pt>
                <c:pt idx="7782">
                  <c:v>18477.4689</c:v>
                </c:pt>
                <c:pt idx="7783">
                  <c:v>20757.131700000002</c:v>
                </c:pt>
                <c:pt idx="7784">
                  <c:v>23663.567000000003</c:v>
                </c:pt>
                <c:pt idx="7785">
                  <c:v>28825.263999999999</c:v>
                </c:pt>
                <c:pt idx="7786">
                  <c:v>31561.192800000001</c:v>
                </c:pt>
                <c:pt idx="7787">
                  <c:v>34209.724130000002</c:v>
                </c:pt>
                <c:pt idx="7788">
                  <c:v>26635.147099999998</c:v>
                </c:pt>
                <c:pt idx="7789">
                  <c:v>23334.39</c:v>
                </c:pt>
                <c:pt idx="7790">
                  <c:v>19264.811000000002</c:v>
                </c:pt>
                <c:pt idx="7791">
                  <c:v>21060.438999999998</c:v>
                </c:pt>
                <c:pt idx="7792">
                  <c:v>39425.17</c:v>
                </c:pt>
                <c:pt idx="7793">
                  <c:v>38121.584999999999</c:v>
                </c:pt>
                <c:pt idx="7794">
                  <c:v>21871</c:v>
                </c:pt>
                <c:pt idx="7795">
                  <c:v>20893.348999999998</c:v>
                </c:pt>
                <c:pt idx="7796">
                  <c:v>21224.5</c:v>
                </c:pt>
                <c:pt idx="7797">
                  <c:v>19597.75</c:v>
                </c:pt>
                <c:pt idx="7798">
                  <c:v>20415.350000000002</c:v>
                </c:pt>
                <c:pt idx="7799">
                  <c:v>18956.27</c:v>
                </c:pt>
                <c:pt idx="7800">
                  <c:v>19208.859</c:v>
                </c:pt>
                <c:pt idx="7801">
                  <c:v>19702.649999999998</c:v>
                </c:pt>
                <c:pt idx="7802">
                  <c:v>19544.48</c:v>
                </c:pt>
                <c:pt idx="7803">
                  <c:v>21108.63</c:v>
                </c:pt>
                <c:pt idx="7804">
                  <c:v>20283.28</c:v>
                </c:pt>
                <c:pt idx="7805">
                  <c:v>18649.277999999998</c:v>
                </c:pt>
                <c:pt idx="7806">
                  <c:v>21676.86</c:v>
                </c:pt>
                <c:pt idx="7807">
                  <c:v>26973.39</c:v>
                </c:pt>
                <c:pt idx="7808">
                  <c:v>26305.78</c:v>
                </c:pt>
                <c:pt idx="7809">
                  <c:v>24394.74</c:v>
                </c:pt>
                <c:pt idx="7810">
                  <c:v>22901.53</c:v>
                </c:pt>
                <c:pt idx="7811">
                  <c:v>22539.279999999999</c:v>
                </c:pt>
                <c:pt idx="7812">
                  <c:v>18665.355</c:v>
                </c:pt>
                <c:pt idx="7813">
                  <c:v>17004.895000000004</c:v>
                </c:pt>
                <c:pt idx="7814">
                  <c:v>19047.638000000003</c:v>
                </c:pt>
                <c:pt idx="7815">
                  <c:v>21390.13</c:v>
                </c:pt>
                <c:pt idx="7816">
                  <c:v>22009.78</c:v>
                </c:pt>
                <c:pt idx="7817">
                  <c:v>18559.151999999998</c:v>
                </c:pt>
                <c:pt idx="7818">
                  <c:v>17725.32</c:v>
                </c:pt>
                <c:pt idx="7819">
                  <c:v>18889.48</c:v>
                </c:pt>
                <c:pt idx="7820">
                  <c:v>19303.759999999998</c:v>
                </c:pt>
                <c:pt idx="7821">
                  <c:v>18414.745999999999</c:v>
                </c:pt>
                <c:pt idx="7822">
                  <c:v>17456.654000000002</c:v>
                </c:pt>
                <c:pt idx="7823">
                  <c:v>18871.712</c:v>
                </c:pt>
                <c:pt idx="7824">
                  <c:v>19085.260000000002</c:v>
                </c:pt>
                <c:pt idx="7825">
                  <c:v>17022.569000000003</c:v>
                </c:pt>
                <c:pt idx="7826">
                  <c:v>17620.220999999998</c:v>
                </c:pt>
                <c:pt idx="7827">
                  <c:v>17558.791000000001</c:v>
                </c:pt>
                <c:pt idx="7828">
                  <c:v>18738.91</c:v>
                </c:pt>
                <c:pt idx="7829">
                  <c:v>18291.64</c:v>
                </c:pt>
                <c:pt idx="7830">
                  <c:v>19213.849999999999</c:v>
                </c:pt>
                <c:pt idx="7831">
                  <c:v>18878.28</c:v>
                </c:pt>
                <c:pt idx="7832">
                  <c:v>18679.841999999997</c:v>
                </c:pt>
                <c:pt idx="7833">
                  <c:v>20082.279000000002</c:v>
                </c:pt>
                <c:pt idx="7834">
                  <c:v>25026.329000000002</c:v>
                </c:pt>
                <c:pt idx="7835">
                  <c:v>18667.413</c:v>
                </c:pt>
                <c:pt idx="7836">
                  <c:v>18468.13</c:v>
                </c:pt>
                <c:pt idx="7837">
                  <c:v>19610.626</c:v>
                </c:pt>
                <c:pt idx="7838">
                  <c:v>25959.8</c:v>
                </c:pt>
                <c:pt idx="7839">
                  <c:v>21077.05</c:v>
                </c:pt>
                <c:pt idx="7840">
                  <c:v>19595.009000000002</c:v>
                </c:pt>
                <c:pt idx="7841">
                  <c:v>25503.19</c:v>
                </c:pt>
                <c:pt idx="7842">
                  <c:v>26913.450000000004</c:v>
                </c:pt>
                <c:pt idx="7843">
                  <c:v>22599.15</c:v>
                </c:pt>
                <c:pt idx="7844">
                  <c:v>20454.589999999997</c:v>
                </c:pt>
                <c:pt idx="7845">
                  <c:v>21755.48</c:v>
                </c:pt>
                <c:pt idx="7846">
                  <c:v>21847.18</c:v>
                </c:pt>
                <c:pt idx="7847">
                  <c:v>21199.199999999997</c:v>
                </c:pt>
                <c:pt idx="7848">
                  <c:v>17847.608</c:v>
                </c:pt>
                <c:pt idx="7849">
                  <c:v>19343.819999999996</c:v>
                </c:pt>
                <c:pt idx="7850">
                  <c:v>18428.86</c:v>
                </c:pt>
                <c:pt idx="7851">
                  <c:v>16804.404999999999</c:v>
                </c:pt>
                <c:pt idx="7852">
                  <c:v>20696.899999999998</c:v>
                </c:pt>
                <c:pt idx="7853">
                  <c:v>24255.199999999997</c:v>
                </c:pt>
                <c:pt idx="7854">
                  <c:v>18877.511999999999</c:v>
                </c:pt>
                <c:pt idx="7855">
                  <c:v>20555.21</c:v>
                </c:pt>
                <c:pt idx="7856">
                  <c:v>19807.699999999997</c:v>
                </c:pt>
                <c:pt idx="7857">
                  <c:v>20830.660000000003</c:v>
                </c:pt>
                <c:pt idx="7858">
                  <c:v>22688.44</c:v>
                </c:pt>
                <c:pt idx="7859">
                  <c:v>24420.170000000002</c:v>
                </c:pt>
                <c:pt idx="7860">
                  <c:v>23655.71</c:v>
                </c:pt>
                <c:pt idx="7861">
                  <c:v>23441.64</c:v>
                </c:pt>
                <c:pt idx="7862">
                  <c:v>24759.919999999998</c:v>
                </c:pt>
                <c:pt idx="7863">
                  <c:v>27745.38</c:v>
                </c:pt>
                <c:pt idx="7864">
                  <c:v>26051.26</c:v>
                </c:pt>
                <c:pt idx="7865">
                  <c:v>23416.31</c:v>
                </c:pt>
                <c:pt idx="7866">
                  <c:v>26770.249999999996</c:v>
                </c:pt>
                <c:pt idx="7867">
                  <c:v>23004.84</c:v>
                </c:pt>
                <c:pt idx="7868">
                  <c:v>20770.61</c:v>
                </c:pt>
                <c:pt idx="7869">
                  <c:v>18024.868999999999</c:v>
                </c:pt>
                <c:pt idx="7870">
                  <c:v>18779.580999999998</c:v>
                </c:pt>
                <c:pt idx="7871">
                  <c:v>18152.669999999998</c:v>
                </c:pt>
                <c:pt idx="7872">
                  <c:v>19936.080000000002</c:v>
                </c:pt>
                <c:pt idx="7873">
                  <c:v>21091.93</c:v>
                </c:pt>
                <c:pt idx="7874">
                  <c:v>22171.559999999998</c:v>
                </c:pt>
                <c:pt idx="7875">
                  <c:v>23185.3</c:v>
                </c:pt>
                <c:pt idx="7876">
                  <c:v>21687.72</c:v>
                </c:pt>
                <c:pt idx="7877">
                  <c:v>27457.190000000002</c:v>
                </c:pt>
                <c:pt idx="7878">
                  <c:v>30387.660000000003</c:v>
                </c:pt>
                <c:pt idx="7879">
                  <c:v>23372.936699999998</c:v>
                </c:pt>
                <c:pt idx="7880">
                  <c:v>18166.486000000001</c:v>
                </c:pt>
                <c:pt idx="7881">
                  <c:v>19850.21</c:v>
                </c:pt>
                <c:pt idx="7882">
                  <c:v>23763.170000000002</c:v>
                </c:pt>
                <c:pt idx="7883">
                  <c:v>23224.42</c:v>
                </c:pt>
                <c:pt idx="7884">
                  <c:v>19566.66</c:v>
                </c:pt>
                <c:pt idx="7885">
                  <c:v>22944.3</c:v>
                </c:pt>
                <c:pt idx="7886">
                  <c:v>20732.64</c:v>
                </c:pt>
                <c:pt idx="7887">
                  <c:v>19551.979999999996</c:v>
                </c:pt>
                <c:pt idx="7888">
                  <c:v>19770.43</c:v>
                </c:pt>
                <c:pt idx="7889">
                  <c:v>20415.120000000003</c:v>
                </c:pt>
                <c:pt idx="7890">
                  <c:v>22790.489999999998</c:v>
                </c:pt>
                <c:pt idx="7891">
                  <c:v>20491.5</c:v>
                </c:pt>
                <c:pt idx="7892">
                  <c:v>21387.9</c:v>
                </c:pt>
                <c:pt idx="7893">
                  <c:v>19380.29</c:v>
                </c:pt>
                <c:pt idx="7894">
                  <c:v>21645.200000000001</c:v>
                </c:pt>
                <c:pt idx="7895">
                  <c:v>18479.905999999995</c:v>
                </c:pt>
                <c:pt idx="7896">
                  <c:v>21716.49</c:v>
                </c:pt>
                <c:pt idx="7897">
                  <c:v>20449.829999999998</c:v>
                </c:pt>
                <c:pt idx="7898">
                  <c:v>20751.579999999998</c:v>
                </c:pt>
                <c:pt idx="7899">
                  <c:v>19709.254000000001</c:v>
                </c:pt>
                <c:pt idx="7900">
                  <c:v>19144.900000000001</c:v>
                </c:pt>
                <c:pt idx="7901">
                  <c:v>19376.829999999998</c:v>
                </c:pt>
                <c:pt idx="7902">
                  <c:v>19539.559999999998</c:v>
                </c:pt>
                <c:pt idx="7903">
                  <c:v>19230.75</c:v>
                </c:pt>
                <c:pt idx="7904">
                  <c:v>19476.245000000003</c:v>
                </c:pt>
                <c:pt idx="7905">
                  <c:v>18618.796000000002</c:v>
                </c:pt>
                <c:pt idx="7906">
                  <c:v>18630.77</c:v>
                </c:pt>
                <c:pt idx="7907">
                  <c:v>16719.571000000004</c:v>
                </c:pt>
                <c:pt idx="7908">
                  <c:v>18438.499</c:v>
                </c:pt>
                <c:pt idx="7909">
                  <c:v>19408.416000000005</c:v>
                </c:pt>
                <c:pt idx="7910">
                  <c:v>18691.27</c:v>
                </c:pt>
                <c:pt idx="7911">
                  <c:v>21597.96</c:v>
                </c:pt>
                <c:pt idx="7912">
                  <c:v>17304.362000000001</c:v>
                </c:pt>
                <c:pt idx="7913">
                  <c:v>20075.150000000001</c:v>
                </c:pt>
                <c:pt idx="7914">
                  <c:v>21137.780000000002</c:v>
                </c:pt>
                <c:pt idx="7915">
                  <c:v>18236.819</c:v>
                </c:pt>
                <c:pt idx="7916">
                  <c:v>17131.832000000002</c:v>
                </c:pt>
                <c:pt idx="7917">
                  <c:v>18307.272999999997</c:v>
                </c:pt>
                <c:pt idx="7918">
                  <c:v>18041.179</c:v>
                </c:pt>
                <c:pt idx="7919">
                  <c:v>19116.496999999996</c:v>
                </c:pt>
                <c:pt idx="7920">
                  <c:v>18945.34821</c:v>
                </c:pt>
                <c:pt idx="7921">
                  <c:v>18441.071</c:v>
                </c:pt>
                <c:pt idx="7922">
                  <c:v>17296.701999999997</c:v>
                </c:pt>
                <c:pt idx="7923">
                  <c:v>19676</c:v>
                </c:pt>
                <c:pt idx="7924">
                  <c:v>17066.081999999999</c:v>
                </c:pt>
                <c:pt idx="7925">
                  <c:v>17547.519</c:v>
                </c:pt>
                <c:pt idx="7926">
                  <c:v>18577.559000000001</c:v>
                </c:pt>
                <c:pt idx="7927">
                  <c:v>18034.170000000002</c:v>
                </c:pt>
                <c:pt idx="7928">
                  <c:v>18109.849000000002</c:v>
                </c:pt>
                <c:pt idx="7929">
                  <c:v>19781.460000000003</c:v>
                </c:pt>
                <c:pt idx="7930">
                  <c:v>19402.190000000002</c:v>
                </c:pt>
                <c:pt idx="7931">
                  <c:v>19172.386999999999</c:v>
                </c:pt>
                <c:pt idx="7932">
                  <c:v>21526.343999999997</c:v>
                </c:pt>
                <c:pt idx="7933">
                  <c:v>37829.869999999995</c:v>
                </c:pt>
                <c:pt idx="7934">
                  <c:v>38827.330999999998</c:v>
                </c:pt>
                <c:pt idx="7935">
                  <c:v>25253.251899999999</c:v>
                </c:pt>
                <c:pt idx="7936">
                  <c:v>20375.519999999997</c:v>
                </c:pt>
                <c:pt idx="7937">
                  <c:v>18840.345999999998</c:v>
                </c:pt>
                <c:pt idx="7938">
                  <c:v>19287.300000000003</c:v>
                </c:pt>
                <c:pt idx="7939">
                  <c:v>18220.570000000003</c:v>
                </c:pt>
                <c:pt idx="7940">
                  <c:v>19837.650000000001</c:v>
                </c:pt>
                <c:pt idx="7941">
                  <c:v>20387.57</c:v>
                </c:pt>
                <c:pt idx="7942">
                  <c:v>18853.419999999998</c:v>
                </c:pt>
                <c:pt idx="7943">
                  <c:v>20095.060000000001</c:v>
                </c:pt>
                <c:pt idx="7944">
                  <c:v>18651.895</c:v>
                </c:pt>
                <c:pt idx="7945">
                  <c:v>20100.079999999998</c:v>
                </c:pt>
                <c:pt idx="7946">
                  <c:v>20687.63</c:v>
                </c:pt>
                <c:pt idx="7947">
                  <c:v>21026.03</c:v>
                </c:pt>
                <c:pt idx="7948">
                  <c:v>16881.221000000001</c:v>
                </c:pt>
                <c:pt idx="7949">
                  <c:v>17017.924000000003</c:v>
                </c:pt>
                <c:pt idx="7950">
                  <c:v>21653.131000000001</c:v>
                </c:pt>
                <c:pt idx="7951">
                  <c:v>18603.84</c:v>
                </c:pt>
                <c:pt idx="7952">
                  <c:v>16006.444</c:v>
                </c:pt>
                <c:pt idx="7953">
                  <c:v>18079.169999999998</c:v>
                </c:pt>
                <c:pt idx="7954">
                  <c:v>18760.920000000002</c:v>
                </c:pt>
                <c:pt idx="7955">
                  <c:v>19765.793999999998</c:v>
                </c:pt>
                <c:pt idx="7956">
                  <c:v>19137.779999999995</c:v>
                </c:pt>
                <c:pt idx="7957">
                  <c:v>19951.260000000002</c:v>
                </c:pt>
                <c:pt idx="7958">
                  <c:v>21155.359999999997</c:v>
                </c:pt>
                <c:pt idx="7959">
                  <c:v>32790.49</c:v>
                </c:pt>
                <c:pt idx="7960">
                  <c:v>30821.813999999998</c:v>
                </c:pt>
                <c:pt idx="7961">
                  <c:v>22389.07</c:v>
                </c:pt>
                <c:pt idx="7962">
                  <c:v>21500.639999999999</c:v>
                </c:pt>
                <c:pt idx="7963">
                  <c:v>19185.831000000002</c:v>
                </c:pt>
                <c:pt idx="7964">
                  <c:v>20101.78</c:v>
                </c:pt>
                <c:pt idx="7965">
                  <c:v>16877.794999999998</c:v>
                </c:pt>
                <c:pt idx="7966">
                  <c:v>17430.221000000001</c:v>
                </c:pt>
                <c:pt idx="7967">
                  <c:v>16107.861000000003</c:v>
                </c:pt>
                <c:pt idx="7968">
                  <c:v>15454.555999999999</c:v>
                </c:pt>
                <c:pt idx="7969">
                  <c:v>18845.219999999998</c:v>
                </c:pt>
                <c:pt idx="7970">
                  <c:v>19258.550999999999</c:v>
                </c:pt>
                <c:pt idx="7971">
                  <c:v>18512.113999999998</c:v>
                </c:pt>
                <c:pt idx="7972">
                  <c:v>19902.349999999999</c:v>
                </c:pt>
                <c:pt idx="7973">
                  <c:v>19422.115999999998</c:v>
                </c:pt>
                <c:pt idx="7974">
                  <c:v>20752.690000000002</c:v>
                </c:pt>
                <c:pt idx="7975">
                  <c:v>18309.55</c:v>
                </c:pt>
                <c:pt idx="7976">
                  <c:v>17888.704000000005</c:v>
                </c:pt>
                <c:pt idx="7977">
                  <c:v>17311.064000000002</c:v>
                </c:pt>
                <c:pt idx="7978">
                  <c:v>18289.565000000002</c:v>
                </c:pt>
                <c:pt idx="7979">
                  <c:v>20832.71</c:v>
                </c:pt>
                <c:pt idx="7980">
                  <c:v>17372.221000000001</c:v>
                </c:pt>
                <c:pt idx="7981">
                  <c:v>16540.613999999998</c:v>
                </c:pt>
                <c:pt idx="7982">
                  <c:v>21436.144</c:v>
                </c:pt>
                <c:pt idx="7983">
                  <c:v>29016.239999999998</c:v>
                </c:pt>
                <c:pt idx="7984">
                  <c:v>20978.760000000002</c:v>
                </c:pt>
                <c:pt idx="7985">
                  <c:v>20057.300000000003</c:v>
                </c:pt>
                <c:pt idx="7986">
                  <c:v>19533.54</c:v>
                </c:pt>
                <c:pt idx="7987">
                  <c:v>18684.815000000002</c:v>
                </c:pt>
                <c:pt idx="7988">
                  <c:v>18516.169000000002</c:v>
                </c:pt>
                <c:pt idx="7989">
                  <c:v>19448.410000000003</c:v>
                </c:pt>
                <c:pt idx="7990">
                  <c:v>19412.349999999999</c:v>
                </c:pt>
                <c:pt idx="7991">
                  <c:v>18543.755999999998</c:v>
                </c:pt>
                <c:pt idx="7992">
                  <c:v>17451.953999999998</c:v>
                </c:pt>
                <c:pt idx="7993">
                  <c:v>18623.725999999999</c:v>
                </c:pt>
                <c:pt idx="7994">
                  <c:v>20166.61</c:v>
                </c:pt>
                <c:pt idx="7995">
                  <c:v>20488.699999999997</c:v>
                </c:pt>
                <c:pt idx="7996">
                  <c:v>19568.77</c:v>
                </c:pt>
                <c:pt idx="7997">
                  <c:v>19593.761399999999</c:v>
                </c:pt>
                <c:pt idx="7998">
                  <c:v>16703.079000000002</c:v>
                </c:pt>
                <c:pt idx="7999">
                  <c:v>17836.399000000001</c:v>
                </c:pt>
                <c:pt idx="8000">
                  <c:v>17605.504999999997</c:v>
                </c:pt>
                <c:pt idx="8001">
                  <c:v>20449.22</c:v>
                </c:pt>
                <c:pt idx="8002">
                  <c:v>19371.420999999998</c:v>
                </c:pt>
                <c:pt idx="8003">
                  <c:v>20662.7</c:v>
                </c:pt>
                <c:pt idx="8004">
                  <c:v>20816.37</c:v>
                </c:pt>
                <c:pt idx="8005">
                  <c:v>20511.567999999999</c:v>
                </c:pt>
                <c:pt idx="8006">
                  <c:v>21117.32</c:v>
                </c:pt>
                <c:pt idx="8007">
                  <c:v>19902.649999999998</c:v>
                </c:pt>
                <c:pt idx="8008">
                  <c:v>19516.229999999996</c:v>
                </c:pt>
                <c:pt idx="8009">
                  <c:v>19821.66</c:v>
                </c:pt>
                <c:pt idx="8010">
                  <c:v>20146.009999999998</c:v>
                </c:pt>
                <c:pt idx="8011">
                  <c:v>20256.870000000003</c:v>
                </c:pt>
                <c:pt idx="8012">
                  <c:v>19482.559999999998</c:v>
                </c:pt>
                <c:pt idx="8013">
                  <c:v>18850.499999999996</c:v>
                </c:pt>
                <c:pt idx="8014">
                  <c:v>18832.069999999996</c:v>
                </c:pt>
                <c:pt idx="8015">
                  <c:v>17227.731</c:v>
                </c:pt>
                <c:pt idx="8016">
                  <c:v>21427.239999999998</c:v>
                </c:pt>
                <c:pt idx="8017">
                  <c:v>17270.449000000001</c:v>
                </c:pt>
                <c:pt idx="8018">
                  <c:v>18999.72</c:v>
                </c:pt>
                <c:pt idx="8019">
                  <c:v>18335.231</c:v>
                </c:pt>
                <c:pt idx="8020">
                  <c:v>17989.004000000001</c:v>
                </c:pt>
                <c:pt idx="8021">
                  <c:v>16411.224999999999</c:v>
                </c:pt>
                <c:pt idx="8022">
                  <c:v>15659.065999999997</c:v>
                </c:pt>
                <c:pt idx="8023">
                  <c:v>21760.48</c:v>
                </c:pt>
                <c:pt idx="8024">
                  <c:v>27951.689999999995</c:v>
                </c:pt>
                <c:pt idx="8025">
                  <c:v>30193.933999999997</c:v>
                </c:pt>
                <c:pt idx="8026">
                  <c:v>28869.520000000004</c:v>
                </c:pt>
                <c:pt idx="8027">
                  <c:v>30062.570000000003</c:v>
                </c:pt>
                <c:pt idx="8028">
                  <c:v>28754.824999999997</c:v>
                </c:pt>
                <c:pt idx="8029">
                  <c:v>22851.379999999997</c:v>
                </c:pt>
                <c:pt idx="8030">
                  <c:v>19970.59</c:v>
                </c:pt>
                <c:pt idx="8031">
                  <c:v>20563.809999999998</c:v>
                </c:pt>
                <c:pt idx="8032">
                  <c:v>24594.46</c:v>
                </c:pt>
                <c:pt idx="8033">
                  <c:v>28617.57</c:v>
                </c:pt>
                <c:pt idx="8034">
                  <c:v>22023.52</c:v>
                </c:pt>
                <c:pt idx="8035">
                  <c:v>20052.11</c:v>
                </c:pt>
                <c:pt idx="8036">
                  <c:v>20498.129999999997</c:v>
                </c:pt>
                <c:pt idx="8037">
                  <c:v>19753.359999999997</c:v>
                </c:pt>
                <c:pt idx="8038">
                  <c:v>20722.2</c:v>
                </c:pt>
                <c:pt idx="8039">
                  <c:v>19642.269999999997</c:v>
                </c:pt>
                <c:pt idx="8040">
                  <c:v>19123.399999999998</c:v>
                </c:pt>
                <c:pt idx="8041">
                  <c:v>19409.313999999998</c:v>
                </c:pt>
                <c:pt idx="8042">
                  <c:v>20749.47</c:v>
                </c:pt>
                <c:pt idx="8043">
                  <c:v>17396.225999999999</c:v>
                </c:pt>
                <c:pt idx="8044">
                  <c:v>19797.309999999998</c:v>
                </c:pt>
                <c:pt idx="8045">
                  <c:v>20405.64</c:v>
                </c:pt>
                <c:pt idx="8046">
                  <c:v>22404.99</c:v>
                </c:pt>
                <c:pt idx="8047">
                  <c:v>19701.330000000002</c:v>
                </c:pt>
                <c:pt idx="8048">
                  <c:v>19139.615000000002</c:v>
                </c:pt>
                <c:pt idx="8049">
                  <c:v>18917.55</c:v>
                </c:pt>
                <c:pt idx="8050">
                  <c:v>17381.587000000003</c:v>
                </c:pt>
                <c:pt idx="8051">
                  <c:v>19469.120000000003</c:v>
                </c:pt>
                <c:pt idx="8052">
                  <c:v>17181.03</c:v>
                </c:pt>
                <c:pt idx="8053">
                  <c:v>16033.433000000003</c:v>
                </c:pt>
                <c:pt idx="8054">
                  <c:v>19734.899999999998</c:v>
                </c:pt>
                <c:pt idx="8055">
                  <c:v>19946.425999999999</c:v>
                </c:pt>
                <c:pt idx="8056">
                  <c:v>17678.780999999999</c:v>
                </c:pt>
                <c:pt idx="8057">
                  <c:v>17579.97</c:v>
                </c:pt>
                <c:pt idx="8058">
                  <c:v>22120.57</c:v>
                </c:pt>
                <c:pt idx="8059">
                  <c:v>19499.298000000003</c:v>
                </c:pt>
                <c:pt idx="8060">
                  <c:v>20095.07</c:v>
                </c:pt>
                <c:pt idx="8061">
                  <c:v>19445.609999999997</c:v>
                </c:pt>
                <c:pt idx="8062">
                  <c:v>19333.389999999996</c:v>
                </c:pt>
                <c:pt idx="8063">
                  <c:v>18275.114999999998</c:v>
                </c:pt>
                <c:pt idx="8064">
                  <c:v>16636.868999999999</c:v>
                </c:pt>
                <c:pt idx="8065">
                  <c:v>19299.009999999998</c:v>
                </c:pt>
                <c:pt idx="8066">
                  <c:v>20642.370999999999</c:v>
                </c:pt>
                <c:pt idx="8067">
                  <c:v>27544.184000000001</c:v>
                </c:pt>
                <c:pt idx="8068">
                  <c:v>23863.399999999998</c:v>
                </c:pt>
                <c:pt idx="8069">
                  <c:v>22682.784</c:v>
                </c:pt>
                <c:pt idx="8070">
                  <c:v>19568.437000000002</c:v>
                </c:pt>
                <c:pt idx="8071">
                  <c:v>19305.819999999996</c:v>
                </c:pt>
                <c:pt idx="8072">
                  <c:v>17412.28</c:v>
                </c:pt>
                <c:pt idx="8073">
                  <c:v>16200.734</c:v>
                </c:pt>
                <c:pt idx="8074">
                  <c:v>20080.054</c:v>
                </c:pt>
                <c:pt idx="8075">
                  <c:v>18537.641</c:v>
                </c:pt>
                <c:pt idx="8076">
                  <c:v>19860.200000000004</c:v>
                </c:pt>
                <c:pt idx="8077">
                  <c:v>18894.989999999998</c:v>
                </c:pt>
                <c:pt idx="8078">
                  <c:v>19335.530999999999</c:v>
                </c:pt>
                <c:pt idx="8079">
                  <c:v>18451.329999999998</c:v>
                </c:pt>
                <c:pt idx="8080">
                  <c:v>22482.22</c:v>
                </c:pt>
                <c:pt idx="8081">
                  <c:v>24167.460000000003</c:v>
                </c:pt>
                <c:pt idx="8082">
                  <c:v>19687.650000000001</c:v>
                </c:pt>
                <c:pt idx="8083">
                  <c:v>19555.46</c:v>
                </c:pt>
                <c:pt idx="8084">
                  <c:v>17831.053</c:v>
                </c:pt>
                <c:pt idx="8085">
                  <c:v>19557.990000000002</c:v>
                </c:pt>
                <c:pt idx="8086">
                  <c:v>18954.780000000002</c:v>
                </c:pt>
                <c:pt idx="8087">
                  <c:v>19696.12</c:v>
                </c:pt>
                <c:pt idx="8088">
                  <c:v>21201.24</c:v>
                </c:pt>
                <c:pt idx="8089">
                  <c:v>18311.940999999999</c:v>
                </c:pt>
                <c:pt idx="8090">
                  <c:v>20655.489999999998</c:v>
                </c:pt>
                <c:pt idx="8091">
                  <c:v>26616.36</c:v>
                </c:pt>
                <c:pt idx="8092">
                  <c:v>41550.89</c:v>
                </c:pt>
                <c:pt idx="8093">
                  <c:v>37330.094600000004</c:v>
                </c:pt>
                <c:pt idx="8094">
                  <c:v>28716.759999999995</c:v>
                </c:pt>
                <c:pt idx="8095">
                  <c:v>48334.510000000009</c:v>
                </c:pt>
                <c:pt idx="8096">
                  <c:v>72449.149999999994</c:v>
                </c:pt>
                <c:pt idx="8097">
                  <c:v>45632.311999999991</c:v>
                </c:pt>
                <c:pt idx="8098">
                  <c:v>30619.148999999998</c:v>
                </c:pt>
                <c:pt idx="8099">
                  <c:v>22094.170000000002</c:v>
                </c:pt>
                <c:pt idx="8100">
                  <c:v>23115.319999999996</c:v>
                </c:pt>
                <c:pt idx="8101">
                  <c:v>19669.587</c:v>
                </c:pt>
                <c:pt idx="8102">
                  <c:v>19949.830000000002</c:v>
                </c:pt>
                <c:pt idx="8103">
                  <c:v>20028.120000000003</c:v>
                </c:pt>
                <c:pt idx="8104">
                  <c:v>19910.989999999998</c:v>
                </c:pt>
                <c:pt idx="8105">
                  <c:v>18022.881000000001</c:v>
                </c:pt>
                <c:pt idx="8106">
                  <c:v>18245.922999999999</c:v>
                </c:pt>
                <c:pt idx="8107">
                  <c:v>16378.507</c:v>
                </c:pt>
                <c:pt idx="8108">
                  <c:v>19836.38</c:v>
                </c:pt>
                <c:pt idx="8109">
                  <c:v>30001.33</c:v>
                </c:pt>
                <c:pt idx="8110">
                  <c:v>35607.629999999997</c:v>
                </c:pt>
                <c:pt idx="8111">
                  <c:v>39679.264999999999</c:v>
                </c:pt>
                <c:pt idx="8112">
                  <c:v>30347.394</c:v>
                </c:pt>
                <c:pt idx="8113">
                  <c:v>25510.850000000002</c:v>
                </c:pt>
                <c:pt idx="8114">
                  <c:v>21031.64</c:v>
                </c:pt>
                <c:pt idx="8115">
                  <c:v>26740.97</c:v>
                </c:pt>
                <c:pt idx="8116">
                  <c:v>57803.600000000006</c:v>
                </c:pt>
                <c:pt idx="8117">
                  <c:v>52423.780000000006</c:v>
                </c:pt>
                <c:pt idx="8118">
                  <c:v>31655.764000000003</c:v>
                </c:pt>
                <c:pt idx="8119">
                  <c:v>21822.9</c:v>
                </c:pt>
                <c:pt idx="8120">
                  <c:v>19669.12</c:v>
                </c:pt>
                <c:pt idx="8121">
                  <c:v>17775.39</c:v>
                </c:pt>
                <c:pt idx="8122">
                  <c:v>22115.14</c:v>
                </c:pt>
                <c:pt idx="8123">
                  <c:v>22328.539999999997</c:v>
                </c:pt>
                <c:pt idx="8124">
                  <c:v>22345.56</c:v>
                </c:pt>
                <c:pt idx="8125">
                  <c:v>24503.97</c:v>
                </c:pt>
                <c:pt idx="8126">
                  <c:v>24160.440000000002</c:v>
                </c:pt>
                <c:pt idx="8127">
                  <c:v>25687.599000000002</c:v>
                </c:pt>
                <c:pt idx="8128">
                  <c:v>22778.77</c:v>
                </c:pt>
                <c:pt idx="8129">
                  <c:v>21596.52</c:v>
                </c:pt>
                <c:pt idx="8130">
                  <c:v>20251.810000000001</c:v>
                </c:pt>
                <c:pt idx="8131">
                  <c:v>20495.099999999999</c:v>
                </c:pt>
                <c:pt idx="8132">
                  <c:v>18489.906999999999</c:v>
                </c:pt>
                <c:pt idx="8133">
                  <c:v>19092.696000000004</c:v>
                </c:pt>
                <c:pt idx="8134">
                  <c:v>20213.93</c:v>
                </c:pt>
                <c:pt idx="8135">
                  <c:v>19782.117999999999</c:v>
                </c:pt>
                <c:pt idx="8136">
                  <c:v>21063.859999999997</c:v>
                </c:pt>
                <c:pt idx="8137">
                  <c:v>21946</c:v>
                </c:pt>
                <c:pt idx="8138">
                  <c:v>19572.510000000002</c:v>
                </c:pt>
                <c:pt idx="8139">
                  <c:v>19304.05</c:v>
                </c:pt>
                <c:pt idx="8140">
                  <c:v>20981.7</c:v>
                </c:pt>
                <c:pt idx="8141">
                  <c:v>28796.02</c:v>
                </c:pt>
                <c:pt idx="8142">
                  <c:v>35459.025000000001</c:v>
                </c:pt>
                <c:pt idx="8143">
                  <c:v>23693.923000000003</c:v>
                </c:pt>
                <c:pt idx="8144">
                  <c:v>19672.019999999997</c:v>
                </c:pt>
                <c:pt idx="8145">
                  <c:v>19857.64</c:v>
                </c:pt>
                <c:pt idx="8146">
                  <c:v>20599.990000000002</c:v>
                </c:pt>
                <c:pt idx="8147">
                  <c:v>21558.499999999996</c:v>
                </c:pt>
                <c:pt idx="8148">
                  <c:v>19501.643</c:v>
                </c:pt>
                <c:pt idx="8149">
                  <c:v>24444.611000000001</c:v>
                </c:pt>
                <c:pt idx="8150">
                  <c:v>26037.57</c:v>
                </c:pt>
                <c:pt idx="8151">
                  <c:v>21865.700999999997</c:v>
                </c:pt>
                <c:pt idx="8152">
                  <c:v>22020.536000000004</c:v>
                </c:pt>
                <c:pt idx="8153">
                  <c:v>21331.759999999998</c:v>
                </c:pt>
                <c:pt idx="8154">
                  <c:v>21064.81</c:v>
                </c:pt>
                <c:pt idx="8155">
                  <c:v>24964.110000000004</c:v>
                </c:pt>
                <c:pt idx="8156">
                  <c:v>18729.476000000002</c:v>
                </c:pt>
                <c:pt idx="8157">
                  <c:v>20911.129999999997</c:v>
                </c:pt>
                <c:pt idx="8158">
                  <c:v>18792.748</c:v>
                </c:pt>
                <c:pt idx="8159">
                  <c:v>19944.32</c:v>
                </c:pt>
                <c:pt idx="8160">
                  <c:v>22301.91</c:v>
                </c:pt>
                <c:pt idx="8161">
                  <c:v>19940.824000000001</c:v>
                </c:pt>
                <c:pt idx="8162">
                  <c:v>18142.57</c:v>
                </c:pt>
                <c:pt idx="8163">
                  <c:v>18270.966</c:v>
                </c:pt>
                <c:pt idx="8164">
                  <c:v>20208.815999999999</c:v>
                </c:pt>
                <c:pt idx="8165">
                  <c:v>20254.82</c:v>
                </c:pt>
                <c:pt idx="8166">
                  <c:v>19310.807000000001</c:v>
                </c:pt>
                <c:pt idx="8167">
                  <c:v>21292.11</c:v>
                </c:pt>
                <c:pt idx="8168">
                  <c:v>20996.26</c:v>
                </c:pt>
                <c:pt idx="8169">
                  <c:v>20833.61</c:v>
                </c:pt>
                <c:pt idx="8170">
                  <c:v>18924.111000000001</c:v>
                </c:pt>
                <c:pt idx="8171">
                  <c:v>19476.07</c:v>
                </c:pt>
                <c:pt idx="8172">
                  <c:v>19854.892</c:v>
                </c:pt>
                <c:pt idx="8173">
                  <c:v>20230.400000000001</c:v>
                </c:pt>
                <c:pt idx="8174">
                  <c:v>21327.170000000002</c:v>
                </c:pt>
                <c:pt idx="8175">
                  <c:v>20044.72</c:v>
                </c:pt>
                <c:pt idx="8176">
                  <c:v>19036.740999999998</c:v>
                </c:pt>
                <c:pt idx="8177">
                  <c:v>19395.32</c:v>
                </c:pt>
                <c:pt idx="8178">
                  <c:v>21094.17</c:v>
                </c:pt>
                <c:pt idx="8179">
                  <c:v>21456.119999999995</c:v>
                </c:pt>
                <c:pt idx="8180">
                  <c:v>22546.780000000002</c:v>
                </c:pt>
                <c:pt idx="8181">
                  <c:v>21267.279999999999</c:v>
                </c:pt>
                <c:pt idx="8182">
                  <c:v>20150.36</c:v>
                </c:pt>
                <c:pt idx="8183">
                  <c:v>19066.169999999998</c:v>
                </c:pt>
                <c:pt idx="8184">
                  <c:v>17443.814999999999</c:v>
                </c:pt>
                <c:pt idx="8185">
                  <c:v>16564.772999999997</c:v>
                </c:pt>
                <c:pt idx="8186">
                  <c:v>17513.640000000003</c:v>
                </c:pt>
                <c:pt idx="8187">
                  <c:v>20652.884000000002</c:v>
                </c:pt>
                <c:pt idx="8188">
                  <c:v>19017.098999999998</c:v>
                </c:pt>
                <c:pt idx="8189">
                  <c:v>19461.390000000003</c:v>
                </c:pt>
                <c:pt idx="8190">
                  <c:v>20258.740000000002</c:v>
                </c:pt>
                <c:pt idx="8191">
                  <c:v>20949.230000000003</c:v>
                </c:pt>
                <c:pt idx="8192">
                  <c:v>19874.7</c:v>
                </c:pt>
                <c:pt idx="8193">
                  <c:v>19837.800000000003</c:v>
                </c:pt>
                <c:pt idx="8194">
                  <c:v>22456.91</c:v>
                </c:pt>
                <c:pt idx="8195">
                  <c:v>24240.13</c:v>
                </c:pt>
                <c:pt idx="8196">
                  <c:v>30829.02</c:v>
                </c:pt>
                <c:pt idx="8197">
                  <c:v>30036.12</c:v>
                </c:pt>
                <c:pt idx="8198">
                  <c:v>22622.480000000003</c:v>
                </c:pt>
                <c:pt idx="8199">
                  <c:v>20744.84</c:v>
                </c:pt>
                <c:pt idx="8200">
                  <c:v>22284.050000000003</c:v>
                </c:pt>
                <c:pt idx="8201">
                  <c:v>25570.25</c:v>
                </c:pt>
                <c:pt idx="8202">
                  <c:v>23614.57</c:v>
                </c:pt>
                <c:pt idx="8203">
                  <c:v>21095.07</c:v>
                </c:pt>
                <c:pt idx="8204">
                  <c:v>21895.649999999998</c:v>
                </c:pt>
                <c:pt idx="8205">
                  <c:v>20873.147999999997</c:v>
                </c:pt>
                <c:pt idx="8206">
                  <c:v>25112.16</c:v>
                </c:pt>
                <c:pt idx="8207">
                  <c:v>23913.03</c:v>
                </c:pt>
                <c:pt idx="8208">
                  <c:v>22135.29</c:v>
                </c:pt>
                <c:pt idx="8209">
                  <c:v>20670.5</c:v>
                </c:pt>
                <c:pt idx="8210">
                  <c:v>18061.039000000001</c:v>
                </c:pt>
                <c:pt idx="8211">
                  <c:v>19218.63</c:v>
                </c:pt>
                <c:pt idx="8212">
                  <c:v>17015.534</c:v>
                </c:pt>
                <c:pt idx="8213">
                  <c:v>19840.460000000003</c:v>
                </c:pt>
                <c:pt idx="8214">
                  <c:v>18009.190000000002</c:v>
                </c:pt>
                <c:pt idx="8215">
                  <c:v>19020.598999999998</c:v>
                </c:pt>
                <c:pt idx="8216">
                  <c:v>20873.37</c:v>
                </c:pt>
                <c:pt idx="8217">
                  <c:v>18111.892999999996</c:v>
                </c:pt>
                <c:pt idx="8218">
                  <c:v>20167</c:v>
                </c:pt>
                <c:pt idx="8219">
                  <c:v>19845.11</c:v>
                </c:pt>
                <c:pt idx="8220">
                  <c:v>18094.734</c:v>
                </c:pt>
                <c:pt idx="8221">
                  <c:v>17810.684000000001</c:v>
                </c:pt>
                <c:pt idx="8222">
                  <c:v>16575.347999999998</c:v>
                </c:pt>
                <c:pt idx="8223">
                  <c:v>18210.835999999999</c:v>
                </c:pt>
                <c:pt idx="8224">
                  <c:v>18481.64</c:v>
                </c:pt>
                <c:pt idx="8225">
                  <c:v>20180.690000000002</c:v>
                </c:pt>
                <c:pt idx="8226">
                  <c:v>27583.280000000002</c:v>
                </c:pt>
                <c:pt idx="8227">
                  <c:v>29539.35</c:v>
                </c:pt>
                <c:pt idx="8228">
                  <c:v>24628.81</c:v>
                </c:pt>
                <c:pt idx="8229">
                  <c:v>19140.537999999997</c:v>
                </c:pt>
                <c:pt idx="8230">
                  <c:v>22087.69</c:v>
                </c:pt>
                <c:pt idx="8231">
                  <c:v>22012.719999999998</c:v>
                </c:pt>
                <c:pt idx="8232">
                  <c:v>30408.2</c:v>
                </c:pt>
                <c:pt idx="8233">
                  <c:v>34255.360000000001</c:v>
                </c:pt>
                <c:pt idx="8234">
                  <c:v>28149.412000000004</c:v>
                </c:pt>
                <c:pt idx="8235">
                  <c:v>26584.730000000003</c:v>
                </c:pt>
                <c:pt idx="8236">
                  <c:v>37287.595500000003</c:v>
                </c:pt>
                <c:pt idx="8237">
                  <c:v>28203.744999999999</c:v>
                </c:pt>
                <c:pt idx="8238">
                  <c:v>22009.279999999999</c:v>
                </c:pt>
                <c:pt idx="8239">
                  <c:v>19400.399999999998</c:v>
                </c:pt>
                <c:pt idx="8240">
                  <c:v>19408.169999999998</c:v>
                </c:pt>
                <c:pt idx="8241">
                  <c:v>18677.407799999997</c:v>
                </c:pt>
                <c:pt idx="8242">
                  <c:v>19446.411</c:v>
                </c:pt>
                <c:pt idx="8243">
                  <c:v>20715.669999999998</c:v>
                </c:pt>
                <c:pt idx="8244">
                  <c:v>23009.760000000002</c:v>
                </c:pt>
                <c:pt idx="8245">
                  <c:v>22543.7</c:v>
                </c:pt>
                <c:pt idx="8246">
                  <c:v>19973.650000000001</c:v>
                </c:pt>
                <c:pt idx="8247">
                  <c:v>21721.49</c:v>
                </c:pt>
                <c:pt idx="8248">
                  <c:v>21341.045999999998</c:v>
                </c:pt>
                <c:pt idx="8249">
                  <c:v>20821.07</c:v>
                </c:pt>
                <c:pt idx="8250">
                  <c:v>21424.35</c:v>
                </c:pt>
                <c:pt idx="8251">
                  <c:v>22582.84</c:v>
                </c:pt>
                <c:pt idx="8252">
                  <c:v>23564.089999999997</c:v>
                </c:pt>
                <c:pt idx="8253">
                  <c:v>31588.550000000003</c:v>
                </c:pt>
                <c:pt idx="8254">
                  <c:v>32468.497999999996</c:v>
                </c:pt>
                <c:pt idx="8255">
                  <c:v>26755.643000000004</c:v>
                </c:pt>
                <c:pt idx="8256">
                  <c:v>25153.089</c:v>
                </c:pt>
                <c:pt idx="8257">
                  <c:v>20755.3</c:v>
                </c:pt>
                <c:pt idx="8258">
                  <c:v>19536.72</c:v>
                </c:pt>
                <c:pt idx="8259">
                  <c:v>19293.913</c:v>
                </c:pt>
                <c:pt idx="8260">
                  <c:v>21148.5</c:v>
                </c:pt>
                <c:pt idx="8261">
                  <c:v>20033.12</c:v>
                </c:pt>
                <c:pt idx="8262">
                  <c:v>19600.919999999998</c:v>
                </c:pt>
                <c:pt idx="8263">
                  <c:v>25586.7</c:v>
                </c:pt>
                <c:pt idx="8264">
                  <c:v>28951.71</c:v>
                </c:pt>
                <c:pt idx="8265">
                  <c:v>29589.41</c:v>
                </c:pt>
                <c:pt idx="8266">
                  <c:v>28298.78</c:v>
                </c:pt>
                <c:pt idx="8267">
                  <c:v>42993.22</c:v>
                </c:pt>
                <c:pt idx="8268">
                  <c:v>54762.570999999996</c:v>
                </c:pt>
                <c:pt idx="8269">
                  <c:v>38396.784</c:v>
                </c:pt>
                <c:pt idx="8270">
                  <c:v>29867.279000000002</c:v>
                </c:pt>
                <c:pt idx="8271">
                  <c:v>26553.33</c:v>
                </c:pt>
                <c:pt idx="8272">
                  <c:v>27882.299999999996</c:v>
                </c:pt>
                <c:pt idx="8273">
                  <c:v>23349.599999999999</c:v>
                </c:pt>
                <c:pt idx="8274">
                  <c:v>21829.660000000003</c:v>
                </c:pt>
                <c:pt idx="8275">
                  <c:v>30237.58</c:v>
                </c:pt>
                <c:pt idx="8276">
                  <c:v>30770.203999999998</c:v>
                </c:pt>
                <c:pt idx="8277">
                  <c:v>22623.47</c:v>
                </c:pt>
                <c:pt idx="8278">
                  <c:v>20134.5</c:v>
                </c:pt>
                <c:pt idx="8279">
                  <c:v>22230.239999999998</c:v>
                </c:pt>
                <c:pt idx="8280">
                  <c:v>23458.959999999999</c:v>
                </c:pt>
                <c:pt idx="8281">
                  <c:v>25049.721500000003</c:v>
                </c:pt>
                <c:pt idx="8282">
                  <c:v>22043.280000000002</c:v>
                </c:pt>
                <c:pt idx="8283">
                  <c:v>25130.840000000004</c:v>
                </c:pt>
                <c:pt idx="8284">
                  <c:v>31264.035000000003</c:v>
                </c:pt>
                <c:pt idx="8285">
                  <c:v>23715.95</c:v>
                </c:pt>
                <c:pt idx="8286">
                  <c:v>22530.610000000004</c:v>
                </c:pt>
                <c:pt idx="8287">
                  <c:v>20661.379999999997</c:v>
                </c:pt>
                <c:pt idx="8288">
                  <c:v>21490.36</c:v>
                </c:pt>
                <c:pt idx="8289">
                  <c:v>21693.7</c:v>
                </c:pt>
                <c:pt idx="8290">
                  <c:v>33032.14</c:v>
                </c:pt>
                <c:pt idx="8291">
                  <c:v>38129.730999999992</c:v>
                </c:pt>
                <c:pt idx="8292">
                  <c:v>28283.599999999999</c:v>
                </c:pt>
                <c:pt idx="8293">
                  <c:v>28233.97</c:v>
                </c:pt>
                <c:pt idx="8294">
                  <c:v>24140.43</c:v>
                </c:pt>
                <c:pt idx="8295">
                  <c:v>25214.18</c:v>
                </c:pt>
                <c:pt idx="8296">
                  <c:v>34409.280000000006</c:v>
                </c:pt>
                <c:pt idx="8297">
                  <c:v>38259.902000000002</c:v>
                </c:pt>
                <c:pt idx="8298">
                  <c:v>35086.409999999996</c:v>
                </c:pt>
                <c:pt idx="8299">
                  <c:v>28783.089199999995</c:v>
                </c:pt>
                <c:pt idx="8300">
                  <c:v>27123.729999999996</c:v>
                </c:pt>
                <c:pt idx="8301">
                  <c:v>26693.57</c:v>
                </c:pt>
                <c:pt idx="8302">
                  <c:v>30520.389999999996</c:v>
                </c:pt>
                <c:pt idx="8303">
                  <c:v>32897.47</c:v>
                </c:pt>
                <c:pt idx="8304">
                  <c:v>31409.628000000001</c:v>
                </c:pt>
                <c:pt idx="8305">
                  <c:v>24727.29</c:v>
                </c:pt>
                <c:pt idx="8306">
                  <c:v>21453.269999999997</c:v>
                </c:pt>
                <c:pt idx="8307">
                  <c:v>20844.680000000004</c:v>
                </c:pt>
                <c:pt idx="8308">
                  <c:v>19876.923999999999</c:v>
                </c:pt>
                <c:pt idx="8309">
                  <c:v>18673.663</c:v>
                </c:pt>
                <c:pt idx="8310">
                  <c:v>18491.710999999999</c:v>
                </c:pt>
                <c:pt idx="8311">
                  <c:v>18686.64</c:v>
                </c:pt>
                <c:pt idx="8312">
                  <c:v>19387.019999999997</c:v>
                </c:pt>
                <c:pt idx="8313">
                  <c:v>18602.41</c:v>
                </c:pt>
                <c:pt idx="8314">
                  <c:v>17794.958999999999</c:v>
                </c:pt>
                <c:pt idx="8315">
                  <c:v>18521.39</c:v>
                </c:pt>
                <c:pt idx="8316">
                  <c:v>19506.11</c:v>
                </c:pt>
                <c:pt idx="8317">
                  <c:v>18482.719999999998</c:v>
                </c:pt>
                <c:pt idx="8318">
                  <c:v>19391.12</c:v>
                </c:pt>
                <c:pt idx="8319">
                  <c:v>19928.859</c:v>
                </c:pt>
                <c:pt idx="8320">
                  <c:v>22404.190000000002</c:v>
                </c:pt>
                <c:pt idx="8321">
                  <c:v>22305.55</c:v>
                </c:pt>
                <c:pt idx="8322">
                  <c:v>20454.379999999997</c:v>
                </c:pt>
                <c:pt idx="8323">
                  <c:v>21932.859999999997</c:v>
                </c:pt>
                <c:pt idx="8324">
                  <c:v>23650.590000000004</c:v>
                </c:pt>
                <c:pt idx="8325">
                  <c:v>27798.44</c:v>
                </c:pt>
                <c:pt idx="8326">
                  <c:v>23649.829999999998</c:v>
                </c:pt>
                <c:pt idx="8327">
                  <c:v>20137.28</c:v>
                </c:pt>
                <c:pt idx="8328">
                  <c:v>20552.985000000004</c:v>
                </c:pt>
                <c:pt idx="8329">
                  <c:v>18408.786</c:v>
                </c:pt>
                <c:pt idx="8330">
                  <c:v>19804.89</c:v>
                </c:pt>
                <c:pt idx="8331">
                  <c:v>19047.702999999998</c:v>
                </c:pt>
                <c:pt idx="8332">
                  <c:v>19982.519</c:v>
                </c:pt>
                <c:pt idx="8333">
                  <c:v>22010.960000000003</c:v>
                </c:pt>
                <c:pt idx="8334">
                  <c:v>23763.949999999997</c:v>
                </c:pt>
                <c:pt idx="8335">
                  <c:v>24184.43</c:v>
                </c:pt>
                <c:pt idx="8336">
                  <c:v>26384.850000000002</c:v>
                </c:pt>
                <c:pt idx="8337">
                  <c:v>23173.93</c:v>
                </c:pt>
                <c:pt idx="8338">
                  <c:v>25224.3</c:v>
                </c:pt>
                <c:pt idx="8339">
                  <c:v>22377.25</c:v>
                </c:pt>
                <c:pt idx="8340">
                  <c:v>21703.883999999998</c:v>
                </c:pt>
                <c:pt idx="8341">
                  <c:v>22191.97</c:v>
                </c:pt>
                <c:pt idx="8342">
                  <c:v>23088.089999999997</c:v>
                </c:pt>
                <c:pt idx="8343">
                  <c:v>21226.539999999997</c:v>
                </c:pt>
                <c:pt idx="8344">
                  <c:v>20604.060000000005</c:v>
                </c:pt>
                <c:pt idx="8345">
                  <c:v>17844.899999999998</c:v>
                </c:pt>
                <c:pt idx="8346">
                  <c:v>22019.860000000004</c:v>
                </c:pt>
                <c:pt idx="8347">
                  <c:v>20686.5</c:v>
                </c:pt>
                <c:pt idx="8348">
                  <c:v>19259.150000000001</c:v>
                </c:pt>
                <c:pt idx="8349">
                  <c:v>22345.61</c:v>
                </c:pt>
                <c:pt idx="8350">
                  <c:v>21451.19</c:v>
                </c:pt>
                <c:pt idx="8351">
                  <c:v>21239.78</c:v>
                </c:pt>
                <c:pt idx="8352">
                  <c:v>19656.239999999998</c:v>
                </c:pt>
                <c:pt idx="8353">
                  <c:v>21729.949999999997</c:v>
                </c:pt>
                <c:pt idx="8354">
                  <c:v>22614.37</c:v>
                </c:pt>
                <c:pt idx="8355">
                  <c:v>25098.347789999996</c:v>
                </c:pt>
                <c:pt idx="8356">
                  <c:v>22069.329999999998</c:v>
                </c:pt>
                <c:pt idx="8357">
                  <c:v>26805.910000000003</c:v>
                </c:pt>
                <c:pt idx="8358">
                  <c:v>29193.870000000003</c:v>
                </c:pt>
                <c:pt idx="8359">
                  <c:v>29709.378499999999</c:v>
                </c:pt>
                <c:pt idx="8360">
                  <c:v>27580.83</c:v>
                </c:pt>
                <c:pt idx="8361">
                  <c:v>26170.5229</c:v>
                </c:pt>
                <c:pt idx="8362">
                  <c:v>23988.57</c:v>
                </c:pt>
                <c:pt idx="8363">
                  <c:v>22792.070000000003</c:v>
                </c:pt>
                <c:pt idx="8364">
                  <c:v>20509.838</c:v>
                </c:pt>
                <c:pt idx="8365">
                  <c:v>20871.070000000003</c:v>
                </c:pt>
                <c:pt idx="8366">
                  <c:v>20683.830000000002</c:v>
                </c:pt>
                <c:pt idx="8367">
                  <c:v>21886.46</c:v>
                </c:pt>
                <c:pt idx="8368">
                  <c:v>20384.52</c:v>
                </c:pt>
                <c:pt idx="8369">
                  <c:v>20455.649999999998</c:v>
                </c:pt>
                <c:pt idx="8370">
                  <c:v>21173.300000000003</c:v>
                </c:pt>
                <c:pt idx="8371">
                  <c:v>20610.3</c:v>
                </c:pt>
                <c:pt idx="8372">
                  <c:v>21659.89</c:v>
                </c:pt>
                <c:pt idx="8373">
                  <c:v>24289.780000000002</c:v>
                </c:pt>
                <c:pt idx="8374">
                  <c:v>26884.688999999998</c:v>
                </c:pt>
                <c:pt idx="8375">
                  <c:v>29741.24</c:v>
                </c:pt>
                <c:pt idx="8376">
                  <c:v>28541.3639</c:v>
                </c:pt>
                <c:pt idx="8377">
                  <c:v>20704.120000000003</c:v>
                </c:pt>
                <c:pt idx="8378">
                  <c:v>21905.550000000003</c:v>
                </c:pt>
                <c:pt idx="8379">
                  <c:v>21295.850000000002</c:v>
                </c:pt>
                <c:pt idx="8380">
                  <c:v>21322.390000000003</c:v>
                </c:pt>
                <c:pt idx="8381">
                  <c:v>21435.958999999999</c:v>
                </c:pt>
                <c:pt idx="8382">
                  <c:v>22608.429399999997</c:v>
                </c:pt>
                <c:pt idx="8383">
                  <c:v>19744.989999999998</c:v>
                </c:pt>
                <c:pt idx="8384">
                  <c:v>19544.427000000003</c:v>
                </c:pt>
                <c:pt idx="8385">
                  <c:v>19395.23</c:v>
                </c:pt>
                <c:pt idx="8386">
                  <c:v>20812.57</c:v>
                </c:pt>
                <c:pt idx="8387">
                  <c:v>21283.82</c:v>
                </c:pt>
                <c:pt idx="8388">
                  <c:v>21109.85</c:v>
                </c:pt>
                <c:pt idx="8389">
                  <c:v>19736.480000000003</c:v>
                </c:pt>
                <c:pt idx="8390">
                  <c:v>19544.593000000001</c:v>
                </c:pt>
                <c:pt idx="8391">
                  <c:v>22867.222800000003</c:v>
                </c:pt>
                <c:pt idx="8392">
                  <c:v>18149.490000000002</c:v>
                </c:pt>
                <c:pt idx="8393">
                  <c:v>18654.553000000004</c:v>
                </c:pt>
                <c:pt idx="8394">
                  <c:v>19421.34</c:v>
                </c:pt>
                <c:pt idx="8395">
                  <c:v>18891.473000000002</c:v>
                </c:pt>
                <c:pt idx="8396">
                  <c:v>19878.370000000003</c:v>
                </c:pt>
                <c:pt idx="8397">
                  <c:v>19728.55</c:v>
                </c:pt>
                <c:pt idx="8398">
                  <c:v>17992.785</c:v>
                </c:pt>
                <c:pt idx="8399">
                  <c:v>21995.199999999997</c:v>
                </c:pt>
                <c:pt idx="8400">
                  <c:v>19401.79</c:v>
                </c:pt>
                <c:pt idx="8401">
                  <c:v>19539.53</c:v>
                </c:pt>
                <c:pt idx="8402">
                  <c:v>18819.66</c:v>
                </c:pt>
                <c:pt idx="8403">
                  <c:v>20444.150000000001</c:v>
                </c:pt>
                <c:pt idx="8404">
                  <c:v>20945.480000000003</c:v>
                </c:pt>
                <c:pt idx="8405">
                  <c:v>18956.233999999997</c:v>
                </c:pt>
                <c:pt idx="8406">
                  <c:v>19826.369999999995</c:v>
                </c:pt>
                <c:pt idx="8407">
                  <c:v>19472.836999999996</c:v>
                </c:pt>
                <c:pt idx="8408">
                  <c:v>19539.336000000003</c:v>
                </c:pt>
                <c:pt idx="8409">
                  <c:v>18611.712</c:v>
                </c:pt>
                <c:pt idx="8410">
                  <c:v>16918.116999999998</c:v>
                </c:pt>
                <c:pt idx="8411">
                  <c:v>19911.060000000001</c:v>
                </c:pt>
                <c:pt idx="8412">
                  <c:v>19386.751</c:v>
                </c:pt>
                <c:pt idx="8413">
                  <c:v>19657.250000000004</c:v>
                </c:pt>
                <c:pt idx="8414">
                  <c:v>18785.77</c:v>
                </c:pt>
                <c:pt idx="8415">
                  <c:v>20921.689999999999</c:v>
                </c:pt>
                <c:pt idx="8416">
                  <c:v>19889.289999999997</c:v>
                </c:pt>
                <c:pt idx="8417">
                  <c:v>20044.579999999998</c:v>
                </c:pt>
                <c:pt idx="8418">
                  <c:v>20699.440000000002</c:v>
                </c:pt>
                <c:pt idx="8419">
                  <c:v>19326.96</c:v>
                </c:pt>
                <c:pt idx="8420">
                  <c:v>21456.54</c:v>
                </c:pt>
                <c:pt idx="8421">
                  <c:v>21466.82</c:v>
                </c:pt>
                <c:pt idx="8422">
                  <c:v>21061.54</c:v>
                </c:pt>
                <c:pt idx="8423">
                  <c:v>20337.919999999998</c:v>
                </c:pt>
                <c:pt idx="8424">
                  <c:v>18460.349999999999</c:v>
                </c:pt>
                <c:pt idx="8425">
                  <c:v>19944.3</c:v>
                </c:pt>
                <c:pt idx="8426">
                  <c:v>21169.53</c:v>
                </c:pt>
                <c:pt idx="8427">
                  <c:v>21133.829999999998</c:v>
                </c:pt>
                <c:pt idx="8428">
                  <c:v>20526.760000000002</c:v>
                </c:pt>
                <c:pt idx="8429">
                  <c:v>19593.749</c:v>
                </c:pt>
                <c:pt idx="8430">
                  <c:v>22664.739999999998</c:v>
                </c:pt>
                <c:pt idx="8431">
                  <c:v>21919.039999999997</c:v>
                </c:pt>
                <c:pt idx="8432">
                  <c:v>21217.360000000001</c:v>
                </c:pt>
                <c:pt idx="8433">
                  <c:v>18923.25</c:v>
                </c:pt>
                <c:pt idx="8434">
                  <c:v>18777.11</c:v>
                </c:pt>
                <c:pt idx="8435">
                  <c:v>21875.969999999998</c:v>
                </c:pt>
                <c:pt idx="8436">
                  <c:v>24355.989999999998</c:v>
                </c:pt>
                <c:pt idx="8437">
                  <c:v>28493.379999999997</c:v>
                </c:pt>
                <c:pt idx="8438">
                  <c:v>25130.28</c:v>
                </c:pt>
                <c:pt idx="8439">
                  <c:v>20646.553999999996</c:v>
                </c:pt>
                <c:pt idx="8440">
                  <c:v>21029.38</c:v>
                </c:pt>
                <c:pt idx="8441">
                  <c:v>22147.9</c:v>
                </c:pt>
                <c:pt idx="8442">
                  <c:v>23583.690000000002</c:v>
                </c:pt>
                <c:pt idx="8443">
                  <c:v>21121.971000000001</c:v>
                </c:pt>
                <c:pt idx="8444">
                  <c:v>20877.940000000002</c:v>
                </c:pt>
                <c:pt idx="8445">
                  <c:v>22799.17</c:v>
                </c:pt>
                <c:pt idx="8446">
                  <c:v>20277.150000000001</c:v>
                </c:pt>
                <c:pt idx="8447">
                  <c:v>22362.66</c:v>
                </c:pt>
                <c:pt idx="8448">
                  <c:v>20877.680000000004</c:v>
                </c:pt>
                <c:pt idx="8449">
                  <c:v>21023.46</c:v>
                </c:pt>
                <c:pt idx="8450">
                  <c:v>19237.78</c:v>
                </c:pt>
                <c:pt idx="8451">
                  <c:v>19795.41</c:v>
                </c:pt>
                <c:pt idx="8452">
                  <c:v>18875.135999999999</c:v>
                </c:pt>
                <c:pt idx="8453">
                  <c:v>18919.46</c:v>
                </c:pt>
                <c:pt idx="8454">
                  <c:v>20521.37</c:v>
                </c:pt>
                <c:pt idx="8455">
                  <c:v>19658.080000000002</c:v>
                </c:pt>
                <c:pt idx="8456">
                  <c:v>22170.33</c:v>
                </c:pt>
                <c:pt idx="8457">
                  <c:v>19070.927999999996</c:v>
                </c:pt>
                <c:pt idx="8458">
                  <c:v>18513.056</c:v>
                </c:pt>
                <c:pt idx="8459">
                  <c:v>19353.851999999999</c:v>
                </c:pt>
                <c:pt idx="8460">
                  <c:v>19275.09</c:v>
                </c:pt>
                <c:pt idx="8461">
                  <c:v>25228.82</c:v>
                </c:pt>
                <c:pt idx="8462">
                  <c:v>45933.929999999993</c:v>
                </c:pt>
                <c:pt idx="8463">
                  <c:v>51390.16</c:v>
                </c:pt>
                <c:pt idx="8464">
                  <c:v>32805.539000000004</c:v>
                </c:pt>
                <c:pt idx="8465">
                  <c:v>24581.717000000001</c:v>
                </c:pt>
                <c:pt idx="8466">
                  <c:v>23786.41</c:v>
                </c:pt>
                <c:pt idx="8467">
                  <c:v>27566.100000000002</c:v>
                </c:pt>
                <c:pt idx="8468">
                  <c:v>23108.990000000005</c:v>
                </c:pt>
                <c:pt idx="8469">
                  <c:v>19986.22</c:v>
                </c:pt>
                <c:pt idx="8470">
                  <c:v>18477.052000000003</c:v>
                </c:pt>
                <c:pt idx="8471">
                  <c:v>20538.05</c:v>
                </c:pt>
                <c:pt idx="8472">
                  <c:v>20709.38</c:v>
                </c:pt>
                <c:pt idx="8473">
                  <c:v>21465.943599999999</c:v>
                </c:pt>
                <c:pt idx="8474">
                  <c:v>18597.96</c:v>
                </c:pt>
                <c:pt idx="8475">
                  <c:v>19549.789999999997</c:v>
                </c:pt>
                <c:pt idx="8476">
                  <c:v>19076.599999999999</c:v>
                </c:pt>
                <c:pt idx="8477">
                  <c:v>20100.490000000002</c:v>
                </c:pt>
                <c:pt idx="8478">
                  <c:v>20007.04</c:v>
                </c:pt>
                <c:pt idx="8479">
                  <c:v>18758.451000000001</c:v>
                </c:pt>
                <c:pt idx="8480">
                  <c:v>19019.599999999999</c:v>
                </c:pt>
                <c:pt idx="8481">
                  <c:v>18690.010000000002</c:v>
                </c:pt>
                <c:pt idx="8482">
                  <c:v>19374.73</c:v>
                </c:pt>
                <c:pt idx="8483">
                  <c:v>18561.54</c:v>
                </c:pt>
                <c:pt idx="8484">
                  <c:v>20624.41</c:v>
                </c:pt>
                <c:pt idx="8485">
                  <c:v>19770.62</c:v>
                </c:pt>
                <c:pt idx="8486">
                  <c:v>20958.129999999997</c:v>
                </c:pt>
                <c:pt idx="8487">
                  <c:v>19243.197999999997</c:v>
                </c:pt>
                <c:pt idx="8488">
                  <c:v>21553.079999999998</c:v>
                </c:pt>
                <c:pt idx="8489">
                  <c:v>20737.120000000003</c:v>
                </c:pt>
                <c:pt idx="8490">
                  <c:v>18901.273999999998</c:v>
                </c:pt>
                <c:pt idx="8491">
                  <c:v>22401.14</c:v>
                </c:pt>
                <c:pt idx="8492">
                  <c:v>19286.969999999994</c:v>
                </c:pt>
                <c:pt idx="8493">
                  <c:v>20379.310000000001</c:v>
                </c:pt>
                <c:pt idx="8494">
                  <c:v>19952.160000000003</c:v>
                </c:pt>
                <c:pt idx="8495">
                  <c:v>19409.334999999999</c:v>
                </c:pt>
                <c:pt idx="8496">
                  <c:v>19396.949000000001</c:v>
                </c:pt>
                <c:pt idx="8497">
                  <c:v>22154.98</c:v>
                </c:pt>
                <c:pt idx="8498">
                  <c:v>22228.68</c:v>
                </c:pt>
                <c:pt idx="8499">
                  <c:v>18942.756000000001</c:v>
                </c:pt>
                <c:pt idx="8500">
                  <c:v>18420.063999999998</c:v>
                </c:pt>
                <c:pt idx="8501">
                  <c:v>19855.449999999997</c:v>
                </c:pt>
                <c:pt idx="8502">
                  <c:v>20699.37</c:v>
                </c:pt>
                <c:pt idx="8503">
                  <c:v>19640.71</c:v>
                </c:pt>
                <c:pt idx="8504">
                  <c:v>20097.39</c:v>
                </c:pt>
                <c:pt idx="8505">
                  <c:v>18874.53</c:v>
                </c:pt>
                <c:pt idx="8506">
                  <c:v>20181.63</c:v>
                </c:pt>
                <c:pt idx="8507">
                  <c:v>19314.72</c:v>
                </c:pt>
                <c:pt idx="8508">
                  <c:v>20518.620000000003</c:v>
                </c:pt>
                <c:pt idx="8509">
                  <c:v>17957.29</c:v>
                </c:pt>
                <c:pt idx="8510">
                  <c:v>15792.926000000003</c:v>
                </c:pt>
                <c:pt idx="8511">
                  <c:v>18980.3</c:v>
                </c:pt>
                <c:pt idx="8512">
                  <c:v>18702.473999999998</c:v>
                </c:pt>
                <c:pt idx="8513">
                  <c:v>23113.46</c:v>
                </c:pt>
                <c:pt idx="8514">
                  <c:v>18870.3</c:v>
                </c:pt>
                <c:pt idx="8515">
                  <c:v>21084.75</c:v>
                </c:pt>
                <c:pt idx="8516">
                  <c:v>18922.435000000001</c:v>
                </c:pt>
                <c:pt idx="8517">
                  <c:v>18436.065999999999</c:v>
                </c:pt>
                <c:pt idx="8518">
                  <c:v>21308.33</c:v>
                </c:pt>
                <c:pt idx="8519">
                  <c:v>20914.18</c:v>
                </c:pt>
                <c:pt idx="8520">
                  <c:v>19848.64</c:v>
                </c:pt>
                <c:pt idx="8521">
                  <c:v>20654.25</c:v>
                </c:pt>
                <c:pt idx="8522">
                  <c:v>22665.45</c:v>
                </c:pt>
                <c:pt idx="8523">
                  <c:v>20365.350000000002</c:v>
                </c:pt>
                <c:pt idx="8524">
                  <c:v>20638.569999999996</c:v>
                </c:pt>
                <c:pt idx="8525">
                  <c:v>21146.17</c:v>
                </c:pt>
                <c:pt idx="8526">
                  <c:v>21555.84</c:v>
                </c:pt>
                <c:pt idx="8527">
                  <c:v>21786.3</c:v>
                </c:pt>
                <c:pt idx="8528">
                  <c:v>25801.75</c:v>
                </c:pt>
                <c:pt idx="8529">
                  <c:v>22887.72</c:v>
                </c:pt>
                <c:pt idx="8530">
                  <c:v>21968.170000000002</c:v>
                </c:pt>
                <c:pt idx="8531">
                  <c:v>23097.150000000005</c:v>
                </c:pt>
                <c:pt idx="8532">
                  <c:v>22358.640000000003</c:v>
                </c:pt>
                <c:pt idx="8533">
                  <c:v>20442.900000000001</c:v>
                </c:pt>
                <c:pt idx="8534">
                  <c:v>20801.93</c:v>
                </c:pt>
                <c:pt idx="8535">
                  <c:v>20567.900000000001</c:v>
                </c:pt>
                <c:pt idx="8536">
                  <c:v>20734.500000000004</c:v>
                </c:pt>
                <c:pt idx="8537">
                  <c:v>18572.113000000001</c:v>
                </c:pt>
                <c:pt idx="8538">
                  <c:v>21191.760000000002</c:v>
                </c:pt>
                <c:pt idx="8539">
                  <c:v>20235.189999999999</c:v>
                </c:pt>
                <c:pt idx="8540">
                  <c:v>19261.722999999998</c:v>
                </c:pt>
                <c:pt idx="8541">
                  <c:v>19330.370000000003</c:v>
                </c:pt>
                <c:pt idx="8542">
                  <c:v>17566.303</c:v>
                </c:pt>
                <c:pt idx="8543">
                  <c:v>18121.534</c:v>
                </c:pt>
                <c:pt idx="8544">
                  <c:v>18902.485999999997</c:v>
                </c:pt>
                <c:pt idx="8545">
                  <c:v>21529.94</c:v>
                </c:pt>
                <c:pt idx="8546">
                  <c:v>21997.067280000003</c:v>
                </c:pt>
                <c:pt idx="8547">
                  <c:v>23475.459999999995</c:v>
                </c:pt>
                <c:pt idx="8548">
                  <c:v>20692.920000000002</c:v>
                </c:pt>
                <c:pt idx="8549">
                  <c:v>19958.309999999998</c:v>
                </c:pt>
                <c:pt idx="8550">
                  <c:v>22493.309999999998</c:v>
                </c:pt>
                <c:pt idx="8551">
                  <c:v>19384.36</c:v>
                </c:pt>
                <c:pt idx="8552">
                  <c:v>20450.219999999998</c:v>
                </c:pt>
                <c:pt idx="8553">
                  <c:v>20850.79</c:v>
                </c:pt>
                <c:pt idx="8554">
                  <c:v>21124.059999999998</c:v>
                </c:pt>
                <c:pt idx="8555">
                  <c:v>21213.940000000002</c:v>
                </c:pt>
                <c:pt idx="8556">
                  <c:v>21227.640000000003</c:v>
                </c:pt>
                <c:pt idx="8557">
                  <c:v>20691.329999999998</c:v>
                </c:pt>
                <c:pt idx="8558">
                  <c:v>20945.88</c:v>
                </c:pt>
                <c:pt idx="8559">
                  <c:v>22021.239999999998</c:v>
                </c:pt>
                <c:pt idx="8560">
                  <c:v>23007.75</c:v>
                </c:pt>
                <c:pt idx="8561">
                  <c:v>24231.120000000003</c:v>
                </c:pt>
                <c:pt idx="8562">
                  <c:v>27236.89</c:v>
                </c:pt>
                <c:pt idx="8563">
                  <c:v>22099.200000000001</c:v>
                </c:pt>
                <c:pt idx="8564">
                  <c:v>21151.039999999997</c:v>
                </c:pt>
                <c:pt idx="8565">
                  <c:v>26037.798999999999</c:v>
                </c:pt>
                <c:pt idx="8566">
                  <c:v>22042.637999999999</c:v>
                </c:pt>
                <c:pt idx="8567">
                  <c:v>21704.400000000001</c:v>
                </c:pt>
                <c:pt idx="8568">
                  <c:v>24275.370000000003</c:v>
                </c:pt>
                <c:pt idx="8569">
                  <c:v>23472.47</c:v>
                </c:pt>
                <c:pt idx="8570">
                  <c:v>19504.846000000001</c:v>
                </c:pt>
                <c:pt idx="8571">
                  <c:v>21272.17</c:v>
                </c:pt>
                <c:pt idx="8572">
                  <c:v>21423.27</c:v>
                </c:pt>
                <c:pt idx="8573">
                  <c:v>21826.06</c:v>
                </c:pt>
                <c:pt idx="8574">
                  <c:v>21393.519999999997</c:v>
                </c:pt>
                <c:pt idx="8575">
                  <c:v>18861.609000000004</c:v>
                </c:pt>
                <c:pt idx="8576">
                  <c:v>21425.67</c:v>
                </c:pt>
                <c:pt idx="8577">
                  <c:v>25346.3</c:v>
                </c:pt>
                <c:pt idx="8578">
                  <c:v>23051.619999999995</c:v>
                </c:pt>
                <c:pt idx="8579">
                  <c:v>22000.070000000003</c:v>
                </c:pt>
                <c:pt idx="8580">
                  <c:v>23177.899999999998</c:v>
                </c:pt>
                <c:pt idx="8581">
                  <c:v>22134.639999999999</c:v>
                </c:pt>
                <c:pt idx="8582">
                  <c:v>29547.467000000001</c:v>
                </c:pt>
                <c:pt idx="8583">
                  <c:v>26586.235000000001</c:v>
                </c:pt>
                <c:pt idx="8584">
                  <c:v>20919.809999999998</c:v>
                </c:pt>
                <c:pt idx="8585">
                  <c:v>19943.080000000002</c:v>
                </c:pt>
                <c:pt idx="8586">
                  <c:v>21483.21</c:v>
                </c:pt>
                <c:pt idx="8587">
                  <c:v>22129.32</c:v>
                </c:pt>
                <c:pt idx="8588">
                  <c:v>23926.590000000004</c:v>
                </c:pt>
                <c:pt idx="8589">
                  <c:v>21940.699999999997</c:v>
                </c:pt>
                <c:pt idx="8590">
                  <c:v>21205.79</c:v>
                </c:pt>
                <c:pt idx="8591">
                  <c:v>20247.3</c:v>
                </c:pt>
                <c:pt idx="8592">
                  <c:v>23603.66</c:v>
                </c:pt>
                <c:pt idx="8593">
                  <c:v>21572.89</c:v>
                </c:pt>
                <c:pt idx="8594">
                  <c:v>20918.75</c:v>
                </c:pt>
                <c:pt idx="8595">
                  <c:v>19242.035</c:v>
                </c:pt>
                <c:pt idx="8596">
                  <c:v>19744.214000000004</c:v>
                </c:pt>
                <c:pt idx="8597">
                  <c:v>21574.39</c:v>
                </c:pt>
                <c:pt idx="8598">
                  <c:v>19255</c:v>
                </c:pt>
                <c:pt idx="8599">
                  <c:v>20770.849999999999</c:v>
                </c:pt>
                <c:pt idx="8600">
                  <c:v>22175.440000000002</c:v>
                </c:pt>
                <c:pt idx="8601">
                  <c:v>20719.91</c:v>
                </c:pt>
                <c:pt idx="8602">
                  <c:v>19247.8</c:v>
                </c:pt>
                <c:pt idx="8603">
                  <c:v>16219.397999999999</c:v>
                </c:pt>
                <c:pt idx="8604">
                  <c:v>19081.040000000005</c:v>
                </c:pt>
                <c:pt idx="8605">
                  <c:v>18916.019999999997</c:v>
                </c:pt>
                <c:pt idx="8606">
                  <c:v>19369.04</c:v>
                </c:pt>
                <c:pt idx="8607">
                  <c:v>19876.47</c:v>
                </c:pt>
                <c:pt idx="8608">
                  <c:v>20014.249</c:v>
                </c:pt>
                <c:pt idx="8609">
                  <c:v>24197.84</c:v>
                </c:pt>
                <c:pt idx="8610">
                  <c:v>20444.52</c:v>
                </c:pt>
                <c:pt idx="8611">
                  <c:v>19488.437999999998</c:v>
                </c:pt>
                <c:pt idx="8612">
                  <c:v>17081.990000000002</c:v>
                </c:pt>
                <c:pt idx="8613">
                  <c:v>20106.828999999998</c:v>
                </c:pt>
                <c:pt idx="8614">
                  <c:v>18760.899999999998</c:v>
                </c:pt>
                <c:pt idx="8615">
                  <c:v>19595.784999999996</c:v>
                </c:pt>
                <c:pt idx="8616">
                  <c:v>19615.079999999998</c:v>
                </c:pt>
                <c:pt idx="8617">
                  <c:v>18102.660000000003</c:v>
                </c:pt>
                <c:pt idx="8618">
                  <c:v>19707.038</c:v>
                </c:pt>
                <c:pt idx="8619">
                  <c:v>20669.670000000002</c:v>
                </c:pt>
                <c:pt idx="8620">
                  <c:v>19358.22</c:v>
                </c:pt>
                <c:pt idx="8621">
                  <c:v>19587.659999999996</c:v>
                </c:pt>
                <c:pt idx="8622">
                  <c:v>18449.349999999999</c:v>
                </c:pt>
                <c:pt idx="8623">
                  <c:v>19442</c:v>
                </c:pt>
                <c:pt idx="8624">
                  <c:v>17071.879000000001</c:v>
                </c:pt>
                <c:pt idx="8625">
                  <c:v>17221.681</c:v>
                </c:pt>
                <c:pt idx="8626">
                  <c:v>17553.977999999999</c:v>
                </c:pt>
                <c:pt idx="8627">
                  <c:v>19082.779000000002</c:v>
                </c:pt>
                <c:pt idx="8628">
                  <c:v>19746.900000000001</c:v>
                </c:pt>
                <c:pt idx="8629">
                  <c:v>18620.82</c:v>
                </c:pt>
                <c:pt idx="8630">
                  <c:v>21934.210000000003</c:v>
                </c:pt>
                <c:pt idx="8631">
                  <c:v>22755.440000000002</c:v>
                </c:pt>
                <c:pt idx="8632">
                  <c:v>24645.51</c:v>
                </c:pt>
                <c:pt idx="8633">
                  <c:v>23173.69</c:v>
                </c:pt>
                <c:pt idx="8634">
                  <c:v>19360.544000000002</c:v>
                </c:pt>
                <c:pt idx="8635">
                  <c:v>20360.940999999995</c:v>
                </c:pt>
                <c:pt idx="8636">
                  <c:v>21860.19</c:v>
                </c:pt>
                <c:pt idx="8637">
                  <c:v>20512.240000000002</c:v>
                </c:pt>
                <c:pt idx="8638">
                  <c:v>21058.77</c:v>
                </c:pt>
                <c:pt idx="8639">
                  <c:v>20146.298999999999</c:v>
                </c:pt>
                <c:pt idx="8640">
                  <c:v>19716.178</c:v>
                </c:pt>
                <c:pt idx="8641">
                  <c:v>18027.058999999997</c:v>
                </c:pt>
                <c:pt idx="8642">
                  <c:v>18628.027999999998</c:v>
                </c:pt>
                <c:pt idx="8643">
                  <c:v>18100.32</c:v>
                </c:pt>
                <c:pt idx="8644">
                  <c:v>18768.57</c:v>
                </c:pt>
                <c:pt idx="8645">
                  <c:v>19266.519</c:v>
                </c:pt>
                <c:pt idx="8646">
                  <c:v>18903.413999999997</c:v>
                </c:pt>
                <c:pt idx="8647">
                  <c:v>22038.349999999995</c:v>
                </c:pt>
                <c:pt idx="8648">
                  <c:v>22526.35</c:v>
                </c:pt>
                <c:pt idx="8649">
                  <c:v>21044.57</c:v>
                </c:pt>
                <c:pt idx="8650">
                  <c:v>19456.432999999997</c:v>
                </c:pt>
                <c:pt idx="8651">
                  <c:v>22086.52</c:v>
                </c:pt>
                <c:pt idx="8652">
                  <c:v>21781.19</c:v>
                </c:pt>
                <c:pt idx="8653">
                  <c:v>21161.91</c:v>
                </c:pt>
                <c:pt idx="8654">
                  <c:v>18795.691999999999</c:v>
                </c:pt>
                <c:pt idx="8655">
                  <c:v>19844.419999999998</c:v>
                </c:pt>
                <c:pt idx="8656">
                  <c:v>19807.239999999998</c:v>
                </c:pt>
                <c:pt idx="8657">
                  <c:v>19575.73</c:v>
                </c:pt>
                <c:pt idx="8658">
                  <c:v>20923.07</c:v>
                </c:pt>
                <c:pt idx="8659">
                  <c:v>17872.228000000003</c:v>
                </c:pt>
                <c:pt idx="8660">
                  <c:v>19574.7</c:v>
                </c:pt>
                <c:pt idx="8661">
                  <c:v>18842.129999999997</c:v>
                </c:pt>
                <c:pt idx="8662">
                  <c:v>18217.123</c:v>
                </c:pt>
                <c:pt idx="8663">
                  <c:v>20759.460000000003</c:v>
                </c:pt>
                <c:pt idx="8664">
                  <c:v>19819.810000000005</c:v>
                </c:pt>
                <c:pt idx="8665">
                  <c:v>25892.290899999996</c:v>
                </c:pt>
                <c:pt idx="8666">
                  <c:v>24992.3</c:v>
                </c:pt>
                <c:pt idx="8667">
                  <c:v>22756.510000000002</c:v>
                </c:pt>
                <c:pt idx="8668">
                  <c:v>24174.53</c:v>
                </c:pt>
                <c:pt idx="8669">
                  <c:v>22559.760000000002</c:v>
                </c:pt>
                <c:pt idx="8670">
                  <c:v>22004.66</c:v>
                </c:pt>
                <c:pt idx="8671">
                  <c:v>20488.18</c:v>
                </c:pt>
                <c:pt idx="8672">
                  <c:v>21042.449999999997</c:v>
                </c:pt>
                <c:pt idx="8673">
                  <c:v>21436.11</c:v>
                </c:pt>
                <c:pt idx="8674">
                  <c:v>23328.079999999998</c:v>
                </c:pt>
                <c:pt idx="8675">
                  <c:v>21054.25</c:v>
                </c:pt>
                <c:pt idx="8676">
                  <c:v>21005.48</c:v>
                </c:pt>
                <c:pt idx="8677">
                  <c:v>23318.262999999999</c:v>
                </c:pt>
                <c:pt idx="8678">
                  <c:v>20387.170000000002</c:v>
                </c:pt>
                <c:pt idx="8679">
                  <c:v>19790.04</c:v>
                </c:pt>
                <c:pt idx="8680">
                  <c:v>20954.329999999998</c:v>
                </c:pt>
                <c:pt idx="8681">
                  <c:v>18101.924999999999</c:v>
                </c:pt>
                <c:pt idx="8682">
                  <c:v>17969.52</c:v>
                </c:pt>
                <c:pt idx="8683">
                  <c:v>18935.14</c:v>
                </c:pt>
                <c:pt idx="8684">
                  <c:v>20907.5</c:v>
                </c:pt>
                <c:pt idx="8685">
                  <c:v>19476.341</c:v>
                </c:pt>
                <c:pt idx="8686">
                  <c:v>18430.988000000001</c:v>
                </c:pt>
                <c:pt idx="8687">
                  <c:v>18553.150000000001</c:v>
                </c:pt>
                <c:pt idx="8688">
                  <c:v>17946.769999999997</c:v>
                </c:pt>
                <c:pt idx="8689">
                  <c:v>19596.25</c:v>
                </c:pt>
                <c:pt idx="8690">
                  <c:v>18146.914000000001</c:v>
                </c:pt>
                <c:pt idx="8691">
                  <c:v>20547.420000000002</c:v>
                </c:pt>
                <c:pt idx="8692">
                  <c:v>19055.008999999998</c:v>
                </c:pt>
                <c:pt idx="8693">
                  <c:v>21443.27</c:v>
                </c:pt>
                <c:pt idx="8694">
                  <c:v>19525.599999999999</c:v>
                </c:pt>
                <c:pt idx="8695">
                  <c:v>19570.599999999999</c:v>
                </c:pt>
                <c:pt idx="8696">
                  <c:v>18076.996999999999</c:v>
                </c:pt>
                <c:pt idx="8697">
                  <c:v>21100.73</c:v>
                </c:pt>
                <c:pt idx="8698">
                  <c:v>21057.99</c:v>
                </c:pt>
                <c:pt idx="8699">
                  <c:v>19104.947</c:v>
                </c:pt>
                <c:pt idx="8700">
                  <c:v>19072.503999999997</c:v>
                </c:pt>
                <c:pt idx="8701">
                  <c:v>20863.440000000002</c:v>
                </c:pt>
                <c:pt idx="8702">
                  <c:v>19075.881000000001</c:v>
                </c:pt>
                <c:pt idx="8703">
                  <c:v>19095.721000000001</c:v>
                </c:pt>
                <c:pt idx="8704">
                  <c:v>20366.95</c:v>
                </c:pt>
                <c:pt idx="8705">
                  <c:v>19226.55</c:v>
                </c:pt>
                <c:pt idx="8706">
                  <c:v>18363.016</c:v>
                </c:pt>
                <c:pt idx="8707">
                  <c:v>18785.91</c:v>
                </c:pt>
                <c:pt idx="8708">
                  <c:v>15071.310100000001</c:v>
                </c:pt>
                <c:pt idx="8709">
                  <c:v>19414.490000000002</c:v>
                </c:pt>
                <c:pt idx="8710">
                  <c:v>20480.960000000003</c:v>
                </c:pt>
                <c:pt idx="8711">
                  <c:v>20213.37</c:v>
                </c:pt>
                <c:pt idx="8712">
                  <c:v>20216.46</c:v>
                </c:pt>
                <c:pt idx="8713">
                  <c:v>18078.172000000002</c:v>
                </c:pt>
                <c:pt idx="8714">
                  <c:v>18469.650000000001</c:v>
                </c:pt>
                <c:pt idx="8715">
                  <c:v>20580.650000000001</c:v>
                </c:pt>
                <c:pt idx="8716">
                  <c:v>20403.11</c:v>
                </c:pt>
                <c:pt idx="8717">
                  <c:v>20352.21</c:v>
                </c:pt>
                <c:pt idx="8718">
                  <c:v>20255.64</c:v>
                </c:pt>
                <c:pt idx="8719">
                  <c:v>20055.22</c:v>
                </c:pt>
                <c:pt idx="8720">
                  <c:v>19623.399999999998</c:v>
                </c:pt>
                <c:pt idx="8721">
                  <c:v>17764.41</c:v>
                </c:pt>
                <c:pt idx="8722">
                  <c:v>16866.536</c:v>
                </c:pt>
                <c:pt idx="8723">
                  <c:v>17851.685000000001</c:v>
                </c:pt>
                <c:pt idx="8724">
                  <c:v>16730.643999999997</c:v>
                </c:pt>
                <c:pt idx="8725">
                  <c:v>16891.579000000002</c:v>
                </c:pt>
                <c:pt idx="8726">
                  <c:v>18331.555000000004</c:v>
                </c:pt>
                <c:pt idx="8727">
                  <c:v>17327.264999999999</c:v>
                </c:pt>
                <c:pt idx="8728">
                  <c:v>16007.909000000001</c:v>
                </c:pt>
                <c:pt idx="8729">
                  <c:v>17428.688000000002</c:v>
                </c:pt>
                <c:pt idx="8730">
                  <c:v>17468.446</c:v>
                </c:pt>
                <c:pt idx="8731">
                  <c:v>17440.332999999999</c:v>
                </c:pt>
                <c:pt idx="8732">
                  <c:v>18127.607</c:v>
                </c:pt>
                <c:pt idx="8733">
                  <c:v>17387.828999999998</c:v>
                </c:pt>
                <c:pt idx="8734">
                  <c:v>18591.128000000001</c:v>
                </c:pt>
                <c:pt idx="8735">
                  <c:v>20629.609999999997</c:v>
                </c:pt>
                <c:pt idx="8736">
                  <c:v>21231.559999999998</c:v>
                </c:pt>
                <c:pt idx="8737">
                  <c:v>18970.259999999998</c:v>
                </c:pt>
                <c:pt idx="8738">
                  <c:v>22319.500000000004</c:v>
                </c:pt>
                <c:pt idx="8739">
                  <c:v>21638.256000000001</c:v>
                </c:pt>
                <c:pt idx="8740">
                  <c:v>21404.85</c:v>
                </c:pt>
                <c:pt idx="8741">
                  <c:v>22030.14</c:v>
                </c:pt>
                <c:pt idx="8742">
                  <c:v>21113.11</c:v>
                </c:pt>
                <c:pt idx="8743">
                  <c:v>21035.85</c:v>
                </c:pt>
                <c:pt idx="8744">
                  <c:v>22562.79</c:v>
                </c:pt>
                <c:pt idx="8745">
                  <c:v>21032.14</c:v>
                </c:pt>
                <c:pt idx="8746">
                  <c:v>18170.378000000001</c:v>
                </c:pt>
                <c:pt idx="8747">
                  <c:v>20155.87</c:v>
                </c:pt>
                <c:pt idx="8748">
                  <c:v>19026.45</c:v>
                </c:pt>
                <c:pt idx="8749">
                  <c:v>19375.82</c:v>
                </c:pt>
                <c:pt idx="8750">
                  <c:v>21380.499999999993</c:v>
                </c:pt>
                <c:pt idx="8751">
                  <c:v>21446.18</c:v>
                </c:pt>
                <c:pt idx="8752">
                  <c:v>18783.275000000001</c:v>
                </c:pt>
                <c:pt idx="8753">
                  <c:v>19939.41</c:v>
                </c:pt>
                <c:pt idx="8754">
                  <c:v>20325.79</c:v>
                </c:pt>
                <c:pt idx="8755">
                  <c:v>18613.494999999999</c:v>
                </c:pt>
                <c:pt idx="8756">
                  <c:v>20841.240000000002</c:v>
                </c:pt>
                <c:pt idx="8757">
                  <c:v>21428.03</c:v>
                </c:pt>
                <c:pt idx="8758">
                  <c:v>20296.630000000005</c:v>
                </c:pt>
                <c:pt idx="8759">
                  <c:v>17162.844000000001</c:v>
                </c:pt>
                <c:pt idx="8760">
                  <c:v>16975.984999999997</c:v>
                </c:pt>
                <c:pt idx="8761">
                  <c:v>17635.212</c:v>
                </c:pt>
                <c:pt idx="8762">
                  <c:v>16727.278999999999</c:v>
                </c:pt>
                <c:pt idx="8763">
                  <c:v>19223.95</c:v>
                </c:pt>
                <c:pt idx="8764">
                  <c:v>18454.656999999999</c:v>
                </c:pt>
                <c:pt idx="8765">
                  <c:v>18061.504000000001</c:v>
                </c:pt>
                <c:pt idx="8766">
                  <c:v>18218.205000000002</c:v>
                </c:pt>
                <c:pt idx="8767">
                  <c:v>18187.933000000001</c:v>
                </c:pt>
                <c:pt idx="8768">
                  <c:v>19356.730000000003</c:v>
                </c:pt>
                <c:pt idx="8769">
                  <c:v>18320.506000000001</c:v>
                </c:pt>
                <c:pt idx="8770">
                  <c:v>20691.439999999999</c:v>
                </c:pt>
                <c:pt idx="8771">
                  <c:v>21810.530000000002</c:v>
                </c:pt>
                <c:pt idx="8772">
                  <c:v>19881.679999999997</c:v>
                </c:pt>
                <c:pt idx="8773">
                  <c:v>20099.55</c:v>
                </c:pt>
                <c:pt idx="8774">
                  <c:v>20360.349999999999</c:v>
                </c:pt>
                <c:pt idx="8775">
                  <c:v>20428.280000000002</c:v>
                </c:pt>
                <c:pt idx="8776">
                  <c:v>18898.060000000001</c:v>
                </c:pt>
                <c:pt idx="8777">
                  <c:v>19882.79</c:v>
                </c:pt>
                <c:pt idx="8778">
                  <c:v>18878.75</c:v>
                </c:pt>
                <c:pt idx="8779">
                  <c:v>19281.240000000002</c:v>
                </c:pt>
                <c:pt idx="8780">
                  <c:v>21779.208599999998</c:v>
                </c:pt>
                <c:pt idx="8781">
                  <c:v>20709.514300000003</c:v>
                </c:pt>
                <c:pt idx="8782">
                  <c:v>19298.870999999999</c:v>
                </c:pt>
                <c:pt idx="8783">
                  <c:v>18740.789999999997</c:v>
                </c:pt>
                <c:pt idx="8784">
                  <c:v>17304.224999999999</c:v>
                </c:pt>
                <c:pt idx="8785">
                  <c:v>17645.292000000001</c:v>
                </c:pt>
                <c:pt idx="8786">
                  <c:v>19018.25</c:v>
                </c:pt>
                <c:pt idx="8787">
                  <c:v>18649.259999999998</c:v>
                </c:pt>
                <c:pt idx="8788">
                  <c:v>20047.57</c:v>
                </c:pt>
                <c:pt idx="8789">
                  <c:v>21665.129999999997</c:v>
                </c:pt>
                <c:pt idx="8790">
                  <c:v>18476.206999999999</c:v>
                </c:pt>
                <c:pt idx="8791">
                  <c:v>20559.7</c:v>
                </c:pt>
                <c:pt idx="8792">
                  <c:v>20134.525999999998</c:v>
                </c:pt>
                <c:pt idx="8793">
                  <c:v>20102.509999999998</c:v>
                </c:pt>
                <c:pt idx="8794">
                  <c:v>19306.759999999998</c:v>
                </c:pt>
                <c:pt idx="8795">
                  <c:v>21069.57</c:v>
                </c:pt>
                <c:pt idx="8796">
                  <c:v>19339.445</c:v>
                </c:pt>
                <c:pt idx="8797">
                  <c:v>17643.726000000002</c:v>
                </c:pt>
                <c:pt idx="8798">
                  <c:v>17767.893</c:v>
                </c:pt>
                <c:pt idx="8799">
                  <c:v>16571.147000000004</c:v>
                </c:pt>
                <c:pt idx="8800">
                  <c:v>16862.045000000002</c:v>
                </c:pt>
                <c:pt idx="8801">
                  <c:v>18198.469999999998</c:v>
                </c:pt>
                <c:pt idx="8802">
                  <c:v>17494.095999999998</c:v>
                </c:pt>
                <c:pt idx="8803">
                  <c:v>19334.330000000002</c:v>
                </c:pt>
                <c:pt idx="8804">
                  <c:v>16231.891000000001</c:v>
                </c:pt>
                <c:pt idx="8805">
                  <c:v>17812.79</c:v>
                </c:pt>
                <c:pt idx="8806">
                  <c:v>18401.28</c:v>
                </c:pt>
                <c:pt idx="8807">
                  <c:v>18171.105</c:v>
                </c:pt>
                <c:pt idx="8808">
                  <c:v>16523.168999999998</c:v>
                </c:pt>
                <c:pt idx="8809">
                  <c:v>17975.563999999998</c:v>
                </c:pt>
                <c:pt idx="8810">
                  <c:v>18423.46</c:v>
                </c:pt>
                <c:pt idx="8811">
                  <c:v>18156.906999999999</c:v>
                </c:pt>
                <c:pt idx="8812">
                  <c:v>18478.299999999996</c:v>
                </c:pt>
                <c:pt idx="8813">
                  <c:v>16330.502999999999</c:v>
                </c:pt>
                <c:pt idx="8814">
                  <c:v>18110.157999999999</c:v>
                </c:pt>
                <c:pt idx="8815">
                  <c:v>17954.668999999998</c:v>
                </c:pt>
                <c:pt idx="8816">
                  <c:v>19036.7</c:v>
                </c:pt>
                <c:pt idx="8817">
                  <c:v>21381.050000000003</c:v>
                </c:pt>
                <c:pt idx="8818">
                  <c:v>21498.14</c:v>
                </c:pt>
                <c:pt idx="8819">
                  <c:v>19660.848999999998</c:v>
                </c:pt>
                <c:pt idx="8820">
                  <c:v>17924.633999999998</c:v>
                </c:pt>
                <c:pt idx="8821">
                  <c:v>19578.455000000002</c:v>
                </c:pt>
                <c:pt idx="8822">
                  <c:v>16925.130000000005</c:v>
                </c:pt>
                <c:pt idx="8823">
                  <c:v>18090.847000000002</c:v>
                </c:pt>
                <c:pt idx="8824">
                  <c:v>18504.112000000001</c:v>
                </c:pt>
                <c:pt idx="8825">
                  <c:v>18666.254999999997</c:v>
                </c:pt>
                <c:pt idx="8826">
                  <c:v>19319.813000000002</c:v>
                </c:pt>
                <c:pt idx="8827">
                  <c:v>21114.1</c:v>
                </c:pt>
                <c:pt idx="8828">
                  <c:v>18570.013000000003</c:v>
                </c:pt>
                <c:pt idx="8829">
                  <c:v>19124.170000000002</c:v>
                </c:pt>
                <c:pt idx="8830">
                  <c:v>21996.32</c:v>
                </c:pt>
                <c:pt idx="8831">
                  <c:v>20343.349999999999</c:v>
                </c:pt>
                <c:pt idx="8832">
                  <c:v>19863.860000000004</c:v>
                </c:pt>
                <c:pt idx="8833">
                  <c:v>21032.37</c:v>
                </c:pt>
                <c:pt idx="8834">
                  <c:v>19096.109999999997</c:v>
                </c:pt>
                <c:pt idx="8835">
                  <c:v>19267.149999999998</c:v>
                </c:pt>
                <c:pt idx="8836">
                  <c:v>17631.791000000001</c:v>
                </c:pt>
                <c:pt idx="8837">
                  <c:v>16693.201000000005</c:v>
                </c:pt>
                <c:pt idx="8838">
                  <c:v>19022.280000000002</c:v>
                </c:pt>
                <c:pt idx="8839">
                  <c:v>17412.792000000001</c:v>
                </c:pt>
                <c:pt idx="8840">
                  <c:v>16316.86</c:v>
                </c:pt>
                <c:pt idx="8841">
                  <c:v>16815.03</c:v>
                </c:pt>
                <c:pt idx="8842">
                  <c:v>19217.760000000002</c:v>
                </c:pt>
                <c:pt idx="8843">
                  <c:v>18137.246999999999</c:v>
                </c:pt>
                <c:pt idx="8844">
                  <c:v>19670.665000000001</c:v>
                </c:pt>
                <c:pt idx="8845">
                  <c:v>19029.810000000005</c:v>
                </c:pt>
                <c:pt idx="8846">
                  <c:v>19684.87</c:v>
                </c:pt>
                <c:pt idx="8847">
                  <c:v>18115.848000000002</c:v>
                </c:pt>
                <c:pt idx="8848">
                  <c:v>17816.124</c:v>
                </c:pt>
                <c:pt idx="8849">
                  <c:v>16165.477999999999</c:v>
                </c:pt>
                <c:pt idx="8850">
                  <c:v>18157.184999999998</c:v>
                </c:pt>
                <c:pt idx="8851">
                  <c:v>16920.962</c:v>
                </c:pt>
                <c:pt idx="8852">
                  <c:v>15454.289999999999</c:v>
                </c:pt>
                <c:pt idx="8853">
                  <c:v>17541.449000000001</c:v>
                </c:pt>
                <c:pt idx="8854">
                  <c:v>16507.627</c:v>
                </c:pt>
                <c:pt idx="8855">
                  <c:v>16041.59</c:v>
                </c:pt>
                <c:pt idx="8856">
                  <c:v>21885.799999999996</c:v>
                </c:pt>
                <c:pt idx="8857">
                  <c:v>17954.363000000001</c:v>
                </c:pt>
                <c:pt idx="8858">
                  <c:v>18632.575000000001</c:v>
                </c:pt>
                <c:pt idx="8859">
                  <c:v>19906.190000000002</c:v>
                </c:pt>
                <c:pt idx="8860">
                  <c:v>19427.580000000002</c:v>
                </c:pt>
                <c:pt idx="8861">
                  <c:v>16967.464</c:v>
                </c:pt>
                <c:pt idx="8862">
                  <c:v>18589.489000000001</c:v>
                </c:pt>
                <c:pt idx="8863">
                  <c:v>18840.77</c:v>
                </c:pt>
                <c:pt idx="8864">
                  <c:v>19026.531999999999</c:v>
                </c:pt>
                <c:pt idx="8865">
                  <c:v>18713.381000000001</c:v>
                </c:pt>
                <c:pt idx="8866">
                  <c:v>19799.34</c:v>
                </c:pt>
                <c:pt idx="8867">
                  <c:v>18629.232</c:v>
                </c:pt>
                <c:pt idx="8868">
                  <c:v>19505.099999999999</c:v>
                </c:pt>
                <c:pt idx="8869">
                  <c:v>21152.829999999998</c:v>
                </c:pt>
                <c:pt idx="8870">
                  <c:v>22377.21</c:v>
                </c:pt>
                <c:pt idx="8871">
                  <c:v>20422.43</c:v>
                </c:pt>
                <c:pt idx="8872">
                  <c:v>19383.840000000004</c:v>
                </c:pt>
                <c:pt idx="8873">
                  <c:v>19257.010000000002</c:v>
                </c:pt>
                <c:pt idx="8874">
                  <c:v>22372.11</c:v>
                </c:pt>
                <c:pt idx="8875">
                  <c:v>20519.73</c:v>
                </c:pt>
                <c:pt idx="8876">
                  <c:v>19289.072</c:v>
                </c:pt>
                <c:pt idx="8877">
                  <c:v>18804.77</c:v>
                </c:pt>
                <c:pt idx="8878">
                  <c:v>18947.28</c:v>
                </c:pt>
                <c:pt idx="8879">
                  <c:v>19400.75</c:v>
                </c:pt>
                <c:pt idx="8880">
                  <c:v>16689.566000000003</c:v>
                </c:pt>
                <c:pt idx="8881">
                  <c:v>18313.080000000002</c:v>
                </c:pt>
                <c:pt idx="8882">
                  <c:v>18055.100000000002</c:v>
                </c:pt>
                <c:pt idx="8883">
                  <c:v>19476.75</c:v>
                </c:pt>
                <c:pt idx="8884">
                  <c:v>19480.370000000003</c:v>
                </c:pt>
                <c:pt idx="8885">
                  <c:v>18429.632000000001</c:v>
                </c:pt>
                <c:pt idx="8886">
                  <c:v>21049.920000000002</c:v>
                </c:pt>
                <c:pt idx="8887">
                  <c:v>20214.52</c:v>
                </c:pt>
                <c:pt idx="8888">
                  <c:v>17936.739999999998</c:v>
                </c:pt>
                <c:pt idx="8889">
                  <c:v>18424.03</c:v>
                </c:pt>
                <c:pt idx="8890">
                  <c:v>19375.27</c:v>
                </c:pt>
                <c:pt idx="8891">
                  <c:v>21251.409000000003</c:v>
                </c:pt>
                <c:pt idx="8892">
                  <c:v>18220.873</c:v>
                </c:pt>
                <c:pt idx="8893">
                  <c:v>17738.385000000002</c:v>
                </c:pt>
                <c:pt idx="8894">
                  <c:v>19585.355</c:v>
                </c:pt>
                <c:pt idx="8895">
                  <c:v>19312.525000000001</c:v>
                </c:pt>
                <c:pt idx="8896">
                  <c:v>21046.38</c:v>
                </c:pt>
                <c:pt idx="8897">
                  <c:v>18566.399999999998</c:v>
                </c:pt>
                <c:pt idx="8898">
                  <c:v>18002.46</c:v>
                </c:pt>
                <c:pt idx="8899">
                  <c:v>19440.21</c:v>
                </c:pt>
                <c:pt idx="8900">
                  <c:v>21730.76</c:v>
                </c:pt>
                <c:pt idx="8901">
                  <c:v>21963.360000000001</c:v>
                </c:pt>
                <c:pt idx="8902">
                  <c:v>22397.590000000004</c:v>
                </c:pt>
                <c:pt idx="8903">
                  <c:v>24251.739999999998</c:v>
                </c:pt>
                <c:pt idx="8904">
                  <c:v>21334.36</c:v>
                </c:pt>
                <c:pt idx="8905">
                  <c:v>30814.409999999996</c:v>
                </c:pt>
                <c:pt idx="8906">
                  <c:v>28808.28</c:v>
                </c:pt>
                <c:pt idx="8907">
                  <c:v>32061.05</c:v>
                </c:pt>
                <c:pt idx="8908">
                  <c:v>28842.333999999999</c:v>
                </c:pt>
                <c:pt idx="8909">
                  <c:v>20425.96</c:v>
                </c:pt>
                <c:pt idx="8910">
                  <c:v>29860.720000000001</c:v>
                </c:pt>
                <c:pt idx="8911">
                  <c:v>29833.350000000002</c:v>
                </c:pt>
                <c:pt idx="8912">
                  <c:v>23670.14</c:v>
                </c:pt>
                <c:pt idx="8913">
                  <c:v>22450.75</c:v>
                </c:pt>
                <c:pt idx="8914">
                  <c:v>20753.139999999996</c:v>
                </c:pt>
                <c:pt idx="8915">
                  <c:v>25534.789999999997</c:v>
                </c:pt>
                <c:pt idx="8916">
                  <c:v>31552.440000000002</c:v>
                </c:pt>
                <c:pt idx="8917">
                  <c:v>28529.97</c:v>
                </c:pt>
                <c:pt idx="8918">
                  <c:v>23955.280000000006</c:v>
                </c:pt>
                <c:pt idx="8919">
                  <c:v>20720.489999999998</c:v>
                </c:pt>
                <c:pt idx="8920">
                  <c:v>20794.260000000002</c:v>
                </c:pt>
                <c:pt idx="8921">
                  <c:v>21134.399999999998</c:v>
                </c:pt>
                <c:pt idx="8922">
                  <c:v>16410.516</c:v>
                </c:pt>
                <c:pt idx="8923">
                  <c:v>16236.210000000001</c:v>
                </c:pt>
                <c:pt idx="8924">
                  <c:v>17910.904000000002</c:v>
                </c:pt>
                <c:pt idx="8925">
                  <c:v>20291.95</c:v>
                </c:pt>
                <c:pt idx="8926">
                  <c:v>17707.605</c:v>
                </c:pt>
                <c:pt idx="8927">
                  <c:v>16831.465000000004</c:v>
                </c:pt>
                <c:pt idx="8928">
                  <c:v>15730.192999999999</c:v>
                </c:pt>
                <c:pt idx="8929">
                  <c:v>16110.578000000001</c:v>
                </c:pt>
                <c:pt idx="8930">
                  <c:v>16785.050999999999</c:v>
                </c:pt>
                <c:pt idx="8931">
                  <c:v>18774.803000000004</c:v>
                </c:pt>
                <c:pt idx="8932">
                  <c:v>19292.239999999998</c:v>
                </c:pt>
                <c:pt idx="8933">
                  <c:v>18627.510000000002</c:v>
                </c:pt>
                <c:pt idx="8934">
                  <c:v>16172.9</c:v>
                </c:pt>
                <c:pt idx="8935">
                  <c:v>15301.328</c:v>
                </c:pt>
                <c:pt idx="8936">
                  <c:v>16879.712</c:v>
                </c:pt>
                <c:pt idx="8937">
                  <c:v>18508.878000000001</c:v>
                </c:pt>
                <c:pt idx="8938">
                  <c:v>16891.487000000001</c:v>
                </c:pt>
                <c:pt idx="8939">
                  <c:v>17759.062000000002</c:v>
                </c:pt>
                <c:pt idx="8940">
                  <c:v>17530.792999999998</c:v>
                </c:pt>
                <c:pt idx="8941">
                  <c:v>16717.78</c:v>
                </c:pt>
                <c:pt idx="8942">
                  <c:v>18674.449999999997</c:v>
                </c:pt>
                <c:pt idx="8943">
                  <c:v>17768.202000000001</c:v>
                </c:pt>
                <c:pt idx="8944">
                  <c:v>20599.45</c:v>
                </c:pt>
                <c:pt idx="8945">
                  <c:v>25147.599999999995</c:v>
                </c:pt>
                <c:pt idx="8946">
                  <c:v>27941.23</c:v>
                </c:pt>
                <c:pt idx="8947">
                  <c:v>25726.649999999998</c:v>
                </c:pt>
                <c:pt idx="8948">
                  <c:v>23218.61</c:v>
                </c:pt>
                <c:pt idx="8949">
                  <c:v>21861.06</c:v>
                </c:pt>
                <c:pt idx="8950">
                  <c:v>20255.589999999997</c:v>
                </c:pt>
                <c:pt idx="8951">
                  <c:v>20665.91</c:v>
                </c:pt>
                <c:pt idx="8952">
                  <c:v>19079.312999999998</c:v>
                </c:pt>
                <c:pt idx="8953">
                  <c:v>17803.36</c:v>
                </c:pt>
                <c:pt idx="8954">
                  <c:v>21677.519999999997</c:v>
                </c:pt>
                <c:pt idx="8955">
                  <c:v>22810.28</c:v>
                </c:pt>
                <c:pt idx="8956">
                  <c:v>22122.98</c:v>
                </c:pt>
                <c:pt idx="8957">
                  <c:v>20138.96</c:v>
                </c:pt>
                <c:pt idx="8958">
                  <c:v>18877.800000000003</c:v>
                </c:pt>
                <c:pt idx="8959">
                  <c:v>17592.425999999999</c:v>
                </c:pt>
                <c:pt idx="8960">
                  <c:v>17113.246999999999</c:v>
                </c:pt>
                <c:pt idx="8961">
                  <c:v>16005.751000000002</c:v>
                </c:pt>
                <c:pt idx="8962">
                  <c:v>17569.069</c:v>
                </c:pt>
                <c:pt idx="8963">
                  <c:v>19523.12</c:v>
                </c:pt>
                <c:pt idx="8964">
                  <c:v>20835.2</c:v>
                </c:pt>
                <c:pt idx="8965">
                  <c:v>21424.15</c:v>
                </c:pt>
                <c:pt idx="8966">
                  <c:v>20379.79</c:v>
                </c:pt>
                <c:pt idx="8967">
                  <c:v>20609.88</c:v>
                </c:pt>
                <c:pt idx="8968">
                  <c:v>18062.590999999997</c:v>
                </c:pt>
                <c:pt idx="8969">
                  <c:v>19236.588000000003</c:v>
                </c:pt>
                <c:pt idx="8970">
                  <c:v>20727.240000000005</c:v>
                </c:pt>
                <c:pt idx="8971">
                  <c:v>20212.05</c:v>
                </c:pt>
                <c:pt idx="8972">
                  <c:v>21575.64</c:v>
                </c:pt>
                <c:pt idx="8973">
                  <c:v>20436.339</c:v>
                </c:pt>
                <c:pt idx="8974">
                  <c:v>20416.89</c:v>
                </c:pt>
                <c:pt idx="8975">
                  <c:v>19400.690000000002</c:v>
                </c:pt>
                <c:pt idx="8976">
                  <c:v>18213.419999999998</c:v>
                </c:pt>
                <c:pt idx="8977">
                  <c:v>18895.650000000001</c:v>
                </c:pt>
                <c:pt idx="8978">
                  <c:v>18258.316000000003</c:v>
                </c:pt>
                <c:pt idx="8979">
                  <c:v>17469.232</c:v>
                </c:pt>
                <c:pt idx="8980">
                  <c:v>18251.669999999998</c:v>
                </c:pt>
                <c:pt idx="8981">
                  <c:v>19925.190000000002</c:v>
                </c:pt>
                <c:pt idx="8982">
                  <c:v>19329.09</c:v>
                </c:pt>
                <c:pt idx="8983">
                  <c:v>21080.940000000002</c:v>
                </c:pt>
                <c:pt idx="8984">
                  <c:v>16785.544999999998</c:v>
                </c:pt>
                <c:pt idx="8985">
                  <c:v>16042.133000000002</c:v>
                </c:pt>
                <c:pt idx="8986">
                  <c:v>19124.760000000002</c:v>
                </c:pt>
                <c:pt idx="8987">
                  <c:v>18686.400999999998</c:v>
                </c:pt>
                <c:pt idx="8988">
                  <c:v>21911.689999999995</c:v>
                </c:pt>
                <c:pt idx="8989">
                  <c:v>19757.78</c:v>
                </c:pt>
                <c:pt idx="8990">
                  <c:v>19449.11</c:v>
                </c:pt>
                <c:pt idx="8991">
                  <c:v>19260.490000000005</c:v>
                </c:pt>
                <c:pt idx="8992">
                  <c:v>20198.09</c:v>
                </c:pt>
                <c:pt idx="8993">
                  <c:v>19177.230000000003</c:v>
                </c:pt>
                <c:pt idx="8994">
                  <c:v>19401.792000000001</c:v>
                </c:pt>
                <c:pt idx="8995">
                  <c:v>17120.686000000002</c:v>
                </c:pt>
                <c:pt idx="8996">
                  <c:v>18986.156999999999</c:v>
                </c:pt>
                <c:pt idx="8997">
                  <c:v>19577.310000000001</c:v>
                </c:pt>
                <c:pt idx="8998">
                  <c:v>18961.72</c:v>
                </c:pt>
                <c:pt idx="8999">
                  <c:v>18824.97</c:v>
                </c:pt>
                <c:pt idx="9000">
                  <c:v>18203.929</c:v>
                </c:pt>
                <c:pt idx="9001">
                  <c:v>18426.831000000002</c:v>
                </c:pt>
                <c:pt idx="9002">
                  <c:v>18933.75</c:v>
                </c:pt>
                <c:pt idx="9003">
                  <c:v>18181.410999999996</c:v>
                </c:pt>
                <c:pt idx="9004">
                  <c:v>16322.745999999999</c:v>
                </c:pt>
                <c:pt idx="9005">
                  <c:v>18088.43</c:v>
                </c:pt>
                <c:pt idx="9006">
                  <c:v>19942.52</c:v>
                </c:pt>
                <c:pt idx="9007">
                  <c:v>17468.165000000001</c:v>
                </c:pt>
                <c:pt idx="9008">
                  <c:v>17382.171999999999</c:v>
                </c:pt>
                <c:pt idx="9009">
                  <c:v>15463.817000000001</c:v>
                </c:pt>
                <c:pt idx="9010">
                  <c:v>17487.241000000002</c:v>
                </c:pt>
                <c:pt idx="9011">
                  <c:v>18004.716</c:v>
                </c:pt>
                <c:pt idx="9012">
                  <c:v>19510.699999999997</c:v>
                </c:pt>
                <c:pt idx="9013">
                  <c:v>18105.302</c:v>
                </c:pt>
                <c:pt idx="9014">
                  <c:v>18622.272000000001</c:v>
                </c:pt>
                <c:pt idx="9015">
                  <c:v>16976.440000000002</c:v>
                </c:pt>
                <c:pt idx="9016">
                  <c:v>16388.370999999999</c:v>
                </c:pt>
                <c:pt idx="9017">
                  <c:v>15284.684999999999</c:v>
                </c:pt>
                <c:pt idx="9018">
                  <c:v>19097.05</c:v>
                </c:pt>
                <c:pt idx="9019">
                  <c:v>18112.521000000001</c:v>
                </c:pt>
                <c:pt idx="9020">
                  <c:v>19230.930000000004</c:v>
                </c:pt>
                <c:pt idx="9021">
                  <c:v>17438.035</c:v>
                </c:pt>
                <c:pt idx="9022">
                  <c:v>18647.135000000002</c:v>
                </c:pt>
                <c:pt idx="9023">
                  <c:v>16191.767</c:v>
                </c:pt>
                <c:pt idx="9024">
                  <c:v>17431.728000000003</c:v>
                </c:pt>
                <c:pt idx="9025">
                  <c:v>16961.635000000002</c:v>
                </c:pt>
                <c:pt idx="9026">
                  <c:v>16808.939999999999</c:v>
                </c:pt>
                <c:pt idx="9027">
                  <c:v>15089.613000000001</c:v>
                </c:pt>
                <c:pt idx="9028">
                  <c:v>20216.48</c:v>
                </c:pt>
                <c:pt idx="9029">
                  <c:v>23324.74</c:v>
                </c:pt>
                <c:pt idx="9030">
                  <c:v>19043.297000000002</c:v>
                </c:pt>
                <c:pt idx="9031">
                  <c:v>19069.280000000002</c:v>
                </c:pt>
                <c:pt idx="9032">
                  <c:v>18163.52</c:v>
                </c:pt>
                <c:pt idx="9033">
                  <c:v>18997.194000000003</c:v>
                </c:pt>
                <c:pt idx="9034">
                  <c:v>21145.13</c:v>
                </c:pt>
                <c:pt idx="9035">
                  <c:v>18123.583999999999</c:v>
                </c:pt>
                <c:pt idx="9036">
                  <c:v>14838.045999999998</c:v>
                </c:pt>
                <c:pt idx="9037">
                  <c:v>17694.387000000002</c:v>
                </c:pt>
                <c:pt idx="9038">
                  <c:v>19337.27</c:v>
                </c:pt>
                <c:pt idx="9039">
                  <c:v>20630.12</c:v>
                </c:pt>
                <c:pt idx="9040">
                  <c:v>19415.980000000003</c:v>
                </c:pt>
                <c:pt idx="9041">
                  <c:v>17727.528999999999</c:v>
                </c:pt>
                <c:pt idx="9042">
                  <c:v>19383.153999999999</c:v>
                </c:pt>
                <c:pt idx="9043">
                  <c:v>19659.810000000001</c:v>
                </c:pt>
                <c:pt idx="9044">
                  <c:v>19485.27</c:v>
                </c:pt>
                <c:pt idx="9045">
                  <c:v>18815.57</c:v>
                </c:pt>
                <c:pt idx="9046">
                  <c:v>16728.043000000001</c:v>
                </c:pt>
                <c:pt idx="9047">
                  <c:v>16280.718000000003</c:v>
                </c:pt>
                <c:pt idx="9048">
                  <c:v>17932.84</c:v>
                </c:pt>
                <c:pt idx="9049">
                  <c:v>18506.850000000002</c:v>
                </c:pt>
                <c:pt idx="9050">
                  <c:v>19783.98</c:v>
                </c:pt>
                <c:pt idx="9051">
                  <c:v>19318.350000000002</c:v>
                </c:pt>
                <c:pt idx="9052">
                  <c:v>17523.703999999998</c:v>
                </c:pt>
                <c:pt idx="9053">
                  <c:v>19982.403999999995</c:v>
                </c:pt>
                <c:pt idx="9054">
                  <c:v>17834.787</c:v>
                </c:pt>
                <c:pt idx="9055">
                  <c:v>16566.842999999997</c:v>
                </c:pt>
                <c:pt idx="9056">
                  <c:v>17997.718999999997</c:v>
                </c:pt>
                <c:pt idx="9057">
                  <c:v>16214.969000000001</c:v>
                </c:pt>
                <c:pt idx="9058">
                  <c:v>15234.967999999999</c:v>
                </c:pt>
                <c:pt idx="9059">
                  <c:v>16961.537</c:v>
                </c:pt>
                <c:pt idx="9060">
                  <c:v>18360.349999999999</c:v>
                </c:pt>
                <c:pt idx="9061">
                  <c:v>21073.72</c:v>
                </c:pt>
                <c:pt idx="9062">
                  <c:v>20292.810000000001</c:v>
                </c:pt>
                <c:pt idx="9063">
                  <c:v>19396.109999999997</c:v>
                </c:pt>
                <c:pt idx="9064">
                  <c:v>19198.54</c:v>
                </c:pt>
                <c:pt idx="9065">
                  <c:v>20300.550000000003</c:v>
                </c:pt>
                <c:pt idx="9066">
                  <c:v>21085.640000000003</c:v>
                </c:pt>
                <c:pt idx="9067">
                  <c:v>19286.07</c:v>
                </c:pt>
                <c:pt idx="9068">
                  <c:v>16417.359</c:v>
                </c:pt>
                <c:pt idx="9069">
                  <c:v>17689.277999999998</c:v>
                </c:pt>
                <c:pt idx="9070">
                  <c:v>17631.502</c:v>
                </c:pt>
                <c:pt idx="9071">
                  <c:v>15677.170999999998</c:v>
                </c:pt>
                <c:pt idx="9072">
                  <c:v>18497.650000000001</c:v>
                </c:pt>
                <c:pt idx="9073">
                  <c:v>16377.624</c:v>
                </c:pt>
                <c:pt idx="9074">
                  <c:v>19777.490000000002</c:v>
                </c:pt>
                <c:pt idx="9075">
                  <c:v>18460.123</c:v>
                </c:pt>
                <c:pt idx="9076">
                  <c:v>17203.09</c:v>
                </c:pt>
                <c:pt idx="9077">
                  <c:v>18480.534</c:v>
                </c:pt>
                <c:pt idx="9078">
                  <c:v>18184.901000000002</c:v>
                </c:pt>
                <c:pt idx="9079">
                  <c:v>18489.189999999999</c:v>
                </c:pt>
                <c:pt idx="9080">
                  <c:v>18974.79</c:v>
                </c:pt>
                <c:pt idx="9081">
                  <c:v>16475.422000000002</c:v>
                </c:pt>
                <c:pt idx="9082">
                  <c:v>18769.050000000003</c:v>
                </c:pt>
                <c:pt idx="9083">
                  <c:v>18622.570000000003</c:v>
                </c:pt>
                <c:pt idx="9084">
                  <c:v>17672.453000000001</c:v>
                </c:pt>
                <c:pt idx="9085">
                  <c:v>18085.514000000003</c:v>
                </c:pt>
                <c:pt idx="9086">
                  <c:v>16438.921000000002</c:v>
                </c:pt>
                <c:pt idx="9087">
                  <c:v>18118.589999999997</c:v>
                </c:pt>
                <c:pt idx="9088">
                  <c:v>17948.761000000002</c:v>
                </c:pt>
                <c:pt idx="9089">
                  <c:v>17094.532999999996</c:v>
                </c:pt>
                <c:pt idx="9090">
                  <c:v>16737.338999999996</c:v>
                </c:pt>
                <c:pt idx="9091">
                  <c:v>18560.39</c:v>
                </c:pt>
                <c:pt idx="9092">
                  <c:v>17237.219999999998</c:v>
                </c:pt>
                <c:pt idx="9093">
                  <c:v>15762.980000000001</c:v>
                </c:pt>
                <c:pt idx="9094">
                  <c:v>15887.841</c:v>
                </c:pt>
                <c:pt idx="9095">
                  <c:v>16941.793999999998</c:v>
                </c:pt>
                <c:pt idx="9096">
                  <c:v>17793.537</c:v>
                </c:pt>
                <c:pt idx="9097">
                  <c:v>17754.899999999998</c:v>
                </c:pt>
                <c:pt idx="9098">
                  <c:v>18301.419999999998</c:v>
                </c:pt>
                <c:pt idx="9099">
                  <c:v>20049.810000000001</c:v>
                </c:pt>
                <c:pt idx="9100">
                  <c:v>17739.160000000003</c:v>
                </c:pt>
                <c:pt idx="9101">
                  <c:v>17970.243000000002</c:v>
                </c:pt>
                <c:pt idx="9102">
                  <c:v>17087.322</c:v>
                </c:pt>
                <c:pt idx="9103">
                  <c:v>17890.592000000001</c:v>
                </c:pt>
                <c:pt idx="9104">
                  <c:v>17445.921999999999</c:v>
                </c:pt>
                <c:pt idx="9105">
                  <c:v>19867.34</c:v>
                </c:pt>
                <c:pt idx="9106">
                  <c:v>19703.170000000002</c:v>
                </c:pt>
                <c:pt idx="9107">
                  <c:v>17762.163</c:v>
                </c:pt>
                <c:pt idx="9108">
                  <c:v>18840.04</c:v>
                </c:pt>
                <c:pt idx="9109">
                  <c:v>19637.770000000004</c:v>
                </c:pt>
                <c:pt idx="9110">
                  <c:v>17788.91</c:v>
                </c:pt>
                <c:pt idx="9111">
                  <c:v>19143.099999999999</c:v>
                </c:pt>
                <c:pt idx="9112">
                  <c:v>19739.439999999999</c:v>
                </c:pt>
                <c:pt idx="9113">
                  <c:v>21495.29</c:v>
                </c:pt>
                <c:pt idx="9114">
                  <c:v>18163.466</c:v>
                </c:pt>
                <c:pt idx="9115">
                  <c:v>16223.184999999999</c:v>
                </c:pt>
                <c:pt idx="9116">
                  <c:v>17129.464</c:v>
                </c:pt>
                <c:pt idx="9117">
                  <c:v>16586.585999999999</c:v>
                </c:pt>
                <c:pt idx="9118">
                  <c:v>18640.163999999997</c:v>
                </c:pt>
                <c:pt idx="9119">
                  <c:v>19208.270000000004</c:v>
                </c:pt>
                <c:pt idx="9120">
                  <c:v>16473.719999999998</c:v>
                </c:pt>
                <c:pt idx="9121">
                  <c:v>16533.89</c:v>
                </c:pt>
                <c:pt idx="9122">
                  <c:v>16954.789999999997</c:v>
                </c:pt>
                <c:pt idx="9123">
                  <c:v>16527.060000000001</c:v>
                </c:pt>
                <c:pt idx="9124">
                  <c:v>15426.351999999999</c:v>
                </c:pt>
                <c:pt idx="9125">
                  <c:v>13934.713</c:v>
                </c:pt>
                <c:pt idx="9126">
                  <c:v>15255.434000000001</c:v>
                </c:pt>
                <c:pt idx="9127">
                  <c:v>14971.129000000001</c:v>
                </c:pt>
                <c:pt idx="9128">
                  <c:v>14648.061</c:v>
                </c:pt>
                <c:pt idx="9129">
                  <c:v>16511.653999999999</c:v>
                </c:pt>
                <c:pt idx="9130">
                  <c:v>18108.686000000002</c:v>
                </c:pt>
                <c:pt idx="9131">
                  <c:v>17910.525999999998</c:v>
                </c:pt>
                <c:pt idx="9132">
                  <c:v>16325.634999999998</c:v>
                </c:pt>
                <c:pt idx="9133">
                  <c:v>16185.607</c:v>
                </c:pt>
                <c:pt idx="9134">
                  <c:v>14417.006000000001</c:v>
                </c:pt>
                <c:pt idx="9135">
                  <c:v>15870.991</c:v>
                </c:pt>
                <c:pt idx="9136">
                  <c:v>16775.771000000001</c:v>
                </c:pt>
                <c:pt idx="9137">
                  <c:v>16597.565000000002</c:v>
                </c:pt>
                <c:pt idx="9138">
                  <c:v>16779.857</c:v>
                </c:pt>
                <c:pt idx="9139">
                  <c:v>16777.82</c:v>
                </c:pt>
                <c:pt idx="9140">
                  <c:v>19155.339999999997</c:v>
                </c:pt>
                <c:pt idx="9141">
                  <c:v>19334.756999999998</c:v>
                </c:pt>
                <c:pt idx="9142">
                  <c:v>19892.865999999998</c:v>
                </c:pt>
                <c:pt idx="9143">
                  <c:v>18737.39</c:v>
                </c:pt>
                <c:pt idx="9144">
                  <c:v>20243.399999999998</c:v>
                </c:pt>
                <c:pt idx="9145">
                  <c:v>18924.829999999998</c:v>
                </c:pt>
                <c:pt idx="9146">
                  <c:v>18708.978000000003</c:v>
                </c:pt>
                <c:pt idx="9147">
                  <c:v>16822.724000000002</c:v>
                </c:pt>
                <c:pt idx="9148">
                  <c:v>19498.16</c:v>
                </c:pt>
                <c:pt idx="9149">
                  <c:v>20268.8</c:v>
                </c:pt>
                <c:pt idx="9150">
                  <c:v>19716.986999999997</c:v>
                </c:pt>
                <c:pt idx="9151">
                  <c:v>20408.88</c:v>
                </c:pt>
                <c:pt idx="9152">
                  <c:v>19239.34</c:v>
                </c:pt>
                <c:pt idx="9153">
                  <c:v>18044.86</c:v>
                </c:pt>
                <c:pt idx="9154">
                  <c:v>17035.710999999999</c:v>
                </c:pt>
                <c:pt idx="9155">
                  <c:v>16634.117999999999</c:v>
                </c:pt>
                <c:pt idx="9156">
                  <c:v>16767.189000000002</c:v>
                </c:pt>
                <c:pt idx="9157">
                  <c:v>17207.668000000001</c:v>
                </c:pt>
                <c:pt idx="9158">
                  <c:v>20908.55</c:v>
                </c:pt>
                <c:pt idx="9159">
                  <c:v>19334.510000000002</c:v>
                </c:pt>
                <c:pt idx="9160">
                  <c:v>17922.264999999999</c:v>
                </c:pt>
                <c:pt idx="9161">
                  <c:v>16334.646999999999</c:v>
                </c:pt>
                <c:pt idx="9162">
                  <c:v>17126.705999999998</c:v>
                </c:pt>
                <c:pt idx="9163">
                  <c:v>18025.901000000002</c:v>
                </c:pt>
                <c:pt idx="9164">
                  <c:v>19332.95</c:v>
                </c:pt>
                <c:pt idx="9165">
                  <c:v>17007.188000000002</c:v>
                </c:pt>
                <c:pt idx="9166">
                  <c:v>16055.498000000001</c:v>
                </c:pt>
                <c:pt idx="9167">
                  <c:v>17553.342000000001</c:v>
                </c:pt>
                <c:pt idx="9168">
                  <c:v>18482.812000000002</c:v>
                </c:pt>
                <c:pt idx="9169">
                  <c:v>17105.898000000001</c:v>
                </c:pt>
                <c:pt idx="9170">
                  <c:v>17241.023000000001</c:v>
                </c:pt>
                <c:pt idx="9171">
                  <c:v>19439.629999999997</c:v>
                </c:pt>
                <c:pt idx="9172">
                  <c:v>19112.87</c:v>
                </c:pt>
                <c:pt idx="9173">
                  <c:v>16788.009000000002</c:v>
                </c:pt>
                <c:pt idx="9174">
                  <c:v>18082.527000000002</c:v>
                </c:pt>
                <c:pt idx="9175">
                  <c:v>16205.236000000001</c:v>
                </c:pt>
                <c:pt idx="9176">
                  <c:v>16266.949000000001</c:v>
                </c:pt>
                <c:pt idx="9177">
                  <c:v>17488.578999999998</c:v>
                </c:pt>
                <c:pt idx="9178">
                  <c:v>16874.306999999997</c:v>
                </c:pt>
                <c:pt idx="9179">
                  <c:v>17252.703000000001</c:v>
                </c:pt>
                <c:pt idx="9180">
                  <c:v>16235.286</c:v>
                </c:pt>
                <c:pt idx="9181">
                  <c:v>16793.542999999998</c:v>
                </c:pt>
                <c:pt idx="9182">
                  <c:v>17890.828000000001</c:v>
                </c:pt>
                <c:pt idx="9183">
                  <c:v>19024.52</c:v>
                </c:pt>
                <c:pt idx="9184">
                  <c:v>16566.982</c:v>
                </c:pt>
                <c:pt idx="9185">
                  <c:v>17228.065999999999</c:v>
                </c:pt>
                <c:pt idx="9186">
                  <c:v>18812.107</c:v>
                </c:pt>
                <c:pt idx="9187">
                  <c:v>17801.009000000002</c:v>
                </c:pt>
                <c:pt idx="9188">
                  <c:v>17686.484</c:v>
                </c:pt>
                <c:pt idx="9189">
                  <c:v>17263.035</c:v>
                </c:pt>
                <c:pt idx="9190">
                  <c:v>16613.792000000001</c:v>
                </c:pt>
                <c:pt idx="9191">
                  <c:v>16465.978000000003</c:v>
                </c:pt>
                <c:pt idx="9192">
                  <c:v>17218.971000000001</c:v>
                </c:pt>
                <c:pt idx="9193">
                  <c:v>15362.680999999999</c:v>
                </c:pt>
                <c:pt idx="9194">
                  <c:v>15436.340000000002</c:v>
                </c:pt>
                <c:pt idx="9195">
                  <c:v>15793.170999999998</c:v>
                </c:pt>
                <c:pt idx="9196">
                  <c:v>16885.672999999999</c:v>
                </c:pt>
                <c:pt idx="9197">
                  <c:v>17516.703999999998</c:v>
                </c:pt>
                <c:pt idx="9198">
                  <c:v>16073.177999999998</c:v>
                </c:pt>
                <c:pt idx="9199">
                  <c:v>16745.508999999998</c:v>
                </c:pt>
                <c:pt idx="9200">
                  <c:v>19184.878000000001</c:v>
                </c:pt>
                <c:pt idx="9201">
                  <c:v>25235.74</c:v>
                </c:pt>
                <c:pt idx="9202">
                  <c:v>21682.51</c:v>
                </c:pt>
                <c:pt idx="9203">
                  <c:v>18613.740000000002</c:v>
                </c:pt>
                <c:pt idx="9204">
                  <c:v>21316.739999999998</c:v>
                </c:pt>
                <c:pt idx="9205">
                  <c:v>22315.140000000003</c:v>
                </c:pt>
                <c:pt idx="9206">
                  <c:v>20789.830000000002</c:v>
                </c:pt>
                <c:pt idx="9207">
                  <c:v>19659.809999999998</c:v>
                </c:pt>
                <c:pt idx="9208">
                  <c:v>16938.108</c:v>
                </c:pt>
                <c:pt idx="9209">
                  <c:v>18463.212999999996</c:v>
                </c:pt>
                <c:pt idx="9210">
                  <c:v>17387.36</c:v>
                </c:pt>
                <c:pt idx="9211">
                  <c:v>18255.739999999998</c:v>
                </c:pt>
                <c:pt idx="9212">
                  <c:v>16536.225999999999</c:v>
                </c:pt>
                <c:pt idx="9213">
                  <c:v>19531.170000000002</c:v>
                </c:pt>
                <c:pt idx="9214">
                  <c:v>16032.096999999998</c:v>
                </c:pt>
                <c:pt idx="9215">
                  <c:v>17352.873</c:v>
                </c:pt>
                <c:pt idx="9216">
                  <c:v>20054.77</c:v>
                </c:pt>
                <c:pt idx="9217">
                  <c:v>19423.21</c:v>
                </c:pt>
                <c:pt idx="9218">
                  <c:v>16371.266999999998</c:v>
                </c:pt>
                <c:pt idx="9219">
                  <c:v>17859.103999999999</c:v>
                </c:pt>
                <c:pt idx="9220">
                  <c:v>19577.539999999997</c:v>
                </c:pt>
                <c:pt idx="9221">
                  <c:v>16686.993999999999</c:v>
                </c:pt>
                <c:pt idx="9222">
                  <c:v>17789.721000000001</c:v>
                </c:pt>
                <c:pt idx="9223">
                  <c:v>18535.206999999999</c:v>
                </c:pt>
                <c:pt idx="9224">
                  <c:v>17110.531999999999</c:v>
                </c:pt>
                <c:pt idx="9225">
                  <c:v>15793.581</c:v>
                </c:pt>
                <c:pt idx="9226">
                  <c:v>16235.711000000001</c:v>
                </c:pt>
                <c:pt idx="9227">
                  <c:v>15525.581999999999</c:v>
                </c:pt>
                <c:pt idx="9228">
                  <c:v>15432.631000000001</c:v>
                </c:pt>
                <c:pt idx="9229">
                  <c:v>17672.75</c:v>
                </c:pt>
                <c:pt idx="9230">
                  <c:v>19405.660000000003</c:v>
                </c:pt>
                <c:pt idx="9231">
                  <c:v>19968.62</c:v>
                </c:pt>
                <c:pt idx="9232">
                  <c:v>17981.579999999998</c:v>
                </c:pt>
                <c:pt idx="9233">
                  <c:v>17486.141</c:v>
                </c:pt>
                <c:pt idx="9234">
                  <c:v>16119.633000000003</c:v>
                </c:pt>
                <c:pt idx="9235">
                  <c:v>16758.93</c:v>
                </c:pt>
                <c:pt idx="9236">
                  <c:v>19138.75</c:v>
                </c:pt>
                <c:pt idx="9237">
                  <c:v>16651.098999999998</c:v>
                </c:pt>
                <c:pt idx="9238">
                  <c:v>18643.609999999997</c:v>
                </c:pt>
                <c:pt idx="9239">
                  <c:v>18397.656000000003</c:v>
                </c:pt>
                <c:pt idx="9240">
                  <c:v>18955.653000000002</c:v>
                </c:pt>
                <c:pt idx="9241">
                  <c:v>18250.02</c:v>
                </c:pt>
                <c:pt idx="9242">
                  <c:v>15892.660999999998</c:v>
                </c:pt>
                <c:pt idx="9243">
                  <c:v>16200.787</c:v>
                </c:pt>
                <c:pt idx="9244">
                  <c:v>19764.330000000002</c:v>
                </c:pt>
                <c:pt idx="9245">
                  <c:v>20813.250000000004</c:v>
                </c:pt>
                <c:pt idx="9246">
                  <c:v>20401.11</c:v>
                </c:pt>
                <c:pt idx="9247">
                  <c:v>21641.472000000002</c:v>
                </c:pt>
                <c:pt idx="9248">
                  <c:v>24564.36</c:v>
                </c:pt>
                <c:pt idx="9249">
                  <c:v>19895.260000000002</c:v>
                </c:pt>
                <c:pt idx="9250">
                  <c:v>19006.567000000003</c:v>
                </c:pt>
                <c:pt idx="9251">
                  <c:v>16578.098000000002</c:v>
                </c:pt>
                <c:pt idx="9252">
                  <c:v>17969.699000000001</c:v>
                </c:pt>
                <c:pt idx="9253">
                  <c:v>19678.330000000002</c:v>
                </c:pt>
                <c:pt idx="9254">
                  <c:v>21683.88</c:v>
                </c:pt>
                <c:pt idx="9255">
                  <c:v>19597.989999999998</c:v>
                </c:pt>
                <c:pt idx="9256">
                  <c:v>16538.406999999999</c:v>
                </c:pt>
                <c:pt idx="9257">
                  <c:v>16928.022000000001</c:v>
                </c:pt>
                <c:pt idx="9258">
                  <c:v>16216.878000000002</c:v>
                </c:pt>
                <c:pt idx="9259">
                  <c:v>17554.472000000002</c:v>
                </c:pt>
                <c:pt idx="9260">
                  <c:v>17791.302</c:v>
                </c:pt>
                <c:pt idx="9261">
                  <c:v>17952.547999999999</c:v>
                </c:pt>
                <c:pt idx="9262">
                  <c:v>19031.02</c:v>
                </c:pt>
                <c:pt idx="9263">
                  <c:v>17288.396999999997</c:v>
                </c:pt>
                <c:pt idx="9264">
                  <c:v>18732.39</c:v>
                </c:pt>
                <c:pt idx="9265">
                  <c:v>18225.417000000001</c:v>
                </c:pt>
                <c:pt idx="9266">
                  <c:v>12968.875</c:v>
                </c:pt>
                <c:pt idx="9267">
                  <c:v>17254.72</c:v>
                </c:pt>
                <c:pt idx="9268">
                  <c:v>18977.594000000001</c:v>
                </c:pt>
                <c:pt idx="9269">
                  <c:v>16406.185999999998</c:v>
                </c:pt>
                <c:pt idx="9270">
                  <c:v>16634.167000000001</c:v>
                </c:pt>
                <c:pt idx="9271">
                  <c:v>16605.106</c:v>
                </c:pt>
                <c:pt idx="9272">
                  <c:v>17252.757000000001</c:v>
                </c:pt>
                <c:pt idx="9273">
                  <c:v>15764.194</c:v>
                </c:pt>
                <c:pt idx="9274">
                  <c:v>15307.541999999999</c:v>
                </c:pt>
                <c:pt idx="9275">
                  <c:v>18238.62</c:v>
                </c:pt>
                <c:pt idx="9276">
                  <c:v>17223.868000000002</c:v>
                </c:pt>
                <c:pt idx="9277">
                  <c:v>15042.766000000001</c:v>
                </c:pt>
                <c:pt idx="9278">
                  <c:v>15371.276000000002</c:v>
                </c:pt>
                <c:pt idx="9279">
                  <c:v>14607.409</c:v>
                </c:pt>
                <c:pt idx="9280">
                  <c:v>17920.585999999999</c:v>
                </c:pt>
                <c:pt idx="9281">
                  <c:v>17881.97</c:v>
                </c:pt>
                <c:pt idx="9282">
                  <c:v>17486.681999999997</c:v>
                </c:pt>
                <c:pt idx="9283">
                  <c:v>17495.225000000002</c:v>
                </c:pt>
                <c:pt idx="9284">
                  <c:v>18307.48</c:v>
                </c:pt>
                <c:pt idx="9285">
                  <c:v>17901.261000000002</c:v>
                </c:pt>
                <c:pt idx="9286">
                  <c:v>17492.055</c:v>
                </c:pt>
                <c:pt idx="9287">
                  <c:v>15747.695999999998</c:v>
                </c:pt>
                <c:pt idx="9288">
                  <c:v>16846.414000000001</c:v>
                </c:pt>
                <c:pt idx="9289">
                  <c:v>15828.022999999999</c:v>
                </c:pt>
                <c:pt idx="9290">
                  <c:v>17206.627999999997</c:v>
                </c:pt>
                <c:pt idx="9291">
                  <c:v>15854.835999999999</c:v>
                </c:pt>
                <c:pt idx="9292">
                  <c:v>15946.194999999998</c:v>
                </c:pt>
                <c:pt idx="9293">
                  <c:v>17658.469000000001</c:v>
                </c:pt>
                <c:pt idx="9294">
                  <c:v>15824.412999999997</c:v>
                </c:pt>
                <c:pt idx="9295">
                  <c:v>19213.28</c:v>
                </c:pt>
                <c:pt idx="9296">
                  <c:v>14923.662</c:v>
                </c:pt>
                <c:pt idx="9297">
                  <c:v>18467.273000000001</c:v>
                </c:pt>
                <c:pt idx="9298">
                  <c:v>18595.259999999998</c:v>
                </c:pt>
                <c:pt idx="9299">
                  <c:v>19675.189999999999</c:v>
                </c:pt>
                <c:pt idx="9300">
                  <c:v>19033.267</c:v>
                </c:pt>
                <c:pt idx="9301">
                  <c:v>18715.170000000002</c:v>
                </c:pt>
                <c:pt idx="9302">
                  <c:v>17182.584999999999</c:v>
                </c:pt>
                <c:pt idx="9303">
                  <c:v>16517.381999999998</c:v>
                </c:pt>
                <c:pt idx="9304">
                  <c:v>17444.18</c:v>
                </c:pt>
                <c:pt idx="9305">
                  <c:v>14966.132</c:v>
                </c:pt>
                <c:pt idx="9306">
                  <c:v>16688.427</c:v>
                </c:pt>
                <c:pt idx="9307">
                  <c:v>15853.02</c:v>
                </c:pt>
                <c:pt idx="9308">
                  <c:v>18175.684999999998</c:v>
                </c:pt>
                <c:pt idx="9309">
                  <c:v>15310.640000000001</c:v>
                </c:pt>
                <c:pt idx="9310">
                  <c:v>16237.321</c:v>
                </c:pt>
                <c:pt idx="9311">
                  <c:v>19343.216999999997</c:v>
                </c:pt>
                <c:pt idx="9312">
                  <c:v>17477.366999999998</c:v>
                </c:pt>
                <c:pt idx="9313">
                  <c:v>17933.914000000001</c:v>
                </c:pt>
                <c:pt idx="9314">
                  <c:v>16127.160999999996</c:v>
                </c:pt>
                <c:pt idx="9315">
                  <c:v>17699.609</c:v>
                </c:pt>
                <c:pt idx="9316">
                  <c:v>13634.935000000001</c:v>
                </c:pt>
                <c:pt idx="9317">
                  <c:v>16451.081000000002</c:v>
                </c:pt>
                <c:pt idx="9318">
                  <c:v>17446.773000000001</c:v>
                </c:pt>
                <c:pt idx="9319">
                  <c:v>17170.29</c:v>
                </c:pt>
                <c:pt idx="9320">
                  <c:v>16727.924999999999</c:v>
                </c:pt>
                <c:pt idx="9321">
                  <c:v>18032.119999999995</c:v>
                </c:pt>
                <c:pt idx="9322">
                  <c:v>16547.86</c:v>
                </c:pt>
                <c:pt idx="9323">
                  <c:v>18291.308000000001</c:v>
                </c:pt>
                <c:pt idx="9324">
                  <c:v>18525.950999999997</c:v>
                </c:pt>
                <c:pt idx="9325">
                  <c:v>15800.157000000001</c:v>
                </c:pt>
                <c:pt idx="9326">
                  <c:v>16055.604000000001</c:v>
                </c:pt>
                <c:pt idx="9327">
                  <c:v>15960.308000000003</c:v>
                </c:pt>
                <c:pt idx="9328">
                  <c:v>16260.677</c:v>
                </c:pt>
                <c:pt idx="9329">
                  <c:v>18835.919999999998</c:v>
                </c:pt>
                <c:pt idx="9330">
                  <c:v>15375.129000000001</c:v>
                </c:pt>
                <c:pt idx="9331">
                  <c:v>15892.923000000001</c:v>
                </c:pt>
                <c:pt idx="9332">
                  <c:v>15353.507000000001</c:v>
                </c:pt>
                <c:pt idx="9333">
                  <c:v>17818.740000000002</c:v>
                </c:pt>
                <c:pt idx="9334">
                  <c:v>16824.324999999997</c:v>
                </c:pt>
                <c:pt idx="9335">
                  <c:v>15929.262999999999</c:v>
                </c:pt>
                <c:pt idx="9336">
                  <c:v>16779.419999999998</c:v>
                </c:pt>
                <c:pt idx="9337">
                  <c:v>17800.193999999996</c:v>
                </c:pt>
                <c:pt idx="9338">
                  <c:v>14653.68</c:v>
                </c:pt>
                <c:pt idx="9339">
                  <c:v>15077.025</c:v>
                </c:pt>
                <c:pt idx="9340">
                  <c:v>14845.379000000001</c:v>
                </c:pt>
                <c:pt idx="9341">
                  <c:v>15401.185000000001</c:v>
                </c:pt>
                <c:pt idx="9342">
                  <c:v>15414.498000000001</c:v>
                </c:pt>
                <c:pt idx="9343">
                  <c:v>16737.678000000004</c:v>
                </c:pt>
                <c:pt idx="9344">
                  <c:v>17513.993999999999</c:v>
                </c:pt>
                <c:pt idx="9345">
                  <c:v>18475.91</c:v>
                </c:pt>
                <c:pt idx="9346">
                  <c:v>17681.045999999998</c:v>
                </c:pt>
                <c:pt idx="9347">
                  <c:v>17993.756000000001</c:v>
                </c:pt>
                <c:pt idx="9348">
                  <c:v>17773.486000000001</c:v>
                </c:pt>
                <c:pt idx="9349">
                  <c:v>17075.884999999998</c:v>
                </c:pt>
                <c:pt idx="9350">
                  <c:v>18163.576000000001</c:v>
                </c:pt>
                <c:pt idx="9351">
                  <c:v>17589.442999999999</c:v>
                </c:pt>
                <c:pt idx="9352">
                  <c:v>17836.800999999999</c:v>
                </c:pt>
                <c:pt idx="9353">
                  <c:v>16762.124</c:v>
                </c:pt>
                <c:pt idx="9354">
                  <c:v>17528.68</c:v>
                </c:pt>
                <c:pt idx="9355">
                  <c:v>18953.455000000002</c:v>
                </c:pt>
                <c:pt idx="9356">
                  <c:v>19301.439999999999</c:v>
                </c:pt>
                <c:pt idx="9357">
                  <c:v>16750.574000000001</c:v>
                </c:pt>
                <c:pt idx="9358">
                  <c:v>15467.037</c:v>
                </c:pt>
                <c:pt idx="9359">
                  <c:v>18771.32</c:v>
                </c:pt>
                <c:pt idx="9360">
                  <c:v>18646.217999999997</c:v>
                </c:pt>
                <c:pt idx="9361">
                  <c:v>18082.554</c:v>
                </c:pt>
                <c:pt idx="9362">
                  <c:v>16155.790999999999</c:v>
                </c:pt>
                <c:pt idx="9363">
                  <c:v>15997.446</c:v>
                </c:pt>
                <c:pt idx="9364">
                  <c:v>17428.088</c:v>
                </c:pt>
                <c:pt idx="9365">
                  <c:v>16205.458000000001</c:v>
                </c:pt>
                <c:pt idx="9366">
                  <c:v>15794.657000000001</c:v>
                </c:pt>
                <c:pt idx="9367">
                  <c:v>16388.080999999998</c:v>
                </c:pt>
                <c:pt idx="9368">
                  <c:v>17548.436999999998</c:v>
                </c:pt>
                <c:pt idx="9369">
                  <c:v>16224.093000000001</c:v>
                </c:pt>
                <c:pt idx="9370">
                  <c:v>15801.880000000001</c:v>
                </c:pt>
                <c:pt idx="9371">
                  <c:v>16937.101999999999</c:v>
                </c:pt>
                <c:pt idx="9372">
                  <c:v>18901.89</c:v>
                </c:pt>
                <c:pt idx="9373">
                  <c:v>15630.802999999998</c:v>
                </c:pt>
                <c:pt idx="9374">
                  <c:v>17413.607</c:v>
                </c:pt>
                <c:pt idx="9375">
                  <c:v>16267.019</c:v>
                </c:pt>
                <c:pt idx="9376">
                  <c:v>16024.922999999999</c:v>
                </c:pt>
                <c:pt idx="9377">
                  <c:v>16313.262000000001</c:v>
                </c:pt>
                <c:pt idx="9378">
                  <c:v>17051.094999999998</c:v>
                </c:pt>
                <c:pt idx="9379">
                  <c:v>16983.999000000003</c:v>
                </c:pt>
                <c:pt idx="9380">
                  <c:v>15310.819000000001</c:v>
                </c:pt>
                <c:pt idx="9381">
                  <c:v>15832.566999999999</c:v>
                </c:pt>
                <c:pt idx="9382">
                  <c:v>17549.461000000003</c:v>
                </c:pt>
                <c:pt idx="9383">
                  <c:v>16794.661</c:v>
                </c:pt>
                <c:pt idx="9384">
                  <c:v>16796.97</c:v>
                </c:pt>
                <c:pt idx="9385">
                  <c:v>16606.114999999998</c:v>
                </c:pt>
                <c:pt idx="9386">
                  <c:v>16398.394</c:v>
                </c:pt>
                <c:pt idx="9387">
                  <c:v>17036.978999999999</c:v>
                </c:pt>
                <c:pt idx="9388">
                  <c:v>15271.285000000002</c:v>
                </c:pt>
                <c:pt idx="9389">
                  <c:v>17883.581999999999</c:v>
                </c:pt>
                <c:pt idx="9390">
                  <c:v>16419.230000000003</c:v>
                </c:pt>
                <c:pt idx="9391">
                  <c:v>16936.918000000001</c:v>
                </c:pt>
                <c:pt idx="9392">
                  <c:v>17592.547999999999</c:v>
                </c:pt>
                <c:pt idx="9393">
                  <c:v>16626.277000000002</c:v>
                </c:pt>
                <c:pt idx="9394">
                  <c:v>19347.21</c:v>
                </c:pt>
                <c:pt idx="9395">
                  <c:v>15922.014999999999</c:v>
                </c:pt>
                <c:pt idx="9396">
                  <c:v>17892.791000000001</c:v>
                </c:pt>
                <c:pt idx="9397">
                  <c:v>17032.800000000003</c:v>
                </c:pt>
                <c:pt idx="9398">
                  <c:v>17306.292000000001</c:v>
                </c:pt>
                <c:pt idx="9399">
                  <c:v>17573.853999999999</c:v>
                </c:pt>
                <c:pt idx="9400">
                  <c:v>14568.311000000003</c:v>
                </c:pt>
                <c:pt idx="9401">
                  <c:v>17314.325999999997</c:v>
                </c:pt>
                <c:pt idx="9402">
                  <c:v>16545.254000000001</c:v>
                </c:pt>
                <c:pt idx="9403">
                  <c:v>17962.630999999998</c:v>
                </c:pt>
                <c:pt idx="9404">
                  <c:v>15965.778</c:v>
                </c:pt>
                <c:pt idx="9405">
                  <c:v>18609.710999999999</c:v>
                </c:pt>
                <c:pt idx="9406">
                  <c:v>16620.473000000002</c:v>
                </c:pt>
                <c:pt idx="9407">
                  <c:v>14604.603999999999</c:v>
                </c:pt>
                <c:pt idx="9408">
                  <c:v>17269.373</c:v>
                </c:pt>
                <c:pt idx="9409">
                  <c:v>17629.552</c:v>
                </c:pt>
                <c:pt idx="9410">
                  <c:v>17786.837</c:v>
                </c:pt>
                <c:pt idx="9411">
                  <c:v>17769.002</c:v>
                </c:pt>
                <c:pt idx="9412">
                  <c:v>16869.583000000002</c:v>
                </c:pt>
                <c:pt idx="9413">
                  <c:v>16674.073</c:v>
                </c:pt>
                <c:pt idx="9414">
                  <c:v>16837.583000000002</c:v>
                </c:pt>
                <c:pt idx="9415">
                  <c:v>14314.993000000002</c:v>
                </c:pt>
                <c:pt idx="9416">
                  <c:v>17001.502</c:v>
                </c:pt>
                <c:pt idx="9417">
                  <c:v>15486.689999999999</c:v>
                </c:pt>
                <c:pt idx="9418">
                  <c:v>16033.035999999996</c:v>
                </c:pt>
                <c:pt idx="9419">
                  <c:v>16971.281000000003</c:v>
                </c:pt>
                <c:pt idx="9420">
                  <c:v>16707.967000000001</c:v>
                </c:pt>
                <c:pt idx="9421">
                  <c:v>15828.627</c:v>
                </c:pt>
                <c:pt idx="9422">
                  <c:v>18840.91</c:v>
                </c:pt>
                <c:pt idx="9423">
                  <c:v>17745.149000000001</c:v>
                </c:pt>
                <c:pt idx="9424">
                  <c:v>20035.140000000003</c:v>
                </c:pt>
                <c:pt idx="9425">
                  <c:v>16876.227999999999</c:v>
                </c:pt>
                <c:pt idx="9426">
                  <c:v>16235.759</c:v>
                </c:pt>
                <c:pt idx="9427">
                  <c:v>17494.187999999998</c:v>
                </c:pt>
                <c:pt idx="9428">
                  <c:v>19092.204299999998</c:v>
                </c:pt>
                <c:pt idx="9429">
                  <c:v>18701.820000000003</c:v>
                </c:pt>
                <c:pt idx="9430">
                  <c:v>17175.14</c:v>
                </c:pt>
                <c:pt idx="9431">
                  <c:v>17650.476999999999</c:v>
                </c:pt>
                <c:pt idx="9432">
                  <c:v>17035.251</c:v>
                </c:pt>
                <c:pt idx="9433">
                  <c:v>15790.056999999999</c:v>
                </c:pt>
                <c:pt idx="9434">
                  <c:v>15420.008000000002</c:v>
                </c:pt>
                <c:pt idx="9435">
                  <c:v>17395.7</c:v>
                </c:pt>
                <c:pt idx="9436">
                  <c:v>16586.313999999998</c:v>
                </c:pt>
                <c:pt idx="9437">
                  <c:v>16557.131999999998</c:v>
                </c:pt>
                <c:pt idx="9438">
                  <c:v>16773.371999999999</c:v>
                </c:pt>
                <c:pt idx="9439">
                  <c:v>17659.350999999999</c:v>
                </c:pt>
                <c:pt idx="9440">
                  <c:v>16164.349</c:v>
                </c:pt>
                <c:pt idx="9441">
                  <c:v>17133.060000000001</c:v>
                </c:pt>
                <c:pt idx="9442">
                  <c:v>16914.545999999998</c:v>
                </c:pt>
                <c:pt idx="9443">
                  <c:v>15891.217000000001</c:v>
                </c:pt>
                <c:pt idx="9444">
                  <c:v>15861.473000000002</c:v>
                </c:pt>
                <c:pt idx="9445">
                  <c:v>16181.813</c:v>
                </c:pt>
                <c:pt idx="9446">
                  <c:v>15623.602000000001</c:v>
                </c:pt>
                <c:pt idx="9447">
                  <c:v>15875.495999999999</c:v>
                </c:pt>
                <c:pt idx="9448">
                  <c:v>14515.414999999999</c:v>
                </c:pt>
                <c:pt idx="9449">
                  <c:v>16124.012000000002</c:v>
                </c:pt>
                <c:pt idx="9450">
                  <c:v>14726.023999999998</c:v>
                </c:pt>
                <c:pt idx="9451">
                  <c:v>17080.898000000001</c:v>
                </c:pt>
                <c:pt idx="9452">
                  <c:v>17836.509999999998</c:v>
                </c:pt>
                <c:pt idx="9453">
                  <c:v>24561.63</c:v>
                </c:pt>
                <c:pt idx="9454">
                  <c:v>20372.57</c:v>
                </c:pt>
                <c:pt idx="9455">
                  <c:v>20652.64</c:v>
                </c:pt>
                <c:pt idx="9456">
                  <c:v>18283.77</c:v>
                </c:pt>
                <c:pt idx="9457">
                  <c:v>16762.268</c:v>
                </c:pt>
                <c:pt idx="9458">
                  <c:v>17839.038</c:v>
                </c:pt>
                <c:pt idx="9459">
                  <c:v>18983.588</c:v>
                </c:pt>
                <c:pt idx="9460">
                  <c:v>18232.526999999998</c:v>
                </c:pt>
                <c:pt idx="9461">
                  <c:v>17067.010999999999</c:v>
                </c:pt>
                <c:pt idx="9462">
                  <c:v>17041.098999999998</c:v>
                </c:pt>
                <c:pt idx="9463">
                  <c:v>17743.191999999999</c:v>
                </c:pt>
                <c:pt idx="9464">
                  <c:v>18289.285</c:v>
                </c:pt>
                <c:pt idx="9465">
                  <c:v>18569.467000000001</c:v>
                </c:pt>
                <c:pt idx="9466">
                  <c:v>18444.432000000001</c:v>
                </c:pt>
                <c:pt idx="9467">
                  <c:v>17716.897000000001</c:v>
                </c:pt>
                <c:pt idx="9468">
                  <c:v>16562.769</c:v>
                </c:pt>
                <c:pt idx="9469">
                  <c:v>17974.737000000001</c:v>
                </c:pt>
                <c:pt idx="9470">
                  <c:v>16639.069</c:v>
                </c:pt>
                <c:pt idx="9471">
                  <c:v>19214.95</c:v>
                </c:pt>
                <c:pt idx="9472">
                  <c:v>17360.832000000002</c:v>
                </c:pt>
                <c:pt idx="9473">
                  <c:v>19327.53</c:v>
                </c:pt>
                <c:pt idx="9474">
                  <c:v>26382.640000000003</c:v>
                </c:pt>
                <c:pt idx="9475">
                  <c:v>29235.836199999998</c:v>
                </c:pt>
                <c:pt idx="9476">
                  <c:v>30690.239000000001</c:v>
                </c:pt>
                <c:pt idx="9477">
                  <c:v>24145.989999999998</c:v>
                </c:pt>
                <c:pt idx="9478">
                  <c:v>19406.22</c:v>
                </c:pt>
                <c:pt idx="9479">
                  <c:v>17320.776999999998</c:v>
                </c:pt>
                <c:pt idx="9480">
                  <c:v>17906.551000000003</c:v>
                </c:pt>
                <c:pt idx="9481">
                  <c:v>18238.420000000002</c:v>
                </c:pt>
                <c:pt idx="9482">
                  <c:v>16555.922999999999</c:v>
                </c:pt>
                <c:pt idx="9483">
                  <c:v>15048.582000000002</c:v>
                </c:pt>
                <c:pt idx="9484">
                  <c:v>17271.893999999997</c:v>
                </c:pt>
                <c:pt idx="9485">
                  <c:v>19672.55</c:v>
                </c:pt>
                <c:pt idx="9486">
                  <c:v>20488.489999999998</c:v>
                </c:pt>
                <c:pt idx="9487">
                  <c:v>18099.976999999999</c:v>
                </c:pt>
                <c:pt idx="9488">
                  <c:v>16462.441999999999</c:v>
                </c:pt>
                <c:pt idx="9489">
                  <c:v>16825.702999999998</c:v>
                </c:pt>
                <c:pt idx="9490">
                  <c:v>15881.084000000003</c:v>
                </c:pt>
                <c:pt idx="9491">
                  <c:v>17303.398000000001</c:v>
                </c:pt>
                <c:pt idx="9492">
                  <c:v>18318.240000000002</c:v>
                </c:pt>
                <c:pt idx="9493">
                  <c:v>17005.757000000001</c:v>
                </c:pt>
                <c:pt idx="9494">
                  <c:v>17209.972999999998</c:v>
                </c:pt>
                <c:pt idx="9495">
                  <c:v>17500.981</c:v>
                </c:pt>
                <c:pt idx="9496">
                  <c:v>16618.462000000003</c:v>
                </c:pt>
                <c:pt idx="9497">
                  <c:v>18201.082000000002</c:v>
                </c:pt>
                <c:pt idx="9498">
                  <c:v>17864.978999999999</c:v>
                </c:pt>
                <c:pt idx="9499">
                  <c:v>18086.504000000001</c:v>
                </c:pt>
                <c:pt idx="9500">
                  <c:v>17516.952000000001</c:v>
                </c:pt>
                <c:pt idx="9501">
                  <c:v>16822.07</c:v>
                </c:pt>
                <c:pt idx="9502">
                  <c:v>17289.009000000002</c:v>
                </c:pt>
                <c:pt idx="9503">
                  <c:v>16324.300000000001</c:v>
                </c:pt>
                <c:pt idx="9504">
                  <c:v>15844.688</c:v>
                </c:pt>
                <c:pt idx="9505">
                  <c:v>16316.098000000002</c:v>
                </c:pt>
                <c:pt idx="9506">
                  <c:v>16698.148000000001</c:v>
                </c:pt>
                <c:pt idx="9507">
                  <c:v>14792.595000000001</c:v>
                </c:pt>
                <c:pt idx="9508">
                  <c:v>15313.691999999999</c:v>
                </c:pt>
                <c:pt idx="9509">
                  <c:v>18644.736000000001</c:v>
                </c:pt>
                <c:pt idx="9510">
                  <c:v>21378.010000000002</c:v>
                </c:pt>
                <c:pt idx="9511">
                  <c:v>18217.329999999998</c:v>
                </c:pt>
                <c:pt idx="9512">
                  <c:v>16111.415999999999</c:v>
                </c:pt>
                <c:pt idx="9513">
                  <c:v>16814.806</c:v>
                </c:pt>
                <c:pt idx="9514">
                  <c:v>16538.418999999998</c:v>
                </c:pt>
                <c:pt idx="9515">
                  <c:v>15776.638000000001</c:v>
                </c:pt>
                <c:pt idx="9516">
                  <c:v>16602.285</c:v>
                </c:pt>
                <c:pt idx="9517">
                  <c:v>16121.432999999999</c:v>
                </c:pt>
                <c:pt idx="9518">
                  <c:v>15486.829</c:v>
                </c:pt>
                <c:pt idx="9519">
                  <c:v>15026.241</c:v>
                </c:pt>
                <c:pt idx="9520">
                  <c:v>16416.152999999998</c:v>
                </c:pt>
                <c:pt idx="9521">
                  <c:v>14454.448999999999</c:v>
                </c:pt>
                <c:pt idx="9522">
                  <c:v>15923.418</c:v>
                </c:pt>
                <c:pt idx="9523">
                  <c:v>16708.343000000001</c:v>
                </c:pt>
                <c:pt idx="9524">
                  <c:v>16249.395</c:v>
                </c:pt>
                <c:pt idx="9525">
                  <c:v>17401.125</c:v>
                </c:pt>
                <c:pt idx="9526">
                  <c:v>15466.228999999999</c:v>
                </c:pt>
                <c:pt idx="9527">
                  <c:v>17020.347999999998</c:v>
                </c:pt>
                <c:pt idx="9528">
                  <c:v>16659.357</c:v>
                </c:pt>
                <c:pt idx="9529">
                  <c:v>17320.316999999999</c:v>
                </c:pt>
                <c:pt idx="9530">
                  <c:v>16773.420000000002</c:v>
                </c:pt>
                <c:pt idx="9531">
                  <c:v>18635.3</c:v>
                </c:pt>
                <c:pt idx="9532">
                  <c:v>15834.842000000001</c:v>
                </c:pt>
                <c:pt idx="9533">
                  <c:v>16466.915999999997</c:v>
                </c:pt>
                <c:pt idx="9534">
                  <c:v>14569.009000000002</c:v>
                </c:pt>
                <c:pt idx="9535">
                  <c:v>15520.230000000001</c:v>
                </c:pt>
                <c:pt idx="9536">
                  <c:v>16866.150000000001</c:v>
                </c:pt>
                <c:pt idx="9537">
                  <c:v>16234.223999999998</c:v>
                </c:pt>
                <c:pt idx="9538">
                  <c:v>16204.195</c:v>
                </c:pt>
                <c:pt idx="9539">
                  <c:v>15423.987999999999</c:v>
                </c:pt>
                <c:pt idx="9540">
                  <c:v>15661.116</c:v>
                </c:pt>
                <c:pt idx="9541">
                  <c:v>16380.806999999997</c:v>
                </c:pt>
                <c:pt idx="9542">
                  <c:v>16648.884999999998</c:v>
                </c:pt>
                <c:pt idx="9543">
                  <c:v>16670.400999999998</c:v>
                </c:pt>
                <c:pt idx="9544">
                  <c:v>16710.399000000001</c:v>
                </c:pt>
                <c:pt idx="9545">
                  <c:v>17293.607</c:v>
                </c:pt>
                <c:pt idx="9546">
                  <c:v>16127.992999999999</c:v>
                </c:pt>
                <c:pt idx="9547">
                  <c:v>16811.786</c:v>
                </c:pt>
                <c:pt idx="9548">
                  <c:v>15471.153</c:v>
                </c:pt>
                <c:pt idx="9549">
                  <c:v>16921.615000000002</c:v>
                </c:pt>
                <c:pt idx="9550">
                  <c:v>17344.213</c:v>
                </c:pt>
                <c:pt idx="9551">
                  <c:v>16823.288</c:v>
                </c:pt>
                <c:pt idx="9552">
                  <c:v>16147.312</c:v>
                </c:pt>
                <c:pt idx="9553">
                  <c:v>15472.733999999999</c:v>
                </c:pt>
                <c:pt idx="9554">
                  <c:v>16442.655999999999</c:v>
                </c:pt>
                <c:pt idx="9555">
                  <c:v>14592.303</c:v>
                </c:pt>
                <c:pt idx="9556">
                  <c:v>16149.325000000001</c:v>
                </c:pt>
                <c:pt idx="9557">
                  <c:v>16927.503000000001</c:v>
                </c:pt>
                <c:pt idx="9558">
                  <c:v>17015.857</c:v>
                </c:pt>
                <c:pt idx="9559">
                  <c:v>18461.909999999996</c:v>
                </c:pt>
                <c:pt idx="9560">
                  <c:v>17885.547999999999</c:v>
                </c:pt>
                <c:pt idx="9561">
                  <c:v>15221.872000000001</c:v>
                </c:pt>
                <c:pt idx="9562">
                  <c:v>17455.661</c:v>
                </c:pt>
                <c:pt idx="9563">
                  <c:v>15805.275999999998</c:v>
                </c:pt>
                <c:pt idx="9564">
                  <c:v>19665.210999999999</c:v>
                </c:pt>
                <c:pt idx="9565">
                  <c:v>16644.026000000002</c:v>
                </c:pt>
                <c:pt idx="9566">
                  <c:v>16981.499</c:v>
                </c:pt>
                <c:pt idx="9567">
                  <c:v>16473.272000000001</c:v>
                </c:pt>
                <c:pt idx="9568">
                  <c:v>18142.41</c:v>
                </c:pt>
                <c:pt idx="9569">
                  <c:v>14421.821</c:v>
                </c:pt>
                <c:pt idx="9570">
                  <c:v>16739.963</c:v>
                </c:pt>
                <c:pt idx="9571">
                  <c:v>16906.633000000002</c:v>
                </c:pt>
                <c:pt idx="9572">
                  <c:v>15663.606000000002</c:v>
                </c:pt>
                <c:pt idx="9573">
                  <c:v>16893.044000000002</c:v>
                </c:pt>
                <c:pt idx="9574">
                  <c:v>17291.623</c:v>
                </c:pt>
                <c:pt idx="9575">
                  <c:v>17042.034</c:v>
                </c:pt>
                <c:pt idx="9576">
                  <c:v>15728.881000000001</c:v>
                </c:pt>
                <c:pt idx="9577">
                  <c:v>13717.736999999997</c:v>
                </c:pt>
                <c:pt idx="9578">
                  <c:v>16877.651000000002</c:v>
                </c:pt>
                <c:pt idx="9579">
                  <c:v>15840.08</c:v>
                </c:pt>
                <c:pt idx="9580">
                  <c:v>17734.367999999999</c:v>
                </c:pt>
                <c:pt idx="9581">
                  <c:v>17350.102999999999</c:v>
                </c:pt>
                <c:pt idx="9582">
                  <c:v>17415.173999999999</c:v>
                </c:pt>
                <c:pt idx="9583">
                  <c:v>19537.89</c:v>
                </c:pt>
                <c:pt idx="9584">
                  <c:v>20645.29</c:v>
                </c:pt>
                <c:pt idx="9585">
                  <c:v>17702.743000000002</c:v>
                </c:pt>
                <c:pt idx="9586">
                  <c:v>16621.994999999999</c:v>
                </c:pt>
                <c:pt idx="9587">
                  <c:v>17762.739999999998</c:v>
                </c:pt>
                <c:pt idx="9588">
                  <c:v>17759.849999999999</c:v>
                </c:pt>
                <c:pt idx="9589">
                  <c:v>15381.686000000002</c:v>
                </c:pt>
                <c:pt idx="9590">
                  <c:v>16865.668999999998</c:v>
                </c:pt>
                <c:pt idx="9591">
                  <c:v>17928.644</c:v>
                </c:pt>
                <c:pt idx="9592">
                  <c:v>16175.02</c:v>
                </c:pt>
                <c:pt idx="9593">
                  <c:v>16535.695</c:v>
                </c:pt>
                <c:pt idx="9594">
                  <c:v>15728.062</c:v>
                </c:pt>
                <c:pt idx="9595">
                  <c:v>19508.88</c:v>
                </c:pt>
                <c:pt idx="9596">
                  <c:v>17219.478999999999</c:v>
                </c:pt>
                <c:pt idx="9597">
                  <c:v>16913.914000000001</c:v>
                </c:pt>
                <c:pt idx="9598">
                  <c:v>16952.741999999998</c:v>
                </c:pt>
                <c:pt idx="9599">
                  <c:v>17871.039000000001</c:v>
                </c:pt>
                <c:pt idx="9600">
                  <c:v>16153.014000000001</c:v>
                </c:pt>
                <c:pt idx="9601">
                  <c:v>15748.937</c:v>
                </c:pt>
                <c:pt idx="9602">
                  <c:v>16750.109</c:v>
                </c:pt>
                <c:pt idx="9603">
                  <c:v>16364.591</c:v>
                </c:pt>
                <c:pt idx="9604">
                  <c:v>17601.837</c:v>
                </c:pt>
                <c:pt idx="9605">
                  <c:v>20954.849999999999</c:v>
                </c:pt>
                <c:pt idx="9606">
                  <c:v>24115.884540000003</c:v>
                </c:pt>
                <c:pt idx="9607">
                  <c:v>19488.8</c:v>
                </c:pt>
                <c:pt idx="9608">
                  <c:v>16263.064</c:v>
                </c:pt>
                <c:pt idx="9609">
                  <c:v>16030.818000000001</c:v>
                </c:pt>
                <c:pt idx="9610">
                  <c:v>19035.096999999998</c:v>
                </c:pt>
                <c:pt idx="9611">
                  <c:v>17619.075000000001</c:v>
                </c:pt>
                <c:pt idx="9612">
                  <c:v>15786.199000000001</c:v>
                </c:pt>
                <c:pt idx="9613">
                  <c:v>17896.892</c:v>
                </c:pt>
                <c:pt idx="9614">
                  <c:v>17484.371999999999</c:v>
                </c:pt>
                <c:pt idx="9615">
                  <c:v>17124.467000000001</c:v>
                </c:pt>
                <c:pt idx="9616">
                  <c:v>14959.583999999999</c:v>
                </c:pt>
                <c:pt idx="9617">
                  <c:v>16062.397000000003</c:v>
                </c:pt>
                <c:pt idx="9618">
                  <c:v>16292.248</c:v>
                </c:pt>
                <c:pt idx="9619">
                  <c:v>16247.178000000002</c:v>
                </c:pt>
                <c:pt idx="9620">
                  <c:v>16730.513999999999</c:v>
                </c:pt>
                <c:pt idx="9621">
                  <c:v>18427.466</c:v>
                </c:pt>
                <c:pt idx="9622">
                  <c:v>19216.27</c:v>
                </c:pt>
                <c:pt idx="9623">
                  <c:v>17718.863000000001</c:v>
                </c:pt>
                <c:pt idx="9624">
                  <c:v>14670.878000000001</c:v>
                </c:pt>
                <c:pt idx="9625">
                  <c:v>14079.441999999999</c:v>
                </c:pt>
                <c:pt idx="9626">
                  <c:v>14508.454</c:v>
                </c:pt>
                <c:pt idx="9627">
                  <c:v>15513.423000000001</c:v>
                </c:pt>
                <c:pt idx="9628">
                  <c:v>13631.161999999998</c:v>
                </c:pt>
                <c:pt idx="9629">
                  <c:v>15052.950999999999</c:v>
                </c:pt>
                <c:pt idx="9630">
                  <c:v>18586.010000000002</c:v>
                </c:pt>
                <c:pt idx="9631">
                  <c:v>17267.383000000002</c:v>
                </c:pt>
                <c:pt idx="9632">
                  <c:v>16930.949999999997</c:v>
                </c:pt>
                <c:pt idx="9633">
                  <c:v>16359.187</c:v>
                </c:pt>
                <c:pt idx="9634">
                  <c:v>20108.010000000002</c:v>
                </c:pt>
                <c:pt idx="9635">
                  <c:v>17237.441000000003</c:v>
                </c:pt>
                <c:pt idx="9636">
                  <c:v>15697.725</c:v>
                </c:pt>
                <c:pt idx="9637">
                  <c:v>19029.879999999997</c:v>
                </c:pt>
                <c:pt idx="9638">
                  <c:v>17220.651999999998</c:v>
                </c:pt>
                <c:pt idx="9639">
                  <c:v>18089.710000000003</c:v>
                </c:pt>
                <c:pt idx="9640">
                  <c:v>16461.177</c:v>
                </c:pt>
                <c:pt idx="9641">
                  <c:v>15985.949000000001</c:v>
                </c:pt>
                <c:pt idx="9642">
                  <c:v>15958.518</c:v>
                </c:pt>
                <c:pt idx="9643">
                  <c:v>14188.825000000001</c:v>
                </c:pt>
                <c:pt idx="9644">
                  <c:v>14669.305</c:v>
                </c:pt>
                <c:pt idx="9645">
                  <c:v>16571.266</c:v>
                </c:pt>
                <c:pt idx="9646">
                  <c:v>16561.955999999998</c:v>
                </c:pt>
                <c:pt idx="9647">
                  <c:v>16181.013999999999</c:v>
                </c:pt>
                <c:pt idx="9648">
                  <c:v>16029.101999999997</c:v>
                </c:pt>
                <c:pt idx="9649">
                  <c:v>18405.039999999997</c:v>
                </c:pt>
                <c:pt idx="9650">
                  <c:v>17818.743000000002</c:v>
                </c:pt>
                <c:pt idx="9651">
                  <c:v>17337.634999999998</c:v>
                </c:pt>
                <c:pt idx="9652">
                  <c:v>18377.400000000001</c:v>
                </c:pt>
                <c:pt idx="9653">
                  <c:v>17425.240000000002</c:v>
                </c:pt>
                <c:pt idx="9654">
                  <c:v>17421.823</c:v>
                </c:pt>
                <c:pt idx="9655">
                  <c:v>15069.547</c:v>
                </c:pt>
                <c:pt idx="9656">
                  <c:v>15790.236999999997</c:v>
                </c:pt>
                <c:pt idx="9657">
                  <c:v>15889.728999999999</c:v>
                </c:pt>
                <c:pt idx="9658">
                  <c:v>16431.357000000004</c:v>
                </c:pt>
                <c:pt idx="9659">
                  <c:v>15256.217000000001</c:v>
                </c:pt>
                <c:pt idx="9660">
                  <c:v>16470.758000000002</c:v>
                </c:pt>
                <c:pt idx="9661">
                  <c:v>16296.386000000002</c:v>
                </c:pt>
                <c:pt idx="9662">
                  <c:v>16778.724999999999</c:v>
                </c:pt>
                <c:pt idx="9663">
                  <c:v>15760.680999999999</c:v>
                </c:pt>
                <c:pt idx="9664">
                  <c:v>17276.402999999998</c:v>
                </c:pt>
                <c:pt idx="9665">
                  <c:v>17433.309000000001</c:v>
                </c:pt>
                <c:pt idx="9666">
                  <c:v>16956.038</c:v>
                </c:pt>
                <c:pt idx="9667">
                  <c:v>18295.969000000001</c:v>
                </c:pt>
                <c:pt idx="9668">
                  <c:v>14919.540999999999</c:v>
                </c:pt>
                <c:pt idx="9669">
                  <c:v>16513.771000000001</c:v>
                </c:pt>
                <c:pt idx="9670">
                  <c:v>15263.621000000001</c:v>
                </c:pt>
                <c:pt idx="9671">
                  <c:v>15988.946</c:v>
                </c:pt>
                <c:pt idx="9672">
                  <c:v>17209.524000000001</c:v>
                </c:pt>
                <c:pt idx="9673">
                  <c:v>17508.061000000002</c:v>
                </c:pt>
                <c:pt idx="9674">
                  <c:v>15645.757000000001</c:v>
                </c:pt>
                <c:pt idx="9675">
                  <c:v>18133.672999999999</c:v>
                </c:pt>
                <c:pt idx="9676">
                  <c:v>17445.519</c:v>
                </c:pt>
                <c:pt idx="9677">
                  <c:v>18813.93</c:v>
                </c:pt>
                <c:pt idx="9678">
                  <c:v>18761.093999999997</c:v>
                </c:pt>
                <c:pt idx="9679">
                  <c:v>16167.476999999999</c:v>
                </c:pt>
                <c:pt idx="9680">
                  <c:v>16811.859</c:v>
                </c:pt>
                <c:pt idx="9681">
                  <c:v>16130.632000000001</c:v>
                </c:pt>
                <c:pt idx="9682">
                  <c:v>15987.316000000003</c:v>
                </c:pt>
                <c:pt idx="9683">
                  <c:v>14297.289999999999</c:v>
                </c:pt>
                <c:pt idx="9684">
                  <c:v>12985.16</c:v>
                </c:pt>
                <c:pt idx="9685">
                  <c:v>16503.152999999998</c:v>
                </c:pt>
                <c:pt idx="9686">
                  <c:v>16167.108</c:v>
                </c:pt>
                <c:pt idx="9687">
                  <c:v>16506.441000000003</c:v>
                </c:pt>
                <c:pt idx="9688">
                  <c:v>15876.483999999999</c:v>
                </c:pt>
                <c:pt idx="9689">
                  <c:v>16244.614999999998</c:v>
                </c:pt>
                <c:pt idx="9690">
                  <c:v>19484.702000000001</c:v>
                </c:pt>
                <c:pt idx="9691">
                  <c:v>19191.29</c:v>
                </c:pt>
                <c:pt idx="9692">
                  <c:v>18057.310000000001</c:v>
                </c:pt>
                <c:pt idx="9693">
                  <c:v>16550.106</c:v>
                </c:pt>
                <c:pt idx="9694">
                  <c:v>15694.048999999999</c:v>
                </c:pt>
                <c:pt idx="9695">
                  <c:v>17186.267</c:v>
                </c:pt>
                <c:pt idx="9696">
                  <c:v>16479.190000000002</c:v>
                </c:pt>
                <c:pt idx="9697">
                  <c:v>19570.517</c:v>
                </c:pt>
                <c:pt idx="9698">
                  <c:v>17892.690999999999</c:v>
                </c:pt>
                <c:pt idx="9699">
                  <c:v>17514.232</c:v>
                </c:pt>
                <c:pt idx="9700">
                  <c:v>16103.663</c:v>
                </c:pt>
                <c:pt idx="9701">
                  <c:v>16112.508999999998</c:v>
                </c:pt>
                <c:pt idx="9702">
                  <c:v>14092.752</c:v>
                </c:pt>
                <c:pt idx="9703">
                  <c:v>15778.682000000001</c:v>
                </c:pt>
                <c:pt idx="9704">
                  <c:v>16215.022999999997</c:v>
                </c:pt>
                <c:pt idx="9705">
                  <c:v>16995.302</c:v>
                </c:pt>
                <c:pt idx="9706">
                  <c:v>16841.087</c:v>
                </c:pt>
                <c:pt idx="9707">
                  <c:v>16670.842000000001</c:v>
                </c:pt>
                <c:pt idx="9708">
                  <c:v>15974.069000000001</c:v>
                </c:pt>
                <c:pt idx="9709">
                  <c:v>18320.343000000001</c:v>
                </c:pt>
                <c:pt idx="9710">
                  <c:v>19509.5756</c:v>
                </c:pt>
                <c:pt idx="9711">
                  <c:v>14874.271000000001</c:v>
                </c:pt>
                <c:pt idx="9712">
                  <c:v>18854.440000000002</c:v>
                </c:pt>
                <c:pt idx="9713">
                  <c:v>21132.41</c:v>
                </c:pt>
                <c:pt idx="9714">
                  <c:v>18424.453000000001</c:v>
                </c:pt>
                <c:pt idx="9715">
                  <c:v>19606.439999999999</c:v>
                </c:pt>
                <c:pt idx="9716">
                  <c:v>18210.404000000002</c:v>
                </c:pt>
                <c:pt idx="9717">
                  <c:v>17493.793000000001</c:v>
                </c:pt>
                <c:pt idx="9718">
                  <c:v>20699.600000000002</c:v>
                </c:pt>
                <c:pt idx="9719">
                  <c:v>17809.021000000001</c:v>
                </c:pt>
                <c:pt idx="9720">
                  <c:v>19358.21</c:v>
                </c:pt>
                <c:pt idx="9721">
                  <c:v>19497.11</c:v>
                </c:pt>
                <c:pt idx="9722">
                  <c:v>18413.307000000001</c:v>
                </c:pt>
                <c:pt idx="9723">
                  <c:v>16655.841</c:v>
                </c:pt>
                <c:pt idx="9724">
                  <c:v>16810.899000000001</c:v>
                </c:pt>
                <c:pt idx="9725">
                  <c:v>16151.800999999999</c:v>
                </c:pt>
                <c:pt idx="9726">
                  <c:v>17435.349000000002</c:v>
                </c:pt>
                <c:pt idx="9727">
                  <c:v>17333.202999999998</c:v>
                </c:pt>
                <c:pt idx="9728">
                  <c:v>16168.163999999997</c:v>
                </c:pt>
                <c:pt idx="9729">
                  <c:v>16777.18</c:v>
                </c:pt>
                <c:pt idx="9730">
                  <c:v>16981.037</c:v>
                </c:pt>
                <c:pt idx="9731">
                  <c:v>16704.767</c:v>
                </c:pt>
                <c:pt idx="9732">
                  <c:v>15775.399000000001</c:v>
                </c:pt>
                <c:pt idx="9733">
                  <c:v>15336.967000000001</c:v>
                </c:pt>
                <c:pt idx="9734">
                  <c:v>14301.339</c:v>
                </c:pt>
                <c:pt idx="9735">
                  <c:v>15646.497999999998</c:v>
                </c:pt>
                <c:pt idx="9736">
                  <c:v>15241.155000000001</c:v>
                </c:pt>
                <c:pt idx="9737">
                  <c:v>17845.518</c:v>
                </c:pt>
                <c:pt idx="9738">
                  <c:v>20251.09</c:v>
                </c:pt>
                <c:pt idx="9739">
                  <c:v>16731.918000000001</c:v>
                </c:pt>
                <c:pt idx="9740">
                  <c:v>14896.528999999997</c:v>
                </c:pt>
                <c:pt idx="9741">
                  <c:v>16731.508999999998</c:v>
                </c:pt>
                <c:pt idx="9742">
                  <c:v>14424.319</c:v>
                </c:pt>
                <c:pt idx="9743">
                  <c:v>14979.812</c:v>
                </c:pt>
                <c:pt idx="9744">
                  <c:v>16115.069</c:v>
                </c:pt>
                <c:pt idx="9745">
                  <c:v>17667.797000000002</c:v>
                </c:pt>
                <c:pt idx="9746">
                  <c:v>16488.731</c:v>
                </c:pt>
                <c:pt idx="9747">
                  <c:v>13736.300999999998</c:v>
                </c:pt>
                <c:pt idx="9748">
                  <c:v>16755.876</c:v>
                </c:pt>
                <c:pt idx="9749">
                  <c:v>13831.71</c:v>
                </c:pt>
                <c:pt idx="9750">
                  <c:v>18993.05</c:v>
                </c:pt>
                <c:pt idx="9751">
                  <c:v>30051.829999999998</c:v>
                </c:pt>
                <c:pt idx="9752">
                  <c:v>30237.867700000003</c:v>
                </c:pt>
                <c:pt idx="9753">
                  <c:v>20932.54</c:v>
                </c:pt>
                <c:pt idx="9754">
                  <c:v>15587.199999999999</c:v>
                </c:pt>
                <c:pt idx="9755">
                  <c:v>15287.920000000002</c:v>
                </c:pt>
                <c:pt idx="9756">
                  <c:v>18639.849000000002</c:v>
                </c:pt>
                <c:pt idx="9757">
                  <c:v>32268.560000000001</c:v>
                </c:pt>
                <c:pt idx="9758">
                  <c:v>34126.021000000001</c:v>
                </c:pt>
                <c:pt idx="9759">
                  <c:v>22140.73</c:v>
                </c:pt>
                <c:pt idx="9760">
                  <c:v>22767.98</c:v>
                </c:pt>
                <c:pt idx="9761">
                  <c:v>24185.24</c:v>
                </c:pt>
                <c:pt idx="9762">
                  <c:v>26493.41</c:v>
                </c:pt>
                <c:pt idx="9763">
                  <c:v>22995</c:v>
                </c:pt>
                <c:pt idx="9764">
                  <c:v>18249.355</c:v>
                </c:pt>
                <c:pt idx="9765">
                  <c:v>15340.615</c:v>
                </c:pt>
                <c:pt idx="9766">
                  <c:v>21816.939999999995</c:v>
                </c:pt>
                <c:pt idx="9767">
                  <c:v>24596.0216</c:v>
                </c:pt>
                <c:pt idx="9768">
                  <c:v>18951.415000000001</c:v>
                </c:pt>
                <c:pt idx="9769">
                  <c:v>18230.87</c:v>
                </c:pt>
                <c:pt idx="9770">
                  <c:v>17471.731000000003</c:v>
                </c:pt>
                <c:pt idx="9771">
                  <c:v>17074.726999999999</c:v>
                </c:pt>
                <c:pt idx="9772">
                  <c:v>14839.093000000001</c:v>
                </c:pt>
                <c:pt idx="9773">
                  <c:v>15531.669</c:v>
                </c:pt>
                <c:pt idx="9774">
                  <c:v>15646.058000000001</c:v>
                </c:pt>
                <c:pt idx="9775">
                  <c:v>15415.669000000002</c:v>
                </c:pt>
                <c:pt idx="9776">
                  <c:v>15237.942999999999</c:v>
                </c:pt>
                <c:pt idx="9777">
                  <c:v>15895.633999999998</c:v>
                </c:pt>
                <c:pt idx="9778">
                  <c:v>17675.045000000002</c:v>
                </c:pt>
                <c:pt idx="9779">
                  <c:v>15965.4</c:v>
                </c:pt>
                <c:pt idx="9780">
                  <c:v>16608.901999999998</c:v>
                </c:pt>
                <c:pt idx="9781">
                  <c:v>15960.248</c:v>
                </c:pt>
                <c:pt idx="9782">
                  <c:v>15625.380999999999</c:v>
                </c:pt>
                <c:pt idx="9783">
                  <c:v>15249.52</c:v>
                </c:pt>
                <c:pt idx="9784">
                  <c:v>16489.609</c:v>
                </c:pt>
                <c:pt idx="9785">
                  <c:v>15545.477999999999</c:v>
                </c:pt>
                <c:pt idx="9786">
                  <c:v>16265.185000000001</c:v>
                </c:pt>
                <c:pt idx="9787">
                  <c:v>15911.262000000001</c:v>
                </c:pt>
                <c:pt idx="9788">
                  <c:v>16176.392</c:v>
                </c:pt>
                <c:pt idx="9789">
                  <c:v>18595.232000000004</c:v>
                </c:pt>
                <c:pt idx="9790">
                  <c:v>18292.324000000001</c:v>
                </c:pt>
                <c:pt idx="9791">
                  <c:v>14312.939</c:v>
                </c:pt>
                <c:pt idx="9792">
                  <c:v>18280.661</c:v>
                </c:pt>
                <c:pt idx="9793">
                  <c:v>14833.787</c:v>
                </c:pt>
                <c:pt idx="9794">
                  <c:v>15159.281000000001</c:v>
                </c:pt>
                <c:pt idx="9795">
                  <c:v>18506.684999999998</c:v>
                </c:pt>
                <c:pt idx="9796">
                  <c:v>16396.57</c:v>
                </c:pt>
                <c:pt idx="9797">
                  <c:v>15922.385000000002</c:v>
                </c:pt>
                <c:pt idx="9798">
                  <c:v>17236.295000000002</c:v>
                </c:pt>
                <c:pt idx="9799">
                  <c:v>15703.556999999999</c:v>
                </c:pt>
                <c:pt idx="9800">
                  <c:v>18357.072</c:v>
                </c:pt>
                <c:pt idx="9801">
                  <c:v>16575.423999999999</c:v>
                </c:pt>
                <c:pt idx="9802">
                  <c:v>17563.394</c:v>
                </c:pt>
                <c:pt idx="9803">
                  <c:v>16045.023999999999</c:v>
                </c:pt>
                <c:pt idx="9804">
                  <c:v>17413.162000000004</c:v>
                </c:pt>
                <c:pt idx="9805">
                  <c:v>19316.769999999997</c:v>
                </c:pt>
                <c:pt idx="9806">
                  <c:v>18950.297999999999</c:v>
                </c:pt>
                <c:pt idx="9807">
                  <c:v>17242.951000000001</c:v>
                </c:pt>
                <c:pt idx="9808">
                  <c:v>16200.059999999998</c:v>
                </c:pt>
                <c:pt idx="9809">
                  <c:v>15593.41</c:v>
                </c:pt>
                <c:pt idx="9810">
                  <c:v>15627.129000000001</c:v>
                </c:pt>
                <c:pt idx="9811">
                  <c:v>15109.034</c:v>
                </c:pt>
                <c:pt idx="9812">
                  <c:v>16889.322</c:v>
                </c:pt>
                <c:pt idx="9813">
                  <c:v>15991.447</c:v>
                </c:pt>
                <c:pt idx="9814">
                  <c:v>17952.955999999998</c:v>
                </c:pt>
                <c:pt idx="9815">
                  <c:v>16896.273000000001</c:v>
                </c:pt>
                <c:pt idx="9816">
                  <c:v>17118.589</c:v>
                </c:pt>
                <c:pt idx="9817">
                  <c:v>17414.712</c:v>
                </c:pt>
                <c:pt idx="9818">
                  <c:v>16126.043000000001</c:v>
                </c:pt>
                <c:pt idx="9819">
                  <c:v>16967.894</c:v>
                </c:pt>
                <c:pt idx="9820">
                  <c:v>15960.775000000001</c:v>
                </c:pt>
                <c:pt idx="9821">
                  <c:v>15731.029999999999</c:v>
                </c:pt>
                <c:pt idx="9822">
                  <c:v>15328.431</c:v>
                </c:pt>
                <c:pt idx="9823">
                  <c:v>15698.096</c:v>
                </c:pt>
                <c:pt idx="9824">
                  <c:v>16729.989999999998</c:v>
                </c:pt>
                <c:pt idx="9825">
                  <c:v>18078.03</c:v>
                </c:pt>
                <c:pt idx="9826">
                  <c:v>15819.779999999999</c:v>
                </c:pt>
                <c:pt idx="9827">
                  <c:v>16575.856</c:v>
                </c:pt>
                <c:pt idx="9828">
                  <c:v>17824.498</c:v>
                </c:pt>
                <c:pt idx="9829">
                  <c:v>15730.487999999999</c:v>
                </c:pt>
                <c:pt idx="9830">
                  <c:v>17063.814999999999</c:v>
                </c:pt>
                <c:pt idx="9831">
                  <c:v>16772.101999999999</c:v>
                </c:pt>
                <c:pt idx="9832">
                  <c:v>17980.446999999996</c:v>
                </c:pt>
                <c:pt idx="9833">
                  <c:v>15235.155000000002</c:v>
                </c:pt>
                <c:pt idx="9834">
                  <c:v>16297.678</c:v>
                </c:pt>
                <c:pt idx="9835">
                  <c:v>17039.301999999996</c:v>
                </c:pt>
                <c:pt idx="9836">
                  <c:v>14868.405999999999</c:v>
                </c:pt>
                <c:pt idx="9837">
                  <c:v>16414.677</c:v>
                </c:pt>
                <c:pt idx="9838">
                  <c:v>15924.883999999998</c:v>
                </c:pt>
                <c:pt idx="9839">
                  <c:v>16915.057000000004</c:v>
                </c:pt>
                <c:pt idx="9840">
                  <c:v>17682.047999999999</c:v>
                </c:pt>
                <c:pt idx="9841">
                  <c:v>18068.387999999999</c:v>
                </c:pt>
                <c:pt idx="9842">
                  <c:v>17932.803</c:v>
                </c:pt>
                <c:pt idx="9843">
                  <c:v>17391.792000000001</c:v>
                </c:pt>
                <c:pt idx="9844">
                  <c:v>14451.944</c:v>
                </c:pt>
                <c:pt idx="9845">
                  <c:v>17121.292000000001</c:v>
                </c:pt>
                <c:pt idx="9846">
                  <c:v>15806.401000000002</c:v>
                </c:pt>
                <c:pt idx="9847">
                  <c:v>15346.53</c:v>
                </c:pt>
                <c:pt idx="9848">
                  <c:v>16358.374999999998</c:v>
                </c:pt>
                <c:pt idx="9849">
                  <c:v>13594.682999999999</c:v>
                </c:pt>
                <c:pt idx="9850">
                  <c:v>14278.282999999999</c:v>
                </c:pt>
                <c:pt idx="9851">
                  <c:v>15290.837999999998</c:v>
                </c:pt>
                <c:pt idx="9852">
                  <c:v>15059.476000000001</c:v>
                </c:pt>
                <c:pt idx="9853">
                  <c:v>16776.734</c:v>
                </c:pt>
                <c:pt idx="9854">
                  <c:v>15540.155000000002</c:v>
                </c:pt>
                <c:pt idx="9855">
                  <c:v>16057.755999999999</c:v>
                </c:pt>
                <c:pt idx="9856">
                  <c:v>17834.380999999998</c:v>
                </c:pt>
                <c:pt idx="9857">
                  <c:v>18250.665000000001</c:v>
                </c:pt>
                <c:pt idx="9858">
                  <c:v>16826.140000000003</c:v>
                </c:pt>
                <c:pt idx="9859">
                  <c:v>16271.130000000001</c:v>
                </c:pt>
                <c:pt idx="9860">
                  <c:v>16014.908000000001</c:v>
                </c:pt>
                <c:pt idx="9861">
                  <c:v>17405.36</c:v>
                </c:pt>
                <c:pt idx="9862">
                  <c:v>16648.063000000002</c:v>
                </c:pt>
                <c:pt idx="9863">
                  <c:v>15038.742000000002</c:v>
                </c:pt>
                <c:pt idx="9864">
                  <c:v>14799.525000000001</c:v>
                </c:pt>
                <c:pt idx="9865">
                  <c:v>16277.016</c:v>
                </c:pt>
                <c:pt idx="9866">
                  <c:v>15880.046000000002</c:v>
                </c:pt>
                <c:pt idx="9867">
                  <c:v>14726.434000000001</c:v>
                </c:pt>
                <c:pt idx="9868">
                  <c:v>15865.139000000001</c:v>
                </c:pt>
                <c:pt idx="9869">
                  <c:v>18422.46</c:v>
                </c:pt>
                <c:pt idx="9870">
                  <c:v>16924.406999999999</c:v>
                </c:pt>
                <c:pt idx="9871">
                  <c:v>16695.463</c:v>
                </c:pt>
                <c:pt idx="9872">
                  <c:v>17484.044999999998</c:v>
                </c:pt>
                <c:pt idx="9873">
                  <c:v>20045.778200000001</c:v>
                </c:pt>
                <c:pt idx="9874">
                  <c:v>23890.862000000001</c:v>
                </c:pt>
                <c:pt idx="9875">
                  <c:v>17418.62</c:v>
                </c:pt>
                <c:pt idx="9876">
                  <c:v>18320.979999999996</c:v>
                </c:pt>
                <c:pt idx="9877">
                  <c:v>16289.27</c:v>
                </c:pt>
                <c:pt idx="9878">
                  <c:v>16285.858999999999</c:v>
                </c:pt>
                <c:pt idx="9879">
                  <c:v>15085.986000000001</c:v>
                </c:pt>
                <c:pt idx="9880">
                  <c:v>14793.481</c:v>
                </c:pt>
                <c:pt idx="9881">
                  <c:v>14275.660000000003</c:v>
                </c:pt>
                <c:pt idx="9882">
                  <c:v>14192.9</c:v>
                </c:pt>
                <c:pt idx="9883">
                  <c:v>15796.588</c:v>
                </c:pt>
                <c:pt idx="9884">
                  <c:v>15740.425000000001</c:v>
                </c:pt>
                <c:pt idx="9885">
                  <c:v>16160.988000000001</c:v>
                </c:pt>
                <c:pt idx="9886">
                  <c:v>15477.439999999999</c:v>
                </c:pt>
                <c:pt idx="9887">
                  <c:v>17975.327999999998</c:v>
                </c:pt>
                <c:pt idx="9888">
                  <c:v>17707.838999999996</c:v>
                </c:pt>
                <c:pt idx="9889">
                  <c:v>14995.853999999999</c:v>
                </c:pt>
                <c:pt idx="9890">
                  <c:v>14503.297000000002</c:v>
                </c:pt>
                <c:pt idx="9891">
                  <c:v>15027.668</c:v>
                </c:pt>
                <c:pt idx="9892">
                  <c:v>16401.920999999998</c:v>
                </c:pt>
                <c:pt idx="9893">
                  <c:v>13704.391</c:v>
                </c:pt>
                <c:pt idx="9894">
                  <c:v>14803.280999999999</c:v>
                </c:pt>
                <c:pt idx="9895">
                  <c:v>15934.226999999999</c:v>
                </c:pt>
                <c:pt idx="9896">
                  <c:v>16352.755000000003</c:v>
                </c:pt>
                <c:pt idx="9897">
                  <c:v>15902.503000000001</c:v>
                </c:pt>
                <c:pt idx="9898">
                  <c:v>16961.976000000002</c:v>
                </c:pt>
                <c:pt idx="9899">
                  <c:v>16749.162</c:v>
                </c:pt>
                <c:pt idx="9900">
                  <c:v>16622.478999999999</c:v>
                </c:pt>
                <c:pt idx="9901">
                  <c:v>15848.649999999998</c:v>
                </c:pt>
                <c:pt idx="9902">
                  <c:v>14133.898999999999</c:v>
                </c:pt>
                <c:pt idx="9903">
                  <c:v>14925.346</c:v>
                </c:pt>
                <c:pt idx="9904">
                  <c:v>18696.582000000002</c:v>
                </c:pt>
                <c:pt idx="9905">
                  <c:v>17514.63</c:v>
                </c:pt>
                <c:pt idx="9906">
                  <c:v>16486.208999999999</c:v>
                </c:pt>
                <c:pt idx="9907">
                  <c:v>16864.017</c:v>
                </c:pt>
                <c:pt idx="9908">
                  <c:v>16198.725000000002</c:v>
                </c:pt>
                <c:pt idx="9909">
                  <c:v>15826.554</c:v>
                </c:pt>
                <c:pt idx="9910">
                  <c:v>15940.030999999999</c:v>
                </c:pt>
                <c:pt idx="9911">
                  <c:v>15813.353999999999</c:v>
                </c:pt>
                <c:pt idx="9912">
                  <c:v>17200.181</c:v>
                </c:pt>
                <c:pt idx="9913">
                  <c:v>17087.323999999997</c:v>
                </c:pt>
                <c:pt idx="9914">
                  <c:v>16822.782999999996</c:v>
                </c:pt>
                <c:pt idx="9915">
                  <c:v>15412.897000000001</c:v>
                </c:pt>
                <c:pt idx="9916">
                  <c:v>15948.011</c:v>
                </c:pt>
                <c:pt idx="9917">
                  <c:v>16872.627999999997</c:v>
                </c:pt>
                <c:pt idx="9918">
                  <c:v>17124.904999999999</c:v>
                </c:pt>
                <c:pt idx="9919">
                  <c:v>15920.223</c:v>
                </c:pt>
                <c:pt idx="9920">
                  <c:v>17301.767</c:v>
                </c:pt>
                <c:pt idx="9921">
                  <c:v>16962.307999999997</c:v>
                </c:pt>
                <c:pt idx="9922">
                  <c:v>13841.318000000001</c:v>
                </c:pt>
                <c:pt idx="9923">
                  <c:v>13799.814999999999</c:v>
                </c:pt>
                <c:pt idx="9924">
                  <c:v>16338.903999999999</c:v>
                </c:pt>
                <c:pt idx="9925">
                  <c:v>17615.341</c:v>
                </c:pt>
                <c:pt idx="9926">
                  <c:v>15149.748</c:v>
                </c:pt>
                <c:pt idx="9927">
                  <c:v>14874.347999999998</c:v>
                </c:pt>
                <c:pt idx="9928">
                  <c:v>17527.273999999998</c:v>
                </c:pt>
                <c:pt idx="9929">
                  <c:v>14474.550999999999</c:v>
                </c:pt>
                <c:pt idx="9930">
                  <c:v>13529.396000000001</c:v>
                </c:pt>
                <c:pt idx="9931">
                  <c:v>15850.348000000002</c:v>
                </c:pt>
                <c:pt idx="9932">
                  <c:v>16386.808000000001</c:v>
                </c:pt>
                <c:pt idx="9933">
                  <c:v>14842.572999999999</c:v>
                </c:pt>
                <c:pt idx="9934">
                  <c:v>14084.813000000002</c:v>
                </c:pt>
                <c:pt idx="9935">
                  <c:v>13122.295</c:v>
                </c:pt>
                <c:pt idx="9936">
                  <c:v>16881.512999999999</c:v>
                </c:pt>
                <c:pt idx="9937">
                  <c:v>16777.046000000002</c:v>
                </c:pt>
                <c:pt idx="9938">
                  <c:v>15332.627</c:v>
                </c:pt>
                <c:pt idx="9939">
                  <c:v>17680.300999999999</c:v>
                </c:pt>
                <c:pt idx="9940">
                  <c:v>16644.714</c:v>
                </c:pt>
                <c:pt idx="9941">
                  <c:v>15316.584999999999</c:v>
                </c:pt>
                <c:pt idx="9942">
                  <c:v>16659.960000000003</c:v>
                </c:pt>
                <c:pt idx="9943">
                  <c:v>15615.339</c:v>
                </c:pt>
                <c:pt idx="9944">
                  <c:v>16277.656000000001</c:v>
                </c:pt>
                <c:pt idx="9945">
                  <c:v>17385.958999999999</c:v>
                </c:pt>
                <c:pt idx="9946">
                  <c:v>13408.100000000002</c:v>
                </c:pt>
                <c:pt idx="9947">
                  <c:v>17064.292000000001</c:v>
                </c:pt>
                <c:pt idx="9948">
                  <c:v>16014.254000000003</c:v>
                </c:pt>
                <c:pt idx="9949">
                  <c:v>17381.722000000002</c:v>
                </c:pt>
                <c:pt idx="9950">
                  <c:v>15923.498</c:v>
                </c:pt>
                <c:pt idx="9951">
                  <c:v>14800.894</c:v>
                </c:pt>
                <c:pt idx="9952">
                  <c:v>16506.445</c:v>
                </c:pt>
                <c:pt idx="9953">
                  <c:v>16991.304</c:v>
                </c:pt>
                <c:pt idx="9954">
                  <c:v>16158.653</c:v>
                </c:pt>
                <c:pt idx="9955">
                  <c:v>15844.369999999999</c:v>
                </c:pt>
                <c:pt idx="9956">
                  <c:v>15462.233999999999</c:v>
                </c:pt>
                <c:pt idx="9957">
                  <c:v>16744.953999999998</c:v>
                </c:pt>
                <c:pt idx="9958">
                  <c:v>16538.911</c:v>
                </c:pt>
                <c:pt idx="9959">
                  <c:v>15331.254000000001</c:v>
                </c:pt>
                <c:pt idx="9960">
                  <c:v>16645.347000000002</c:v>
                </c:pt>
                <c:pt idx="9961">
                  <c:v>14731.989</c:v>
                </c:pt>
                <c:pt idx="9962">
                  <c:v>16465.227000000003</c:v>
                </c:pt>
                <c:pt idx="9963">
                  <c:v>15883.464</c:v>
                </c:pt>
                <c:pt idx="9964">
                  <c:v>16272.461000000001</c:v>
                </c:pt>
                <c:pt idx="9965">
                  <c:v>17664.431</c:v>
                </c:pt>
                <c:pt idx="9966">
                  <c:v>17868.719000000001</c:v>
                </c:pt>
                <c:pt idx="9967">
                  <c:v>16793.434000000001</c:v>
                </c:pt>
                <c:pt idx="9968">
                  <c:v>15758.745000000001</c:v>
                </c:pt>
                <c:pt idx="9969">
                  <c:v>15319.962000000001</c:v>
                </c:pt>
                <c:pt idx="9970">
                  <c:v>14796.555</c:v>
                </c:pt>
                <c:pt idx="9971">
                  <c:v>13969.548999999999</c:v>
                </c:pt>
                <c:pt idx="9972">
                  <c:v>14320.981999999998</c:v>
                </c:pt>
                <c:pt idx="9973">
                  <c:v>15293.74</c:v>
                </c:pt>
                <c:pt idx="9974">
                  <c:v>17484.419000000002</c:v>
                </c:pt>
                <c:pt idx="9975">
                  <c:v>16613.531999999999</c:v>
                </c:pt>
                <c:pt idx="9976">
                  <c:v>14121.024000000001</c:v>
                </c:pt>
                <c:pt idx="9977">
                  <c:v>13687.979499999999</c:v>
                </c:pt>
                <c:pt idx="9978">
                  <c:v>15337.481</c:v>
                </c:pt>
                <c:pt idx="9979">
                  <c:v>15769.757</c:v>
                </c:pt>
                <c:pt idx="9980">
                  <c:v>16896.961000000003</c:v>
                </c:pt>
                <c:pt idx="9981">
                  <c:v>16020.407000000001</c:v>
                </c:pt>
                <c:pt idx="9982">
                  <c:v>15860.939</c:v>
                </c:pt>
                <c:pt idx="9983">
                  <c:v>15220.807000000001</c:v>
                </c:pt>
                <c:pt idx="9984">
                  <c:v>14698.676999999996</c:v>
                </c:pt>
                <c:pt idx="9985">
                  <c:v>15353.744999999999</c:v>
                </c:pt>
                <c:pt idx="9986">
                  <c:v>16033.191000000001</c:v>
                </c:pt>
                <c:pt idx="9987">
                  <c:v>15682.849</c:v>
                </c:pt>
                <c:pt idx="9988">
                  <c:v>16771.172999999999</c:v>
                </c:pt>
                <c:pt idx="9989">
                  <c:v>17065.803</c:v>
                </c:pt>
                <c:pt idx="9990">
                  <c:v>16685.297999999999</c:v>
                </c:pt>
                <c:pt idx="9991">
                  <c:v>15253.047999999999</c:v>
                </c:pt>
                <c:pt idx="9992">
                  <c:v>12175.106</c:v>
                </c:pt>
                <c:pt idx="9993">
                  <c:v>12130.005000000001</c:v>
                </c:pt>
                <c:pt idx="9994">
                  <c:v>10312.661999999998</c:v>
                </c:pt>
                <c:pt idx="9995">
                  <c:v>13971.501</c:v>
                </c:pt>
                <c:pt idx="9996">
                  <c:v>15755.947</c:v>
                </c:pt>
                <c:pt idx="9997">
                  <c:v>15981.249000000002</c:v>
                </c:pt>
                <c:pt idx="9998">
                  <c:v>18308.8</c:v>
                </c:pt>
                <c:pt idx="9999">
                  <c:v>16755.724000000002</c:v>
                </c:pt>
                <c:pt idx="10000">
                  <c:v>12303.957999999999</c:v>
                </c:pt>
                <c:pt idx="10001">
                  <c:v>15463.759</c:v>
                </c:pt>
                <c:pt idx="10002">
                  <c:v>14226.75</c:v>
                </c:pt>
                <c:pt idx="10003">
                  <c:v>15374.728999999999</c:v>
                </c:pt>
                <c:pt idx="10004">
                  <c:v>16142.780999999999</c:v>
                </c:pt>
                <c:pt idx="10005">
                  <c:v>16506.471000000001</c:v>
                </c:pt>
                <c:pt idx="10006">
                  <c:v>17064.392999999996</c:v>
                </c:pt>
                <c:pt idx="10007">
                  <c:v>15288.697</c:v>
                </c:pt>
                <c:pt idx="10008">
                  <c:v>16026.828</c:v>
                </c:pt>
                <c:pt idx="10009">
                  <c:v>15973.19</c:v>
                </c:pt>
                <c:pt idx="10010">
                  <c:v>20218.748000000003</c:v>
                </c:pt>
                <c:pt idx="10011">
                  <c:v>17724.47</c:v>
                </c:pt>
                <c:pt idx="10012">
                  <c:v>14693.127</c:v>
                </c:pt>
                <c:pt idx="10013">
                  <c:v>15701.082999999999</c:v>
                </c:pt>
                <c:pt idx="10014">
                  <c:v>16181.831000000002</c:v>
                </c:pt>
                <c:pt idx="10015">
                  <c:v>16444.009000000002</c:v>
                </c:pt>
                <c:pt idx="10016">
                  <c:v>18325.793000000001</c:v>
                </c:pt>
                <c:pt idx="10017">
                  <c:v>17187.045999999998</c:v>
                </c:pt>
                <c:pt idx="10018">
                  <c:v>17366.611000000001</c:v>
                </c:pt>
                <c:pt idx="10019">
                  <c:v>16763.257999999998</c:v>
                </c:pt>
                <c:pt idx="10020">
                  <c:v>16741.669999999998</c:v>
                </c:pt>
                <c:pt idx="10021">
                  <c:v>17169.605</c:v>
                </c:pt>
                <c:pt idx="10022">
                  <c:v>16442.037</c:v>
                </c:pt>
                <c:pt idx="10023">
                  <c:v>15654.122000000003</c:v>
                </c:pt>
                <c:pt idx="10024">
                  <c:v>16327.351000000001</c:v>
                </c:pt>
                <c:pt idx="10025">
                  <c:v>16875.613999999998</c:v>
                </c:pt>
                <c:pt idx="10026">
                  <c:v>16892.824999999997</c:v>
                </c:pt>
                <c:pt idx="10027">
                  <c:v>16705.053</c:v>
                </c:pt>
                <c:pt idx="10028">
                  <c:v>16151.272999999997</c:v>
                </c:pt>
                <c:pt idx="10029">
                  <c:v>15784.41</c:v>
                </c:pt>
                <c:pt idx="10030">
                  <c:v>18033.519</c:v>
                </c:pt>
                <c:pt idx="10031">
                  <c:v>16642.237000000001</c:v>
                </c:pt>
                <c:pt idx="10032">
                  <c:v>15969.305</c:v>
                </c:pt>
                <c:pt idx="10033">
                  <c:v>17795.531999999999</c:v>
                </c:pt>
                <c:pt idx="10034">
                  <c:v>20313.05</c:v>
                </c:pt>
                <c:pt idx="10035">
                  <c:v>19307.833999999999</c:v>
                </c:pt>
                <c:pt idx="10036">
                  <c:v>15327.579999999998</c:v>
                </c:pt>
                <c:pt idx="10037">
                  <c:v>14717.262000000001</c:v>
                </c:pt>
                <c:pt idx="10038">
                  <c:v>17806.350999999999</c:v>
                </c:pt>
                <c:pt idx="10039">
                  <c:v>20164.061300000001</c:v>
                </c:pt>
                <c:pt idx="10040">
                  <c:v>16203.547999999999</c:v>
                </c:pt>
                <c:pt idx="10041">
                  <c:v>14189.618000000002</c:v>
                </c:pt>
                <c:pt idx="10042">
                  <c:v>15088.695</c:v>
                </c:pt>
                <c:pt idx="10043">
                  <c:v>15279.280999999999</c:v>
                </c:pt>
                <c:pt idx="10044">
                  <c:v>17915.498999999996</c:v>
                </c:pt>
                <c:pt idx="10045">
                  <c:v>16386.817999999999</c:v>
                </c:pt>
                <c:pt idx="10046">
                  <c:v>16462.259999999998</c:v>
                </c:pt>
                <c:pt idx="10047">
                  <c:v>16051.110999999999</c:v>
                </c:pt>
                <c:pt idx="10048">
                  <c:v>16229.259</c:v>
                </c:pt>
                <c:pt idx="10049">
                  <c:v>15091.021000000001</c:v>
                </c:pt>
                <c:pt idx="10050">
                  <c:v>14630.196000000002</c:v>
                </c:pt>
                <c:pt idx="10051">
                  <c:v>14547.438</c:v>
                </c:pt>
                <c:pt idx="10052">
                  <c:v>18226.627</c:v>
                </c:pt>
                <c:pt idx="10053">
                  <c:v>14167.316999999999</c:v>
                </c:pt>
                <c:pt idx="10054">
                  <c:v>13836.648999999999</c:v>
                </c:pt>
                <c:pt idx="10055">
                  <c:v>14062.918000000001</c:v>
                </c:pt>
                <c:pt idx="10056">
                  <c:v>15555.599</c:v>
                </c:pt>
                <c:pt idx="10057">
                  <c:v>16286.380999999999</c:v>
                </c:pt>
                <c:pt idx="10058">
                  <c:v>16612.998</c:v>
                </c:pt>
                <c:pt idx="10059">
                  <c:v>13363.103999999999</c:v>
                </c:pt>
                <c:pt idx="10060">
                  <c:v>14069.958000000001</c:v>
                </c:pt>
                <c:pt idx="10061">
                  <c:v>17498.906999999999</c:v>
                </c:pt>
                <c:pt idx="10062">
                  <c:v>16655.044999999998</c:v>
                </c:pt>
                <c:pt idx="10063">
                  <c:v>16996.589</c:v>
                </c:pt>
                <c:pt idx="10064">
                  <c:v>16296.992999999999</c:v>
                </c:pt>
                <c:pt idx="10065">
                  <c:v>15716.814</c:v>
                </c:pt>
                <c:pt idx="10066">
                  <c:v>15967.056999999999</c:v>
                </c:pt>
                <c:pt idx="10067">
                  <c:v>15050.824000000001</c:v>
                </c:pt>
                <c:pt idx="10068">
                  <c:v>15759.142999999996</c:v>
                </c:pt>
                <c:pt idx="10069">
                  <c:v>17073.071</c:v>
                </c:pt>
                <c:pt idx="10070">
                  <c:v>15732.157000000001</c:v>
                </c:pt>
                <c:pt idx="10071">
                  <c:v>16785.45</c:v>
                </c:pt>
                <c:pt idx="10072">
                  <c:v>14544.753999999999</c:v>
                </c:pt>
                <c:pt idx="10073">
                  <c:v>18207.87</c:v>
                </c:pt>
                <c:pt idx="10074">
                  <c:v>17833.995999999999</c:v>
                </c:pt>
                <c:pt idx="10075">
                  <c:v>14687.460000000001</c:v>
                </c:pt>
                <c:pt idx="10076">
                  <c:v>16060.397000000001</c:v>
                </c:pt>
                <c:pt idx="10077">
                  <c:v>16648.509999999998</c:v>
                </c:pt>
                <c:pt idx="10078">
                  <c:v>18127.218000000001</c:v>
                </c:pt>
                <c:pt idx="10079">
                  <c:v>16728.906999999999</c:v>
                </c:pt>
                <c:pt idx="10080">
                  <c:v>19092.95</c:v>
                </c:pt>
                <c:pt idx="10081">
                  <c:v>21470.920000000002</c:v>
                </c:pt>
                <c:pt idx="10082">
                  <c:v>22569.78</c:v>
                </c:pt>
                <c:pt idx="10083">
                  <c:v>23395.45</c:v>
                </c:pt>
                <c:pt idx="10084">
                  <c:v>15729.741000000002</c:v>
                </c:pt>
                <c:pt idx="10085">
                  <c:v>14831.66</c:v>
                </c:pt>
                <c:pt idx="10086">
                  <c:v>16364.14</c:v>
                </c:pt>
                <c:pt idx="10087">
                  <c:v>18725.675999999999</c:v>
                </c:pt>
                <c:pt idx="10088">
                  <c:v>16257.018</c:v>
                </c:pt>
                <c:pt idx="10089">
                  <c:v>16005.816999999997</c:v>
                </c:pt>
                <c:pt idx="10090">
                  <c:v>15501.46</c:v>
                </c:pt>
                <c:pt idx="10091">
                  <c:v>15165.288999999997</c:v>
                </c:pt>
                <c:pt idx="10092">
                  <c:v>15725.696999999998</c:v>
                </c:pt>
                <c:pt idx="10093">
                  <c:v>16577.690999999999</c:v>
                </c:pt>
                <c:pt idx="10094">
                  <c:v>16608.503999999997</c:v>
                </c:pt>
                <c:pt idx="10095">
                  <c:v>19484.610499999999</c:v>
                </c:pt>
                <c:pt idx="10096">
                  <c:v>16000.718000000003</c:v>
                </c:pt>
                <c:pt idx="10097">
                  <c:v>14634.398000000001</c:v>
                </c:pt>
                <c:pt idx="10098">
                  <c:v>13339.596</c:v>
                </c:pt>
                <c:pt idx="10099">
                  <c:v>15255.839</c:v>
                </c:pt>
                <c:pt idx="10100">
                  <c:v>13829.994999999999</c:v>
                </c:pt>
                <c:pt idx="10101">
                  <c:v>15706.921999999999</c:v>
                </c:pt>
                <c:pt idx="10102">
                  <c:v>15403.222000000002</c:v>
                </c:pt>
                <c:pt idx="10103">
                  <c:v>13990.4</c:v>
                </c:pt>
                <c:pt idx="10104">
                  <c:v>15551.12</c:v>
                </c:pt>
                <c:pt idx="10105">
                  <c:v>15909.390000000001</c:v>
                </c:pt>
                <c:pt idx="10106">
                  <c:v>17140.740000000002</c:v>
                </c:pt>
                <c:pt idx="10107">
                  <c:v>16612.727999999999</c:v>
                </c:pt>
                <c:pt idx="10108">
                  <c:v>16229.367000000002</c:v>
                </c:pt>
                <c:pt idx="10109">
                  <c:v>15987.294</c:v>
                </c:pt>
                <c:pt idx="10110">
                  <c:v>16321.049000000001</c:v>
                </c:pt>
                <c:pt idx="10111">
                  <c:v>16780.113999999998</c:v>
                </c:pt>
                <c:pt idx="10112">
                  <c:v>14913.298000000001</c:v>
                </c:pt>
                <c:pt idx="10113">
                  <c:v>15662.703999999996</c:v>
                </c:pt>
                <c:pt idx="10114">
                  <c:v>15078.888999999999</c:v>
                </c:pt>
                <c:pt idx="10115">
                  <c:v>15525.173999999999</c:v>
                </c:pt>
                <c:pt idx="10116">
                  <c:v>18434.400999999998</c:v>
                </c:pt>
                <c:pt idx="10117">
                  <c:v>15342.086000000001</c:v>
                </c:pt>
                <c:pt idx="10118">
                  <c:v>14576.769</c:v>
                </c:pt>
                <c:pt idx="10119">
                  <c:v>14997.170999999998</c:v>
                </c:pt>
                <c:pt idx="10120">
                  <c:v>14815.050000000001</c:v>
                </c:pt>
                <c:pt idx="10121">
                  <c:v>16354.700999999995</c:v>
                </c:pt>
                <c:pt idx="10122">
                  <c:v>15562.619000000002</c:v>
                </c:pt>
                <c:pt idx="10123">
                  <c:v>17568.740999999998</c:v>
                </c:pt>
                <c:pt idx="10124">
                  <c:v>17769.530999999999</c:v>
                </c:pt>
                <c:pt idx="10125">
                  <c:v>17225.128000000001</c:v>
                </c:pt>
                <c:pt idx="10126">
                  <c:v>16516.078999999998</c:v>
                </c:pt>
                <c:pt idx="10127">
                  <c:v>16998.773000000001</c:v>
                </c:pt>
                <c:pt idx="10128">
                  <c:v>15692.612999999999</c:v>
                </c:pt>
                <c:pt idx="10129">
                  <c:v>16301.422999999999</c:v>
                </c:pt>
                <c:pt idx="10130">
                  <c:v>14767.142</c:v>
                </c:pt>
                <c:pt idx="10131">
                  <c:v>16906.955999999998</c:v>
                </c:pt>
                <c:pt idx="10132">
                  <c:v>16385.055999999997</c:v>
                </c:pt>
                <c:pt idx="10133">
                  <c:v>17540.400000000001</c:v>
                </c:pt>
                <c:pt idx="10134">
                  <c:v>16082.191999999999</c:v>
                </c:pt>
                <c:pt idx="10135">
                  <c:v>15792.105999999998</c:v>
                </c:pt>
                <c:pt idx="10136">
                  <c:v>15593.197</c:v>
                </c:pt>
                <c:pt idx="10137">
                  <c:v>15641.186</c:v>
                </c:pt>
                <c:pt idx="10138">
                  <c:v>16901.188999999998</c:v>
                </c:pt>
                <c:pt idx="10139">
                  <c:v>14802.028000000002</c:v>
                </c:pt>
                <c:pt idx="10140">
                  <c:v>14949.755999999998</c:v>
                </c:pt>
                <c:pt idx="10141">
                  <c:v>14665.777000000002</c:v>
                </c:pt>
                <c:pt idx="10142">
                  <c:v>17627.739000000001</c:v>
                </c:pt>
                <c:pt idx="10143">
                  <c:v>18113.204999999998</c:v>
                </c:pt>
                <c:pt idx="10144">
                  <c:v>19937.648999999998</c:v>
                </c:pt>
                <c:pt idx="10145">
                  <c:v>20622.730000000003</c:v>
                </c:pt>
                <c:pt idx="10146">
                  <c:v>19515.490000000002</c:v>
                </c:pt>
                <c:pt idx="10147">
                  <c:v>18215.773000000001</c:v>
                </c:pt>
                <c:pt idx="10148">
                  <c:v>17046.323</c:v>
                </c:pt>
                <c:pt idx="10149">
                  <c:v>14964.659</c:v>
                </c:pt>
                <c:pt idx="10150">
                  <c:v>14204.678</c:v>
                </c:pt>
                <c:pt idx="10151">
                  <c:v>15717.213</c:v>
                </c:pt>
                <c:pt idx="10152">
                  <c:v>13121.467000000001</c:v>
                </c:pt>
                <c:pt idx="10153">
                  <c:v>16609.419999999998</c:v>
                </c:pt>
                <c:pt idx="10154">
                  <c:v>16264.903999999999</c:v>
                </c:pt>
                <c:pt idx="10155">
                  <c:v>15072.279999999999</c:v>
                </c:pt>
                <c:pt idx="10156">
                  <c:v>17561.507999999998</c:v>
                </c:pt>
                <c:pt idx="10157">
                  <c:v>16592.435999999998</c:v>
                </c:pt>
                <c:pt idx="10158">
                  <c:v>15272.208999999999</c:v>
                </c:pt>
                <c:pt idx="10159">
                  <c:v>14678.339</c:v>
                </c:pt>
                <c:pt idx="10160">
                  <c:v>17018.092000000001</c:v>
                </c:pt>
                <c:pt idx="10161">
                  <c:v>16437.423999999999</c:v>
                </c:pt>
                <c:pt idx="10162">
                  <c:v>14812.750000000002</c:v>
                </c:pt>
                <c:pt idx="10163">
                  <c:v>16006.800999999999</c:v>
                </c:pt>
                <c:pt idx="10164">
                  <c:v>13971.727000000001</c:v>
                </c:pt>
                <c:pt idx="10165">
                  <c:v>14308.664999999999</c:v>
                </c:pt>
                <c:pt idx="10166">
                  <c:v>16041.901</c:v>
                </c:pt>
                <c:pt idx="10167">
                  <c:v>15522.494000000001</c:v>
                </c:pt>
                <c:pt idx="10168">
                  <c:v>17135.883000000002</c:v>
                </c:pt>
                <c:pt idx="10169">
                  <c:v>17095.365999999998</c:v>
                </c:pt>
                <c:pt idx="10170">
                  <c:v>17900.704000000002</c:v>
                </c:pt>
                <c:pt idx="10171">
                  <c:v>17213.953999999998</c:v>
                </c:pt>
                <c:pt idx="10172">
                  <c:v>16381.094000000001</c:v>
                </c:pt>
                <c:pt idx="10173">
                  <c:v>28343.159999999996</c:v>
                </c:pt>
                <c:pt idx="10174">
                  <c:v>9829.0389999999989</c:v>
                </c:pt>
                <c:pt idx="10175">
                  <c:v>15481.048999999999</c:v>
                </c:pt>
                <c:pt idx="10176">
                  <c:v>14865.66</c:v>
                </c:pt>
                <c:pt idx="10177">
                  <c:v>15390.383</c:v>
                </c:pt>
                <c:pt idx="10178">
                  <c:v>17338.227999999999</c:v>
                </c:pt>
                <c:pt idx="10179">
                  <c:v>15535.963000000002</c:v>
                </c:pt>
                <c:pt idx="10180">
                  <c:v>15851.489000000001</c:v>
                </c:pt>
                <c:pt idx="10181">
                  <c:v>15732.888000000003</c:v>
                </c:pt>
                <c:pt idx="10182">
                  <c:v>12648.037</c:v>
                </c:pt>
                <c:pt idx="10183">
                  <c:v>15327.495000000001</c:v>
                </c:pt>
                <c:pt idx="10184">
                  <c:v>15518.595000000001</c:v>
                </c:pt>
                <c:pt idx="10185">
                  <c:v>16316.618</c:v>
                </c:pt>
                <c:pt idx="10186">
                  <c:v>16942.794000000002</c:v>
                </c:pt>
                <c:pt idx="10187">
                  <c:v>16335.808999999999</c:v>
                </c:pt>
                <c:pt idx="10188">
                  <c:v>14909.513000000001</c:v>
                </c:pt>
                <c:pt idx="10189">
                  <c:v>15785.018</c:v>
                </c:pt>
                <c:pt idx="10190">
                  <c:v>15560.643999999998</c:v>
                </c:pt>
                <c:pt idx="10191">
                  <c:v>15920.434000000001</c:v>
                </c:pt>
                <c:pt idx="10192">
                  <c:v>16829.112000000001</c:v>
                </c:pt>
                <c:pt idx="10193">
                  <c:v>15213.537</c:v>
                </c:pt>
                <c:pt idx="10194">
                  <c:v>19027.715999999997</c:v>
                </c:pt>
                <c:pt idx="10195">
                  <c:v>16837.154999999999</c:v>
                </c:pt>
                <c:pt idx="10196">
                  <c:v>14447.387999999999</c:v>
                </c:pt>
                <c:pt idx="10197">
                  <c:v>14146.923000000001</c:v>
                </c:pt>
                <c:pt idx="10198">
                  <c:v>16922.126</c:v>
                </c:pt>
                <c:pt idx="10199">
                  <c:v>16523.768999999997</c:v>
                </c:pt>
                <c:pt idx="10200">
                  <c:v>16458.641000000003</c:v>
                </c:pt>
                <c:pt idx="10201">
                  <c:v>21324.989999999998</c:v>
                </c:pt>
                <c:pt idx="10202">
                  <c:v>18644.737000000001</c:v>
                </c:pt>
                <c:pt idx="10203">
                  <c:v>19180.399999999994</c:v>
                </c:pt>
                <c:pt idx="10204">
                  <c:v>16372.527999999998</c:v>
                </c:pt>
                <c:pt idx="10205">
                  <c:v>15162.795</c:v>
                </c:pt>
                <c:pt idx="10206">
                  <c:v>16018.751000000002</c:v>
                </c:pt>
                <c:pt idx="10207">
                  <c:v>16083.182000000001</c:v>
                </c:pt>
                <c:pt idx="10208">
                  <c:v>15540.090999999999</c:v>
                </c:pt>
                <c:pt idx="10209">
                  <c:v>15418.915999999999</c:v>
                </c:pt>
                <c:pt idx="10210">
                  <c:v>13738.719000000001</c:v>
                </c:pt>
                <c:pt idx="10211">
                  <c:v>17295.466</c:v>
                </c:pt>
                <c:pt idx="10212">
                  <c:v>17311.458000000002</c:v>
                </c:pt>
                <c:pt idx="10213">
                  <c:v>17972.172000000002</c:v>
                </c:pt>
                <c:pt idx="10214">
                  <c:v>15254.086000000001</c:v>
                </c:pt>
                <c:pt idx="10215">
                  <c:v>17030.123</c:v>
                </c:pt>
                <c:pt idx="10216">
                  <c:v>16376.737000000001</c:v>
                </c:pt>
                <c:pt idx="10217">
                  <c:v>17930.967000000001</c:v>
                </c:pt>
                <c:pt idx="10218">
                  <c:v>16106.635</c:v>
                </c:pt>
                <c:pt idx="10219">
                  <c:v>14907.809999999998</c:v>
                </c:pt>
                <c:pt idx="10220">
                  <c:v>14132.935000000001</c:v>
                </c:pt>
                <c:pt idx="10221">
                  <c:v>15854.99</c:v>
                </c:pt>
                <c:pt idx="10222">
                  <c:v>16182.289000000001</c:v>
                </c:pt>
                <c:pt idx="10223">
                  <c:v>18696.800999999999</c:v>
                </c:pt>
                <c:pt idx="10224">
                  <c:v>22279.416000000005</c:v>
                </c:pt>
                <c:pt idx="10225">
                  <c:v>17525.654999999999</c:v>
                </c:pt>
                <c:pt idx="10226">
                  <c:v>17466.567999999999</c:v>
                </c:pt>
                <c:pt idx="10227">
                  <c:v>16685.819</c:v>
                </c:pt>
                <c:pt idx="10228">
                  <c:v>16635.851999999999</c:v>
                </c:pt>
                <c:pt idx="10229">
                  <c:v>17740.677</c:v>
                </c:pt>
                <c:pt idx="10230">
                  <c:v>15132.881000000003</c:v>
                </c:pt>
                <c:pt idx="10231">
                  <c:v>15637.596999999998</c:v>
                </c:pt>
                <c:pt idx="10232">
                  <c:v>14564.022999999997</c:v>
                </c:pt>
                <c:pt idx="10233">
                  <c:v>15041.634</c:v>
                </c:pt>
                <c:pt idx="10234">
                  <c:v>14863.612000000001</c:v>
                </c:pt>
                <c:pt idx="10235">
                  <c:v>15719.686000000002</c:v>
                </c:pt>
                <c:pt idx="10236">
                  <c:v>15243.881000000001</c:v>
                </c:pt>
                <c:pt idx="10237">
                  <c:v>14675.594999999999</c:v>
                </c:pt>
                <c:pt idx="10238">
                  <c:v>16811.385999999999</c:v>
                </c:pt>
                <c:pt idx="10239">
                  <c:v>15467.494000000001</c:v>
                </c:pt>
                <c:pt idx="10240">
                  <c:v>15279.386999999999</c:v>
                </c:pt>
                <c:pt idx="10241">
                  <c:v>15293.579000000002</c:v>
                </c:pt>
                <c:pt idx="10242">
                  <c:v>16820.092999999997</c:v>
                </c:pt>
                <c:pt idx="10243">
                  <c:v>17494.811000000002</c:v>
                </c:pt>
                <c:pt idx="10244">
                  <c:v>15402.946000000002</c:v>
                </c:pt>
                <c:pt idx="10245">
                  <c:v>15514.612999999998</c:v>
                </c:pt>
                <c:pt idx="10246">
                  <c:v>16175.220000000001</c:v>
                </c:pt>
                <c:pt idx="10247">
                  <c:v>16952.276999999998</c:v>
                </c:pt>
                <c:pt idx="10248">
                  <c:v>16209.857</c:v>
                </c:pt>
                <c:pt idx="10249">
                  <c:v>16554.556000000004</c:v>
                </c:pt>
                <c:pt idx="10250">
                  <c:v>17059.575000000001</c:v>
                </c:pt>
                <c:pt idx="10251">
                  <c:v>16087.749999999998</c:v>
                </c:pt>
                <c:pt idx="10252">
                  <c:v>18323.767</c:v>
                </c:pt>
                <c:pt idx="10253">
                  <c:v>15994.300000000001</c:v>
                </c:pt>
                <c:pt idx="10254">
                  <c:v>13827.701000000001</c:v>
                </c:pt>
                <c:pt idx="10255">
                  <c:v>15339.359999999999</c:v>
                </c:pt>
                <c:pt idx="10256">
                  <c:v>13837.333000000001</c:v>
                </c:pt>
                <c:pt idx="10257">
                  <c:v>13592.65</c:v>
                </c:pt>
                <c:pt idx="10258">
                  <c:v>16276.988000000001</c:v>
                </c:pt>
                <c:pt idx="10259">
                  <c:v>14868.756000000001</c:v>
                </c:pt>
                <c:pt idx="10260">
                  <c:v>15103.092000000001</c:v>
                </c:pt>
                <c:pt idx="10261">
                  <c:v>15188.062</c:v>
                </c:pt>
                <c:pt idx="10262">
                  <c:v>14769.342000000002</c:v>
                </c:pt>
                <c:pt idx="10263">
                  <c:v>14872.069</c:v>
                </c:pt>
                <c:pt idx="10264">
                  <c:v>15989.413999999999</c:v>
                </c:pt>
                <c:pt idx="10265">
                  <c:v>17372.217000000001</c:v>
                </c:pt>
                <c:pt idx="10266">
                  <c:v>15444.123</c:v>
                </c:pt>
                <c:pt idx="10267">
                  <c:v>16547.719000000001</c:v>
                </c:pt>
                <c:pt idx="10268">
                  <c:v>16891.120000000003</c:v>
                </c:pt>
                <c:pt idx="10269">
                  <c:v>17659.013999999999</c:v>
                </c:pt>
                <c:pt idx="10270">
                  <c:v>17748.462</c:v>
                </c:pt>
                <c:pt idx="10271">
                  <c:v>17167.438000000002</c:v>
                </c:pt>
                <c:pt idx="10272">
                  <c:v>18487.530000000002</c:v>
                </c:pt>
                <c:pt idx="10273">
                  <c:v>18301.936000000002</c:v>
                </c:pt>
                <c:pt idx="10274">
                  <c:v>16743.953999999998</c:v>
                </c:pt>
                <c:pt idx="10275">
                  <c:v>18008.288</c:v>
                </c:pt>
                <c:pt idx="10276">
                  <c:v>18008.671999999999</c:v>
                </c:pt>
                <c:pt idx="10277">
                  <c:v>16060.420000000002</c:v>
                </c:pt>
                <c:pt idx="10278">
                  <c:v>14335.261</c:v>
                </c:pt>
                <c:pt idx="10279">
                  <c:v>14140.163000000002</c:v>
                </c:pt>
                <c:pt idx="10280">
                  <c:v>15906.047999999999</c:v>
                </c:pt>
                <c:pt idx="10281">
                  <c:v>15259.332000000002</c:v>
                </c:pt>
                <c:pt idx="10282">
                  <c:v>16501.78</c:v>
                </c:pt>
                <c:pt idx="10283">
                  <c:v>15755.055</c:v>
                </c:pt>
                <c:pt idx="10284">
                  <c:v>13059.761999999999</c:v>
                </c:pt>
                <c:pt idx="10285">
                  <c:v>15532.578</c:v>
                </c:pt>
                <c:pt idx="10286">
                  <c:v>16367.865999999998</c:v>
                </c:pt>
                <c:pt idx="10287">
                  <c:v>16349.88</c:v>
                </c:pt>
                <c:pt idx="10288">
                  <c:v>19155.931</c:v>
                </c:pt>
                <c:pt idx="10289">
                  <c:v>16978.248</c:v>
                </c:pt>
                <c:pt idx="10290">
                  <c:v>14346.692999999999</c:v>
                </c:pt>
                <c:pt idx="10291">
                  <c:v>15743.306999999999</c:v>
                </c:pt>
                <c:pt idx="10292">
                  <c:v>14480.333999999999</c:v>
                </c:pt>
                <c:pt idx="10293">
                  <c:v>14474.292000000001</c:v>
                </c:pt>
                <c:pt idx="10294">
                  <c:v>15647.757</c:v>
                </c:pt>
                <c:pt idx="10295">
                  <c:v>17600.707000000002</c:v>
                </c:pt>
                <c:pt idx="10296">
                  <c:v>14111.751999999999</c:v>
                </c:pt>
                <c:pt idx="10297">
                  <c:v>14905.887000000001</c:v>
                </c:pt>
                <c:pt idx="10298">
                  <c:v>16559.088</c:v>
                </c:pt>
                <c:pt idx="10299">
                  <c:v>17121.841999999997</c:v>
                </c:pt>
                <c:pt idx="10300">
                  <c:v>14850.334999999999</c:v>
                </c:pt>
                <c:pt idx="10301">
                  <c:v>14257.897000000001</c:v>
                </c:pt>
                <c:pt idx="10302">
                  <c:v>14525.912999999999</c:v>
                </c:pt>
                <c:pt idx="10303">
                  <c:v>14645.101000000001</c:v>
                </c:pt>
                <c:pt idx="10304">
                  <c:v>12974.755999999999</c:v>
                </c:pt>
                <c:pt idx="10305">
                  <c:v>15825.742</c:v>
                </c:pt>
                <c:pt idx="10306">
                  <c:v>15865.519</c:v>
                </c:pt>
                <c:pt idx="10307">
                  <c:v>16116.342999999997</c:v>
                </c:pt>
                <c:pt idx="10308">
                  <c:v>15873.281000000001</c:v>
                </c:pt>
                <c:pt idx="10309">
                  <c:v>14986.718999999997</c:v>
                </c:pt>
                <c:pt idx="10310">
                  <c:v>16865.003000000001</c:v>
                </c:pt>
                <c:pt idx="10311">
                  <c:v>16152.392000000002</c:v>
                </c:pt>
                <c:pt idx="10312">
                  <c:v>15323.714999999998</c:v>
                </c:pt>
                <c:pt idx="10313">
                  <c:v>15751.494000000001</c:v>
                </c:pt>
                <c:pt idx="10314">
                  <c:v>14352.349999999999</c:v>
                </c:pt>
                <c:pt idx="10315">
                  <c:v>17284.826999999997</c:v>
                </c:pt>
                <c:pt idx="10316">
                  <c:v>16204.935000000001</c:v>
                </c:pt>
                <c:pt idx="10317">
                  <c:v>18346.473999999998</c:v>
                </c:pt>
                <c:pt idx="10318">
                  <c:v>15954.111999999999</c:v>
                </c:pt>
                <c:pt idx="10319">
                  <c:v>14062.322</c:v>
                </c:pt>
                <c:pt idx="10320">
                  <c:v>14355.792000000001</c:v>
                </c:pt>
                <c:pt idx="10321">
                  <c:v>14098.928</c:v>
                </c:pt>
                <c:pt idx="10322">
                  <c:v>14908.726999999999</c:v>
                </c:pt>
                <c:pt idx="10323">
                  <c:v>16594.684000000001</c:v>
                </c:pt>
                <c:pt idx="10324">
                  <c:v>14608.758</c:v>
                </c:pt>
                <c:pt idx="10325">
                  <c:v>15410.384999999998</c:v>
                </c:pt>
                <c:pt idx="10326">
                  <c:v>15718.094999999999</c:v>
                </c:pt>
                <c:pt idx="10327">
                  <c:v>15839.138000000003</c:v>
                </c:pt>
                <c:pt idx="10328">
                  <c:v>17620.47</c:v>
                </c:pt>
                <c:pt idx="10329">
                  <c:v>16871.901000000002</c:v>
                </c:pt>
                <c:pt idx="10330">
                  <c:v>17718.899999999998</c:v>
                </c:pt>
                <c:pt idx="10331">
                  <c:v>17435.092999999997</c:v>
                </c:pt>
                <c:pt idx="10332">
                  <c:v>15480.989</c:v>
                </c:pt>
                <c:pt idx="10333">
                  <c:v>17573.487999999998</c:v>
                </c:pt>
                <c:pt idx="10334">
                  <c:v>17389.478999999999</c:v>
                </c:pt>
                <c:pt idx="10335">
                  <c:v>18552.237999999998</c:v>
                </c:pt>
                <c:pt idx="10336">
                  <c:v>16141.867999999999</c:v>
                </c:pt>
                <c:pt idx="10337">
                  <c:v>17461.218000000001</c:v>
                </c:pt>
                <c:pt idx="10338">
                  <c:v>17286.462000000003</c:v>
                </c:pt>
                <c:pt idx="10339">
                  <c:v>17309.205000000002</c:v>
                </c:pt>
                <c:pt idx="10340">
                  <c:v>16284.855</c:v>
                </c:pt>
                <c:pt idx="10341">
                  <c:v>15973.558999999997</c:v>
                </c:pt>
                <c:pt idx="10342">
                  <c:v>16312.382000000001</c:v>
                </c:pt>
                <c:pt idx="10343">
                  <c:v>15719.562999999998</c:v>
                </c:pt>
                <c:pt idx="10344">
                  <c:v>15118.358999999997</c:v>
                </c:pt>
                <c:pt idx="10345">
                  <c:v>15418.083999999999</c:v>
                </c:pt>
                <c:pt idx="10346">
                  <c:v>16808.009999999998</c:v>
                </c:pt>
                <c:pt idx="10347">
                  <c:v>15095.216999999999</c:v>
                </c:pt>
                <c:pt idx="10348">
                  <c:v>17606.732</c:v>
                </c:pt>
                <c:pt idx="10349">
                  <c:v>15623.897999999999</c:v>
                </c:pt>
                <c:pt idx="10350">
                  <c:v>15882.961000000001</c:v>
                </c:pt>
                <c:pt idx="10351">
                  <c:v>15482.217000000001</c:v>
                </c:pt>
                <c:pt idx="10352">
                  <c:v>13244.398000000001</c:v>
                </c:pt>
                <c:pt idx="10353">
                  <c:v>15753.277</c:v>
                </c:pt>
                <c:pt idx="10354">
                  <c:v>16593.413999999997</c:v>
                </c:pt>
                <c:pt idx="10355">
                  <c:v>14846.619999999999</c:v>
                </c:pt>
                <c:pt idx="10356">
                  <c:v>15371.456999999999</c:v>
                </c:pt>
                <c:pt idx="10357">
                  <c:v>15113.068000000001</c:v>
                </c:pt>
                <c:pt idx="10358">
                  <c:v>15126.037999999997</c:v>
                </c:pt>
                <c:pt idx="10359">
                  <c:v>15145.367999999999</c:v>
                </c:pt>
                <c:pt idx="10360">
                  <c:v>15901.759</c:v>
                </c:pt>
                <c:pt idx="10361">
                  <c:v>14794.000999999998</c:v>
                </c:pt>
                <c:pt idx="10362">
                  <c:v>16162.397000000001</c:v>
                </c:pt>
                <c:pt idx="10363">
                  <c:v>17759.781000000003</c:v>
                </c:pt>
                <c:pt idx="10364">
                  <c:v>15077.588999999998</c:v>
                </c:pt>
                <c:pt idx="10365">
                  <c:v>17062.363999999998</c:v>
                </c:pt>
                <c:pt idx="10366">
                  <c:v>16295.338000000002</c:v>
                </c:pt>
                <c:pt idx="10367">
                  <c:v>16348.908000000001</c:v>
                </c:pt>
                <c:pt idx="10368">
                  <c:v>15377.148000000003</c:v>
                </c:pt>
                <c:pt idx="10369">
                  <c:v>15555.701999999999</c:v>
                </c:pt>
                <c:pt idx="10370">
                  <c:v>13113.846000000001</c:v>
                </c:pt>
                <c:pt idx="10371">
                  <c:v>13261.246000000001</c:v>
                </c:pt>
                <c:pt idx="10372">
                  <c:v>15555.204999999998</c:v>
                </c:pt>
                <c:pt idx="10373">
                  <c:v>17977.310000000001</c:v>
                </c:pt>
                <c:pt idx="10374">
                  <c:v>16614.050999999999</c:v>
                </c:pt>
                <c:pt idx="10375">
                  <c:v>16024.993999999999</c:v>
                </c:pt>
                <c:pt idx="10376">
                  <c:v>14483.259999999998</c:v>
                </c:pt>
                <c:pt idx="10377">
                  <c:v>15087.644</c:v>
                </c:pt>
                <c:pt idx="10378">
                  <c:v>15642.697999999999</c:v>
                </c:pt>
                <c:pt idx="10379">
                  <c:v>15593.285999999998</c:v>
                </c:pt>
                <c:pt idx="10380">
                  <c:v>17140.241999999998</c:v>
                </c:pt>
                <c:pt idx="10381">
                  <c:v>16246.771999999999</c:v>
                </c:pt>
                <c:pt idx="10382">
                  <c:v>15071.154999999999</c:v>
                </c:pt>
                <c:pt idx="10383">
                  <c:v>14816.342999999999</c:v>
                </c:pt>
                <c:pt idx="10384">
                  <c:v>16376.463000000002</c:v>
                </c:pt>
                <c:pt idx="10385">
                  <c:v>13381.613000000001</c:v>
                </c:pt>
                <c:pt idx="10386">
                  <c:v>14693.83</c:v>
                </c:pt>
                <c:pt idx="10387">
                  <c:v>16190.510000000002</c:v>
                </c:pt>
                <c:pt idx="10388">
                  <c:v>15145.244000000001</c:v>
                </c:pt>
                <c:pt idx="10389">
                  <c:v>15053.004999999997</c:v>
                </c:pt>
                <c:pt idx="10390">
                  <c:v>16994.313000000002</c:v>
                </c:pt>
                <c:pt idx="10391">
                  <c:v>16549.952000000001</c:v>
                </c:pt>
                <c:pt idx="10392">
                  <c:v>15984.144</c:v>
                </c:pt>
                <c:pt idx="10393">
                  <c:v>17118.637000000002</c:v>
                </c:pt>
                <c:pt idx="10394">
                  <c:v>16004.245000000003</c:v>
                </c:pt>
                <c:pt idx="10395">
                  <c:v>17478.121000000003</c:v>
                </c:pt>
                <c:pt idx="10396">
                  <c:v>16306.546</c:v>
                </c:pt>
                <c:pt idx="10397">
                  <c:v>17294.384000000002</c:v>
                </c:pt>
                <c:pt idx="10398">
                  <c:v>15336.893999999998</c:v>
                </c:pt>
                <c:pt idx="10399">
                  <c:v>16112.579000000002</c:v>
                </c:pt>
                <c:pt idx="10400">
                  <c:v>18288.240000000002</c:v>
                </c:pt>
                <c:pt idx="10401">
                  <c:v>17185.573</c:v>
                </c:pt>
                <c:pt idx="10402">
                  <c:v>14473.467999999999</c:v>
                </c:pt>
                <c:pt idx="10403">
                  <c:v>13179.264999999999</c:v>
                </c:pt>
                <c:pt idx="10404">
                  <c:v>12160.909</c:v>
                </c:pt>
                <c:pt idx="10405">
                  <c:v>13606.232</c:v>
                </c:pt>
                <c:pt idx="10406">
                  <c:v>15903.486999999999</c:v>
                </c:pt>
                <c:pt idx="10407">
                  <c:v>17501.662000000004</c:v>
                </c:pt>
                <c:pt idx="10408">
                  <c:v>15079.213</c:v>
                </c:pt>
                <c:pt idx="10409">
                  <c:v>16562.469000000005</c:v>
                </c:pt>
                <c:pt idx="10410">
                  <c:v>17608.812999999998</c:v>
                </c:pt>
                <c:pt idx="10411">
                  <c:v>18329.019999999997</c:v>
                </c:pt>
                <c:pt idx="10412">
                  <c:v>17274.333000000002</c:v>
                </c:pt>
                <c:pt idx="10413">
                  <c:v>15468.277000000002</c:v>
                </c:pt>
                <c:pt idx="10414">
                  <c:v>16392.767</c:v>
                </c:pt>
                <c:pt idx="10415">
                  <c:v>16699.435999999998</c:v>
                </c:pt>
                <c:pt idx="10416">
                  <c:v>15635.074000000001</c:v>
                </c:pt>
                <c:pt idx="10417">
                  <c:v>15596.041000000001</c:v>
                </c:pt>
                <c:pt idx="10418">
                  <c:v>15127.487000000001</c:v>
                </c:pt>
                <c:pt idx="10419">
                  <c:v>12590.465</c:v>
                </c:pt>
                <c:pt idx="10420">
                  <c:v>14679.2</c:v>
                </c:pt>
                <c:pt idx="10421">
                  <c:v>16036.865999999998</c:v>
                </c:pt>
                <c:pt idx="10422">
                  <c:v>16845.142</c:v>
                </c:pt>
                <c:pt idx="10423">
                  <c:v>17637.344000000001</c:v>
                </c:pt>
                <c:pt idx="10424">
                  <c:v>16102.463000000002</c:v>
                </c:pt>
                <c:pt idx="10425">
                  <c:v>14145.614999999998</c:v>
                </c:pt>
                <c:pt idx="10426">
                  <c:v>15654.172000000002</c:v>
                </c:pt>
                <c:pt idx="10427">
                  <c:v>15924.984</c:v>
                </c:pt>
                <c:pt idx="10428">
                  <c:v>15037.092999999999</c:v>
                </c:pt>
                <c:pt idx="10429">
                  <c:v>16368.127000000002</c:v>
                </c:pt>
                <c:pt idx="10430">
                  <c:v>16532.647000000001</c:v>
                </c:pt>
                <c:pt idx="10431">
                  <c:v>18382.141</c:v>
                </c:pt>
                <c:pt idx="10432">
                  <c:v>17089.588</c:v>
                </c:pt>
                <c:pt idx="10433">
                  <c:v>18395.519999999997</c:v>
                </c:pt>
                <c:pt idx="10434">
                  <c:v>18469.39</c:v>
                </c:pt>
                <c:pt idx="10435">
                  <c:v>19206.05</c:v>
                </c:pt>
                <c:pt idx="10436">
                  <c:v>16752.036</c:v>
                </c:pt>
                <c:pt idx="10437">
                  <c:v>17625.878000000001</c:v>
                </c:pt>
                <c:pt idx="10438">
                  <c:v>17719.429</c:v>
                </c:pt>
                <c:pt idx="10439">
                  <c:v>15129.878000000001</c:v>
                </c:pt>
                <c:pt idx="10440">
                  <c:v>14670.719000000001</c:v>
                </c:pt>
                <c:pt idx="10441">
                  <c:v>14131.308000000001</c:v>
                </c:pt>
                <c:pt idx="10442">
                  <c:v>14848.862000000001</c:v>
                </c:pt>
                <c:pt idx="10443">
                  <c:v>15686.587</c:v>
                </c:pt>
                <c:pt idx="10444">
                  <c:v>16632.353999999999</c:v>
                </c:pt>
                <c:pt idx="10445">
                  <c:v>18141.939999999999</c:v>
                </c:pt>
                <c:pt idx="10446">
                  <c:v>17936.717000000001</c:v>
                </c:pt>
                <c:pt idx="10447">
                  <c:v>17743.448</c:v>
                </c:pt>
                <c:pt idx="10448">
                  <c:v>17427.994999999999</c:v>
                </c:pt>
                <c:pt idx="10449">
                  <c:v>14597.669000000002</c:v>
                </c:pt>
                <c:pt idx="10450">
                  <c:v>18069.517</c:v>
                </c:pt>
                <c:pt idx="10451">
                  <c:v>16311.898000000001</c:v>
                </c:pt>
                <c:pt idx="10452">
                  <c:v>15508.274999999998</c:v>
                </c:pt>
                <c:pt idx="10453">
                  <c:v>16035.944999999998</c:v>
                </c:pt>
                <c:pt idx="10454">
                  <c:v>16343.618</c:v>
                </c:pt>
                <c:pt idx="10455">
                  <c:v>13510.512999999999</c:v>
                </c:pt>
                <c:pt idx="10456">
                  <c:v>14843.565000000002</c:v>
                </c:pt>
                <c:pt idx="10457">
                  <c:v>13329.350000000002</c:v>
                </c:pt>
                <c:pt idx="10458">
                  <c:v>14398.058999999997</c:v>
                </c:pt>
                <c:pt idx="10459">
                  <c:v>17151.631999999998</c:v>
                </c:pt>
                <c:pt idx="10460">
                  <c:v>13187.413</c:v>
                </c:pt>
                <c:pt idx="10461">
                  <c:v>13834.174000000001</c:v>
                </c:pt>
                <c:pt idx="10462">
                  <c:v>15616.498</c:v>
                </c:pt>
                <c:pt idx="10463">
                  <c:v>17503.636999999999</c:v>
                </c:pt>
                <c:pt idx="10464">
                  <c:v>15155.331</c:v>
                </c:pt>
                <c:pt idx="10465">
                  <c:v>16034.246999999999</c:v>
                </c:pt>
                <c:pt idx="10466">
                  <c:v>16720.313999999998</c:v>
                </c:pt>
                <c:pt idx="10467">
                  <c:v>15618.391</c:v>
                </c:pt>
                <c:pt idx="10468">
                  <c:v>18719.510000000002</c:v>
                </c:pt>
                <c:pt idx="10469">
                  <c:v>17813.063999999998</c:v>
                </c:pt>
                <c:pt idx="10470">
                  <c:v>15822.467000000001</c:v>
                </c:pt>
                <c:pt idx="10471">
                  <c:v>16967.224999999999</c:v>
                </c:pt>
                <c:pt idx="10472">
                  <c:v>18192.257000000001</c:v>
                </c:pt>
                <c:pt idx="10473">
                  <c:v>16802.374999999996</c:v>
                </c:pt>
                <c:pt idx="10474">
                  <c:v>18017.196000000004</c:v>
                </c:pt>
                <c:pt idx="10475">
                  <c:v>18068.386999999995</c:v>
                </c:pt>
                <c:pt idx="10476">
                  <c:v>15749.206999999999</c:v>
                </c:pt>
                <c:pt idx="10477">
                  <c:v>15225.286000000002</c:v>
                </c:pt>
                <c:pt idx="10478">
                  <c:v>15156.003999999999</c:v>
                </c:pt>
                <c:pt idx="10479">
                  <c:v>14039.442000000001</c:v>
                </c:pt>
                <c:pt idx="10480">
                  <c:v>15871.303999999998</c:v>
                </c:pt>
                <c:pt idx="10481">
                  <c:v>16388.427</c:v>
                </c:pt>
                <c:pt idx="10482">
                  <c:v>17354.310000000001</c:v>
                </c:pt>
                <c:pt idx="10483">
                  <c:v>18144.413</c:v>
                </c:pt>
                <c:pt idx="10484">
                  <c:v>16568.289000000001</c:v>
                </c:pt>
                <c:pt idx="10485">
                  <c:v>16615.596000000001</c:v>
                </c:pt>
                <c:pt idx="10486">
                  <c:v>16385.206000000002</c:v>
                </c:pt>
                <c:pt idx="10487">
                  <c:v>18430.731</c:v>
                </c:pt>
                <c:pt idx="10488">
                  <c:v>15994.089000000002</c:v>
                </c:pt>
                <c:pt idx="10489">
                  <c:v>14152.376</c:v>
                </c:pt>
                <c:pt idx="10490">
                  <c:v>16891.373</c:v>
                </c:pt>
                <c:pt idx="10491">
                  <c:v>14726.754999999999</c:v>
                </c:pt>
                <c:pt idx="10492">
                  <c:v>16343.963</c:v>
                </c:pt>
                <c:pt idx="10493">
                  <c:v>15764.196</c:v>
                </c:pt>
                <c:pt idx="10494">
                  <c:v>13416.764999999999</c:v>
                </c:pt>
                <c:pt idx="10495">
                  <c:v>14772.177999999996</c:v>
                </c:pt>
                <c:pt idx="10496">
                  <c:v>16415.607</c:v>
                </c:pt>
                <c:pt idx="10497">
                  <c:v>14283.802</c:v>
                </c:pt>
                <c:pt idx="10498">
                  <c:v>14842.125</c:v>
                </c:pt>
                <c:pt idx="10499">
                  <c:v>15366.823999999999</c:v>
                </c:pt>
                <c:pt idx="10500">
                  <c:v>15671.55</c:v>
                </c:pt>
                <c:pt idx="10501">
                  <c:v>15541.306</c:v>
                </c:pt>
                <c:pt idx="10502">
                  <c:v>15331.818000000001</c:v>
                </c:pt>
                <c:pt idx="10503">
                  <c:v>16484.620999999999</c:v>
                </c:pt>
                <c:pt idx="10504">
                  <c:v>17583.625</c:v>
                </c:pt>
                <c:pt idx="10505">
                  <c:v>15535.638999999999</c:v>
                </c:pt>
                <c:pt idx="10506">
                  <c:v>16558.429</c:v>
                </c:pt>
                <c:pt idx="10507">
                  <c:v>17202.462</c:v>
                </c:pt>
                <c:pt idx="10508">
                  <c:v>15359.162</c:v>
                </c:pt>
                <c:pt idx="10509">
                  <c:v>13120.647000000001</c:v>
                </c:pt>
                <c:pt idx="10510">
                  <c:v>16433.487000000001</c:v>
                </c:pt>
                <c:pt idx="10511">
                  <c:v>15155.183000000001</c:v>
                </c:pt>
                <c:pt idx="10512">
                  <c:v>15347.164999999997</c:v>
                </c:pt>
                <c:pt idx="10513">
                  <c:v>17429.371999999999</c:v>
                </c:pt>
                <c:pt idx="10514">
                  <c:v>17904.337</c:v>
                </c:pt>
                <c:pt idx="10515">
                  <c:v>16986.532999999999</c:v>
                </c:pt>
                <c:pt idx="10516">
                  <c:v>17979.185000000001</c:v>
                </c:pt>
                <c:pt idx="10517">
                  <c:v>15745.289999999997</c:v>
                </c:pt>
                <c:pt idx="10518">
                  <c:v>14173.338</c:v>
                </c:pt>
                <c:pt idx="10519">
                  <c:v>14024.555</c:v>
                </c:pt>
                <c:pt idx="10520">
                  <c:v>13793.3</c:v>
                </c:pt>
                <c:pt idx="10521">
                  <c:v>15777.140000000001</c:v>
                </c:pt>
                <c:pt idx="10522">
                  <c:v>15184.515000000001</c:v>
                </c:pt>
                <c:pt idx="10523">
                  <c:v>15497.487000000003</c:v>
                </c:pt>
                <c:pt idx="10524">
                  <c:v>15487.101999999999</c:v>
                </c:pt>
                <c:pt idx="10525">
                  <c:v>17665.212</c:v>
                </c:pt>
                <c:pt idx="10526">
                  <c:v>14036.205000000002</c:v>
                </c:pt>
                <c:pt idx="10527">
                  <c:v>17124.629000000001</c:v>
                </c:pt>
                <c:pt idx="10528">
                  <c:v>15648.241999999998</c:v>
                </c:pt>
                <c:pt idx="10529">
                  <c:v>15395.573999999997</c:v>
                </c:pt>
                <c:pt idx="10530">
                  <c:v>16030.732999999998</c:v>
                </c:pt>
                <c:pt idx="10531">
                  <c:v>16590.893000000004</c:v>
                </c:pt>
                <c:pt idx="10532">
                  <c:v>18065.436000000002</c:v>
                </c:pt>
                <c:pt idx="10533">
                  <c:v>16680.960999999999</c:v>
                </c:pt>
                <c:pt idx="10534">
                  <c:v>17150.337</c:v>
                </c:pt>
                <c:pt idx="10535">
                  <c:v>16868.398999999998</c:v>
                </c:pt>
                <c:pt idx="10536">
                  <c:v>15703.091</c:v>
                </c:pt>
                <c:pt idx="10537">
                  <c:v>15562.276</c:v>
                </c:pt>
                <c:pt idx="10538">
                  <c:v>15081.243</c:v>
                </c:pt>
                <c:pt idx="10539">
                  <c:v>17025.577999999998</c:v>
                </c:pt>
                <c:pt idx="10540">
                  <c:v>15977.749</c:v>
                </c:pt>
                <c:pt idx="10541">
                  <c:v>16261.388999999999</c:v>
                </c:pt>
                <c:pt idx="10542">
                  <c:v>18308.439000000002</c:v>
                </c:pt>
                <c:pt idx="10543">
                  <c:v>17020.304</c:v>
                </c:pt>
                <c:pt idx="10544">
                  <c:v>15245.578000000001</c:v>
                </c:pt>
                <c:pt idx="10545">
                  <c:v>14730.662999999999</c:v>
                </c:pt>
                <c:pt idx="10546">
                  <c:v>14230.393</c:v>
                </c:pt>
                <c:pt idx="10547">
                  <c:v>13717.969000000001</c:v>
                </c:pt>
                <c:pt idx="10548">
                  <c:v>15736.365000000002</c:v>
                </c:pt>
                <c:pt idx="10549">
                  <c:v>14521.661</c:v>
                </c:pt>
                <c:pt idx="10550">
                  <c:v>15423.850000000002</c:v>
                </c:pt>
                <c:pt idx="10551">
                  <c:v>13640.868999999999</c:v>
                </c:pt>
                <c:pt idx="10552">
                  <c:v>14658.306</c:v>
                </c:pt>
                <c:pt idx="10553">
                  <c:v>15921.156000000001</c:v>
                </c:pt>
                <c:pt idx="10554">
                  <c:v>19331.614999999998</c:v>
                </c:pt>
                <c:pt idx="10555">
                  <c:v>16038.886</c:v>
                </c:pt>
                <c:pt idx="10556">
                  <c:v>17303.702999999998</c:v>
                </c:pt>
                <c:pt idx="10557">
                  <c:v>18267.574999999997</c:v>
                </c:pt>
                <c:pt idx="10558">
                  <c:v>18590.195</c:v>
                </c:pt>
                <c:pt idx="10559">
                  <c:v>16055.168</c:v>
                </c:pt>
                <c:pt idx="10560">
                  <c:v>14550.298999999999</c:v>
                </c:pt>
                <c:pt idx="10561">
                  <c:v>14266.960999999999</c:v>
                </c:pt>
                <c:pt idx="10562">
                  <c:v>15358.542000000001</c:v>
                </c:pt>
                <c:pt idx="10563">
                  <c:v>17723.434999999998</c:v>
                </c:pt>
                <c:pt idx="10564">
                  <c:v>13967.098999999998</c:v>
                </c:pt>
                <c:pt idx="10565">
                  <c:v>17595.423999999999</c:v>
                </c:pt>
                <c:pt idx="10566">
                  <c:v>16849.007000000001</c:v>
                </c:pt>
                <c:pt idx="10567">
                  <c:v>15981.355</c:v>
                </c:pt>
                <c:pt idx="10568">
                  <c:v>17177.077999999998</c:v>
                </c:pt>
                <c:pt idx="10569">
                  <c:v>20601.16</c:v>
                </c:pt>
                <c:pt idx="10570">
                  <c:v>17512.873</c:v>
                </c:pt>
                <c:pt idx="10571">
                  <c:v>14734.110999999999</c:v>
                </c:pt>
                <c:pt idx="10572">
                  <c:v>14987.433000000001</c:v>
                </c:pt>
                <c:pt idx="10573">
                  <c:v>15225.904999999999</c:v>
                </c:pt>
                <c:pt idx="10574">
                  <c:v>16040.548000000001</c:v>
                </c:pt>
                <c:pt idx="10575">
                  <c:v>15767.76</c:v>
                </c:pt>
                <c:pt idx="10576">
                  <c:v>16496.613000000001</c:v>
                </c:pt>
                <c:pt idx="10577">
                  <c:v>15823.279000000002</c:v>
                </c:pt>
                <c:pt idx="10578">
                  <c:v>13455.539999999999</c:v>
                </c:pt>
                <c:pt idx="10579">
                  <c:v>14457.011</c:v>
                </c:pt>
                <c:pt idx="10580">
                  <c:v>16545.337</c:v>
                </c:pt>
                <c:pt idx="10581">
                  <c:v>15318.921000000002</c:v>
                </c:pt>
                <c:pt idx="10582">
                  <c:v>15283.171</c:v>
                </c:pt>
                <c:pt idx="10583">
                  <c:v>14804.26</c:v>
                </c:pt>
                <c:pt idx="10584">
                  <c:v>14509.43</c:v>
                </c:pt>
                <c:pt idx="10585">
                  <c:v>14399.745999999999</c:v>
                </c:pt>
                <c:pt idx="10586">
                  <c:v>15110.752</c:v>
                </c:pt>
                <c:pt idx="10587">
                  <c:v>16209.469999999998</c:v>
                </c:pt>
                <c:pt idx="10588">
                  <c:v>16715.084999999999</c:v>
                </c:pt>
                <c:pt idx="10589">
                  <c:v>15809.691999999999</c:v>
                </c:pt>
                <c:pt idx="10590">
                  <c:v>16325.779000000002</c:v>
                </c:pt>
                <c:pt idx="10591">
                  <c:v>15526.75</c:v>
                </c:pt>
                <c:pt idx="10592">
                  <c:v>17435.589</c:v>
                </c:pt>
                <c:pt idx="10593">
                  <c:v>15057.086000000001</c:v>
                </c:pt>
                <c:pt idx="10594">
                  <c:v>12675.41</c:v>
                </c:pt>
                <c:pt idx="10595">
                  <c:v>15329.261000000002</c:v>
                </c:pt>
                <c:pt idx="10596">
                  <c:v>14630.814999999999</c:v>
                </c:pt>
                <c:pt idx="10597">
                  <c:v>14113.655000000001</c:v>
                </c:pt>
                <c:pt idx="10598">
                  <c:v>16249.325999999999</c:v>
                </c:pt>
                <c:pt idx="10599">
                  <c:v>16758.189999999999</c:v>
                </c:pt>
                <c:pt idx="10600">
                  <c:v>16288.672000000002</c:v>
                </c:pt>
                <c:pt idx="10601">
                  <c:v>15435.916999999999</c:v>
                </c:pt>
                <c:pt idx="10602">
                  <c:v>14905.016</c:v>
                </c:pt>
                <c:pt idx="10603">
                  <c:v>15081.496000000001</c:v>
                </c:pt>
                <c:pt idx="10604">
                  <c:v>18360.526999999998</c:v>
                </c:pt>
                <c:pt idx="10605">
                  <c:v>18482.559999999998</c:v>
                </c:pt>
                <c:pt idx="10606">
                  <c:v>16715.882999999998</c:v>
                </c:pt>
                <c:pt idx="10607">
                  <c:v>15241.049000000001</c:v>
                </c:pt>
                <c:pt idx="10608">
                  <c:v>17603.688999999998</c:v>
                </c:pt>
                <c:pt idx="10609">
                  <c:v>18057.042000000001</c:v>
                </c:pt>
                <c:pt idx="10610">
                  <c:v>15929.782999999999</c:v>
                </c:pt>
                <c:pt idx="10611">
                  <c:v>13166.817999999997</c:v>
                </c:pt>
                <c:pt idx="10612">
                  <c:v>14645.789999999999</c:v>
                </c:pt>
                <c:pt idx="10613">
                  <c:v>15306.556999999999</c:v>
                </c:pt>
                <c:pt idx="10614">
                  <c:v>13513.614000000001</c:v>
                </c:pt>
                <c:pt idx="10615">
                  <c:v>14607.601000000001</c:v>
                </c:pt>
                <c:pt idx="10616">
                  <c:v>14418.127</c:v>
                </c:pt>
                <c:pt idx="10617">
                  <c:v>16454.013999999999</c:v>
                </c:pt>
                <c:pt idx="10618">
                  <c:v>16966.897000000001</c:v>
                </c:pt>
                <c:pt idx="10619">
                  <c:v>16505.210999999999</c:v>
                </c:pt>
                <c:pt idx="10620">
                  <c:v>15917.383999999998</c:v>
                </c:pt>
                <c:pt idx="10621">
                  <c:v>16984.063000000002</c:v>
                </c:pt>
                <c:pt idx="10622">
                  <c:v>13976.521000000001</c:v>
                </c:pt>
                <c:pt idx="10623">
                  <c:v>15691.900000000001</c:v>
                </c:pt>
                <c:pt idx="10624">
                  <c:v>17086.112000000001</c:v>
                </c:pt>
                <c:pt idx="10625">
                  <c:v>16934.314999999999</c:v>
                </c:pt>
                <c:pt idx="10626">
                  <c:v>14780.695</c:v>
                </c:pt>
                <c:pt idx="10627">
                  <c:v>16583.005999999998</c:v>
                </c:pt>
                <c:pt idx="10628">
                  <c:v>14142.034000000001</c:v>
                </c:pt>
                <c:pt idx="10629">
                  <c:v>16160.962</c:v>
                </c:pt>
                <c:pt idx="10630">
                  <c:v>15361.866999999998</c:v>
                </c:pt>
                <c:pt idx="10631">
                  <c:v>13918.809000000001</c:v>
                </c:pt>
                <c:pt idx="10632">
                  <c:v>17196.555</c:v>
                </c:pt>
                <c:pt idx="10633">
                  <c:v>18303.748000000003</c:v>
                </c:pt>
                <c:pt idx="10634">
                  <c:v>16682.652000000002</c:v>
                </c:pt>
                <c:pt idx="10635">
                  <c:v>16540.681</c:v>
                </c:pt>
                <c:pt idx="10636">
                  <c:v>16689.313000000002</c:v>
                </c:pt>
                <c:pt idx="10637">
                  <c:v>16479.098999999998</c:v>
                </c:pt>
                <c:pt idx="10638">
                  <c:v>14339.188000000002</c:v>
                </c:pt>
                <c:pt idx="10639">
                  <c:v>17280.257000000001</c:v>
                </c:pt>
                <c:pt idx="10640">
                  <c:v>15706.516</c:v>
                </c:pt>
                <c:pt idx="10641">
                  <c:v>15566.834999999999</c:v>
                </c:pt>
                <c:pt idx="10642">
                  <c:v>15778.831999999997</c:v>
                </c:pt>
                <c:pt idx="10643">
                  <c:v>14680.239999999998</c:v>
                </c:pt>
                <c:pt idx="10644">
                  <c:v>14591.192000000001</c:v>
                </c:pt>
                <c:pt idx="10645">
                  <c:v>16374.696</c:v>
                </c:pt>
                <c:pt idx="10646">
                  <c:v>18375.466</c:v>
                </c:pt>
                <c:pt idx="10647">
                  <c:v>17702.516</c:v>
                </c:pt>
                <c:pt idx="10648">
                  <c:v>15437.053</c:v>
                </c:pt>
                <c:pt idx="10649">
                  <c:v>12035.936999999998</c:v>
                </c:pt>
                <c:pt idx="10650">
                  <c:v>14361.047999999999</c:v>
                </c:pt>
                <c:pt idx="10651">
                  <c:v>15297.121000000001</c:v>
                </c:pt>
                <c:pt idx="10652">
                  <c:v>15945.120999999999</c:v>
                </c:pt>
                <c:pt idx="10653">
                  <c:v>17792.315999999999</c:v>
                </c:pt>
                <c:pt idx="10654">
                  <c:v>19009.485999999997</c:v>
                </c:pt>
                <c:pt idx="10655">
                  <c:v>20255.610000000004</c:v>
                </c:pt>
                <c:pt idx="10656">
                  <c:v>20767.900000000001</c:v>
                </c:pt>
                <c:pt idx="10657">
                  <c:v>22488.07</c:v>
                </c:pt>
                <c:pt idx="10658">
                  <c:v>19826.969999999998</c:v>
                </c:pt>
                <c:pt idx="10659">
                  <c:v>19209.310000000001</c:v>
                </c:pt>
                <c:pt idx="10660">
                  <c:v>14220.699000000002</c:v>
                </c:pt>
                <c:pt idx="10661">
                  <c:v>18428.489000000001</c:v>
                </c:pt>
                <c:pt idx="10662">
                  <c:v>15931.361000000001</c:v>
                </c:pt>
                <c:pt idx="10663">
                  <c:v>17562.956000000002</c:v>
                </c:pt>
                <c:pt idx="10664">
                  <c:v>15419.47</c:v>
                </c:pt>
                <c:pt idx="10665">
                  <c:v>17412.557000000001</c:v>
                </c:pt>
                <c:pt idx="10666">
                  <c:v>16128.153</c:v>
                </c:pt>
                <c:pt idx="10667">
                  <c:v>15744.542999999998</c:v>
                </c:pt>
                <c:pt idx="10668">
                  <c:v>15749.936000000002</c:v>
                </c:pt>
                <c:pt idx="10669">
                  <c:v>15024.891999999998</c:v>
                </c:pt>
                <c:pt idx="10670">
                  <c:v>14119.898999999999</c:v>
                </c:pt>
                <c:pt idx="10671">
                  <c:v>13060.991999999998</c:v>
                </c:pt>
                <c:pt idx="10672">
                  <c:v>14411.143999999998</c:v>
                </c:pt>
                <c:pt idx="10673">
                  <c:v>13492.237000000001</c:v>
                </c:pt>
                <c:pt idx="10674">
                  <c:v>14109.812000000002</c:v>
                </c:pt>
                <c:pt idx="10675">
                  <c:v>15009.860999999997</c:v>
                </c:pt>
                <c:pt idx="10676">
                  <c:v>13944.206</c:v>
                </c:pt>
                <c:pt idx="10677">
                  <c:v>16763.771999999997</c:v>
                </c:pt>
                <c:pt idx="10678">
                  <c:v>16508.902000000002</c:v>
                </c:pt>
                <c:pt idx="10679">
                  <c:v>15218.062999999998</c:v>
                </c:pt>
                <c:pt idx="10680">
                  <c:v>14150.933000000001</c:v>
                </c:pt>
                <c:pt idx="10681">
                  <c:v>15056.323</c:v>
                </c:pt>
                <c:pt idx="10682">
                  <c:v>13748.069000000001</c:v>
                </c:pt>
                <c:pt idx="10683">
                  <c:v>13316.605000000001</c:v>
                </c:pt>
                <c:pt idx="10684">
                  <c:v>13505.839</c:v>
                </c:pt>
                <c:pt idx="10685">
                  <c:v>14339.941999999999</c:v>
                </c:pt>
                <c:pt idx="10686">
                  <c:v>16651.397000000001</c:v>
                </c:pt>
                <c:pt idx="10687">
                  <c:v>19518.88</c:v>
                </c:pt>
                <c:pt idx="10688">
                  <c:v>16888.227999999999</c:v>
                </c:pt>
                <c:pt idx="10689">
                  <c:v>16285.643</c:v>
                </c:pt>
                <c:pt idx="10690">
                  <c:v>17456.972999999998</c:v>
                </c:pt>
                <c:pt idx="10691">
                  <c:v>19297.32</c:v>
                </c:pt>
                <c:pt idx="10692">
                  <c:v>17788.722000000002</c:v>
                </c:pt>
                <c:pt idx="10693">
                  <c:v>15120.235999999999</c:v>
                </c:pt>
                <c:pt idx="10694">
                  <c:v>15940.136</c:v>
                </c:pt>
                <c:pt idx="10695">
                  <c:v>18234.9735</c:v>
                </c:pt>
                <c:pt idx="10696">
                  <c:v>15796.164000000001</c:v>
                </c:pt>
                <c:pt idx="10697">
                  <c:v>14356.781999999999</c:v>
                </c:pt>
                <c:pt idx="10698">
                  <c:v>14697.325000000003</c:v>
                </c:pt>
                <c:pt idx="10699">
                  <c:v>15998.800000000003</c:v>
                </c:pt>
                <c:pt idx="10700">
                  <c:v>15089.392999999998</c:v>
                </c:pt>
                <c:pt idx="10701">
                  <c:v>15115.152</c:v>
                </c:pt>
                <c:pt idx="10702">
                  <c:v>15654.144999999999</c:v>
                </c:pt>
                <c:pt idx="10703">
                  <c:v>14574.019</c:v>
                </c:pt>
                <c:pt idx="10704">
                  <c:v>14667.203999999996</c:v>
                </c:pt>
                <c:pt idx="10705">
                  <c:v>14337.494999999999</c:v>
                </c:pt>
                <c:pt idx="10706">
                  <c:v>14545.451999999999</c:v>
                </c:pt>
                <c:pt idx="10707">
                  <c:v>14903.850999999999</c:v>
                </c:pt>
                <c:pt idx="10708">
                  <c:v>14237.649999999998</c:v>
                </c:pt>
                <c:pt idx="10709">
                  <c:v>17441.695</c:v>
                </c:pt>
                <c:pt idx="10710">
                  <c:v>17005.953999999998</c:v>
                </c:pt>
                <c:pt idx="10711">
                  <c:v>14561.048999999999</c:v>
                </c:pt>
                <c:pt idx="10712">
                  <c:v>15065.346</c:v>
                </c:pt>
                <c:pt idx="10713">
                  <c:v>16237.968000000001</c:v>
                </c:pt>
                <c:pt idx="10714">
                  <c:v>17957.742999999999</c:v>
                </c:pt>
                <c:pt idx="10715">
                  <c:v>16215.526000000002</c:v>
                </c:pt>
                <c:pt idx="10716">
                  <c:v>17073.223000000002</c:v>
                </c:pt>
                <c:pt idx="10717">
                  <c:v>18661.522999999997</c:v>
                </c:pt>
                <c:pt idx="10718">
                  <c:v>20403.269999999997</c:v>
                </c:pt>
                <c:pt idx="10719">
                  <c:v>15607.924000000001</c:v>
                </c:pt>
                <c:pt idx="10720">
                  <c:v>18090.592000000001</c:v>
                </c:pt>
                <c:pt idx="10721">
                  <c:v>16096.431</c:v>
                </c:pt>
                <c:pt idx="10722">
                  <c:v>15910.957999999999</c:v>
                </c:pt>
                <c:pt idx="10723">
                  <c:v>16244.46</c:v>
                </c:pt>
                <c:pt idx="10724">
                  <c:v>16847.006000000001</c:v>
                </c:pt>
                <c:pt idx="10725">
                  <c:v>16294.65</c:v>
                </c:pt>
                <c:pt idx="10726">
                  <c:v>15204.241</c:v>
                </c:pt>
                <c:pt idx="10727">
                  <c:v>16890.367999999999</c:v>
                </c:pt>
                <c:pt idx="10728">
                  <c:v>15768.748000000001</c:v>
                </c:pt>
                <c:pt idx="10729">
                  <c:v>15669.728000000001</c:v>
                </c:pt>
                <c:pt idx="10730">
                  <c:v>14997.288</c:v>
                </c:pt>
                <c:pt idx="10731">
                  <c:v>16321.481999999998</c:v>
                </c:pt>
                <c:pt idx="10732">
                  <c:v>17321.397000000001</c:v>
                </c:pt>
                <c:pt idx="10733">
                  <c:v>16571.474999999999</c:v>
                </c:pt>
                <c:pt idx="10734">
                  <c:v>15819.433000000003</c:v>
                </c:pt>
                <c:pt idx="10735">
                  <c:v>14951.796000000002</c:v>
                </c:pt>
                <c:pt idx="10736">
                  <c:v>13614.333000000002</c:v>
                </c:pt>
                <c:pt idx="10737">
                  <c:v>13804.925000000001</c:v>
                </c:pt>
                <c:pt idx="10738">
                  <c:v>14958.777</c:v>
                </c:pt>
                <c:pt idx="10739">
                  <c:v>12394.017000000002</c:v>
                </c:pt>
                <c:pt idx="10740">
                  <c:v>13070.846</c:v>
                </c:pt>
                <c:pt idx="10741">
                  <c:v>12801.342999999999</c:v>
                </c:pt>
                <c:pt idx="10742">
                  <c:v>16579.285</c:v>
                </c:pt>
                <c:pt idx="10743">
                  <c:v>15985.557000000001</c:v>
                </c:pt>
                <c:pt idx="10744">
                  <c:v>14878.413999999999</c:v>
                </c:pt>
                <c:pt idx="10745">
                  <c:v>14910.574000000001</c:v>
                </c:pt>
                <c:pt idx="10746">
                  <c:v>17503.444</c:v>
                </c:pt>
                <c:pt idx="10747">
                  <c:v>19546.11</c:v>
                </c:pt>
                <c:pt idx="10748">
                  <c:v>15172.081</c:v>
                </c:pt>
                <c:pt idx="10749">
                  <c:v>18596.28</c:v>
                </c:pt>
                <c:pt idx="10750">
                  <c:v>18214.093000000001</c:v>
                </c:pt>
                <c:pt idx="10751">
                  <c:v>16810.236999999997</c:v>
                </c:pt>
                <c:pt idx="10752">
                  <c:v>17054.891999999996</c:v>
                </c:pt>
                <c:pt idx="10753">
                  <c:v>17211.124000000003</c:v>
                </c:pt>
                <c:pt idx="10754">
                  <c:v>12642.282000000001</c:v>
                </c:pt>
                <c:pt idx="10755">
                  <c:v>15873.773999999998</c:v>
                </c:pt>
                <c:pt idx="10756">
                  <c:v>13488.716</c:v>
                </c:pt>
                <c:pt idx="10757">
                  <c:v>14960.812999999998</c:v>
                </c:pt>
                <c:pt idx="10758">
                  <c:v>15025.82</c:v>
                </c:pt>
                <c:pt idx="10759">
                  <c:v>15409.337</c:v>
                </c:pt>
                <c:pt idx="10760">
                  <c:v>13976.177000000001</c:v>
                </c:pt>
                <c:pt idx="10761">
                  <c:v>14778.876000000002</c:v>
                </c:pt>
                <c:pt idx="10762">
                  <c:v>15640.930999999999</c:v>
                </c:pt>
                <c:pt idx="10763">
                  <c:v>15159.333000000001</c:v>
                </c:pt>
                <c:pt idx="10764">
                  <c:v>16147.886</c:v>
                </c:pt>
                <c:pt idx="10765">
                  <c:v>14810.284</c:v>
                </c:pt>
                <c:pt idx="10766">
                  <c:v>16583.473000000002</c:v>
                </c:pt>
                <c:pt idx="10767">
                  <c:v>18419.678000000004</c:v>
                </c:pt>
                <c:pt idx="10768">
                  <c:v>17148.099000000002</c:v>
                </c:pt>
                <c:pt idx="10769">
                  <c:v>16410.135999999999</c:v>
                </c:pt>
                <c:pt idx="10770">
                  <c:v>16101.312000000002</c:v>
                </c:pt>
                <c:pt idx="10771">
                  <c:v>19072.371000000003</c:v>
                </c:pt>
                <c:pt idx="10772">
                  <c:v>17086.032999999999</c:v>
                </c:pt>
                <c:pt idx="10773">
                  <c:v>19116.25</c:v>
                </c:pt>
                <c:pt idx="10774">
                  <c:v>22797.419999999995</c:v>
                </c:pt>
                <c:pt idx="10775">
                  <c:v>23502.5</c:v>
                </c:pt>
                <c:pt idx="10776">
                  <c:v>21893.34</c:v>
                </c:pt>
                <c:pt idx="10777">
                  <c:v>20190.96</c:v>
                </c:pt>
                <c:pt idx="10778">
                  <c:v>18908.683000000001</c:v>
                </c:pt>
                <c:pt idx="10779">
                  <c:v>16825.188000000002</c:v>
                </c:pt>
                <c:pt idx="10780">
                  <c:v>17401.688000000002</c:v>
                </c:pt>
                <c:pt idx="10781">
                  <c:v>16731.963</c:v>
                </c:pt>
                <c:pt idx="10782">
                  <c:v>16512.456000000002</c:v>
                </c:pt>
                <c:pt idx="10783">
                  <c:v>18032.706999999999</c:v>
                </c:pt>
                <c:pt idx="10784">
                  <c:v>14801.114000000001</c:v>
                </c:pt>
                <c:pt idx="10785">
                  <c:v>18104.975999999999</c:v>
                </c:pt>
                <c:pt idx="10786">
                  <c:v>16375.839</c:v>
                </c:pt>
                <c:pt idx="10787">
                  <c:v>17116.502</c:v>
                </c:pt>
                <c:pt idx="10788">
                  <c:v>15211.735000000001</c:v>
                </c:pt>
                <c:pt idx="10789">
                  <c:v>16552.562999999998</c:v>
                </c:pt>
                <c:pt idx="10790">
                  <c:v>16395.399000000001</c:v>
                </c:pt>
                <c:pt idx="10791">
                  <c:v>15083.781000000001</c:v>
                </c:pt>
                <c:pt idx="10792">
                  <c:v>13214.938</c:v>
                </c:pt>
                <c:pt idx="10793">
                  <c:v>15548.84</c:v>
                </c:pt>
                <c:pt idx="10794">
                  <c:v>16081.108999999999</c:v>
                </c:pt>
                <c:pt idx="10795">
                  <c:v>14597.428</c:v>
                </c:pt>
                <c:pt idx="10796">
                  <c:v>15175.924000000003</c:v>
                </c:pt>
                <c:pt idx="10797">
                  <c:v>15124.624000000002</c:v>
                </c:pt>
                <c:pt idx="10798">
                  <c:v>16434.371999999999</c:v>
                </c:pt>
                <c:pt idx="10799">
                  <c:v>12749.397999999999</c:v>
                </c:pt>
                <c:pt idx="10800">
                  <c:v>15692.159</c:v>
                </c:pt>
                <c:pt idx="10801">
                  <c:v>16784.555</c:v>
                </c:pt>
                <c:pt idx="10802">
                  <c:v>14821.557000000001</c:v>
                </c:pt>
                <c:pt idx="10803">
                  <c:v>14859.670000000002</c:v>
                </c:pt>
                <c:pt idx="10804">
                  <c:v>14746.788</c:v>
                </c:pt>
                <c:pt idx="10805">
                  <c:v>12403.346000000001</c:v>
                </c:pt>
                <c:pt idx="10806">
                  <c:v>14114.786999999998</c:v>
                </c:pt>
                <c:pt idx="10807">
                  <c:v>15591.309000000001</c:v>
                </c:pt>
                <c:pt idx="10808">
                  <c:v>16247.259000000002</c:v>
                </c:pt>
                <c:pt idx="10809">
                  <c:v>16295.974</c:v>
                </c:pt>
                <c:pt idx="10810">
                  <c:v>15403.035</c:v>
                </c:pt>
                <c:pt idx="10811">
                  <c:v>14653.831000000002</c:v>
                </c:pt>
                <c:pt idx="10812">
                  <c:v>14096.768</c:v>
                </c:pt>
                <c:pt idx="10813">
                  <c:v>16111.343999999999</c:v>
                </c:pt>
                <c:pt idx="10814">
                  <c:v>14116.181</c:v>
                </c:pt>
                <c:pt idx="10815">
                  <c:v>13896.458000000002</c:v>
                </c:pt>
                <c:pt idx="10816">
                  <c:v>14472.141</c:v>
                </c:pt>
                <c:pt idx="10817">
                  <c:v>15108.976000000001</c:v>
                </c:pt>
                <c:pt idx="10818">
                  <c:v>15216.832</c:v>
                </c:pt>
                <c:pt idx="10819">
                  <c:v>13739.867</c:v>
                </c:pt>
                <c:pt idx="10820">
                  <c:v>13984.684999999999</c:v>
                </c:pt>
                <c:pt idx="10821">
                  <c:v>14577.196000000004</c:v>
                </c:pt>
                <c:pt idx="10822">
                  <c:v>14474.338000000002</c:v>
                </c:pt>
                <c:pt idx="10823">
                  <c:v>14228.518</c:v>
                </c:pt>
                <c:pt idx="10824">
                  <c:v>16675.866999999998</c:v>
                </c:pt>
                <c:pt idx="10825">
                  <c:v>17353.205999999998</c:v>
                </c:pt>
                <c:pt idx="10826">
                  <c:v>14759.725999999999</c:v>
                </c:pt>
                <c:pt idx="10827">
                  <c:v>14481.413999999999</c:v>
                </c:pt>
                <c:pt idx="10828">
                  <c:v>14419.502</c:v>
                </c:pt>
                <c:pt idx="10829">
                  <c:v>17075.080999999998</c:v>
                </c:pt>
                <c:pt idx="10830">
                  <c:v>16490.805</c:v>
                </c:pt>
                <c:pt idx="10831">
                  <c:v>17777.197000000004</c:v>
                </c:pt>
                <c:pt idx="10832">
                  <c:v>17903.471999999998</c:v>
                </c:pt>
                <c:pt idx="10833">
                  <c:v>15334.291000000001</c:v>
                </c:pt>
                <c:pt idx="10834">
                  <c:v>18649.7</c:v>
                </c:pt>
                <c:pt idx="10835">
                  <c:v>20775.11</c:v>
                </c:pt>
                <c:pt idx="10836">
                  <c:v>19895.039999999997</c:v>
                </c:pt>
                <c:pt idx="10837">
                  <c:v>16940.151000000002</c:v>
                </c:pt>
                <c:pt idx="10838">
                  <c:v>18286.724999999999</c:v>
                </c:pt>
                <c:pt idx="10839">
                  <c:v>16494.798999999999</c:v>
                </c:pt>
                <c:pt idx="10840">
                  <c:v>16468.044999999998</c:v>
                </c:pt>
                <c:pt idx="10841">
                  <c:v>16393.331000000002</c:v>
                </c:pt>
                <c:pt idx="10842">
                  <c:v>16207.398999999999</c:v>
                </c:pt>
                <c:pt idx="10843">
                  <c:v>17261.225999999999</c:v>
                </c:pt>
                <c:pt idx="10844">
                  <c:v>16603.113000000001</c:v>
                </c:pt>
                <c:pt idx="10845">
                  <c:v>16970.055</c:v>
                </c:pt>
                <c:pt idx="10846">
                  <c:v>16778.047999999999</c:v>
                </c:pt>
                <c:pt idx="10847">
                  <c:v>16117.477399999998</c:v>
                </c:pt>
                <c:pt idx="10848">
                  <c:v>14590.359</c:v>
                </c:pt>
                <c:pt idx="10849">
                  <c:v>12655.697</c:v>
                </c:pt>
                <c:pt idx="10850">
                  <c:v>15878.577000000001</c:v>
                </c:pt>
                <c:pt idx="10851">
                  <c:v>14838.100000000002</c:v>
                </c:pt>
                <c:pt idx="10852">
                  <c:v>14020.213000000002</c:v>
                </c:pt>
                <c:pt idx="10853">
                  <c:v>14434.043999999998</c:v>
                </c:pt>
                <c:pt idx="10854">
                  <c:v>15090.230999999998</c:v>
                </c:pt>
                <c:pt idx="10855">
                  <c:v>16180.616000000002</c:v>
                </c:pt>
                <c:pt idx="10856">
                  <c:v>14025.35</c:v>
                </c:pt>
                <c:pt idx="10857">
                  <c:v>13993.95</c:v>
                </c:pt>
                <c:pt idx="10858">
                  <c:v>15060.221000000003</c:v>
                </c:pt>
                <c:pt idx="10859">
                  <c:v>13044.193000000001</c:v>
                </c:pt>
                <c:pt idx="10860">
                  <c:v>15872.609</c:v>
                </c:pt>
                <c:pt idx="10861">
                  <c:v>16413.565000000002</c:v>
                </c:pt>
                <c:pt idx="10862">
                  <c:v>15920.935000000001</c:v>
                </c:pt>
                <c:pt idx="10863">
                  <c:v>15492.001</c:v>
                </c:pt>
                <c:pt idx="10864">
                  <c:v>15272.362999999998</c:v>
                </c:pt>
                <c:pt idx="10865">
                  <c:v>17751.483</c:v>
                </c:pt>
                <c:pt idx="10866">
                  <c:v>15881.136</c:v>
                </c:pt>
                <c:pt idx="10867">
                  <c:v>15649.858999999999</c:v>
                </c:pt>
                <c:pt idx="10868">
                  <c:v>14278.46</c:v>
                </c:pt>
                <c:pt idx="10869">
                  <c:v>15586.147000000003</c:v>
                </c:pt>
                <c:pt idx="10870">
                  <c:v>15722.470999999998</c:v>
                </c:pt>
                <c:pt idx="10871">
                  <c:v>13509.874999999998</c:v>
                </c:pt>
                <c:pt idx="10872">
                  <c:v>15801.318000000001</c:v>
                </c:pt>
                <c:pt idx="10873">
                  <c:v>13347.748000000001</c:v>
                </c:pt>
                <c:pt idx="10874">
                  <c:v>15158.932999999999</c:v>
                </c:pt>
                <c:pt idx="10875">
                  <c:v>14066.576000000003</c:v>
                </c:pt>
                <c:pt idx="10876">
                  <c:v>14125.580000000002</c:v>
                </c:pt>
                <c:pt idx="10877">
                  <c:v>13362.951999999999</c:v>
                </c:pt>
                <c:pt idx="10878">
                  <c:v>12306.526000000002</c:v>
                </c:pt>
                <c:pt idx="10879">
                  <c:v>14524.623</c:v>
                </c:pt>
                <c:pt idx="10880">
                  <c:v>14929.679999999998</c:v>
                </c:pt>
                <c:pt idx="10881">
                  <c:v>14662.642</c:v>
                </c:pt>
                <c:pt idx="10882">
                  <c:v>14472.239</c:v>
                </c:pt>
                <c:pt idx="10883">
                  <c:v>16058.773999999999</c:v>
                </c:pt>
                <c:pt idx="10884">
                  <c:v>20446.440000000002</c:v>
                </c:pt>
                <c:pt idx="10885">
                  <c:v>19236.36</c:v>
                </c:pt>
                <c:pt idx="10886">
                  <c:v>15738.710000000003</c:v>
                </c:pt>
                <c:pt idx="10887">
                  <c:v>16435.303</c:v>
                </c:pt>
                <c:pt idx="10888">
                  <c:v>15427.844000000001</c:v>
                </c:pt>
                <c:pt idx="10889">
                  <c:v>17967.813000000002</c:v>
                </c:pt>
                <c:pt idx="10890">
                  <c:v>17801.926999999996</c:v>
                </c:pt>
                <c:pt idx="10891">
                  <c:v>18735.150000000001</c:v>
                </c:pt>
                <c:pt idx="10892">
                  <c:v>17010.802</c:v>
                </c:pt>
                <c:pt idx="10893">
                  <c:v>16237.5</c:v>
                </c:pt>
                <c:pt idx="10894">
                  <c:v>17396.902000000002</c:v>
                </c:pt>
                <c:pt idx="10895">
                  <c:v>19842.986999999997</c:v>
                </c:pt>
                <c:pt idx="10896">
                  <c:v>18595.189999999999</c:v>
                </c:pt>
                <c:pt idx="10897">
                  <c:v>17970.327000000001</c:v>
                </c:pt>
                <c:pt idx="10898">
                  <c:v>18485.7</c:v>
                </c:pt>
                <c:pt idx="10899">
                  <c:v>20537.430000000004</c:v>
                </c:pt>
                <c:pt idx="10900">
                  <c:v>17869.513999999999</c:v>
                </c:pt>
                <c:pt idx="10901">
                  <c:v>18349.406000000003</c:v>
                </c:pt>
                <c:pt idx="10902">
                  <c:v>17490.335999999999</c:v>
                </c:pt>
                <c:pt idx="10903">
                  <c:v>17053.663999999997</c:v>
                </c:pt>
                <c:pt idx="10904">
                  <c:v>19514.23</c:v>
                </c:pt>
                <c:pt idx="10905">
                  <c:v>15585.919000000002</c:v>
                </c:pt>
                <c:pt idx="10906">
                  <c:v>16923.765000000003</c:v>
                </c:pt>
                <c:pt idx="10907">
                  <c:v>18074.269000000004</c:v>
                </c:pt>
                <c:pt idx="10908">
                  <c:v>14521.177</c:v>
                </c:pt>
                <c:pt idx="10909">
                  <c:v>14617.950999999999</c:v>
                </c:pt>
                <c:pt idx="10910">
                  <c:v>13730.981999999998</c:v>
                </c:pt>
                <c:pt idx="10911">
                  <c:v>15319.076999999999</c:v>
                </c:pt>
                <c:pt idx="10912">
                  <c:v>15670.350999999999</c:v>
                </c:pt>
                <c:pt idx="10913">
                  <c:v>13784.313999999998</c:v>
                </c:pt>
                <c:pt idx="10914">
                  <c:v>18530.172999999999</c:v>
                </c:pt>
                <c:pt idx="10915">
                  <c:v>16228.956</c:v>
                </c:pt>
                <c:pt idx="10916">
                  <c:v>18132.178</c:v>
                </c:pt>
                <c:pt idx="10917">
                  <c:v>16154.681</c:v>
                </c:pt>
                <c:pt idx="10918">
                  <c:v>16023.077999999998</c:v>
                </c:pt>
                <c:pt idx="10919">
                  <c:v>15303.982000000002</c:v>
                </c:pt>
                <c:pt idx="10920">
                  <c:v>14364.888000000001</c:v>
                </c:pt>
                <c:pt idx="10921">
                  <c:v>15826.793000000001</c:v>
                </c:pt>
                <c:pt idx="10922">
                  <c:v>14276.074000000001</c:v>
                </c:pt>
                <c:pt idx="10923">
                  <c:v>13177.060000000001</c:v>
                </c:pt>
                <c:pt idx="10924">
                  <c:v>13513.877999999999</c:v>
                </c:pt>
                <c:pt idx="10925">
                  <c:v>13806.735000000002</c:v>
                </c:pt>
                <c:pt idx="10926">
                  <c:v>16353.43</c:v>
                </c:pt>
                <c:pt idx="10927">
                  <c:v>16488.012999999999</c:v>
                </c:pt>
                <c:pt idx="10928">
                  <c:v>15873.280999999999</c:v>
                </c:pt>
                <c:pt idx="10929">
                  <c:v>14489.21</c:v>
                </c:pt>
                <c:pt idx="10930">
                  <c:v>13928.815000000001</c:v>
                </c:pt>
                <c:pt idx="10931">
                  <c:v>12221.735000000001</c:v>
                </c:pt>
                <c:pt idx="10932">
                  <c:v>15336.824000000001</c:v>
                </c:pt>
                <c:pt idx="10933">
                  <c:v>16228.911</c:v>
                </c:pt>
                <c:pt idx="10934">
                  <c:v>18778.62</c:v>
                </c:pt>
                <c:pt idx="10935">
                  <c:v>21310.53</c:v>
                </c:pt>
                <c:pt idx="10936">
                  <c:v>18537.923000000003</c:v>
                </c:pt>
                <c:pt idx="10937">
                  <c:v>16419.487000000001</c:v>
                </c:pt>
                <c:pt idx="10938">
                  <c:v>17107.539000000001</c:v>
                </c:pt>
                <c:pt idx="10939">
                  <c:v>17328.811999999998</c:v>
                </c:pt>
                <c:pt idx="10940">
                  <c:v>16763.485000000001</c:v>
                </c:pt>
                <c:pt idx="10941">
                  <c:v>17801.084999999999</c:v>
                </c:pt>
                <c:pt idx="10942">
                  <c:v>14423.159</c:v>
                </c:pt>
                <c:pt idx="10943">
                  <c:v>11711.318000000001</c:v>
                </c:pt>
                <c:pt idx="10944">
                  <c:v>13680.625999999998</c:v>
                </c:pt>
                <c:pt idx="10945">
                  <c:v>18516.940000000002</c:v>
                </c:pt>
                <c:pt idx="10946">
                  <c:v>14105.332999999999</c:v>
                </c:pt>
                <c:pt idx="10947">
                  <c:v>16777.941999999999</c:v>
                </c:pt>
                <c:pt idx="10948">
                  <c:v>15662.975000000002</c:v>
                </c:pt>
                <c:pt idx="10949">
                  <c:v>16031.385999999999</c:v>
                </c:pt>
                <c:pt idx="10950">
                  <c:v>17204.332999999999</c:v>
                </c:pt>
                <c:pt idx="10951">
                  <c:v>15538.11</c:v>
                </c:pt>
                <c:pt idx="10952">
                  <c:v>15400.472</c:v>
                </c:pt>
                <c:pt idx="10953">
                  <c:v>14441.805999999999</c:v>
                </c:pt>
                <c:pt idx="10954">
                  <c:v>15959.451000000001</c:v>
                </c:pt>
                <c:pt idx="10955">
                  <c:v>13523.121000000001</c:v>
                </c:pt>
                <c:pt idx="10956">
                  <c:v>15547.689999999999</c:v>
                </c:pt>
                <c:pt idx="10957">
                  <c:v>13081.483</c:v>
                </c:pt>
                <c:pt idx="10958">
                  <c:v>14316.070000000002</c:v>
                </c:pt>
                <c:pt idx="10959">
                  <c:v>13886.557000000001</c:v>
                </c:pt>
                <c:pt idx="10960">
                  <c:v>15656.817999999999</c:v>
                </c:pt>
                <c:pt idx="10961">
                  <c:v>15161.349999999999</c:v>
                </c:pt>
                <c:pt idx="10962">
                  <c:v>15653.498000000001</c:v>
                </c:pt>
                <c:pt idx="10963">
                  <c:v>16042.194000000001</c:v>
                </c:pt>
                <c:pt idx="10964">
                  <c:v>15750.819</c:v>
                </c:pt>
                <c:pt idx="10965">
                  <c:v>15305.842000000002</c:v>
                </c:pt>
                <c:pt idx="10966">
                  <c:v>15221.088999999998</c:v>
                </c:pt>
                <c:pt idx="10967">
                  <c:v>15112.253000000001</c:v>
                </c:pt>
                <c:pt idx="10968">
                  <c:v>12972.344000000001</c:v>
                </c:pt>
                <c:pt idx="10969">
                  <c:v>15244.266000000001</c:v>
                </c:pt>
                <c:pt idx="10970">
                  <c:v>13160.412</c:v>
                </c:pt>
                <c:pt idx="10971">
                  <c:v>16906.656000000003</c:v>
                </c:pt>
                <c:pt idx="10972">
                  <c:v>14957.57</c:v>
                </c:pt>
                <c:pt idx="10973">
                  <c:v>14678.092000000002</c:v>
                </c:pt>
                <c:pt idx="10974">
                  <c:v>15113.778</c:v>
                </c:pt>
                <c:pt idx="10975">
                  <c:v>15060.317999999997</c:v>
                </c:pt>
                <c:pt idx="10976">
                  <c:v>14548.025999999998</c:v>
                </c:pt>
                <c:pt idx="10977">
                  <c:v>16049.022000000001</c:v>
                </c:pt>
                <c:pt idx="10978">
                  <c:v>18488.39</c:v>
                </c:pt>
                <c:pt idx="10979">
                  <c:v>23585.65</c:v>
                </c:pt>
                <c:pt idx="10980">
                  <c:v>20110.23</c:v>
                </c:pt>
                <c:pt idx="10981">
                  <c:v>16714.833000000002</c:v>
                </c:pt>
                <c:pt idx="10982">
                  <c:v>13943.589</c:v>
                </c:pt>
                <c:pt idx="10983">
                  <c:v>17769.208999999999</c:v>
                </c:pt>
                <c:pt idx="10984">
                  <c:v>16271.766999999998</c:v>
                </c:pt>
                <c:pt idx="10985">
                  <c:v>15828.245999999999</c:v>
                </c:pt>
                <c:pt idx="10986">
                  <c:v>16862.797999999999</c:v>
                </c:pt>
                <c:pt idx="10987">
                  <c:v>15878.638999999999</c:v>
                </c:pt>
                <c:pt idx="10988">
                  <c:v>13630.763000000003</c:v>
                </c:pt>
                <c:pt idx="10989">
                  <c:v>15144.574999999999</c:v>
                </c:pt>
                <c:pt idx="10990">
                  <c:v>13132.599999999999</c:v>
                </c:pt>
                <c:pt idx="10991">
                  <c:v>15788.040000000003</c:v>
                </c:pt>
                <c:pt idx="10992">
                  <c:v>17097.271000000001</c:v>
                </c:pt>
                <c:pt idx="10993">
                  <c:v>17501.829999999998</c:v>
                </c:pt>
                <c:pt idx="10994">
                  <c:v>15357.076000000001</c:v>
                </c:pt>
                <c:pt idx="10995">
                  <c:v>15874.127000000002</c:v>
                </c:pt>
                <c:pt idx="10996">
                  <c:v>16827.403999999999</c:v>
                </c:pt>
                <c:pt idx="10997">
                  <c:v>15983.011</c:v>
                </c:pt>
                <c:pt idx="10998">
                  <c:v>16044.549000000001</c:v>
                </c:pt>
                <c:pt idx="10999">
                  <c:v>15616.005999999999</c:v>
                </c:pt>
                <c:pt idx="11000">
                  <c:v>17204.298000000003</c:v>
                </c:pt>
                <c:pt idx="11001">
                  <c:v>16261.552</c:v>
                </c:pt>
                <c:pt idx="11002">
                  <c:v>15010.883</c:v>
                </c:pt>
                <c:pt idx="11003">
                  <c:v>16221.017</c:v>
                </c:pt>
                <c:pt idx="11004">
                  <c:v>15523.923000000003</c:v>
                </c:pt>
                <c:pt idx="11005">
                  <c:v>14964.375</c:v>
                </c:pt>
                <c:pt idx="11006">
                  <c:v>14023.15</c:v>
                </c:pt>
                <c:pt idx="11007">
                  <c:v>13685.728000000001</c:v>
                </c:pt>
                <c:pt idx="11008">
                  <c:v>14323.178999999998</c:v>
                </c:pt>
                <c:pt idx="11009">
                  <c:v>12818.237000000001</c:v>
                </c:pt>
                <c:pt idx="11010">
                  <c:v>14387.455</c:v>
                </c:pt>
                <c:pt idx="11011">
                  <c:v>12704.575999999999</c:v>
                </c:pt>
                <c:pt idx="11012">
                  <c:v>16213.028999999999</c:v>
                </c:pt>
                <c:pt idx="11013">
                  <c:v>15418.925999999998</c:v>
                </c:pt>
                <c:pt idx="11014">
                  <c:v>15643.430999999999</c:v>
                </c:pt>
                <c:pt idx="11015">
                  <c:v>17718.059000000001</c:v>
                </c:pt>
                <c:pt idx="11016">
                  <c:v>17691.973000000002</c:v>
                </c:pt>
                <c:pt idx="11017">
                  <c:v>14760.861999999999</c:v>
                </c:pt>
                <c:pt idx="11018">
                  <c:v>15209.388999999997</c:v>
                </c:pt>
                <c:pt idx="11019">
                  <c:v>15044.942000000001</c:v>
                </c:pt>
                <c:pt idx="11020">
                  <c:v>17335.263999999999</c:v>
                </c:pt>
                <c:pt idx="11021">
                  <c:v>18085.214</c:v>
                </c:pt>
                <c:pt idx="11022">
                  <c:v>17628.013999999999</c:v>
                </c:pt>
                <c:pt idx="11023">
                  <c:v>18452.247999999996</c:v>
                </c:pt>
                <c:pt idx="11024">
                  <c:v>17773.913</c:v>
                </c:pt>
                <c:pt idx="11025">
                  <c:v>19483.829000000002</c:v>
                </c:pt>
                <c:pt idx="11026">
                  <c:v>24041.039999999997</c:v>
                </c:pt>
                <c:pt idx="11027">
                  <c:v>20081.25</c:v>
                </c:pt>
                <c:pt idx="11028">
                  <c:v>16333.613000000003</c:v>
                </c:pt>
                <c:pt idx="11029">
                  <c:v>16523.667999999998</c:v>
                </c:pt>
                <c:pt idx="11030">
                  <c:v>18450.91</c:v>
                </c:pt>
                <c:pt idx="11031">
                  <c:v>15491.260000000002</c:v>
                </c:pt>
                <c:pt idx="11032">
                  <c:v>14724.261999999999</c:v>
                </c:pt>
                <c:pt idx="11033">
                  <c:v>14707.907000000001</c:v>
                </c:pt>
                <c:pt idx="11034">
                  <c:v>15465.822</c:v>
                </c:pt>
                <c:pt idx="11035">
                  <c:v>15638.858</c:v>
                </c:pt>
                <c:pt idx="11036">
                  <c:v>14950.342000000002</c:v>
                </c:pt>
                <c:pt idx="11037">
                  <c:v>17483.524000000001</c:v>
                </c:pt>
                <c:pt idx="11038">
                  <c:v>18129.222999999998</c:v>
                </c:pt>
                <c:pt idx="11039">
                  <c:v>15102.498</c:v>
                </c:pt>
                <c:pt idx="11040">
                  <c:v>15774.284000000001</c:v>
                </c:pt>
                <c:pt idx="11041">
                  <c:v>17359.248</c:v>
                </c:pt>
                <c:pt idx="11042">
                  <c:v>15871.444</c:v>
                </c:pt>
                <c:pt idx="11043">
                  <c:v>13958.92</c:v>
                </c:pt>
                <c:pt idx="11044">
                  <c:v>15331.252</c:v>
                </c:pt>
                <c:pt idx="11045">
                  <c:v>16027.169000000002</c:v>
                </c:pt>
                <c:pt idx="11046">
                  <c:v>17596.162</c:v>
                </c:pt>
                <c:pt idx="11047">
                  <c:v>17095.689000000002</c:v>
                </c:pt>
                <c:pt idx="11048">
                  <c:v>15082.891</c:v>
                </c:pt>
                <c:pt idx="11049">
                  <c:v>14231.580000000002</c:v>
                </c:pt>
                <c:pt idx="11050">
                  <c:v>15653.745999999997</c:v>
                </c:pt>
                <c:pt idx="11051">
                  <c:v>15889.900999999998</c:v>
                </c:pt>
                <c:pt idx="11052">
                  <c:v>14935.829000000003</c:v>
                </c:pt>
                <c:pt idx="11053">
                  <c:v>15630.192000000001</c:v>
                </c:pt>
                <c:pt idx="11054">
                  <c:v>18419.744999999999</c:v>
                </c:pt>
                <c:pt idx="11055">
                  <c:v>15185.243000000002</c:v>
                </c:pt>
                <c:pt idx="11056">
                  <c:v>13448.277</c:v>
                </c:pt>
                <c:pt idx="11057">
                  <c:v>14665.517</c:v>
                </c:pt>
                <c:pt idx="11058">
                  <c:v>12969.947</c:v>
                </c:pt>
                <c:pt idx="11059">
                  <c:v>13526.152000000002</c:v>
                </c:pt>
                <c:pt idx="11060">
                  <c:v>15285.645000000002</c:v>
                </c:pt>
                <c:pt idx="11061">
                  <c:v>14544.187999999998</c:v>
                </c:pt>
                <c:pt idx="11062">
                  <c:v>15879.252</c:v>
                </c:pt>
                <c:pt idx="11063">
                  <c:v>15170.598000000002</c:v>
                </c:pt>
                <c:pt idx="11064">
                  <c:v>16807.61</c:v>
                </c:pt>
                <c:pt idx="11065">
                  <c:v>17727.017</c:v>
                </c:pt>
                <c:pt idx="11066">
                  <c:v>18383.427</c:v>
                </c:pt>
                <c:pt idx="11067">
                  <c:v>16795.442999999999</c:v>
                </c:pt>
                <c:pt idx="11068">
                  <c:v>16580.511999999999</c:v>
                </c:pt>
                <c:pt idx="11069">
                  <c:v>25147.62</c:v>
                </c:pt>
                <c:pt idx="11070">
                  <c:v>24513.407599999999</c:v>
                </c:pt>
                <c:pt idx="11071">
                  <c:v>15326.884999999998</c:v>
                </c:pt>
                <c:pt idx="11072">
                  <c:v>15748.159000000001</c:v>
                </c:pt>
                <c:pt idx="11073">
                  <c:v>16682.839999999997</c:v>
                </c:pt>
                <c:pt idx="11074">
                  <c:v>18048.194</c:v>
                </c:pt>
                <c:pt idx="11075">
                  <c:v>17575.597999999998</c:v>
                </c:pt>
                <c:pt idx="11076">
                  <c:v>16728.697</c:v>
                </c:pt>
                <c:pt idx="11077">
                  <c:v>15306.073</c:v>
                </c:pt>
                <c:pt idx="11078">
                  <c:v>16740.046999999999</c:v>
                </c:pt>
                <c:pt idx="11079">
                  <c:v>16903.960000000003</c:v>
                </c:pt>
                <c:pt idx="11080">
                  <c:v>16592.466</c:v>
                </c:pt>
                <c:pt idx="11081">
                  <c:v>13209.293</c:v>
                </c:pt>
                <c:pt idx="11082">
                  <c:v>14991.037</c:v>
                </c:pt>
                <c:pt idx="11083">
                  <c:v>14552.471</c:v>
                </c:pt>
                <c:pt idx="11084">
                  <c:v>17145.923999999999</c:v>
                </c:pt>
                <c:pt idx="11085">
                  <c:v>16918.757999999998</c:v>
                </c:pt>
                <c:pt idx="11086">
                  <c:v>14237.492</c:v>
                </c:pt>
                <c:pt idx="11087">
                  <c:v>16166.252</c:v>
                </c:pt>
                <c:pt idx="11088">
                  <c:v>14109.94</c:v>
                </c:pt>
                <c:pt idx="11089">
                  <c:v>12254.655000000001</c:v>
                </c:pt>
                <c:pt idx="11090">
                  <c:v>13294.614</c:v>
                </c:pt>
                <c:pt idx="11091">
                  <c:v>14444.918000000001</c:v>
                </c:pt>
                <c:pt idx="11092">
                  <c:v>15028.286999999998</c:v>
                </c:pt>
                <c:pt idx="11093">
                  <c:v>14415.151000000002</c:v>
                </c:pt>
                <c:pt idx="11094">
                  <c:v>15615.972000000002</c:v>
                </c:pt>
                <c:pt idx="11095">
                  <c:v>16135.613000000001</c:v>
                </c:pt>
                <c:pt idx="11096">
                  <c:v>15463.377999999997</c:v>
                </c:pt>
                <c:pt idx="11097">
                  <c:v>16309.93</c:v>
                </c:pt>
                <c:pt idx="11098">
                  <c:v>15363.590999999999</c:v>
                </c:pt>
                <c:pt idx="11099">
                  <c:v>14667.983000000002</c:v>
                </c:pt>
                <c:pt idx="11100">
                  <c:v>16045.078999999998</c:v>
                </c:pt>
                <c:pt idx="11101">
                  <c:v>15474.619000000001</c:v>
                </c:pt>
                <c:pt idx="11102">
                  <c:v>15136.520000000002</c:v>
                </c:pt>
                <c:pt idx="11103">
                  <c:v>19451.798000000003</c:v>
                </c:pt>
                <c:pt idx="11104">
                  <c:v>12021.222000000002</c:v>
                </c:pt>
                <c:pt idx="11105">
                  <c:v>13752.138000000001</c:v>
                </c:pt>
                <c:pt idx="11106">
                  <c:v>16400.324999999997</c:v>
                </c:pt>
                <c:pt idx="11107">
                  <c:v>19219.53</c:v>
                </c:pt>
                <c:pt idx="11108">
                  <c:v>17512.457000000002</c:v>
                </c:pt>
                <c:pt idx="11109">
                  <c:v>20472.440000000002</c:v>
                </c:pt>
                <c:pt idx="11110">
                  <c:v>22877.300000000003</c:v>
                </c:pt>
                <c:pt idx="11111">
                  <c:v>20724.75</c:v>
                </c:pt>
                <c:pt idx="11112">
                  <c:v>19182.210000000003</c:v>
                </c:pt>
                <c:pt idx="11113">
                  <c:v>16276.042999999998</c:v>
                </c:pt>
                <c:pt idx="11114">
                  <c:v>15082.575000000001</c:v>
                </c:pt>
                <c:pt idx="11115">
                  <c:v>14561.245999999999</c:v>
                </c:pt>
                <c:pt idx="11116">
                  <c:v>17428.084000000003</c:v>
                </c:pt>
                <c:pt idx="11117">
                  <c:v>15072.897999999999</c:v>
                </c:pt>
                <c:pt idx="11118">
                  <c:v>17061.806</c:v>
                </c:pt>
                <c:pt idx="11119">
                  <c:v>16109.136999999999</c:v>
                </c:pt>
                <c:pt idx="11120">
                  <c:v>15007.017</c:v>
                </c:pt>
                <c:pt idx="11121">
                  <c:v>16379.373</c:v>
                </c:pt>
                <c:pt idx="11122">
                  <c:v>16804.956999999999</c:v>
                </c:pt>
                <c:pt idx="11123">
                  <c:v>17187.800000000003</c:v>
                </c:pt>
                <c:pt idx="11124">
                  <c:v>13240.400000000001</c:v>
                </c:pt>
                <c:pt idx="11125">
                  <c:v>13590.807000000001</c:v>
                </c:pt>
                <c:pt idx="11126">
                  <c:v>14463.194</c:v>
                </c:pt>
                <c:pt idx="11127">
                  <c:v>14579.061</c:v>
                </c:pt>
                <c:pt idx="11128">
                  <c:v>14105.578999999998</c:v>
                </c:pt>
                <c:pt idx="11129">
                  <c:v>15499.033000000001</c:v>
                </c:pt>
                <c:pt idx="11130">
                  <c:v>14313.919999999998</c:v>
                </c:pt>
                <c:pt idx="11131">
                  <c:v>16281.066000000003</c:v>
                </c:pt>
                <c:pt idx="11132">
                  <c:v>16521.436000000002</c:v>
                </c:pt>
                <c:pt idx="11133">
                  <c:v>14235.531999999999</c:v>
                </c:pt>
                <c:pt idx="11134">
                  <c:v>15112.205</c:v>
                </c:pt>
                <c:pt idx="11135">
                  <c:v>15862.972</c:v>
                </c:pt>
                <c:pt idx="11136">
                  <c:v>14407.366000000002</c:v>
                </c:pt>
                <c:pt idx="11137">
                  <c:v>15220.786999999997</c:v>
                </c:pt>
                <c:pt idx="11138">
                  <c:v>14487.290999999999</c:v>
                </c:pt>
                <c:pt idx="11139">
                  <c:v>16792.424999999999</c:v>
                </c:pt>
                <c:pt idx="11140">
                  <c:v>15433.748</c:v>
                </c:pt>
                <c:pt idx="11141">
                  <c:v>14701.949000000001</c:v>
                </c:pt>
                <c:pt idx="11142">
                  <c:v>14860.644</c:v>
                </c:pt>
                <c:pt idx="11143">
                  <c:v>14988.549000000001</c:v>
                </c:pt>
                <c:pt idx="11144">
                  <c:v>15200.977000000001</c:v>
                </c:pt>
                <c:pt idx="11145">
                  <c:v>14402.375000000004</c:v>
                </c:pt>
                <c:pt idx="11146">
                  <c:v>15379.034</c:v>
                </c:pt>
                <c:pt idx="11147">
                  <c:v>17397.21</c:v>
                </c:pt>
                <c:pt idx="11148">
                  <c:v>16758.654000000002</c:v>
                </c:pt>
                <c:pt idx="11149">
                  <c:v>21758.15</c:v>
                </c:pt>
                <c:pt idx="11150">
                  <c:v>26509.890000000003</c:v>
                </c:pt>
                <c:pt idx="11151">
                  <c:v>20412.75</c:v>
                </c:pt>
                <c:pt idx="11152">
                  <c:v>18670.766</c:v>
                </c:pt>
                <c:pt idx="11153">
                  <c:v>17088.221999999998</c:v>
                </c:pt>
                <c:pt idx="11154">
                  <c:v>17682.317999999999</c:v>
                </c:pt>
                <c:pt idx="11155">
                  <c:v>14394.15</c:v>
                </c:pt>
                <c:pt idx="11156">
                  <c:v>15632.125</c:v>
                </c:pt>
                <c:pt idx="11157">
                  <c:v>15467.260000000002</c:v>
                </c:pt>
                <c:pt idx="11158">
                  <c:v>15626.928</c:v>
                </c:pt>
                <c:pt idx="11159">
                  <c:v>13906.575999999997</c:v>
                </c:pt>
                <c:pt idx="11160">
                  <c:v>14730.864</c:v>
                </c:pt>
                <c:pt idx="11161">
                  <c:v>14570.159</c:v>
                </c:pt>
                <c:pt idx="11162">
                  <c:v>13591.451000000001</c:v>
                </c:pt>
                <c:pt idx="11163">
                  <c:v>15416.810000000001</c:v>
                </c:pt>
                <c:pt idx="11164">
                  <c:v>14743.215999999999</c:v>
                </c:pt>
                <c:pt idx="11165">
                  <c:v>14998.184999999999</c:v>
                </c:pt>
                <c:pt idx="11166">
                  <c:v>15613.941000000003</c:v>
                </c:pt>
                <c:pt idx="11167">
                  <c:v>15142.16</c:v>
                </c:pt>
                <c:pt idx="11168">
                  <c:v>15327.73</c:v>
                </c:pt>
                <c:pt idx="11169">
                  <c:v>15434.421999999999</c:v>
                </c:pt>
                <c:pt idx="11170">
                  <c:v>14728.732</c:v>
                </c:pt>
                <c:pt idx="11171">
                  <c:v>16406.039000000001</c:v>
                </c:pt>
                <c:pt idx="11172">
                  <c:v>17025.259999999998</c:v>
                </c:pt>
                <c:pt idx="11173">
                  <c:v>15125.51</c:v>
                </c:pt>
                <c:pt idx="11174">
                  <c:v>15512.686</c:v>
                </c:pt>
                <c:pt idx="11175">
                  <c:v>16568.325000000001</c:v>
                </c:pt>
                <c:pt idx="11176">
                  <c:v>17670.745999999999</c:v>
                </c:pt>
                <c:pt idx="11177">
                  <c:v>15574.037</c:v>
                </c:pt>
                <c:pt idx="11178">
                  <c:v>16201.691999999999</c:v>
                </c:pt>
                <c:pt idx="11179">
                  <c:v>15900.362000000001</c:v>
                </c:pt>
                <c:pt idx="11180">
                  <c:v>14220.048999999999</c:v>
                </c:pt>
                <c:pt idx="11181">
                  <c:v>15277.243000000004</c:v>
                </c:pt>
                <c:pt idx="11182">
                  <c:v>16078.648999999999</c:v>
                </c:pt>
                <c:pt idx="11183">
                  <c:v>14309.39</c:v>
                </c:pt>
                <c:pt idx="11184">
                  <c:v>17166.731</c:v>
                </c:pt>
                <c:pt idx="11185">
                  <c:v>14927.308999999997</c:v>
                </c:pt>
                <c:pt idx="11186">
                  <c:v>15958.408000000003</c:v>
                </c:pt>
                <c:pt idx="11187">
                  <c:v>14160.096000000001</c:v>
                </c:pt>
                <c:pt idx="11188">
                  <c:v>16654.424999999999</c:v>
                </c:pt>
                <c:pt idx="11189">
                  <c:v>18463.150000000001</c:v>
                </c:pt>
                <c:pt idx="11190">
                  <c:v>28374.49</c:v>
                </c:pt>
                <c:pt idx="11191">
                  <c:v>30520.979999999996</c:v>
                </c:pt>
                <c:pt idx="11192">
                  <c:v>23323.450000000004</c:v>
                </c:pt>
                <c:pt idx="11193">
                  <c:v>23908.62</c:v>
                </c:pt>
                <c:pt idx="11194">
                  <c:v>18738.25</c:v>
                </c:pt>
                <c:pt idx="11195">
                  <c:v>15292.306</c:v>
                </c:pt>
                <c:pt idx="11196">
                  <c:v>15911.601000000002</c:v>
                </c:pt>
                <c:pt idx="11197">
                  <c:v>12515.163999999999</c:v>
                </c:pt>
                <c:pt idx="11198">
                  <c:v>15520.94</c:v>
                </c:pt>
                <c:pt idx="11199">
                  <c:v>14387.538999999999</c:v>
                </c:pt>
                <c:pt idx="11200">
                  <c:v>15192.767000000002</c:v>
                </c:pt>
                <c:pt idx="11201">
                  <c:v>16473.396999999997</c:v>
                </c:pt>
                <c:pt idx="11202">
                  <c:v>14089.984</c:v>
                </c:pt>
                <c:pt idx="11203">
                  <c:v>14581.957000000002</c:v>
                </c:pt>
                <c:pt idx="11204">
                  <c:v>14966.529</c:v>
                </c:pt>
                <c:pt idx="11205">
                  <c:v>16408.376</c:v>
                </c:pt>
                <c:pt idx="11206">
                  <c:v>16805.102999999999</c:v>
                </c:pt>
                <c:pt idx="11207">
                  <c:v>18256.852999999999</c:v>
                </c:pt>
                <c:pt idx="11208">
                  <c:v>15648.450000000003</c:v>
                </c:pt>
                <c:pt idx="11209">
                  <c:v>16790.708999999999</c:v>
                </c:pt>
                <c:pt idx="11210">
                  <c:v>16144.295</c:v>
                </c:pt>
                <c:pt idx="11211">
                  <c:v>14900.96</c:v>
                </c:pt>
                <c:pt idx="11212">
                  <c:v>14648.847999999998</c:v>
                </c:pt>
                <c:pt idx="11213">
                  <c:v>15644.206</c:v>
                </c:pt>
                <c:pt idx="11214">
                  <c:v>17455.518</c:v>
                </c:pt>
                <c:pt idx="11215">
                  <c:v>15103.705</c:v>
                </c:pt>
                <c:pt idx="11216">
                  <c:v>16918.537</c:v>
                </c:pt>
                <c:pt idx="11217">
                  <c:v>16774.465</c:v>
                </c:pt>
                <c:pt idx="11218">
                  <c:v>15568.812</c:v>
                </c:pt>
                <c:pt idx="11219">
                  <c:v>13399.964999999998</c:v>
                </c:pt>
                <c:pt idx="11220">
                  <c:v>15410.696</c:v>
                </c:pt>
                <c:pt idx="11221">
                  <c:v>14089.434999999999</c:v>
                </c:pt>
                <c:pt idx="11222">
                  <c:v>16277.480000000001</c:v>
                </c:pt>
                <c:pt idx="11223">
                  <c:v>15187.013000000001</c:v>
                </c:pt>
                <c:pt idx="11224">
                  <c:v>15100.092999999997</c:v>
                </c:pt>
                <c:pt idx="11225">
                  <c:v>17013.239000000001</c:v>
                </c:pt>
                <c:pt idx="11226">
                  <c:v>15827.037000000002</c:v>
                </c:pt>
                <c:pt idx="11227">
                  <c:v>16131.111000000001</c:v>
                </c:pt>
                <c:pt idx="11228">
                  <c:v>16357.86</c:v>
                </c:pt>
                <c:pt idx="11229">
                  <c:v>15115.183999999999</c:v>
                </c:pt>
                <c:pt idx="11230">
                  <c:v>17807.739999999998</c:v>
                </c:pt>
                <c:pt idx="11231">
                  <c:v>16528.512000000002</c:v>
                </c:pt>
                <c:pt idx="11232">
                  <c:v>21409.599999999999</c:v>
                </c:pt>
                <c:pt idx="11233">
                  <c:v>23528.33</c:v>
                </c:pt>
                <c:pt idx="11234">
                  <c:v>21535.9</c:v>
                </c:pt>
                <c:pt idx="11235">
                  <c:v>18747.27</c:v>
                </c:pt>
                <c:pt idx="11236">
                  <c:v>17154.463</c:v>
                </c:pt>
                <c:pt idx="11237">
                  <c:v>15595.414999999999</c:v>
                </c:pt>
                <c:pt idx="11238">
                  <c:v>15972.063000000002</c:v>
                </c:pt>
                <c:pt idx="11239">
                  <c:v>16095.944</c:v>
                </c:pt>
                <c:pt idx="11240">
                  <c:v>16056.838000000002</c:v>
                </c:pt>
                <c:pt idx="11241">
                  <c:v>15719.715999999999</c:v>
                </c:pt>
                <c:pt idx="11242">
                  <c:v>15514.651</c:v>
                </c:pt>
                <c:pt idx="11243">
                  <c:v>16269.567000000001</c:v>
                </c:pt>
                <c:pt idx="11244">
                  <c:v>14716.683999999999</c:v>
                </c:pt>
                <c:pt idx="11245">
                  <c:v>15268.558999999999</c:v>
                </c:pt>
                <c:pt idx="11246">
                  <c:v>14064.250000000002</c:v>
                </c:pt>
                <c:pt idx="11247">
                  <c:v>14818.744999999999</c:v>
                </c:pt>
                <c:pt idx="11248">
                  <c:v>13571.58</c:v>
                </c:pt>
                <c:pt idx="11249">
                  <c:v>13064.28</c:v>
                </c:pt>
                <c:pt idx="11250">
                  <c:v>15332.681999999999</c:v>
                </c:pt>
                <c:pt idx="11251">
                  <c:v>14246.935000000001</c:v>
                </c:pt>
                <c:pt idx="11252">
                  <c:v>16700.093000000001</c:v>
                </c:pt>
                <c:pt idx="11253">
                  <c:v>13773.618999999999</c:v>
                </c:pt>
                <c:pt idx="11254">
                  <c:v>15811.754000000001</c:v>
                </c:pt>
                <c:pt idx="11255">
                  <c:v>18937.102000000003</c:v>
                </c:pt>
                <c:pt idx="11256">
                  <c:v>16286.602000000001</c:v>
                </c:pt>
                <c:pt idx="11257">
                  <c:v>16433.135000000002</c:v>
                </c:pt>
                <c:pt idx="11258">
                  <c:v>17433.682999999997</c:v>
                </c:pt>
                <c:pt idx="11259">
                  <c:v>15953.399999999998</c:v>
                </c:pt>
                <c:pt idx="11260">
                  <c:v>14593.016</c:v>
                </c:pt>
                <c:pt idx="11261">
                  <c:v>15233.942999999999</c:v>
                </c:pt>
                <c:pt idx="11262">
                  <c:v>14714.370999999999</c:v>
                </c:pt>
                <c:pt idx="11263">
                  <c:v>16350.173000000001</c:v>
                </c:pt>
                <c:pt idx="11264">
                  <c:v>14851.869999999999</c:v>
                </c:pt>
                <c:pt idx="11265">
                  <c:v>15313.217000000001</c:v>
                </c:pt>
                <c:pt idx="11266">
                  <c:v>16069.316999999999</c:v>
                </c:pt>
                <c:pt idx="11267">
                  <c:v>14306.907999999999</c:v>
                </c:pt>
                <c:pt idx="11268">
                  <c:v>14117.166999999999</c:v>
                </c:pt>
                <c:pt idx="11269">
                  <c:v>13988.572000000002</c:v>
                </c:pt>
                <c:pt idx="11270">
                  <c:v>18111.629999999997</c:v>
                </c:pt>
                <c:pt idx="11271">
                  <c:v>15024.115000000002</c:v>
                </c:pt>
                <c:pt idx="11272">
                  <c:v>13623.182000000003</c:v>
                </c:pt>
                <c:pt idx="11273">
                  <c:v>16073.758000000002</c:v>
                </c:pt>
                <c:pt idx="11274">
                  <c:v>14722.291000000001</c:v>
                </c:pt>
                <c:pt idx="11275">
                  <c:v>15484.754000000001</c:v>
                </c:pt>
                <c:pt idx="11276">
                  <c:v>17101.026000000002</c:v>
                </c:pt>
                <c:pt idx="11277">
                  <c:v>21271.3</c:v>
                </c:pt>
                <c:pt idx="11278">
                  <c:v>21022.190000000002</c:v>
                </c:pt>
                <c:pt idx="11279">
                  <c:v>20432.719999999998</c:v>
                </c:pt>
                <c:pt idx="11280">
                  <c:v>25254.880000000005</c:v>
                </c:pt>
                <c:pt idx="11281">
                  <c:v>24571.8642</c:v>
                </c:pt>
                <c:pt idx="11282">
                  <c:v>20839.060000000001</c:v>
                </c:pt>
                <c:pt idx="11283">
                  <c:v>17003.845000000001</c:v>
                </c:pt>
                <c:pt idx="11284">
                  <c:v>17188.585999999996</c:v>
                </c:pt>
                <c:pt idx="11285">
                  <c:v>18989.920000000002</c:v>
                </c:pt>
                <c:pt idx="11286">
                  <c:v>18991.919999999998</c:v>
                </c:pt>
                <c:pt idx="11287">
                  <c:v>18688.770000000004</c:v>
                </c:pt>
                <c:pt idx="11288">
                  <c:v>17303.188000000002</c:v>
                </c:pt>
                <c:pt idx="11289">
                  <c:v>15147.029000000002</c:v>
                </c:pt>
                <c:pt idx="11290">
                  <c:v>14992.520999999999</c:v>
                </c:pt>
                <c:pt idx="11291">
                  <c:v>16226.516</c:v>
                </c:pt>
                <c:pt idx="11292">
                  <c:v>16742.425999999999</c:v>
                </c:pt>
                <c:pt idx="11293">
                  <c:v>15851.431999999999</c:v>
                </c:pt>
                <c:pt idx="11294">
                  <c:v>18116.59</c:v>
                </c:pt>
                <c:pt idx="11295">
                  <c:v>16575.049000000003</c:v>
                </c:pt>
                <c:pt idx="11296">
                  <c:v>15658.831</c:v>
                </c:pt>
                <c:pt idx="11297">
                  <c:v>15701.512000000002</c:v>
                </c:pt>
                <c:pt idx="11298">
                  <c:v>14842.517</c:v>
                </c:pt>
                <c:pt idx="11299">
                  <c:v>15971.841</c:v>
                </c:pt>
                <c:pt idx="11300">
                  <c:v>16981.382999999998</c:v>
                </c:pt>
                <c:pt idx="11301">
                  <c:v>13770.904</c:v>
                </c:pt>
                <c:pt idx="11302">
                  <c:v>15288.409000000003</c:v>
                </c:pt>
                <c:pt idx="11303">
                  <c:v>15244.569999999998</c:v>
                </c:pt>
                <c:pt idx="11304">
                  <c:v>15209.924000000003</c:v>
                </c:pt>
                <c:pt idx="11305">
                  <c:v>16880.715</c:v>
                </c:pt>
                <c:pt idx="11306">
                  <c:v>13552.809000000001</c:v>
                </c:pt>
                <c:pt idx="11307">
                  <c:v>13747.304</c:v>
                </c:pt>
                <c:pt idx="11308">
                  <c:v>16369.688000000002</c:v>
                </c:pt>
                <c:pt idx="11309">
                  <c:v>14749.601999999999</c:v>
                </c:pt>
                <c:pt idx="11310">
                  <c:v>14145.878000000001</c:v>
                </c:pt>
                <c:pt idx="11311">
                  <c:v>16889.307000000001</c:v>
                </c:pt>
                <c:pt idx="11312">
                  <c:v>16613.272000000001</c:v>
                </c:pt>
                <c:pt idx="11313">
                  <c:v>15149.521999999999</c:v>
                </c:pt>
                <c:pt idx="11314">
                  <c:v>16019.246999999998</c:v>
                </c:pt>
                <c:pt idx="11315">
                  <c:v>16536.962</c:v>
                </c:pt>
                <c:pt idx="11316">
                  <c:v>15184.029999999999</c:v>
                </c:pt>
                <c:pt idx="11317">
                  <c:v>16669.18</c:v>
                </c:pt>
                <c:pt idx="11318">
                  <c:v>21904.78</c:v>
                </c:pt>
                <c:pt idx="11319">
                  <c:v>17008.91</c:v>
                </c:pt>
                <c:pt idx="11320">
                  <c:v>14924.856</c:v>
                </c:pt>
                <c:pt idx="11321">
                  <c:v>16129.617</c:v>
                </c:pt>
                <c:pt idx="11322">
                  <c:v>15064.764000000001</c:v>
                </c:pt>
                <c:pt idx="11323">
                  <c:v>15104.573</c:v>
                </c:pt>
                <c:pt idx="11324">
                  <c:v>18799.280000000002</c:v>
                </c:pt>
                <c:pt idx="11325">
                  <c:v>18036.422999999999</c:v>
                </c:pt>
                <c:pt idx="11326">
                  <c:v>21412.16</c:v>
                </c:pt>
                <c:pt idx="11327">
                  <c:v>18768.289999999997</c:v>
                </c:pt>
                <c:pt idx="11328">
                  <c:v>17753.341</c:v>
                </c:pt>
                <c:pt idx="11329">
                  <c:v>15096.594999999999</c:v>
                </c:pt>
                <c:pt idx="11330">
                  <c:v>15660.566999999999</c:v>
                </c:pt>
                <c:pt idx="11331">
                  <c:v>17797.024000000001</c:v>
                </c:pt>
                <c:pt idx="11332">
                  <c:v>18832.759999999998</c:v>
                </c:pt>
                <c:pt idx="11333">
                  <c:v>13547.704</c:v>
                </c:pt>
                <c:pt idx="11334">
                  <c:v>13869.460999999999</c:v>
                </c:pt>
                <c:pt idx="11335">
                  <c:v>14404.989</c:v>
                </c:pt>
                <c:pt idx="11336">
                  <c:v>13062.69</c:v>
                </c:pt>
                <c:pt idx="11337">
                  <c:v>15394.142</c:v>
                </c:pt>
                <c:pt idx="11338">
                  <c:v>15240.385000000002</c:v>
                </c:pt>
                <c:pt idx="11339">
                  <c:v>17612.207999999999</c:v>
                </c:pt>
                <c:pt idx="11340">
                  <c:v>19017.640000000003</c:v>
                </c:pt>
                <c:pt idx="11341">
                  <c:v>18666.846600000001</c:v>
                </c:pt>
                <c:pt idx="11342">
                  <c:v>16537.007799999999</c:v>
                </c:pt>
                <c:pt idx="11343">
                  <c:v>15948.248000000001</c:v>
                </c:pt>
                <c:pt idx="11344">
                  <c:v>15893.415999999999</c:v>
                </c:pt>
                <c:pt idx="11345">
                  <c:v>14736.919999999998</c:v>
                </c:pt>
                <c:pt idx="11346">
                  <c:v>17290.55</c:v>
                </c:pt>
                <c:pt idx="11347">
                  <c:v>12538.59</c:v>
                </c:pt>
                <c:pt idx="11348">
                  <c:v>13883.179</c:v>
                </c:pt>
                <c:pt idx="11349">
                  <c:v>13548.767</c:v>
                </c:pt>
                <c:pt idx="11350">
                  <c:v>14308.654</c:v>
                </c:pt>
                <c:pt idx="11351">
                  <c:v>15074.55</c:v>
                </c:pt>
                <c:pt idx="11352">
                  <c:v>14162.294000000002</c:v>
                </c:pt>
                <c:pt idx="11353">
                  <c:v>15585.272999999999</c:v>
                </c:pt>
                <c:pt idx="11354">
                  <c:v>15871.384</c:v>
                </c:pt>
                <c:pt idx="11355">
                  <c:v>14159.503999999999</c:v>
                </c:pt>
                <c:pt idx="11356">
                  <c:v>15315.018999999998</c:v>
                </c:pt>
                <c:pt idx="11357">
                  <c:v>14056.328000000003</c:v>
                </c:pt>
                <c:pt idx="11358">
                  <c:v>14859.675000000001</c:v>
                </c:pt>
                <c:pt idx="11359">
                  <c:v>12925.227999999997</c:v>
                </c:pt>
                <c:pt idx="11360">
                  <c:v>14790.003999999999</c:v>
                </c:pt>
                <c:pt idx="11361">
                  <c:v>15398.038</c:v>
                </c:pt>
                <c:pt idx="11362">
                  <c:v>14662.215999999999</c:v>
                </c:pt>
                <c:pt idx="11363">
                  <c:v>14010.189</c:v>
                </c:pt>
                <c:pt idx="11364">
                  <c:v>14884.969000000001</c:v>
                </c:pt>
                <c:pt idx="11365">
                  <c:v>16406.918000000001</c:v>
                </c:pt>
                <c:pt idx="11366">
                  <c:v>18005.265999999996</c:v>
                </c:pt>
                <c:pt idx="11367">
                  <c:v>17946.079999999998</c:v>
                </c:pt>
                <c:pt idx="11368">
                  <c:v>17179.558000000001</c:v>
                </c:pt>
                <c:pt idx="11369">
                  <c:v>14533.393999999998</c:v>
                </c:pt>
                <c:pt idx="11370">
                  <c:v>15090.692000000001</c:v>
                </c:pt>
                <c:pt idx="11371">
                  <c:v>13556.915000000001</c:v>
                </c:pt>
                <c:pt idx="11372">
                  <c:v>14551.964</c:v>
                </c:pt>
                <c:pt idx="11373">
                  <c:v>15542.946</c:v>
                </c:pt>
                <c:pt idx="11374">
                  <c:v>17415.948</c:v>
                </c:pt>
                <c:pt idx="11375">
                  <c:v>20359.780000000006</c:v>
                </c:pt>
                <c:pt idx="11376">
                  <c:v>22459.509999999995</c:v>
                </c:pt>
                <c:pt idx="11377">
                  <c:v>21579.370000000003</c:v>
                </c:pt>
                <c:pt idx="11378">
                  <c:v>21579.47</c:v>
                </c:pt>
                <c:pt idx="11379">
                  <c:v>22374.050000000003</c:v>
                </c:pt>
                <c:pt idx="11380">
                  <c:v>17203.866000000002</c:v>
                </c:pt>
                <c:pt idx="11381">
                  <c:v>13884.561999999998</c:v>
                </c:pt>
                <c:pt idx="11382">
                  <c:v>15201.379000000001</c:v>
                </c:pt>
                <c:pt idx="11383">
                  <c:v>13167.703999999998</c:v>
                </c:pt>
                <c:pt idx="11384">
                  <c:v>15980.227999999999</c:v>
                </c:pt>
                <c:pt idx="11385">
                  <c:v>17912.312999999998</c:v>
                </c:pt>
                <c:pt idx="11386">
                  <c:v>17476.338999999996</c:v>
                </c:pt>
                <c:pt idx="11387">
                  <c:v>15062.812000000002</c:v>
                </c:pt>
                <c:pt idx="11388">
                  <c:v>15122.964</c:v>
                </c:pt>
                <c:pt idx="11389">
                  <c:v>14977.445999999998</c:v>
                </c:pt>
                <c:pt idx="11390">
                  <c:v>14778.437</c:v>
                </c:pt>
                <c:pt idx="11391">
                  <c:v>14610.832999999999</c:v>
                </c:pt>
                <c:pt idx="11392">
                  <c:v>15191.718000000001</c:v>
                </c:pt>
                <c:pt idx="11393">
                  <c:v>14893.262000000001</c:v>
                </c:pt>
                <c:pt idx="11394">
                  <c:v>16940.855</c:v>
                </c:pt>
                <c:pt idx="11395">
                  <c:v>15143.728999999999</c:v>
                </c:pt>
                <c:pt idx="11396">
                  <c:v>16251.494999999999</c:v>
                </c:pt>
                <c:pt idx="11397">
                  <c:v>15247.642</c:v>
                </c:pt>
                <c:pt idx="11398">
                  <c:v>15591.230000000001</c:v>
                </c:pt>
                <c:pt idx="11399">
                  <c:v>14457.964999999998</c:v>
                </c:pt>
                <c:pt idx="11400">
                  <c:v>14443.333000000001</c:v>
                </c:pt>
              </c:numCache>
            </c:numRef>
          </c:yVal>
          <c:smooth val="0"/>
          <c:extLst>
            <c:ext xmlns:c16="http://schemas.microsoft.com/office/drawing/2014/chart" uri="{C3380CC4-5D6E-409C-BE32-E72D297353CC}">
              <c16:uniqueId val="{00000000-4C3A-48F9-8D70-B18E0CEE278C}"/>
            </c:ext>
          </c:extLst>
        </c:ser>
        <c:dLbls>
          <c:showLegendKey val="0"/>
          <c:showVal val="0"/>
          <c:showCatName val="0"/>
          <c:showSerName val="0"/>
          <c:showPercent val="0"/>
          <c:showBubbleSize val="0"/>
        </c:dLbls>
        <c:axId val="660034096"/>
        <c:axId val="660039536"/>
      </c:scatterChart>
      <c:scatterChart>
        <c:scatterStyle val="lineMarker"/>
        <c:varyColors val="0"/>
        <c:ser>
          <c:idx val="1"/>
          <c:order val="1"/>
          <c:tx>
            <c:strRef>
              <c:f>Sheet1!$H$2</c:f>
              <c:strCache>
                <c:ptCount val="1"/>
                <c:pt idx="0">
                  <c:v>P-Trak</c:v>
                </c:pt>
              </c:strCache>
            </c:strRef>
          </c:tx>
          <c:spPr>
            <a:ln w="25400" cap="rnd">
              <a:noFill/>
              <a:round/>
            </a:ln>
            <a:effectLst/>
          </c:spPr>
          <c:marker>
            <c:symbol val="diamond"/>
            <c:size val="5"/>
            <c:spPr>
              <a:solidFill>
                <a:schemeClr val="accent2"/>
              </a:solidFill>
              <a:ln w="9525">
                <a:solidFill>
                  <a:schemeClr val="accent2"/>
                </a:solidFill>
              </a:ln>
              <a:effectLst/>
            </c:spPr>
          </c:marker>
          <c:xVal>
            <c:numRef>
              <c:f>Sheet1!$G$3:$G$1142</c:f>
              <c:numCache>
                <c:formatCode>0.000</c:formatCode>
                <c:ptCount val="1140"/>
                <c:pt idx="0">
                  <c:v>0.16666666666666666</c:v>
                </c:pt>
                <c:pt idx="1">
                  <c:v>0.33333333333333331</c:v>
                </c:pt>
                <c:pt idx="2">
                  <c:v>0.5</c:v>
                </c:pt>
                <c:pt idx="3">
                  <c:v>0.66666666666666663</c:v>
                </c:pt>
                <c:pt idx="4">
                  <c:v>0.83333333333333337</c:v>
                </c:pt>
                <c:pt idx="5">
                  <c:v>1</c:v>
                </c:pt>
                <c:pt idx="6">
                  <c:v>1.1666666666666667</c:v>
                </c:pt>
                <c:pt idx="7">
                  <c:v>1.3333333333333333</c:v>
                </c:pt>
                <c:pt idx="8">
                  <c:v>1.5</c:v>
                </c:pt>
                <c:pt idx="9">
                  <c:v>1.6666666666666667</c:v>
                </c:pt>
                <c:pt idx="10">
                  <c:v>1.8333333333333333</c:v>
                </c:pt>
                <c:pt idx="11">
                  <c:v>2</c:v>
                </c:pt>
                <c:pt idx="12">
                  <c:v>2.1666666666666665</c:v>
                </c:pt>
                <c:pt idx="13">
                  <c:v>2.3333333333333335</c:v>
                </c:pt>
                <c:pt idx="14">
                  <c:v>2.5</c:v>
                </c:pt>
                <c:pt idx="15">
                  <c:v>2.6666666666666665</c:v>
                </c:pt>
                <c:pt idx="16">
                  <c:v>2.8333333333333335</c:v>
                </c:pt>
                <c:pt idx="17">
                  <c:v>3</c:v>
                </c:pt>
                <c:pt idx="18">
                  <c:v>3.1666666666666665</c:v>
                </c:pt>
                <c:pt idx="19">
                  <c:v>3.3333333333333335</c:v>
                </c:pt>
                <c:pt idx="20">
                  <c:v>3.5</c:v>
                </c:pt>
                <c:pt idx="21">
                  <c:v>3.6666666666666665</c:v>
                </c:pt>
                <c:pt idx="22">
                  <c:v>3.8333333333333335</c:v>
                </c:pt>
                <c:pt idx="23">
                  <c:v>4</c:v>
                </c:pt>
                <c:pt idx="24">
                  <c:v>4.166666666666667</c:v>
                </c:pt>
                <c:pt idx="25">
                  <c:v>4.333333333333333</c:v>
                </c:pt>
                <c:pt idx="26">
                  <c:v>4.5</c:v>
                </c:pt>
                <c:pt idx="27">
                  <c:v>4.666666666666667</c:v>
                </c:pt>
                <c:pt idx="28">
                  <c:v>4.833333333333333</c:v>
                </c:pt>
                <c:pt idx="29">
                  <c:v>5</c:v>
                </c:pt>
                <c:pt idx="30">
                  <c:v>5.166666666666667</c:v>
                </c:pt>
                <c:pt idx="31">
                  <c:v>5.333333333333333</c:v>
                </c:pt>
                <c:pt idx="32">
                  <c:v>5.5</c:v>
                </c:pt>
                <c:pt idx="33">
                  <c:v>5.666666666666667</c:v>
                </c:pt>
                <c:pt idx="34">
                  <c:v>5.833333333333333</c:v>
                </c:pt>
                <c:pt idx="35">
                  <c:v>6</c:v>
                </c:pt>
                <c:pt idx="36">
                  <c:v>6.166666666666667</c:v>
                </c:pt>
                <c:pt idx="37">
                  <c:v>6.333333333333333</c:v>
                </c:pt>
                <c:pt idx="38">
                  <c:v>6.5</c:v>
                </c:pt>
                <c:pt idx="39">
                  <c:v>6.666666666666667</c:v>
                </c:pt>
                <c:pt idx="40">
                  <c:v>6.833333333333333</c:v>
                </c:pt>
                <c:pt idx="41">
                  <c:v>7</c:v>
                </c:pt>
                <c:pt idx="42">
                  <c:v>7.166666666666667</c:v>
                </c:pt>
                <c:pt idx="43">
                  <c:v>7.333333333333333</c:v>
                </c:pt>
                <c:pt idx="44">
                  <c:v>7.5</c:v>
                </c:pt>
                <c:pt idx="45">
                  <c:v>7.666666666666667</c:v>
                </c:pt>
                <c:pt idx="46">
                  <c:v>7.833333333333333</c:v>
                </c:pt>
                <c:pt idx="47">
                  <c:v>8</c:v>
                </c:pt>
                <c:pt idx="48">
                  <c:v>8.1666666666666661</c:v>
                </c:pt>
                <c:pt idx="49">
                  <c:v>8.3333333333333339</c:v>
                </c:pt>
                <c:pt idx="50">
                  <c:v>8.5</c:v>
                </c:pt>
                <c:pt idx="51">
                  <c:v>8.6666666666666661</c:v>
                </c:pt>
                <c:pt idx="52">
                  <c:v>8.8333333333333339</c:v>
                </c:pt>
                <c:pt idx="53">
                  <c:v>9</c:v>
                </c:pt>
                <c:pt idx="54">
                  <c:v>9.1666666666666661</c:v>
                </c:pt>
                <c:pt idx="55">
                  <c:v>9.3333333333333339</c:v>
                </c:pt>
                <c:pt idx="56">
                  <c:v>9.5</c:v>
                </c:pt>
                <c:pt idx="57">
                  <c:v>9.6666666666666661</c:v>
                </c:pt>
                <c:pt idx="58">
                  <c:v>9.8333333333333339</c:v>
                </c:pt>
                <c:pt idx="59">
                  <c:v>10</c:v>
                </c:pt>
                <c:pt idx="60">
                  <c:v>10.166666666666666</c:v>
                </c:pt>
                <c:pt idx="61">
                  <c:v>10.333333333333334</c:v>
                </c:pt>
                <c:pt idx="62">
                  <c:v>10.5</c:v>
                </c:pt>
                <c:pt idx="63">
                  <c:v>10.666666666666666</c:v>
                </c:pt>
                <c:pt idx="64">
                  <c:v>10.833333333333334</c:v>
                </c:pt>
                <c:pt idx="65">
                  <c:v>11</c:v>
                </c:pt>
                <c:pt idx="66">
                  <c:v>11.166666666666666</c:v>
                </c:pt>
                <c:pt idx="67">
                  <c:v>11.333333333333334</c:v>
                </c:pt>
                <c:pt idx="68">
                  <c:v>11.5</c:v>
                </c:pt>
                <c:pt idx="69">
                  <c:v>11.666666666666666</c:v>
                </c:pt>
                <c:pt idx="70">
                  <c:v>11.833333333333334</c:v>
                </c:pt>
                <c:pt idx="71">
                  <c:v>12</c:v>
                </c:pt>
                <c:pt idx="72">
                  <c:v>12.166666666666666</c:v>
                </c:pt>
                <c:pt idx="73">
                  <c:v>12.333333333333334</c:v>
                </c:pt>
                <c:pt idx="74">
                  <c:v>12.5</c:v>
                </c:pt>
                <c:pt idx="75">
                  <c:v>12.666666666666666</c:v>
                </c:pt>
                <c:pt idx="76">
                  <c:v>12.833333333333334</c:v>
                </c:pt>
                <c:pt idx="77">
                  <c:v>13</c:v>
                </c:pt>
                <c:pt idx="78">
                  <c:v>13.166666666666666</c:v>
                </c:pt>
                <c:pt idx="79">
                  <c:v>13.333333333333334</c:v>
                </c:pt>
                <c:pt idx="80">
                  <c:v>13.5</c:v>
                </c:pt>
                <c:pt idx="81">
                  <c:v>13.666666666666666</c:v>
                </c:pt>
                <c:pt idx="82">
                  <c:v>13.833333333333334</c:v>
                </c:pt>
                <c:pt idx="83">
                  <c:v>14</c:v>
                </c:pt>
                <c:pt idx="84">
                  <c:v>14.166666666666666</c:v>
                </c:pt>
                <c:pt idx="85">
                  <c:v>14.333333333333334</c:v>
                </c:pt>
                <c:pt idx="86">
                  <c:v>14.5</c:v>
                </c:pt>
                <c:pt idx="87">
                  <c:v>14.666666666666666</c:v>
                </c:pt>
                <c:pt idx="88">
                  <c:v>14.833333333333334</c:v>
                </c:pt>
                <c:pt idx="89">
                  <c:v>15</c:v>
                </c:pt>
                <c:pt idx="90">
                  <c:v>15.166666666666666</c:v>
                </c:pt>
                <c:pt idx="91">
                  <c:v>15.333333333333334</c:v>
                </c:pt>
                <c:pt idx="92">
                  <c:v>15.5</c:v>
                </c:pt>
                <c:pt idx="93">
                  <c:v>15.666666666666666</c:v>
                </c:pt>
                <c:pt idx="94">
                  <c:v>15.833333333333334</c:v>
                </c:pt>
                <c:pt idx="95">
                  <c:v>16</c:v>
                </c:pt>
                <c:pt idx="96">
                  <c:v>16.166666666666668</c:v>
                </c:pt>
                <c:pt idx="97">
                  <c:v>16.333333333333332</c:v>
                </c:pt>
                <c:pt idx="98">
                  <c:v>16.5</c:v>
                </c:pt>
                <c:pt idx="99">
                  <c:v>16.666666666666668</c:v>
                </c:pt>
                <c:pt idx="100">
                  <c:v>16.833333333333332</c:v>
                </c:pt>
                <c:pt idx="101">
                  <c:v>17</c:v>
                </c:pt>
                <c:pt idx="102">
                  <c:v>17.166666666666668</c:v>
                </c:pt>
                <c:pt idx="103">
                  <c:v>17.333333333333332</c:v>
                </c:pt>
                <c:pt idx="104">
                  <c:v>17.5</c:v>
                </c:pt>
                <c:pt idx="105">
                  <c:v>17.666666666666668</c:v>
                </c:pt>
                <c:pt idx="106">
                  <c:v>17.833333333333332</c:v>
                </c:pt>
                <c:pt idx="107">
                  <c:v>18</c:v>
                </c:pt>
                <c:pt idx="108">
                  <c:v>18.166666666666668</c:v>
                </c:pt>
                <c:pt idx="109">
                  <c:v>18.333333333333332</c:v>
                </c:pt>
                <c:pt idx="110">
                  <c:v>18.5</c:v>
                </c:pt>
                <c:pt idx="111">
                  <c:v>18.666666666666668</c:v>
                </c:pt>
                <c:pt idx="112">
                  <c:v>18.833333333333332</c:v>
                </c:pt>
                <c:pt idx="113">
                  <c:v>19</c:v>
                </c:pt>
                <c:pt idx="114">
                  <c:v>19.166666666666668</c:v>
                </c:pt>
                <c:pt idx="115">
                  <c:v>19.333333333333332</c:v>
                </c:pt>
                <c:pt idx="116">
                  <c:v>19.5</c:v>
                </c:pt>
                <c:pt idx="117">
                  <c:v>19.666666666666668</c:v>
                </c:pt>
                <c:pt idx="118">
                  <c:v>19.833333333333332</c:v>
                </c:pt>
                <c:pt idx="119">
                  <c:v>20</c:v>
                </c:pt>
                <c:pt idx="120">
                  <c:v>20.166666666666668</c:v>
                </c:pt>
                <c:pt idx="121">
                  <c:v>20.333333333333332</c:v>
                </c:pt>
                <c:pt idx="122">
                  <c:v>20.5</c:v>
                </c:pt>
                <c:pt idx="123">
                  <c:v>20.666666666666668</c:v>
                </c:pt>
                <c:pt idx="124">
                  <c:v>20.833333333333332</c:v>
                </c:pt>
                <c:pt idx="125">
                  <c:v>21</c:v>
                </c:pt>
                <c:pt idx="126">
                  <c:v>21.166666666666668</c:v>
                </c:pt>
                <c:pt idx="127">
                  <c:v>21.333333333333332</c:v>
                </c:pt>
                <c:pt idx="128">
                  <c:v>21.5</c:v>
                </c:pt>
                <c:pt idx="129">
                  <c:v>21.666666666666668</c:v>
                </c:pt>
                <c:pt idx="130">
                  <c:v>21.833333333333332</c:v>
                </c:pt>
                <c:pt idx="131">
                  <c:v>22</c:v>
                </c:pt>
                <c:pt idx="132">
                  <c:v>22.166666666666668</c:v>
                </c:pt>
                <c:pt idx="133">
                  <c:v>22.333333333333332</c:v>
                </c:pt>
                <c:pt idx="134">
                  <c:v>22.5</c:v>
                </c:pt>
                <c:pt idx="135">
                  <c:v>22.666666666666668</c:v>
                </c:pt>
                <c:pt idx="136">
                  <c:v>22.833333333333332</c:v>
                </c:pt>
                <c:pt idx="137">
                  <c:v>23</c:v>
                </c:pt>
                <c:pt idx="138">
                  <c:v>23.166666666666668</c:v>
                </c:pt>
                <c:pt idx="139">
                  <c:v>23.333333333333332</c:v>
                </c:pt>
                <c:pt idx="140">
                  <c:v>23.5</c:v>
                </c:pt>
                <c:pt idx="141">
                  <c:v>23.666666666666668</c:v>
                </c:pt>
                <c:pt idx="142">
                  <c:v>23.833333333333332</c:v>
                </c:pt>
                <c:pt idx="143">
                  <c:v>24</c:v>
                </c:pt>
                <c:pt idx="144">
                  <c:v>24.166666666666668</c:v>
                </c:pt>
                <c:pt idx="145">
                  <c:v>24.333333333333332</c:v>
                </c:pt>
                <c:pt idx="146">
                  <c:v>24.5</c:v>
                </c:pt>
                <c:pt idx="147">
                  <c:v>24.666666666666668</c:v>
                </c:pt>
                <c:pt idx="148">
                  <c:v>24.833333333333332</c:v>
                </c:pt>
                <c:pt idx="149">
                  <c:v>25</c:v>
                </c:pt>
                <c:pt idx="150">
                  <c:v>25.166666666666668</c:v>
                </c:pt>
                <c:pt idx="151">
                  <c:v>25.333333333333332</c:v>
                </c:pt>
                <c:pt idx="152">
                  <c:v>25.5</c:v>
                </c:pt>
                <c:pt idx="153">
                  <c:v>25.666666666666668</c:v>
                </c:pt>
                <c:pt idx="154">
                  <c:v>25.833333333333332</c:v>
                </c:pt>
                <c:pt idx="155">
                  <c:v>26</c:v>
                </c:pt>
                <c:pt idx="156">
                  <c:v>26.166666666666668</c:v>
                </c:pt>
                <c:pt idx="157">
                  <c:v>26.333333333333332</c:v>
                </c:pt>
                <c:pt idx="158">
                  <c:v>26.5</c:v>
                </c:pt>
                <c:pt idx="159">
                  <c:v>26.666666666666668</c:v>
                </c:pt>
                <c:pt idx="160">
                  <c:v>26.833333333333332</c:v>
                </c:pt>
                <c:pt idx="161">
                  <c:v>27</c:v>
                </c:pt>
                <c:pt idx="162">
                  <c:v>27.166666666666668</c:v>
                </c:pt>
                <c:pt idx="163">
                  <c:v>27.333333333333332</c:v>
                </c:pt>
                <c:pt idx="164">
                  <c:v>27.5</c:v>
                </c:pt>
                <c:pt idx="165">
                  <c:v>27.666666666666668</c:v>
                </c:pt>
                <c:pt idx="166">
                  <c:v>27.833333333333332</c:v>
                </c:pt>
                <c:pt idx="167">
                  <c:v>28</c:v>
                </c:pt>
                <c:pt idx="168">
                  <c:v>28.166666666666668</c:v>
                </c:pt>
                <c:pt idx="169">
                  <c:v>28.333333333333332</c:v>
                </c:pt>
                <c:pt idx="170">
                  <c:v>28.5</c:v>
                </c:pt>
                <c:pt idx="171">
                  <c:v>28.666666666666668</c:v>
                </c:pt>
                <c:pt idx="172">
                  <c:v>28.833333333333332</c:v>
                </c:pt>
                <c:pt idx="173">
                  <c:v>29</c:v>
                </c:pt>
                <c:pt idx="174">
                  <c:v>29.166666666666668</c:v>
                </c:pt>
                <c:pt idx="175">
                  <c:v>29.333333333333332</c:v>
                </c:pt>
                <c:pt idx="176">
                  <c:v>29.5</c:v>
                </c:pt>
                <c:pt idx="177">
                  <c:v>29.666666666666668</c:v>
                </c:pt>
                <c:pt idx="178">
                  <c:v>29.833333333333332</c:v>
                </c:pt>
                <c:pt idx="179">
                  <c:v>30</c:v>
                </c:pt>
                <c:pt idx="180">
                  <c:v>30.166666666666668</c:v>
                </c:pt>
                <c:pt idx="181">
                  <c:v>30.333333333333332</c:v>
                </c:pt>
                <c:pt idx="182">
                  <c:v>30.5</c:v>
                </c:pt>
                <c:pt idx="183">
                  <c:v>30.666666666666668</c:v>
                </c:pt>
                <c:pt idx="184">
                  <c:v>30.833333333333332</c:v>
                </c:pt>
                <c:pt idx="185">
                  <c:v>31</c:v>
                </c:pt>
                <c:pt idx="186">
                  <c:v>31.166666666666668</c:v>
                </c:pt>
                <c:pt idx="187">
                  <c:v>31.333333333333332</c:v>
                </c:pt>
                <c:pt idx="188">
                  <c:v>31.5</c:v>
                </c:pt>
                <c:pt idx="189">
                  <c:v>31.666666666666668</c:v>
                </c:pt>
                <c:pt idx="190">
                  <c:v>31.833333333333332</c:v>
                </c:pt>
                <c:pt idx="191">
                  <c:v>32</c:v>
                </c:pt>
                <c:pt idx="192">
                  <c:v>32.166666666666664</c:v>
                </c:pt>
                <c:pt idx="193">
                  <c:v>32.333333333333336</c:v>
                </c:pt>
                <c:pt idx="194">
                  <c:v>32.5</c:v>
                </c:pt>
                <c:pt idx="195">
                  <c:v>32.666666666666664</c:v>
                </c:pt>
                <c:pt idx="196">
                  <c:v>32.833333333333336</c:v>
                </c:pt>
                <c:pt idx="197">
                  <c:v>33</c:v>
                </c:pt>
                <c:pt idx="198">
                  <c:v>33.166666666666664</c:v>
                </c:pt>
                <c:pt idx="199">
                  <c:v>33.333333333333336</c:v>
                </c:pt>
                <c:pt idx="200">
                  <c:v>33.5</c:v>
                </c:pt>
                <c:pt idx="201">
                  <c:v>33.666666666666664</c:v>
                </c:pt>
                <c:pt idx="202">
                  <c:v>33.833333333333336</c:v>
                </c:pt>
                <c:pt idx="203">
                  <c:v>34</c:v>
                </c:pt>
                <c:pt idx="204">
                  <c:v>34.166666666666664</c:v>
                </c:pt>
                <c:pt idx="205">
                  <c:v>34.333333333333336</c:v>
                </c:pt>
                <c:pt idx="206">
                  <c:v>34.5</c:v>
                </c:pt>
                <c:pt idx="207">
                  <c:v>34.666666666666664</c:v>
                </c:pt>
                <c:pt idx="208">
                  <c:v>34.833333333333336</c:v>
                </c:pt>
                <c:pt idx="209">
                  <c:v>35</c:v>
                </c:pt>
                <c:pt idx="210">
                  <c:v>35.166666666666664</c:v>
                </c:pt>
                <c:pt idx="211">
                  <c:v>35.333333333333336</c:v>
                </c:pt>
                <c:pt idx="212">
                  <c:v>35.5</c:v>
                </c:pt>
                <c:pt idx="213">
                  <c:v>35.666666666666664</c:v>
                </c:pt>
                <c:pt idx="214">
                  <c:v>35.833333333333336</c:v>
                </c:pt>
                <c:pt idx="215">
                  <c:v>36</c:v>
                </c:pt>
                <c:pt idx="216">
                  <c:v>36.166666666666664</c:v>
                </c:pt>
                <c:pt idx="217">
                  <c:v>36.333333333333336</c:v>
                </c:pt>
                <c:pt idx="218">
                  <c:v>36.5</c:v>
                </c:pt>
                <c:pt idx="219">
                  <c:v>36.666666666666664</c:v>
                </c:pt>
                <c:pt idx="220">
                  <c:v>36.833333333333336</c:v>
                </c:pt>
                <c:pt idx="221">
                  <c:v>37</c:v>
                </c:pt>
                <c:pt idx="222">
                  <c:v>37.166666666666664</c:v>
                </c:pt>
                <c:pt idx="223">
                  <c:v>37.333333333333336</c:v>
                </c:pt>
                <c:pt idx="224">
                  <c:v>37.5</c:v>
                </c:pt>
                <c:pt idx="225">
                  <c:v>37.666666666666664</c:v>
                </c:pt>
                <c:pt idx="226">
                  <c:v>37.833333333333336</c:v>
                </c:pt>
                <c:pt idx="227">
                  <c:v>38</c:v>
                </c:pt>
                <c:pt idx="228">
                  <c:v>38.166666666666664</c:v>
                </c:pt>
                <c:pt idx="229">
                  <c:v>38.333333333333336</c:v>
                </c:pt>
                <c:pt idx="230">
                  <c:v>38.5</c:v>
                </c:pt>
                <c:pt idx="231">
                  <c:v>38.666666666666664</c:v>
                </c:pt>
                <c:pt idx="232">
                  <c:v>38.833333333333336</c:v>
                </c:pt>
                <c:pt idx="233">
                  <c:v>39</c:v>
                </c:pt>
                <c:pt idx="234">
                  <c:v>39.166666666666664</c:v>
                </c:pt>
                <c:pt idx="235">
                  <c:v>39.333333333333336</c:v>
                </c:pt>
                <c:pt idx="236">
                  <c:v>39.5</c:v>
                </c:pt>
                <c:pt idx="237">
                  <c:v>39.666666666666664</c:v>
                </c:pt>
                <c:pt idx="238">
                  <c:v>39.833333333333336</c:v>
                </c:pt>
                <c:pt idx="239">
                  <c:v>40</c:v>
                </c:pt>
                <c:pt idx="240">
                  <c:v>40.166666666666664</c:v>
                </c:pt>
                <c:pt idx="241">
                  <c:v>40.333333333333336</c:v>
                </c:pt>
                <c:pt idx="242">
                  <c:v>40.5</c:v>
                </c:pt>
                <c:pt idx="243">
                  <c:v>40.666666666666664</c:v>
                </c:pt>
                <c:pt idx="244">
                  <c:v>40.833333333333336</c:v>
                </c:pt>
                <c:pt idx="245">
                  <c:v>41</c:v>
                </c:pt>
                <c:pt idx="246">
                  <c:v>41.166666666666664</c:v>
                </c:pt>
                <c:pt idx="247">
                  <c:v>41.333333333333336</c:v>
                </c:pt>
                <c:pt idx="248">
                  <c:v>41.5</c:v>
                </c:pt>
                <c:pt idx="249">
                  <c:v>41.666666666666664</c:v>
                </c:pt>
                <c:pt idx="250">
                  <c:v>41.833333333333336</c:v>
                </c:pt>
                <c:pt idx="251">
                  <c:v>42</c:v>
                </c:pt>
                <c:pt idx="252">
                  <c:v>42.166666666666664</c:v>
                </c:pt>
                <c:pt idx="253">
                  <c:v>42.333333333333336</c:v>
                </c:pt>
                <c:pt idx="254">
                  <c:v>42.5</c:v>
                </c:pt>
                <c:pt idx="255">
                  <c:v>42.666666666666664</c:v>
                </c:pt>
                <c:pt idx="256">
                  <c:v>42.833333333333336</c:v>
                </c:pt>
                <c:pt idx="257">
                  <c:v>43</c:v>
                </c:pt>
                <c:pt idx="258">
                  <c:v>43.166666666666664</c:v>
                </c:pt>
                <c:pt idx="259">
                  <c:v>43.333333333333336</c:v>
                </c:pt>
                <c:pt idx="260">
                  <c:v>43.5</c:v>
                </c:pt>
                <c:pt idx="261">
                  <c:v>43.666666666666664</c:v>
                </c:pt>
                <c:pt idx="262">
                  <c:v>43.833333333333336</c:v>
                </c:pt>
                <c:pt idx="263">
                  <c:v>44</c:v>
                </c:pt>
                <c:pt idx="264">
                  <c:v>44.166666666666664</c:v>
                </c:pt>
                <c:pt idx="265">
                  <c:v>44.333333333333336</c:v>
                </c:pt>
                <c:pt idx="266">
                  <c:v>44.5</c:v>
                </c:pt>
                <c:pt idx="267">
                  <c:v>44.666666666666664</c:v>
                </c:pt>
                <c:pt idx="268">
                  <c:v>44.833333333333336</c:v>
                </c:pt>
                <c:pt idx="269">
                  <c:v>45</c:v>
                </c:pt>
                <c:pt idx="270">
                  <c:v>45.166666666666664</c:v>
                </c:pt>
                <c:pt idx="271">
                  <c:v>45.333333333333336</c:v>
                </c:pt>
                <c:pt idx="272">
                  <c:v>45.5</c:v>
                </c:pt>
                <c:pt idx="273">
                  <c:v>45.666666666666664</c:v>
                </c:pt>
                <c:pt idx="274">
                  <c:v>45.833333333333336</c:v>
                </c:pt>
                <c:pt idx="275">
                  <c:v>46</c:v>
                </c:pt>
                <c:pt idx="276">
                  <c:v>46.166666666666664</c:v>
                </c:pt>
                <c:pt idx="277">
                  <c:v>46.333333333333336</c:v>
                </c:pt>
                <c:pt idx="278">
                  <c:v>46.5</c:v>
                </c:pt>
                <c:pt idx="279">
                  <c:v>46.666666666666664</c:v>
                </c:pt>
                <c:pt idx="280">
                  <c:v>46.833333333333336</c:v>
                </c:pt>
                <c:pt idx="281">
                  <c:v>47</c:v>
                </c:pt>
                <c:pt idx="282">
                  <c:v>47.166666666666664</c:v>
                </c:pt>
                <c:pt idx="283">
                  <c:v>47.333333333333336</c:v>
                </c:pt>
                <c:pt idx="284">
                  <c:v>47.5</c:v>
                </c:pt>
                <c:pt idx="285">
                  <c:v>47.666666666666664</c:v>
                </c:pt>
                <c:pt idx="286">
                  <c:v>47.833333333333336</c:v>
                </c:pt>
                <c:pt idx="287">
                  <c:v>48</c:v>
                </c:pt>
                <c:pt idx="288">
                  <c:v>48.166666666666664</c:v>
                </c:pt>
                <c:pt idx="289">
                  <c:v>48.333333333333336</c:v>
                </c:pt>
                <c:pt idx="290">
                  <c:v>48.5</c:v>
                </c:pt>
                <c:pt idx="291">
                  <c:v>48.666666666666664</c:v>
                </c:pt>
                <c:pt idx="292">
                  <c:v>48.833333333333336</c:v>
                </c:pt>
                <c:pt idx="293">
                  <c:v>49</c:v>
                </c:pt>
                <c:pt idx="294">
                  <c:v>49.166666666666664</c:v>
                </c:pt>
                <c:pt idx="295">
                  <c:v>49.333333333333336</c:v>
                </c:pt>
                <c:pt idx="296">
                  <c:v>49.5</c:v>
                </c:pt>
                <c:pt idx="297">
                  <c:v>49.666666666666664</c:v>
                </c:pt>
                <c:pt idx="298">
                  <c:v>49.833333333333336</c:v>
                </c:pt>
                <c:pt idx="299">
                  <c:v>50</c:v>
                </c:pt>
                <c:pt idx="300">
                  <c:v>50.166666666666664</c:v>
                </c:pt>
                <c:pt idx="301">
                  <c:v>50.333333333333336</c:v>
                </c:pt>
                <c:pt idx="302">
                  <c:v>50.5</c:v>
                </c:pt>
                <c:pt idx="303">
                  <c:v>50.666666666666664</c:v>
                </c:pt>
                <c:pt idx="304">
                  <c:v>50.833333333333336</c:v>
                </c:pt>
                <c:pt idx="305">
                  <c:v>51</c:v>
                </c:pt>
                <c:pt idx="306">
                  <c:v>51.166666666666664</c:v>
                </c:pt>
                <c:pt idx="307">
                  <c:v>51.333333333333336</c:v>
                </c:pt>
                <c:pt idx="308">
                  <c:v>51.5</c:v>
                </c:pt>
                <c:pt idx="309">
                  <c:v>51.666666666666664</c:v>
                </c:pt>
                <c:pt idx="310">
                  <c:v>51.833333333333336</c:v>
                </c:pt>
                <c:pt idx="311">
                  <c:v>52</c:v>
                </c:pt>
                <c:pt idx="312">
                  <c:v>52.166666666666664</c:v>
                </c:pt>
                <c:pt idx="313">
                  <c:v>52.333333333333336</c:v>
                </c:pt>
                <c:pt idx="314">
                  <c:v>52.5</c:v>
                </c:pt>
                <c:pt idx="315">
                  <c:v>52.666666666666664</c:v>
                </c:pt>
                <c:pt idx="316">
                  <c:v>52.833333333333336</c:v>
                </c:pt>
                <c:pt idx="317">
                  <c:v>53</c:v>
                </c:pt>
                <c:pt idx="318">
                  <c:v>53.166666666666664</c:v>
                </c:pt>
                <c:pt idx="319">
                  <c:v>53.333333333333336</c:v>
                </c:pt>
                <c:pt idx="320">
                  <c:v>53.5</c:v>
                </c:pt>
                <c:pt idx="321">
                  <c:v>53.666666666666664</c:v>
                </c:pt>
                <c:pt idx="322">
                  <c:v>53.833333333333336</c:v>
                </c:pt>
                <c:pt idx="323">
                  <c:v>54</c:v>
                </c:pt>
                <c:pt idx="324">
                  <c:v>54.166666666666664</c:v>
                </c:pt>
                <c:pt idx="325">
                  <c:v>54.333333333333336</c:v>
                </c:pt>
                <c:pt idx="326">
                  <c:v>54.5</c:v>
                </c:pt>
                <c:pt idx="327">
                  <c:v>54.666666666666664</c:v>
                </c:pt>
                <c:pt idx="328">
                  <c:v>54.833333333333336</c:v>
                </c:pt>
                <c:pt idx="329">
                  <c:v>55</c:v>
                </c:pt>
                <c:pt idx="330">
                  <c:v>55.166666666666664</c:v>
                </c:pt>
                <c:pt idx="331">
                  <c:v>55.333333333333336</c:v>
                </c:pt>
                <c:pt idx="332">
                  <c:v>55.5</c:v>
                </c:pt>
                <c:pt idx="333">
                  <c:v>55.666666666666664</c:v>
                </c:pt>
                <c:pt idx="334">
                  <c:v>55.833333333333336</c:v>
                </c:pt>
                <c:pt idx="335">
                  <c:v>56</c:v>
                </c:pt>
                <c:pt idx="336">
                  <c:v>56.166666666666664</c:v>
                </c:pt>
                <c:pt idx="337">
                  <c:v>56.333333333333336</c:v>
                </c:pt>
                <c:pt idx="338">
                  <c:v>56.5</c:v>
                </c:pt>
                <c:pt idx="339">
                  <c:v>56.666666666666664</c:v>
                </c:pt>
                <c:pt idx="340">
                  <c:v>56.833333333333336</c:v>
                </c:pt>
                <c:pt idx="341">
                  <c:v>57</c:v>
                </c:pt>
                <c:pt idx="342">
                  <c:v>57.166666666666664</c:v>
                </c:pt>
                <c:pt idx="343">
                  <c:v>57.333333333333336</c:v>
                </c:pt>
                <c:pt idx="344">
                  <c:v>57.5</c:v>
                </c:pt>
                <c:pt idx="345">
                  <c:v>57.666666666666664</c:v>
                </c:pt>
                <c:pt idx="346">
                  <c:v>57.833333333333336</c:v>
                </c:pt>
                <c:pt idx="347">
                  <c:v>58</c:v>
                </c:pt>
                <c:pt idx="348">
                  <c:v>58.166666666666664</c:v>
                </c:pt>
                <c:pt idx="349">
                  <c:v>58.333333333333336</c:v>
                </c:pt>
                <c:pt idx="350">
                  <c:v>58.5</c:v>
                </c:pt>
                <c:pt idx="351">
                  <c:v>58.666666666666664</c:v>
                </c:pt>
                <c:pt idx="352">
                  <c:v>58.833333333333336</c:v>
                </c:pt>
                <c:pt idx="353">
                  <c:v>59</c:v>
                </c:pt>
                <c:pt idx="354">
                  <c:v>59.166666666666664</c:v>
                </c:pt>
                <c:pt idx="355">
                  <c:v>59.333333333333336</c:v>
                </c:pt>
                <c:pt idx="356">
                  <c:v>59.5</c:v>
                </c:pt>
                <c:pt idx="357">
                  <c:v>59.666666666666664</c:v>
                </c:pt>
                <c:pt idx="358">
                  <c:v>59.833333333333336</c:v>
                </c:pt>
                <c:pt idx="359">
                  <c:v>60</c:v>
                </c:pt>
                <c:pt idx="360">
                  <c:v>60.166666666666664</c:v>
                </c:pt>
                <c:pt idx="361">
                  <c:v>60.333333333333336</c:v>
                </c:pt>
                <c:pt idx="362">
                  <c:v>60.5</c:v>
                </c:pt>
                <c:pt idx="363">
                  <c:v>60.666666666666664</c:v>
                </c:pt>
                <c:pt idx="364">
                  <c:v>60.833333333333336</c:v>
                </c:pt>
                <c:pt idx="365">
                  <c:v>61</c:v>
                </c:pt>
                <c:pt idx="366">
                  <c:v>61.166666666666664</c:v>
                </c:pt>
                <c:pt idx="367">
                  <c:v>61.333333333333336</c:v>
                </c:pt>
                <c:pt idx="368">
                  <c:v>61.5</c:v>
                </c:pt>
                <c:pt idx="369">
                  <c:v>61.666666666666664</c:v>
                </c:pt>
                <c:pt idx="370">
                  <c:v>61.833333333333336</c:v>
                </c:pt>
                <c:pt idx="371">
                  <c:v>62</c:v>
                </c:pt>
                <c:pt idx="372">
                  <c:v>62.166666666666664</c:v>
                </c:pt>
                <c:pt idx="373">
                  <c:v>62.333333333333336</c:v>
                </c:pt>
                <c:pt idx="374">
                  <c:v>62.5</c:v>
                </c:pt>
                <c:pt idx="375">
                  <c:v>62.666666666666664</c:v>
                </c:pt>
                <c:pt idx="376">
                  <c:v>62.833333333333336</c:v>
                </c:pt>
                <c:pt idx="377">
                  <c:v>63</c:v>
                </c:pt>
                <c:pt idx="378">
                  <c:v>63.166666666666664</c:v>
                </c:pt>
                <c:pt idx="379">
                  <c:v>63.333333333333336</c:v>
                </c:pt>
                <c:pt idx="380">
                  <c:v>63.5</c:v>
                </c:pt>
                <c:pt idx="381">
                  <c:v>63.666666666666664</c:v>
                </c:pt>
                <c:pt idx="382">
                  <c:v>63.833333333333336</c:v>
                </c:pt>
                <c:pt idx="383">
                  <c:v>64</c:v>
                </c:pt>
                <c:pt idx="384">
                  <c:v>64.166666666666671</c:v>
                </c:pt>
                <c:pt idx="385">
                  <c:v>64.333333333333329</c:v>
                </c:pt>
                <c:pt idx="386">
                  <c:v>64.5</c:v>
                </c:pt>
                <c:pt idx="387">
                  <c:v>64.666666666666671</c:v>
                </c:pt>
                <c:pt idx="388">
                  <c:v>64.833333333333329</c:v>
                </c:pt>
                <c:pt idx="389">
                  <c:v>65</c:v>
                </c:pt>
                <c:pt idx="390">
                  <c:v>65.166666666666671</c:v>
                </c:pt>
                <c:pt idx="391">
                  <c:v>65.333333333333329</c:v>
                </c:pt>
                <c:pt idx="392">
                  <c:v>65.5</c:v>
                </c:pt>
                <c:pt idx="393">
                  <c:v>65.666666666666671</c:v>
                </c:pt>
                <c:pt idx="394">
                  <c:v>65.833333333333329</c:v>
                </c:pt>
                <c:pt idx="395">
                  <c:v>66</c:v>
                </c:pt>
                <c:pt idx="396">
                  <c:v>66.166666666666671</c:v>
                </c:pt>
                <c:pt idx="397">
                  <c:v>66.333333333333329</c:v>
                </c:pt>
                <c:pt idx="398">
                  <c:v>66.5</c:v>
                </c:pt>
                <c:pt idx="399">
                  <c:v>66.666666666666671</c:v>
                </c:pt>
                <c:pt idx="400">
                  <c:v>66.833333333333329</c:v>
                </c:pt>
                <c:pt idx="401">
                  <c:v>67</c:v>
                </c:pt>
                <c:pt idx="402">
                  <c:v>67.166666666666671</c:v>
                </c:pt>
                <c:pt idx="403">
                  <c:v>67.333333333333329</c:v>
                </c:pt>
                <c:pt idx="404">
                  <c:v>67.5</c:v>
                </c:pt>
                <c:pt idx="405">
                  <c:v>67.666666666666671</c:v>
                </c:pt>
                <c:pt idx="406">
                  <c:v>67.833333333333329</c:v>
                </c:pt>
                <c:pt idx="407">
                  <c:v>68</c:v>
                </c:pt>
                <c:pt idx="408">
                  <c:v>68.166666666666671</c:v>
                </c:pt>
                <c:pt idx="409">
                  <c:v>68.333333333333329</c:v>
                </c:pt>
                <c:pt idx="410">
                  <c:v>68.5</c:v>
                </c:pt>
                <c:pt idx="411">
                  <c:v>68.666666666666671</c:v>
                </c:pt>
                <c:pt idx="412">
                  <c:v>68.833333333333329</c:v>
                </c:pt>
                <c:pt idx="413">
                  <c:v>69</c:v>
                </c:pt>
                <c:pt idx="414">
                  <c:v>69.166666666666671</c:v>
                </c:pt>
                <c:pt idx="415">
                  <c:v>69.333333333333329</c:v>
                </c:pt>
                <c:pt idx="416">
                  <c:v>69.5</c:v>
                </c:pt>
                <c:pt idx="417">
                  <c:v>69.666666666666671</c:v>
                </c:pt>
                <c:pt idx="418">
                  <c:v>69.833333333333329</c:v>
                </c:pt>
                <c:pt idx="419">
                  <c:v>70</c:v>
                </c:pt>
                <c:pt idx="420">
                  <c:v>70.166666666666671</c:v>
                </c:pt>
                <c:pt idx="421">
                  <c:v>70.333333333333329</c:v>
                </c:pt>
                <c:pt idx="422">
                  <c:v>70.5</c:v>
                </c:pt>
                <c:pt idx="423">
                  <c:v>70.666666666666671</c:v>
                </c:pt>
                <c:pt idx="424">
                  <c:v>70.833333333333329</c:v>
                </c:pt>
                <c:pt idx="425">
                  <c:v>71</c:v>
                </c:pt>
                <c:pt idx="426">
                  <c:v>71.166666666666671</c:v>
                </c:pt>
                <c:pt idx="427">
                  <c:v>71.333333333333329</c:v>
                </c:pt>
                <c:pt idx="428">
                  <c:v>71.5</c:v>
                </c:pt>
                <c:pt idx="429">
                  <c:v>71.666666666666671</c:v>
                </c:pt>
                <c:pt idx="430">
                  <c:v>71.833333333333329</c:v>
                </c:pt>
                <c:pt idx="431">
                  <c:v>72</c:v>
                </c:pt>
                <c:pt idx="432">
                  <c:v>72.166666666666671</c:v>
                </c:pt>
                <c:pt idx="433">
                  <c:v>72.333333333333329</c:v>
                </c:pt>
                <c:pt idx="434">
                  <c:v>72.5</c:v>
                </c:pt>
                <c:pt idx="435">
                  <c:v>72.666666666666671</c:v>
                </c:pt>
                <c:pt idx="436">
                  <c:v>72.833333333333329</c:v>
                </c:pt>
                <c:pt idx="437">
                  <c:v>73</c:v>
                </c:pt>
                <c:pt idx="438">
                  <c:v>73.166666666666671</c:v>
                </c:pt>
                <c:pt idx="439">
                  <c:v>73.333333333333329</c:v>
                </c:pt>
                <c:pt idx="440">
                  <c:v>73.5</c:v>
                </c:pt>
                <c:pt idx="441">
                  <c:v>73.666666666666671</c:v>
                </c:pt>
                <c:pt idx="442">
                  <c:v>73.833333333333329</c:v>
                </c:pt>
                <c:pt idx="443">
                  <c:v>74</c:v>
                </c:pt>
                <c:pt idx="444">
                  <c:v>74.166666666666671</c:v>
                </c:pt>
                <c:pt idx="445">
                  <c:v>74.333333333333329</c:v>
                </c:pt>
                <c:pt idx="446">
                  <c:v>74.5</c:v>
                </c:pt>
                <c:pt idx="447">
                  <c:v>74.666666666666671</c:v>
                </c:pt>
                <c:pt idx="448">
                  <c:v>74.833333333333329</c:v>
                </c:pt>
                <c:pt idx="449">
                  <c:v>75</c:v>
                </c:pt>
                <c:pt idx="450">
                  <c:v>75.166666666666671</c:v>
                </c:pt>
                <c:pt idx="451">
                  <c:v>75.333333333333329</c:v>
                </c:pt>
                <c:pt idx="452">
                  <c:v>75.5</c:v>
                </c:pt>
                <c:pt idx="453">
                  <c:v>75.666666666666671</c:v>
                </c:pt>
                <c:pt idx="454">
                  <c:v>75.833333333333329</c:v>
                </c:pt>
                <c:pt idx="455">
                  <c:v>76</c:v>
                </c:pt>
                <c:pt idx="456">
                  <c:v>76.166666666666671</c:v>
                </c:pt>
                <c:pt idx="457">
                  <c:v>76.333333333333329</c:v>
                </c:pt>
                <c:pt idx="458">
                  <c:v>76.5</c:v>
                </c:pt>
                <c:pt idx="459">
                  <c:v>76.666666666666671</c:v>
                </c:pt>
                <c:pt idx="460">
                  <c:v>76.833333333333329</c:v>
                </c:pt>
                <c:pt idx="461">
                  <c:v>77</c:v>
                </c:pt>
                <c:pt idx="462">
                  <c:v>77.166666666666671</c:v>
                </c:pt>
                <c:pt idx="463">
                  <c:v>77.333333333333329</c:v>
                </c:pt>
                <c:pt idx="464">
                  <c:v>77.5</c:v>
                </c:pt>
                <c:pt idx="465">
                  <c:v>77.666666666666671</c:v>
                </c:pt>
                <c:pt idx="466">
                  <c:v>77.833333333333329</c:v>
                </c:pt>
                <c:pt idx="467">
                  <c:v>78</c:v>
                </c:pt>
                <c:pt idx="468">
                  <c:v>78.166666666666671</c:v>
                </c:pt>
                <c:pt idx="469">
                  <c:v>78.333333333333329</c:v>
                </c:pt>
                <c:pt idx="470">
                  <c:v>78.5</c:v>
                </c:pt>
                <c:pt idx="471">
                  <c:v>78.666666666666671</c:v>
                </c:pt>
                <c:pt idx="472">
                  <c:v>78.833333333333329</c:v>
                </c:pt>
                <c:pt idx="473">
                  <c:v>79</c:v>
                </c:pt>
                <c:pt idx="474">
                  <c:v>79.166666666666671</c:v>
                </c:pt>
                <c:pt idx="475">
                  <c:v>79.333333333333329</c:v>
                </c:pt>
                <c:pt idx="476">
                  <c:v>79.5</c:v>
                </c:pt>
                <c:pt idx="477">
                  <c:v>79.666666666666671</c:v>
                </c:pt>
                <c:pt idx="478">
                  <c:v>79.833333333333329</c:v>
                </c:pt>
                <c:pt idx="479">
                  <c:v>80</c:v>
                </c:pt>
                <c:pt idx="480">
                  <c:v>80.166666666666671</c:v>
                </c:pt>
                <c:pt idx="481">
                  <c:v>80.333333333333329</c:v>
                </c:pt>
                <c:pt idx="482">
                  <c:v>80.5</c:v>
                </c:pt>
                <c:pt idx="483">
                  <c:v>80.666666666666671</c:v>
                </c:pt>
                <c:pt idx="484">
                  <c:v>80.833333333333329</c:v>
                </c:pt>
                <c:pt idx="485">
                  <c:v>81</c:v>
                </c:pt>
                <c:pt idx="486">
                  <c:v>81.166666666666671</c:v>
                </c:pt>
                <c:pt idx="487">
                  <c:v>81.333333333333329</c:v>
                </c:pt>
                <c:pt idx="488">
                  <c:v>81.5</c:v>
                </c:pt>
                <c:pt idx="489">
                  <c:v>81.666666666666671</c:v>
                </c:pt>
                <c:pt idx="490">
                  <c:v>81.833333333333329</c:v>
                </c:pt>
                <c:pt idx="491">
                  <c:v>82</c:v>
                </c:pt>
                <c:pt idx="492">
                  <c:v>82.166666666666671</c:v>
                </c:pt>
                <c:pt idx="493">
                  <c:v>82.333333333333329</c:v>
                </c:pt>
                <c:pt idx="494">
                  <c:v>82.5</c:v>
                </c:pt>
                <c:pt idx="495">
                  <c:v>82.666666666666671</c:v>
                </c:pt>
                <c:pt idx="496">
                  <c:v>82.833333333333329</c:v>
                </c:pt>
                <c:pt idx="497">
                  <c:v>83</c:v>
                </c:pt>
                <c:pt idx="498">
                  <c:v>83.166666666666671</c:v>
                </c:pt>
                <c:pt idx="499">
                  <c:v>83.333333333333329</c:v>
                </c:pt>
                <c:pt idx="500">
                  <c:v>83.5</c:v>
                </c:pt>
                <c:pt idx="501">
                  <c:v>83.666666666666671</c:v>
                </c:pt>
                <c:pt idx="502">
                  <c:v>83.833333333333329</c:v>
                </c:pt>
                <c:pt idx="503">
                  <c:v>84</c:v>
                </c:pt>
                <c:pt idx="504">
                  <c:v>84.166666666666671</c:v>
                </c:pt>
                <c:pt idx="505">
                  <c:v>84.333333333333329</c:v>
                </c:pt>
                <c:pt idx="506">
                  <c:v>84.5</c:v>
                </c:pt>
                <c:pt idx="507">
                  <c:v>84.666666666666671</c:v>
                </c:pt>
                <c:pt idx="508">
                  <c:v>84.833333333333329</c:v>
                </c:pt>
                <c:pt idx="509">
                  <c:v>85</c:v>
                </c:pt>
                <c:pt idx="510">
                  <c:v>85.166666666666671</c:v>
                </c:pt>
                <c:pt idx="511">
                  <c:v>85.333333333333329</c:v>
                </c:pt>
                <c:pt idx="512">
                  <c:v>85.5</c:v>
                </c:pt>
                <c:pt idx="513">
                  <c:v>85.666666666666671</c:v>
                </c:pt>
                <c:pt idx="514">
                  <c:v>85.833333333333329</c:v>
                </c:pt>
                <c:pt idx="515">
                  <c:v>86</c:v>
                </c:pt>
                <c:pt idx="516">
                  <c:v>86.166666666666671</c:v>
                </c:pt>
                <c:pt idx="517">
                  <c:v>86.333333333333329</c:v>
                </c:pt>
                <c:pt idx="518">
                  <c:v>86.5</c:v>
                </c:pt>
                <c:pt idx="519">
                  <c:v>86.666666666666671</c:v>
                </c:pt>
                <c:pt idx="520">
                  <c:v>86.833333333333329</c:v>
                </c:pt>
                <c:pt idx="521">
                  <c:v>87</c:v>
                </c:pt>
                <c:pt idx="522">
                  <c:v>87.166666666666671</c:v>
                </c:pt>
                <c:pt idx="523">
                  <c:v>87.333333333333329</c:v>
                </c:pt>
                <c:pt idx="524">
                  <c:v>87.5</c:v>
                </c:pt>
                <c:pt idx="525">
                  <c:v>87.666666666666671</c:v>
                </c:pt>
                <c:pt idx="526">
                  <c:v>87.833333333333329</c:v>
                </c:pt>
                <c:pt idx="527">
                  <c:v>88</c:v>
                </c:pt>
                <c:pt idx="528">
                  <c:v>88.166666666666671</c:v>
                </c:pt>
                <c:pt idx="529">
                  <c:v>88.333333333333329</c:v>
                </c:pt>
                <c:pt idx="530">
                  <c:v>88.5</c:v>
                </c:pt>
                <c:pt idx="531">
                  <c:v>88.666666666666671</c:v>
                </c:pt>
                <c:pt idx="532">
                  <c:v>88.833333333333329</c:v>
                </c:pt>
                <c:pt idx="533">
                  <c:v>89</c:v>
                </c:pt>
                <c:pt idx="534">
                  <c:v>89.166666666666671</c:v>
                </c:pt>
                <c:pt idx="535">
                  <c:v>89.333333333333329</c:v>
                </c:pt>
                <c:pt idx="536">
                  <c:v>89.5</c:v>
                </c:pt>
                <c:pt idx="537">
                  <c:v>89.666666666666671</c:v>
                </c:pt>
                <c:pt idx="538">
                  <c:v>89.833333333333329</c:v>
                </c:pt>
                <c:pt idx="539">
                  <c:v>90</c:v>
                </c:pt>
                <c:pt idx="540">
                  <c:v>90.166666666666671</c:v>
                </c:pt>
                <c:pt idx="541">
                  <c:v>90.333333333333329</c:v>
                </c:pt>
                <c:pt idx="542">
                  <c:v>90.5</c:v>
                </c:pt>
                <c:pt idx="543">
                  <c:v>90.666666666666671</c:v>
                </c:pt>
                <c:pt idx="544">
                  <c:v>90.833333333333329</c:v>
                </c:pt>
                <c:pt idx="545">
                  <c:v>91</c:v>
                </c:pt>
                <c:pt idx="546">
                  <c:v>91.166666666666671</c:v>
                </c:pt>
                <c:pt idx="547">
                  <c:v>91.333333333333329</c:v>
                </c:pt>
                <c:pt idx="548">
                  <c:v>91.5</c:v>
                </c:pt>
                <c:pt idx="549">
                  <c:v>91.666666666666671</c:v>
                </c:pt>
                <c:pt idx="550">
                  <c:v>91.833333333333329</c:v>
                </c:pt>
                <c:pt idx="551">
                  <c:v>92</c:v>
                </c:pt>
                <c:pt idx="552">
                  <c:v>92.166666666666671</c:v>
                </c:pt>
                <c:pt idx="553">
                  <c:v>92.333333333333329</c:v>
                </c:pt>
                <c:pt idx="554">
                  <c:v>92.5</c:v>
                </c:pt>
                <c:pt idx="555">
                  <c:v>92.666666666666671</c:v>
                </c:pt>
                <c:pt idx="556">
                  <c:v>92.833333333333329</c:v>
                </c:pt>
                <c:pt idx="557">
                  <c:v>93</c:v>
                </c:pt>
                <c:pt idx="558">
                  <c:v>93.166666666666671</c:v>
                </c:pt>
                <c:pt idx="559">
                  <c:v>93.333333333333329</c:v>
                </c:pt>
                <c:pt idx="560">
                  <c:v>93.5</c:v>
                </c:pt>
                <c:pt idx="561">
                  <c:v>93.666666666666671</c:v>
                </c:pt>
                <c:pt idx="562">
                  <c:v>93.833333333333329</c:v>
                </c:pt>
                <c:pt idx="563">
                  <c:v>94</c:v>
                </c:pt>
                <c:pt idx="564">
                  <c:v>94.166666666666671</c:v>
                </c:pt>
                <c:pt idx="565">
                  <c:v>94.333333333333329</c:v>
                </c:pt>
                <c:pt idx="566">
                  <c:v>94.5</c:v>
                </c:pt>
                <c:pt idx="567">
                  <c:v>94.666666666666671</c:v>
                </c:pt>
                <c:pt idx="568">
                  <c:v>94.833333333333329</c:v>
                </c:pt>
                <c:pt idx="569">
                  <c:v>95</c:v>
                </c:pt>
                <c:pt idx="570">
                  <c:v>95.166666666666671</c:v>
                </c:pt>
                <c:pt idx="571">
                  <c:v>95.333333333333329</c:v>
                </c:pt>
                <c:pt idx="572">
                  <c:v>95.5</c:v>
                </c:pt>
                <c:pt idx="573">
                  <c:v>95.666666666666671</c:v>
                </c:pt>
                <c:pt idx="574">
                  <c:v>95.833333333333329</c:v>
                </c:pt>
                <c:pt idx="575">
                  <c:v>96</c:v>
                </c:pt>
                <c:pt idx="576">
                  <c:v>96.166666666666671</c:v>
                </c:pt>
                <c:pt idx="577">
                  <c:v>96.333333333333329</c:v>
                </c:pt>
                <c:pt idx="578">
                  <c:v>96.5</c:v>
                </c:pt>
                <c:pt idx="579">
                  <c:v>96.666666666666671</c:v>
                </c:pt>
                <c:pt idx="580">
                  <c:v>96.833333333333329</c:v>
                </c:pt>
                <c:pt idx="581">
                  <c:v>97</c:v>
                </c:pt>
                <c:pt idx="582">
                  <c:v>97.166666666666671</c:v>
                </c:pt>
                <c:pt idx="583">
                  <c:v>97.333333333333329</c:v>
                </c:pt>
                <c:pt idx="584">
                  <c:v>97.5</c:v>
                </c:pt>
                <c:pt idx="585">
                  <c:v>97.666666666666671</c:v>
                </c:pt>
                <c:pt idx="586">
                  <c:v>97.833333333333329</c:v>
                </c:pt>
                <c:pt idx="587">
                  <c:v>98</c:v>
                </c:pt>
                <c:pt idx="588">
                  <c:v>98.166666666666671</c:v>
                </c:pt>
                <c:pt idx="589">
                  <c:v>98.333333333333329</c:v>
                </c:pt>
                <c:pt idx="590">
                  <c:v>98.5</c:v>
                </c:pt>
                <c:pt idx="591">
                  <c:v>98.666666666666671</c:v>
                </c:pt>
                <c:pt idx="592">
                  <c:v>98.833333333333329</c:v>
                </c:pt>
                <c:pt idx="593">
                  <c:v>99</c:v>
                </c:pt>
                <c:pt idx="594">
                  <c:v>99.166666666666671</c:v>
                </c:pt>
                <c:pt idx="595">
                  <c:v>99.333333333333329</c:v>
                </c:pt>
                <c:pt idx="596">
                  <c:v>99.5</c:v>
                </c:pt>
                <c:pt idx="597">
                  <c:v>99.666666666666671</c:v>
                </c:pt>
                <c:pt idx="598">
                  <c:v>99.833333333333329</c:v>
                </c:pt>
                <c:pt idx="599">
                  <c:v>100</c:v>
                </c:pt>
                <c:pt idx="600">
                  <c:v>100.16666666666667</c:v>
                </c:pt>
                <c:pt idx="601">
                  <c:v>100.33333333333333</c:v>
                </c:pt>
                <c:pt idx="602">
                  <c:v>100.5</c:v>
                </c:pt>
                <c:pt idx="603">
                  <c:v>100.66666666666667</c:v>
                </c:pt>
                <c:pt idx="604">
                  <c:v>100.83333333333333</c:v>
                </c:pt>
                <c:pt idx="605">
                  <c:v>101</c:v>
                </c:pt>
                <c:pt idx="606">
                  <c:v>101.16666666666667</c:v>
                </c:pt>
                <c:pt idx="607">
                  <c:v>101.33333333333333</c:v>
                </c:pt>
                <c:pt idx="608">
                  <c:v>101.5</c:v>
                </c:pt>
                <c:pt idx="609">
                  <c:v>101.66666666666667</c:v>
                </c:pt>
                <c:pt idx="610">
                  <c:v>101.83333333333333</c:v>
                </c:pt>
                <c:pt idx="611">
                  <c:v>102</c:v>
                </c:pt>
                <c:pt idx="612">
                  <c:v>102.16666666666667</c:v>
                </c:pt>
                <c:pt idx="613">
                  <c:v>102.33333333333333</c:v>
                </c:pt>
                <c:pt idx="614">
                  <c:v>102.5</c:v>
                </c:pt>
                <c:pt idx="615">
                  <c:v>102.66666666666667</c:v>
                </c:pt>
                <c:pt idx="616">
                  <c:v>102.83333333333333</c:v>
                </c:pt>
                <c:pt idx="617">
                  <c:v>103</c:v>
                </c:pt>
                <c:pt idx="618">
                  <c:v>103.16666666666667</c:v>
                </c:pt>
                <c:pt idx="619">
                  <c:v>103.33333333333333</c:v>
                </c:pt>
                <c:pt idx="620">
                  <c:v>103.5</c:v>
                </c:pt>
                <c:pt idx="621">
                  <c:v>103.66666666666667</c:v>
                </c:pt>
                <c:pt idx="622">
                  <c:v>103.83333333333333</c:v>
                </c:pt>
                <c:pt idx="623">
                  <c:v>104</c:v>
                </c:pt>
                <c:pt idx="624">
                  <c:v>104.16666666666667</c:v>
                </c:pt>
                <c:pt idx="625">
                  <c:v>104.33333333333333</c:v>
                </c:pt>
                <c:pt idx="626">
                  <c:v>104.5</c:v>
                </c:pt>
                <c:pt idx="627">
                  <c:v>104.66666666666667</c:v>
                </c:pt>
                <c:pt idx="628">
                  <c:v>104.83333333333333</c:v>
                </c:pt>
                <c:pt idx="629">
                  <c:v>105</c:v>
                </c:pt>
                <c:pt idx="630">
                  <c:v>105.16666666666667</c:v>
                </c:pt>
                <c:pt idx="631">
                  <c:v>105.33333333333333</c:v>
                </c:pt>
                <c:pt idx="632">
                  <c:v>105.5</c:v>
                </c:pt>
                <c:pt idx="633">
                  <c:v>105.66666666666667</c:v>
                </c:pt>
                <c:pt idx="634">
                  <c:v>105.83333333333333</c:v>
                </c:pt>
                <c:pt idx="635">
                  <c:v>106</c:v>
                </c:pt>
                <c:pt idx="636">
                  <c:v>106.16666666666667</c:v>
                </c:pt>
                <c:pt idx="637">
                  <c:v>106.33333333333333</c:v>
                </c:pt>
                <c:pt idx="638">
                  <c:v>106.5</c:v>
                </c:pt>
                <c:pt idx="639">
                  <c:v>106.66666666666667</c:v>
                </c:pt>
                <c:pt idx="640">
                  <c:v>106.83333333333333</c:v>
                </c:pt>
                <c:pt idx="641">
                  <c:v>107</c:v>
                </c:pt>
                <c:pt idx="642">
                  <c:v>107.16666666666667</c:v>
                </c:pt>
                <c:pt idx="643">
                  <c:v>107.33333333333333</c:v>
                </c:pt>
                <c:pt idx="644">
                  <c:v>107.5</c:v>
                </c:pt>
                <c:pt idx="645">
                  <c:v>107.66666666666667</c:v>
                </c:pt>
                <c:pt idx="646">
                  <c:v>107.83333333333333</c:v>
                </c:pt>
                <c:pt idx="647">
                  <c:v>108</c:v>
                </c:pt>
                <c:pt idx="648">
                  <c:v>108.16666666666667</c:v>
                </c:pt>
                <c:pt idx="649">
                  <c:v>108.33333333333333</c:v>
                </c:pt>
                <c:pt idx="650">
                  <c:v>108.5</c:v>
                </c:pt>
                <c:pt idx="651">
                  <c:v>108.66666666666667</c:v>
                </c:pt>
                <c:pt idx="652">
                  <c:v>108.83333333333333</c:v>
                </c:pt>
                <c:pt idx="653">
                  <c:v>109</c:v>
                </c:pt>
                <c:pt idx="654">
                  <c:v>109.16666666666667</c:v>
                </c:pt>
                <c:pt idx="655">
                  <c:v>109.33333333333333</c:v>
                </c:pt>
                <c:pt idx="656">
                  <c:v>109.5</c:v>
                </c:pt>
                <c:pt idx="657">
                  <c:v>109.66666666666667</c:v>
                </c:pt>
                <c:pt idx="658">
                  <c:v>109.83333333333333</c:v>
                </c:pt>
                <c:pt idx="659">
                  <c:v>110</c:v>
                </c:pt>
                <c:pt idx="660">
                  <c:v>110.16666666666667</c:v>
                </c:pt>
                <c:pt idx="661">
                  <c:v>110.33333333333333</c:v>
                </c:pt>
                <c:pt idx="662">
                  <c:v>110.5</c:v>
                </c:pt>
                <c:pt idx="663">
                  <c:v>110.66666666666667</c:v>
                </c:pt>
                <c:pt idx="664">
                  <c:v>110.83333333333333</c:v>
                </c:pt>
                <c:pt idx="665">
                  <c:v>111</c:v>
                </c:pt>
                <c:pt idx="666">
                  <c:v>111.16666666666667</c:v>
                </c:pt>
                <c:pt idx="667">
                  <c:v>111.33333333333333</c:v>
                </c:pt>
                <c:pt idx="668">
                  <c:v>111.5</c:v>
                </c:pt>
                <c:pt idx="669">
                  <c:v>111.66666666666667</c:v>
                </c:pt>
                <c:pt idx="670">
                  <c:v>111.83333333333333</c:v>
                </c:pt>
                <c:pt idx="671">
                  <c:v>112</c:v>
                </c:pt>
                <c:pt idx="672">
                  <c:v>112.16666666666667</c:v>
                </c:pt>
                <c:pt idx="673">
                  <c:v>112.33333333333333</c:v>
                </c:pt>
                <c:pt idx="674">
                  <c:v>112.5</c:v>
                </c:pt>
                <c:pt idx="675">
                  <c:v>112.66666666666667</c:v>
                </c:pt>
                <c:pt idx="676">
                  <c:v>112.83333333333333</c:v>
                </c:pt>
                <c:pt idx="677">
                  <c:v>113</c:v>
                </c:pt>
                <c:pt idx="678">
                  <c:v>113.16666666666667</c:v>
                </c:pt>
                <c:pt idx="679">
                  <c:v>113.33333333333333</c:v>
                </c:pt>
                <c:pt idx="680">
                  <c:v>113.5</c:v>
                </c:pt>
                <c:pt idx="681">
                  <c:v>113.66666666666667</c:v>
                </c:pt>
                <c:pt idx="682">
                  <c:v>113.83333333333333</c:v>
                </c:pt>
                <c:pt idx="683">
                  <c:v>114</c:v>
                </c:pt>
                <c:pt idx="684">
                  <c:v>114.16666666666667</c:v>
                </c:pt>
                <c:pt idx="685">
                  <c:v>114.33333333333333</c:v>
                </c:pt>
                <c:pt idx="686">
                  <c:v>114.5</c:v>
                </c:pt>
                <c:pt idx="687">
                  <c:v>114.66666666666667</c:v>
                </c:pt>
                <c:pt idx="688">
                  <c:v>114.83333333333333</c:v>
                </c:pt>
                <c:pt idx="689">
                  <c:v>115</c:v>
                </c:pt>
                <c:pt idx="690">
                  <c:v>115.16666666666667</c:v>
                </c:pt>
                <c:pt idx="691">
                  <c:v>115.33333333333333</c:v>
                </c:pt>
                <c:pt idx="692">
                  <c:v>115.5</c:v>
                </c:pt>
                <c:pt idx="693">
                  <c:v>115.66666666666667</c:v>
                </c:pt>
                <c:pt idx="694">
                  <c:v>115.83333333333333</c:v>
                </c:pt>
                <c:pt idx="695">
                  <c:v>116</c:v>
                </c:pt>
                <c:pt idx="696">
                  <c:v>116.16666666666667</c:v>
                </c:pt>
                <c:pt idx="697">
                  <c:v>116.33333333333333</c:v>
                </c:pt>
                <c:pt idx="698">
                  <c:v>116.5</c:v>
                </c:pt>
                <c:pt idx="699">
                  <c:v>116.66666666666667</c:v>
                </c:pt>
                <c:pt idx="700">
                  <c:v>116.83333333333333</c:v>
                </c:pt>
                <c:pt idx="701">
                  <c:v>117</c:v>
                </c:pt>
                <c:pt idx="702">
                  <c:v>117.16666666666667</c:v>
                </c:pt>
                <c:pt idx="703">
                  <c:v>117.33333333333333</c:v>
                </c:pt>
                <c:pt idx="704">
                  <c:v>117.5</c:v>
                </c:pt>
                <c:pt idx="705">
                  <c:v>117.66666666666667</c:v>
                </c:pt>
                <c:pt idx="706">
                  <c:v>117.83333333333333</c:v>
                </c:pt>
                <c:pt idx="707">
                  <c:v>118</c:v>
                </c:pt>
                <c:pt idx="708">
                  <c:v>118.16666666666667</c:v>
                </c:pt>
                <c:pt idx="709">
                  <c:v>118.33333333333333</c:v>
                </c:pt>
                <c:pt idx="710">
                  <c:v>118.5</c:v>
                </c:pt>
                <c:pt idx="711">
                  <c:v>118.66666666666667</c:v>
                </c:pt>
                <c:pt idx="712">
                  <c:v>118.83333333333333</c:v>
                </c:pt>
                <c:pt idx="713">
                  <c:v>119</c:v>
                </c:pt>
                <c:pt idx="714">
                  <c:v>119.16666666666667</c:v>
                </c:pt>
                <c:pt idx="715">
                  <c:v>119.33333333333333</c:v>
                </c:pt>
                <c:pt idx="716">
                  <c:v>119.5</c:v>
                </c:pt>
                <c:pt idx="717">
                  <c:v>119.66666666666667</c:v>
                </c:pt>
                <c:pt idx="718">
                  <c:v>119.83333333333333</c:v>
                </c:pt>
                <c:pt idx="719">
                  <c:v>120</c:v>
                </c:pt>
                <c:pt idx="720">
                  <c:v>120.16666666666667</c:v>
                </c:pt>
                <c:pt idx="721">
                  <c:v>120.33333333333333</c:v>
                </c:pt>
                <c:pt idx="722">
                  <c:v>120.5</c:v>
                </c:pt>
                <c:pt idx="723">
                  <c:v>120.66666666666667</c:v>
                </c:pt>
                <c:pt idx="724">
                  <c:v>120.83333333333333</c:v>
                </c:pt>
                <c:pt idx="725">
                  <c:v>121</c:v>
                </c:pt>
                <c:pt idx="726">
                  <c:v>121.16666666666667</c:v>
                </c:pt>
                <c:pt idx="727">
                  <c:v>121.33333333333333</c:v>
                </c:pt>
                <c:pt idx="728">
                  <c:v>121.5</c:v>
                </c:pt>
                <c:pt idx="729">
                  <c:v>121.66666666666667</c:v>
                </c:pt>
                <c:pt idx="730">
                  <c:v>121.83333333333333</c:v>
                </c:pt>
                <c:pt idx="731">
                  <c:v>122</c:v>
                </c:pt>
                <c:pt idx="732">
                  <c:v>122.16666666666667</c:v>
                </c:pt>
                <c:pt idx="733">
                  <c:v>122.33333333333333</c:v>
                </c:pt>
                <c:pt idx="734">
                  <c:v>122.5</c:v>
                </c:pt>
                <c:pt idx="735">
                  <c:v>122.66666666666667</c:v>
                </c:pt>
                <c:pt idx="736">
                  <c:v>122.83333333333333</c:v>
                </c:pt>
                <c:pt idx="737">
                  <c:v>123</c:v>
                </c:pt>
                <c:pt idx="738">
                  <c:v>123.16666666666667</c:v>
                </c:pt>
                <c:pt idx="739">
                  <c:v>123.33333333333333</c:v>
                </c:pt>
                <c:pt idx="740">
                  <c:v>123.5</c:v>
                </c:pt>
                <c:pt idx="741">
                  <c:v>123.66666666666667</c:v>
                </c:pt>
                <c:pt idx="742">
                  <c:v>123.83333333333333</c:v>
                </c:pt>
                <c:pt idx="743">
                  <c:v>124</c:v>
                </c:pt>
                <c:pt idx="744">
                  <c:v>124.16666666666667</c:v>
                </c:pt>
                <c:pt idx="745">
                  <c:v>124.33333333333333</c:v>
                </c:pt>
                <c:pt idx="746">
                  <c:v>124.5</c:v>
                </c:pt>
                <c:pt idx="747">
                  <c:v>124.66666666666667</c:v>
                </c:pt>
                <c:pt idx="748">
                  <c:v>124.83333333333333</c:v>
                </c:pt>
                <c:pt idx="749">
                  <c:v>125</c:v>
                </c:pt>
                <c:pt idx="750">
                  <c:v>125.16666666666667</c:v>
                </c:pt>
                <c:pt idx="751">
                  <c:v>125.33333333333333</c:v>
                </c:pt>
                <c:pt idx="752">
                  <c:v>125.5</c:v>
                </c:pt>
                <c:pt idx="753">
                  <c:v>125.66666666666667</c:v>
                </c:pt>
                <c:pt idx="754">
                  <c:v>125.83333333333333</c:v>
                </c:pt>
                <c:pt idx="755">
                  <c:v>126</c:v>
                </c:pt>
                <c:pt idx="756">
                  <c:v>126.16666666666667</c:v>
                </c:pt>
                <c:pt idx="757">
                  <c:v>126.33333333333333</c:v>
                </c:pt>
                <c:pt idx="758">
                  <c:v>126.5</c:v>
                </c:pt>
                <c:pt idx="759">
                  <c:v>126.66666666666667</c:v>
                </c:pt>
                <c:pt idx="760">
                  <c:v>126.83333333333333</c:v>
                </c:pt>
                <c:pt idx="761">
                  <c:v>127</c:v>
                </c:pt>
                <c:pt idx="762">
                  <c:v>127.16666666666667</c:v>
                </c:pt>
                <c:pt idx="763">
                  <c:v>127.33333333333333</c:v>
                </c:pt>
                <c:pt idx="764">
                  <c:v>127.5</c:v>
                </c:pt>
                <c:pt idx="765">
                  <c:v>127.66666666666667</c:v>
                </c:pt>
                <c:pt idx="766">
                  <c:v>127.83333333333333</c:v>
                </c:pt>
                <c:pt idx="767">
                  <c:v>128</c:v>
                </c:pt>
                <c:pt idx="768">
                  <c:v>128.16666666666666</c:v>
                </c:pt>
                <c:pt idx="769">
                  <c:v>128.33333333333334</c:v>
                </c:pt>
                <c:pt idx="770">
                  <c:v>128.5</c:v>
                </c:pt>
                <c:pt idx="771">
                  <c:v>128.66666666666666</c:v>
                </c:pt>
                <c:pt idx="772">
                  <c:v>128.83333333333334</c:v>
                </c:pt>
                <c:pt idx="773">
                  <c:v>129</c:v>
                </c:pt>
                <c:pt idx="774">
                  <c:v>129.16666666666666</c:v>
                </c:pt>
                <c:pt idx="775">
                  <c:v>129.33333333333334</c:v>
                </c:pt>
                <c:pt idx="776">
                  <c:v>129.5</c:v>
                </c:pt>
                <c:pt idx="777">
                  <c:v>129.66666666666666</c:v>
                </c:pt>
                <c:pt idx="778">
                  <c:v>129.83333333333334</c:v>
                </c:pt>
                <c:pt idx="779">
                  <c:v>130</c:v>
                </c:pt>
                <c:pt idx="780">
                  <c:v>130.16666666666666</c:v>
                </c:pt>
                <c:pt idx="781">
                  <c:v>130.33333333333334</c:v>
                </c:pt>
                <c:pt idx="782">
                  <c:v>130.5</c:v>
                </c:pt>
                <c:pt idx="783">
                  <c:v>130.66666666666666</c:v>
                </c:pt>
                <c:pt idx="784">
                  <c:v>130.83333333333334</c:v>
                </c:pt>
                <c:pt idx="785">
                  <c:v>131</c:v>
                </c:pt>
                <c:pt idx="786">
                  <c:v>131.16666666666666</c:v>
                </c:pt>
                <c:pt idx="787">
                  <c:v>131.33333333333334</c:v>
                </c:pt>
                <c:pt idx="788">
                  <c:v>131.5</c:v>
                </c:pt>
                <c:pt idx="789">
                  <c:v>131.66666666666666</c:v>
                </c:pt>
                <c:pt idx="790">
                  <c:v>131.83333333333334</c:v>
                </c:pt>
                <c:pt idx="791">
                  <c:v>132</c:v>
                </c:pt>
                <c:pt idx="792">
                  <c:v>132.16666666666666</c:v>
                </c:pt>
                <c:pt idx="793">
                  <c:v>132.33333333333334</c:v>
                </c:pt>
                <c:pt idx="794">
                  <c:v>132.5</c:v>
                </c:pt>
                <c:pt idx="795">
                  <c:v>132.66666666666666</c:v>
                </c:pt>
                <c:pt idx="796">
                  <c:v>132.83333333333334</c:v>
                </c:pt>
                <c:pt idx="797">
                  <c:v>133</c:v>
                </c:pt>
                <c:pt idx="798">
                  <c:v>133.16666666666666</c:v>
                </c:pt>
                <c:pt idx="799">
                  <c:v>133.33333333333334</c:v>
                </c:pt>
                <c:pt idx="800">
                  <c:v>133.5</c:v>
                </c:pt>
                <c:pt idx="801">
                  <c:v>133.66666666666666</c:v>
                </c:pt>
                <c:pt idx="802">
                  <c:v>133.83333333333334</c:v>
                </c:pt>
                <c:pt idx="803">
                  <c:v>134</c:v>
                </c:pt>
                <c:pt idx="804">
                  <c:v>134.16666666666666</c:v>
                </c:pt>
                <c:pt idx="805">
                  <c:v>134.33333333333334</c:v>
                </c:pt>
                <c:pt idx="806">
                  <c:v>134.5</c:v>
                </c:pt>
                <c:pt idx="807">
                  <c:v>134.66666666666666</c:v>
                </c:pt>
                <c:pt idx="808">
                  <c:v>134.83333333333334</c:v>
                </c:pt>
                <c:pt idx="809">
                  <c:v>135</c:v>
                </c:pt>
                <c:pt idx="810">
                  <c:v>135.16666666666666</c:v>
                </c:pt>
                <c:pt idx="811">
                  <c:v>135.33333333333334</c:v>
                </c:pt>
                <c:pt idx="812">
                  <c:v>135.5</c:v>
                </c:pt>
                <c:pt idx="813">
                  <c:v>135.66666666666666</c:v>
                </c:pt>
                <c:pt idx="814">
                  <c:v>135.83333333333334</c:v>
                </c:pt>
                <c:pt idx="815">
                  <c:v>136</c:v>
                </c:pt>
                <c:pt idx="816">
                  <c:v>136.16666666666666</c:v>
                </c:pt>
                <c:pt idx="817">
                  <c:v>136.33333333333334</c:v>
                </c:pt>
                <c:pt idx="818">
                  <c:v>136.5</c:v>
                </c:pt>
                <c:pt idx="819">
                  <c:v>136.66666666666666</c:v>
                </c:pt>
                <c:pt idx="820">
                  <c:v>136.83333333333334</c:v>
                </c:pt>
                <c:pt idx="821">
                  <c:v>137</c:v>
                </c:pt>
                <c:pt idx="822">
                  <c:v>137.16666666666666</c:v>
                </c:pt>
                <c:pt idx="823">
                  <c:v>137.33333333333334</c:v>
                </c:pt>
                <c:pt idx="824">
                  <c:v>137.5</c:v>
                </c:pt>
                <c:pt idx="825">
                  <c:v>137.66666666666666</c:v>
                </c:pt>
                <c:pt idx="826">
                  <c:v>137.83333333333334</c:v>
                </c:pt>
                <c:pt idx="827">
                  <c:v>138</c:v>
                </c:pt>
                <c:pt idx="828">
                  <c:v>138.16666666666666</c:v>
                </c:pt>
                <c:pt idx="829">
                  <c:v>138.33333333333334</c:v>
                </c:pt>
                <c:pt idx="830">
                  <c:v>138.5</c:v>
                </c:pt>
                <c:pt idx="831">
                  <c:v>138.66666666666666</c:v>
                </c:pt>
                <c:pt idx="832">
                  <c:v>138.83333333333334</c:v>
                </c:pt>
                <c:pt idx="833">
                  <c:v>139</c:v>
                </c:pt>
                <c:pt idx="834">
                  <c:v>139.16666666666666</c:v>
                </c:pt>
                <c:pt idx="835">
                  <c:v>139.33333333333334</c:v>
                </c:pt>
                <c:pt idx="836">
                  <c:v>139.5</c:v>
                </c:pt>
                <c:pt idx="837">
                  <c:v>139.66666666666666</c:v>
                </c:pt>
                <c:pt idx="838">
                  <c:v>139.83333333333334</c:v>
                </c:pt>
                <c:pt idx="839">
                  <c:v>140</c:v>
                </c:pt>
                <c:pt idx="840">
                  <c:v>140.16666666666666</c:v>
                </c:pt>
                <c:pt idx="841">
                  <c:v>140.33333333333334</c:v>
                </c:pt>
                <c:pt idx="842">
                  <c:v>140.5</c:v>
                </c:pt>
                <c:pt idx="843">
                  <c:v>140.66666666666666</c:v>
                </c:pt>
                <c:pt idx="844">
                  <c:v>140.83333333333334</c:v>
                </c:pt>
                <c:pt idx="845">
                  <c:v>141</c:v>
                </c:pt>
                <c:pt idx="846">
                  <c:v>141.16666666666666</c:v>
                </c:pt>
                <c:pt idx="847">
                  <c:v>141.33333333333334</c:v>
                </c:pt>
                <c:pt idx="848">
                  <c:v>141.5</c:v>
                </c:pt>
                <c:pt idx="849">
                  <c:v>141.66666666666666</c:v>
                </c:pt>
                <c:pt idx="850">
                  <c:v>141.83333333333334</c:v>
                </c:pt>
                <c:pt idx="851">
                  <c:v>142</c:v>
                </c:pt>
                <c:pt idx="852">
                  <c:v>142.16666666666666</c:v>
                </c:pt>
                <c:pt idx="853">
                  <c:v>142.33333333333334</c:v>
                </c:pt>
                <c:pt idx="854">
                  <c:v>142.5</c:v>
                </c:pt>
                <c:pt idx="855">
                  <c:v>142.66666666666666</c:v>
                </c:pt>
                <c:pt idx="856">
                  <c:v>142.83333333333334</c:v>
                </c:pt>
                <c:pt idx="857">
                  <c:v>143</c:v>
                </c:pt>
                <c:pt idx="858">
                  <c:v>143.16666666666666</c:v>
                </c:pt>
                <c:pt idx="859">
                  <c:v>143.33333333333334</c:v>
                </c:pt>
                <c:pt idx="860">
                  <c:v>143.5</c:v>
                </c:pt>
                <c:pt idx="861">
                  <c:v>143.66666666666666</c:v>
                </c:pt>
                <c:pt idx="862">
                  <c:v>143.83333333333334</c:v>
                </c:pt>
                <c:pt idx="863">
                  <c:v>144</c:v>
                </c:pt>
                <c:pt idx="864">
                  <c:v>144.16666666666666</c:v>
                </c:pt>
                <c:pt idx="865">
                  <c:v>144.33333333333334</c:v>
                </c:pt>
                <c:pt idx="866">
                  <c:v>144.5</c:v>
                </c:pt>
                <c:pt idx="867">
                  <c:v>144.66666666666666</c:v>
                </c:pt>
                <c:pt idx="868">
                  <c:v>144.83333333333334</c:v>
                </c:pt>
                <c:pt idx="869">
                  <c:v>145</c:v>
                </c:pt>
                <c:pt idx="870">
                  <c:v>145.16666666666666</c:v>
                </c:pt>
                <c:pt idx="871">
                  <c:v>145.33333333333334</c:v>
                </c:pt>
                <c:pt idx="872">
                  <c:v>145.5</c:v>
                </c:pt>
                <c:pt idx="873">
                  <c:v>145.66666666666666</c:v>
                </c:pt>
                <c:pt idx="874">
                  <c:v>145.83333333333334</c:v>
                </c:pt>
                <c:pt idx="875">
                  <c:v>146</c:v>
                </c:pt>
                <c:pt idx="876">
                  <c:v>146.16666666666666</c:v>
                </c:pt>
                <c:pt idx="877">
                  <c:v>146.33333333333334</c:v>
                </c:pt>
                <c:pt idx="878">
                  <c:v>146.5</c:v>
                </c:pt>
                <c:pt idx="879">
                  <c:v>146.66666666666666</c:v>
                </c:pt>
                <c:pt idx="880">
                  <c:v>146.83333333333334</c:v>
                </c:pt>
                <c:pt idx="881">
                  <c:v>147</c:v>
                </c:pt>
                <c:pt idx="882">
                  <c:v>147.16666666666666</c:v>
                </c:pt>
                <c:pt idx="883">
                  <c:v>147.33333333333334</c:v>
                </c:pt>
                <c:pt idx="884">
                  <c:v>147.5</c:v>
                </c:pt>
                <c:pt idx="885">
                  <c:v>147.66666666666666</c:v>
                </c:pt>
                <c:pt idx="886">
                  <c:v>147.83333333333334</c:v>
                </c:pt>
                <c:pt idx="887">
                  <c:v>148</c:v>
                </c:pt>
                <c:pt idx="888">
                  <c:v>148.16666666666666</c:v>
                </c:pt>
                <c:pt idx="889">
                  <c:v>148.33333333333334</c:v>
                </c:pt>
                <c:pt idx="890">
                  <c:v>148.5</c:v>
                </c:pt>
                <c:pt idx="891">
                  <c:v>148.66666666666666</c:v>
                </c:pt>
                <c:pt idx="892">
                  <c:v>148.83333333333334</c:v>
                </c:pt>
                <c:pt idx="893">
                  <c:v>149</c:v>
                </c:pt>
                <c:pt idx="894">
                  <c:v>149.16666666666666</c:v>
                </c:pt>
                <c:pt idx="895">
                  <c:v>149.33333333333334</c:v>
                </c:pt>
                <c:pt idx="896">
                  <c:v>149.5</c:v>
                </c:pt>
                <c:pt idx="897">
                  <c:v>149.66666666666666</c:v>
                </c:pt>
                <c:pt idx="898">
                  <c:v>149.83333333333334</c:v>
                </c:pt>
                <c:pt idx="899">
                  <c:v>150</c:v>
                </c:pt>
                <c:pt idx="900">
                  <c:v>150.16666666666666</c:v>
                </c:pt>
                <c:pt idx="901">
                  <c:v>150.33333333333334</c:v>
                </c:pt>
                <c:pt idx="902">
                  <c:v>150.5</c:v>
                </c:pt>
                <c:pt idx="903">
                  <c:v>150.66666666666666</c:v>
                </c:pt>
                <c:pt idx="904">
                  <c:v>150.83333333333334</c:v>
                </c:pt>
                <c:pt idx="905">
                  <c:v>151</c:v>
                </c:pt>
                <c:pt idx="906">
                  <c:v>151.16666666666666</c:v>
                </c:pt>
                <c:pt idx="907">
                  <c:v>151.33333333333334</c:v>
                </c:pt>
                <c:pt idx="908">
                  <c:v>151.5</c:v>
                </c:pt>
                <c:pt idx="909">
                  <c:v>151.66666666666666</c:v>
                </c:pt>
                <c:pt idx="910">
                  <c:v>151.83333333333334</c:v>
                </c:pt>
                <c:pt idx="911">
                  <c:v>152</c:v>
                </c:pt>
                <c:pt idx="912">
                  <c:v>152.16666666666666</c:v>
                </c:pt>
                <c:pt idx="913">
                  <c:v>152.33333333333334</c:v>
                </c:pt>
                <c:pt idx="914">
                  <c:v>152.5</c:v>
                </c:pt>
                <c:pt idx="915">
                  <c:v>152.66666666666666</c:v>
                </c:pt>
                <c:pt idx="916">
                  <c:v>152.83333333333334</c:v>
                </c:pt>
                <c:pt idx="917">
                  <c:v>153</c:v>
                </c:pt>
                <c:pt idx="918">
                  <c:v>153.16666666666666</c:v>
                </c:pt>
                <c:pt idx="919">
                  <c:v>153.33333333333334</c:v>
                </c:pt>
                <c:pt idx="920">
                  <c:v>153.5</c:v>
                </c:pt>
                <c:pt idx="921">
                  <c:v>153.66666666666666</c:v>
                </c:pt>
                <c:pt idx="922">
                  <c:v>153.83333333333334</c:v>
                </c:pt>
                <c:pt idx="923">
                  <c:v>154</c:v>
                </c:pt>
                <c:pt idx="924">
                  <c:v>154.16666666666666</c:v>
                </c:pt>
                <c:pt idx="925">
                  <c:v>154.33333333333334</c:v>
                </c:pt>
                <c:pt idx="926">
                  <c:v>154.5</c:v>
                </c:pt>
                <c:pt idx="927">
                  <c:v>154.66666666666666</c:v>
                </c:pt>
                <c:pt idx="928">
                  <c:v>154.83333333333334</c:v>
                </c:pt>
                <c:pt idx="929">
                  <c:v>155</c:v>
                </c:pt>
                <c:pt idx="930">
                  <c:v>155.16666666666666</c:v>
                </c:pt>
                <c:pt idx="931">
                  <c:v>155.33333333333334</c:v>
                </c:pt>
                <c:pt idx="932">
                  <c:v>155.5</c:v>
                </c:pt>
                <c:pt idx="933">
                  <c:v>155.66666666666666</c:v>
                </c:pt>
                <c:pt idx="934">
                  <c:v>155.83333333333334</c:v>
                </c:pt>
                <c:pt idx="935">
                  <c:v>156</c:v>
                </c:pt>
                <c:pt idx="936">
                  <c:v>156.16666666666666</c:v>
                </c:pt>
                <c:pt idx="937">
                  <c:v>156.33333333333334</c:v>
                </c:pt>
                <c:pt idx="938">
                  <c:v>156.5</c:v>
                </c:pt>
                <c:pt idx="939">
                  <c:v>156.66666666666666</c:v>
                </c:pt>
                <c:pt idx="940">
                  <c:v>156.83333333333334</c:v>
                </c:pt>
                <c:pt idx="941">
                  <c:v>157</c:v>
                </c:pt>
                <c:pt idx="942">
                  <c:v>157.16666666666666</c:v>
                </c:pt>
                <c:pt idx="943">
                  <c:v>157.33333333333334</c:v>
                </c:pt>
                <c:pt idx="944">
                  <c:v>157.5</c:v>
                </c:pt>
                <c:pt idx="945">
                  <c:v>157.66666666666666</c:v>
                </c:pt>
                <c:pt idx="946">
                  <c:v>157.83333333333334</c:v>
                </c:pt>
                <c:pt idx="947">
                  <c:v>158</c:v>
                </c:pt>
                <c:pt idx="948">
                  <c:v>158.16666666666666</c:v>
                </c:pt>
                <c:pt idx="949">
                  <c:v>158.33333333333334</c:v>
                </c:pt>
                <c:pt idx="950">
                  <c:v>158.5</c:v>
                </c:pt>
                <c:pt idx="951">
                  <c:v>158.66666666666666</c:v>
                </c:pt>
                <c:pt idx="952">
                  <c:v>158.83333333333334</c:v>
                </c:pt>
                <c:pt idx="953">
                  <c:v>159</c:v>
                </c:pt>
                <c:pt idx="954">
                  <c:v>159.16666666666666</c:v>
                </c:pt>
                <c:pt idx="955">
                  <c:v>159.33333333333334</c:v>
                </c:pt>
                <c:pt idx="956">
                  <c:v>159.5</c:v>
                </c:pt>
                <c:pt idx="957">
                  <c:v>159.66666666666666</c:v>
                </c:pt>
                <c:pt idx="958">
                  <c:v>159.83333333333334</c:v>
                </c:pt>
                <c:pt idx="959">
                  <c:v>160</c:v>
                </c:pt>
                <c:pt idx="960">
                  <c:v>160.16666666666666</c:v>
                </c:pt>
                <c:pt idx="961">
                  <c:v>160.33333333333334</c:v>
                </c:pt>
                <c:pt idx="962">
                  <c:v>160.5</c:v>
                </c:pt>
                <c:pt idx="963">
                  <c:v>160.66666666666666</c:v>
                </c:pt>
                <c:pt idx="964">
                  <c:v>160.83333333333334</c:v>
                </c:pt>
                <c:pt idx="965">
                  <c:v>161</c:v>
                </c:pt>
                <c:pt idx="966">
                  <c:v>161.16666666666666</c:v>
                </c:pt>
                <c:pt idx="967">
                  <c:v>161.33333333333334</c:v>
                </c:pt>
                <c:pt idx="968">
                  <c:v>161.5</c:v>
                </c:pt>
                <c:pt idx="969">
                  <c:v>161.66666666666666</c:v>
                </c:pt>
                <c:pt idx="970">
                  <c:v>161.83333333333334</c:v>
                </c:pt>
                <c:pt idx="971">
                  <c:v>162</c:v>
                </c:pt>
                <c:pt idx="972">
                  <c:v>162.16666666666666</c:v>
                </c:pt>
                <c:pt idx="973">
                  <c:v>162.33333333333334</c:v>
                </c:pt>
                <c:pt idx="974">
                  <c:v>162.5</c:v>
                </c:pt>
                <c:pt idx="975">
                  <c:v>162.66666666666666</c:v>
                </c:pt>
                <c:pt idx="976">
                  <c:v>162.83333333333334</c:v>
                </c:pt>
                <c:pt idx="977">
                  <c:v>163</c:v>
                </c:pt>
                <c:pt idx="978">
                  <c:v>163.16666666666666</c:v>
                </c:pt>
                <c:pt idx="979">
                  <c:v>163.33333333333334</c:v>
                </c:pt>
                <c:pt idx="980">
                  <c:v>163.5</c:v>
                </c:pt>
                <c:pt idx="981">
                  <c:v>163.66666666666666</c:v>
                </c:pt>
                <c:pt idx="982">
                  <c:v>163.83333333333334</c:v>
                </c:pt>
                <c:pt idx="983">
                  <c:v>164</c:v>
                </c:pt>
                <c:pt idx="984">
                  <c:v>164.16666666666666</c:v>
                </c:pt>
                <c:pt idx="985">
                  <c:v>164.33333333333334</c:v>
                </c:pt>
                <c:pt idx="986">
                  <c:v>164.5</c:v>
                </c:pt>
                <c:pt idx="987">
                  <c:v>164.66666666666666</c:v>
                </c:pt>
                <c:pt idx="988">
                  <c:v>164.83333333333334</c:v>
                </c:pt>
                <c:pt idx="989">
                  <c:v>165</c:v>
                </c:pt>
                <c:pt idx="990">
                  <c:v>165.16666666666666</c:v>
                </c:pt>
                <c:pt idx="991">
                  <c:v>165.33333333333334</c:v>
                </c:pt>
                <c:pt idx="992">
                  <c:v>165.5</c:v>
                </c:pt>
                <c:pt idx="993">
                  <c:v>165.66666666666666</c:v>
                </c:pt>
                <c:pt idx="994">
                  <c:v>165.83333333333334</c:v>
                </c:pt>
                <c:pt idx="995">
                  <c:v>166</c:v>
                </c:pt>
                <c:pt idx="996">
                  <c:v>166.16666666666666</c:v>
                </c:pt>
                <c:pt idx="997">
                  <c:v>166.33333333333334</c:v>
                </c:pt>
                <c:pt idx="998">
                  <c:v>166.5</c:v>
                </c:pt>
                <c:pt idx="999">
                  <c:v>166.66666666666666</c:v>
                </c:pt>
                <c:pt idx="1000">
                  <c:v>166.83333333333334</c:v>
                </c:pt>
                <c:pt idx="1001">
                  <c:v>167</c:v>
                </c:pt>
                <c:pt idx="1002">
                  <c:v>167.16666666666666</c:v>
                </c:pt>
                <c:pt idx="1003">
                  <c:v>167.33333333333334</c:v>
                </c:pt>
                <c:pt idx="1004">
                  <c:v>167.5</c:v>
                </c:pt>
                <c:pt idx="1005">
                  <c:v>167.66666666666666</c:v>
                </c:pt>
                <c:pt idx="1006">
                  <c:v>167.83333333333334</c:v>
                </c:pt>
                <c:pt idx="1007">
                  <c:v>168</c:v>
                </c:pt>
                <c:pt idx="1008">
                  <c:v>168.16666666666666</c:v>
                </c:pt>
                <c:pt idx="1009">
                  <c:v>168.33333333333334</c:v>
                </c:pt>
                <c:pt idx="1010">
                  <c:v>168.5</c:v>
                </c:pt>
                <c:pt idx="1011">
                  <c:v>168.66666666666666</c:v>
                </c:pt>
                <c:pt idx="1012">
                  <c:v>168.83333333333334</c:v>
                </c:pt>
                <c:pt idx="1013">
                  <c:v>169</c:v>
                </c:pt>
                <c:pt idx="1014">
                  <c:v>169.16666666666666</c:v>
                </c:pt>
                <c:pt idx="1015">
                  <c:v>169.33333333333334</c:v>
                </c:pt>
                <c:pt idx="1016">
                  <c:v>169.5</c:v>
                </c:pt>
                <c:pt idx="1017">
                  <c:v>169.66666666666666</c:v>
                </c:pt>
                <c:pt idx="1018">
                  <c:v>169.83333333333334</c:v>
                </c:pt>
                <c:pt idx="1019">
                  <c:v>170</c:v>
                </c:pt>
                <c:pt idx="1020">
                  <c:v>170.16666666666666</c:v>
                </c:pt>
                <c:pt idx="1021">
                  <c:v>170.33333333333334</c:v>
                </c:pt>
                <c:pt idx="1022">
                  <c:v>170.5</c:v>
                </c:pt>
                <c:pt idx="1023">
                  <c:v>170.66666666666666</c:v>
                </c:pt>
                <c:pt idx="1024">
                  <c:v>170.83333333333334</c:v>
                </c:pt>
                <c:pt idx="1025">
                  <c:v>171</c:v>
                </c:pt>
                <c:pt idx="1026">
                  <c:v>171.16666666666666</c:v>
                </c:pt>
                <c:pt idx="1027">
                  <c:v>171.33333333333334</c:v>
                </c:pt>
                <c:pt idx="1028">
                  <c:v>171.5</c:v>
                </c:pt>
                <c:pt idx="1029">
                  <c:v>171.66666666666666</c:v>
                </c:pt>
                <c:pt idx="1030">
                  <c:v>171.83333333333334</c:v>
                </c:pt>
                <c:pt idx="1031">
                  <c:v>172</c:v>
                </c:pt>
                <c:pt idx="1032">
                  <c:v>172.16666666666666</c:v>
                </c:pt>
                <c:pt idx="1033">
                  <c:v>172.33333333333334</c:v>
                </c:pt>
                <c:pt idx="1034">
                  <c:v>172.5</c:v>
                </c:pt>
                <c:pt idx="1035">
                  <c:v>172.66666666666666</c:v>
                </c:pt>
                <c:pt idx="1036">
                  <c:v>172.83333333333334</c:v>
                </c:pt>
                <c:pt idx="1037">
                  <c:v>173</c:v>
                </c:pt>
                <c:pt idx="1038">
                  <c:v>173.16666666666666</c:v>
                </c:pt>
                <c:pt idx="1039">
                  <c:v>173.33333333333334</c:v>
                </c:pt>
                <c:pt idx="1040">
                  <c:v>173.5</c:v>
                </c:pt>
                <c:pt idx="1041">
                  <c:v>173.66666666666666</c:v>
                </c:pt>
                <c:pt idx="1042">
                  <c:v>173.83333333333334</c:v>
                </c:pt>
                <c:pt idx="1043">
                  <c:v>174</c:v>
                </c:pt>
                <c:pt idx="1044">
                  <c:v>174.16666666666666</c:v>
                </c:pt>
                <c:pt idx="1045">
                  <c:v>174.33333333333334</c:v>
                </c:pt>
                <c:pt idx="1046">
                  <c:v>174.5</c:v>
                </c:pt>
                <c:pt idx="1047">
                  <c:v>174.66666666666666</c:v>
                </c:pt>
                <c:pt idx="1048">
                  <c:v>174.83333333333334</c:v>
                </c:pt>
                <c:pt idx="1049">
                  <c:v>175</c:v>
                </c:pt>
                <c:pt idx="1050">
                  <c:v>175.16666666666666</c:v>
                </c:pt>
                <c:pt idx="1051">
                  <c:v>175.33333333333334</c:v>
                </c:pt>
                <c:pt idx="1052">
                  <c:v>175.5</c:v>
                </c:pt>
                <c:pt idx="1053">
                  <c:v>175.66666666666666</c:v>
                </c:pt>
                <c:pt idx="1054">
                  <c:v>175.83333333333334</c:v>
                </c:pt>
                <c:pt idx="1055">
                  <c:v>176</c:v>
                </c:pt>
                <c:pt idx="1056">
                  <c:v>176.16666666666666</c:v>
                </c:pt>
                <c:pt idx="1057">
                  <c:v>176.33333333333334</c:v>
                </c:pt>
                <c:pt idx="1058">
                  <c:v>176.5</c:v>
                </c:pt>
                <c:pt idx="1059">
                  <c:v>176.66666666666666</c:v>
                </c:pt>
                <c:pt idx="1060">
                  <c:v>176.83333333333334</c:v>
                </c:pt>
                <c:pt idx="1061">
                  <c:v>177</c:v>
                </c:pt>
                <c:pt idx="1062">
                  <c:v>177.16666666666666</c:v>
                </c:pt>
                <c:pt idx="1063">
                  <c:v>177.33333333333334</c:v>
                </c:pt>
                <c:pt idx="1064">
                  <c:v>177.5</c:v>
                </c:pt>
                <c:pt idx="1065">
                  <c:v>177.66666666666666</c:v>
                </c:pt>
                <c:pt idx="1066">
                  <c:v>177.83333333333334</c:v>
                </c:pt>
                <c:pt idx="1067">
                  <c:v>178</c:v>
                </c:pt>
                <c:pt idx="1068">
                  <c:v>178.16666666666666</c:v>
                </c:pt>
                <c:pt idx="1069">
                  <c:v>178.33333333333334</c:v>
                </c:pt>
                <c:pt idx="1070">
                  <c:v>178.5</c:v>
                </c:pt>
                <c:pt idx="1071">
                  <c:v>178.66666666666666</c:v>
                </c:pt>
                <c:pt idx="1072">
                  <c:v>178.83333333333334</c:v>
                </c:pt>
                <c:pt idx="1073">
                  <c:v>179</c:v>
                </c:pt>
                <c:pt idx="1074">
                  <c:v>179.16666666666666</c:v>
                </c:pt>
                <c:pt idx="1075">
                  <c:v>179.33333333333334</c:v>
                </c:pt>
                <c:pt idx="1076">
                  <c:v>179.5</c:v>
                </c:pt>
                <c:pt idx="1077">
                  <c:v>179.66666666666666</c:v>
                </c:pt>
                <c:pt idx="1078">
                  <c:v>179.83333333333334</c:v>
                </c:pt>
                <c:pt idx="1079">
                  <c:v>180</c:v>
                </c:pt>
                <c:pt idx="1080">
                  <c:v>180.16666666666666</c:v>
                </c:pt>
                <c:pt idx="1081">
                  <c:v>180.33333333333334</c:v>
                </c:pt>
                <c:pt idx="1082">
                  <c:v>180.5</c:v>
                </c:pt>
                <c:pt idx="1083">
                  <c:v>180.66666666666666</c:v>
                </c:pt>
                <c:pt idx="1084">
                  <c:v>180.83333333333334</c:v>
                </c:pt>
                <c:pt idx="1085">
                  <c:v>181</c:v>
                </c:pt>
                <c:pt idx="1086">
                  <c:v>181.16666666666666</c:v>
                </c:pt>
                <c:pt idx="1087">
                  <c:v>181.33333333333334</c:v>
                </c:pt>
                <c:pt idx="1088">
                  <c:v>181.5</c:v>
                </c:pt>
                <c:pt idx="1089">
                  <c:v>181.66666666666666</c:v>
                </c:pt>
                <c:pt idx="1090">
                  <c:v>181.83333333333334</c:v>
                </c:pt>
                <c:pt idx="1091">
                  <c:v>182</c:v>
                </c:pt>
                <c:pt idx="1092">
                  <c:v>182.16666666666666</c:v>
                </c:pt>
                <c:pt idx="1093">
                  <c:v>182.33333333333334</c:v>
                </c:pt>
                <c:pt idx="1094">
                  <c:v>182.5</c:v>
                </c:pt>
                <c:pt idx="1095">
                  <c:v>182.66666666666666</c:v>
                </c:pt>
                <c:pt idx="1096">
                  <c:v>182.83333333333334</c:v>
                </c:pt>
                <c:pt idx="1097">
                  <c:v>183</c:v>
                </c:pt>
                <c:pt idx="1098">
                  <c:v>183.16666666666666</c:v>
                </c:pt>
                <c:pt idx="1099">
                  <c:v>183.33333333333334</c:v>
                </c:pt>
                <c:pt idx="1100">
                  <c:v>183.5</c:v>
                </c:pt>
                <c:pt idx="1101">
                  <c:v>183.66666666666666</c:v>
                </c:pt>
                <c:pt idx="1102">
                  <c:v>183.83333333333334</c:v>
                </c:pt>
                <c:pt idx="1103">
                  <c:v>184</c:v>
                </c:pt>
                <c:pt idx="1104">
                  <c:v>184.16666666666666</c:v>
                </c:pt>
                <c:pt idx="1105">
                  <c:v>184.33333333333334</c:v>
                </c:pt>
                <c:pt idx="1106">
                  <c:v>184.5</c:v>
                </c:pt>
                <c:pt idx="1107">
                  <c:v>184.66666666666666</c:v>
                </c:pt>
                <c:pt idx="1108">
                  <c:v>184.83333333333334</c:v>
                </c:pt>
                <c:pt idx="1109">
                  <c:v>185</c:v>
                </c:pt>
                <c:pt idx="1110">
                  <c:v>185.16666666666666</c:v>
                </c:pt>
                <c:pt idx="1111">
                  <c:v>185.33333333333334</c:v>
                </c:pt>
                <c:pt idx="1112">
                  <c:v>185.5</c:v>
                </c:pt>
                <c:pt idx="1113">
                  <c:v>185.66666666666666</c:v>
                </c:pt>
                <c:pt idx="1114">
                  <c:v>185.83333333333334</c:v>
                </c:pt>
                <c:pt idx="1115">
                  <c:v>186</c:v>
                </c:pt>
                <c:pt idx="1116">
                  <c:v>186.16666666666666</c:v>
                </c:pt>
                <c:pt idx="1117">
                  <c:v>186.33333333333334</c:v>
                </c:pt>
                <c:pt idx="1118">
                  <c:v>186.5</c:v>
                </c:pt>
                <c:pt idx="1119">
                  <c:v>186.66666666666666</c:v>
                </c:pt>
                <c:pt idx="1120">
                  <c:v>186.83333333333334</c:v>
                </c:pt>
                <c:pt idx="1121">
                  <c:v>187</c:v>
                </c:pt>
                <c:pt idx="1122">
                  <c:v>187.16666666666666</c:v>
                </c:pt>
                <c:pt idx="1123">
                  <c:v>187.33333333333334</c:v>
                </c:pt>
                <c:pt idx="1124">
                  <c:v>187.5</c:v>
                </c:pt>
                <c:pt idx="1125">
                  <c:v>187.66666666666666</c:v>
                </c:pt>
                <c:pt idx="1126">
                  <c:v>187.83333333333334</c:v>
                </c:pt>
                <c:pt idx="1127">
                  <c:v>188</c:v>
                </c:pt>
                <c:pt idx="1128">
                  <c:v>188.16666666666666</c:v>
                </c:pt>
                <c:pt idx="1129">
                  <c:v>188.33333333333334</c:v>
                </c:pt>
                <c:pt idx="1130">
                  <c:v>188.5</c:v>
                </c:pt>
                <c:pt idx="1131">
                  <c:v>188.66666666666666</c:v>
                </c:pt>
                <c:pt idx="1132">
                  <c:v>188.83333333333334</c:v>
                </c:pt>
                <c:pt idx="1133">
                  <c:v>189</c:v>
                </c:pt>
                <c:pt idx="1134">
                  <c:v>189.16666666666666</c:v>
                </c:pt>
                <c:pt idx="1135">
                  <c:v>189.33333333333334</c:v>
                </c:pt>
                <c:pt idx="1136">
                  <c:v>189.5</c:v>
                </c:pt>
                <c:pt idx="1137">
                  <c:v>189.66666666666666</c:v>
                </c:pt>
                <c:pt idx="1138">
                  <c:v>189.83333333333334</c:v>
                </c:pt>
                <c:pt idx="1139">
                  <c:v>190</c:v>
                </c:pt>
              </c:numCache>
            </c:numRef>
          </c:xVal>
          <c:yVal>
            <c:numRef>
              <c:f>Sheet1!$H$3:$H$1142</c:f>
              <c:numCache>
                <c:formatCode>General</c:formatCode>
                <c:ptCount val="1140"/>
                <c:pt idx="0">
                  <c:v>2991</c:v>
                </c:pt>
                <c:pt idx="1">
                  <c:v>3022</c:v>
                </c:pt>
                <c:pt idx="2">
                  <c:v>2887</c:v>
                </c:pt>
                <c:pt idx="3">
                  <c:v>3839</c:v>
                </c:pt>
                <c:pt idx="4">
                  <c:v>35747</c:v>
                </c:pt>
                <c:pt idx="5">
                  <c:v>8280</c:v>
                </c:pt>
                <c:pt idx="6">
                  <c:v>11518</c:v>
                </c:pt>
                <c:pt idx="7">
                  <c:v>6034</c:v>
                </c:pt>
                <c:pt idx="8">
                  <c:v>5620</c:v>
                </c:pt>
                <c:pt idx="9">
                  <c:v>6016</c:v>
                </c:pt>
                <c:pt idx="10">
                  <c:v>5814</c:v>
                </c:pt>
                <c:pt idx="11">
                  <c:v>8463</c:v>
                </c:pt>
                <c:pt idx="12">
                  <c:v>14577</c:v>
                </c:pt>
                <c:pt idx="13">
                  <c:v>36610</c:v>
                </c:pt>
                <c:pt idx="14">
                  <c:v>200130</c:v>
                </c:pt>
                <c:pt idx="15">
                  <c:v>132560</c:v>
                </c:pt>
                <c:pt idx="16">
                  <c:v>82530</c:v>
                </c:pt>
                <c:pt idx="17">
                  <c:v>311700</c:v>
                </c:pt>
                <c:pt idx="18">
                  <c:v>159730</c:v>
                </c:pt>
                <c:pt idx="19">
                  <c:v>386000</c:v>
                </c:pt>
                <c:pt idx="20">
                  <c:v>333500</c:v>
                </c:pt>
                <c:pt idx="21">
                  <c:v>273200</c:v>
                </c:pt>
                <c:pt idx="22">
                  <c:v>205800</c:v>
                </c:pt>
                <c:pt idx="23">
                  <c:v>195000</c:v>
                </c:pt>
                <c:pt idx="24">
                  <c:v>249200</c:v>
                </c:pt>
                <c:pt idx="25">
                  <c:v>182700</c:v>
                </c:pt>
                <c:pt idx="26">
                  <c:v>135200</c:v>
                </c:pt>
                <c:pt idx="27">
                  <c:v>136600</c:v>
                </c:pt>
                <c:pt idx="28">
                  <c:v>158100</c:v>
                </c:pt>
                <c:pt idx="29">
                  <c:v>207500</c:v>
                </c:pt>
                <c:pt idx="30">
                  <c:v>236200</c:v>
                </c:pt>
                <c:pt idx="31">
                  <c:v>262200</c:v>
                </c:pt>
                <c:pt idx="32">
                  <c:v>314600</c:v>
                </c:pt>
                <c:pt idx="33">
                  <c:v>234300</c:v>
                </c:pt>
                <c:pt idx="34">
                  <c:v>166500</c:v>
                </c:pt>
                <c:pt idx="35">
                  <c:v>158900</c:v>
                </c:pt>
                <c:pt idx="36">
                  <c:v>196000</c:v>
                </c:pt>
                <c:pt idx="37">
                  <c:v>215200</c:v>
                </c:pt>
                <c:pt idx="38">
                  <c:v>180100</c:v>
                </c:pt>
                <c:pt idx="39">
                  <c:v>185400</c:v>
                </c:pt>
                <c:pt idx="40">
                  <c:v>185700</c:v>
                </c:pt>
                <c:pt idx="41">
                  <c:v>216700</c:v>
                </c:pt>
                <c:pt idx="42">
                  <c:v>185100</c:v>
                </c:pt>
                <c:pt idx="43">
                  <c:v>201800</c:v>
                </c:pt>
                <c:pt idx="44">
                  <c:v>244500</c:v>
                </c:pt>
                <c:pt idx="45">
                  <c:v>229700</c:v>
                </c:pt>
                <c:pt idx="46">
                  <c:v>206800</c:v>
                </c:pt>
                <c:pt idx="47">
                  <c:v>185000</c:v>
                </c:pt>
                <c:pt idx="48">
                  <c:v>201900</c:v>
                </c:pt>
                <c:pt idx="49">
                  <c:v>194300</c:v>
                </c:pt>
                <c:pt idx="50">
                  <c:v>199200</c:v>
                </c:pt>
                <c:pt idx="51">
                  <c:v>196000</c:v>
                </c:pt>
                <c:pt idx="52">
                  <c:v>180400</c:v>
                </c:pt>
                <c:pt idx="53">
                  <c:v>192700</c:v>
                </c:pt>
                <c:pt idx="54">
                  <c:v>184400</c:v>
                </c:pt>
                <c:pt idx="55">
                  <c:v>182000</c:v>
                </c:pt>
                <c:pt idx="56">
                  <c:v>184600</c:v>
                </c:pt>
                <c:pt idx="57">
                  <c:v>184500</c:v>
                </c:pt>
                <c:pt idx="58">
                  <c:v>186800</c:v>
                </c:pt>
                <c:pt idx="59">
                  <c:v>187200</c:v>
                </c:pt>
                <c:pt idx="60">
                  <c:v>181200</c:v>
                </c:pt>
                <c:pt idx="61">
                  <c:v>187700</c:v>
                </c:pt>
                <c:pt idx="62">
                  <c:v>180400</c:v>
                </c:pt>
                <c:pt idx="63">
                  <c:v>172700</c:v>
                </c:pt>
                <c:pt idx="64">
                  <c:v>174500</c:v>
                </c:pt>
                <c:pt idx="65">
                  <c:v>184700</c:v>
                </c:pt>
                <c:pt idx="66">
                  <c:v>185600</c:v>
                </c:pt>
                <c:pt idx="67">
                  <c:v>181400</c:v>
                </c:pt>
                <c:pt idx="68">
                  <c:v>184500</c:v>
                </c:pt>
                <c:pt idx="69">
                  <c:v>182800</c:v>
                </c:pt>
                <c:pt idx="70">
                  <c:v>182100</c:v>
                </c:pt>
                <c:pt idx="71">
                  <c:v>176700</c:v>
                </c:pt>
                <c:pt idx="72">
                  <c:v>178500</c:v>
                </c:pt>
                <c:pt idx="73">
                  <c:v>176200</c:v>
                </c:pt>
                <c:pt idx="74">
                  <c:v>173400</c:v>
                </c:pt>
                <c:pt idx="75">
                  <c:v>168300</c:v>
                </c:pt>
                <c:pt idx="76">
                  <c:v>171800</c:v>
                </c:pt>
                <c:pt idx="77">
                  <c:v>161700</c:v>
                </c:pt>
                <c:pt idx="78">
                  <c:v>162500</c:v>
                </c:pt>
                <c:pt idx="79">
                  <c:v>160500</c:v>
                </c:pt>
                <c:pt idx="80">
                  <c:v>164200</c:v>
                </c:pt>
                <c:pt idx="81">
                  <c:v>166300</c:v>
                </c:pt>
                <c:pt idx="82">
                  <c:v>160000</c:v>
                </c:pt>
                <c:pt idx="83">
                  <c:v>159000</c:v>
                </c:pt>
                <c:pt idx="84">
                  <c:v>157400</c:v>
                </c:pt>
                <c:pt idx="85">
                  <c:v>153800</c:v>
                </c:pt>
                <c:pt idx="86">
                  <c:v>159500</c:v>
                </c:pt>
                <c:pt idx="87">
                  <c:v>158700</c:v>
                </c:pt>
                <c:pt idx="88">
                  <c:v>153900</c:v>
                </c:pt>
                <c:pt idx="89">
                  <c:v>155700</c:v>
                </c:pt>
                <c:pt idx="90">
                  <c:v>148700</c:v>
                </c:pt>
                <c:pt idx="91">
                  <c:v>151300</c:v>
                </c:pt>
                <c:pt idx="92">
                  <c:v>148700</c:v>
                </c:pt>
                <c:pt idx="93">
                  <c:v>148400</c:v>
                </c:pt>
                <c:pt idx="94">
                  <c:v>150200</c:v>
                </c:pt>
                <c:pt idx="95">
                  <c:v>147300</c:v>
                </c:pt>
                <c:pt idx="96">
                  <c:v>146000</c:v>
                </c:pt>
                <c:pt idx="97">
                  <c:v>149600</c:v>
                </c:pt>
                <c:pt idx="98">
                  <c:v>151500</c:v>
                </c:pt>
                <c:pt idx="99">
                  <c:v>146200</c:v>
                </c:pt>
                <c:pt idx="100">
                  <c:v>150000</c:v>
                </c:pt>
                <c:pt idx="101">
                  <c:v>148000</c:v>
                </c:pt>
                <c:pt idx="102">
                  <c:v>144900</c:v>
                </c:pt>
                <c:pt idx="103">
                  <c:v>141100</c:v>
                </c:pt>
                <c:pt idx="104">
                  <c:v>143000</c:v>
                </c:pt>
                <c:pt idx="105">
                  <c:v>143500</c:v>
                </c:pt>
                <c:pt idx="106">
                  <c:v>142200</c:v>
                </c:pt>
                <c:pt idx="107">
                  <c:v>140200</c:v>
                </c:pt>
                <c:pt idx="108">
                  <c:v>140500</c:v>
                </c:pt>
                <c:pt idx="109">
                  <c:v>137300</c:v>
                </c:pt>
                <c:pt idx="110">
                  <c:v>136700</c:v>
                </c:pt>
                <c:pt idx="111">
                  <c:v>134300</c:v>
                </c:pt>
                <c:pt idx="112">
                  <c:v>134300</c:v>
                </c:pt>
                <c:pt idx="113">
                  <c:v>133500</c:v>
                </c:pt>
                <c:pt idx="114">
                  <c:v>130700</c:v>
                </c:pt>
                <c:pt idx="115">
                  <c:v>129000</c:v>
                </c:pt>
                <c:pt idx="116">
                  <c:v>128400</c:v>
                </c:pt>
                <c:pt idx="117">
                  <c:v>126500</c:v>
                </c:pt>
                <c:pt idx="118">
                  <c:v>123800</c:v>
                </c:pt>
                <c:pt idx="119">
                  <c:v>123600</c:v>
                </c:pt>
                <c:pt idx="120">
                  <c:v>122400</c:v>
                </c:pt>
                <c:pt idx="121">
                  <c:v>120000</c:v>
                </c:pt>
                <c:pt idx="122">
                  <c:v>121100</c:v>
                </c:pt>
                <c:pt idx="123">
                  <c:v>120100</c:v>
                </c:pt>
                <c:pt idx="124">
                  <c:v>118200</c:v>
                </c:pt>
                <c:pt idx="125">
                  <c:v>118000</c:v>
                </c:pt>
                <c:pt idx="126">
                  <c:v>117700</c:v>
                </c:pt>
                <c:pt idx="127">
                  <c:v>113000</c:v>
                </c:pt>
                <c:pt idx="128">
                  <c:v>113900</c:v>
                </c:pt>
                <c:pt idx="129">
                  <c:v>112200</c:v>
                </c:pt>
                <c:pt idx="130">
                  <c:v>110700</c:v>
                </c:pt>
                <c:pt idx="131">
                  <c:v>107800</c:v>
                </c:pt>
                <c:pt idx="132">
                  <c:v>107700</c:v>
                </c:pt>
                <c:pt idx="133">
                  <c:v>107500</c:v>
                </c:pt>
                <c:pt idx="134">
                  <c:v>107300</c:v>
                </c:pt>
                <c:pt idx="135">
                  <c:v>107700</c:v>
                </c:pt>
                <c:pt idx="136">
                  <c:v>105800</c:v>
                </c:pt>
                <c:pt idx="137">
                  <c:v>104200</c:v>
                </c:pt>
                <c:pt idx="138">
                  <c:v>103400</c:v>
                </c:pt>
                <c:pt idx="139">
                  <c:v>102400</c:v>
                </c:pt>
                <c:pt idx="140">
                  <c:v>100210</c:v>
                </c:pt>
                <c:pt idx="141">
                  <c:v>97760</c:v>
                </c:pt>
                <c:pt idx="142">
                  <c:v>96640</c:v>
                </c:pt>
                <c:pt idx="143">
                  <c:v>95360</c:v>
                </c:pt>
                <c:pt idx="144">
                  <c:v>94000</c:v>
                </c:pt>
                <c:pt idx="145">
                  <c:v>91350</c:v>
                </c:pt>
                <c:pt idx="146">
                  <c:v>91520</c:v>
                </c:pt>
                <c:pt idx="147">
                  <c:v>90940</c:v>
                </c:pt>
                <c:pt idx="148">
                  <c:v>91250</c:v>
                </c:pt>
                <c:pt idx="149">
                  <c:v>90350</c:v>
                </c:pt>
                <c:pt idx="150">
                  <c:v>89490</c:v>
                </c:pt>
                <c:pt idx="151">
                  <c:v>89720</c:v>
                </c:pt>
                <c:pt idx="152">
                  <c:v>89090</c:v>
                </c:pt>
                <c:pt idx="153">
                  <c:v>93310</c:v>
                </c:pt>
                <c:pt idx="154">
                  <c:v>91140</c:v>
                </c:pt>
                <c:pt idx="155">
                  <c:v>90860</c:v>
                </c:pt>
                <c:pt idx="156">
                  <c:v>90030</c:v>
                </c:pt>
                <c:pt idx="157">
                  <c:v>90910</c:v>
                </c:pt>
                <c:pt idx="158">
                  <c:v>92510</c:v>
                </c:pt>
                <c:pt idx="159">
                  <c:v>92110</c:v>
                </c:pt>
                <c:pt idx="160">
                  <c:v>92440</c:v>
                </c:pt>
                <c:pt idx="161">
                  <c:v>91090</c:v>
                </c:pt>
                <c:pt idx="162">
                  <c:v>89370</c:v>
                </c:pt>
                <c:pt idx="163">
                  <c:v>91190</c:v>
                </c:pt>
                <c:pt idx="164">
                  <c:v>94460</c:v>
                </c:pt>
                <c:pt idx="165">
                  <c:v>91300</c:v>
                </c:pt>
                <c:pt idx="166">
                  <c:v>88950</c:v>
                </c:pt>
                <c:pt idx="167">
                  <c:v>90560</c:v>
                </c:pt>
                <c:pt idx="168">
                  <c:v>87810</c:v>
                </c:pt>
                <c:pt idx="169">
                  <c:v>88240</c:v>
                </c:pt>
                <c:pt idx="170">
                  <c:v>87000</c:v>
                </c:pt>
                <c:pt idx="171">
                  <c:v>86330</c:v>
                </c:pt>
                <c:pt idx="172">
                  <c:v>88230</c:v>
                </c:pt>
                <c:pt idx="173">
                  <c:v>85270</c:v>
                </c:pt>
                <c:pt idx="174">
                  <c:v>85120</c:v>
                </c:pt>
                <c:pt idx="175">
                  <c:v>84720</c:v>
                </c:pt>
                <c:pt idx="176">
                  <c:v>85920</c:v>
                </c:pt>
                <c:pt idx="177">
                  <c:v>85870</c:v>
                </c:pt>
                <c:pt idx="178">
                  <c:v>84900</c:v>
                </c:pt>
                <c:pt idx="179">
                  <c:v>85860</c:v>
                </c:pt>
                <c:pt idx="180">
                  <c:v>85290</c:v>
                </c:pt>
                <c:pt idx="181">
                  <c:v>85710</c:v>
                </c:pt>
                <c:pt idx="182">
                  <c:v>83970</c:v>
                </c:pt>
                <c:pt idx="183">
                  <c:v>82740</c:v>
                </c:pt>
                <c:pt idx="184">
                  <c:v>82400</c:v>
                </c:pt>
                <c:pt idx="185">
                  <c:v>80610</c:v>
                </c:pt>
                <c:pt idx="186">
                  <c:v>81450</c:v>
                </c:pt>
                <c:pt idx="187">
                  <c:v>80790</c:v>
                </c:pt>
                <c:pt idx="188">
                  <c:v>79780</c:v>
                </c:pt>
                <c:pt idx="189">
                  <c:v>80400</c:v>
                </c:pt>
                <c:pt idx="190">
                  <c:v>79590</c:v>
                </c:pt>
                <c:pt idx="191">
                  <c:v>80180</c:v>
                </c:pt>
                <c:pt idx="192">
                  <c:v>79110</c:v>
                </c:pt>
                <c:pt idx="193">
                  <c:v>79470</c:v>
                </c:pt>
                <c:pt idx="194">
                  <c:v>79040</c:v>
                </c:pt>
                <c:pt idx="195">
                  <c:v>78560</c:v>
                </c:pt>
                <c:pt idx="196">
                  <c:v>78110</c:v>
                </c:pt>
                <c:pt idx="197">
                  <c:v>77910</c:v>
                </c:pt>
                <c:pt idx="198">
                  <c:v>77480</c:v>
                </c:pt>
                <c:pt idx="199">
                  <c:v>77700</c:v>
                </c:pt>
                <c:pt idx="200">
                  <c:v>77280</c:v>
                </c:pt>
                <c:pt idx="201">
                  <c:v>77540</c:v>
                </c:pt>
                <c:pt idx="202">
                  <c:v>74870</c:v>
                </c:pt>
                <c:pt idx="203">
                  <c:v>75400</c:v>
                </c:pt>
                <c:pt idx="204">
                  <c:v>74410</c:v>
                </c:pt>
                <c:pt idx="205">
                  <c:v>74860</c:v>
                </c:pt>
                <c:pt idx="206">
                  <c:v>72550</c:v>
                </c:pt>
                <c:pt idx="207">
                  <c:v>73780</c:v>
                </c:pt>
                <c:pt idx="208">
                  <c:v>73210</c:v>
                </c:pt>
                <c:pt idx="209">
                  <c:v>73330</c:v>
                </c:pt>
                <c:pt idx="210">
                  <c:v>71400</c:v>
                </c:pt>
                <c:pt idx="211">
                  <c:v>71190</c:v>
                </c:pt>
                <c:pt idx="212">
                  <c:v>71410</c:v>
                </c:pt>
                <c:pt idx="213">
                  <c:v>70900</c:v>
                </c:pt>
                <c:pt idx="214">
                  <c:v>70530</c:v>
                </c:pt>
                <c:pt idx="215">
                  <c:v>69800</c:v>
                </c:pt>
                <c:pt idx="216">
                  <c:v>70170</c:v>
                </c:pt>
                <c:pt idx="217">
                  <c:v>68340</c:v>
                </c:pt>
                <c:pt idx="218">
                  <c:v>67540</c:v>
                </c:pt>
                <c:pt idx="219">
                  <c:v>67320</c:v>
                </c:pt>
                <c:pt idx="220">
                  <c:v>67320</c:v>
                </c:pt>
                <c:pt idx="221">
                  <c:v>66800</c:v>
                </c:pt>
                <c:pt idx="222">
                  <c:v>66470</c:v>
                </c:pt>
                <c:pt idx="223">
                  <c:v>66020</c:v>
                </c:pt>
                <c:pt idx="224">
                  <c:v>65320</c:v>
                </c:pt>
                <c:pt idx="225">
                  <c:v>64440</c:v>
                </c:pt>
                <c:pt idx="226">
                  <c:v>64750</c:v>
                </c:pt>
                <c:pt idx="227">
                  <c:v>63820</c:v>
                </c:pt>
                <c:pt idx="228">
                  <c:v>63080</c:v>
                </c:pt>
                <c:pt idx="229">
                  <c:v>62300</c:v>
                </c:pt>
                <c:pt idx="230">
                  <c:v>62650</c:v>
                </c:pt>
                <c:pt idx="231">
                  <c:v>61800</c:v>
                </c:pt>
                <c:pt idx="232">
                  <c:v>61750</c:v>
                </c:pt>
                <c:pt idx="233">
                  <c:v>61610</c:v>
                </c:pt>
                <c:pt idx="234">
                  <c:v>60900</c:v>
                </c:pt>
                <c:pt idx="235">
                  <c:v>60990</c:v>
                </c:pt>
                <c:pt idx="236">
                  <c:v>60680</c:v>
                </c:pt>
                <c:pt idx="237">
                  <c:v>59900</c:v>
                </c:pt>
                <c:pt idx="238">
                  <c:v>59670</c:v>
                </c:pt>
                <c:pt idx="239">
                  <c:v>58940</c:v>
                </c:pt>
                <c:pt idx="240">
                  <c:v>58560</c:v>
                </c:pt>
                <c:pt idx="241">
                  <c:v>58930</c:v>
                </c:pt>
                <c:pt idx="242">
                  <c:v>58090</c:v>
                </c:pt>
                <c:pt idx="243">
                  <c:v>57370</c:v>
                </c:pt>
                <c:pt idx="244">
                  <c:v>56990</c:v>
                </c:pt>
                <c:pt idx="245">
                  <c:v>56620</c:v>
                </c:pt>
                <c:pt idx="246">
                  <c:v>56010</c:v>
                </c:pt>
                <c:pt idx="247">
                  <c:v>55590</c:v>
                </c:pt>
                <c:pt idx="248">
                  <c:v>54990</c:v>
                </c:pt>
                <c:pt idx="249">
                  <c:v>54760</c:v>
                </c:pt>
                <c:pt idx="250">
                  <c:v>54280</c:v>
                </c:pt>
                <c:pt idx="251">
                  <c:v>53830</c:v>
                </c:pt>
                <c:pt idx="252">
                  <c:v>53800</c:v>
                </c:pt>
                <c:pt idx="253">
                  <c:v>53370</c:v>
                </c:pt>
                <c:pt idx="254">
                  <c:v>52590</c:v>
                </c:pt>
                <c:pt idx="255">
                  <c:v>52200</c:v>
                </c:pt>
                <c:pt idx="256">
                  <c:v>52060</c:v>
                </c:pt>
                <c:pt idx="257">
                  <c:v>51990</c:v>
                </c:pt>
                <c:pt idx="258">
                  <c:v>50980</c:v>
                </c:pt>
                <c:pt idx="259">
                  <c:v>51330</c:v>
                </c:pt>
                <c:pt idx="260">
                  <c:v>50030</c:v>
                </c:pt>
                <c:pt idx="261">
                  <c:v>49750</c:v>
                </c:pt>
                <c:pt idx="262">
                  <c:v>50120</c:v>
                </c:pt>
                <c:pt idx="263">
                  <c:v>49670</c:v>
                </c:pt>
                <c:pt idx="264">
                  <c:v>49240</c:v>
                </c:pt>
                <c:pt idx="265">
                  <c:v>48600</c:v>
                </c:pt>
                <c:pt idx="266">
                  <c:v>48640</c:v>
                </c:pt>
                <c:pt idx="267">
                  <c:v>48120</c:v>
                </c:pt>
                <c:pt idx="268">
                  <c:v>48040</c:v>
                </c:pt>
                <c:pt idx="269">
                  <c:v>47480</c:v>
                </c:pt>
                <c:pt idx="270">
                  <c:v>47460</c:v>
                </c:pt>
                <c:pt idx="271">
                  <c:v>47280</c:v>
                </c:pt>
                <c:pt idx="272">
                  <c:v>46840</c:v>
                </c:pt>
                <c:pt idx="273">
                  <c:v>47280</c:v>
                </c:pt>
                <c:pt idx="274">
                  <c:v>46250</c:v>
                </c:pt>
                <c:pt idx="275">
                  <c:v>46100</c:v>
                </c:pt>
                <c:pt idx="276">
                  <c:v>45870</c:v>
                </c:pt>
                <c:pt idx="277">
                  <c:v>45160</c:v>
                </c:pt>
                <c:pt idx="278">
                  <c:v>45140</c:v>
                </c:pt>
                <c:pt idx="279">
                  <c:v>44710</c:v>
                </c:pt>
                <c:pt idx="280">
                  <c:v>44320</c:v>
                </c:pt>
                <c:pt idx="281">
                  <c:v>44310</c:v>
                </c:pt>
                <c:pt idx="282">
                  <c:v>43760</c:v>
                </c:pt>
                <c:pt idx="283">
                  <c:v>43840</c:v>
                </c:pt>
                <c:pt idx="284">
                  <c:v>43740</c:v>
                </c:pt>
                <c:pt idx="285">
                  <c:v>43560</c:v>
                </c:pt>
                <c:pt idx="286">
                  <c:v>43230</c:v>
                </c:pt>
                <c:pt idx="287">
                  <c:v>42480</c:v>
                </c:pt>
                <c:pt idx="288">
                  <c:v>42570</c:v>
                </c:pt>
                <c:pt idx="289">
                  <c:v>42440</c:v>
                </c:pt>
                <c:pt idx="290">
                  <c:v>41520</c:v>
                </c:pt>
                <c:pt idx="291">
                  <c:v>41050</c:v>
                </c:pt>
                <c:pt idx="292">
                  <c:v>40910</c:v>
                </c:pt>
                <c:pt idx="293">
                  <c:v>40890</c:v>
                </c:pt>
                <c:pt idx="294">
                  <c:v>40200</c:v>
                </c:pt>
                <c:pt idx="295">
                  <c:v>40310</c:v>
                </c:pt>
                <c:pt idx="296">
                  <c:v>40210</c:v>
                </c:pt>
                <c:pt idx="297">
                  <c:v>39910</c:v>
                </c:pt>
                <c:pt idx="298">
                  <c:v>39680</c:v>
                </c:pt>
                <c:pt idx="299">
                  <c:v>39370</c:v>
                </c:pt>
                <c:pt idx="300">
                  <c:v>39320</c:v>
                </c:pt>
                <c:pt idx="301">
                  <c:v>39140</c:v>
                </c:pt>
                <c:pt idx="302">
                  <c:v>38880</c:v>
                </c:pt>
                <c:pt idx="303">
                  <c:v>38700</c:v>
                </c:pt>
                <c:pt idx="304">
                  <c:v>38240</c:v>
                </c:pt>
                <c:pt idx="305">
                  <c:v>38250</c:v>
                </c:pt>
                <c:pt idx="306">
                  <c:v>37850</c:v>
                </c:pt>
                <c:pt idx="307">
                  <c:v>37770</c:v>
                </c:pt>
                <c:pt idx="308">
                  <c:v>37350</c:v>
                </c:pt>
                <c:pt idx="309">
                  <c:v>37250</c:v>
                </c:pt>
                <c:pt idx="310">
                  <c:v>36920</c:v>
                </c:pt>
                <c:pt idx="311">
                  <c:v>36780</c:v>
                </c:pt>
                <c:pt idx="312">
                  <c:v>36450</c:v>
                </c:pt>
                <c:pt idx="313">
                  <c:v>36160</c:v>
                </c:pt>
                <c:pt idx="314">
                  <c:v>35910</c:v>
                </c:pt>
                <c:pt idx="315">
                  <c:v>35960</c:v>
                </c:pt>
                <c:pt idx="316">
                  <c:v>35340</c:v>
                </c:pt>
                <c:pt idx="317">
                  <c:v>35670</c:v>
                </c:pt>
                <c:pt idx="318">
                  <c:v>35510</c:v>
                </c:pt>
                <c:pt idx="319">
                  <c:v>35420</c:v>
                </c:pt>
                <c:pt idx="320">
                  <c:v>35240</c:v>
                </c:pt>
                <c:pt idx="321">
                  <c:v>34790</c:v>
                </c:pt>
                <c:pt idx="322">
                  <c:v>35040</c:v>
                </c:pt>
                <c:pt idx="323">
                  <c:v>34330</c:v>
                </c:pt>
                <c:pt idx="324">
                  <c:v>34190</c:v>
                </c:pt>
                <c:pt idx="325">
                  <c:v>34170</c:v>
                </c:pt>
                <c:pt idx="326">
                  <c:v>33990</c:v>
                </c:pt>
                <c:pt idx="327">
                  <c:v>33930</c:v>
                </c:pt>
                <c:pt idx="328">
                  <c:v>33890</c:v>
                </c:pt>
                <c:pt idx="329">
                  <c:v>33560</c:v>
                </c:pt>
                <c:pt idx="330">
                  <c:v>33410</c:v>
                </c:pt>
                <c:pt idx="331">
                  <c:v>33150</c:v>
                </c:pt>
                <c:pt idx="332">
                  <c:v>33030</c:v>
                </c:pt>
                <c:pt idx="333">
                  <c:v>32780</c:v>
                </c:pt>
                <c:pt idx="334">
                  <c:v>32810</c:v>
                </c:pt>
                <c:pt idx="335">
                  <c:v>32160</c:v>
                </c:pt>
                <c:pt idx="336">
                  <c:v>31840</c:v>
                </c:pt>
                <c:pt idx="337">
                  <c:v>31620</c:v>
                </c:pt>
                <c:pt idx="338">
                  <c:v>31560</c:v>
                </c:pt>
                <c:pt idx="339">
                  <c:v>31220</c:v>
                </c:pt>
                <c:pt idx="340">
                  <c:v>31300</c:v>
                </c:pt>
                <c:pt idx="341">
                  <c:v>31410</c:v>
                </c:pt>
                <c:pt idx="342">
                  <c:v>30980</c:v>
                </c:pt>
                <c:pt idx="343">
                  <c:v>30950</c:v>
                </c:pt>
                <c:pt idx="344">
                  <c:v>31000</c:v>
                </c:pt>
                <c:pt idx="345">
                  <c:v>30740</c:v>
                </c:pt>
                <c:pt idx="346">
                  <c:v>30590</c:v>
                </c:pt>
                <c:pt idx="347">
                  <c:v>30220</c:v>
                </c:pt>
                <c:pt idx="348">
                  <c:v>30150</c:v>
                </c:pt>
                <c:pt idx="349">
                  <c:v>30050</c:v>
                </c:pt>
                <c:pt idx="350">
                  <c:v>29970</c:v>
                </c:pt>
                <c:pt idx="351">
                  <c:v>29700</c:v>
                </c:pt>
                <c:pt idx="352">
                  <c:v>29270</c:v>
                </c:pt>
                <c:pt idx="353">
                  <c:v>29350</c:v>
                </c:pt>
                <c:pt idx="354">
                  <c:v>29170</c:v>
                </c:pt>
                <c:pt idx="355">
                  <c:v>28850</c:v>
                </c:pt>
                <c:pt idx="356">
                  <c:v>28990</c:v>
                </c:pt>
                <c:pt idx="357">
                  <c:v>28620</c:v>
                </c:pt>
                <c:pt idx="358">
                  <c:v>28550</c:v>
                </c:pt>
                <c:pt idx="359">
                  <c:v>28360</c:v>
                </c:pt>
                <c:pt idx="360">
                  <c:v>28060</c:v>
                </c:pt>
                <c:pt idx="361">
                  <c:v>28090</c:v>
                </c:pt>
                <c:pt idx="362">
                  <c:v>27670</c:v>
                </c:pt>
                <c:pt idx="363">
                  <c:v>27580</c:v>
                </c:pt>
                <c:pt idx="364">
                  <c:v>27260</c:v>
                </c:pt>
                <c:pt idx="365">
                  <c:v>27060</c:v>
                </c:pt>
                <c:pt idx="366">
                  <c:v>26970</c:v>
                </c:pt>
                <c:pt idx="367">
                  <c:v>26990</c:v>
                </c:pt>
                <c:pt idx="368">
                  <c:v>26780</c:v>
                </c:pt>
                <c:pt idx="369">
                  <c:v>26640</c:v>
                </c:pt>
                <c:pt idx="370">
                  <c:v>26580</c:v>
                </c:pt>
                <c:pt idx="371">
                  <c:v>26080</c:v>
                </c:pt>
                <c:pt idx="372">
                  <c:v>26160</c:v>
                </c:pt>
                <c:pt idx="373">
                  <c:v>26090</c:v>
                </c:pt>
                <c:pt idx="374">
                  <c:v>25920</c:v>
                </c:pt>
                <c:pt idx="375">
                  <c:v>25860</c:v>
                </c:pt>
                <c:pt idx="376">
                  <c:v>25690</c:v>
                </c:pt>
                <c:pt idx="377">
                  <c:v>25690</c:v>
                </c:pt>
                <c:pt idx="378">
                  <c:v>25420</c:v>
                </c:pt>
                <c:pt idx="379">
                  <c:v>25340</c:v>
                </c:pt>
                <c:pt idx="380">
                  <c:v>25000</c:v>
                </c:pt>
                <c:pt idx="381">
                  <c:v>24800</c:v>
                </c:pt>
                <c:pt idx="382">
                  <c:v>24720</c:v>
                </c:pt>
                <c:pt idx="383">
                  <c:v>24760</c:v>
                </c:pt>
                <c:pt idx="384">
                  <c:v>24570</c:v>
                </c:pt>
                <c:pt idx="385">
                  <c:v>24410</c:v>
                </c:pt>
                <c:pt idx="386">
                  <c:v>24490</c:v>
                </c:pt>
                <c:pt idx="387">
                  <c:v>24420</c:v>
                </c:pt>
                <c:pt idx="388">
                  <c:v>24260</c:v>
                </c:pt>
                <c:pt idx="389">
                  <c:v>24350</c:v>
                </c:pt>
                <c:pt idx="390">
                  <c:v>23980</c:v>
                </c:pt>
                <c:pt idx="391">
                  <c:v>24100</c:v>
                </c:pt>
                <c:pt idx="392">
                  <c:v>24010</c:v>
                </c:pt>
                <c:pt idx="393">
                  <c:v>24000</c:v>
                </c:pt>
                <c:pt idx="394">
                  <c:v>23960</c:v>
                </c:pt>
                <c:pt idx="395">
                  <c:v>23730</c:v>
                </c:pt>
                <c:pt idx="396">
                  <c:v>23640</c:v>
                </c:pt>
                <c:pt idx="397">
                  <c:v>23300</c:v>
                </c:pt>
                <c:pt idx="398">
                  <c:v>23230</c:v>
                </c:pt>
                <c:pt idx="399">
                  <c:v>23080</c:v>
                </c:pt>
                <c:pt idx="400">
                  <c:v>23060</c:v>
                </c:pt>
                <c:pt idx="401">
                  <c:v>22940</c:v>
                </c:pt>
                <c:pt idx="402">
                  <c:v>23060</c:v>
                </c:pt>
                <c:pt idx="403">
                  <c:v>22800</c:v>
                </c:pt>
                <c:pt idx="404">
                  <c:v>22480</c:v>
                </c:pt>
                <c:pt idx="405">
                  <c:v>22450</c:v>
                </c:pt>
                <c:pt idx="406">
                  <c:v>22540</c:v>
                </c:pt>
                <c:pt idx="407">
                  <c:v>22330</c:v>
                </c:pt>
                <c:pt idx="408">
                  <c:v>22020</c:v>
                </c:pt>
                <c:pt idx="409">
                  <c:v>22120</c:v>
                </c:pt>
                <c:pt idx="410">
                  <c:v>22140</c:v>
                </c:pt>
                <c:pt idx="411">
                  <c:v>22010</c:v>
                </c:pt>
                <c:pt idx="412">
                  <c:v>21820</c:v>
                </c:pt>
                <c:pt idx="413">
                  <c:v>21830</c:v>
                </c:pt>
                <c:pt idx="414">
                  <c:v>21910</c:v>
                </c:pt>
                <c:pt idx="415">
                  <c:v>21820</c:v>
                </c:pt>
                <c:pt idx="416">
                  <c:v>21750</c:v>
                </c:pt>
                <c:pt idx="417">
                  <c:v>21640</c:v>
                </c:pt>
                <c:pt idx="418">
                  <c:v>21520</c:v>
                </c:pt>
                <c:pt idx="419">
                  <c:v>21560</c:v>
                </c:pt>
                <c:pt idx="420">
                  <c:v>21400</c:v>
                </c:pt>
                <c:pt idx="421">
                  <c:v>21150</c:v>
                </c:pt>
                <c:pt idx="422">
                  <c:v>21150</c:v>
                </c:pt>
                <c:pt idx="423">
                  <c:v>21010</c:v>
                </c:pt>
                <c:pt idx="424">
                  <c:v>20800</c:v>
                </c:pt>
                <c:pt idx="425">
                  <c:v>20800</c:v>
                </c:pt>
                <c:pt idx="426">
                  <c:v>20600</c:v>
                </c:pt>
                <c:pt idx="427">
                  <c:v>20480</c:v>
                </c:pt>
                <c:pt idx="428">
                  <c:v>20550</c:v>
                </c:pt>
                <c:pt idx="429">
                  <c:v>20720</c:v>
                </c:pt>
                <c:pt idx="430">
                  <c:v>20370</c:v>
                </c:pt>
                <c:pt idx="431">
                  <c:v>20330</c:v>
                </c:pt>
                <c:pt idx="432">
                  <c:v>20340</c:v>
                </c:pt>
                <c:pt idx="433">
                  <c:v>20350</c:v>
                </c:pt>
                <c:pt idx="434">
                  <c:v>19960</c:v>
                </c:pt>
                <c:pt idx="435">
                  <c:v>20070</c:v>
                </c:pt>
                <c:pt idx="436">
                  <c:v>20110</c:v>
                </c:pt>
                <c:pt idx="437">
                  <c:v>19990</c:v>
                </c:pt>
                <c:pt idx="438">
                  <c:v>19860</c:v>
                </c:pt>
                <c:pt idx="439">
                  <c:v>19830</c:v>
                </c:pt>
                <c:pt idx="440">
                  <c:v>19520</c:v>
                </c:pt>
                <c:pt idx="441">
                  <c:v>19460</c:v>
                </c:pt>
                <c:pt idx="442">
                  <c:v>19410</c:v>
                </c:pt>
                <c:pt idx="443">
                  <c:v>19320</c:v>
                </c:pt>
                <c:pt idx="444">
                  <c:v>19370</c:v>
                </c:pt>
                <c:pt idx="445">
                  <c:v>19340</c:v>
                </c:pt>
                <c:pt idx="446">
                  <c:v>19230</c:v>
                </c:pt>
                <c:pt idx="447">
                  <c:v>19130</c:v>
                </c:pt>
                <c:pt idx="448">
                  <c:v>19030</c:v>
                </c:pt>
                <c:pt idx="449">
                  <c:v>19150</c:v>
                </c:pt>
                <c:pt idx="450">
                  <c:v>18850</c:v>
                </c:pt>
                <c:pt idx="451">
                  <c:v>18700</c:v>
                </c:pt>
                <c:pt idx="452">
                  <c:v>18650</c:v>
                </c:pt>
                <c:pt idx="453">
                  <c:v>18670</c:v>
                </c:pt>
                <c:pt idx="454">
                  <c:v>18550</c:v>
                </c:pt>
                <c:pt idx="455">
                  <c:v>18440</c:v>
                </c:pt>
                <c:pt idx="456">
                  <c:v>18430</c:v>
                </c:pt>
                <c:pt idx="457">
                  <c:v>18300</c:v>
                </c:pt>
                <c:pt idx="458">
                  <c:v>18230</c:v>
                </c:pt>
                <c:pt idx="459">
                  <c:v>18250</c:v>
                </c:pt>
                <c:pt idx="460">
                  <c:v>18120</c:v>
                </c:pt>
                <c:pt idx="461">
                  <c:v>18030</c:v>
                </c:pt>
                <c:pt idx="462">
                  <c:v>17880</c:v>
                </c:pt>
                <c:pt idx="463">
                  <c:v>17920</c:v>
                </c:pt>
                <c:pt idx="464">
                  <c:v>17900</c:v>
                </c:pt>
                <c:pt idx="465">
                  <c:v>17710</c:v>
                </c:pt>
                <c:pt idx="466">
                  <c:v>17600</c:v>
                </c:pt>
                <c:pt idx="467">
                  <c:v>17520</c:v>
                </c:pt>
                <c:pt idx="468">
                  <c:v>17520</c:v>
                </c:pt>
                <c:pt idx="469">
                  <c:v>17390</c:v>
                </c:pt>
                <c:pt idx="470">
                  <c:v>17360</c:v>
                </c:pt>
                <c:pt idx="471">
                  <c:v>17200</c:v>
                </c:pt>
                <c:pt idx="472">
                  <c:v>17200</c:v>
                </c:pt>
                <c:pt idx="473">
                  <c:v>17010</c:v>
                </c:pt>
                <c:pt idx="474">
                  <c:v>17110</c:v>
                </c:pt>
                <c:pt idx="475">
                  <c:v>16990</c:v>
                </c:pt>
                <c:pt idx="476">
                  <c:v>16850</c:v>
                </c:pt>
                <c:pt idx="477">
                  <c:v>16850</c:v>
                </c:pt>
                <c:pt idx="478">
                  <c:v>16790</c:v>
                </c:pt>
                <c:pt idx="479">
                  <c:v>16720</c:v>
                </c:pt>
                <c:pt idx="480">
                  <c:v>16700</c:v>
                </c:pt>
                <c:pt idx="481">
                  <c:v>16590</c:v>
                </c:pt>
                <c:pt idx="482">
                  <c:v>16490</c:v>
                </c:pt>
                <c:pt idx="483">
                  <c:v>16400</c:v>
                </c:pt>
                <c:pt idx="484">
                  <c:v>16420</c:v>
                </c:pt>
                <c:pt idx="485">
                  <c:v>16280</c:v>
                </c:pt>
                <c:pt idx="486">
                  <c:v>16480</c:v>
                </c:pt>
                <c:pt idx="487">
                  <c:v>16170</c:v>
                </c:pt>
                <c:pt idx="488">
                  <c:v>16120</c:v>
                </c:pt>
                <c:pt idx="489">
                  <c:v>16050</c:v>
                </c:pt>
                <c:pt idx="490">
                  <c:v>15980</c:v>
                </c:pt>
                <c:pt idx="491">
                  <c:v>16030</c:v>
                </c:pt>
                <c:pt idx="492">
                  <c:v>15800</c:v>
                </c:pt>
                <c:pt idx="493">
                  <c:v>15870</c:v>
                </c:pt>
                <c:pt idx="494">
                  <c:v>15790</c:v>
                </c:pt>
                <c:pt idx="495">
                  <c:v>15620</c:v>
                </c:pt>
                <c:pt idx="496">
                  <c:v>15540</c:v>
                </c:pt>
                <c:pt idx="497">
                  <c:v>15610</c:v>
                </c:pt>
                <c:pt idx="498">
                  <c:v>15450</c:v>
                </c:pt>
                <c:pt idx="499">
                  <c:v>15390</c:v>
                </c:pt>
                <c:pt idx="500">
                  <c:v>15380</c:v>
                </c:pt>
                <c:pt idx="501">
                  <c:v>15400</c:v>
                </c:pt>
                <c:pt idx="502">
                  <c:v>15250</c:v>
                </c:pt>
                <c:pt idx="503">
                  <c:v>15170</c:v>
                </c:pt>
                <c:pt idx="504">
                  <c:v>15120</c:v>
                </c:pt>
                <c:pt idx="505">
                  <c:v>15050</c:v>
                </c:pt>
                <c:pt idx="506">
                  <c:v>14990</c:v>
                </c:pt>
                <c:pt idx="507">
                  <c:v>14930</c:v>
                </c:pt>
                <c:pt idx="508">
                  <c:v>14730</c:v>
                </c:pt>
                <c:pt idx="509">
                  <c:v>14730</c:v>
                </c:pt>
                <c:pt idx="510">
                  <c:v>14670</c:v>
                </c:pt>
                <c:pt idx="511">
                  <c:v>14730</c:v>
                </c:pt>
                <c:pt idx="512">
                  <c:v>14650</c:v>
                </c:pt>
                <c:pt idx="513">
                  <c:v>14680</c:v>
                </c:pt>
                <c:pt idx="514">
                  <c:v>14690</c:v>
                </c:pt>
                <c:pt idx="515">
                  <c:v>14510</c:v>
                </c:pt>
                <c:pt idx="516">
                  <c:v>14450</c:v>
                </c:pt>
                <c:pt idx="517">
                  <c:v>14370</c:v>
                </c:pt>
                <c:pt idx="518">
                  <c:v>14390</c:v>
                </c:pt>
                <c:pt idx="519">
                  <c:v>14210</c:v>
                </c:pt>
                <c:pt idx="520">
                  <c:v>14120</c:v>
                </c:pt>
                <c:pt idx="521">
                  <c:v>14000</c:v>
                </c:pt>
                <c:pt idx="522">
                  <c:v>14130</c:v>
                </c:pt>
                <c:pt idx="523">
                  <c:v>14070</c:v>
                </c:pt>
                <c:pt idx="524">
                  <c:v>13910</c:v>
                </c:pt>
                <c:pt idx="525">
                  <c:v>13920</c:v>
                </c:pt>
                <c:pt idx="526">
                  <c:v>13850</c:v>
                </c:pt>
                <c:pt idx="527">
                  <c:v>13760</c:v>
                </c:pt>
                <c:pt idx="528">
                  <c:v>13730</c:v>
                </c:pt>
                <c:pt idx="529">
                  <c:v>13680</c:v>
                </c:pt>
                <c:pt idx="530">
                  <c:v>13610</c:v>
                </c:pt>
                <c:pt idx="531">
                  <c:v>13590</c:v>
                </c:pt>
                <c:pt idx="532">
                  <c:v>13540</c:v>
                </c:pt>
                <c:pt idx="533">
                  <c:v>13650</c:v>
                </c:pt>
                <c:pt idx="534">
                  <c:v>13560</c:v>
                </c:pt>
                <c:pt idx="535">
                  <c:v>13410</c:v>
                </c:pt>
                <c:pt idx="536">
                  <c:v>13340</c:v>
                </c:pt>
                <c:pt idx="537">
                  <c:v>13360</c:v>
                </c:pt>
                <c:pt idx="538">
                  <c:v>13150</c:v>
                </c:pt>
                <c:pt idx="539">
                  <c:v>13170</c:v>
                </c:pt>
                <c:pt idx="540">
                  <c:v>13000</c:v>
                </c:pt>
                <c:pt idx="541">
                  <c:v>12970</c:v>
                </c:pt>
                <c:pt idx="542">
                  <c:v>12950</c:v>
                </c:pt>
                <c:pt idx="543">
                  <c:v>12810</c:v>
                </c:pt>
                <c:pt idx="544">
                  <c:v>12780</c:v>
                </c:pt>
                <c:pt idx="545">
                  <c:v>12780</c:v>
                </c:pt>
                <c:pt idx="546">
                  <c:v>12830</c:v>
                </c:pt>
                <c:pt idx="547">
                  <c:v>12670</c:v>
                </c:pt>
                <c:pt idx="548">
                  <c:v>12600</c:v>
                </c:pt>
                <c:pt idx="549">
                  <c:v>12590</c:v>
                </c:pt>
                <c:pt idx="550">
                  <c:v>12530</c:v>
                </c:pt>
                <c:pt idx="551">
                  <c:v>12610</c:v>
                </c:pt>
                <c:pt idx="552">
                  <c:v>12440</c:v>
                </c:pt>
                <c:pt idx="553">
                  <c:v>12400</c:v>
                </c:pt>
                <c:pt idx="554">
                  <c:v>12340</c:v>
                </c:pt>
                <c:pt idx="555">
                  <c:v>12280</c:v>
                </c:pt>
                <c:pt idx="556">
                  <c:v>12360</c:v>
                </c:pt>
                <c:pt idx="557">
                  <c:v>12350</c:v>
                </c:pt>
                <c:pt idx="558">
                  <c:v>12180</c:v>
                </c:pt>
                <c:pt idx="559">
                  <c:v>12180</c:v>
                </c:pt>
                <c:pt idx="560">
                  <c:v>12160</c:v>
                </c:pt>
                <c:pt idx="561">
                  <c:v>12120</c:v>
                </c:pt>
                <c:pt idx="562">
                  <c:v>12210</c:v>
                </c:pt>
                <c:pt idx="563">
                  <c:v>11990</c:v>
                </c:pt>
                <c:pt idx="564">
                  <c:v>11850</c:v>
                </c:pt>
                <c:pt idx="565">
                  <c:v>11770</c:v>
                </c:pt>
                <c:pt idx="566">
                  <c:v>11870</c:v>
                </c:pt>
                <c:pt idx="567">
                  <c:v>11690</c:v>
                </c:pt>
                <c:pt idx="568">
                  <c:v>11560</c:v>
                </c:pt>
                <c:pt idx="569">
                  <c:v>11580</c:v>
                </c:pt>
                <c:pt idx="570">
                  <c:v>11490</c:v>
                </c:pt>
                <c:pt idx="571">
                  <c:v>11560</c:v>
                </c:pt>
                <c:pt idx="572">
                  <c:v>11470</c:v>
                </c:pt>
                <c:pt idx="573">
                  <c:v>11660</c:v>
                </c:pt>
                <c:pt idx="574">
                  <c:v>11380</c:v>
                </c:pt>
                <c:pt idx="575">
                  <c:v>11330</c:v>
                </c:pt>
                <c:pt idx="576">
                  <c:v>11340</c:v>
                </c:pt>
                <c:pt idx="577">
                  <c:v>11300</c:v>
                </c:pt>
                <c:pt idx="578">
                  <c:v>11150</c:v>
                </c:pt>
                <c:pt idx="579">
                  <c:v>11220</c:v>
                </c:pt>
                <c:pt idx="580">
                  <c:v>11190</c:v>
                </c:pt>
                <c:pt idx="581">
                  <c:v>11140</c:v>
                </c:pt>
                <c:pt idx="582">
                  <c:v>11310</c:v>
                </c:pt>
                <c:pt idx="583">
                  <c:v>11110</c:v>
                </c:pt>
                <c:pt idx="584">
                  <c:v>11070</c:v>
                </c:pt>
                <c:pt idx="585">
                  <c:v>11000</c:v>
                </c:pt>
                <c:pt idx="586">
                  <c:v>10920</c:v>
                </c:pt>
                <c:pt idx="587">
                  <c:v>10930</c:v>
                </c:pt>
                <c:pt idx="588">
                  <c:v>10970</c:v>
                </c:pt>
                <c:pt idx="589">
                  <c:v>10910</c:v>
                </c:pt>
                <c:pt idx="590">
                  <c:v>10830</c:v>
                </c:pt>
                <c:pt idx="591">
                  <c:v>10680</c:v>
                </c:pt>
                <c:pt idx="592">
                  <c:v>10750</c:v>
                </c:pt>
                <c:pt idx="593">
                  <c:v>10680</c:v>
                </c:pt>
                <c:pt idx="594">
                  <c:v>10660</c:v>
                </c:pt>
                <c:pt idx="595">
                  <c:v>10640</c:v>
                </c:pt>
                <c:pt idx="596">
                  <c:v>10620</c:v>
                </c:pt>
                <c:pt idx="597">
                  <c:v>10500</c:v>
                </c:pt>
                <c:pt idx="598">
                  <c:v>10410</c:v>
                </c:pt>
                <c:pt idx="599">
                  <c:v>10380</c:v>
                </c:pt>
                <c:pt idx="600">
                  <c:v>10370</c:v>
                </c:pt>
                <c:pt idx="601">
                  <c:v>10350</c:v>
                </c:pt>
                <c:pt idx="602">
                  <c:v>10330</c:v>
                </c:pt>
                <c:pt idx="603">
                  <c:v>10370</c:v>
                </c:pt>
                <c:pt idx="604">
                  <c:v>10190</c:v>
                </c:pt>
                <c:pt idx="605">
                  <c:v>10240</c:v>
                </c:pt>
                <c:pt idx="606">
                  <c:v>10230</c:v>
                </c:pt>
                <c:pt idx="607">
                  <c:v>10150</c:v>
                </c:pt>
                <c:pt idx="608">
                  <c:v>10110</c:v>
                </c:pt>
                <c:pt idx="609">
                  <c:v>10061</c:v>
                </c:pt>
                <c:pt idx="610">
                  <c:v>10109</c:v>
                </c:pt>
                <c:pt idx="611">
                  <c:v>9956</c:v>
                </c:pt>
                <c:pt idx="612">
                  <c:v>9882</c:v>
                </c:pt>
                <c:pt idx="613">
                  <c:v>9924</c:v>
                </c:pt>
                <c:pt idx="614">
                  <c:v>9964</c:v>
                </c:pt>
                <c:pt idx="615">
                  <c:v>9896</c:v>
                </c:pt>
                <c:pt idx="616">
                  <c:v>9872</c:v>
                </c:pt>
                <c:pt idx="617">
                  <c:v>9767</c:v>
                </c:pt>
                <c:pt idx="618">
                  <c:v>9810</c:v>
                </c:pt>
                <c:pt idx="619">
                  <c:v>9814</c:v>
                </c:pt>
                <c:pt idx="620">
                  <c:v>9741</c:v>
                </c:pt>
                <c:pt idx="621">
                  <c:v>9659</c:v>
                </c:pt>
                <c:pt idx="622">
                  <c:v>9615</c:v>
                </c:pt>
                <c:pt idx="623">
                  <c:v>9637</c:v>
                </c:pt>
                <c:pt idx="624">
                  <c:v>9605</c:v>
                </c:pt>
                <c:pt idx="625">
                  <c:v>9567</c:v>
                </c:pt>
                <c:pt idx="626">
                  <c:v>9503</c:v>
                </c:pt>
                <c:pt idx="627">
                  <c:v>9478</c:v>
                </c:pt>
                <c:pt idx="628">
                  <c:v>9531</c:v>
                </c:pt>
                <c:pt idx="629">
                  <c:v>9483</c:v>
                </c:pt>
                <c:pt idx="630">
                  <c:v>9386</c:v>
                </c:pt>
                <c:pt idx="631">
                  <c:v>9389</c:v>
                </c:pt>
                <c:pt idx="632">
                  <c:v>9396</c:v>
                </c:pt>
                <c:pt idx="633">
                  <c:v>9432</c:v>
                </c:pt>
                <c:pt idx="634">
                  <c:v>9388</c:v>
                </c:pt>
                <c:pt idx="635">
                  <c:v>9249</c:v>
                </c:pt>
                <c:pt idx="636">
                  <c:v>9197</c:v>
                </c:pt>
                <c:pt idx="637">
                  <c:v>9110</c:v>
                </c:pt>
                <c:pt idx="638">
                  <c:v>9007</c:v>
                </c:pt>
                <c:pt idx="639">
                  <c:v>9056</c:v>
                </c:pt>
                <c:pt idx="640">
                  <c:v>9036</c:v>
                </c:pt>
                <c:pt idx="641">
                  <c:v>9035</c:v>
                </c:pt>
                <c:pt idx="642">
                  <c:v>9031</c:v>
                </c:pt>
                <c:pt idx="643">
                  <c:v>8866</c:v>
                </c:pt>
                <c:pt idx="644">
                  <c:v>8834</c:v>
                </c:pt>
                <c:pt idx="645">
                  <c:v>8750</c:v>
                </c:pt>
                <c:pt idx="646">
                  <c:v>8821</c:v>
                </c:pt>
                <c:pt idx="647">
                  <c:v>8822</c:v>
                </c:pt>
                <c:pt idx="648">
                  <c:v>8734</c:v>
                </c:pt>
                <c:pt idx="649">
                  <c:v>8674</c:v>
                </c:pt>
                <c:pt idx="650">
                  <c:v>8609</c:v>
                </c:pt>
                <c:pt idx="651">
                  <c:v>8651</c:v>
                </c:pt>
                <c:pt idx="652">
                  <c:v>8613</c:v>
                </c:pt>
                <c:pt idx="653">
                  <c:v>8754</c:v>
                </c:pt>
                <c:pt idx="654">
                  <c:v>8575</c:v>
                </c:pt>
                <c:pt idx="655">
                  <c:v>8573</c:v>
                </c:pt>
                <c:pt idx="656">
                  <c:v>8631</c:v>
                </c:pt>
                <c:pt idx="657">
                  <c:v>8505</c:v>
                </c:pt>
                <c:pt idx="658">
                  <c:v>8487</c:v>
                </c:pt>
                <c:pt idx="659">
                  <c:v>8344</c:v>
                </c:pt>
                <c:pt idx="660">
                  <c:v>8398</c:v>
                </c:pt>
                <c:pt idx="661">
                  <c:v>8339</c:v>
                </c:pt>
                <c:pt idx="662">
                  <c:v>8319</c:v>
                </c:pt>
                <c:pt idx="663">
                  <c:v>8182</c:v>
                </c:pt>
                <c:pt idx="664">
                  <c:v>8153</c:v>
                </c:pt>
                <c:pt idx="665">
                  <c:v>8179</c:v>
                </c:pt>
                <c:pt idx="666">
                  <c:v>8075</c:v>
                </c:pt>
                <c:pt idx="667">
                  <c:v>8046</c:v>
                </c:pt>
                <c:pt idx="668">
                  <c:v>8014</c:v>
                </c:pt>
                <c:pt idx="669">
                  <c:v>8019</c:v>
                </c:pt>
                <c:pt idx="670">
                  <c:v>7972</c:v>
                </c:pt>
                <c:pt idx="671">
                  <c:v>7926</c:v>
                </c:pt>
                <c:pt idx="672">
                  <c:v>8105</c:v>
                </c:pt>
                <c:pt idx="673">
                  <c:v>8010</c:v>
                </c:pt>
                <c:pt idx="674">
                  <c:v>7859</c:v>
                </c:pt>
                <c:pt idx="675">
                  <c:v>7854</c:v>
                </c:pt>
                <c:pt idx="676">
                  <c:v>7810</c:v>
                </c:pt>
                <c:pt idx="677">
                  <c:v>7811</c:v>
                </c:pt>
                <c:pt idx="678">
                  <c:v>7866</c:v>
                </c:pt>
                <c:pt idx="679">
                  <c:v>7842</c:v>
                </c:pt>
                <c:pt idx="680">
                  <c:v>7729</c:v>
                </c:pt>
                <c:pt idx="681">
                  <c:v>7739</c:v>
                </c:pt>
                <c:pt idx="682">
                  <c:v>7642</c:v>
                </c:pt>
                <c:pt idx="683">
                  <c:v>7679</c:v>
                </c:pt>
                <c:pt idx="684">
                  <c:v>7647</c:v>
                </c:pt>
                <c:pt idx="685">
                  <c:v>7684</c:v>
                </c:pt>
                <c:pt idx="686">
                  <c:v>7618</c:v>
                </c:pt>
                <c:pt idx="687">
                  <c:v>7671</c:v>
                </c:pt>
                <c:pt idx="688">
                  <c:v>7554</c:v>
                </c:pt>
                <c:pt idx="689">
                  <c:v>7442</c:v>
                </c:pt>
                <c:pt idx="690">
                  <c:v>7442</c:v>
                </c:pt>
                <c:pt idx="691">
                  <c:v>7443</c:v>
                </c:pt>
                <c:pt idx="692">
                  <c:v>7413</c:v>
                </c:pt>
                <c:pt idx="693">
                  <c:v>7473</c:v>
                </c:pt>
                <c:pt idx="694">
                  <c:v>7385</c:v>
                </c:pt>
                <c:pt idx="695">
                  <c:v>7347</c:v>
                </c:pt>
                <c:pt idx="696">
                  <c:v>7322</c:v>
                </c:pt>
                <c:pt idx="697">
                  <c:v>7307</c:v>
                </c:pt>
                <c:pt idx="698">
                  <c:v>7241</c:v>
                </c:pt>
                <c:pt idx="699">
                  <c:v>7264</c:v>
                </c:pt>
                <c:pt idx="700">
                  <c:v>7263</c:v>
                </c:pt>
                <c:pt idx="701">
                  <c:v>7212</c:v>
                </c:pt>
                <c:pt idx="702">
                  <c:v>7254</c:v>
                </c:pt>
                <c:pt idx="703">
                  <c:v>7196</c:v>
                </c:pt>
                <c:pt idx="704">
                  <c:v>7153</c:v>
                </c:pt>
                <c:pt idx="705">
                  <c:v>7186</c:v>
                </c:pt>
                <c:pt idx="706">
                  <c:v>7156</c:v>
                </c:pt>
                <c:pt idx="707">
                  <c:v>7185</c:v>
                </c:pt>
                <c:pt idx="708">
                  <c:v>7079</c:v>
                </c:pt>
                <c:pt idx="709">
                  <c:v>7063</c:v>
                </c:pt>
                <c:pt idx="710">
                  <c:v>7087</c:v>
                </c:pt>
                <c:pt idx="711">
                  <c:v>7111</c:v>
                </c:pt>
                <c:pt idx="712">
                  <c:v>7029</c:v>
                </c:pt>
                <c:pt idx="713">
                  <c:v>7055</c:v>
                </c:pt>
                <c:pt idx="714">
                  <c:v>7028</c:v>
                </c:pt>
                <c:pt idx="715">
                  <c:v>7016</c:v>
                </c:pt>
                <c:pt idx="716">
                  <c:v>7007</c:v>
                </c:pt>
                <c:pt idx="717">
                  <c:v>6988</c:v>
                </c:pt>
                <c:pt idx="718">
                  <c:v>6980</c:v>
                </c:pt>
                <c:pt idx="719">
                  <c:v>6962</c:v>
                </c:pt>
                <c:pt idx="720">
                  <c:v>6997</c:v>
                </c:pt>
                <c:pt idx="721">
                  <c:v>6897</c:v>
                </c:pt>
                <c:pt idx="722">
                  <c:v>6938</c:v>
                </c:pt>
                <c:pt idx="723">
                  <c:v>6933</c:v>
                </c:pt>
                <c:pt idx="724">
                  <c:v>6836</c:v>
                </c:pt>
                <c:pt idx="725">
                  <c:v>6791</c:v>
                </c:pt>
                <c:pt idx="726">
                  <c:v>6781</c:v>
                </c:pt>
                <c:pt idx="727">
                  <c:v>6726</c:v>
                </c:pt>
                <c:pt idx="728">
                  <c:v>6691</c:v>
                </c:pt>
                <c:pt idx="729">
                  <c:v>6701</c:v>
                </c:pt>
                <c:pt idx="730">
                  <c:v>6753</c:v>
                </c:pt>
                <c:pt idx="731">
                  <c:v>6684</c:v>
                </c:pt>
                <c:pt idx="732">
                  <c:v>6697</c:v>
                </c:pt>
                <c:pt idx="733">
                  <c:v>6624</c:v>
                </c:pt>
                <c:pt idx="734">
                  <c:v>6609</c:v>
                </c:pt>
                <c:pt idx="735">
                  <c:v>6625</c:v>
                </c:pt>
                <c:pt idx="736">
                  <c:v>6642</c:v>
                </c:pt>
                <c:pt idx="737">
                  <c:v>6553</c:v>
                </c:pt>
                <c:pt idx="738">
                  <c:v>6553</c:v>
                </c:pt>
                <c:pt idx="739">
                  <c:v>6538</c:v>
                </c:pt>
                <c:pt idx="740">
                  <c:v>6552</c:v>
                </c:pt>
                <c:pt idx="741">
                  <c:v>6445</c:v>
                </c:pt>
                <c:pt idx="742">
                  <c:v>6573</c:v>
                </c:pt>
                <c:pt idx="743">
                  <c:v>6422</c:v>
                </c:pt>
                <c:pt idx="744">
                  <c:v>6401</c:v>
                </c:pt>
                <c:pt idx="745">
                  <c:v>6388</c:v>
                </c:pt>
                <c:pt idx="746">
                  <c:v>6399</c:v>
                </c:pt>
                <c:pt idx="747">
                  <c:v>6464</c:v>
                </c:pt>
                <c:pt idx="748">
                  <c:v>6338</c:v>
                </c:pt>
                <c:pt idx="749">
                  <c:v>6312</c:v>
                </c:pt>
                <c:pt idx="750">
                  <c:v>6282</c:v>
                </c:pt>
                <c:pt idx="751">
                  <c:v>6213</c:v>
                </c:pt>
                <c:pt idx="752">
                  <c:v>6221</c:v>
                </c:pt>
                <c:pt idx="753">
                  <c:v>6206</c:v>
                </c:pt>
                <c:pt idx="754">
                  <c:v>6229</c:v>
                </c:pt>
                <c:pt idx="755">
                  <c:v>6134</c:v>
                </c:pt>
                <c:pt idx="756">
                  <c:v>6126</c:v>
                </c:pt>
                <c:pt idx="757">
                  <c:v>6060</c:v>
                </c:pt>
                <c:pt idx="758">
                  <c:v>6082</c:v>
                </c:pt>
                <c:pt idx="759">
                  <c:v>6110</c:v>
                </c:pt>
                <c:pt idx="760">
                  <c:v>6075</c:v>
                </c:pt>
                <c:pt idx="761">
                  <c:v>6027</c:v>
                </c:pt>
                <c:pt idx="762">
                  <c:v>6081</c:v>
                </c:pt>
                <c:pt idx="763">
                  <c:v>6024</c:v>
                </c:pt>
                <c:pt idx="764">
                  <c:v>5959</c:v>
                </c:pt>
                <c:pt idx="765">
                  <c:v>6007</c:v>
                </c:pt>
                <c:pt idx="766">
                  <c:v>5947</c:v>
                </c:pt>
                <c:pt idx="767">
                  <c:v>5907</c:v>
                </c:pt>
                <c:pt idx="768">
                  <c:v>5919</c:v>
                </c:pt>
                <c:pt idx="769">
                  <c:v>5956</c:v>
                </c:pt>
                <c:pt idx="770">
                  <c:v>5898</c:v>
                </c:pt>
                <c:pt idx="771">
                  <c:v>5873</c:v>
                </c:pt>
                <c:pt idx="772">
                  <c:v>5849</c:v>
                </c:pt>
                <c:pt idx="773">
                  <c:v>5867</c:v>
                </c:pt>
                <c:pt idx="774">
                  <c:v>5821</c:v>
                </c:pt>
                <c:pt idx="775">
                  <c:v>5779</c:v>
                </c:pt>
                <c:pt idx="776">
                  <c:v>5780</c:v>
                </c:pt>
                <c:pt idx="777">
                  <c:v>5776</c:v>
                </c:pt>
                <c:pt idx="778">
                  <c:v>5712</c:v>
                </c:pt>
                <c:pt idx="779">
                  <c:v>5662</c:v>
                </c:pt>
                <c:pt idx="780">
                  <c:v>5748</c:v>
                </c:pt>
                <c:pt idx="781">
                  <c:v>5676</c:v>
                </c:pt>
                <c:pt idx="782">
                  <c:v>5666</c:v>
                </c:pt>
                <c:pt idx="783">
                  <c:v>5667</c:v>
                </c:pt>
                <c:pt idx="784">
                  <c:v>5670</c:v>
                </c:pt>
                <c:pt idx="785">
                  <c:v>5670</c:v>
                </c:pt>
                <c:pt idx="786">
                  <c:v>5681</c:v>
                </c:pt>
                <c:pt idx="787">
                  <c:v>5694</c:v>
                </c:pt>
                <c:pt idx="788">
                  <c:v>5702</c:v>
                </c:pt>
                <c:pt idx="789">
                  <c:v>5626</c:v>
                </c:pt>
                <c:pt idx="790">
                  <c:v>5598</c:v>
                </c:pt>
                <c:pt idx="791">
                  <c:v>5569</c:v>
                </c:pt>
                <c:pt idx="792">
                  <c:v>5585</c:v>
                </c:pt>
                <c:pt idx="793">
                  <c:v>5665</c:v>
                </c:pt>
                <c:pt idx="794">
                  <c:v>5632</c:v>
                </c:pt>
                <c:pt idx="795">
                  <c:v>5659</c:v>
                </c:pt>
                <c:pt idx="796">
                  <c:v>5527</c:v>
                </c:pt>
                <c:pt idx="797">
                  <c:v>5489</c:v>
                </c:pt>
                <c:pt idx="798">
                  <c:v>5515</c:v>
                </c:pt>
                <c:pt idx="799">
                  <c:v>5501</c:v>
                </c:pt>
                <c:pt idx="800">
                  <c:v>5538</c:v>
                </c:pt>
                <c:pt idx="801">
                  <c:v>5473</c:v>
                </c:pt>
                <c:pt idx="802">
                  <c:v>5428</c:v>
                </c:pt>
                <c:pt idx="803">
                  <c:v>5429</c:v>
                </c:pt>
                <c:pt idx="804">
                  <c:v>5389</c:v>
                </c:pt>
                <c:pt idx="805">
                  <c:v>5322</c:v>
                </c:pt>
                <c:pt idx="806">
                  <c:v>5336</c:v>
                </c:pt>
                <c:pt idx="807">
                  <c:v>5356</c:v>
                </c:pt>
                <c:pt idx="808">
                  <c:v>5293</c:v>
                </c:pt>
                <c:pt idx="809">
                  <c:v>5309</c:v>
                </c:pt>
                <c:pt idx="810">
                  <c:v>5290</c:v>
                </c:pt>
                <c:pt idx="811">
                  <c:v>5227</c:v>
                </c:pt>
                <c:pt idx="812">
                  <c:v>5293</c:v>
                </c:pt>
                <c:pt idx="813">
                  <c:v>5271</c:v>
                </c:pt>
                <c:pt idx="814">
                  <c:v>5217</c:v>
                </c:pt>
                <c:pt idx="815">
                  <c:v>5166</c:v>
                </c:pt>
                <c:pt idx="816">
                  <c:v>5249</c:v>
                </c:pt>
                <c:pt idx="817">
                  <c:v>5168</c:v>
                </c:pt>
                <c:pt idx="818">
                  <c:v>5231</c:v>
                </c:pt>
                <c:pt idx="819">
                  <c:v>5148</c:v>
                </c:pt>
                <c:pt idx="820">
                  <c:v>5167</c:v>
                </c:pt>
                <c:pt idx="821">
                  <c:v>5110</c:v>
                </c:pt>
                <c:pt idx="822">
                  <c:v>5113</c:v>
                </c:pt>
                <c:pt idx="823">
                  <c:v>5180</c:v>
                </c:pt>
                <c:pt idx="824">
                  <c:v>5164</c:v>
                </c:pt>
                <c:pt idx="825">
                  <c:v>5156</c:v>
                </c:pt>
                <c:pt idx="826">
                  <c:v>5167</c:v>
                </c:pt>
                <c:pt idx="827">
                  <c:v>5193</c:v>
                </c:pt>
                <c:pt idx="828">
                  <c:v>5171</c:v>
                </c:pt>
                <c:pt idx="829">
                  <c:v>5138</c:v>
                </c:pt>
                <c:pt idx="830">
                  <c:v>5187</c:v>
                </c:pt>
                <c:pt idx="831">
                  <c:v>5049</c:v>
                </c:pt>
                <c:pt idx="832">
                  <c:v>5028</c:v>
                </c:pt>
                <c:pt idx="833">
                  <c:v>5132</c:v>
                </c:pt>
                <c:pt idx="834">
                  <c:v>5157</c:v>
                </c:pt>
                <c:pt idx="835">
                  <c:v>5105</c:v>
                </c:pt>
                <c:pt idx="836">
                  <c:v>5018</c:v>
                </c:pt>
                <c:pt idx="837">
                  <c:v>5087</c:v>
                </c:pt>
                <c:pt idx="838">
                  <c:v>5054</c:v>
                </c:pt>
                <c:pt idx="839">
                  <c:v>5044</c:v>
                </c:pt>
                <c:pt idx="840">
                  <c:v>5021</c:v>
                </c:pt>
                <c:pt idx="841">
                  <c:v>5022</c:v>
                </c:pt>
                <c:pt idx="842">
                  <c:v>5067</c:v>
                </c:pt>
                <c:pt idx="843">
                  <c:v>5032</c:v>
                </c:pt>
                <c:pt idx="844">
                  <c:v>5003</c:v>
                </c:pt>
                <c:pt idx="845">
                  <c:v>4879</c:v>
                </c:pt>
                <c:pt idx="846">
                  <c:v>5168</c:v>
                </c:pt>
                <c:pt idx="847">
                  <c:v>4853</c:v>
                </c:pt>
                <c:pt idx="848">
                  <c:v>4894</c:v>
                </c:pt>
                <c:pt idx="849">
                  <c:v>4895</c:v>
                </c:pt>
                <c:pt idx="850">
                  <c:v>4926</c:v>
                </c:pt>
                <c:pt idx="851">
                  <c:v>4788</c:v>
                </c:pt>
                <c:pt idx="852">
                  <c:v>4960</c:v>
                </c:pt>
                <c:pt idx="853">
                  <c:v>4827</c:v>
                </c:pt>
                <c:pt idx="854">
                  <c:v>4901</c:v>
                </c:pt>
                <c:pt idx="855">
                  <c:v>4839</c:v>
                </c:pt>
                <c:pt idx="856">
                  <c:v>4806</c:v>
                </c:pt>
                <c:pt idx="857">
                  <c:v>4730</c:v>
                </c:pt>
                <c:pt idx="858">
                  <c:v>4738</c:v>
                </c:pt>
                <c:pt idx="859">
                  <c:v>4821</c:v>
                </c:pt>
                <c:pt idx="860">
                  <c:v>4808</c:v>
                </c:pt>
                <c:pt idx="861">
                  <c:v>4713</c:v>
                </c:pt>
                <c:pt idx="862">
                  <c:v>4825</c:v>
                </c:pt>
                <c:pt idx="863">
                  <c:v>4778</c:v>
                </c:pt>
                <c:pt idx="864">
                  <c:v>4727</c:v>
                </c:pt>
                <c:pt idx="865">
                  <c:v>4613</c:v>
                </c:pt>
                <c:pt idx="866">
                  <c:v>4619</c:v>
                </c:pt>
                <c:pt idx="867">
                  <c:v>4659</c:v>
                </c:pt>
                <c:pt idx="868">
                  <c:v>4686</c:v>
                </c:pt>
                <c:pt idx="869">
                  <c:v>4615</c:v>
                </c:pt>
                <c:pt idx="870">
                  <c:v>4668</c:v>
                </c:pt>
                <c:pt idx="871">
                  <c:v>4668</c:v>
                </c:pt>
                <c:pt idx="872">
                  <c:v>4582</c:v>
                </c:pt>
                <c:pt idx="873">
                  <c:v>4535</c:v>
                </c:pt>
                <c:pt idx="874">
                  <c:v>4612</c:v>
                </c:pt>
                <c:pt idx="875">
                  <c:v>4564</c:v>
                </c:pt>
                <c:pt idx="876">
                  <c:v>4569</c:v>
                </c:pt>
                <c:pt idx="877">
                  <c:v>4506</c:v>
                </c:pt>
                <c:pt idx="878">
                  <c:v>4497</c:v>
                </c:pt>
                <c:pt idx="879">
                  <c:v>4482</c:v>
                </c:pt>
                <c:pt idx="880">
                  <c:v>4527</c:v>
                </c:pt>
                <c:pt idx="881">
                  <c:v>4468</c:v>
                </c:pt>
                <c:pt idx="882">
                  <c:v>4535</c:v>
                </c:pt>
                <c:pt idx="883">
                  <c:v>4540</c:v>
                </c:pt>
                <c:pt idx="884">
                  <c:v>4509</c:v>
                </c:pt>
                <c:pt idx="885">
                  <c:v>4428</c:v>
                </c:pt>
                <c:pt idx="886">
                  <c:v>4428</c:v>
                </c:pt>
                <c:pt idx="887">
                  <c:v>4454</c:v>
                </c:pt>
                <c:pt idx="888">
                  <c:v>4362</c:v>
                </c:pt>
                <c:pt idx="889">
                  <c:v>4287</c:v>
                </c:pt>
                <c:pt idx="890">
                  <c:v>4367</c:v>
                </c:pt>
                <c:pt idx="891">
                  <c:v>4354</c:v>
                </c:pt>
                <c:pt idx="892">
                  <c:v>4342</c:v>
                </c:pt>
                <c:pt idx="893">
                  <c:v>4355</c:v>
                </c:pt>
                <c:pt idx="894">
                  <c:v>4390</c:v>
                </c:pt>
                <c:pt idx="895">
                  <c:v>4323</c:v>
                </c:pt>
                <c:pt idx="896">
                  <c:v>4344</c:v>
                </c:pt>
                <c:pt idx="897">
                  <c:v>4285</c:v>
                </c:pt>
                <c:pt idx="898">
                  <c:v>4311</c:v>
                </c:pt>
                <c:pt idx="899">
                  <c:v>4274</c:v>
                </c:pt>
                <c:pt idx="900">
                  <c:v>4290</c:v>
                </c:pt>
                <c:pt idx="901">
                  <c:v>4292</c:v>
                </c:pt>
                <c:pt idx="902">
                  <c:v>4241</c:v>
                </c:pt>
                <c:pt idx="903">
                  <c:v>4202</c:v>
                </c:pt>
                <c:pt idx="904">
                  <c:v>4302</c:v>
                </c:pt>
                <c:pt idx="905">
                  <c:v>4266</c:v>
                </c:pt>
                <c:pt idx="906">
                  <c:v>4219</c:v>
                </c:pt>
                <c:pt idx="907">
                  <c:v>4264</c:v>
                </c:pt>
                <c:pt idx="908">
                  <c:v>4220</c:v>
                </c:pt>
                <c:pt idx="909">
                  <c:v>4162</c:v>
                </c:pt>
                <c:pt idx="910">
                  <c:v>4195</c:v>
                </c:pt>
                <c:pt idx="911">
                  <c:v>4294</c:v>
                </c:pt>
                <c:pt idx="912">
                  <c:v>4157</c:v>
                </c:pt>
                <c:pt idx="913">
                  <c:v>4231</c:v>
                </c:pt>
                <c:pt idx="914">
                  <c:v>4246</c:v>
                </c:pt>
                <c:pt idx="915">
                  <c:v>4224</c:v>
                </c:pt>
                <c:pt idx="916">
                  <c:v>4218</c:v>
                </c:pt>
                <c:pt idx="917">
                  <c:v>4144</c:v>
                </c:pt>
                <c:pt idx="918">
                  <c:v>4137</c:v>
                </c:pt>
                <c:pt idx="919">
                  <c:v>4193</c:v>
                </c:pt>
                <c:pt idx="920">
                  <c:v>4143</c:v>
                </c:pt>
                <c:pt idx="921">
                  <c:v>4146</c:v>
                </c:pt>
                <c:pt idx="922">
                  <c:v>4125</c:v>
                </c:pt>
                <c:pt idx="923">
                  <c:v>4082</c:v>
                </c:pt>
                <c:pt idx="924">
                  <c:v>4164</c:v>
                </c:pt>
                <c:pt idx="925">
                  <c:v>4091</c:v>
                </c:pt>
                <c:pt idx="926">
                  <c:v>4088</c:v>
                </c:pt>
                <c:pt idx="927">
                  <c:v>4081</c:v>
                </c:pt>
                <c:pt idx="928">
                  <c:v>4058</c:v>
                </c:pt>
                <c:pt idx="929">
                  <c:v>3993</c:v>
                </c:pt>
                <c:pt idx="930">
                  <c:v>4009</c:v>
                </c:pt>
                <c:pt idx="931">
                  <c:v>4054</c:v>
                </c:pt>
                <c:pt idx="932">
                  <c:v>4015</c:v>
                </c:pt>
                <c:pt idx="933">
                  <c:v>4023</c:v>
                </c:pt>
                <c:pt idx="934">
                  <c:v>4025</c:v>
                </c:pt>
                <c:pt idx="935">
                  <c:v>4013</c:v>
                </c:pt>
                <c:pt idx="936">
                  <c:v>4016</c:v>
                </c:pt>
                <c:pt idx="937">
                  <c:v>3994</c:v>
                </c:pt>
                <c:pt idx="938">
                  <c:v>4043</c:v>
                </c:pt>
                <c:pt idx="939">
                  <c:v>3983</c:v>
                </c:pt>
                <c:pt idx="940">
                  <c:v>3987</c:v>
                </c:pt>
                <c:pt idx="941">
                  <c:v>3937</c:v>
                </c:pt>
                <c:pt idx="942">
                  <c:v>3948</c:v>
                </c:pt>
                <c:pt idx="943">
                  <c:v>3903</c:v>
                </c:pt>
                <c:pt idx="944">
                  <c:v>3917</c:v>
                </c:pt>
                <c:pt idx="945">
                  <c:v>3882</c:v>
                </c:pt>
                <c:pt idx="946">
                  <c:v>3867</c:v>
                </c:pt>
                <c:pt idx="947">
                  <c:v>3878</c:v>
                </c:pt>
                <c:pt idx="948">
                  <c:v>3838</c:v>
                </c:pt>
                <c:pt idx="949">
                  <c:v>3800</c:v>
                </c:pt>
                <c:pt idx="950">
                  <c:v>3820</c:v>
                </c:pt>
                <c:pt idx="951">
                  <c:v>3820</c:v>
                </c:pt>
                <c:pt idx="952">
                  <c:v>3873</c:v>
                </c:pt>
                <c:pt idx="953">
                  <c:v>3891</c:v>
                </c:pt>
                <c:pt idx="954">
                  <c:v>3920</c:v>
                </c:pt>
                <c:pt idx="955">
                  <c:v>3922</c:v>
                </c:pt>
                <c:pt idx="956">
                  <c:v>3921</c:v>
                </c:pt>
                <c:pt idx="957">
                  <c:v>3889</c:v>
                </c:pt>
                <c:pt idx="958">
                  <c:v>3883</c:v>
                </c:pt>
                <c:pt idx="959">
                  <c:v>3844</c:v>
                </c:pt>
                <c:pt idx="960">
                  <c:v>3773</c:v>
                </c:pt>
                <c:pt idx="961">
                  <c:v>3801</c:v>
                </c:pt>
                <c:pt idx="962">
                  <c:v>3774</c:v>
                </c:pt>
                <c:pt idx="963">
                  <c:v>3756</c:v>
                </c:pt>
                <c:pt idx="964">
                  <c:v>3740</c:v>
                </c:pt>
                <c:pt idx="965">
                  <c:v>3699</c:v>
                </c:pt>
                <c:pt idx="966">
                  <c:v>3663</c:v>
                </c:pt>
                <c:pt idx="967">
                  <c:v>3662</c:v>
                </c:pt>
                <c:pt idx="968">
                  <c:v>3664</c:v>
                </c:pt>
                <c:pt idx="969">
                  <c:v>3636</c:v>
                </c:pt>
                <c:pt idx="970">
                  <c:v>3564</c:v>
                </c:pt>
                <c:pt idx="971">
                  <c:v>3602</c:v>
                </c:pt>
                <c:pt idx="972">
                  <c:v>3603</c:v>
                </c:pt>
                <c:pt idx="973">
                  <c:v>3595</c:v>
                </c:pt>
                <c:pt idx="974">
                  <c:v>3592</c:v>
                </c:pt>
                <c:pt idx="975">
                  <c:v>3526</c:v>
                </c:pt>
                <c:pt idx="976">
                  <c:v>3497</c:v>
                </c:pt>
                <c:pt idx="977">
                  <c:v>3554</c:v>
                </c:pt>
                <c:pt idx="978">
                  <c:v>3542</c:v>
                </c:pt>
                <c:pt idx="979">
                  <c:v>3512</c:v>
                </c:pt>
                <c:pt idx="980">
                  <c:v>3520</c:v>
                </c:pt>
                <c:pt idx="981">
                  <c:v>3535</c:v>
                </c:pt>
                <c:pt idx="982">
                  <c:v>3489</c:v>
                </c:pt>
                <c:pt idx="983">
                  <c:v>3511</c:v>
                </c:pt>
                <c:pt idx="984">
                  <c:v>3472</c:v>
                </c:pt>
                <c:pt idx="985">
                  <c:v>3451</c:v>
                </c:pt>
                <c:pt idx="986">
                  <c:v>3446</c:v>
                </c:pt>
                <c:pt idx="987">
                  <c:v>3426</c:v>
                </c:pt>
                <c:pt idx="988">
                  <c:v>3450</c:v>
                </c:pt>
                <c:pt idx="989">
                  <c:v>3441</c:v>
                </c:pt>
                <c:pt idx="990">
                  <c:v>3461</c:v>
                </c:pt>
                <c:pt idx="991">
                  <c:v>3396</c:v>
                </c:pt>
                <c:pt idx="992">
                  <c:v>3442</c:v>
                </c:pt>
                <c:pt idx="993">
                  <c:v>3456</c:v>
                </c:pt>
                <c:pt idx="994">
                  <c:v>3465</c:v>
                </c:pt>
                <c:pt idx="995">
                  <c:v>3433</c:v>
                </c:pt>
                <c:pt idx="996">
                  <c:v>3413</c:v>
                </c:pt>
                <c:pt idx="997">
                  <c:v>3353</c:v>
                </c:pt>
                <c:pt idx="998">
                  <c:v>3401</c:v>
                </c:pt>
                <c:pt idx="999">
                  <c:v>3451</c:v>
                </c:pt>
                <c:pt idx="1000">
                  <c:v>3433</c:v>
                </c:pt>
                <c:pt idx="1001">
                  <c:v>3412</c:v>
                </c:pt>
                <c:pt idx="1002">
                  <c:v>3398</c:v>
                </c:pt>
                <c:pt idx="1003">
                  <c:v>3404</c:v>
                </c:pt>
                <c:pt idx="1004">
                  <c:v>3379</c:v>
                </c:pt>
                <c:pt idx="1005">
                  <c:v>3386</c:v>
                </c:pt>
                <c:pt idx="1006">
                  <c:v>3362</c:v>
                </c:pt>
                <c:pt idx="1007">
                  <c:v>3345</c:v>
                </c:pt>
                <c:pt idx="1008">
                  <c:v>3358</c:v>
                </c:pt>
                <c:pt idx="1009">
                  <c:v>3341</c:v>
                </c:pt>
                <c:pt idx="1010">
                  <c:v>3356</c:v>
                </c:pt>
                <c:pt idx="1011">
                  <c:v>3339</c:v>
                </c:pt>
                <c:pt idx="1012">
                  <c:v>3319</c:v>
                </c:pt>
                <c:pt idx="1013">
                  <c:v>3333</c:v>
                </c:pt>
                <c:pt idx="1014">
                  <c:v>3291</c:v>
                </c:pt>
                <c:pt idx="1015">
                  <c:v>3369</c:v>
                </c:pt>
                <c:pt idx="1016">
                  <c:v>3365</c:v>
                </c:pt>
                <c:pt idx="1017">
                  <c:v>3333</c:v>
                </c:pt>
                <c:pt idx="1018">
                  <c:v>3331</c:v>
                </c:pt>
                <c:pt idx="1019">
                  <c:v>3343</c:v>
                </c:pt>
                <c:pt idx="1020">
                  <c:v>3314</c:v>
                </c:pt>
                <c:pt idx="1021">
                  <c:v>3322</c:v>
                </c:pt>
                <c:pt idx="1022">
                  <c:v>3323</c:v>
                </c:pt>
                <c:pt idx="1023">
                  <c:v>3330</c:v>
                </c:pt>
                <c:pt idx="1024">
                  <c:v>3258</c:v>
                </c:pt>
                <c:pt idx="1025">
                  <c:v>3250</c:v>
                </c:pt>
                <c:pt idx="1026">
                  <c:v>3242</c:v>
                </c:pt>
                <c:pt idx="1027">
                  <c:v>3252</c:v>
                </c:pt>
                <c:pt idx="1028">
                  <c:v>3246</c:v>
                </c:pt>
                <c:pt idx="1029">
                  <c:v>3242</c:v>
                </c:pt>
                <c:pt idx="1030">
                  <c:v>3271</c:v>
                </c:pt>
                <c:pt idx="1031">
                  <c:v>3206</c:v>
                </c:pt>
                <c:pt idx="1032">
                  <c:v>3252</c:v>
                </c:pt>
                <c:pt idx="1033">
                  <c:v>3180</c:v>
                </c:pt>
                <c:pt idx="1034">
                  <c:v>3183</c:v>
                </c:pt>
                <c:pt idx="1035">
                  <c:v>3161</c:v>
                </c:pt>
                <c:pt idx="1036">
                  <c:v>3203</c:v>
                </c:pt>
                <c:pt idx="1037">
                  <c:v>3161</c:v>
                </c:pt>
                <c:pt idx="1038">
                  <c:v>3192</c:v>
                </c:pt>
                <c:pt idx="1039">
                  <c:v>3193</c:v>
                </c:pt>
                <c:pt idx="1040">
                  <c:v>3152</c:v>
                </c:pt>
                <c:pt idx="1041">
                  <c:v>3140</c:v>
                </c:pt>
                <c:pt idx="1042">
                  <c:v>3149</c:v>
                </c:pt>
                <c:pt idx="1043">
                  <c:v>3147</c:v>
                </c:pt>
                <c:pt idx="1044">
                  <c:v>3151</c:v>
                </c:pt>
                <c:pt idx="1045">
                  <c:v>3123</c:v>
                </c:pt>
                <c:pt idx="1046">
                  <c:v>3127</c:v>
                </c:pt>
                <c:pt idx="1047">
                  <c:v>3142</c:v>
                </c:pt>
                <c:pt idx="1048">
                  <c:v>3107</c:v>
                </c:pt>
                <c:pt idx="1049">
                  <c:v>3102</c:v>
                </c:pt>
                <c:pt idx="1050">
                  <c:v>3085</c:v>
                </c:pt>
                <c:pt idx="1051">
                  <c:v>3091</c:v>
                </c:pt>
                <c:pt idx="1052">
                  <c:v>3055</c:v>
                </c:pt>
                <c:pt idx="1053">
                  <c:v>3063</c:v>
                </c:pt>
                <c:pt idx="1054">
                  <c:v>3070</c:v>
                </c:pt>
                <c:pt idx="1055">
                  <c:v>3037</c:v>
                </c:pt>
                <c:pt idx="1056">
                  <c:v>3057</c:v>
                </c:pt>
                <c:pt idx="1057">
                  <c:v>3029</c:v>
                </c:pt>
                <c:pt idx="1058">
                  <c:v>3014</c:v>
                </c:pt>
                <c:pt idx="1059">
                  <c:v>3020</c:v>
                </c:pt>
                <c:pt idx="1060">
                  <c:v>3043</c:v>
                </c:pt>
                <c:pt idx="1061">
                  <c:v>3021</c:v>
                </c:pt>
                <c:pt idx="1062">
                  <c:v>3001</c:v>
                </c:pt>
                <c:pt idx="1063">
                  <c:v>2998</c:v>
                </c:pt>
                <c:pt idx="1064">
                  <c:v>3006</c:v>
                </c:pt>
                <c:pt idx="1065">
                  <c:v>2963</c:v>
                </c:pt>
                <c:pt idx="1066">
                  <c:v>2958</c:v>
                </c:pt>
                <c:pt idx="1067">
                  <c:v>2955</c:v>
                </c:pt>
                <c:pt idx="1068">
                  <c:v>2954</c:v>
                </c:pt>
                <c:pt idx="1069">
                  <c:v>2939</c:v>
                </c:pt>
                <c:pt idx="1070">
                  <c:v>2959</c:v>
                </c:pt>
                <c:pt idx="1071">
                  <c:v>2890</c:v>
                </c:pt>
                <c:pt idx="1072">
                  <c:v>2942</c:v>
                </c:pt>
                <c:pt idx="1073">
                  <c:v>2908</c:v>
                </c:pt>
                <c:pt idx="1074">
                  <c:v>2909</c:v>
                </c:pt>
                <c:pt idx="1075">
                  <c:v>2912</c:v>
                </c:pt>
                <c:pt idx="1076">
                  <c:v>2862</c:v>
                </c:pt>
                <c:pt idx="1077">
                  <c:v>2918</c:v>
                </c:pt>
                <c:pt idx="1078">
                  <c:v>2876</c:v>
                </c:pt>
                <c:pt idx="1079">
                  <c:v>2840</c:v>
                </c:pt>
                <c:pt idx="1080">
                  <c:v>2790</c:v>
                </c:pt>
                <c:pt idx="1081">
                  <c:v>2836</c:v>
                </c:pt>
                <c:pt idx="1082">
                  <c:v>2810</c:v>
                </c:pt>
                <c:pt idx="1083">
                  <c:v>2835</c:v>
                </c:pt>
                <c:pt idx="1084">
                  <c:v>2855</c:v>
                </c:pt>
                <c:pt idx="1085">
                  <c:v>2852</c:v>
                </c:pt>
                <c:pt idx="1086">
                  <c:v>2832</c:v>
                </c:pt>
                <c:pt idx="1087">
                  <c:v>2863</c:v>
                </c:pt>
                <c:pt idx="1088">
                  <c:v>2873</c:v>
                </c:pt>
                <c:pt idx="1089">
                  <c:v>2873</c:v>
                </c:pt>
                <c:pt idx="1090">
                  <c:v>2838</c:v>
                </c:pt>
                <c:pt idx="1091">
                  <c:v>2824</c:v>
                </c:pt>
                <c:pt idx="1092">
                  <c:v>2804</c:v>
                </c:pt>
                <c:pt idx="1093">
                  <c:v>2819</c:v>
                </c:pt>
                <c:pt idx="1094">
                  <c:v>2777</c:v>
                </c:pt>
                <c:pt idx="1095">
                  <c:v>2781</c:v>
                </c:pt>
                <c:pt idx="1096">
                  <c:v>2717</c:v>
                </c:pt>
                <c:pt idx="1097">
                  <c:v>2748</c:v>
                </c:pt>
                <c:pt idx="1098">
                  <c:v>2781</c:v>
                </c:pt>
                <c:pt idx="1099">
                  <c:v>2740</c:v>
                </c:pt>
                <c:pt idx="1100">
                  <c:v>2719</c:v>
                </c:pt>
                <c:pt idx="1101">
                  <c:v>2673</c:v>
                </c:pt>
                <c:pt idx="1102">
                  <c:v>2709</c:v>
                </c:pt>
                <c:pt idx="1103">
                  <c:v>2702</c:v>
                </c:pt>
                <c:pt idx="1104">
                  <c:v>2665</c:v>
                </c:pt>
                <c:pt idx="1105">
                  <c:v>2689</c:v>
                </c:pt>
                <c:pt idx="1106">
                  <c:v>2652</c:v>
                </c:pt>
                <c:pt idx="1107">
                  <c:v>2635</c:v>
                </c:pt>
                <c:pt idx="1108">
                  <c:v>2630</c:v>
                </c:pt>
                <c:pt idx="1109">
                  <c:v>2663</c:v>
                </c:pt>
                <c:pt idx="1110">
                  <c:v>2660</c:v>
                </c:pt>
                <c:pt idx="1111">
                  <c:v>2638</c:v>
                </c:pt>
                <c:pt idx="1112">
                  <c:v>2641</c:v>
                </c:pt>
                <c:pt idx="1113">
                  <c:v>2661</c:v>
                </c:pt>
                <c:pt idx="1114">
                  <c:v>2632</c:v>
                </c:pt>
                <c:pt idx="1115">
                  <c:v>2585</c:v>
                </c:pt>
                <c:pt idx="1116">
                  <c:v>2634</c:v>
                </c:pt>
                <c:pt idx="1117">
                  <c:v>2642</c:v>
                </c:pt>
                <c:pt idx="1118">
                  <c:v>2598</c:v>
                </c:pt>
                <c:pt idx="1119">
                  <c:v>2577</c:v>
                </c:pt>
                <c:pt idx="1120">
                  <c:v>2585</c:v>
                </c:pt>
                <c:pt idx="1121">
                  <c:v>2614</c:v>
                </c:pt>
                <c:pt idx="1122">
                  <c:v>2568</c:v>
                </c:pt>
                <c:pt idx="1123">
                  <c:v>2543</c:v>
                </c:pt>
                <c:pt idx="1124">
                  <c:v>2558</c:v>
                </c:pt>
                <c:pt idx="1125">
                  <c:v>2550</c:v>
                </c:pt>
                <c:pt idx="1126">
                  <c:v>2560</c:v>
                </c:pt>
                <c:pt idx="1127">
                  <c:v>2566</c:v>
                </c:pt>
                <c:pt idx="1128">
                  <c:v>2572</c:v>
                </c:pt>
                <c:pt idx="1129">
                  <c:v>2573</c:v>
                </c:pt>
                <c:pt idx="1130">
                  <c:v>2565</c:v>
                </c:pt>
                <c:pt idx="1131">
                  <c:v>2554</c:v>
                </c:pt>
                <c:pt idx="1132">
                  <c:v>2570</c:v>
                </c:pt>
                <c:pt idx="1133">
                  <c:v>2553</c:v>
                </c:pt>
                <c:pt idx="1134">
                  <c:v>2557</c:v>
                </c:pt>
                <c:pt idx="1135">
                  <c:v>2584</c:v>
                </c:pt>
                <c:pt idx="1136">
                  <c:v>2553</c:v>
                </c:pt>
                <c:pt idx="1137">
                  <c:v>2563</c:v>
                </c:pt>
                <c:pt idx="1138">
                  <c:v>2546</c:v>
                </c:pt>
                <c:pt idx="1139">
                  <c:v>2543</c:v>
                </c:pt>
              </c:numCache>
            </c:numRef>
          </c:yVal>
          <c:smooth val="0"/>
          <c:extLst>
            <c:ext xmlns:c16="http://schemas.microsoft.com/office/drawing/2014/chart" uri="{C3380CC4-5D6E-409C-BE32-E72D297353CC}">
              <c16:uniqueId val="{00000001-4C3A-48F9-8D70-B18E0CEE278C}"/>
            </c:ext>
          </c:extLst>
        </c:ser>
        <c:dLbls>
          <c:showLegendKey val="0"/>
          <c:showVal val="0"/>
          <c:showCatName val="0"/>
          <c:showSerName val="0"/>
          <c:showPercent val="0"/>
          <c:showBubbleSize val="0"/>
        </c:dLbls>
        <c:axId val="734930704"/>
        <c:axId val="734927984"/>
      </c:scatterChart>
      <c:valAx>
        <c:axId val="660034096"/>
        <c:scaling>
          <c:orientation val="minMax"/>
          <c:min val="0"/>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039536"/>
        <c:crosses val="autoZero"/>
        <c:crossBetween val="midCat"/>
      </c:valAx>
      <c:valAx>
        <c:axId val="660039536"/>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a:t>FMPS concentration (&lt; 20 nm)</a:t>
                </a:r>
              </a:p>
            </c:rich>
          </c:tx>
          <c:layout>
            <c:manualLayout>
              <c:xMode val="edge"/>
              <c:yMode val="edge"/>
              <c:x val="3.5774627361863172E-3"/>
              <c:y val="0.15201679790026246"/>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0.0E+00"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034096"/>
        <c:crosses val="autoZero"/>
        <c:crossBetween val="midCat"/>
      </c:valAx>
      <c:valAx>
        <c:axId val="734927984"/>
        <c:scaling>
          <c:orientation val="minMax"/>
        </c:scaling>
        <c:delete val="0"/>
        <c:axPos val="r"/>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P-Trak concentration</a:t>
                </a: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0E+00"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930704"/>
        <c:crosses val="max"/>
        <c:crossBetween val="midCat"/>
      </c:valAx>
      <c:valAx>
        <c:axId val="734930704"/>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int time</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out"/>
        <c:minorTickMark val="none"/>
        <c:tickLblPos val="nextTo"/>
        <c:crossAx val="734927984"/>
        <c:crosses val="autoZero"/>
        <c:crossBetween val="midCat"/>
      </c:valAx>
      <c:spPr>
        <a:noFill/>
        <a:ln>
          <a:noFill/>
        </a:ln>
        <a:effectLst/>
      </c:spPr>
    </c:plotArea>
    <c:legend>
      <c:legendPos val="t"/>
      <c:layout>
        <c:manualLayout>
          <c:xMode val="edge"/>
          <c:yMode val="edge"/>
          <c:x val="0.5200927895330788"/>
          <c:y val="0.13523963189613677"/>
          <c:w val="0.25144544886618353"/>
          <c:h val="0.144744533099807"/>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16460442444694"/>
          <c:y val="4.3781094527363187E-2"/>
          <c:w val="0.82635920509936256"/>
          <c:h val="0.81133012104830182"/>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aps_LutzbotTaz5_ABSblack_042820!$CK$8:$CK$1223</c:f>
              <c:numCache>
                <c:formatCode>0.000</c:formatCode>
                <c:ptCount val="1216"/>
                <c:pt idx="0">
                  <c:v>0.33333333333333331</c:v>
                </c:pt>
                <c:pt idx="1">
                  <c:v>0.66666666666666663</c:v>
                </c:pt>
                <c:pt idx="2">
                  <c:v>1</c:v>
                </c:pt>
                <c:pt idx="3">
                  <c:v>1.3333333333333333</c:v>
                </c:pt>
                <c:pt idx="4">
                  <c:v>1.6666666666666667</c:v>
                </c:pt>
                <c:pt idx="5">
                  <c:v>2</c:v>
                </c:pt>
                <c:pt idx="6">
                  <c:v>2.3333333333333335</c:v>
                </c:pt>
                <c:pt idx="7">
                  <c:v>2.6666666666666665</c:v>
                </c:pt>
                <c:pt idx="8">
                  <c:v>3</c:v>
                </c:pt>
                <c:pt idx="9">
                  <c:v>3.3333333333333335</c:v>
                </c:pt>
                <c:pt idx="10">
                  <c:v>3.6666666666666665</c:v>
                </c:pt>
                <c:pt idx="11">
                  <c:v>4</c:v>
                </c:pt>
                <c:pt idx="12">
                  <c:v>4.333333333333333</c:v>
                </c:pt>
                <c:pt idx="13">
                  <c:v>4.666666666666667</c:v>
                </c:pt>
                <c:pt idx="14">
                  <c:v>5</c:v>
                </c:pt>
                <c:pt idx="15">
                  <c:v>5.333333333333333</c:v>
                </c:pt>
                <c:pt idx="16">
                  <c:v>5.666666666666667</c:v>
                </c:pt>
                <c:pt idx="17">
                  <c:v>6</c:v>
                </c:pt>
                <c:pt idx="18">
                  <c:v>6.333333333333333</c:v>
                </c:pt>
                <c:pt idx="19">
                  <c:v>6.666666666666667</c:v>
                </c:pt>
                <c:pt idx="20">
                  <c:v>7</c:v>
                </c:pt>
                <c:pt idx="21">
                  <c:v>7.333333333333333</c:v>
                </c:pt>
                <c:pt idx="22">
                  <c:v>7.666666666666667</c:v>
                </c:pt>
                <c:pt idx="23">
                  <c:v>8</c:v>
                </c:pt>
                <c:pt idx="24">
                  <c:v>8.3333333333333339</c:v>
                </c:pt>
                <c:pt idx="25">
                  <c:v>8.6666666666666661</c:v>
                </c:pt>
                <c:pt idx="26">
                  <c:v>9</c:v>
                </c:pt>
                <c:pt idx="27">
                  <c:v>9.3333333333333339</c:v>
                </c:pt>
                <c:pt idx="28">
                  <c:v>9.6666666666666661</c:v>
                </c:pt>
                <c:pt idx="29">
                  <c:v>10</c:v>
                </c:pt>
                <c:pt idx="30">
                  <c:v>10.333333333333334</c:v>
                </c:pt>
                <c:pt idx="31">
                  <c:v>10.666666666666666</c:v>
                </c:pt>
                <c:pt idx="32">
                  <c:v>11</c:v>
                </c:pt>
                <c:pt idx="33">
                  <c:v>11.333333333333334</c:v>
                </c:pt>
                <c:pt idx="34">
                  <c:v>11.666666666666666</c:v>
                </c:pt>
                <c:pt idx="35">
                  <c:v>12</c:v>
                </c:pt>
                <c:pt idx="36">
                  <c:v>12.333333333333334</c:v>
                </c:pt>
                <c:pt idx="37">
                  <c:v>12.666666666666666</c:v>
                </c:pt>
                <c:pt idx="38">
                  <c:v>13</c:v>
                </c:pt>
                <c:pt idx="39">
                  <c:v>13.333333333333334</c:v>
                </c:pt>
                <c:pt idx="40">
                  <c:v>13.666666666666666</c:v>
                </c:pt>
                <c:pt idx="41">
                  <c:v>14</c:v>
                </c:pt>
                <c:pt idx="42">
                  <c:v>14.333333333333334</c:v>
                </c:pt>
                <c:pt idx="43">
                  <c:v>14.666666666666666</c:v>
                </c:pt>
                <c:pt idx="44">
                  <c:v>15</c:v>
                </c:pt>
                <c:pt idx="45">
                  <c:v>15.333333333333334</c:v>
                </c:pt>
                <c:pt idx="46">
                  <c:v>15.666666666666666</c:v>
                </c:pt>
                <c:pt idx="47">
                  <c:v>16</c:v>
                </c:pt>
                <c:pt idx="48">
                  <c:v>16.333333333333332</c:v>
                </c:pt>
                <c:pt idx="49">
                  <c:v>16.666666666666668</c:v>
                </c:pt>
                <c:pt idx="50">
                  <c:v>17</c:v>
                </c:pt>
                <c:pt idx="51">
                  <c:v>17.333333333333332</c:v>
                </c:pt>
                <c:pt idx="52">
                  <c:v>17.666666666666668</c:v>
                </c:pt>
                <c:pt idx="53">
                  <c:v>18</c:v>
                </c:pt>
                <c:pt idx="54">
                  <c:v>18.333333333333332</c:v>
                </c:pt>
                <c:pt idx="55">
                  <c:v>18.666666666666668</c:v>
                </c:pt>
                <c:pt idx="56">
                  <c:v>19</c:v>
                </c:pt>
                <c:pt idx="57">
                  <c:v>19.333333333333332</c:v>
                </c:pt>
                <c:pt idx="58">
                  <c:v>19.666666666666668</c:v>
                </c:pt>
                <c:pt idx="59">
                  <c:v>20</c:v>
                </c:pt>
                <c:pt idx="60">
                  <c:v>20.333333333333332</c:v>
                </c:pt>
                <c:pt idx="61">
                  <c:v>20.666666666666668</c:v>
                </c:pt>
                <c:pt idx="62">
                  <c:v>21</c:v>
                </c:pt>
                <c:pt idx="63">
                  <c:v>21.333333333333332</c:v>
                </c:pt>
                <c:pt idx="64">
                  <c:v>21.666666666666668</c:v>
                </c:pt>
                <c:pt idx="65">
                  <c:v>22</c:v>
                </c:pt>
                <c:pt idx="66">
                  <c:v>22.333333333333332</c:v>
                </c:pt>
                <c:pt idx="67">
                  <c:v>22.666666666666668</c:v>
                </c:pt>
                <c:pt idx="68">
                  <c:v>23</c:v>
                </c:pt>
                <c:pt idx="69">
                  <c:v>23.333333333333332</c:v>
                </c:pt>
                <c:pt idx="70">
                  <c:v>23.666666666666668</c:v>
                </c:pt>
                <c:pt idx="71">
                  <c:v>24</c:v>
                </c:pt>
                <c:pt idx="72">
                  <c:v>24.333333333333332</c:v>
                </c:pt>
                <c:pt idx="73">
                  <c:v>24.666666666666668</c:v>
                </c:pt>
                <c:pt idx="74">
                  <c:v>25</c:v>
                </c:pt>
                <c:pt idx="75">
                  <c:v>25.333333333333332</c:v>
                </c:pt>
                <c:pt idx="76">
                  <c:v>25.666666666666668</c:v>
                </c:pt>
                <c:pt idx="77">
                  <c:v>26</c:v>
                </c:pt>
                <c:pt idx="78">
                  <c:v>26.333333333333332</c:v>
                </c:pt>
                <c:pt idx="79">
                  <c:v>26.666666666666668</c:v>
                </c:pt>
                <c:pt idx="80">
                  <c:v>27</c:v>
                </c:pt>
                <c:pt idx="81">
                  <c:v>27.333333333333332</c:v>
                </c:pt>
                <c:pt idx="82">
                  <c:v>27.666666666666668</c:v>
                </c:pt>
                <c:pt idx="83">
                  <c:v>28</c:v>
                </c:pt>
                <c:pt idx="84">
                  <c:v>28.333333333333332</c:v>
                </c:pt>
                <c:pt idx="85">
                  <c:v>28.666666666666668</c:v>
                </c:pt>
                <c:pt idx="86">
                  <c:v>29</c:v>
                </c:pt>
                <c:pt idx="87">
                  <c:v>29.333333333333332</c:v>
                </c:pt>
                <c:pt idx="88">
                  <c:v>29.666666666666668</c:v>
                </c:pt>
                <c:pt idx="89">
                  <c:v>30</c:v>
                </c:pt>
                <c:pt idx="90">
                  <c:v>30.333333333333332</c:v>
                </c:pt>
                <c:pt idx="91">
                  <c:v>30.666666666666668</c:v>
                </c:pt>
                <c:pt idx="92">
                  <c:v>31</c:v>
                </c:pt>
                <c:pt idx="93">
                  <c:v>31.333333333333332</c:v>
                </c:pt>
                <c:pt idx="94">
                  <c:v>31.666666666666668</c:v>
                </c:pt>
                <c:pt idx="95">
                  <c:v>32</c:v>
                </c:pt>
                <c:pt idx="96">
                  <c:v>32.333333333333336</c:v>
                </c:pt>
                <c:pt idx="97">
                  <c:v>32.666666666666664</c:v>
                </c:pt>
                <c:pt idx="98">
                  <c:v>33</c:v>
                </c:pt>
                <c:pt idx="99">
                  <c:v>33.333333333333336</c:v>
                </c:pt>
                <c:pt idx="100">
                  <c:v>33.666666666666664</c:v>
                </c:pt>
                <c:pt idx="101">
                  <c:v>34</c:v>
                </c:pt>
                <c:pt idx="102">
                  <c:v>34.333333333333336</c:v>
                </c:pt>
                <c:pt idx="103">
                  <c:v>34.666666666666664</c:v>
                </c:pt>
                <c:pt idx="104">
                  <c:v>35</c:v>
                </c:pt>
                <c:pt idx="105">
                  <c:v>35.333333333333336</c:v>
                </c:pt>
                <c:pt idx="106">
                  <c:v>35.666666666666664</c:v>
                </c:pt>
                <c:pt idx="107">
                  <c:v>36</c:v>
                </c:pt>
                <c:pt idx="108">
                  <c:v>36.333333333333336</c:v>
                </c:pt>
                <c:pt idx="109">
                  <c:v>36.666666666666664</c:v>
                </c:pt>
                <c:pt idx="110">
                  <c:v>37</c:v>
                </c:pt>
                <c:pt idx="111">
                  <c:v>37.333333333333336</c:v>
                </c:pt>
                <c:pt idx="112">
                  <c:v>37.666666666666664</c:v>
                </c:pt>
                <c:pt idx="113">
                  <c:v>38</c:v>
                </c:pt>
                <c:pt idx="114">
                  <c:v>38.333333333333336</c:v>
                </c:pt>
                <c:pt idx="115">
                  <c:v>38.666666666666664</c:v>
                </c:pt>
                <c:pt idx="116">
                  <c:v>39</c:v>
                </c:pt>
                <c:pt idx="117">
                  <c:v>39.333333333333336</c:v>
                </c:pt>
                <c:pt idx="118">
                  <c:v>39.666666666666664</c:v>
                </c:pt>
                <c:pt idx="119">
                  <c:v>40</c:v>
                </c:pt>
                <c:pt idx="120">
                  <c:v>40.333333333333336</c:v>
                </c:pt>
                <c:pt idx="121">
                  <c:v>40.666666666666664</c:v>
                </c:pt>
                <c:pt idx="122">
                  <c:v>41</c:v>
                </c:pt>
                <c:pt idx="123">
                  <c:v>41.333333333333336</c:v>
                </c:pt>
                <c:pt idx="124">
                  <c:v>41.666666666666664</c:v>
                </c:pt>
                <c:pt idx="125">
                  <c:v>42</c:v>
                </c:pt>
                <c:pt idx="126">
                  <c:v>42.333333333333336</c:v>
                </c:pt>
                <c:pt idx="127">
                  <c:v>42.666666666666664</c:v>
                </c:pt>
                <c:pt idx="128">
                  <c:v>43</c:v>
                </c:pt>
                <c:pt idx="129">
                  <c:v>43.333333333333336</c:v>
                </c:pt>
                <c:pt idx="130">
                  <c:v>43.666666666666664</c:v>
                </c:pt>
                <c:pt idx="131">
                  <c:v>44</c:v>
                </c:pt>
                <c:pt idx="132">
                  <c:v>44.333333333333336</c:v>
                </c:pt>
                <c:pt idx="133">
                  <c:v>44.666666666666664</c:v>
                </c:pt>
                <c:pt idx="134">
                  <c:v>45</c:v>
                </c:pt>
                <c:pt idx="135">
                  <c:v>45.333333333333336</c:v>
                </c:pt>
                <c:pt idx="136">
                  <c:v>45.666666666666664</c:v>
                </c:pt>
                <c:pt idx="137">
                  <c:v>46</c:v>
                </c:pt>
                <c:pt idx="138">
                  <c:v>46.333333333333336</c:v>
                </c:pt>
                <c:pt idx="139">
                  <c:v>46.666666666666664</c:v>
                </c:pt>
                <c:pt idx="140">
                  <c:v>47</c:v>
                </c:pt>
                <c:pt idx="141">
                  <c:v>47.333333333333336</c:v>
                </c:pt>
                <c:pt idx="142">
                  <c:v>47.666666666666664</c:v>
                </c:pt>
                <c:pt idx="143">
                  <c:v>48</c:v>
                </c:pt>
                <c:pt idx="144">
                  <c:v>48.333333333333336</c:v>
                </c:pt>
                <c:pt idx="145">
                  <c:v>48.666666666666664</c:v>
                </c:pt>
                <c:pt idx="146">
                  <c:v>49</c:v>
                </c:pt>
                <c:pt idx="147">
                  <c:v>49.333333333333336</c:v>
                </c:pt>
                <c:pt idx="148">
                  <c:v>49.666666666666664</c:v>
                </c:pt>
                <c:pt idx="149">
                  <c:v>50</c:v>
                </c:pt>
                <c:pt idx="150">
                  <c:v>50.333333333333336</c:v>
                </c:pt>
                <c:pt idx="151">
                  <c:v>50.666666666666664</c:v>
                </c:pt>
                <c:pt idx="152">
                  <c:v>51</c:v>
                </c:pt>
                <c:pt idx="153">
                  <c:v>51.333333333333336</c:v>
                </c:pt>
                <c:pt idx="154">
                  <c:v>51.666666666666664</c:v>
                </c:pt>
                <c:pt idx="155">
                  <c:v>52</c:v>
                </c:pt>
                <c:pt idx="156">
                  <c:v>52.333333333333336</c:v>
                </c:pt>
                <c:pt idx="157">
                  <c:v>52.666666666666664</c:v>
                </c:pt>
                <c:pt idx="158">
                  <c:v>53</c:v>
                </c:pt>
                <c:pt idx="159">
                  <c:v>53.333333333333336</c:v>
                </c:pt>
                <c:pt idx="160">
                  <c:v>53.666666666666664</c:v>
                </c:pt>
                <c:pt idx="161">
                  <c:v>54</c:v>
                </c:pt>
                <c:pt idx="162">
                  <c:v>54.333333333333336</c:v>
                </c:pt>
                <c:pt idx="163">
                  <c:v>54.666666666666664</c:v>
                </c:pt>
                <c:pt idx="164">
                  <c:v>55</c:v>
                </c:pt>
                <c:pt idx="165">
                  <c:v>55.333333333333336</c:v>
                </c:pt>
                <c:pt idx="166">
                  <c:v>55.666666666666664</c:v>
                </c:pt>
                <c:pt idx="167">
                  <c:v>56</c:v>
                </c:pt>
                <c:pt idx="168">
                  <c:v>56.333333333333336</c:v>
                </c:pt>
                <c:pt idx="169">
                  <c:v>56.666666666666664</c:v>
                </c:pt>
                <c:pt idx="170">
                  <c:v>57</c:v>
                </c:pt>
                <c:pt idx="171">
                  <c:v>57.333333333333336</c:v>
                </c:pt>
                <c:pt idx="172">
                  <c:v>57.666666666666664</c:v>
                </c:pt>
                <c:pt idx="173">
                  <c:v>58</c:v>
                </c:pt>
                <c:pt idx="174">
                  <c:v>58.333333333333336</c:v>
                </c:pt>
                <c:pt idx="175">
                  <c:v>58.666666666666664</c:v>
                </c:pt>
                <c:pt idx="176">
                  <c:v>59</c:v>
                </c:pt>
                <c:pt idx="177">
                  <c:v>59.333333333333336</c:v>
                </c:pt>
                <c:pt idx="178">
                  <c:v>59.666666666666664</c:v>
                </c:pt>
                <c:pt idx="179">
                  <c:v>60</c:v>
                </c:pt>
                <c:pt idx="180">
                  <c:v>60.333333333333336</c:v>
                </c:pt>
                <c:pt idx="181">
                  <c:v>60.666666666666664</c:v>
                </c:pt>
                <c:pt idx="182">
                  <c:v>61</c:v>
                </c:pt>
                <c:pt idx="183">
                  <c:v>61.333333333333336</c:v>
                </c:pt>
                <c:pt idx="184">
                  <c:v>61.666666666666664</c:v>
                </c:pt>
                <c:pt idx="185">
                  <c:v>62</c:v>
                </c:pt>
                <c:pt idx="186">
                  <c:v>62.333333333333336</c:v>
                </c:pt>
                <c:pt idx="187">
                  <c:v>62.666666666666664</c:v>
                </c:pt>
                <c:pt idx="188">
                  <c:v>63</c:v>
                </c:pt>
                <c:pt idx="189">
                  <c:v>63.333333333333336</c:v>
                </c:pt>
                <c:pt idx="190">
                  <c:v>63.666666666666664</c:v>
                </c:pt>
                <c:pt idx="191">
                  <c:v>64</c:v>
                </c:pt>
                <c:pt idx="192">
                  <c:v>64.333333333333329</c:v>
                </c:pt>
                <c:pt idx="193">
                  <c:v>64.666666666666671</c:v>
                </c:pt>
                <c:pt idx="194">
                  <c:v>65</c:v>
                </c:pt>
                <c:pt idx="195">
                  <c:v>65.333333333333329</c:v>
                </c:pt>
                <c:pt idx="196">
                  <c:v>65.666666666666671</c:v>
                </c:pt>
                <c:pt idx="197">
                  <c:v>66</c:v>
                </c:pt>
                <c:pt idx="198">
                  <c:v>66.333333333333329</c:v>
                </c:pt>
                <c:pt idx="199">
                  <c:v>66.666666666666671</c:v>
                </c:pt>
                <c:pt idx="200">
                  <c:v>67</c:v>
                </c:pt>
                <c:pt idx="201">
                  <c:v>67.333333333333329</c:v>
                </c:pt>
                <c:pt idx="202">
                  <c:v>67.666666666666671</c:v>
                </c:pt>
                <c:pt idx="203">
                  <c:v>68</c:v>
                </c:pt>
                <c:pt idx="204">
                  <c:v>68.333333333333329</c:v>
                </c:pt>
                <c:pt idx="205">
                  <c:v>68.666666666666671</c:v>
                </c:pt>
                <c:pt idx="206">
                  <c:v>69</c:v>
                </c:pt>
                <c:pt idx="207">
                  <c:v>69.333333333333329</c:v>
                </c:pt>
                <c:pt idx="208">
                  <c:v>69.666666666666671</c:v>
                </c:pt>
                <c:pt idx="209">
                  <c:v>70</c:v>
                </c:pt>
                <c:pt idx="210">
                  <c:v>70.333333333333329</c:v>
                </c:pt>
                <c:pt idx="211">
                  <c:v>70.666666666666671</c:v>
                </c:pt>
                <c:pt idx="212">
                  <c:v>71</c:v>
                </c:pt>
                <c:pt idx="213">
                  <c:v>71.333333333333329</c:v>
                </c:pt>
                <c:pt idx="214">
                  <c:v>71.666666666666671</c:v>
                </c:pt>
                <c:pt idx="215">
                  <c:v>72</c:v>
                </c:pt>
                <c:pt idx="216">
                  <c:v>72.333333333333329</c:v>
                </c:pt>
                <c:pt idx="217">
                  <c:v>72.666666666666671</c:v>
                </c:pt>
                <c:pt idx="218">
                  <c:v>73</c:v>
                </c:pt>
                <c:pt idx="219">
                  <c:v>73.333333333333329</c:v>
                </c:pt>
                <c:pt idx="220">
                  <c:v>73.666666666666671</c:v>
                </c:pt>
                <c:pt idx="221">
                  <c:v>74</c:v>
                </c:pt>
                <c:pt idx="222">
                  <c:v>74.333333333333329</c:v>
                </c:pt>
                <c:pt idx="223">
                  <c:v>74.666666666666671</c:v>
                </c:pt>
                <c:pt idx="224">
                  <c:v>75</c:v>
                </c:pt>
                <c:pt idx="225">
                  <c:v>75.333333333333329</c:v>
                </c:pt>
                <c:pt idx="226">
                  <c:v>75.666666666666671</c:v>
                </c:pt>
                <c:pt idx="227">
                  <c:v>76</c:v>
                </c:pt>
                <c:pt idx="228">
                  <c:v>76.333333333333329</c:v>
                </c:pt>
                <c:pt idx="229">
                  <c:v>76.666666666666671</c:v>
                </c:pt>
                <c:pt idx="230">
                  <c:v>77</c:v>
                </c:pt>
                <c:pt idx="231">
                  <c:v>77.333333333333329</c:v>
                </c:pt>
                <c:pt idx="232">
                  <c:v>77.666666666666671</c:v>
                </c:pt>
                <c:pt idx="233">
                  <c:v>78</c:v>
                </c:pt>
                <c:pt idx="234">
                  <c:v>78.333333333333329</c:v>
                </c:pt>
                <c:pt idx="235">
                  <c:v>78.666666666666671</c:v>
                </c:pt>
                <c:pt idx="236">
                  <c:v>79</c:v>
                </c:pt>
                <c:pt idx="237">
                  <c:v>79.333333333333329</c:v>
                </c:pt>
                <c:pt idx="238">
                  <c:v>79.666666666666671</c:v>
                </c:pt>
                <c:pt idx="239">
                  <c:v>80</c:v>
                </c:pt>
                <c:pt idx="240">
                  <c:v>80.333333333333329</c:v>
                </c:pt>
                <c:pt idx="241">
                  <c:v>80.666666666666671</c:v>
                </c:pt>
                <c:pt idx="242">
                  <c:v>81</c:v>
                </c:pt>
                <c:pt idx="243">
                  <c:v>81.333333333333329</c:v>
                </c:pt>
                <c:pt idx="244">
                  <c:v>81.666666666666671</c:v>
                </c:pt>
                <c:pt idx="245">
                  <c:v>82</c:v>
                </c:pt>
                <c:pt idx="246">
                  <c:v>82.333333333333329</c:v>
                </c:pt>
                <c:pt idx="247">
                  <c:v>82.666666666666671</c:v>
                </c:pt>
                <c:pt idx="248">
                  <c:v>83</c:v>
                </c:pt>
                <c:pt idx="249">
                  <c:v>83.333333333333329</c:v>
                </c:pt>
                <c:pt idx="250">
                  <c:v>83.666666666666671</c:v>
                </c:pt>
                <c:pt idx="251">
                  <c:v>84</c:v>
                </c:pt>
                <c:pt idx="252">
                  <c:v>84.333333333333329</c:v>
                </c:pt>
                <c:pt idx="253">
                  <c:v>84.666666666666671</c:v>
                </c:pt>
                <c:pt idx="254">
                  <c:v>85</c:v>
                </c:pt>
                <c:pt idx="255">
                  <c:v>85.333333333333329</c:v>
                </c:pt>
                <c:pt idx="256">
                  <c:v>85.666666666666671</c:v>
                </c:pt>
                <c:pt idx="257">
                  <c:v>86</c:v>
                </c:pt>
                <c:pt idx="258">
                  <c:v>86.333333333333329</c:v>
                </c:pt>
                <c:pt idx="259">
                  <c:v>86.666666666666671</c:v>
                </c:pt>
                <c:pt idx="260">
                  <c:v>87</c:v>
                </c:pt>
                <c:pt idx="261">
                  <c:v>87.333333333333329</c:v>
                </c:pt>
                <c:pt idx="262">
                  <c:v>87.666666666666671</c:v>
                </c:pt>
                <c:pt idx="263">
                  <c:v>88</c:v>
                </c:pt>
                <c:pt idx="264">
                  <c:v>88.333333333333329</c:v>
                </c:pt>
                <c:pt idx="265">
                  <c:v>88.666666666666671</c:v>
                </c:pt>
                <c:pt idx="266">
                  <c:v>89</c:v>
                </c:pt>
                <c:pt idx="267">
                  <c:v>89.333333333333329</c:v>
                </c:pt>
                <c:pt idx="268">
                  <c:v>89.666666666666671</c:v>
                </c:pt>
                <c:pt idx="269">
                  <c:v>90</c:v>
                </c:pt>
                <c:pt idx="270">
                  <c:v>90.333333333333329</c:v>
                </c:pt>
                <c:pt idx="271">
                  <c:v>90.666666666666671</c:v>
                </c:pt>
                <c:pt idx="272">
                  <c:v>91</c:v>
                </c:pt>
                <c:pt idx="273">
                  <c:v>91.333333333333329</c:v>
                </c:pt>
                <c:pt idx="274">
                  <c:v>91.666666666666671</c:v>
                </c:pt>
                <c:pt idx="275">
                  <c:v>92</c:v>
                </c:pt>
                <c:pt idx="276">
                  <c:v>92.333333333333329</c:v>
                </c:pt>
                <c:pt idx="277">
                  <c:v>92.666666666666671</c:v>
                </c:pt>
                <c:pt idx="278">
                  <c:v>93</c:v>
                </c:pt>
                <c:pt idx="279">
                  <c:v>93.333333333333329</c:v>
                </c:pt>
                <c:pt idx="280">
                  <c:v>93.666666666666671</c:v>
                </c:pt>
                <c:pt idx="281">
                  <c:v>94</c:v>
                </c:pt>
                <c:pt idx="282">
                  <c:v>94.333333333333329</c:v>
                </c:pt>
                <c:pt idx="283">
                  <c:v>94.666666666666671</c:v>
                </c:pt>
                <c:pt idx="284">
                  <c:v>95</c:v>
                </c:pt>
                <c:pt idx="285">
                  <c:v>95.333333333333329</c:v>
                </c:pt>
                <c:pt idx="286">
                  <c:v>95.666666666666671</c:v>
                </c:pt>
                <c:pt idx="287">
                  <c:v>96</c:v>
                </c:pt>
                <c:pt idx="288">
                  <c:v>96.333333333333329</c:v>
                </c:pt>
                <c:pt idx="289">
                  <c:v>96.666666666666671</c:v>
                </c:pt>
                <c:pt idx="290">
                  <c:v>97</c:v>
                </c:pt>
                <c:pt idx="291">
                  <c:v>97.333333333333329</c:v>
                </c:pt>
                <c:pt idx="292">
                  <c:v>97.666666666666671</c:v>
                </c:pt>
                <c:pt idx="293">
                  <c:v>98</c:v>
                </c:pt>
                <c:pt idx="294">
                  <c:v>98.333333333333329</c:v>
                </c:pt>
                <c:pt idx="295">
                  <c:v>98.666666666666671</c:v>
                </c:pt>
                <c:pt idx="296">
                  <c:v>99</c:v>
                </c:pt>
                <c:pt idx="297">
                  <c:v>99.333333333333329</c:v>
                </c:pt>
                <c:pt idx="298">
                  <c:v>99.666666666666671</c:v>
                </c:pt>
                <c:pt idx="299">
                  <c:v>100</c:v>
                </c:pt>
                <c:pt idx="300">
                  <c:v>100.33333333333333</c:v>
                </c:pt>
                <c:pt idx="301">
                  <c:v>100.66666666666667</c:v>
                </c:pt>
                <c:pt idx="302">
                  <c:v>101</c:v>
                </c:pt>
                <c:pt idx="303">
                  <c:v>101.33333333333333</c:v>
                </c:pt>
                <c:pt idx="304">
                  <c:v>101.66666666666667</c:v>
                </c:pt>
                <c:pt idx="305">
                  <c:v>102</c:v>
                </c:pt>
                <c:pt idx="306">
                  <c:v>102.33333333333333</c:v>
                </c:pt>
                <c:pt idx="307">
                  <c:v>102.66666666666667</c:v>
                </c:pt>
                <c:pt idx="308">
                  <c:v>103</c:v>
                </c:pt>
                <c:pt idx="309">
                  <c:v>103.33333333333333</c:v>
                </c:pt>
                <c:pt idx="310">
                  <c:v>103.66666666666667</c:v>
                </c:pt>
                <c:pt idx="311">
                  <c:v>104</c:v>
                </c:pt>
                <c:pt idx="312">
                  <c:v>104.33333333333333</c:v>
                </c:pt>
                <c:pt idx="313">
                  <c:v>104.66666666666667</c:v>
                </c:pt>
                <c:pt idx="314">
                  <c:v>105</c:v>
                </c:pt>
                <c:pt idx="315">
                  <c:v>105.33333333333333</c:v>
                </c:pt>
                <c:pt idx="316">
                  <c:v>105.66666666666667</c:v>
                </c:pt>
                <c:pt idx="317">
                  <c:v>106</c:v>
                </c:pt>
                <c:pt idx="318">
                  <c:v>106.33333333333333</c:v>
                </c:pt>
                <c:pt idx="319">
                  <c:v>106.66666666666667</c:v>
                </c:pt>
                <c:pt idx="320">
                  <c:v>107</c:v>
                </c:pt>
                <c:pt idx="321">
                  <c:v>107.33333333333333</c:v>
                </c:pt>
                <c:pt idx="322">
                  <c:v>107.66666666666667</c:v>
                </c:pt>
                <c:pt idx="323">
                  <c:v>108</c:v>
                </c:pt>
                <c:pt idx="324">
                  <c:v>108.33333333333333</c:v>
                </c:pt>
                <c:pt idx="325">
                  <c:v>108.66666666666667</c:v>
                </c:pt>
                <c:pt idx="326">
                  <c:v>109</c:v>
                </c:pt>
                <c:pt idx="327">
                  <c:v>109.33333333333333</c:v>
                </c:pt>
                <c:pt idx="328">
                  <c:v>109.66666666666667</c:v>
                </c:pt>
                <c:pt idx="329">
                  <c:v>110</c:v>
                </c:pt>
                <c:pt idx="330">
                  <c:v>110.33333333333333</c:v>
                </c:pt>
                <c:pt idx="331">
                  <c:v>110.66666666666667</c:v>
                </c:pt>
                <c:pt idx="332">
                  <c:v>111</c:v>
                </c:pt>
                <c:pt idx="333">
                  <c:v>111.33333333333333</c:v>
                </c:pt>
                <c:pt idx="334">
                  <c:v>111.66666666666667</c:v>
                </c:pt>
                <c:pt idx="335">
                  <c:v>112</c:v>
                </c:pt>
                <c:pt idx="336">
                  <c:v>112.33333333333333</c:v>
                </c:pt>
                <c:pt idx="337">
                  <c:v>112.66666666666667</c:v>
                </c:pt>
                <c:pt idx="338">
                  <c:v>113</c:v>
                </c:pt>
                <c:pt idx="339">
                  <c:v>113.33333333333333</c:v>
                </c:pt>
                <c:pt idx="340">
                  <c:v>113.66666666666667</c:v>
                </c:pt>
                <c:pt idx="341">
                  <c:v>114</c:v>
                </c:pt>
                <c:pt idx="342">
                  <c:v>114.33333333333333</c:v>
                </c:pt>
                <c:pt idx="343">
                  <c:v>114.66666666666667</c:v>
                </c:pt>
                <c:pt idx="344">
                  <c:v>115</c:v>
                </c:pt>
                <c:pt idx="345">
                  <c:v>115.33333333333333</c:v>
                </c:pt>
                <c:pt idx="346">
                  <c:v>115.66666666666667</c:v>
                </c:pt>
                <c:pt idx="347">
                  <c:v>116</c:v>
                </c:pt>
                <c:pt idx="348">
                  <c:v>116.33333333333333</c:v>
                </c:pt>
                <c:pt idx="349">
                  <c:v>116.66666666666667</c:v>
                </c:pt>
                <c:pt idx="350">
                  <c:v>117</c:v>
                </c:pt>
                <c:pt idx="351">
                  <c:v>117.33333333333333</c:v>
                </c:pt>
                <c:pt idx="352">
                  <c:v>117.66666666666667</c:v>
                </c:pt>
                <c:pt idx="353">
                  <c:v>118</c:v>
                </c:pt>
                <c:pt idx="354">
                  <c:v>118.33333333333333</c:v>
                </c:pt>
                <c:pt idx="355">
                  <c:v>118.66666666666667</c:v>
                </c:pt>
                <c:pt idx="356">
                  <c:v>119</c:v>
                </c:pt>
                <c:pt idx="357">
                  <c:v>119.33333333333333</c:v>
                </c:pt>
                <c:pt idx="358">
                  <c:v>119.66666666666667</c:v>
                </c:pt>
                <c:pt idx="359">
                  <c:v>120</c:v>
                </c:pt>
                <c:pt idx="360">
                  <c:v>120.33333333333333</c:v>
                </c:pt>
                <c:pt idx="361">
                  <c:v>120.66666666666667</c:v>
                </c:pt>
                <c:pt idx="362">
                  <c:v>121</c:v>
                </c:pt>
                <c:pt idx="363">
                  <c:v>121.33333333333333</c:v>
                </c:pt>
                <c:pt idx="364">
                  <c:v>121.66666666666667</c:v>
                </c:pt>
                <c:pt idx="365">
                  <c:v>122</c:v>
                </c:pt>
                <c:pt idx="366">
                  <c:v>122.33333333333333</c:v>
                </c:pt>
                <c:pt idx="367">
                  <c:v>122.66666666666667</c:v>
                </c:pt>
                <c:pt idx="368">
                  <c:v>123</c:v>
                </c:pt>
                <c:pt idx="369">
                  <c:v>123.33333333333333</c:v>
                </c:pt>
                <c:pt idx="370">
                  <c:v>123.66666666666667</c:v>
                </c:pt>
                <c:pt idx="371">
                  <c:v>124</c:v>
                </c:pt>
                <c:pt idx="372">
                  <c:v>124.33333333333333</c:v>
                </c:pt>
                <c:pt idx="373">
                  <c:v>124.66666666666667</c:v>
                </c:pt>
                <c:pt idx="374">
                  <c:v>125</c:v>
                </c:pt>
                <c:pt idx="375">
                  <c:v>125.33333333333333</c:v>
                </c:pt>
                <c:pt idx="376">
                  <c:v>125.66666666666667</c:v>
                </c:pt>
                <c:pt idx="377">
                  <c:v>126</c:v>
                </c:pt>
                <c:pt idx="378">
                  <c:v>126.33333333333333</c:v>
                </c:pt>
                <c:pt idx="379">
                  <c:v>126.66666666666667</c:v>
                </c:pt>
                <c:pt idx="380">
                  <c:v>127</c:v>
                </c:pt>
                <c:pt idx="381">
                  <c:v>127.33333333333333</c:v>
                </c:pt>
                <c:pt idx="382">
                  <c:v>127.66666666666667</c:v>
                </c:pt>
                <c:pt idx="383">
                  <c:v>128</c:v>
                </c:pt>
                <c:pt idx="384">
                  <c:v>128.33333333333334</c:v>
                </c:pt>
                <c:pt idx="385">
                  <c:v>128.66666666666666</c:v>
                </c:pt>
                <c:pt idx="386">
                  <c:v>129</c:v>
                </c:pt>
                <c:pt idx="387">
                  <c:v>129.33333333333334</c:v>
                </c:pt>
                <c:pt idx="388">
                  <c:v>129.66666666666666</c:v>
                </c:pt>
                <c:pt idx="389">
                  <c:v>130</c:v>
                </c:pt>
                <c:pt idx="390">
                  <c:v>130.33333333333334</c:v>
                </c:pt>
                <c:pt idx="391">
                  <c:v>130.66666666666666</c:v>
                </c:pt>
                <c:pt idx="392">
                  <c:v>131</c:v>
                </c:pt>
                <c:pt idx="393">
                  <c:v>131.33333333333334</c:v>
                </c:pt>
                <c:pt idx="394">
                  <c:v>131.66666666666666</c:v>
                </c:pt>
                <c:pt idx="395">
                  <c:v>132</c:v>
                </c:pt>
                <c:pt idx="396">
                  <c:v>132.33333333333334</c:v>
                </c:pt>
                <c:pt idx="397">
                  <c:v>132.66666666666666</c:v>
                </c:pt>
                <c:pt idx="398">
                  <c:v>133</c:v>
                </c:pt>
                <c:pt idx="399">
                  <c:v>133.33333333333334</c:v>
                </c:pt>
                <c:pt idx="400">
                  <c:v>133.66666666666666</c:v>
                </c:pt>
                <c:pt idx="401">
                  <c:v>134</c:v>
                </c:pt>
                <c:pt idx="402">
                  <c:v>134.33333333333334</c:v>
                </c:pt>
                <c:pt idx="403">
                  <c:v>134.66666666666666</c:v>
                </c:pt>
                <c:pt idx="404">
                  <c:v>135</c:v>
                </c:pt>
                <c:pt idx="405">
                  <c:v>135.33333333333334</c:v>
                </c:pt>
                <c:pt idx="406">
                  <c:v>135.66666666666666</c:v>
                </c:pt>
                <c:pt idx="407">
                  <c:v>136</c:v>
                </c:pt>
                <c:pt idx="408">
                  <c:v>136.33333333333334</c:v>
                </c:pt>
                <c:pt idx="409">
                  <c:v>136.66666666666666</c:v>
                </c:pt>
                <c:pt idx="410">
                  <c:v>137</c:v>
                </c:pt>
                <c:pt idx="411">
                  <c:v>137.33333333333334</c:v>
                </c:pt>
                <c:pt idx="412">
                  <c:v>137.66666666666666</c:v>
                </c:pt>
                <c:pt idx="413">
                  <c:v>138</c:v>
                </c:pt>
                <c:pt idx="414">
                  <c:v>138.33333333333334</c:v>
                </c:pt>
                <c:pt idx="415">
                  <c:v>138.66666666666666</c:v>
                </c:pt>
                <c:pt idx="416">
                  <c:v>139</c:v>
                </c:pt>
                <c:pt idx="417">
                  <c:v>139.33333333333334</c:v>
                </c:pt>
                <c:pt idx="418">
                  <c:v>139.66666666666666</c:v>
                </c:pt>
                <c:pt idx="419">
                  <c:v>140</c:v>
                </c:pt>
                <c:pt idx="420">
                  <c:v>140.33333333333334</c:v>
                </c:pt>
                <c:pt idx="421">
                  <c:v>140.66666666666666</c:v>
                </c:pt>
                <c:pt idx="422">
                  <c:v>141</c:v>
                </c:pt>
                <c:pt idx="423">
                  <c:v>141.33333333333334</c:v>
                </c:pt>
                <c:pt idx="424">
                  <c:v>141.66666666666666</c:v>
                </c:pt>
                <c:pt idx="425">
                  <c:v>142</c:v>
                </c:pt>
                <c:pt idx="426">
                  <c:v>142.33333333333334</c:v>
                </c:pt>
                <c:pt idx="427">
                  <c:v>142.66666666666666</c:v>
                </c:pt>
                <c:pt idx="428">
                  <c:v>143</c:v>
                </c:pt>
                <c:pt idx="429">
                  <c:v>143.33333333333334</c:v>
                </c:pt>
                <c:pt idx="430">
                  <c:v>143.66666666666666</c:v>
                </c:pt>
                <c:pt idx="431">
                  <c:v>144</c:v>
                </c:pt>
                <c:pt idx="432">
                  <c:v>144.33333333333334</c:v>
                </c:pt>
                <c:pt idx="433">
                  <c:v>144.66666666666666</c:v>
                </c:pt>
                <c:pt idx="434">
                  <c:v>145</c:v>
                </c:pt>
                <c:pt idx="435">
                  <c:v>145.33333333333334</c:v>
                </c:pt>
                <c:pt idx="436">
                  <c:v>145.66666666666666</c:v>
                </c:pt>
                <c:pt idx="437">
                  <c:v>146</c:v>
                </c:pt>
                <c:pt idx="438">
                  <c:v>146.33333333333334</c:v>
                </c:pt>
                <c:pt idx="439">
                  <c:v>146.66666666666666</c:v>
                </c:pt>
                <c:pt idx="440">
                  <c:v>147</c:v>
                </c:pt>
                <c:pt idx="441">
                  <c:v>147.33333333333334</c:v>
                </c:pt>
                <c:pt idx="442">
                  <c:v>147.66666666666666</c:v>
                </c:pt>
                <c:pt idx="443">
                  <c:v>148</c:v>
                </c:pt>
                <c:pt idx="444">
                  <c:v>148.33333333333334</c:v>
                </c:pt>
                <c:pt idx="445">
                  <c:v>148.66666666666666</c:v>
                </c:pt>
                <c:pt idx="446">
                  <c:v>149</c:v>
                </c:pt>
                <c:pt idx="447">
                  <c:v>149.33333333333334</c:v>
                </c:pt>
                <c:pt idx="448">
                  <c:v>149.66666666666666</c:v>
                </c:pt>
                <c:pt idx="449">
                  <c:v>150</c:v>
                </c:pt>
                <c:pt idx="450">
                  <c:v>150.33333333333334</c:v>
                </c:pt>
                <c:pt idx="451">
                  <c:v>150.66666666666666</c:v>
                </c:pt>
                <c:pt idx="452">
                  <c:v>151</c:v>
                </c:pt>
                <c:pt idx="453">
                  <c:v>151.33333333333334</c:v>
                </c:pt>
                <c:pt idx="454">
                  <c:v>151.66666666666666</c:v>
                </c:pt>
                <c:pt idx="455">
                  <c:v>152</c:v>
                </c:pt>
                <c:pt idx="456">
                  <c:v>152.33333333333334</c:v>
                </c:pt>
                <c:pt idx="457">
                  <c:v>152.66666666666666</c:v>
                </c:pt>
                <c:pt idx="458">
                  <c:v>153</c:v>
                </c:pt>
                <c:pt idx="459">
                  <c:v>153.33333333333334</c:v>
                </c:pt>
                <c:pt idx="460">
                  <c:v>153.66666666666666</c:v>
                </c:pt>
                <c:pt idx="461">
                  <c:v>154</c:v>
                </c:pt>
                <c:pt idx="462">
                  <c:v>154.33333333333334</c:v>
                </c:pt>
                <c:pt idx="463">
                  <c:v>154.66666666666666</c:v>
                </c:pt>
                <c:pt idx="464">
                  <c:v>155</c:v>
                </c:pt>
                <c:pt idx="465">
                  <c:v>155.33333333333334</c:v>
                </c:pt>
                <c:pt idx="466">
                  <c:v>155.66666666666666</c:v>
                </c:pt>
                <c:pt idx="467">
                  <c:v>156</c:v>
                </c:pt>
                <c:pt idx="468">
                  <c:v>156.33333333333334</c:v>
                </c:pt>
                <c:pt idx="469">
                  <c:v>156.66666666666666</c:v>
                </c:pt>
                <c:pt idx="470">
                  <c:v>157</c:v>
                </c:pt>
                <c:pt idx="471">
                  <c:v>157.33333333333334</c:v>
                </c:pt>
                <c:pt idx="472">
                  <c:v>157.66666666666666</c:v>
                </c:pt>
                <c:pt idx="473">
                  <c:v>158</c:v>
                </c:pt>
                <c:pt idx="474">
                  <c:v>158.33333333333334</c:v>
                </c:pt>
                <c:pt idx="475">
                  <c:v>158.66666666666666</c:v>
                </c:pt>
                <c:pt idx="476">
                  <c:v>159</c:v>
                </c:pt>
                <c:pt idx="477">
                  <c:v>159.33333333333334</c:v>
                </c:pt>
                <c:pt idx="478">
                  <c:v>159.66666666666666</c:v>
                </c:pt>
                <c:pt idx="479">
                  <c:v>160</c:v>
                </c:pt>
                <c:pt idx="480">
                  <c:v>160.33333333333334</c:v>
                </c:pt>
                <c:pt idx="481">
                  <c:v>160.66666666666666</c:v>
                </c:pt>
                <c:pt idx="482">
                  <c:v>161</c:v>
                </c:pt>
                <c:pt idx="483">
                  <c:v>161.33333333333334</c:v>
                </c:pt>
                <c:pt idx="484">
                  <c:v>161.66666666666666</c:v>
                </c:pt>
                <c:pt idx="485">
                  <c:v>162</c:v>
                </c:pt>
                <c:pt idx="486">
                  <c:v>162.33333333333334</c:v>
                </c:pt>
                <c:pt idx="487">
                  <c:v>162.66666666666666</c:v>
                </c:pt>
                <c:pt idx="488">
                  <c:v>163</c:v>
                </c:pt>
                <c:pt idx="489">
                  <c:v>163.33333333333334</c:v>
                </c:pt>
                <c:pt idx="490">
                  <c:v>163.66666666666666</c:v>
                </c:pt>
                <c:pt idx="491">
                  <c:v>164</c:v>
                </c:pt>
                <c:pt idx="492">
                  <c:v>164.33333333333334</c:v>
                </c:pt>
                <c:pt idx="493">
                  <c:v>164.66666666666666</c:v>
                </c:pt>
                <c:pt idx="494">
                  <c:v>165</c:v>
                </c:pt>
                <c:pt idx="495">
                  <c:v>165.33333333333334</c:v>
                </c:pt>
                <c:pt idx="496">
                  <c:v>165.66666666666666</c:v>
                </c:pt>
                <c:pt idx="497">
                  <c:v>166</c:v>
                </c:pt>
                <c:pt idx="498">
                  <c:v>166.33333333333334</c:v>
                </c:pt>
                <c:pt idx="499">
                  <c:v>166.66666666666666</c:v>
                </c:pt>
                <c:pt idx="500">
                  <c:v>167</c:v>
                </c:pt>
                <c:pt idx="501">
                  <c:v>167.33333333333334</c:v>
                </c:pt>
                <c:pt idx="502">
                  <c:v>167.66666666666666</c:v>
                </c:pt>
                <c:pt idx="503">
                  <c:v>168</c:v>
                </c:pt>
                <c:pt idx="504">
                  <c:v>168.33333333333334</c:v>
                </c:pt>
                <c:pt idx="505">
                  <c:v>168.66666666666666</c:v>
                </c:pt>
                <c:pt idx="506">
                  <c:v>169</c:v>
                </c:pt>
                <c:pt idx="507">
                  <c:v>169.33333333333334</c:v>
                </c:pt>
                <c:pt idx="508">
                  <c:v>169.66666666666666</c:v>
                </c:pt>
                <c:pt idx="509">
                  <c:v>170</c:v>
                </c:pt>
                <c:pt idx="510">
                  <c:v>170.33333333333334</c:v>
                </c:pt>
                <c:pt idx="511">
                  <c:v>170.66666666666666</c:v>
                </c:pt>
                <c:pt idx="512">
                  <c:v>171</c:v>
                </c:pt>
                <c:pt idx="513">
                  <c:v>171.33333333333334</c:v>
                </c:pt>
                <c:pt idx="514">
                  <c:v>171.66666666666666</c:v>
                </c:pt>
                <c:pt idx="515">
                  <c:v>172</c:v>
                </c:pt>
                <c:pt idx="516">
                  <c:v>172.33333333333334</c:v>
                </c:pt>
                <c:pt idx="517">
                  <c:v>172.66666666666666</c:v>
                </c:pt>
                <c:pt idx="518">
                  <c:v>173</c:v>
                </c:pt>
                <c:pt idx="519">
                  <c:v>173.33333333333334</c:v>
                </c:pt>
                <c:pt idx="520">
                  <c:v>173.66666666666666</c:v>
                </c:pt>
                <c:pt idx="521">
                  <c:v>174</c:v>
                </c:pt>
                <c:pt idx="522">
                  <c:v>174.33333333333334</c:v>
                </c:pt>
                <c:pt idx="523">
                  <c:v>174.66666666666666</c:v>
                </c:pt>
                <c:pt idx="524">
                  <c:v>175</c:v>
                </c:pt>
                <c:pt idx="525">
                  <c:v>175.33333333333334</c:v>
                </c:pt>
                <c:pt idx="526">
                  <c:v>175.66666666666666</c:v>
                </c:pt>
                <c:pt idx="527">
                  <c:v>176</c:v>
                </c:pt>
                <c:pt idx="528">
                  <c:v>176.33333333333334</c:v>
                </c:pt>
                <c:pt idx="529">
                  <c:v>176.66666666666666</c:v>
                </c:pt>
                <c:pt idx="530">
                  <c:v>177</c:v>
                </c:pt>
                <c:pt idx="531">
                  <c:v>177.33333333333334</c:v>
                </c:pt>
                <c:pt idx="532">
                  <c:v>177.66666666666666</c:v>
                </c:pt>
                <c:pt idx="533">
                  <c:v>178</c:v>
                </c:pt>
                <c:pt idx="534">
                  <c:v>178.33333333333334</c:v>
                </c:pt>
                <c:pt idx="535">
                  <c:v>178.66666666666666</c:v>
                </c:pt>
                <c:pt idx="536">
                  <c:v>179</c:v>
                </c:pt>
                <c:pt idx="537">
                  <c:v>179.33333333333334</c:v>
                </c:pt>
                <c:pt idx="538">
                  <c:v>179.66666666666666</c:v>
                </c:pt>
                <c:pt idx="539">
                  <c:v>180</c:v>
                </c:pt>
                <c:pt idx="540">
                  <c:v>180.33333333333334</c:v>
                </c:pt>
                <c:pt idx="541">
                  <c:v>180.66666666666666</c:v>
                </c:pt>
                <c:pt idx="542">
                  <c:v>181</c:v>
                </c:pt>
                <c:pt idx="543">
                  <c:v>181.33333333333334</c:v>
                </c:pt>
                <c:pt idx="544">
                  <c:v>181.66666666666666</c:v>
                </c:pt>
                <c:pt idx="545">
                  <c:v>182</c:v>
                </c:pt>
                <c:pt idx="546">
                  <c:v>182.33333333333334</c:v>
                </c:pt>
                <c:pt idx="547">
                  <c:v>182.66666666666666</c:v>
                </c:pt>
                <c:pt idx="548">
                  <c:v>183</c:v>
                </c:pt>
                <c:pt idx="549">
                  <c:v>183.33333333333334</c:v>
                </c:pt>
                <c:pt idx="550">
                  <c:v>183.66666666666666</c:v>
                </c:pt>
                <c:pt idx="551">
                  <c:v>184</c:v>
                </c:pt>
                <c:pt idx="552">
                  <c:v>184.33333333333334</c:v>
                </c:pt>
                <c:pt idx="553">
                  <c:v>184.66666666666666</c:v>
                </c:pt>
                <c:pt idx="554">
                  <c:v>185</c:v>
                </c:pt>
                <c:pt idx="555">
                  <c:v>185.33333333333334</c:v>
                </c:pt>
                <c:pt idx="556">
                  <c:v>185.66666666666666</c:v>
                </c:pt>
                <c:pt idx="557">
                  <c:v>186</c:v>
                </c:pt>
                <c:pt idx="558">
                  <c:v>186.33333333333334</c:v>
                </c:pt>
                <c:pt idx="559">
                  <c:v>186.66666666666666</c:v>
                </c:pt>
                <c:pt idx="560">
                  <c:v>187</c:v>
                </c:pt>
                <c:pt idx="561">
                  <c:v>187.33333333333334</c:v>
                </c:pt>
                <c:pt idx="562">
                  <c:v>187.66666666666666</c:v>
                </c:pt>
                <c:pt idx="563">
                  <c:v>188</c:v>
                </c:pt>
                <c:pt idx="564">
                  <c:v>188.33333333333334</c:v>
                </c:pt>
                <c:pt idx="565">
                  <c:v>188.66666666666666</c:v>
                </c:pt>
                <c:pt idx="566">
                  <c:v>189</c:v>
                </c:pt>
              </c:numCache>
            </c:numRef>
          </c:xVal>
          <c:yVal>
            <c:numRef>
              <c:f>aps_LutzbotTaz5_ABSblack_042820!$CL$8:$CL$1223</c:f>
              <c:numCache>
                <c:formatCode>General</c:formatCode>
                <c:ptCount val="1216"/>
                <c:pt idx="0">
                  <c:v>2785</c:v>
                </c:pt>
                <c:pt idx="1">
                  <c:v>2716</c:v>
                </c:pt>
                <c:pt idx="2">
                  <c:v>2890</c:v>
                </c:pt>
                <c:pt idx="3">
                  <c:v>2877</c:v>
                </c:pt>
                <c:pt idx="4">
                  <c:v>2815</c:v>
                </c:pt>
                <c:pt idx="5">
                  <c:v>2814</c:v>
                </c:pt>
                <c:pt idx="6">
                  <c:v>2705</c:v>
                </c:pt>
                <c:pt idx="7">
                  <c:v>2704</c:v>
                </c:pt>
                <c:pt idx="8">
                  <c:v>2628</c:v>
                </c:pt>
                <c:pt idx="9">
                  <c:v>2847</c:v>
                </c:pt>
                <c:pt idx="10">
                  <c:v>3252</c:v>
                </c:pt>
                <c:pt idx="11">
                  <c:v>3157</c:v>
                </c:pt>
                <c:pt idx="12">
                  <c:v>3190</c:v>
                </c:pt>
                <c:pt idx="13">
                  <c:v>3205</c:v>
                </c:pt>
                <c:pt idx="14">
                  <c:v>3123</c:v>
                </c:pt>
                <c:pt idx="15">
                  <c:v>3227</c:v>
                </c:pt>
                <c:pt idx="16">
                  <c:v>3189</c:v>
                </c:pt>
                <c:pt idx="17">
                  <c:v>3042</c:v>
                </c:pt>
                <c:pt idx="18">
                  <c:v>3186</c:v>
                </c:pt>
                <c:pt idx="19">
                  <c:v>2911</c:v>
                </c:pt>
                <c:pt idx="20">
                  <c:v>2974</c:v>
                </c:pt>
                <c:pt idx="21">
                  <c:v>3130</c:v>
                </c:pt>
                <c:pt idx="22">
                  <c:v>3072</c:v>
                </c:pt>
                <c:pt idx="23">
                  <c:v>3263</c:v>
                </c:pt>
                <c:pt idx="24">
                  <c:v>3196</c:v>
                </c:pt>
                <c:pt idx="25">
                  <c:v>3046</c:v>
                </c:pt>
                <c:pt idx="26">
                  <c:v>2948</c:v>
                </c:pt>
                <c:pt idx="27">
                  <c:v>3048</c:v>
                </c:pt>
                <c:pt idx="28">
                  <c:v>3177</c:v>
                </c:pt>
                <c:pt idx="29">
                  <c:v>3344</c:v>
                </c:pt>
                <c:pt idx="30">
                  <c:v>2953</c:v>
                </c:pt>
                <c:pt idx="31">
                  <c:v>2982</c:v>
                </c:pt>
                <c:pt idx="32">
                  <c:v>2980</c:v>
                </c:pt>
                <c:pt idx="33">
                  <c:v>3107</c:v>
                </c:pt>
                <c:pt idx="34">
                  <c:v>3139</c:v>
                </c:pt>
                <c:pt idx="35">
                  <c:v>3230</c:v>
                </c:pt>
                <c:pt idx="36">
                  <c:v>3229</c:v>
                </c:pt>
                <c:pt idx="37">
                  <c:v>3254</c:v>
                </c:pt>
                <c:pt idx="38">
                  <c:v>3354</c:v>
                </c:pt>
                <c:pt idx="39">
                  <c:v>3237</c:v>
                </c:pt>
                <c:pt idx="40">
                  <c:v>3272</c:v>
                </c:pt>
                <c:pt idx="41">
                  <c:v>3545</c:v>
                </c:pt>
                <c:pt idx="42">
                  <c:v>3147</c:v>
                </c:pt>
                <c:pt idx="43">
                  <c:v>3351</c:v>
                </c:pt>
                <c:pt idx="44">
                  <c:v>3043</c:v>
                </c:pt>
                <c:pt idx="45">
                  <c:v>2998</c:v>
                </c:pt>
                <c:pt idx="46">
                  <c:v>3111</c:v>
                </c:pt>
                <c:pt idx="47">
                  <c:v>3163</c:v>
                </c:pt>
                <c:pt idx="48">
                  <c:v>3298</c:v>
                </c:pt>
                <c:pt idx="49">
                  <c:v>3108</c:v>
                </c:pt>
                <c:pt idx="50">
                  <c:v>2941</c:v>
                </c:pt>
                <c:pt idx="51">
                  <c:v>2995</c:v>
                </c:pt>
                <c:pt idx="52">
                  <c:v>3171</c:v>
                </c:pt>
                <c:pt idx="53">
                  <c:v>3134</c:v>
                </c:pt>
                <c:pt idx="54">
                  <c:v>3194</c:v>
                </c:pt>
                <c:pt idx="55">
                  <c:v>3211</c:v>
                </c:pt>
                <c:pt idx="56">
                  <c:v>3124</c:v>
                </c:pt>
                <c:pt idx="57">
                  <c:v>3090</c:v>
                </c:pt>
                <c:pt idx="58">
                  <c:v>2864</c:v>
                </c:pt>
                <c:pt idx="59">
                  <c:v>3017</c:v>
                </c:pt>
                <c:pt idx="60">
                  <c:v>2805</c:v>
                </c:pt>
                <c:pt idx="61">
                  <c:v>2807</c:v>
                </c:pt>
                <c:pt idx="62">
                  <c:v>2671</c:v>
                </c:pt>
                <c:pt idx="63">
                  <c:v>2772</c:v>
                </c:pt>
                <c:pt idx="64">
                  <c:v>2954</c:v>
                </c:pt>
                <c:pt idx="65">
                  <c:v>2882</c:v>
                </c:pt>
                <c:pt idx="66">
                  <c:v>2881</c:v>
                </c:pt>
                <c:pt idx="67">
                  <c:v>2935</c:v>
                </c:pt>
                <c:pt idx="68">
                  <c:v>2541</c:v>
                </c:pt>
                <c:pt idx="69">
                  <c:v>2660</c:v>
                </c:pt>
                <c:pt idx="70">
                  <c:v>2587</c:v>
                </c:pt>
                <c:pt idx="71">
                  <c:v>2760</c:v>
                </c:pt>
                <c:pt idx="72">
                  <c:v>2850</c:v>
                </c:pt>
                <c:pt idx="73">
                  <c:v>2782</c:v>
                </c:pt>
                <c:pt idx="74">
                  <c:v>2508</c:v>
                </c:pt>
                <c:pt idx="75">
                  <c:v>2582</c:v>
                </c:pt>
                <c:pt idx="76">
                  <c:v>2557</c:v>
                </c:pt>
                <c:pt idx="77">
                  <c:v>2551</c:v>
                </c:pt>
                <c:pt idx="78">
                  <c:v>2429</c:v>
                </c:pt>
                <c:pt idx="79">
                  <c:v>2560</c:v>
                </c:pt>
                <c:pt idx="80">
                  <c:v>2768</c:v>
                </c:pt>
                <c:pt idx="81">
                  <c:v>2788</c:v>
                </c:pt>
                <c:pt idx="82">
                  <c:v>2750</c:v>
                </c:pt>
                <c:pt idx="83">
                  <c:v>2599</c:v>
                </c:pt>
                <c:pt idx="84">
                  <c:v>2653</c:v>
                </c:pt>
                <c:pt idx="85">
                  <c:v>2526</c:v>
                </c:pt>
                <c:pt idx="86">
                  <c:v>2796</c:v>
                </c:pt>
                <c:pt idx="87">
                  <c:v>2609</c:v>
                </c:pt>
                <c:pt idx="88">
                  <c:v>2551</c:v>
                </c:pt>
                <c:pt idx="89">
                  <c:v>2586</c:v>
                </c:pt>
                <c:pt idx="90">
                  <c:v>2814</c:v>
                </c:pt>
                <c:pt idx="91">
                  <c:v>2515</c:v>
                </c:pt>
                <c:pt idx="92">
                  <c:v>2503</c:v>
                </c:pt>
                <c:pt idx="93">
                  <c:v>2683</c:v>
                </c:pt>
                <c:pt idx="94">
                  <c:v>2526</c:v>
                </c:pt>
                <c:pt idx="95">
                  <c:v>2686</c:v>
                </c:pt>
                <c:pt idx="96">
                  <c:v>2791</c:v>
                </c:pt>
                <c:pt idx="97">
                  <c:v>2739</c:v>
                </c:pt>
                <c:pt idx="98">
                  <c:v>2584</c:v>
                </c:pt>
                <c:pt idx="99">
                  <c:v>2623</c:v>
                </c:pt>
                <c:pt idx="100">
                  <c:v>2909</c:v>
                </c:pt>
                <c:pt idx="101">
                  <c:v>2681</c:v>
                </c:pt>
                <c:pt idx="102">
                  <c:v>2549</c:v>
                </c:pt>
                <c:pt idx="103">
                  <c:v>2672</c:v>
                </c:pt>
                <c:pt idx="104">
                  <c:v>2674</c:v>
                </c:pt>
                <c:pt idx="105">
                  <c:v>2630</c:v>
                </c:pt>
                <c:pt idx="106">
                  <c:v>2515</c:v>
                </c:pt>
                <c:pt idx="107">
                  <c:v>2459</c:v>
                </c:pt>
                <c:pt idx="108">
                  <c:v>2438</c:v>
                </c:pt>
                <c:pt idx="109">
                  <c:v>2550</c:v>
                </c:pt>
                <c:pt idx="110">
                  <c:v>2457</c:v>
                </c:pt>
                <c:pt idx="111">
                  <c:v>2620</c:v>
                </c:pt>
                <c:pt idx="112">
                  <c:v>2483</c:v>
                </c:pt>
                <c:pt idx="113">
                  <c:v>2418</c:v>
                </c:pt>
                <c:pt idx="114">
                  <c:v>2684</c:v>
                </c:pt>
                <c:pt idx="115">
                  <c:v>2437</c:v>
                </c:pt>
                <c:pt idx="116">
                  <c:v>2466</c:v>
                </c:pt>
                <c:pt idx="117">
                  <c:v>2891</c:v>
                </c:pt>
                <c:pt idx="118">
                  <c:v>2762</c:v>
                </c:pt>
                <c:pt idx="119">
                  <c:v>2641</c:v>
                </c:pt>
                <c:pt idx="120">
                  <c:v>2644</c:v>
                </c:pt>
                <c:pt idx="121">
                  <c:v>2768</c:v>
                </c:pt>
                <c:pt idx="122">
                  <c:v>2450</c:v>
                </c:pt>
                <c:pt idx="123">
                  <c:v>2707</c:v>
                </c:pt>
                <c:pt idx="124">
                  <c:v>2777</c:v>
                </c:pt>
                <c:pt idx="125">
                  <c:v>2792</c:v>
                </c:pt>
                <c:pt idx="126">
                  <c:v>2844</c:v>
                </c:pt>
                <c:pt idx="127">
                  <c:v>2588</c:v>
                </c:pt>
                <c:pt idx="128">
                  <c:v>2740</c:v>
                </c:pt>
                <c:pt idx="129">
                  <c:v>2646</c:v>
                </c:pt>
                <c:pt idx="130">
                  <c:v>2987</c:v>
                </c:pt>
                <c:pt idx="131">
                  <c:v>2872</c:v>
                </c:pt>
                <c:pt idx="132">
                  <c:v>2672</c:v>
                </c:pt>
                <c:pt idx="133">
                  <c:v>2526</c:v>
                </c:pt>
                <c:pt idx="134">
                  <c:v>2973</c:v>
                </c:pt>
                <c:pt idx="135">
                  <c:v>2881</c:v>
                </c:pt>
                <c:pt idx="136">
                  <c:v>2838</c:v>
                </c:pt>
                <c:pt idx="137">
                  <c:v>2551</c:v>
                </c:pt>
                <c:pt idx="138">
                  <c:v>2514</c:v>
                </c:pt>
                <c:pt idx="139">
                  <c:v>2701</c:v>
                </c:pt>
                <c:pt idx="140">
                  <c:v>2781</c:v>
                </c:pt>
                <c:pt idx="141">
                  <c:v>2444</c:v>
                </c:pt>
                <c:pt idx="142">
                  <c:v>2612</c:v>
                </c:pt>
                <c:pt idx="143">
                  <c:v>2734</c:v>
                </c:pt>
                <c:pt idx="144">
                  <c:v>2982</c:v>
                </c:pt>
                <c:pt idx="145">
                  <c:v>3208</c:v>
                </c:pt>
                <c:pt idx="146">
                  <c:v>2850</c:v>
                </c:pt>
                <c:pt idx="147">
                  <c:v>2657</c:v>
                </c:pt>
                <c:pt idx="148">
                  <c:v>2583</c:v>
                </c:pt>
                <c:pt idx="149">
                  <c:v>2633</c:v>
                </c:pt>
                <c:pt idx="150">
                  <c:v>2969</c:v>
                </c:pt>
                <c:pt idx="151">
                  <c:v>2768</c:v>
                </c:pt>
                <c:pt idx="152">
                  <c:v>2618</c:v>
                </c:pt>
                <c:pt idx="153">
                  <c:v>2638</c:v>
                </c:pt>
                <c:pt idx="154">
                  <c:v>2852</c:v>
                </c:pt>
                <c:pt idx="155">
                  <c:v>3177</c:v>
                </c:pt>
                <c:pt idx="156">
                  <c:v>3024</c:v>
                </c:pt>
                <c:pt idx="157">
                  <c:v>3183</c:v>
                </c:pt>
                <c:pt idx="158">
                  <c:v>2783</c:v>
                </c:pt>
                <c:pt idx="159">
                  <c:v>2826</c:v>
                </c:pt>
                <c:pt idx="160">
                  <c:v>2946</c:v>
                </c:pt>
                <c:pt idx="161">
                  <c:v>3102</c:v>
                </c:pt>
                <c:pt idx="162">
                  <c:v>2938</c:v>
                </c:pt>
                <c:pt idx="163">
                  <c:v>2927</c:v>
                </c:pt>
                <c:pt idx="164">
                  <c:v>2739</c:v>
                </c:pt>
                <c:pt idx="165">
                  <c:v>2958</c:v>
                </c:pt>
                <c:pt idx="166">
                  <c:v>3510</c:v>
                </c:pt>
                <c:pt idx="167">
                  <c:v>3218</c:v>
                </c:pt>
                <c:pt idx="168">
                  <c:v>3064</c:v>
                </c:pt>
                <c:pt idx="169">
                  <c:v>2706</c:v>
                </c:pt>
                <c:pt idx="170">
                  <c:v>3444</c:v>
                </c:pt>
                <c:pt idx="171">
                  <c:v>3374</c:v>
                </c:pt>
                <c:pt idx="172">
                  <c:v>2983</c:v>
                </c:pt>
                <c:pt idx="173">
                  <c:v>3039</c:v>
                </c:pt>
                <c:pt idx="174">
                  <c:v>2813</c:v>
                </c:pt>
                <c:pt idx="175">
                  <c:v>3028</c:v>
                </c:pt>
                <c:pt idx="176">
                  <c:v>2984</c:v>
                </c:pt>
                <c:pt idx="177">
                  <c:v>3036</c:v>
                </c:pt>
                <c:pt idx="178">
                  <c:v>2811</c:v>
                </c:pt>
                <c:pt idx="179">
                  <c:v>2819</c:v>
                </c:pt>
                <c:pt idx="180">
                  <c:v>2958</c:v>
                </c:pt>
                <c:pt idx="181">
                  <c:v>3087</c:v>
                </c:pt>
                <c:pt idx="182">
                  <c:v>2835</c:v>
                </c:pt>
                <c:pt idx="183">
                  <c:v>2873</c:v>
                </c:pt>
                <c:pt idx="184">
                  <c:v>2858</c:v>
                </c:pt>
                <c:pt idx="185">
                  <c:v>2605</c:v>
                </c:pt>
                <c:pt idx="186">
                  <c:v>3001</c:v>
                </c:pt>
                <c:pt idx="187">
                  <c:v>3017</c:v>
                </c:pt>
                <c:pt idx="188">
                  <c:v>3001</c:v>
                </c:pt>
                <c:pt idx="189">
                  <c:v>2807</c:v>
                </c:pt>
                <c:pt idx="190">
                  <c:v>2695</c:v>
                </c:pt>
                <c:pt idx="191">
                  <c:v>3010</c:v>
                </c:pt>
                <c:pt idx="192">
                  <c:v>2621</c:v>
                </c:pt>
                <c:pt idx="193">
                  <c:v>2518</c:v>
                </c:pt>
                <c:pt idx="194">
                  <c:v>2646</c:v>
                </c:pt>
                <c:pt idx="195">
                  <c:v>2623</c:v>
                </c:pt>
                <c:pt idx="196">
                  <c:v>2791</c:v>
                </c:pt>
                <c:pt idx="197">
                  <c:v>2464</c:v>
                </c:pt>
                <c:pt idx="198">
                  <c:v>2552</c:v>
                </c:pt>
                <c:pt idx="199">
                  <c:v>2576</c:v>
                </c:pt>
                <c:pt idx="200">
                  <c:v>2669</c:v>
                </c:pt>
                <c:pt idx="201">
                  <c:v>2759</c:v>
                </c:pt>
                <c:pt idx="202">
                  <c:v>2718</c:v>
                </c:pt>
                <c:pt idx="203">
                  <c:v>2618</c:v>
                </c:pt>
                <c:pt idx="204">
                  <c:v>2382</c:v>
                </c:pt>
                <c:pt idx="205">
                  <c:v>2551</c:v>
                </c:pt>
                <c:pt idx="206">
                  <c:v>2969</c:v>
                </c:pt>
                <c:pt idx="207">
                  <c:v>2882</c:v>
                </c:pt>
                <c:pt idx="208">
                  <c:v>2950</c:v>
                </c:pt>
                <c:pt idx="209">
                  <c:v>3080</c:v>
                </c:pt>
                <c:pt idx="210">
                  <c:v>2990</c:v>
                </c:pt>
                <c:pt idx="211">
                  <c:v>3117</c:v>
                </c:pt>
                <c:pt idx="212">
                  <c:v>2993</c:v>
                </c:pt>
                <c:pt idx="213">
                  <c:v>2801</c:v>
                </c:pt>
                <c:pt idx="214">
                  <c:v>2920</c:v>
                </c:pt>
                <c:pt idx="215">
                  <c:v>2867</c:v>
                </c:pt>
                <c:pt idx="216">
                  <c:v>2999</c:v>
                </c:pt>
                <c:pt idx="217">
                  <c:v>3034</c:v>
                </c:pt>
                <c:pt idx="218">
                  <c:v>3507</c:v>
                </c:pt>
                <c:pt idx="219">
                  <c:v>3473</c:v>
                </c:pt>
                <c:pt idx="220">
                  <c:v>3077</c:v>
                </c:pt>
                <c:pt idx="221">
                  <c:v>3100</c:v>
                </c:pt>
                <c:pt idx="222">
                  <c:v>3625</c:v>
                </c:pt>
                <c:pt idx="223">
                  <c:v>3277</c:v>
                </c:pt>
                <c:pt idx="224">
                  <c:v>3128</c:v>
                </c:pt>
                <c:pt idx="225">
                  <c:v>3523</c:v>
                </c:pt>
                <c:pt idx="226">
                  <c:v>3390</c:v>
                </c:pt>
                <c:pt idx="227">
                  <c:v>3411</c:v>
                </c:pt>
                <c:pt idx="228">
                  <c:v>3262</c:v>
                </c:pt>
                <c:pt idx="229">
                  <c:v>3080</c:v>
                </c:pt>
                <c:pt idx="230">
                  <c:v>3187</c:v>
                </c:pt>
                <c:pt idx="231">
                  <c:v>3128</c:v>
                </c:pt>
                <c:pt idx="232">
                  <c:v>2932</c:v>
                </c:pt>
                <c:pt idx="233">
                  <c:v>3163</c:v>
                </c:pt>
                <c:pt idx="234">
                  <c:v>2849</c:v>
                </c:pt>
                <c:pt idx="235">
                  <c:v>2931</c:v>
                </c:pt>
                <c:pt idx="236">
                  <c:v>2910</c:v>
                </c:pt>
                <c:pt idx="237">
                  <c:v>2857</c:v>
                </c:pt>
                <c:pt idx="238">
                  <c:v>2976</c:v>
                </c:pt>
                <c:pt idx="239">
                  <c:v>2903</c:v>
                </c:pt>
                <c:pt idx="240">
                  <c:v>2966</c:v>
                </c:pt>
                <c:pt idx="241">
                  <c:v>2955</c:v>
                </c:pt>
                <c:pt idx="242">
                  <c:v>2817</c:v>
                </c:pt>
                <c:pt idx="243">
                  <c:v>3040</c:v>
                </c:pt>
                <c:pt idx="244">
                  <c:v>3241</c:v>
                </c:pt>
                <c:pt idx="245">
                  <c:v>2994</c:v>
                </c:pt>
                <c:pt idx="246">
                  <c:v>3105</c:v>
                </c:pt>
                <c:pt idx="247">
                  <c:v>2861</c:v>
                </c:pt>
                <c:pt idx="248">
                  <c:v>2744</c:v>
                </c:pt>
                <c:pt idx="249">
                  <c:v>2850</c:v>
                </c:pt>
                <c:pt idx="250">
                  <c:v>2772</c:v>
                </c:pt>
                <c:pt idx="251">
                  <c:v>2989</c:v>
                </c:pt>
                <c:pt idx="252">
                  <c:v>3323</c:v>
                </c:pt>
                <c:pt idx="253">
                  <c:v>2945</c:v>
                </c:pt>
                <c:pt idx="254">
                  <c:v>3096</c:v>
                </c:pt>
                <c:pt idx="255">
                  <c:v>3274</c:v>
                </c:pt>
                <c:pt idx="256">
                  <c:v>3047</c:v>
                </c:pt>
                <c:pt idx="257">
                  <c:v>2903</c:v>
                </c:pt>
                <c:pt idx="258">
                  <c:v>2935</c:v>
                </c:pt>
                <c:pt idx="259">
                  <c:v>2779</c:v>
                </c:pt>
                <c:pt idx="260">
                  <c:v>2928</c:v>
                </c:pt>
                <c:pt idx="261">
                  <c:v>3037</c:v>
                </c:pt>
                <c:pt idx="262">
                  <c:v>3076</c:v>
                </c:pt>
                <c:pt idx="263">
                  <c:v>2997</c:v>
                </c:pt>
                <c:pt idx="264">
                  <c:v>2895</c:v>
                </c:pt>
                <c:pt idx="265">
                  <c:v>2918</c:v>
                </c:pt>
                <c:pt idx="266">
                  <c:v>2947</c:v>
                </c:pt>
                <c:pt idx="267">
                  <c:v>3156</c:v>
                </c:pt>
                <c:pt idx="268">
                  <c:v>3166</c:v>
                </c:pt>
                <c:pt idx="269">
                  <c:v>3064</c:v>
                </c:pt>
                <c:pt idx="270">
                  <c:v>3208</c:v>
                </c:pt>
                <c:pt idx="271">
                  <c:v>3146</c:v>
                </c:pt>
                <c:pt idx="272">
                  <c:v>3051</c:v>
                </c:pt>
                <c:pt idx="273">
                  <c:v>3312</c:v>
                </c:pt>
                <c:pt idx="274">
                  <c:v>3120</c:v>
                </c:pt>
                <c:pt idx="275">
                  <c:v>3156</c:v>
                </c:pt>
                <c:pt idx="276">
                  <c:v>3079</c:v>
                </c:pt>
                <c:pt idx="277">
                  <c:v>3260</c:v>
                </c:pt>
                <c:pt idx="278">
                  <c:v>3246</c:v>
                </c:pt>
                <c:pt idx="279">
                  <c:v>3238</c:v>
                </c:pt>
                <c:pt idx="280">
                  <c:v>3090</c:v>
                </c:pt>
                <c:pt idx="281">
                  <c:v>3081</c:v>
                </c:pt>
                <c:pt idx="282">
                  <c:v>3025</c:v>
                </c:pt>
                <c:pt idx="283">
                  <c:v>2874</c:v>
                </c:pt>
                <c:pt idx="284">
                  <c:v>3106</c:v>
                </c:pt>
                <c:pt idx="285">
                  <c:v>3238</c:v>
                </c:pt>
                <c:pt idx="286">
                  <c:v>3156</c:v>
                </c:pt>
                <c:pt idx="287">
                  <c:v>3237</c:v>
                </c:pt>
                <c:pt idx="288">
                  <c:v>3062</c:v>
                </c:pt>
                <c:pt idx="289">
                  <c:v>2914</c:v>
                </c:pt>
                <c:pt idx="290">
                  <c:v>2930</c:v>
                </c:pt>
                <c:pt idx="291">
                  <c:v>2994</c:v>
                </c:pt>
                <c:pt idx="292">
                  <c:v>2855</c:v>
                </c:pt>
                <c:pt idx="293">
                  <c:v>3257</c:v>
                </c:pt>
                <c:pt idx="294">
                  <c:v>3321</c:v>
                </c:pt>
                <c:pt idx="295">
                  <c:v>2920</c:v>
                </c:pt>
                <c:pt idx="296">
                  <c:v>2941</c:v>
                </c:pt>
                <c:pt idx="297">
                  <c:v>3065</c:v>
                </c:pt>
                <c:pt idx="298">
                  <c:v>3069</c:v>
                </c:pt>
                <c:pt idx="299">
                  <c:v>2822</c:v>
                </c:pt>
                <c:pt idx="300">
                  <c:v>2847</c:v>
                </c:pt>
                <c:pt idx="301">
                  <c:v>3149</c:v>
                </c:pt>
                <c:pt idx="302">
                  <c:v>3036</c:v>
                </c:pt>
                <c:pt idx="303">
                  <c:v>2808</c:v>
                </c:pt>
                <c:pt idx="304">
                  <c:v>2918</c:v>
                </c:pt>
                <c:pt idx="305">
                  <c:v>3161</c:v>
                </c:pt>
                <c:pt idx="306">
                  <c:v>3145</c:v>
                </c:pt>
                <c:pt idx="307">
                  <c:v>3016</c:v>
                </c:pt>
                <c:pt idx="308">
                  <c:v>2852</c:v>
                </c:pt>
                <c:pt idx="309">
                  <c:v>3102</c:v>
                </c:pt>
                <c:pt idx="310">
                  <c:v>3209</c:v>
                </c:pt>
                <c:pt idx="311">
                  <c:v>3072</c:v>
                </c:pt>
                <c:pt idx="312">
                  <c:v>2790</c:v>
                </c:pt>
                <c:pt idx="313">
                  <c:v>2757</c:v>
                </c:pt>
                <c:pt idx="314">
                  <c:v>2983</c:v>
                </c:pt>
                <c:pt idx="315">
                  <c:v>3118</c:v>
                </c:pt>
                <c:pt idx="316">
                  <c:v>2968</c:v>
                </c:pt>
                <c:pt idx="317">
                  <c:v>2802</c:v>
                </c:pt>
                <c:pt idx="318">
                  <c:v>2905</c:v>
                </c:pt>
                <c:pt idx="319">
                  <c:v>2999</c:v>
                </c:pt>
                <c:pt idx="320">
                  <c:v>2924</c:v>
                </c:pt>
                <c:pt idx="321">
                  <c:v>3003</c:v>
                </c:pt>
                <c:pt idx="322">
                  <c:v>2863</c:v>
                </c:pt>
                <c:pt idx="323">
                  <c:v>3130</c:v>
                </c:pt>
                <c:pt idx="324">
                  <c:v>2943</c:v>
                </c:pt>
                <c:pt idx="325">
                  <c:v>2681</c:v>
                </c:pt>
                <c:pt idx="326">
                  <c:v>2717</c:v>
                </c:pt>
                <c:pt idx="327">
                  <c:v>2766</c:v>
                </c:pt>
                <c:pt idx="328">
                  <c:v>2650</c:v>
                </c:pt>
                <c:pt idx="329">
                  <c:v>2615</c:v>
                </c:pt>
                <c:pt idx="330">
                  <c:v>2744</c:v>
                </c:pt>
                <c:pt idx="331">
                  <c:v>2687</c:v>
                </c:pt>
                <c:pt idx="332">
                  <c:v>3074</c:v>
                </c:pt>
                <c:pt idx="333">
                  <c:v>2974</c:v>
                </c:pt>
                <c:pt idx="334">
                  <c:v>2929</c:v>
                </c:pt>
                <c:pt idx="335">
                  <c:v>2981</c:v>
                </c:pt>
                <c:pt idx="336">
                  <c:v>2932</c:v>
                </c:pt>
                <c:pt idx="337">
                  <c:v>2932</c:v>
                </c:pt>
                <c:pt idx="338">
                  <c:v>2821</c:v>
                </c:pt>
                <c:pt idx="339">
                  <c:v>2922</c:v>
                </c:pt>
                <c:pt idx="340">
                  <c:v>2820</c:v>
                </c:pt>
                <c:pt idx="341">
                  <c:v>2868</c:v>
                </c:pt>
                <c:pt idx="342">
                  <c:v>3072</c:v>
                </c:pt>
                <c:pt idx="343">
                  <c:v>2810</c:v>
                </c:pt>
                <c:pt idx="344">
                  <c:v>2802</c:v>
                </c:pt>
                <c:pt idx="345">
                  <c:v>2878</c:v>
                </c:pt>
                <c:pt idx="346">
                  <c:v>2566</c:v>
                </c:pt>
                <c:pt idx="347">
                  <c:v>2726</c:v>
                </c:pt>
                <c:pt idx="348">
                  <c:v>2621</c:v>
                </c:pt>
                <c:pt idx="349">
                  <c:v>2753</c:v>
                </c:pt>
                <c:pt idx="350">
                  <c:v>2567</c:v>
                </c:pt>
                <c:pt idx="351">
                  <c:v>2819</c:v>
                </c:pt>
                <c:pt idx="352">
                  <c:v>2744</c:v>
                </c:pt>
                <c:pt idx="353">
                  <c:v>2789</c:v>
                </c:pt>
                <c:pt idx="354">
                  <c:v>2788</c:v>
                </c:pt>
                <c:pt idx="355">
                  <c:v>2672</c:v>
                </c:pt>
                <c:pt idx="356">
                  <c:v>2630</c:v>
                </c:pt>
                <c:pt idx="357">
                  <c:v>2863</c:v>
                </c:pt>
                <c:pt idx="358">
                  <c:v>2722</c:v>
                </c:pt>
                <c:pt idx="359">
                  <c:v>2866</c:v>
                </c:pt>
                <c:pt idx="360">
                  <c:v>2809</c:v>
                </c:pt>
                <c:pt idx="361">
                  <c:v>2676</c:v>
                </c:pt>
                <c:pt idx="362">
                  <c:v>2582</c:v>
                </c:pt>
                <c:pt idx="363">
                  <c:v>2803</c:v>
                </c:pt>
                <c:pt idx="364">
                  <c:v>2764</c:v>
                </c:pt>
                <c:pt idx="365">
                  <c:v>2783</c:v>
                </c:pt>
                <c:pt idx="366">
                  <c:v>2687</c:v>
                </c:pt>
                <c:pt idx="367">
                  <c:v>2740</c:v>
                </c:pt>
                <c:pt idx="368">
                  <c:v>2633</c:v>
                </c:pt>
                <c:pt idx="369">
                  <c:v>2513</c:v>
                </c:pt>
                <c:pt idx="370">
                  <c:v>2788</c:v>
                </c:pt>
                <c:pt idx="371">
                  <c:v>2740</c:v>
                </c:pt>
                <c:pt idx="372">
                  <c:v>2533</c:v>
                </c:pt>
                <c:pt idx="373">
                  <c:v>2712</c:v>
                </c:pt>
                <c:pt idx="374">
                  <c:v>2812</c:v>
                </c:pt>
                <c:pt idx="375">
                  <c:v>3080</c:v>
                </c:pt>
                <c:pt idx="376">
                  <c:v>2961</c:v>
                </c:pt>
                <c:pt idx="377">
                  <c:v>2673</c:v>
                </c:pt>
                <c:pt idx="378">
                  <c:v>2678</c:v>
                </c:pt>
                <c:pt idx="379">
                  <c:v>2734</c:v>
                </c:pt>
                <c:pt idx="380">
                  <c:v>2489</c:v>
                </c:pt>
                <c:pt idx="381">
                  <c:v>2728</c:v>
                </c:pt>
                <c:pt idx="382">
                  <c:v>2664</c:v>
                </c:pt>
                <c:pt idx="383">
                  <c:v>2617</c:v>
                </c:pt>
                <c:pt idx="384">
                  <c:v>2685</c:v>
                </c:pt>
                <c:pt idx="385">
                  <c:v>2586</c:v>
                </c:pt>
                <c:pt idx="386">
                  <c:v>2721</c:v>
                </c:pt>
                <c:pt idx="387">
                  <c:v>2529</c:v>
                </c:pt>
                <c:pt idx="388">
                  <c:v>2606</c:v>
                </c:pt>
                <c:pt idx="389">
                  <c:v>2575</c:v>
                </c:pt>
                <c:pt idx="390">
                  <c:v>2536</c:v>
                </c:pt>
                <c:pt idx="391">
                  <c:v>2462</c:v>
                </c:pt>
                <c:pt idx="392">
                  <c:v>2487</c:v>
                </c:pt>
                <c:pt idx="393">
                  <c:v>2599</c:v>
                </c:pt>
                <c:pt idx="394">
                  <c:v>2675</c:v>
                </c:pt>
                <c:pt idx="395">
                  <c:v>2479</c:v>
                </c:pt>
                <c:pt idx="396">
                  <c:v>2399</c:v>
                </c:pt>
                <c:pt idx="397">
                  <c:v>2501</c:v>
                </c:pt>
                <c:pt idx="398">
                  <c:v>2378</c:v>
                </c:pt>
                <c:pt idx="399">
                  <c:v>2384</c:v>
                </c:pt>
                <c:pt idx="400">
                  <c:v>2792</c:v>
                </c:pt>
                <c:pt idx="401">
                  <c:v>2740</c:v>
                </c:pt>
                <c:pt idx="402">
                  <c:v>2693</c:v>
                </c:pt>
                <c:pt idx="403">
                  <c:v>2495</c:v>
                </c:pt>
                <c:pt idx="404">
                  <c:v>2574</c:v>
                </c:pt>
                <c:pt idx="405">
                  <c:v>2469</c:v>
                </c:pt>
                <c:pt idx="406">
                  <c:v>2559</c:v>
                </c:pt>
                <c:pt idx="407">
                  <c:v>2667</c:v>
                </c:pt>
                <c:pt idx="408">
                  <c:v>2564</c:v>
                </c:pt>
                <c:pt idx="409">
                  <c:v>2683</c:v>
                </c:pt>
                <c:pt idx="410">
                  <c:v>2583</c:v>
                </c:pt>
                <c:pt idx="411">
                  <c:v>2435</c:v>
                </c:pt>
                <c:pt idx="412">
                  <c:v>2424</c:v>
                </c:pt>
                <c:pt idx="413">
                  <c:v>2597</c:v>
                </c:pt>
                <c:pt idx="414">
                  <c:v>2521</c:v>
                </c:pt>
                <c:pt idx="415">
                  <c:v>2699</c:v>
                </c:pt>
                <c:pt idx="416">
                  <c:v>2598</c:v>
                </c:pt>
                <c:pt idx="417">
                  <c:v>2635</c:v>
                </c:pt>
                <c:pt idx="418">
                  <c:v>2453</c:v>
                </c:pt>
                <c:pt idx="419">
                  <c:v>2525</c:v>
                </c:pt>
                <c:pt idx="420">
                  <c:v>2691</c:v>
                </c:pt>
                <c:pt idx="421">
                  <c:v>2719</c:v>
                </c:pt>
                <c:pt idx="422">
                  <c:v>2432</c:v>
                </c:pt>
                <c:pt idx="423">
                  <c:v>2528</c:v>
                </c:pt>
                <c:pt idx="424">
                  <c:v>2410</c:v>
                </c:pt>
                <c:pt idx="425">
                  <c:v>2549</c:v>
                </c:pt>
                <c:pt idx="426">
                  <c:v>2631</c:v>
                </c:pt>
                <c:pt idx="427">
                  <c:v>2465</c:v>
                </c:pt>
                <c:pt idx="428">
                  <c:v>2461</c:v>
                </c:pt>
                <c:pt idx="429">
                  <c:v>2452</c:v>
                </c:pt>
                <c:pt idx="430">
                  <c:v>2497</c:v>
                </c:pt>
                <c:pt idx="431">
                  <c:v>2406</c:v>
                </c:pt>
                <c:pt idx="432">
                  <c:v>2350</c:v>
                </c:pt>
                <c:pt idx="433">
                  <c:v>2376</c:v>
                </c:pt>
                <c:pt idx="434">
                  <c:v>2618</c:v>
                </c:pt>
                <c:pt idx="435">
                  <c:v>2430</c:v>
                </c:pt>
                <c:pt idx="436">
                  <c:v>2330</c:v>
                </c:pt>
                <c:pt idx="437">
                  <c:v>2365</c:v>
                </c:pt>
                <c:pt idx="438">
                  <c:v>2505</c:v>
                </c:pt>
                <c:pt idx="439">
                  <c:v>2424</c:v>
                </c:pt>
                <c:pt idx="440">
                  <c:v>2277</c:v>
                </c:pt>
                <c:pt idx="441">
                  <c:v>2261</c:v>
                </c:pt>
                <c:pt idx="442">
                  <c:v>2465</c:v>
                </c:pt>
                <c:pt idx="443">
                  <c:v>2270</c:v>
                </c:pt>
                <c:pt idx="444">
                  <c:v>2449</c:v>
                </c:pt>
                <c:pt idx="445">
                  <c:v>2359</c:v>
                </c:pt>
                <c:pt idx="446">
                  <c:v>2368</c:v>
                </c:pt>
                <c:pt idx="447">
                  <c:v>2237</c:v>
                </c:pt>
                <c:pt idx="448">
                  <c:v>2302</c:v>
                </c:pt>
                <c:pt idx="449">
                  <c:v>2236</c:v>
                </c:pt>
                <c:pt idx="450">
                  <c:v>2234</c:v>
                </c:pt>
                <c:pt idx="451">
                  <c:v>2326</c:v>
                </c:pt>
                <c:pt idx="452">
                  <c:v>2182</c:v>
                </c:pt>
                <c:pt idx="453">
                  <c:v>2295</c:v>
                </c:pt>
                <c:pt idx="454">
                  <c:v>2205</c:v>
                </c:pt>
                <c:pt idx="455">
                  <c:v>2249</c:v>
                </c:pt>
                <c:pt idx="456">
                  <c:v>2366</c:v>
                </c:pt>
                <c:pt idx="457">
                  <c:v>2557</c:v>
                </c:pt>
                <c:pt idx="458">
                  <c:v>2521</c:v>
                </c:pt>
                <c:pt idx="459">
                  <c:v>2301</c:v>
                </c:pt>
                <c:pt idx="460">
                  <c:v>2221</c:v>
                </c:pt>
                <c:pt idx="461">
                  <c:v>2074</c:v>
                </c:pt>
                <c:pt idx="462">
                  <c:v>2147</c:v>
                </c:pt>
                <c:pt idx="463">
                  <c:v>2341</c:v>
                </c:pt>
                <c:pt idx="464">
                  <c:v>2387</c:v>
                </c:pt>
                <c:pt idx="465">
                  <c:v>2311</c:v>
                </c:pt>
                <c:pt idx="466">
                  <c:v>2495</c:v>
                </c:pt>
                <c:pt idx="467">
                  <c:v>2523</c:v>
                </c:pt>
                <c:pt idx="468">
                  <c:v>2419</c:v>
                </c:pt>
                <c:pt idx="469">
                  <c:v>2357</c:v>
                </c:pt>
                <c:pt idx="470">
                  <c:v>2569</c:v>
                </c:pt>
                <c:pt idx="471">
                  <c:v>2585</c:v>
                </c:pt>
                <c:pt idx="472">
                  <c:v>2449</c:v>
                </c:pt>
                <c:pt idx="473">
                  <c:v>2295</c:v>
                </c:pt>
                <c:pt idx="474">
                  <c:v>2243</c:v>
                </c:pt>
                <c:pt idx="475">
                  <c:v>2106</c:v>
                </c:pt>
                <c:pt idx="476">
                  <c:v>2110</c:v>
                </c:pt>
                <c:pt idx="477">
                  <c:v>2106</c:v>
                </c:pt>
                <c:pt idx="478">
                  <c:v>2081</c:v>
                </c:pt>
                <c:pt idx="479">
                  <c:v>2054</c:v>
                </c:pt>
                <c:pt idx="480">
                  <c:v>2066</c:v>
                </c:pt>
                <c:pt idx="481">
                  <c:v>2013</c:v>
                </c:pt>
                <c:pt idx="482">
                  <c:v>2066</c:v>
                </c:pt>
                <c:pt idx="483">
                  <c:v>2070</c:v>
                </c:pt>
                <c:pt idx="484">
                  <c:v>2078</c:v>
                </c:pt>
                <c:pt idx="485">
                  <c:v>2040</c:v>
                </c:pt>
                <c:pt idx="486">
                  <c:v>1969</c:v>
                </c:pt>
                <c:pt idx="487">
                  <c:v>1978</c:v>
                </c:pt>
                <c:pt idx="488">
                  <c:v>1934</c:v>
                </c:pt>
                <c:pt idx="489">
                  <c:v>2021</c:v>
                </c:pt>
                <c:pt idx="490">
                  <c:v>2023</c:v>
                </c:pt>
                <c:pt idx="491">
                  <c:v>2008</c:v>
                </c:pt>
                <c:pt idx="492">
                  <c:v>2029</c:v>
                </c:pt>
                <c:pt idx="493">
                  <c:v>2052</c:v>
                </c:pt>
                <c:pt idx="494">
                  <c:v>1925</c:v>
                </c:pt>
                <c:pt idx="495">
                  <c:v>1951</c:v>
                </c:pt>
                <c:pt idx="496">
                  <c:v>1914</c:v>
                </c:pt>
                <c:pt idx="497">
                  <c:v>1952</c:v>
                </c:pt>
                <c:pt idx="498">
                  <c:v>1896</c:v>
                </c:pt>
                <c:pt idx="499">
                  <c:v>2012</c:v>
                </c:pt>
                <c:pt idx="500">
                  <c:v>1825</c:v>
                </c:pt>
                <c:pt idx="501">
                  <c:v>1876</c:v>
                </c:pt>
                <c:pt idx="502">
                  <c:v>1829</c:v>
                </c:pt>
                <c:pt idx="503">
                  <c:v>1834</c:v>
                </c:pt>
                <c:pt idx="504">
                  <c:v>1829</c:v>
                </c:pt>
                <c:pt idx="505">
                  <c:v>1992</c:v>
                </c:pt>
                <c:pt idx="506">
                  <c:v>1822</c:v>
                </c:pt>
                <c:pt idx="507">
                  <c:v>1900</c:v>
                </c:pt>
                <c:pt idx="508">
                  <c:v>2073</c:v>
                </c:pt>
                <c:pt idx="509">
                  <c:v>2025</c:v>
                </c:pt>
                <c:pt idx="510">
                  <c:v>1981</c:v>
                </c:pt>
                <c:pt idx="511">
                  <c:v>2044</c:v>
                </c:pt>
                <c:pt idx="512">
                  <c:v>2011</c:v>
                </c:pt>
                <c:pt idx="513">
                  <c:v>1976</c:v>
                </c:pt>
                <c:pt idx="514">
                  <c:v>2024</c:v>
                </c:pt>
                <c:pt idx="515">
                  <c:v>1969</c:v>
                </c:pt>
                <c:pt idx="516">
                  <c:v>2001</c:v>
                </c:pt>
                <c:pt idx="517">
                  <c:v>1921</c:v>
                </c:pt>
                <c:pt idx="518">
                  <c:v>2038</c:v>
                </c:pt>
                <c:pt idx="519">
                  <c:v>1929</c:v>
                </c:pt>
                <c:pt idx="520">
                  <c:v>1813</c:v>
                </c:pt>
                <c:pt idx="521">
                  <c:v>1980</c:v>
                </c:pt>
                <c:pt idx="522">
                  <c:v>1971</c:v>
                </c:pt>
                <c:pt idx="523">
                  <c:v>1937</c:v>
                </c:pt>
                <c:pt idx="524">
                  <c:v>2012</c:v>
                </c:pt>
                <c:pt idx="525">
                  <c:v>1938</c:v>
                </c:pt>
                <c:pt idx="526">
                  <c:v>1925</c:v>
                </c:pt>
                <c:pt idx="527">
                  <c:v>1882</c:v>
                </c:pt>
                <c:pt idx="528">
                  <c:v>1914</c:v>
                </c:pt>
                <c:pt idx="529">
                  <c:v>1811</c:v>
                </c:pt>
                <c:pt idx="530">
                  <c:v>1856</c:v>
                </c:pt>
                <c:pt idx="531">
                  <c:v>1880</c:v>
                </c:pt>
                <c:pt idx="532">
                  <c:v>1915</c:v>
                </c:pt>
                <c:pt idx="533">
                  <c:v>1867</c:v>
                </c:pt>
                <c:pt idx="534">
                  <c:v>1850</c:v>
                </c:pt>
                <c:pt idx="535">
                  <c:v>1853</c:v>
                </c:pt>
                <c:pt idx="536">
                  <c:v>1905</c:v>
                </c:pt>
                <c:pt idx="537">
                  <c:v>1978</c:v>
                </c:pt>
                <c:pt idx="538">
                  <c:v>1928</c:v>
                </c:pt>
                <c:pt idx="539">
                  <c:v>1921</c:v>
                </c:pt>
                <c:pt idx="540">
                  <c:v>1844</c:v>
                </c:pt>
                <c:pt idx="541">
                  <c:v>1899</c:v>
                </c:pt>
                <c:pt idx="542">
                  <c:v>1969</c:v>
                </c:pt>
                <c:pt idx="543">
                  <c:v>1920</c:v>
                </c:pt>
                <c:pt idx="544">
                  <c:v>1968</c:v>
                </c:pt>
                <c:pt idx="545">
                  <c:v>1892</c:v>
                </c:pt>
                <c:pt idx="546">
                  <c:v>1901</c:v>
                </c:pt>
                <c:pt idx="547">
                  <c:v>2091</c:v>
                </c:pt>
                <c:pt idx="548">
                  <c:v>2011</c:v>
                </c:pt>
                <c:pt idx="549">
                  <c:v>2012</c:v>
                </c:pt>
                <c:pt idx="550">
                  <c:v>1995</c:v>
                </c:pt>
                <c:pt idx="551">
                  <c:v>1968</c:v>
                </c:pt>
                <c:pt idx="552">
                  <c:v>1985</c:v>
                </c:pt>
                <c:pt idx="553">
                  <c:v>2013</c:v>
                </c:pt>
                <c:pt idx="554">
                  <c:v>1986</c:v>
                </c:pt>
                <c:pt idx="555">
                  <c:v>1915</c:v>
                </c:pt>
                <c:pt idx="556">
                  <c:v>2108</c:v>
                </c:pt>
                <c:pt idx="557">
                  <c:v>1971</c:v>
                </c:pt>
                <c:pt idx="558">
                  <c:v>1959</c:v>
                </c:pt>
                <c:pt idx="559">
                  <c:v>1992</c:v>
                </c:pt>
                <c:pt idx="560">
                  <c:v>2054</c:v>
                </c:pt>
                <c:pt idx="561">
                  <c:v>2001</c:v>
                </c:pt>
                <c:pt idx="562">
                  <c:v>2045</c:v>
                </c:pt>
                <c:pt idx="563">
                  <c:v>1998</c:v>
                </c:pt>
                <c:pt idx="564">
                  <c:v>1873</c:v>
                </c:pt>
                <c:pt idx="565">
                  <c:v>1919</c:v>
                </c:pt>
                <c:pt idx="566">
                  <c:v>2015</c:v>
                </c:pt>
              </c:numCache>
            </c:numRef>
          </c:yVal>
          <c:smooth val="0"/>
          <c:extLst>
            <c:ext xmlns:c16="http://schemas.microsoft.com/office/drawing/2014/chart" uri="{C3380CC4-5D6E-409C-BE32-E72D297353CC}">
              <c16:uniqueId val="{00000000-2D05-4AB8-A67F-7512E3907563}"/>
            </c:ext>
          </c:extLst>
        </c:ser>
        <c:dLbls>
          <c:showLegendKey val="0"/>
          <c:showVal val="0"/>
          <c:showCatName val="0"/>
          <c:showSerName val="0"/>
          <c:showPercent val="0"/>
          <c:showBubbleSize val="0"/>
        </c:dLbls>
        <c:axId val="813149488"/>
        <c:axId val="813157104"/>
      </c:scatterChart>
      <c:valAx>
        <c:axId val="813149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int time (min)</a:t>
                </a:r>
              </a:p>
            </c:rich>
          </c:tx>
          <c:layout>
            <c:manualLayout>
              <c:xMode val="edge"/>
              <c:yMode val="edge"/>
              <c:x val="0.4344870641169854"/>
              <c:y val="0.919581932855408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3157104"/>
        <c:crosses val="autoZero"/>
        <c:crossBetween val="midCat"/>
        <c:majorUnit val="50"/>
      </c:valAx>
      <c:valAx>
        <c:axId val="8131571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centration (#/cm</a:t>
                </a:r>
                <a:r>
                  <a:rPr lang="en-US" baseline="30000"/>
                  <a:t>3</a:t>
                </a:r>
                <a:r>
                  <a:rPr lang="en-US"/>
                  <a:t>)</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31494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2659</Words>
  <Characters>15159</Characters>
  <Application>Microsoft Office Word</Application>
  <DocSecurity>4</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 Stefaniak</dc:creator>
  <cp:keywords/>
  <dc:description/>
  <cp:lastModifiedBy>Boyce, Kathy J. (CDC/NIOSH/RHD)</cp:lastModifiedBy>
  <cp:revision>2</cp:revision>
  <cp:lastPrinted>2018-01-26T22:27:00Z</cp:lastPrinted>
  <dcterms:created xsi:type="dcterms:W3CDTF">2019-01-15T18:19:00Z</dcterms:created>
  <dcterms:modified xsi:type="dcterms:W3CDTF">2019-01-15T18:19:00Z</dcterms:modified>
</cp:coreProperties>
</file>